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1022C6C6" w14:textId="77777777" w:rsidR="00EE59C2" w:rsidRPr="00FE2263" w:rsidRDefault="00CC5156" w:rsidP="00EE59C2">
      <w:pPr>
        <w:pStyle w:val="aff8"/>
      </w:pPr>
      <w:r w:rsidRPr="00FE2263">
        <w:rPr>
          <w:noProof/>
          <w:lang w:eastAsia="ru-RU"/>
        </w:rPr>
        <mc:AlternateContent>
          <mc:Choice Requires="wps">
            <w:drawing>
              <wp:anchor distT="0" distB="0" distL="114300" distR="114300" simplePos="0" relativeHeight="251660288" behindDoc="1" locked="0" layoutInCell="1" allowOverlap="1" wp14:anchorId="0300E40F" wp14:editId="5439BA30">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47114263" w14:textId="77777777" w:rsidR="00FA741B" w:rsidRDefault="00FA741B"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00E40F"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47114263" w14:textId="77777777" w:rsidR="00FA741B" w:rsidRDefault="00FA741B" w:rsidP="00F8226D">
                      <w:pPr>
                        <w:jc w:val="center"/>
                      </w:pPr>
                      <w:r>
                        <w:t>\9</w:t>
                      </w:r>
                    </w:p>
                  </w:txbxContent>
                </v:textbox>
              </v:rect>
            </w:pict>
          </mc:Fallback>
        </mc:AlternateContent>
      </w:r>
      <w:r w:rsidR="00F756F0" w:rsidRPr="00FE2263">
        <w:rPr>
          <w:noProof/>
          <w:lang w:eastAsia="ru-RU"/>
        </w:rPr>
        <mc:AlternateContent>
          <mc:Choice Requires="wps">
            <w:drawing>
              <wp:anchor distT="0" distB="0" distL="114300" distR="114300" simplePos="0" relativeHeight="251659264" behindDoc="1" locked="0" layoutInCell="1" allowOverlap="1" wp14:anchorId="45A899C2" wp14:editId="701F7B8B">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72C65B" id="Прямоугольник 3" o:spid="_x0000_s1026" style="position:absolute;margin-left:-2.8pt;margin-top:-87.7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" fillcolor="#0b595d" stroked="f" strokeweight="1pt">
                <v:fill opacity="6682f"/>
                <v:path arrowok="t"/>
                <w10:wrap anchorx="page"/>
              </v:rect>
            </w:pict>
          </mc:Fallback>
        </mc:AlternateContent>
      </w:r>
    </w:p>
    <w:p w14:paraId="2130483D" w14:textId="77777777" w:rsidR="00EE59C2" w:rsidRPr="00FE2263" w:rsidRDefault="00EE59C2" w:rsidP="00EE59C2">
      <w:pPr>
        <w:pStyle w:val="aff8"/>
      </w:pPr>
    </w:p>
    <w:p w14:paraId="54500960" w14:textId="77777777" w:rsidR="002145F1" w:rsidRPr="00FE2263" w:rsidRDefault="002145F1" w:rsidP="002145F1"/>
    <w:p w14:paraId="1D849114" w14:textId="77777777" w:rsidR="002145F1" w:rsidRPr="00FE2263" w:rsidRDefault="002145F1" w:rsidP="002145F1"/>
    <w:p w14:paraId="01BE60A5" w14:textId="77777777" w:rsidR="002145F1" w:rsidRPr="00FE2263" w:rsidRDefault="002145F1" w:rsidP="002145F1"/>
    <w:p w14:paraId="7F8E4C24" w14:textId="77777777" w:rsidR="002145F1" w:rsidRPr="00FE2263" w:rsidRDefault="002145F1" w:rsidP="002145F1"/>
    <w:tbl>
      <w:tblPr>
        <w:tblStyle w:val="aff9"/>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rsidRPr="00FE2263" w14:paraId="12DF63C0" w14:textId="77777777" w:rsidTr="00172112">
        <w:tc>
          <w:tcPr>
            <w:tcW w:w="9525" w:type="dxa"/>
            <w:gridSpan w:val="2"/>
          </w:tcPr>
          <w:p w14:paraId="110BF5BF" w14:textId="77777777" w:rsidR="00172112" w:rsidRPr="00FE2263" w:rsidRDefault="00172112" w:rsidP="00172112">
            <w:pPr>
              <w:tabs>
                <w:tab w:val="left" w:pos="6135"/>
              </w:tabs>
              <w:rPr>
                <w:sz w:val="28"/>
                <w:szCs w:val="28"/>
              </w:rPr>
            </w:pPr>
            <w:r w:rsidRPr="00FE2263">
              <w:rPr>
                <w:color w:val="808080" w:themeColor="background1" w:themeShade="80"/>
              </w:rPr>
              <w:t xml:space="preserve">Клинические </w:t>
            </w:r>
            <w:r w:rsidRPr="00FE2263">
              <w:rPr>
                <w:noProof/>
                <w:color w:val="767171" w:themeColor="background2" w:themeShade="80"/>
                <w:lang w:eastAsia="ru-RU"/>
              </w:rPr>
              <w:t>рекомендации</w:t>
            </w:r>
          </w:p>
        </w:tc>
      </w:tr>
      <w:tr w:rsidR="00172112" w:rsidRPr="00FE2263" w14:paraId="6467F1E7" w14:textId="77777777" w:rsidTr="00172112">
        <w:trPr>
          <w:trHeight w:val="1907"/>
        </w:trPr>
        <w:tc>
          <w:tcPr>
            <w:tcW w:w="9525" w:type="dxa"/>
            <w:gridSpan w:val="2"/>
          </w:tcPr>
          <w:p w14:paraId="1F027B8B" w14:textId="77777777" w:rsidR="00BB2319" w:rsidRPr="00FE2263" w:rsidRDefault="00B8381E" w:rsidP="00BB2319">
            <w:pPr>
              <w:tabs>
                <w:tab w:val="left" w:pos="6135"/>
              </w:tabs>
              <w:rPr>
                <w:b/>
                <w:color w:val="000000"/>
                <w:sz w:val="44"/>
                <w:szCs w:val="44"/>
              </w:rPr>
            </w:pPr>
            <w:r w:rsidRPr="00FE2263">
              <w:rPr>
                <w:b/>
                <w:color w:val="000000"/>
                <w:sz w:val="44"/>
                <w:szCs w:val="44"/>
              </w:rPr>
              <w:t>Макроглобулинемия Вальденстрема</w:t>
            </w:r>
          </w:p>
          <w:p w14:paraId="3D4A3F37" w14:textId="44D07B27" w:rsidR="00BB2319" w:rsidRPr="00FE2263" w:rsidRDefault="00BB2319" w:rsidP="00BB2319">
            <w:pPr>
              <w:tabs>
                <w:tab w:val="left" w:pos="6135"/>
              </w:tabs>
              <w:rPr>
                <w:b/>
                <w:color w:val="000000"/>
                <w:sz w:val="44"/>
                <w:szCs w:val="44"/>
              </w:rPr>
            </w:pPr>
          </w:p>
        </w:tc>
      </w:tr>
      <w:tr w:rsidR="00221384" w:rsidRPr="00FE2263" w14:paraId="4D9E8C3C" w14:textId="77777777" w:rsidTr="00221384">
        <w:trPr>
          <w:trHeight w:val="815"/>
        </w:trPr>
        <w:tc>
          <w:tcPr>
            <w:tcW w:w="3686" w:type="dxa"/>
          </w:tcPr>
          <w:p w14:paraId="02B80B5B" w14:textId="77777777" w:rsidR="00221384" w:rsidRPr="00FE2263" w:rsidRDefault="00221384" w:rsidP="00221384">
            <w:pPr>
              <w:tabs>
                <w:tab w:val="left" w:pos="6135"/>
              </w:tabs>
              <w:spacing w:line="276" w:lineRule="auto"/>
              <w:ind w:firstLine="0"/>
              <w:jc w:val="right"/>
              <w:rPr>
                <w:szCs w:val="28"/>
              </w:rPr>
            </w:pPr>
            <w:r w:rsidRPr="00FE2263">
              <w:rPr>
                <w:color w:val="808080" w:themeColor="background1" w:themeShade="80"/>
                <w:szCs w:val="28"/>
              </w:rPr>
              <w:t xml:space="preserve">Кодирование по Международной статистической классификации болезней и проблем, связанных со здоровьем: </w:t>
            </w:r>
          </w:p>
          <w:p w14:paraId="69984CC4" w14:textId="77777777" w:rsidR="00221384" w:rsidRPr="00FE2263" w:rsidRDefault="00221384" w:rsidP="00221384">
            <w:pPr>
              <w:pStyle w:val="aff4"/>
              <w:spacing w:line="276" w:lineRule="auto"/>
              <w:ind w:firstLine="0"/>
              <w:jc w:val="right"/>
              <w:rPr>
                <w:sz w:val="24"/>
                <w:szCs w:val="28"/>
              </w:rPr>
            </w:pPr>
          </w:p>
        </w:tc>
        <w:tc>
          <w:tcPr>
            <w:tcW w:w="5839" w:type="dxa"/>
          </w:tcPr>
          <w:p w14:paraId="12C5E994" w14:textId="77777777" w:rsidR="00221384" w:rsidRPr="00FE2263" w:rsidRDefault="00B8381E" w:rsidP="00221384">
            <w:pPr>
              <w:tabs>
                <w:tab w:val="left" w:pos="6135"/>
              </w:tabs>
              <w:spacing w:line="276" w:lineRule="auto"/>
              <w:ind w:firstLine="0"/>
              <w:jc w:val="left"/>
              <w:rPr>
                <w:szCs w:val="28"/>
              </w:rPr>
            </w:pPr>
            <w:r w:rsidRPr="00FE2263">
              <w:rPr>
                <w:szCs w:val="28"/>
              </w:rPr>
              <w:t>С88.0</w:t>
            </w:r>
          </w:p>
        </w:tc>
      </w:tr>
      <w:tr w:rsidR="00221384" w:rsidRPr="00FE2263" w14:paraId="48195B08" w14:textId="77777777" w:rsidTr="00221384">
        <w:trPr>
          <w:trHeight w:val="815"/>
        </w:trPr>
        <w:tc>
          <w:tcPr>
            <w:tcW w:w="3686" w:type="dxa"/>
          </w:tcPr>
          <w:p w14:paraId="5676BFD9" w14:textId="77777777" w:rsidR="00221384" w:rsidRPr="00FE2263" w:rsidRDefault="00221384" w:rsidP="00221384">
            <w:pPr>
              <w:tabs>
                <w:tab w:val="left" w:pos="6135"/>
              </w:tabs>
              <w:spacing w:line="276" w:lineRule="auto"/>
              <w:ind w:firstLine="0"/>
              <w:jc w:val="right"/>
              <w:rPr>
                <w:color w:val="808080" w:themeColor="background1" w:themeShade="80"/>
                <w:szCs w:val="28"/>
              </w:rPr>
            </w:pPr>
            <w:r w:rsidRPr="00FE2263">
              <w:rPr>
                <w:rStyle w:val="pop-slug-vol"/>
                <w:color w:val="767171" w:themeColor="background2" w:themeShade="80"/>
                <w:szCs w:val="28"/>
              </w:rPr>
              <w:t>Возрастная группа:</w:t>
            </w:r>
            <w:r w:rsidRPr="00FE2263">
              <w:rPr>
                <w:rStyle w:val="pop-slug-vol"/>
                <w:b/>
                <w:color w:val="767171" w:themeColor="background2" w:themeShade="80"/>
                <w:szCs w:val="28"/>
              </w:rPr>
              <w:t xml:space="preserve"> </w:t>
            </w:r>
            <w:r w:rsidRPr="00FE2263">
              <w:rPr>
                <w:szCs w:val="28"/>
              </w:rPr>
              <w:t xml:space="preserve"> </w:t>
            </w:r>
          </w:p>
        </w:tc>
        <w:tc>
          <w:tcPr>
            <w:tcW w:w="5839" w:type="dxa"/>
          </w:tcPr>
          <w:p w14:paraId="24AAD0CF" w14:textId="77777777" w:rsidR="00221384" w:rsidRPr="00FE2263" w:rsidRDefault="00B8381E" w:rsidP="00221384">
            <w:pPr>
              <w:tabs>
                <w:tab w:val="left" w:pos="6135"/>
              </w:tabs>
              <w:spacing w:line="276" w:lineRule="auto"/>
              <w:ind w:firstLine="0"/>
              <w:jc w:val="left"/>
              <w:rPr>
                <w:color w:val="808080" w:themeColor="background1" w:themeShade="80"/>
                <w:szCs w:val="28"/>
              </w:rPr>
            </w:pPr>
            <w:r w:rsidRPr="00FE2263">
              <w:rPr>
                <w:color w:val="000000" w:themeColor="text1"/>
                <w:szCs w:val="28"/>
              </w:rPr>
              <w:t>Взрослые/дети</w:t>
            </w:r>
          </w:p>
        </w:tc>
      </w:tr>
      <w:tr w:rsidR="00221384" w:rsidRPr="00FE2263" w14:paraId="2A1290A9" w14:textId="77777777" w:rsidTr="00221384">
        <w:trPr>
          <w:trHeight w:val="815"/>
        </w:trPr>
        <w:tc>
          <w:tcPr>
            <w:tcW w:w="3686" w:type="dxa"/>
          </w:tcPr>
          <w:p w14:paraId="0FC626D7" w14:textId="77777777" w:rsidR="00221384" w:rsidRPr="00FE2263" w:rsidRDefault="00221384" w:rsidP="00221384">
            <w:pPr>
              <w:tabs>
                <w:tab w:val="left" w:pos="6135"/>
              </w:tabs>
              <w:spacing w:line="276" w:lineRule="auto"/>
              <w:ind w:firstLine="0"/>
              <w:jc w:val="right"/>
              <w:rPr>
                <w:color w:val="808080" w:themeColor="background1" w:themeShade="80"/>
                <w:szCs w:val="28"/>
              </w:rPr>
            </w:pPr>
            <w:r w:rsidRPr="00FE2263">
              <w:rPr>
                <w:color w:val="808080" w:themeColor="background1" w:themeShade="80"/>
              </w:rPr>
              <w:t>Год утверждения:</w:t>
            </w:r>
          </w:p>
        </w:tc>
        <w:tc>
          <w:tcPr>
            <w:tcW w:w="5839" w:type="dxa"/>
          </w:tcPr>
          <w:p w14:paraId="3FCCACEB" w14:textId="0F7F55A4" w:rsidR="00221384" w:rsidRPr="00513EDE" w:rsidRDefault="00221384" w:rsidP="00221384">
            <w:pPr>
              <w:tabs>
                <w:tab w:val="left" w:pos="6135"/>
              </w:tabs>
              <w:spacing w:line="276" w:lineRule="auto"/>
              <w:ind w:firstLine="0"/>
              <w:jc w:val="left"/>
              <w:rPr>
                <w:bCs/>
              </w:rPr>
            </w:pPr>
          </w:p>
        </w:tc>
      </w:tr>
      <w:tr w:rsidR="00172112" w:rsidRPr="00FE2263" w14:paraId="4A97513E" w14:textId="77777777" w:rsidTr="00172112">
        <w:tc>
          <w:tcPr>
            <w:tcW w:w="9525" w:type="dxa"/>
            <w:gridSpan w:val="2"/>
          </w:tcPr>
          <w:p w14:paraId="25445C58" w14:textId="77777777" w:rsidR="00172112" w:rsidRPr="00FE2263" w:rsidRDefault="00301C01" w:rsidP="00221384">
            <w:pPr>
              <w:tabs>
                <w:tab w:val="left" w:pos="6135"/>
              </w:tabs>
              <w:ind w:firstLine="0"/>
              <w:rPr>
                <w:rFonts w:cs="Times New Roman"/>
                <w:color w:val="FF0000"/>
                <w:sz w:val="20"/>
                <w:szCs w:val="20"/>
              </w:rPr>
            </w:pPr>
            <w:r w:rsidRPr="00FE2263">
              <w:rPr>
                <w:color w:val="808080" w:themeColor="background1" w:themeShade="80"/>
              </w:rPr>
              <w:t>Разработчик клинической рекомендации</w:t>
            </w:r>
            <w:r w:rsidR="00172112" w:rsidRPr="00FE2263">
              <w:rPr>
                <w:color w:val="808080" w:themeColor="background1" w:themeShade="80"/>
              </w:rPr>
              <w:t>:</w:t>
            </w:r>
            <w:r w:rsidR="00094ED6" w:rsidRPr="00FE2263">
              <w:rPr>
                <w:rFonts w:cs="Times New Roman"/>
                <w:color w:val="FF0000"/>
                <w:sz w:val="20"/>
                <w:szCs w:val="20"/>
              </w:rPr>
              <w:t xml:space="preserve"> </w:t>
            </w:r>
          </w:p>
        </w:tc>
      </w:tr>
      <w:tr w:rsidR="00172112" w:rsidRPr="00FE2263" w14:paraId="2E5615EA" w14:textId="77777777" w:rsidTr="00172112">
        <w:trPr>
          <w:trHeight w:val="4170"/>
        </w:trPr>
        <w:tc>
          <w:tcPr>
            <w:tcW w:w="9525" w:type="dxa"/>
            <w:gridSpan w:val="2"/>
          </w:tcPr>
          <w:p w14:paraId="2A1496FC" w14:textId="77777777" w:rsidR="00B8381E" w:rsidRPr="00FE2263" w:rsidRDefault="00B8381E" w:rsidP="00B8381E">
            <w:pPr>
              <w:pStyle w:val="aff8"/>
              <w:numPr>
                <w:ilvl w:val="0"/>
                <w:numId w:val="2"/>
              </w:numPr>
              <w:rPr>
                <w:b/>
                <w:sz w:val="28"/>
              </w:rPr>
            </w:pPr>
            <w:r w:rsidRPr="00FE2263">
              <w:t>Ассоциация онкологов России</w:t>
            </w:r>
          </w:p>
          <w:p w14:paraId="72F104C1" w14:textId="77777777" w:rsidR="00B8381E" w:rsidRPr="00FE2263" w:rsidRDefault="00B8381E" w:rsidP="00B8381E">
            <w:pPr>
              <w:pStyle w:val="aff8"/>
              <w:numPr>
                <w:ilvl w:val="0"/>
                <w:numId w:val="2"/>
              </w:numPr>
            </w:pPr>
            <w:r w:rsidRPr="00FE2263">
              <w:t>Российское общество онкогематологов</w:t>
            </w:r>
          </w:p>
          <w:p w14:paraId="23505DB2" w14:textId="77777777" w:rsidR="00B8381E" w:rsidRPr="00FE2263" w:rsidRDefault="00B8381E" w:rsidP="00B8381E">
            <w:pPr>
              <w:pStyle w:val="aff8"/>
              <w:numPr>
                <w:ilvl w:val="0"/>
                <w:numId w:val="2"/>
              </w:numPr>
              <w:rPr>
                <w:b/>
                <w:sz w:val="28"/>
              </w:rPr>
            </w:pPr>
            <w:r w:rsidRPr="00FE2263">
              <w:t>Национальное гематологическое общество</w:t>
            </w:r>
          </w:p>
          <w:p w14:paraId="5D27399F" w14:textId="77777777" w:rsidR="00B8381E" w:rsidRPr="00FE2263" w:rsidRDefault="00B8381E" w:rsidP="00B8381E">
            <w:pPr>
              <w:pStyle w:val="aff8"/>
              <w:numPr>
                <w:ilvl w:val="0"/>
                <w:numId w:val="2"/>
              </w:numPr>
              <w:rPr>
                <w:b/>
                <w:sz w:val="28"/>
              </w:rPr>
            </w:pPr>
            <w:r w:rsidRPr="00FE2263">
              <w:t>Национальное общество детских гематологов и онкологов</w:t>
            </w:r>
          </w:p>
          <w:p w14:paraId="44DA7F4C" w14:textId="77777777" w:rsidR="00174593" w:rsidRPr="00FE2263" w:rsidRDefault="00174593" w:rsidP="00174593">
            <w:pPr>
              <w:pStyle w:val="aff8"/>
              <w:rPr>
                <w:b/>
                <w:sz w:val="28"/>
              </w:rPr>
            </w:pPr>
          </w:p>
          <w:p w14:paraId="0D526E17" w14:textId="77777777" w:rsidR="00CC5156" w:rsidRPr="00FE2263" w:rsidRDefault="00CC5156" w:rsidP="00CC5156">
            <w:pPr>
              <w:pStyle w:val="aff8"/>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rFonts w:cs="Times New Roman"/>
          <w:bCs/>
          <w:szCs w:val="24"/>
        </w:rPr>
      </w:sdtEndPr>
      <w:sdtContent>
        <w:p w14:paraId="37937645" w14:textId="77777777" w:rsidR="00094ED6" w:rsidRPr="00FE2263" w:rsidRDefault="00094ED6" w:rsidP="00172112">
          <w:pPr>
            <w:pStyle w:val="aff"/>
            <w:jc w:val="center"/>
            <w:rPr>
              <w:rFonts w:cstheme="minorBidi"/>
              <w:b w:val="0"/>
              <w:szCs w:val="22"/>
              <w:u w:val="none"/>
            </w:rPr>
          </w:pPr>
        </w:p>
        <w:p w14:paraId="2F2CFAC0" w14:textId="77777777" w:rsidR="00094ED6" w:rsidRPr="00FE2263" w:rsidRDefault="00094ED6">
          <w:pPr>
            <w:spacing w:line="240" w:lineRule="auto"/>
            <w:ind w:firstLine="0"/>
            <w:jc w:val="left"/>
          </w:pPr>
          <w:r w:rsidRPr="00FE2263">
            <w:rPr>
              <w:b/>
            </w:rPr>
            <w:br w:type="page"/>
          </w:r>
        </w:p>
        <w:p w14:paraId="6B9C6EBD" w14:textId="77777777" w:rsidR="00172112" w:rsidRPr="00FE2263" w:rsidRDefault="00172112" w:rsidP="00172112">
          <w:pPr>
            <w:pStyle w:val="aff"/>
            <w:jc w:val="center"/>
            <w:rPr>
              <w:sz w:val="28"/>
              <w:u w:val="none"/>
            </w:rPr>
          </w:pPr>
          <w:bookmarkStart w:id="2" w:name="_Toc11747726"/>
          <w:bookmarkStart w:id="3" w:name="_Toc66184300"/>
          <w:r w:rsidRPr="00FE2263">
            <w:rPr>
              <w:sz w:val="28"/>
              <w:u w:val="none"/>
            </w:rPr>
            <w:lastRenderedPageBreak/>
            <w:t>Оглавление</w:t>
          </w:r>
          <w:bookmarkEnd w:id="1"/>
          <w:bookmarkEnd w:id="2"/>
          <w:bookmarkEnd w:id="3"/>
        </w:p>
        <w:p w14:paraId="72F2A2CF" w14:textId="35D8E662" w:rsidR="003A26B5" w:rsidRDefault="00172112">
          <w:pPr>
            <w:pStyle w:val="1a"/>
            <w:rPr>
              <w:rFonts w:asciiTheme="minorHAnsi" w:eastAsiaTheme="minorEastAsia" w:hAnsiTheme="minorHAnsi"/>
              <w:noProof/>
              <w:szCs w:val="24"/>
              <w:lang w:eastAsia="ru-RU"/>
            </w:rPr>
          </w:pPr>
          <w:r w:rsidRPr="00FE2263">
            <w:rPr>
              <w:rFonts w:cs="Times New Roman"/>
              <w:szCs w:val="24"/>
            </w:rPr>
            <w:fldChar w:fldCharType="begin"/>
          </w:r>
          <w:r w:rsidRPr="00FE2263">
            <w:rPr>
              <w:rFonts w:cs="Times New Roman"/>
              <w:szCs w:val="24"/>
            </w:rPr>
            <w:instrText xml:space="preserve"> TOC \o "1-3" \h \z \u </w:instrText>
          </w:r>
          <w:r w:rsidRPr="00FE2263">
            <w:rPr>
              <w:rFonts w:cs="Times New Roman"/>
              <w:szCs w:val="24"/>
            </w:rPr>
            <w:fldChar w:fldCharType="separate"/>
          </w:r>
          <w:hyperlink w:anchor="_Toc66184300" w:history="1">
            <w:r w:rsidR="003A26B5" w:rsidRPr="00E166DB">
              <w:rPr>
                <w:rStyle w:val="affd"/>
                <w:noProof/>
              </w:rPr>
              <w:t>Оглавление</w:t>
            </w:r>
            <w:r w:rsidR="003A26B5">
              <w:rPr>
                <w:noProof/>
                <w:webHidden/>
              </w:rPr>
              <w:tab/>
            </w:r>
            <w:r w:rsidR="003A26B5">
              <w:rPr>
                <w:noProof/>
                <w:webHidden/>
              </w:rPr>
              <w:fldChar w:fldCharType="begin"/>
            </w:r>
            <w:r w:rsidR="003A26B5">
              <w:rPr>
                <w:noProof/>
                <w:webHidden/>
              </w:rPr>
              <w:instrText xml:space="preserve"> PAGEREF _Toc66184300 \h </w:instrText>
            </w:r>
            <w:r w:rsidR="003A26B5">
              <w:rPr>
                <w:noProof/>
                <w:webHidden/>
              </w:rPr>
            </w:r>
            <w:r w:rsidR="003A26B5">
              <w:rPr>
                <w:noProof/>
                <w:webHidden/>
              </w:rPr>
              <w:fldChar w:fldCharType="separate"/>
            </w:r>
            <w:r w:rsidR="003A26B5">
              <w:rPr>
                <w:noProof/>
                <w:webHidden/>
              </w:rPr>
              <w:t>2</w:t>
            </w:r>
            <w:r w:rsidR="003A26B5">
              <w:rPr>
                <w:noProof/>
                <w:webHidden/>
              </w:rPr>
              <w:fldChar w:fldCharType="end"/>
            </w:r>
          </w:hyperlink>
        </w:p>
        <w:p w14:paraId="615CC4BA" w14:textId="0287A7E6" w:rsidR="003A26B5" w:rsidRDefault="00F60B0B">
          <w:pPr>
            <w:pStyle w:val="1a"/>
            <w:rPr>
              <w:rFonts w:asciiTheme="minorHAnsi" w:eastAsiaTheme="minorEastAsia" w:hAnsiTheme="minorHAnsi"/>
              <w:noProof/>
              <w:szCs w:val="24"/>
              <w:lang w:eastAsia="ru-RU"/>
            </w:rPr>
          </w:pPr>
          <w:hyperlink w:anchor="_Toc66184301" w:history="1">
            <w:r w:rsidR="003A26B5" w:rsidRPr="00E166DB">
              <w:rPr>
                <w:rStyle w:val="affd"/>
                <w:noProof/>
              </w:rPr>
              <w:t>Список сокращений</w:t>
            </w:r>
            <w:r w:rsidR="003A26B5">
              <w:rPr>
                <w:noProof/>
                <w:webHidden/>
              </w:rPr>
              <w:tab/>
            </w:r>
            <w:r w:rsidR="003A26B5">
              <w:rPr>
                <w:noProof/>
                <w:webHidden/>
              </w:rPr>
              <w:fldChar w:fldCharType="begin"/>
            </w:r>
            <w:r w:rsidR="003A26B5">
              <w:rPr>
                <w:noProof/>
                <w:webHidden/>
              </w:rPr>
              <w:instrText xml:space="preserve"> PAGEREF _Toc66184301 \h </w:instrText>
            </w:r>
            <w:r w:rsidR="003A26B5">
              <w:rPr>
                <w:noProof/>
                <w:webHidden/>
              </w:rPr>
            </w:r>
            <w:r w:rsidR="003A26B5">
              <w:rPr>
                <w:noProof/>
                <w:webHidden/>
              </w:rPr>
              <w:fldChar w:fldCharType="separate"/>
            </w:r>
            <w:r w:rsidR="003A26B5">
              <w:rPr>
                <w:noProof/>
                <w:webHidden/>
              </w:rPr>
              <w:t>5</w:t>
            </w:r>
            <w:r w:rsidR="003A26B5">
              <w:rPr>
                <w:noProof/>
                <w:webHidden/>
              </w:rPr>
              <w:fldChar w:fldCharType="end"/>
            </w:r>
          </w:hyperlink>
        </w:p>
        <w:p w14:paraId="3EF3F235" w14:textId="260E1222" w:rsidR="003A26B5" w:rsidRDefault="00F60B0B">
          <w:pPr>
            <w:pStyle w:val="1a"/>
            <w:rPr>
              <w:rFonts w:asciiTheme="minorHAnsi" w:eastAsiaTheme="minorEastAsia" w:hAnsiTheme="minorHAnsi"/>
              <w:noProof/>
              <w:szCs w:val="24"/>
              <w:lang w:eastAsia="ru-RU"/>
            </w:rPr>
          </w:pPr>
          <w:hyperlink w:anchor="_Toc66184302" w:history="1">
            <w:r w:rsidR="003A26B5" w:rsidRPr="00E166DB">
              <w:rPr>
                <w:rStyle w:val="affd"/>
                <w:noProof/>
              </w:rPr>
              <w:t>Термины и определения</w:t>
            </w:r>
            <w:r w:rsidR="003A26B5">
              <w:rPr>
                <w:noProof/>
                <w:webHidden/>
              </w:rPr>
              <w:tab/>
            </w:r>
            <w:r w:rsidR="003A26B5">
              <w:rPr>
                <w:noProof/>
                <w:webHidden/>
              </w:rPr>
              <w:fldChar w:fldCharType="begin"/>
            </w:r>
            <w:r w:rsidR="003A26B5">
              <w:rPr>
                <w:noProof/>
                <w:webHidden/>
              </w:rPr>
              <w:instrText xml:space="preserve"> PAGEREF _Toc66184302 \h </w:instrText>
            </w:r>
            <w:r w:rsidR="003A26B5">
              <w:rPr>
                <w:noProof/>
                <w:webHidden/>
              </w:rPr>
            </w:r>
            <w:r w:rsidR="003A26B5">
              <w:rPr>
                <w:noProof/>
                <w:webHidden/>
              </w:rPr>
              <w:fldChar w:fldCharType="separate"/>
            </w:r>
            <w:r w:rsidR="003A26B5">
              <w:rPr>
                <w:noProof/>
                <w:webHidden/>
              </w:rPr>
              <w:t>7</w:t>
            </w:r>
            <w:r w:rsidR="003A26B5">
              <w:rPr>
                <w:noProof/>
                <w:webHidden/>
              </w:rPr>
              <w:fldChar w:fldCharType="end"/>
            </w:r>
          </w:hyperlink>
        </w:p>
        <w:p w14:paraId="2F9F9E8A" w14:textId="1F34EA97" w:rsidR="003A26B5" w:rsidRDefault="00F60B0B">
          <w:pPr>
            <w:pStyle w:val="1a"/>
            <w:rPr>
              <w:rFonts w:asciiTheme="minorHAnsi" w:eastAsiaTheme="minorEastAsia" w:hAnsiTheme="minorHAnsi"/>
              <w:noProof/>
              <w:szCs w:val="24"/>
              <w:lang w:eastAsia="ru-RU"/>
            </w:rPr>
          </w:pPr>
          <w:hyperlink w:anchor="_Toc66184303" w:history="1">
            <w:r w:rsidR="003A26B5" w:rsidRPr="00E166DB">
              <w:rPr>
                <w:rStyle w:val="affd"/>
                <w:noProof/>
              </w:rPr>
              <w:t>1. Краткая информация по заболеванию или состоянию (группе заболеваний или состояний)</w:t>
            </w:r>
            <w:r w:rsidR="003A26B5">
              <w:rPr>
                <w:noProof/>
                <w:webHidden/>
              </w:rPr>
              <w:tab/>
            </w:r>
            <w:r w:rsidR="003A26B5">
              <w:rPr>
                <w:noProof/>
                <w:webHidden/>
              </w:rPr>
              <w:fldChar w:fldCharType="begin"/>
            </w:r>
            <w:r w:rsidR="003A26B5">
              <w:rPr>
                <w:noProof/>
                <w:webHidden/>
              </w:rPr>
              <w:instrText xml:space="preserve"> PAGEREF _Toc66184303 \h </w:instrText>
            </w:r>
            <w:r w:rsidR="003A26B5">
              <w:rPr>
                <w:noProof/>
                <w:webHidden/>
              </w:rPr>
            </w:r>
            <w:r w:rsidR="003A26B5">
              <w:rPr>
                <w:noProof/>
                <w:webHidden/>
              </w:rPr>
              <w:fldChar w:fldCharType="separate"/>
            </w:r>
            <w:r w:rsidR="003A26B5">
              <w:rPr>
                <w:noProof/>
                <w:webHidden/>
              </w:rPr>
              <w:t>8</w:t>
            </w:r>
            <w:r w:rsidR="003A26B5">
              <w:rPr>
                <w:noProof/>
                <w:webHidden/>
              </w:rPr>
              <w:fldChar w:fldCharType="end"/>
            </w:r>
          </w:hyperlink>
        </w:p>
        <w:p w14:paraId="1991F252" w14:textId="22F2EB7D" w:rsidR="003A26B5" w:rsidRDefault="00F60B0B">
          <w:pPr>
            <w:pStyle w:val="21"/>
            <w:rPr>
              <w:rFonts w:asciiTheme="minorHAnsi" w:eastAsiaTheme="minorEastAsia" w:hAnsiTheme="minorHAnsi" w:cstheme="minorBidi"/>
              <w:noProof/>
              <w:sz w:val="24"/>
              <w:szCs w:val="24"/>
              <w:lang w:eastAsia="ru-RU"/>
            </w:rPr>
          </w:pPr>
          <w:hyperlink w:anchor="_Toc66184304" w:history="1">
            <w:r w:rsidR="003A26B5" w:rsidRPr="00E166DB">
              <w:rPr>
                <w:rStyle w:val="affd"/>
                <w:noProof/>
              </w:rPr>
              <w:t>1.1 Определение заболевания или состояния (группы заболеваний или состояний)</w:t>
            </w:r>
            <w:r w:rsidR="003A26B5">
              <w:rPr>
                <w:noProof/>
                <w:webHidden/>
              </w:rPr>
              <w:tab/>
            </w:r>
            <w:r w:rsidR="003A26B5">
              <w:rPr>
                <w:noProof/>
                <w:webHidden/>
              </w:rPr>
              <w:fldChar w:fldCharType="begin"/>
            </w:r>
            <w:r w:rsidR="003A26B5">
              <w:rPr>
                <w:noProof/>
                <w:webHidden/>
              </w:rPr>
              <w:instrText xml:space="preserve"> PAGEREF _Toc66184304 \h </w:instrText>
            </w:r>
            <w:r w:rsidR="003A26B5">
              <w:rPr>
                <w:noProof/>
                <w:webHidden/>
              </w:rPr>
            </w:r>
            <w:r w:rsidR="003A26B5">
              <w:rPr>
                <w:noProof/>
                <w:webHidden/>
              </w:rPr>
              <w:fldChar w:fldCharType="separate"/>
            </w:r>
            <w:r w:rsidR="003A26B5">
              <w:rPr>
                <w:noProof/>
                <w:webHidden/>
              </w:rPr>
              <w:t>8</w:t>
            </w:r>
            <w:r w:rsidR="003A26B5">
              <w:rPr>
                <w:noProof/>
                <w:webHidden/>
              </w:rPr>
              <w:fldChar w:fldCharType="end"/>
            </w:r>
          </w:hyperlink>
        </w:p>
        <w:p w14:paraId="0F09F3A2" w14:textId="38FCB28A" w:rsidR="003A26B5" w:rsidRDefault="00F60B0B">
          <w:pPr>
            <w:pStyle w:val="21"/>
            <w:rPr>
              <w:rFonts w:asciiTheme="minorHAnsi" w:eastAsiaTheme="minorEastAsia" w:hAnsiTheme="minorHAnsi" w:cstheme="minorBidi"/>
              <w:noProof/>
              <w:sz w:val="24"/>
              <w:szCs w:val="24"/>
              <w:lang w:eastAsia="ru-RU"/>
            </w:rPr>
          </w:pPr>
          <w:hyperlink w:anchor="_Toc66184305" w:history="1">
            <w:r w:rsidR="003A26B5" w:rsidRPr="00E166DB">
              <w:rPr>
                <w:rStyle w:val="affd"/>
                <w:noProof/>
              </w:rPr>
              <w:t>1.2 Этиология и патогенез заболевания или состояния (группы заболеваний или состояний)</w:t>
            </w:r>
            <w:r w:rsidR="003A26B5">
              <w:rPr>
                <w:noProof/>
                <w:webHidden/>
              </w:rPr>
              <w:tab/>
            </w:r>
            <w:r w:rsidR="003A26B5">
              <w:rPr>
                <w:noProof/>
                <w:webHidden/>
              </w:rPr>
              <w:fldChar w:fldCharType="begin"/>
            </w:r>
            <w:r w:rsidR="003A26B5">
              <w:rPr>
                <w:noProof/>
                <w:webHidden/>
              </w:rPr>
              <w:instrText xml:space="preserve"> PAGEREF _Toc66184305 \h </w:instrText>
            </w:r>
            <w:r w:rsidR="003A26B5">
              <w:rPr>
                <w:noProof/>
                <w:webHidden/>
              </w:rPr>
            </w:r>
            <w:r w:rsidR="003A26B5">
              <w:rPr>
                <w:noProof/>
                <w:webHidden/>
              </w:rPr>
              <w:fldChar w:fldCharType="separate"/>
            </w:r>
            <w:r w:rsidR="003A26B5">
              <w:rPr>
                <w:noProof/>
                <w:webHidden/>
              </w:rPr>
              <w:t>8</w:t>
            </w:r>
            <w:r w:rsidR="003A26B5">
              <w:rPr>
                <w:noProof/>
                <w:webHidden/>
              </w:rPr>
              <w:fldChar w:fldCharType="end"/>
            </w:r>
          </w:hyperlink>
        </w:p>
        <w:p w14:paraId="0BD4380A" w14:textId="7AD1A27B" w:rsidR="003A26B5" w:rsidRDefault="00F60B0B">
          <w:pPr>
            <w:pStyle w:val="21"/>
            <w:rPr>
              <w:rFonts w:asciiTheme="minorHAnsi" w:eastAsiaTheme="minorEastAsia" w:hAnsiTheme="minorHAnsi" w:cstheme="minorBidi"/>
              <w:noProof/>
              <w:sz w:val="24"/>
              <w:szCs w:val="24"/>
              <w:lang w:eastAsia="ru-RU"/>
            </w:rPr>
          </w:pPr>
          <w:hyperlink w:anchor="_Toc66184306" w:history="1">
            <w:r w:rsidR="003A26B5" w:rsidRPr="00E166DB">
              <w:rPr>
                <w:rStyle w:val="affd"/>
                <w:noProof/>
              </w:rPr>
              <w:t>1.3 Эпидемиология заболевания или состояния (группы заболеваний или состояний)</w:t>
            </w:r>
            <w:r w:rsidR="003A26B5">
              <w:rPr>
                <w:noProof/>
                <w:webHidden/>
              </w:rPr>
              <w:tab/>
            </w:r>
            <w:r w:rsidR="003A26B5">
              <w:rPr>
                <w:noProof/>
                <w:webHidden/>
              </w:rPr>
              <w:fldChar w:fldCharType="begin"/>
            </w:r>
            <w:r w:rsidR="003A26B5">
              <w:rPr>
                <w:noProof/>
                <w:webHidden/>
              </w:rPr>
              <w:instrText xml:space="preserve"> PAGEREF _Toc66184306 \h </w:instrText>
            </w:r>
            <w:r w:rsidR="003A26B5">
              <w:rPr>
                <w:noProof/>
                <w:webHidden/>
              </w:rPr>
            </w:r>
            <w:r w:rsidR="003A26B5">
              <w:rPr>
                <w:noProof/>
                <w:webHidden/>
              </w:rPr>
              <w:fldChar w:fldCharType="separate"/>
            </w:r>
            <w:r w:rsidR="003A26B5">
              <w:rPr>
                <w:noProof/>
                <w:webHidden/>
              </w:rPr>
              <w:t>8</w:t>
            </w:r>
            <w:r w:rsidR="003A26B5">
              <w:rPr>
                <w:noProof/>
                <w:webHidden/>
              </w:rPr>
              <w:fldChar w:fldCharType="end"/>
            </w:r>
          </w:hyperlink>
        </w:p>
        <w:p w14:paraId="67769539" w14:textId="75F5FA97" w:rsidR="003A26B5" w:rsidRDefault="00F60B0B">
          <w:pPr>
            <w:pStyle w:val="21"/>
            <w:rPr>
              <w:rFonts w:asciiTheme="minorHAnsi" w:eastAsiaTheme="minorEastAsia" w:hAnsiTheme="minorHAnsi" w:cstheme="minorBidi"/>
              <w:noProof/>
              <w:sz w:val="24"/>
              <w:szCs w:val="24"/>
              <w:lang w:eastAsia="ru-RU"/>
            </w:rPr>
          </w:pPr>
          <w:hyperlink w:anchor="_Toc66184307" w:history="1">
            <w:r w:rsidR="003A26B5" w:rsidRPr="00E166DB">
              <w:rPr>
                <w:rStyle w:val="affd"/>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3A26B5">
              <w:rPr>
                <w:noProof/>
                <w:webHidden/>
              </w:rPr>
              <w:tab/>
            </w:r>
            <w:r w:rsidR="003A26B5">
              <w:rPr>
                <w:noProof/>
                <w:webHidden/>
              </w:rPr>
              <w:fldChar w:fldCharType="begin"/>
            </w:r>
            <w:r w:rsidR="003A26B5">
              <w:rPr>
                <w:noProof/>
                <w:webHidden/>
              </w:rPr>
              <w:instrText xml:space="preserve"> PAGEREF _Toc66184307 \h </w:instrText>
            </w:r>
            <w:r w:rsidR="003A26B5">
              <w:rPr>
                <w:noProof/>
                <w:webHidden/>
              </w:rPr>
            </w:r>
            <w:r w:rsidR="003A26B5">
              <w:rPr>
                <w:noProof/>
                <w:webHidden/>
              </w:rPr>
              <w:fldChar w:fldCharType="separate"/>
            </w:r>
            <w:r w:rsidR="003A26B5">
              <w:rPr>
                <w:noProof/>
                <w:webHidden/>
              </w:rPr>
              <w:t>8</w:t>
            </w:r>
            <w:r w:rsidR="003A26B5">
              <w:rPr>
                <w:noProof/>
                <w:webHidden/>
              </w:rPr>
              <w:fldChar w:fldCharType="end"/>
            </w:r>
          </w:hyperlink>
        </w:p>
        <w:p w14:paraId="4B479162" w14:textId="1850A2EE" w:rsidR="003A26B5" w:rsidRDefault="00F60B0B">
          <w:pPr>
            <w:pStyle w:val="21"/>
            <w:rPr>
              <w:rFonts w:asciiTheme="minorHAnsi" w:eastAsiaTheme="minorEastAsia" w:hAnsiTheme="minorHAnsi" w:cstheme="minorBidi"/>
              <w:noProof/>
              <w:sz w:val="24"/>
              <w:szCs w:val="24"/>
              <w:lang w:eastAsia="ru-RU"/>
            </w:rPr>
          </w:pPr>
          <w:hyperlink w:anchor="_Toc66184308" w:history="1">
            <w:r w:rsidR="003A26B5" w:rsidRPr="00E166DB">
              <w:rPr>
                <w:rStyle w:val="affd"/>
                <w:noProof/>
              </w:rPr>
              <w:t>1.5 Классификация заболевания или состояния (группы заболеваний или состояний)</w:t>
            </w:r>
            <w:r w:rsidR="003A26B5">
              <w:rPr>
                <w:noProof/>
                <w:webHidden/>
              </w:rPr>
              <w:tab/>
            </w:r>
            <w:r w:rsidR="003A26B5">
              <w:rPr>
                <w:noProof/>
                <w:webHidden/>
              </w:rPr>
              <w:fldChar w:fldCharType="begin"/>
            </w:r>
            <w:r w:rsidR="003A26B5">
              <w:rPr>
                <w:noProof/>
                <w:webHidden/>
              </w:rPr>
              <w:instrText xml:space="preserve"> PAGEREF _Toc66184308 \h </w:instrText>
            </w:r>
            <w:r w:rsidR="003A26B5">
              <w:rPr>
                <w:noProof/>
                <w:webHidden/>
              </w:rPr>
            </w:r>
            <w:r w:rsidR="003A26B5">
              <w:rPr>
                <w:noProof/>
                <w:webHidden/>
              </w:rPr>
              <w:fldChar w:fldCharType="separate"/>
            </w:r>
            <w:r w:rsidR="003A26B5">
              <w:rPr>
                <w:noProof/>
                <w:webHidden/>
              </w:rPr>
              <w:t>8</w:t>
            </w:r>
            <w:r w:rsidR="003A26B5">
              <w:rPr>
                <w:noProof/>
                <w:webHidden/>
              </w:rPr>
              <w:fldChar w:fldCharType="end"/>
            </w:r>
          </w:hyperlink>
        </w:p>
        <w:p w14:paraId="13A1491A" w14:textId="1FA49A16" w:rsidR="003A26B5" w:rsidRDefault="00F60B0B">
          <w:pPr>
            <w:pStyle w:val="21"/>
            <w:rPr>
              <w:rFonts w:asciiTheme="minorHAnsi" w:eastAsiaTheme="minorEastAsia" w:hAnsiTheme="minorHAnsi" w:cstheme="minorBidi"/>
              <w:noProof/>
              <w:sz w:val="24"/>
              <w:szCs w:val="24"/>
              <w:lang w:eastAsia="ru-RU"/>
            </w:rPr>
          </w:pPr>
          <w:hyperlink w:anchor="_Toc66184309" w:history="1">
            <w:r w:rsidR="003A26B5" w:rsidRPr="00E166DB">
              <w:rPr>
                <w:rStyle w:val="affd"/>
                <w:noProof/>
              </w:rPr>
              <w:t>1.6 Клиническая картина заболевания или состояния (группы заболеваний или состояний)</w:t>
            </w:r>
            <w:r w:rsidR="003A26B5">
              <w:rPr>
                <w:noProof/>
                <w:webHidden/>
              </w:rPr>
              <w:tab/>
            </w:r>
            <w:r w:rsidR="003A26B5">
              <w:rPr>
                <w:noProof/>
                <w:webHidden/>
              </w:rPr>
              <w:fldChar w:fldCharType="begin"/>
            </w:r>
            <w:r w:rsidR="003A26B5">
              <w:rPr>
                <w:noProof/>
                <w:webHidden/>
              </w:rPr>
              <w:instrText xml:space="preserve"> PAGEREF _Toc66184309 \h </w:instrText>
            </w:r>
            <w:r w:rsidR="003A26B5">
              <w:rPr>
                <w:noProof/>
                <w:webHidden/>
              </w:rPr>
            </w:r>
            <w:r w:rsidR="003A26B5">
              <w:rPr>
                <w:noProof/>
                <w:webHidden/>
              </w:rPr>
              <w:fldChar w:fldCharType="separate"/>
            </w:r>
            <w:r w:rsidR="003A26B5">
              <w:rPr>
                <w:noProof/>
                <w:webHidden/>
              </w:rPr>
              <w:t>8</w:t>
            </w:r>
            <w:r w:rsidR="003A26B5">
              <w:rPr>
                <w:noProof/>
                <w:webHidden/>
              </w:rPr>
              <w:fldChar w:fldCharType="end"/>
            </w:r>
          </w:hyperlink>
        </w:p>
        <w:p w14:paraId="2D7E1E86" w14:textId="4D9914A2" w:rsidR="003A26B5" w:rsidRDefault="00F60B0B">
          <w:pPr>
            <w:pStyle w:val="1a"/>
            <w:rPr>
              <w:rFonts w:asciiTheme="minorHAnsi" w:eastAsiaTheme="minorEastAsia" w:hAnsiTheme="minorHAnsi"/>
              <w:noProof/>
              <w:szCs w:val="24"/>
              <w:lang w:eastAsia="ru-RU"/>
            </w:rPr>
          </w:pPr>
          <w:hyperlink w:anchor="_Toc66184310" w:history="1">
            <w:r w:rsidR="003A26B5" w:rsidRPr="00E166DB">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3A26B5">
              <w:rPr>
                <w:noProof/>
                <w:webHidden/>
              </w:rPr>
              <w:tab/>
            </w:r>
            <w:r w:rsidR="003A26B5">
              <w:rPr>
                <w:noProof/>
                <w:webHidden/>
              </w:rPr>
              <w:fldChar w:fldCharType="begin"/>
            </w:r>
            <w:r w:rsidR="003A26B5">
              <w:rPr>
                <w:noProof/>
                <w:webHidden/>
              </w:rPr>
              <w:instrText xml:space="preserve"> PAGEREF _Toc66184310 \h </w:instrText>
            </w:r>
            <w:r w:rsidR="003A26B5">
              <w:rPr>
                <w:noProof/>
                <w:webHidden/>
              </w:rPr>
            </w:r>
            <w:r w:rsidR="003A26B5">
              <w:rPr>
                <w:noProof/>
                <w:webHidden/>
              </w:rPr>
              <w:fldChar w:fldCharType="separate"/>
            </w:r>
            <w:r w:rsidR="003A26B5">
              <w:rPr>
                <w:noProof/>
                <w:webHidden/>
              </w:rPr>
              <w:t>9</w:t>
            </w:r>
            <w:r w:rsidR="003A26B5">
              <w:rPr>
                <w:noProof/>
                <w:webHidden/>
              </w:rPr>
              <w:fldChar w:fldCharType="end"/>
            </w:r>
          </w:hyperlink>
        </w:p>
        <w:p w14:paraId="5A65B75F" w14:textId="04C1C6EA" w:rsidR="003A26B5" w:rsidRDefault="00F60B0B">
          <w:pPr>
            <w:pStyle w:val="21"/>
            <w:rPr>
              <w:rFonts w:asciiTheme="minorHAnsi" w:eastAsiaTheme="minorEastAsia" w:hAnsiTheme="minorHAnsi" w:cstheme="minorBidi"/>
              <w:noProof/>
              <w:sz w:val="24"/>
              <w:szCs w:val="24"/>
              <w:lang w:eastAsia="ru-RU"/>
            </w:rPr>
          </w:pPr>
          <w:hyperlink w:anchor="_Toc66184311" w:history="1">
            <w:r w:rsidR="003A26B5" w:rsidRPr="00E166DB">
              <w:rPr>
                <w:rStyle w:val="affd"/>
                <w:noProof/>
              </w:rPr>
              <w:t>2.1 Жалобы и анамнез</w:t>
            </w:r>
            <w:r w:rsidR="003A26B5">
              <w:rPr>
                <w:noProof/>
                <w:webHidden/>
              </w:rPr>
              <w:tab/>
            </w:r>
            <w:r w:rsidR="003A26B5">
              <w:rPr>
                <w:noProof/>
                <w:webHidden/>
              </w:rPr>
              <w:fldChar w:fldCharType="begin"/>
            </w:r>
            <w:r w:rsidR="003A26B5">
              <w:rPr>
                <w:noProof/>
                <w:webHidden/>
              </w:rPr>
              <w:instrText xml:space="preserve"> PAGEREF _Toc66184311 \h </w:instrText>
            </w:r>
            <w:r w:rsidR="003A26B5">
              <w:rPr>
                <w:noProof/>
                <w:webHidden/>
              </w:rPr>
            </w:r>
            <w:r w:rsidR="003A26B5">
              <w:rPr>
                <w:noProof/>
                <w:webHidden/>
              </w:rPr>
              <w:fldChar w:fldCharType="separate"/>
            </w:r>
            <w:r w:rsidR="003A26B5">
              <w:rPr>
                <w:noProof/>
                <w:webHidden/>
              </w:rPr>
              <w:t>9</w:t>
            </w:r>
            <w:r w:rsidR="003A26B5">
              <w:rPr>
                <w:noProof/>
                <w:webHidden/>
              </w:rPr>
              <w:fldChar w:fldCharType="end"/>
            </w:r>
          </w:hyperlink>
        </w:p>
        <w:p w14:paraId="0B38964D" w14:textId="4F1E05DB" w:rsidR="003A26B5" w:rsidRDefault="00F60B0B">
          <w:pPr>
            <w:pStyle w:val="21"/>
            <w:rPr>
              <w:rFonts w:asciiTheme="minorHAnsi" w:eastAsiaTheme="minorEastAsia" w:hAnsiTheme="minorHAnsi" w:cstheme="minorBidi"/>
              <w:noProof/>
              <w:sz w:val="24"/>
              <w:szCs w:val="24"/>
              <w:lang w:eastAsia="ru-RU"/>
            </w:rPr>
          </w:pPr>
          <w:hyperlink w:anchor="_Toc66184312" w:history="1">
            <w:r w:rsidR="003A26B5" w:rsidRPr="00E166DB">
              <w:rPr>
                <w:rStyle w:val="affd"/>
                <w:noProof/>
              </w:rPr>
              <w:t>2.2 Физикальное обследование</w:t>
            </w:r>
            <w:r w:rsidR="003A26B5">
              <w:rPr>
                <w:noProof/>
                <w:webHidden/>
              </w:rPr>
              <w:tab/>
            </w:r>
            <w:r w:rsidR="003A26B5">
              <w:rPr>
                <w:noProof/>
                <w:webHidden/>
              </w:rPr>
              <w:fldChar w:fldCharType="begin"/>
            </w:r>
            <w:r w:rsidR="003A26B5">
              <w:rPr>
                <w:noProof/>
                <w:webHidden/>
              </w:rPr>
              <w:instrText xml:space="preserve"> PAGEREF _Toc66184312 \h </w:instrText>
            </w:r>
            <w:r w:rsidR="003A26B5">
              <w:rPr>
                <w:noProof/>
                <w:webHidden/>
              </w:rPr>
            </w:r>
            <w:r w:rsidR="003A26B5">
              <w:rPr>
                <w:noProof/>
                <w:webHidden/>
              </w:rPr>
              <w:fldChar w:fldCharType="separate"/>
            </w:r>
            <w:r w:rsidR="003A26B5">
              <w:rPr>
                <w:noProof/>
                <w:webHidden/>
              </w:rPr>
              <w:t>10</w:t>
            </w:r>
            <w:r w:rsidR="003A26B5">
              <w:rPr>
                <w:noProof/>
                <w:webHidden/>
              </w:rPr>
              <w:fldChar w:fldCharType="end"/>
            </w:r>
          </w:hyperlink>
        </w:p>
        <w:p w14:paraId="14EAB2D6" w14:textId="0CA9DFFF" w:rsidR="003A26B5" w:rsidRDefault="00F60B0B">
          <w:pPr>
            <w:pStyle w:val="21"/>
            <w:rPr>
              <w:rFonts w:asciiTheme="minorHAnsi" w:eastAsiaTheme="minorEastAsia" w:hAnsiTheme="minorHAnsi" w:cstheme="minorBidi"/>
              <w:noProof/>
              <w:sz w:val="24"/>
              <w:szCs w:val="24"/>
              <w:lang w:eastAsia="ru-RU"/>
            </w:rPr>
          </w:pPr>
          <w:hyperlink w:anchor="_Toc66184313" w:history="1">
            <w:r w:rsidR="003A26B5" w:rsidRPr="00E166DB">
              <w:rPr>
                <w:rStyle w:val="affd"/>
                <w:noProof/>
              </w:rPr>
              <w:t>2.3 Лабораторные диагностические исследования</w:t>
            </w:r>
            <w:r w:rsidR="003A26B5">
              <w:rPr>
                <w:noProof/>
                <w:webHidden/>
              </w:rPr>
              <w:tab/>
            </w:r>
            <w:r w:rsidR="003A26B5">
              <w:rPr>
                <w:noProof/>
                <w:webHidden/>
              </w:rPr>
              <w:fldChar w:fldCharType="begin"/>
            </w:r>
            <w:r w:rsidR="003A26B5">
              <w:rPr>
                <w:noProof/>
                <w:webHidden/>
              </w:rPr>
              <w:instrText xml:space="preserve"> PAGEREF _Toc66184313 \h </w:instrText>
            </w:r>
            <w:r w:rsidR="003A26B5">
              <w:rPr>
                <w:noProof/>
                <w:webHidden/>
              </w:rPr>
            </w:r>
            <w:r w:rsidR="003A26B5">
              <w:rPr>
                <w:noProof/>
                <w:webHidden/>
              </w:rPr>
              <w:fldChar w:fldCharType="separate"/>
            </w:r>
            <w:r w:rsidR="003A26B5">
              <w:rPr>
                <w:noProof/>
                <w:webHidden/>
              </w:rPr>
              <w:t>10</w:t>
            </w:r>
            <w:r w:rsidR="003A26B5">
              <w:rPr>
                <w:noProof/>
                <w:webHidden/>
              </w:rPr>
              <w:fldChar w:fldCharType="end"/>
            </w:r>
          </w:hyperlink>
        </w:p>
        <w:p w14:paraId="0ADB6B53" w14:textId="5C07666F" w:rsidR="003A26B5" w:rsidRDefault="00F60B0B">
          <w:pPr>
            <w:pStyle w:val="21"/>
            <w:rPr>
              <w:rFonts w:asciiTheme="minorHAnsi" w:eastAsiaTheme="minorEastAsia" w:hAnsiTheme="minorHAnsi" w:cstheme="minorBidi"/>
              <w:noProof/>
              <w:sz w:val="24"/>
              <w:szCs w:val="24"/>
              <w:lang w:eastAsia="ru-RU"/>
            </w:rPr>
          </w:pPr>
          <w:hyperlink w:anchor="_Toc66184314" w:history="1">
            <w:r w:rsidR="003A26B5" w:rsidRPr="00E166DB">
              <w:rPr>
                <w:rStyle w:val="affd"/>
                <w:noProof/>
              </w:rPr>
              <w:t>2.4 Инструментальные диагностические исследования</w:t>
            </w:r>
            <w:r w:rsidR="003A26B5">
              <w:rPr>
                <w:noProof/>
                <w:webHidden/>
              </w:rPr>
              <w:tab/>
            </w:r>
            <w:r w:rsidR="003A26B5">
              <w:rPr>
                <w:noProof/>
                <w:webHidden/>
              </w:rPr>
              <w:fldChar w:fldCharType="begin"/>
            </w:r>
            <w:r w:rsidR="003A26B5">
              <w:rPr>
                <w:noProof/>
                <w:webHidden/>
              </w:rPr>
              <w:instrText xml:space="preserve"> PAGEREF _Toc66184314 \h </w:instrText>
            </w:r>
            <w:r w:rsidR="003A26B5">
              <w:rPr>
                <w:noProof/>
                <w:webHidden/>
              </w:rPr>
            </w:r>
            <w:r w:rsidR="003A26B5">
              <w:rPr>
                <w:noProof/>
                <w:webHidden/>
              </w:rPr>
              <w:fldChar w:fldCharType="separate"/>
            </w:r>
            <w:r w:rsidR="003A26B5">
              <w:rPr>
                <w:noProof/>
                <w:webHidden/>
              </w:rPr>
              <w:t>12</w:t>
            </w:r>
            <w:r w:rsidR="003A26B5">
              <w:rPr>
                <w:noProof/>
                <w:webHidden/>
              </w:rPr>
              <w:fldChar w:fldCharType="end"/>
            </w:r>
          </w:hyperlink>
        </w:p>
        <w:p w14:paraId="1EB10FBE" w14:textId="51D87462" w:rsidR="003A26B5" w:rsidRDefault="00F60B0B">
          <w:pPr>
            <w:pStyle w:val="21"/>
            <w:rPr>
              <w:rFonts w:asciiTheme="minorHAnsi" w:eastAsiaTheme="minorEastAsia" w:hAnsiTheme="minorHAnsi" w:cstheme="minorBidi"/>
              <w:noProof/>
              <w:sz w:val="24"/>
              <w:szCs w:val="24"/>
              <w:lang w:eastAsia="ru-RU"/>
            </w:rPr>
          </w:pPr>
          <w:hyperlink w:anchor="_Toc66184315" w:history="1">
            <w:r w:rsidR="003A26B5" w:rsidRPr="00E166DB">
              <w:rPr>
                <w:rStyle w:val="affd"/>
                <w:noProof/>
              </w:rPr>
              <w:t>2.5 Иные диагностические исследования</w:t>
            </w:r>
            <w:r w:rsidR="003A26B5">
              <w:rPr>
                <w:noProof/>
                <w:webHidden/>
              </w:rPr>
              <w:tab/>
            </w:r>
            <w:r w:rsidR="003A26B5">
              <w:rPr>
                <w:noProof/>
                <w:webHidden/>
              </w:rPr>
              <w:fldChar w:fldCharType="begin"/>
            </w:r>
            <w:r w:rsidR="003A26B5">
              <w:rPr>
                <w:noProof/>
                <w:webHidden/>
              </w:rPr>
              <w:instrText xml:space="preserve"> PAGEREF _Toc66184315 \h </w:instrText>
            </w:r>
            <w:r w:rsidR="003A26B5">
              <w:rPr>
                <w:noProof/>
                <w:webHidden/>
              </w:rPr>
            </w:r>
            <w:r w:rsidR="003A26B5">
              <w:rPr>
                <w:noProof/>
                <w:webHidden/>
              </w:rPr>
              <w:fldChar w:fldCharType="separate"/>
            </w:r>
            <w:r w:rsidR="003A26B5">
              <w:rPr>
                <w:noProof/>
                <w:webHidden/>
              </w:rPr>
              <w:t>13</w:t>
            </w:r>
            <w:r w:rsidR="003A26B5">
              <w:rPr>
                <w:noProof/>
                <w:webHidden/>
              </w:rPr>
              <w:fldChar w:fldCharType="end"/>
            </w:r>
          </w:hyperlink>
        </w:p>
        <w:p w14:paraId="09B5B588" w14:textId="478B6F4F" w:rsidR="003A26B5" w:rsidRDefault="00F60B0B">
          <w:pPr>
            <w:pStyle w:val="1a"/>
            <w:rPr>
              <w:rFonts w:asciiTheme="minorHAnsi" w:eastAsiaTheme="minorEastAsia" w:hAnsiTheme="minorHAnsi"/>
              <w:noProof/>
              <w:szCs w:val="24"/>
              <w:lang w:eastAsia="ru-RU"/>
            </w:rPr>
          </w:pPr>
          <w:hyperlink w:anchor="_Toc66184316" w:history="1">
            <w:r w:rsidR="003A26B5" w:rsidRPr="00E166DB">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3A26B5">
              <w:rPr>
                <w:noProof/>
                <w:webHidden/>
              </w:rPr>
              <w:tab/>
            </w:r>
            <w:r w:rsidR="003A26B5">
              <w:rPr>
                <w:noProof/>
                <w:webHidden/>
              </w:rPr>
              <w:fldChar w:fldCharType="begin"/>
            </w:r>
            <w:r w:rsidR="003A26B5">
              <w:rPr>
                <w:noProof/>
                <w:webHidden/>
              </w:rPr>
              <w:instrText xml:space="preserve"> PAGEREF _Toc66184316 \h </w:instrText>
            </w:r>
            <w:r w:rsidR="003A26B5">
              <w:rPr>
                <w:noProof/>
                <w:webHidden/>
              </w:rPr>
            </w:r>
            <w:r w:rsidR="003A26B5">
              <w:rPr>
                <w:noProof/>
                <w:webHidden/>
              </w:rPr>
              <w:fldChar w:fldCharType="separate"/>
            </w:r>
            <w:r w:rsidR="003A26B5">
              <w:rPr>
                <w:noProof/>
                <w:webHidden/>
              </w:rPr>
              <w:t>15</w:t>
            </w:r>
            <w:r w:rsidR="003A26B5">
              <w:rPr>
                <w:noProof/>
                <w:webHidden/>
              </w:rPr>
              <w:fldChar w:fldCharType="end"/>
            </w:r>
          </w:hyperlink>
        </w:p>
        <w:p w14:paraId="1B01DD27" w14:textId="755CC90E" w:rsidR="003A26B5" w:rsidRDefault="00F60B0B">
          <w:pPr>
            <w:pStyle w:val="21"/>
            <w:rPr>
              <w:rFonts w:asciiTheme="minorHAnsi" w:eastAsiaTheme="minorEastAsia" w:hAnsiTheme="minorHAnsi" w:cstheme="minorBidi"/>
              <w:noProof/>
              <w:sz w:val="24"/>
              <w:szCs w:val="24"/>
              <w:lang w:eastAsia="ru-RU"/>
            </w:rPr>
          </w:pPr>
          <w:hyperlink w:anchor="_Toc66184317" w:history="1">
            <w:r w:rsidR="003A26B5" w:rsidRPr="00E166DB">
              <w:rPr>
                <w:rStyle w:val="affd"/>
                <w:rFonts w:eastAsia="Times New Roman"/>
                <w:noProof/>
              </w:rPr>
              <w:t>3.1 Показания к началу лечения</w:t>
            </w:r>
            <w:r w:rsidR="003A26B5">
              <w:rPr>
                <w:noProof/>
                <w:webHidden/>
              </w:rPr>
              <w:tab/>
            </w:r>
            <w:r w:rsidR="003A26B5">
              <w:rPr>
                <w:noProof/>
                <w:webHidden/>
              </w:rPr>
              <w:fldChar w:fldCharType="begin"/>
            </w:r>
            <w:r w:rsidR="003A26B5">
              <w:rPr>
                <w:noProof/>
                <w:webHidden/>
              </w:rPr>
              <w:instrText xml:space="preserve"> PAGEREF _Toc66184317 \h </w:instrText>
            </w:r>
            <w:r w:rsidR="003A26B5">
              <w:rPr>
                <w:noProof/>
                <w:webHidden/>
              </w:rPr>
            </w:r>
            <w:r w:rsidR="003A26B5">
              <w:rPr>
                <w:noProof/>
                <w:webHidden/>
              </w:rPr>
              <w:fldChar w:fldCharType="separate"/>
            </w:r>
            <w:r w:rsidR="003A26B5">
              <w:rPr>
                <w:noProof/>
                <w:webHidden/>
              </w:rPr>
              <w:t>15</w:t>
            </w:r>
            <w:r w:rsidR="003A26B5">
              <w:rPr>
                <w:noProof/>
                <w:webHidden/>
              </w:rPr>
              <w:fldChar w:fldCharType="end"/>
            </w:r>
          </w:hyperlink>
        </w:p>
        <w:p w14:paraId="318DE43B" w14:textId="3B4B910F" w:rsidR="003A26B5" w:rsidRDefault="00F60B0B">
          <w:pPr>
            <w:pStyle w:val="21"/>
            <w:rPr>
              <w:rFonts w:asciiTheme="minorHAnsi" w:eastAsiaTheme="minorEastAsia" w:hAnsiTheme="minorHAnsi" w:cstheme="minorBidi"/>
              <w:noProof/>
              <w:sz w:val="24"/>
              <w:szCs w:val="24"/>
              <w:lang w:eastAsia="ru-RU"/>
            </w:rPr>
          </w:pPr>
          <w:hyperlink w:anchor="_Toc66184318" w:history="1">
            <w:r w:rsidR="003A26B5" w:rsidRPr="00E166DB">
              <w:rPr>
                <w:rStyle w:val="affd"/>
                <w:noProof/>
              </w:rPr>
              <w:t>3.2 Лечение пациентов с впервые диагностированной МВ</w:t>
            </w:r>
            <w:r w:rsidR="003A26B5">
              <w:rPr>
                <w:noProof/>
                <w:webHidden/>
              </w:rPr>
              <w:tab/>
            </w:r>
            <w:r w:rsidR="003A26B5">
              <w:rPr>
                <w:noProof/>
                <w:webHidden/>
              </w:rPr>
              <w:fldChar w:fldCharType="begin"/>
            </w:r>
            <w:r w:rsidR="003A26B5">
              <w:rPr>
                <w:noProof/>
                <w:webHidden/>
              </w:rPr>
              <w:instrText xml:space="preserve"> PAGEREF _Toc66184318 \h </w:instrText>
            </w:r>
            <w:r w:rsidR="003A26B5">
              <w:rPr>
                <w:noProof/>
                <w:webHidden/>
              </w:rPr>
            </w:r>
            <w:r w:rsidR="003A26B5">
              <w:rPr>
                <w:noProof/>
                <w:webHidden/>
              </w:rPr>
              <w:fldChar w:fldCharType="separate"/>
            </w:r>
            <w:r w:rsidR="003A26B5">
              <w:rPr>
                <w:noProof/>
                <w:webHidden/>
              </w:rPr>
              <w:t>15</w:t>
            </w:r>
            <w:r w:rsidR="003A26B5">
              <w:rPr>
                <w:noProof/>
                <w:webHidden/>
              </w:rPr>
              <w:fldChar w:fldCharType="end"/>
            </w:r>
          </w:hyperlink>
        </w:p>
        <w:p w14:paraId="2B7974B7" w14:textId="65C1DA46" w:rsidR="003A26B5" w:rsidRDefault="00F60B0B">
          <w:pPr>
            <w:pStyle w:val="21"/>
            <w:rPr>
              <w:rFonts w:asciiTheme="minorHAnsi" w:eastAsiaTheme="minorEastAsia" w:hAnsiTheme="minorHAnsi" w:cstheme="minorBidi"/>
              <w:noProof/>
              <w:sz w:val="24"/>
              <w:szCs w:val="24"/>
              <w:lang w:eastAsia="ru-RU"/>
            </w:rPr>
          </w:pPr>
          <w:hyperlink w:anchor="_Toc66184319" w:history="1">
            <w:r w:rsidR="003A26B5" w:rsidRPr="00E166DB">
              <w:rPr>
                <w:rStyle w:val="affd"/>
                <w:noProof/>
              </w:rPr>
              <w:t>3.3 Поддерживающая терапия</w:t>
            </w:r>
            <w:r w:rsidR="003A26B5">
              <w:rPr>
                <w:noProof/>
                <w:webHidden/>
              </w:rPr>
              <w:tab/>
            </w:r>
            <w:r w:rsidR="003A26B5">
              <w:rPr>
                <w:noProof/>
                <w:webHidden/>
              </w:rPr>
              <w:fldChar w:fldCharType="begin"/>
            </w:r>
            <w:r w:rsidR="003A26B5">
              <w:rPr>
                <w:noProof/>
                <w:webHidden/>
              </w:rPr>
              <w:instrText xml:space="preserve"> PAGEREF _Toc66184319 \h </w:instrText>
            </w:r>
            <w:r w:rsidR="003A26B5">
              <w:rPr>
                <w:noProof/>
                <w:webHidden/>
              </w:rPr>
            </w:r>
            <w:r w:rsidR="003A26B5">
              <w:rPr>
                <w:noProof/>
                <w:webHidden/>
              </w:rPr>
              <w:fldChar w:fldCharType="separate"/>
            </w:r>
            <w:r w:rsidR="003A26B5">
              <w:rPr>
                <w:noProof/>
                <w:webHidden/>
              </w:rPr>
              <w:t>20</w:t>
            </w:r>
            <w:r w:rsidR="003A26B5">
              <w:rPr>
                <w:noProof/>
                <w:webHidden/>
              </w:rPr>
              <w:fldChar w:fldCharType="end"/>
            </w:r>
          </w:hyperlink>
        </w:p>
        <w:p w14:paraId="6D7F5CAE" w14:textId="250B4D25" w:rsidR="003A26B5" w:rsidRDefault="00F60B0B">
          <w:pPr>
            <w:pStyle w:val="21"/>
            <w:rPr>
              <w:rFonts w:asciiTheme="minorHAnsi" w:eastAsiaTheme="minorEastAsia" w:hAnsiTheme="minorHAnsi" w:cstheme="minorBidi"/>
              <w:noProof/>
              <w:sz w:val="24"/>
              <w:szCs w:val="24"/>
              <w:lang w:eastAsia="ru-RU"/>
            </w:rPr>
          </w:pPr>
          <w:hyperlink w:anchor="_Toc66184320" w:history="1">
            <w:r w:rsidR="003A26B5" w:rsidRPr="00E166DB">
              <w:rPr>
                <w:rStyle w:val="affd"/>
                <w:noProof/>
              </w:rPr>
              <w:t>3.4 Лечение рецидивов МВ</w:t>
            </w:r>
            <w:r w:rsidR="003A26B5">
              <w:rPr>
                <w:noProof/>
                <w:webHidden/>
              </w:rPr>
              <w:tab/>
            </w:r>
            <w:r w:rsidR="003A26B5">
              <w:rPr>
                <w:noProof/>
                <w:webHidden/>
              </w:rPr>
              <w:fldChar w:fldCharType="begin"/>
            </w:r>
            <w:r w:rsidR="003A26B5">
              <w:rPr>
                <w:noProof/>
                <w:webHidden/>
              </w:rPr>
              <w:instrText xml:space="preserve"> PAGEREF _Toc66184320 \h </w:instrText>
            </w:r>
            <w:r w:rsidR="003A26B5">
              <w:rPr>
                <w:noProof/>
                <w:webHidden/>
              </w:rPr>
            </w:r>
            <w:r w:rsidR="003A26B5">
              <w:rPr>
                <w:noProof/>
                <w:webHidden/>
              </w:rPr>
              <w:fldChar w:fldCharType="separate"/>
            </w:r>
            <w:r w:rsidR="003A26B5">
              <w:rPr>
                <w:noProof/>
                <w:webHidden/>
              </w:rPr>
              <w:t>21</w:t>
            </w:r>
            <w:r w:rsidR="003A26B5">
              <w:rPr>
                <w:noProof/>
                <w:webHidden/>
              </w:rPr>
              <w:fldChar w:fldCharType="end"/>
            </w:r>
          </w:hyperlink>
        </w:p>
        <w:p w14:paraId="4A1374FF" w14:textId="522C7299" w:rsidR="003A26B5" w:rsidRDefault="00F60B0B">
          <w:pPr>
            <w:pStyle w:val="1a"/>
            <w:rPr>
              <w:rFonts w:asciiTheme="minorHAnsi" w:eastAsiaTheme="minorEastAsia" w:hAnsiTheme="minorHAnsi"/>
              <w:noProof/>
              <w:szCs w:val="24"/>
              <w:lang w:eastAsia="ru-RU"/>
            </w:rPr>
          </w:pPr>
          <w:hyperlink w:anchor="_Toc66184321" w:history="1">
            <w:r w:rsidR="003A26B5" w:rsidRPr="00E166DB">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3A26B5">
              <w:rPr>
                <w:noProof/>
                <w:webHidden/>
              </w:rPr>
              <w:tab/>
            </w:r>
            <w:r w:rsidR="003A26B5">
              <w:rPr>
                <w:noProof/>
                <w:webHidden/>
              </w:rPr>
              <w:fldChar w:fldCharType="begin"/>
            </w:r>
            <w:r w:rsidR="003A26B5">
              <w:rPr>
                <w:noProof/>
                <w:webHidden/>
              </w:rPr>
              <w:instrText xml:space="preserve"> PAGEREF _Toc66184321 \h </w:instrText>
            </w:r>
            <w:r w:rsidR="003A26B5">
              <w:rPr>
                <w:noProof/>
                <w:webHidden/>
              </w:rPr>
            </w:r>
            <w:r w:rsidR="003A26B5">
              <w:rPr>
                <w:noProof/>
                <w:webHidden/>
              </w:rPr>
              <w:fldChar w:fldCharType="separate"/>
            </w:r>
            <w:r w:rsidR="003A26B5">
              <w:rPr>
                <w:noProof/>
                <w:webHidden/>
              </w:rPr>
              <w:t>23</w:t>
            </w:r>
            <w:r w:rsidR="003A26B5">
              <w:rPr>
                <w:noProof/>
                <w:webHidden/>
              </w:rPr>
              <w:fldChar w:fldCharType="end"/>
            </w:r>
          </w:hyperlink>
        </w:p>
        <w:p w14:paraId="677C4927" w14:textId="3BB5DE8E" w:rsidR="003A26B5" w:rsidRDefault="00F60B0B">
          <w:pPr>
            <w:pStyle w:val="1a"/>
            <w:rPr>
              <w:rFonts w:asciiTheme="minorHAnsi" w:eastAsiaTheme="minorEastAsia" w:hAnsiTheme="minorHAnsi"/>
              <w:noProof/>
              <w:szCs w:val="24"/>
              <w:lang w:eastAsia="ru-RU"/>
            </w:rPr>
          </w:pPr>
          <w:hyperlink w:anchor="_Toc66184322" w:history="1">
            <w:r w:rsidR="003A26B5" w:rsidRPr="00E166DB">
              <w:rPr>
                <w:rStyle w:val="affd"/>
                <w:noProof/>
              </w:rPr>
              <w:t>5. Профилактика и диспансерное наблюдение, медицинские показания и противопоказания к применению методов профилактики</w:t>
            </w:r>
            <w:r w:rsidR="003A26B5">
              <w:rPr>
                <w:noProof/>
                <w:webHidden/>
              </w:rPr>
              <w:tab/>
            </w:r>
            <w:r w:rsidR="003A26B5">
              <w:rPr>
                <w:noProof/>
                <w:webHidden/>
              </w:rPr>
              <w:fldChar w:fldCharType="begin"/>
            </w:r>
            <w:r w:rsidR="003A26B5">
              <w:rPr>
                <w:noProof/>
                <w:webHidden/>
              </w:rPr>
              <w:instrText xml:space="preserve"> PAGEREF _Toc66184322 \h </w:instrText>
            </w:r>
            <w:r w:rsidR="003A26B5">
              <w:rPr>
                <w:noProof/>
                <w:webHidden/>
              </w:rPr>
            </w:r>
            <w:r w:rsidR="003A26B5">
              <w:rPr>
                <w:noProof/>
                <w:webHidden/>
              </w:rPr>
              <w:fldChar w:fldCharType="separate"/>
            </w:r>
            <w:r w:rsidR="003A26B5">
              <w:rPr>
                <w:noProof/>
                <w:webHidden/>
              </w:rPr>
              <w:t>23</w:t>
            </w:r>
            <w:r w:rsidR="003A26B5">
              <w:rPr>
                <w:noProof/>
                <w:webHidden/>
              </w:rPr>
              <w:fldChar w:fldCharType="end"/>
            </w:r>
          </w:hyperlink>
        </w:p>
        <w:p w14:paraId="260F5A4D" w14:textId="693A4E32" w:rsidR="003A26B5" w:rsidRDefault="00F60B0B">
          <w:pPr>
            <w:pStyle w:val="1a"/>
            <w:rPr>
              <w:rFonts w:asciiTheme="minorHAnsi" w:eastAsiaTheme="minorEastAsia" w:hAnsiTheme="minorHAnsi"/>
              <w:noProof/>
              <w:szCs w:val="24"/>
              <w:lang w:eastAsia="ru-RU"/>
            </w:rPr>
          </w:pPr>
          <w:hyperlink w:anchor="_Toc66184323" w:history="1">
            <w:r w:rsidR="003A26B5" w:rsidRPr="00E166DB">
              <w:rPr>
                <w:rStyle w:val="affd"/>
                <w:noProof/>
              </w:rPr>
              <w:t>6. Организация оказания медицинской помощи</w:t>
            </w:r>
            <w:r w:rsidR="003A26B5">
              <w:rPr>
                <w:noProof/>
                <w:webHidden/>
              </w:rPr>
              <w:tab/>
            </w:r>
            <w:r w:rsidR="003A26B5">
              <w:rPr>
                <w:noProof/>
                <w:webHidden/>
              </w:rPr>
              <w:fldChar w:fldCharType="begin"/>
            </w:r>
            <w:r w:rsidR="003A26B5">
              <w:rPr>
                <w:noProof/>
                <w:webHidden/>
              </w:rPr>
              <w:instrText xml:space="preserve"> PAGEREF _Toc66184323 \h </w:instrText>
            </w:r>
            <w:r w:rsidR="003A26B5">
              <w:rPr>
                <w:noProof/>
                <w:webHidden/>
              </w:rPr>
            </w:r>
            <w:r w:rsidR="003A26B5">
              <w:rPr>
                <w:noProof/>
                <w:webHidden/>
              </w:rPr>
              <w:fldChar w:fldCharType="separate"/>
            </w:r>
            <w:r w:rsidR="003A26B5">
              <w:rPr>
                <w:noProof/>
                <w:webHidden/>
              </w:rPr>
              <w:t>24</w:t>
            </w:r>
            <w:r w:rsidR="003A26B5">
              <w:rPr>
                <w:noProof/>
                <w:webHidden/>
              </w:rPr>
              <w:fldChar w:fldCharType="end"/>
            </w:r>
          </w:hyperlink>
        </w:p>
        <w:p w14:paraId="3607FC7D" w14:textId="6B5B1AF3" w:rsidR="003A26B5" w:rsidRDefault="00F60B0B">
          <w:pPr>
            <w:pStyle w:val="1a"/>
            <w:rPr>
              <w:rFonts w:asciiTheme="minorHAnsi" w:eastAsiaTheme="minorEastAsia" w:hAnsiTheme="minorHAnsi"/>
              <w:noProof/>
              <w:szCs w:val="24"/>
              <w:lang w:eastAsia="ru-RU"/>
            </w:rPr>
          </w:pPr>
          <w:hyperlink w:anchor="_Toc66184324" w:history="1">
            <w:r w:rsidR="003A26B5" w:rsidRPr="00E166DB">
              <w:rPr>
                <w:rStyle w:val="affd"/>
                <w:noProof/>
              </w:rPr>
              <w:t>7. Дополнительная информация (в том числе факторы, влияющие на исход заболевания или состояния)</w:t>
            </w:r>
            <w:r w:rsidR="003A26B5">
              <w:rPr>
                <w:noProof/>
                <w:webHidden/>
              </w:rPr>
              <w:tab/>
            </w:r>
            <w:r w:rsidR="003A26B5">
              <w:rPr>
                <w:noProof/>
                <w:webHidden/>
              </w:rPr>
              <w:fldChar w:fldCharType="begin"/>
            </w:r>
            <w:r w:rsidR="003A26B5">
              <w:rPr>
                <w:noProof/>
                <w:webHidden/>
              </w:rPr>
              <w:instrText xml:space="preserve"> PAGEREF _Toc66184324 \h </w:instrText>
            </w:r>
            <w:r w:rsidR="003A26B5">
              <w:rPr>
                <w:noProof/>
                <w:webHidden/>
              </w:rPr>
            </w:r>
            <w:r w:rsidR="003A26B5">
              <w:rPr>
                <w:noProof/>
                <w:webHidden/>
              </w:rPr>
              <w:fldChar w:fldCharType="separate"/>
            </w:r>
            <w:r w:rsidR="003A26B5">
              <w:rPr>
                <w:noProof/>
                <w:webHidden/>
              </w:rPr>
              <w:t>26</w:t>
            </w:r>
            <w:r w:rsidR="003A26B5">
              <w:rPr>
                <w:noProof/>
                <w:webHidden/>
              </w:rPr>
              <w:fldChar w:fldCharType="end"/>
            </w:r>
          </w:hyperlink>
        </w:p>
        <w:p w14:paraId="6B6E09F2" w14:textId="0DDC1528" w:rsidR="003A26B5" w:rsidRDefault="00F60B0B">
          <w:pPr>
            <w:pStyle w:val="21"/>
            <w:rPr>
              <w:rFonts w:asciiTheme="minorHAnsi" w:eastAsiaTheme="minorEastAsia" w:hAnsiTheme="minorHAnsi" w:cstheme="minorBidi"/>
              <w:noProof/>
              <w:sz w:val="24"/>
              <w:szCs w:val="24"/>
              <w:lang w:eastAsia="ru-RU"/>
            </w:rPr>
          </w:pPr>
          <w:hyperlink w:anchor="_Toc66184325" w:history="1">
            <w:r w:rsidR="003A26B5" w:rsidRPr="00E166DB">
              <w:rPr>
                <w:rStyle w:val="affd"/>
                <w:noProof/>
              </w:rPr>
              <w:t>7.1 Факторы прогноза.</w:t>
            </w:r>
            <w:r w:rsidR="003A26B5">
              <w:rPr>
                <w:noProof/>
                <w:webHidden/>
              </w:rPr>
              <w:tab/>
            </w:r>
            <w:r w:rsidR="003A26B5">
              <w:rPr>
                <w:noProof/>
                <w:webHidden/>
              </w:rPr>
              <w:fldChar w:fldCharType="begin"/>
            </w:r>
            <w:r w:rsidR="003A26B5">
              <w:rPr>
                <w:noProof/>
                <w:webHidden/>
              </w:rPr>
              <w:instrText xml:space="preserve"> PAGEREF _Toc66184325 \h </w:instrText>
            </w:r>
            <w:r w:rsidR="003A26B5">
              <w:rPr>
                <w:noProof/>
                <w:webHidden/>
              </w:rPr>
            </w:r>
            <w:r w:rsidR="003A26B5">
              <w:rPr>
                <w:noProof/>
                <w:webHidden/>
              </w:rPr>
              <w:fldChar w:fldCharType="separate"/>
            </w:r>
            <w:r w:rsidR="003A26B5">
              <w:rPr>
                <w:noProof/>
                <w:webHidden/>
              </w:rPr>
              <w:t>26</w:t>
            </w:r>
            <w:r w:rsidR="003A26B5">
              <w:rPr>
                <w:noProof/>
                <w:webHidden/>
              </w:rPr>
              <w:fldChar w:fldCharType="end"/>
            </w:r>
          </w:hyperlink>
        </w:p>
        <w:p w14:paraId="77806E24" w14:textId="48DE73E6" w:rsidR="003A26B5" w:rsidRDefault="00F60B0B">
          <w:pPr>
            <w:pStyle w:val="21"/>
            <w:rPr>
              <w:rFonts w:asciiTheme="minorHAnsi" w:eastAsiaTheme="minorEastAsia" w:hAnsiTheme="minorHAnsi" w:cstheme="minorBidi"/>
              <w:noProof/>
              <w:sz w:val="24"/>
              <w:szCs w:val="24"/>
              <w:lang w:eastAsia="ru-RU"/>
            </w:rPr>
          </w:pPr>
          <w:hyperlink w:anchor="_Toc66184326" w:history="1">
            <w:r w:rsidR="003A26B5" w:rsidRPr="00E166DB">
              <w:rPr>
                <w:rStyle w:val="affd"/>
                <w:noProof/>
              </w:rPr>
              <w:t>7.2 Лечение периферической нейропатии</w:t>
            </w:r>
            <w:r w:rsidR="003A26B5">
              <w:rPr>
                <w:noProof/>
                <w:webHidden/>
              </w:rPr>
              <w:tab/>
            </w:r>
            <w:r w:rsidR="003A26B5">
              <w:rPr>
                <w:noProof/>
                <w:webHidden/>
              </w:rPr>
              <w:fldChar w:fldCharType="begin"/>
            </w:r>
            <w:r w:rsidR="003A26B5">
              <w:rPr>
                <w:noProof/>
                <w:webHidden/>
              </w:rPr>
              <w:instrText xml:space="preserve"> PAGEREF _Toc66184326 \h </w:instrText>
            </w:r>
            <w:r w:rsidR="003A26B5">
              <w:rPr>
                <w:noProof/>
                <w:webHidden/>
              </w:rPr>
            </w:r>
            <w:r w:rsidR="003A26B5">
              <w:rPr>
                <w:noProof/>
                <w:webHidden/>
              </w:rPr>
              <w:fldChar w:fldCharType="separate"/>
            </w:r>
            <w:r w:rsidR="003A26B5">
              <w:rPr>
                <w:noProof/>
                <w:webHidden/>
              </w:rPr>
              <w:t>27</w:t>
            </w:r>
            <w:r w:rsidR="003A26B5">
              <w:rPr>
                <w:noProof/>
                <w:webHidden/>
              </w:rPr>
              <w:fldChar w:fldCharType="end"/>
            </w:r>
          </w:hyperlink>
        </w:p>
        <w:p w14:paraId="150E4435" w14:textId="3E8B8EF5" w:rsidR="003A26B5" w:rsidRDefault="00F60B0B">
          <w:pPr>
            <w:pStyle w:val="21"/>
            <w:rPr>
              <w:rFonts w:asciiTheme="minorHAnsi" w:eastAsiaTheme="minorEastAsia" w:hAnsiTheme="minorHAnsi" w:cstheme="minorBidi"/>
              <w:noProof/>
              <w:sz w:val="24"/>
              <w:szCs w:val="24"/>
              <w:lang w:eastAsia="ru-RU"/>
            </w:rPr>
          </w:pPr>
          <w:hyperlink w:anchor="_Toc66184327" w:history="1">
            <w:r w:rsidR="003A26B5" w:rsidRPr="00E166DB">
              <w:rPr>
                <w:rStyle w:val="affd"/>
                <w:noProof/>
              </w:rPr>
              <w:t>7.3 Ведение пациентов с синдромом гипервязкости</w:t>
            </w:r>
            <w:r w:rsidR="003A26B5">
              <w:rPr>
                <w:noProof/>
                <w:webHidden/>
              </w:rPr>
              <w:tab/>
            </w:r>
            <w:r w:rsidR="003A26B5">
              <w:rPr>
                <w:noProof/>
                <w:webHidden/>
              </w:rPr>
              <w:fldChar w:fldCharType="begin"/>
            </w:r>
            <w:r w:rsidR="003A26B5">
              <w:rPr>
                <w:noProof/>
                <w:webHidden/>
              </w:rPr>
              <w:instrText xml:space="preserve"> PAGEREF _Toc66184327 \h </w:instrText>
            </w:r>
            <w:r w:rsidR="003A26B5">
              <w:rPr>
                <w:noProof/>
                <w:webHidden/>
              </w:rPr>
            </w:r>
            <w:r w:rsidR="003A26B5">
              <w:rPr>
                <w:noProof/>
                <w:webHidden/>
              </w:rPr>
              <w:fldChar w:fldCharType="separate"/>
            </w:r>
            <w:r w:rsidR="003A26B5">
              <w:rPr>
                <w:noProof/>
                <w:webHidden/>
              </w:rPr>
              <w:t>27</w:t>
            </w:r>
            <w:r w:rsidR="003A26B5">
              <w:rPr>
                <w:noProof/>
                <w:webHidden/>
              </w:rPr>
              <w:fldChar w:fldCharType="end"/>
            </w:r>
          </w:hyperlink>
        </w:p>
        <w:p w14:paraId="5F5B52BC" w14:textId="4DD7E4D1" w:rsidR="003A26B5" w:rsidRDefault="00F60B0B">
          <w:pPr>
            <w:pStyle w:val="21"/>
            <w:rPr>
              <w:rFonts w:asciiTheme="minorHAnsi" w:eastAsiaTheme="minorEastAsia" w:hAnsiTheme="minorHAnsi" w:cstheme="minorBidi"/>
              <w:noProof/>
              <w:sz w:val="24"/>
              <w:szCs w:val="24"/>
              <w:lang w:eastAsia="ru-RU"/>
            </w:rPr>
          </w:pPr>
          <w:hyperlink w:anchor="_Toc66184328" w:history="1">
            <w:r w:rsidR="003A26B5" w:rsidRPr="00E166DB">
              <w:rPr>
                <w:rStyle w:val="affd"/>
                <w:noProof/>
              </w:rPr>
              <w:t>7.4 Особенности сопроводительной терапии пациентов, в схему лечения которым включен препарат бортезомиб **.</w:t>
            </w:r>
            <w:r w:rsidR="003A26B5">
              <w:rPr>
                <w:noProof/>
                <w:webHidden/>
              </w:rPr>
              <w:tab/>
            </w:r>
            <w:r w:rsidR="003A26B5">
              <w:rPr>
                <w:noProof/>
                <w:webHidden/>
              </w:rPr>
              <w:fldChar w:fldCharType="begin"/>
            </w:r>
            <w:r w:rsidR="003A26B5">
              <w:rPr>
                <w:noProof/>
                <w:webHidden/>
              </w:rPr>
              <w:instrText xml:space="preserve"> PAGEREF _Toc66184328 \h </w:instrText>
            </w:r>
            <w:r w:rsidR="003A26B5">
              <w:rPr>
                <w:noProof/>
                <w:webHidden/>
              </w:rPr>
            </w:r>
            <w:r w:rsidR="003A26B5">
              <w:rPr>
                <w:noProof/>
                <w:webHidden/>
              </w:rPr>
              <w:fldChar w:fldCharType="separate"/>
            </w:r>
            <w:r w:rsidR="003A26B5">
              <w:rPr>
                <w:noProof/>
                <w:webHidden/>
              </w:rPr>
              <w:t>27</w:t>
            </w:r>
            <w:r w:rsidR="003A26B5">
              <w:rPr>
                <w:noProof/>
                <w:webHidden/>
              </w:rPr>
              <w:fldChar w:fldCharType="end"/>
            </w:r>
          </w:hyperlink>
        </w:p>
        <w:p w14:paraId="4D81D9F3" w14:textId="452A9442" w:rsidR="003A26B5" w:rsidRDefault="00F60B0B">
          <w:pPr>
            <w:pStyle w:val="21"/>
            <w:rPr>
              <w:rFonts w:asciiTheme="minorHAnsi" w:eastAsiaTheme="minorEastAsia" w:hAnsiTheme="minorHAnsi" w:cstheme="minorBidi"/>
              <w:noProof/>
              <w:sz w:val="24"/>
              <w:szCs w:val="24"/>
              <w:lang w:eastAsia="ru-RU"/>
            </w:rPr>
          </w:pPr>
          <w:hyperlink w:anchor="_Toc66184329" w:history="1">
            <w:r w:rsidR="003A26B5" w:rsidRPr="00E166DB">
              <w:rPr>
                <w:rStyle w:val="affd"/>
                <w:noProof/>
              </w:rPr>
              <w:t>7.5 Оценка эффективности лечения.</w:t>
            </w:r>
            <w:r w:rsidR="003A26B5">
              <w:rPr>
                <w:noProof/>
                <w:webHidden/>
              </w:rPr>
              <w:tab/>
            </w:r>
            <w:r w:rsidR="003A26B5">
              <w:rPr>
                <w:noProof/>
                <w:webHidden/>
              </w:rPr>
              <w:fldChar w:fldCharType="begin"/>
            </w:r>
            <w:r w:rsidR="003A26B5">
              <w:rPr>
                <w:noProof/>
                <w:webHidden/>
              </w:rPr>
              <w:instrText xml:space="preserve"> PAGEREF _Toc66184329 \h </w:instrText>
            </w:r>
            <w:r w:rsidR="003A26B5">
              <w:rPr>
                <w:noProof/>
                <w:webHidden/>
              </w:rPr>
            </w:r>
            <w:r w:rsidR="003A26B5">
              <w:rPr>
                <w:noProof/>
                <w:webHidden/>
              </w:rPr>
              <w:fldChar w:fldCharType="separate"/>
            </w:r>
            <w:r w:rsidR="003A26B5">
              <w:rPr>
                <w:noProof/>
                <w:webHidden/>
              </w:rPr>
              <w:t>28</w:t>
            </w:r>
            <w:r w:rsidR="003A26B5">
              <w:rPr>
                <w:noProof/>
                <w:webHidden/>
              </w:rPr>
              <w:fldChar w:fldCharType="end"/>
            </w:r>
          </w:hyperlink>
        </w:p>
        <w:p w14:paraId="09932F73" w14:textId="09E576C9" w:rsidR="003A26B5" w:rsidRDefault="00F60B0B">
          <w:pPr>
            <w:pStyle w:val="21"/>
            <w:rPr>
              <w:rFonts w:asciiTheme="minorHAnsi" w:eastAsiaTheme="minorEastAsia" w:hAnsiTheme="minorHAnsi" w:cstheme="minorBidi"/>
              <w:noProof/>
              <w:sz w:val="24"/>
              <w:szCs w:val="24"/>
              <w:lang w:eastAsia="ru-RU"/>
            </w:rPr>
          </w:pPr>
          <w:hyperlink w:anchor="_Toc66184330" w:history="1">
            <w:r w:rsidR="003A26B5" w:rsidRPr="00E166DB">
              <w:rPr>
                <w:rStyle w:val="affd"/>
                <w:noProof/>
              </w:rPr>
              <w:t>7.6 Профилактика, диагностика и лечение тромботических осложнений</w:t>
            </w:r>
            <w:r w:rsidR="003A26B5">
              <w:rPr>
                <w:noProof/>
                <w:webHidden/>
              </w:rPr>
              <w:tab/>
            </w:r>
            <w:r w:rsidR="003A26B5">
              <w:rPr>
                <w:noProof/>
                <w:webHidden/>
              </w:rPr>
              <w:fldChar w:fldCharType="begin"/>
            </w:r>
            <w:r w:rsidR="003A26B5">
              <w:rPr>
                <w:noProof/>
                <w:webHidden/>
              </w:rPr>
              <w:instrText xml:space="preserve"> PAGEREF _Toc66184330 \h </w:instrText>
            </w:r>
            <w:r w:rsidR="003A26B5">
              <w:rPr>
                <w:noProof/>
                <w:webHidden/>
              </w:rPr>
            </w:r>
            <w:r w:rsidR="003A26B5">
              <w:rPr>
                <w:noProof/>
                <w:webHidden/>
              </w:rPr>
              <w:fldChar w:fldCharType="separate"/>
            </w:r>
            <w:r w:rsidR="003A26B5">
              <w:rPr>
                <w:noProof/>
                <w:webHidden/>
              </w:rPr>
              <w:t>29</w:t>
            </w:r>
            <w:r w:rsidR="003A26B5">
              <w:rPr>
                <w:noProof/>
                <w:webHidden/>
              </w:rPr>
              <w:fldChar w:fldCharType="end"/>
            </w:r>
          </w:hyperlink>
        </w:p>
        <w:p w14:paraId="6E8FFF07" w14:textId="548232D9" w:rsidR="003A26B5" w:rsidRDefault="00F60B0B">
          <w:pPr>
            <w:pStyle w:val="21"/>
            <w:rPr>
              <w:rFonts w:asciiTheme="minorHAnsi" w:eastAsiaTheme="minorEastAsia" w:hAnsiTheme="minorHAnsi" w:cstheme="minorBidi"/>
              <w:noProof/>
              <w:sz w:val="24"/>
              <w:szCs w:val="24"/>
              <w:lang w:eastAsia="ru-RU"/>
            </w:rPr>
          </w:pPr>
          <w:hyperlink w:anchor="_Toc66184331" w:history="1">
            <w:r w:rsidR="003A26B5" w:rsidRPr="00E166DB">
              <w:rPr>
                <w:rStyle w:val="affd"/>
                <w:noProof/>
              </w:rPr>
              <w:t>7.7 Диагностика и лечение бактериальных инфекционных осложнений</w:t>
            </w:r>
            <w:r w:rsidR="003A26B5">
              <w:rPr>
                <w:noProof/>
                <w:webHidden/>
              </w:rPr>
              <w:tab/>
            </w:r>
            <w:r w:rsidR="003A26B5">
              <w:rPr>
                <w:noProof/>
                <w:webHidden/>
              </w:rPr>
              <w:fldChar w:fldCharType="begin"/>
            </w:r>
            <w:r w:rsidR="003A26B5">
              <w:rPr>
                <w:noProof/>
                <w:webHidden/>
              </w:rPr>
              <w:instrText xml:space="preserve"> PAGEREF _Toc66184331 \h </w:instrText>
            </w:r>
            <w:r w:rsidR="003A26B5">
              <w:rPr>
                <w:noProof/>
                <w:webHidden/>
              </w:rPr>
            </w:r>
            <w:r w:rsidR="003A26B5">
              <w:rPr>
                <w:noProof/>
                <w:webHidden/>
              </w:rPr>
              <w:fldChar w:fldCharType="separate"/>
            </w:r>
            <w:r w:rsidR="003A26B5">
              <w:rPr>
                <w:noProof/>
                <w:webHidden/>
              </w:rPr>
              <w:t>43</w:t>
            </w:r>
            <w:r w:rsidR="003A26B5">
              <w:rPr>
                <w:noProof/>
                <w:webHidden/>
              </w:rPr>
              <w:fldChar w:fldCharType="end"/>
            </w:r>
          </w:hyperlink>
        </w:p>
        <w:p w14:paraId="2537AED9" w14:textId="16844C76" w:rsidR="003A26B5" w:rsidRDefault="00F60B0B">
          <w:pPr>
            <w:pStyle w:val="21"/>
            <w:rPr>
              <w:rFonts w:asciiTheme="minorHAnsi" w:eastAsiaTheme="minorEastAsia" w:hAnsiTheme="minorHAnsi" w:cstheme="minorBidi"/>
              <w:noProof/>
              <w:sz w:val="24"/>
              <w:szCs w:val="24"/>
              <w:lang w:eastAsia="ru-RU"/>
            </w:rPr>
          </w:pPr>
          <w:hyperlink w:anchor="_Toc66184332" w:history="1">
            <w:r w:rsidR="003A26B5" w:rsidRPr="00E166DB">
              <w:rPr>
                <w:rStyle w:val="affd"/>
                <w:noProof/>
              </w:rPr>
              <w:t>7.8 Вирусные инфекции у пациентов с гематологическими заболеваниями</w:t>
            </w:r>
            <w:r w:rsidR="003A26B5">
              <w:rPr>
                <w:noProof/>
                <w:webHidden/>
              </w:rPr>
              <w:tab/>
            </w:r>
            <w:r w:rsidR="003A26B5">
              <w:rPr>
                <w:noProof/>
                <w:webHidden/>
              </w:rPr>
              <w:fldChar w:fldCharType="begin"/>
            </w:r>
            <w:r w:rsidR="003A26B5">
              <w:rPr>
                <w:noProof/>
                <w:webHidden/>
              </w:rPr>
              <w:instrText xml:space="preserve"> PAGEREF _Toc66184332 \h </w:instrText>
            </w:r>
            <w:r w:rsidR="003A26B5">
              <w:rPr>
                <w:noProof/>
                <w:webHidden/>
              </w:rPr>
            </w:r>
            <w:r w:rsidR="003A26B5">
              <w:rPr>
                <w:noProof/>
                <w:webHidden/>
              </w:rPr>
              <w:fldChar w:fldCharType="separate"/>
            </w:r>
            <w:r w:rsidR="003A26B5">
              <w:rPr>
                <w:noProof/>
                <w:webHidden/>
              </w:rPr>
              <w:t>66</w:t>
            </w:r>
            <w:r w:rsidR="003A26B5">
              <w:rPr>
                <w:noProof/>
                <w:webHidden/>
              </w:rPr>
              <w:fldChar w:fldCharType="end"/>
            </w:r>
          </w:hyperlink>
        </w:p>
        <w:p w14:paraId="643B85AF" w14:textId="0A35D2F1" w:rsidR="003A26B5" w:rsidRDefault="00F60B0B">
          <w:pPr>
            <w:pStyle w:val="21"/>
            <w:rPr>
              <w:rFonts w:asciiTheme="minorHAnsi" w:eastAsiaTheme="minorEastAsia" w:hAnsiTheme="minorHAnsi" w:cstheme="minorBidi"/>
              <w:noProof/>
              <w:sz w:val="24"/>
              <w:szCs w:val="24"/>
              <w:lang w:eastAsia="ru-RU"/>
            </w:rPr>
          </w:pPr>
          <w:hyperlink w:anchor="_Toc66184333" w:history="1">
            <w:r w:rsidR="003A26B5" w:rsidRPr="00E166DB">
              <w:rPr>
                <w:rStyle w:val="affd"/>
                <w:noProof/>
              </w:rPr>
              <w:t>7.9 Диагностика и лечение инфекций, вызванных грибами</w:t>
            </w:r>
            <w:r w:rsidR="003A26B5">
              <w:rPr>
                <w:noProof/>
                <w:webHidden/>
              </w:rPr>
              <w:tab/>
            </w:r>
            <w:r w:rsidR="003A26B5">
              <w:rPr>
                <w:noProof/>
                <w:webHidden/>
              </w:rPr>
              <w:fldChar w:fldCharType="begin"/>
            </w:r>
            <w:r w:rsidR="003A26B5">
              <w:rPr>
                <w:noProof/>
                <w:webHidden/>
              </w:rPr>
              <w:instrText xml:space="preserve"> PAGEREF _Toc66184333 \h </w:instrText>
            </w:r>
            <w:r w:rsidR="003A26B5">
              <w:rPr>
                <w:noProof/>
                <w:webHidden/>
              </w:rPr>
            </w:r>
            <w:r w:rsidR="003A26B5">
              <w:rPr>
                <w:noProof/>
                <w:webHidden/>
              </w:rPr>
              <w:fldChar w:fldCharType="separate"/>
            </w:r>
            <w:r w:rsidR="003A26B5">
              <w:rPr>
                <w:noProof/>
                <w:webHidden/>
              </w:rPr>
              <w:t>70</w:t>
            </w:r>
            <w:r w:rsidR="003A26B5">
              <w:rPr>
                <w:noProof/>
                <w:webHidden/>
              </w:rPr>
              <w:fldChar w:fldCharType="end"/>
            </w:r>
          </w:hyperlink>
        </w:p>
        <w:p w14:paraId="5A847605" w14:textId="5E733127" w:rsidR="003A26B5" w:rsidRDefault="00F60B0B">
          <w:pPr>
            <w:pStyle w:val="21"/>
            <w:rPr>
              <w:rFonts w:asciiTheme="minorHAnsi" w:eastAsiaTheme="minorEastAsia" w:hAnsiTheme="minorHAnsi" w:cstheme="minorBidi"/>
              <w:noProof/>
              <w:sz w:val="24"/>
              <w:szCs w:val="24"/>
              <w:lang w:eastAsia="ru-RU"/>
            </w:rPr>
          </w:pPr>
          <w:hyperlink w:anchor="_Toc66184334" w:history="1">
            <w:r w:rsidR="003A26B5" w:rsidRPr="00E166DB">
              <w:rPr>
                <w:rStyle w:val="affd"/>
                <w:noProof/>
              </w:rPr>
              <w:t xml:space="preserve">7.10 </w:t>
            </w:r>
            <w:r w:rsidR="003A26B5" w:rsidRPr="00E166DB">
              <w:rPr>
                <w:rStyle w:val="affd"/>
                <w:bCs/>
                <w:noProof/>
              </w:rPr>
              <w:t>Профилактика инфекционных осложнений у пациентов с гематологическими заболеваниями</w:t>
            </w:r>
            <w:r w:rsidR="003A26B5">
              <w:rPr>
                <w:noProof/>
                <w:webHidden/>
              </w:rPr>
              <w:tab/>
            </w:r>
            <w:r w:rsidR="003A26B5">
              <w:rPr>
                <w:noProof/>
                <w:webHidden/>
              </w:rPr>
              <w:fldChar w:fldCharType="begin"/>
            </w:r>
            <w:r w:rsidR="003A26B5">
              <w:rPr>
                <w:noProof/>
                <w:webHidden/>
              </w:rPr>
              <w:instrText xml:space="preserve"> PAGEREF _Toc66184334 \h </w:instrText>
            </w:r>
            <w:r w:rsidR="003A26B5">
              <w:rPr>
                <w:noProof/>
                <w:webHidden/>
              </w:rPr>
            </w:r>
            <w:r w:rsidR="003A26B5">
              <w:rPr>
                <w:noProof/>
                <w:webHidden/>
              </w:rPr>
              <w:fldChar w:fldCharType="separate"/>
            </w:r>
            <w:r w:rsidR="003A26B5">
              <w:rPr>
                <w:noProof/>
                <w:webHidden/>
              </w:rPr>
              <w:t>96</w:t>
            </w:r>
            <w:r w:rsidR="003A26B5">
              <w:rPr>
                <w:noProof/>
                <w:webHidden/>
              </w:rPr>
              <w:fldChar w:fldCharType="end"/>
            </w:r>
          </w:hyperlink>
        </w:p>
        <w:p w14:paraId="26B089CA" w14:textId="304F84D1" w:rsidR="003A26B5" w:rsidRDefault="00F60B0B">
          <w:pPr>
            <w:pStyle w:val="1a"/>
            <w:rPr>
              <w:rFonts w:asciiTheme="minorHAnsi" w:eastAsiaTheme="minorEastAsia" w:hAnsiTheme="minorHAnsi"/>
              <w:noProof/>
              <w:szCs w:val="24"/>
              <w:lang w:eastAsia="ru-RU"/>
            </w:rPr>
          </w:pPr>
          <w:hyperlink w:anchor="_Toc66184335" w:history="1">
            <w:r w:rsidR="003A26B5" w:rsidRPr="00E166DB">
              <w:rPr>
                <w:rStyle w:val="affd"/>
                <w:noProof/>
              </w:rPr>
              <w:t>Критерии оценки качества медицинской помощи</w:t>
            </w:r>
            <w:r w:rsidR="003A26B5">
              <w:rPr>
                <w:noProof/>
                <w:webHidden/>
              </w:rPr>
              <w:tab/>
            </w:r>
            <w:r w:rsidR="003A26B5">
              <w:rPr>
                <w:noProof/>
                <w:webHidden/>
              </w:rPr>
              <w:fldChar w:fldCharType="begin"/>
            </w:r>
            <w:r w:rsidR="003A26B5">
              <w:rPr>
                <w:noProof/>
                <w:webHidden/>
              </w:rPr>
              <w:instrText xml:space="preserve"> PAGEREF _Toc66184335 \h </w:instrText>
            </w:r>
            <w:r w:rsidR="003A26B5">
              <w:rPr>
                <w:noProof/>
                <w:webHidden/>
              </w:rPr>
            </w:r>
            <w:r w:rsidR="003A26B5">
              <w:rPr>
                <w:noProof/>
                <w:webHidden/>
              </w:rPr>
              <w:fldChar w:fldCharType="separate"/>
            </w:r>
            <w:r w:rsidR="003A26B5">
              <w:rPr>
                <w:noProof/>
                <w:webHidden/>
              </w:rPr>
              <w:t>103</w:t>
            </w:r>
            <w:r w:rsidR="003A26B5">
              <w:rPr>
                <w:noProof/>
                <w:webHidden/>
              </w:rPr>
              <w:fldChar w:fldCharType="end"/>
            </w:r>
          </w:hyperlink>
        </w:p>
        <w:p w14:paraId="5DA2DA68" w14:textId="14DD3B04" w:rsidR="003A26B5" w:rsidRDefault="00F60B0B">
          <w:pPr>
            <w:pStyle w:val="1a"/>
            <w:rPr>
              <w:rFonts w:asciiTheme="minorHAnsi" w:eastAsiaTheme="minorEastAsia" w:hAnsiTheme="minorHAnsi"/>
              <w:noProof/>
              <w:szCs w:val="24"/>
              <w:lang w:eastAsia="ru-RU"/>
            </w:rPr>
          </w:pPr>
          <w:hyperlink w:anchor="_Toc66184336" w:history="1">
            <w:r w:rsidR="003A26B5" w:rsidRPr="00E166DB">
              <w:rPr>
                <w:rStyle w:val="affd"/>
                <w:noProof/>
              </w:rPr>
              <w:t>Список литературы</w:t>
            </w:r>
            <w:r w:rsidR="003A26B5">
              <w:rPr>
                <w:noProof/>
                <w:webHidden/>
              </w:rPr>
              <w:tab/>
            </w:r>
            <w:r w:rsidR="003A26B5">
              <w:rPr>
                <w:noProof/>
                <w:webHidden/>
              </w:rPr>
              <w:fldChar w:fldCharType="begin"/>
            </w:r>
            <w:r w:rsidR="003A26B5">
              <w:rPr>
                <w:noProof/>
                <w:webHidden/>
              </w:rPr>
              <w:instrText xml:space="preserve"> PAGEREF _Toc66184336 \h </w:instrText>
            </w:r>
            <w:r w:rsidR="003A26B5">
              <w:rPr>
                <w:noProof/>
                <w:webHidden/>
              </w:rPr>
            </w:r>
            <w:r w:rsidR="003A26B5">
              <w:rPr>
                <w:noProof/>
                <w:webHidden/>
              </w:rPr>
              <w:fldChar w:fldCharType="separate"/>
            </w:r>
            <w:r w:rsidR="003A26B5">
              <w:rPr>
                <w:noProof/>
                <w:webHidden/>
              </w:rPr>
              <w:t>103</w:t>
            </w:r>
            <w:r w:rsidR="003A26B5">
              <w:rPr>
                <w:noProof/>
                <w:webHidden/>
              </w:rPr>
              <w:fldChar w:fldCharType="end"/>
            </w:r>
          </w:hyperlink>
        </w:p>
        <w:p w14:paraId="4BA1A152" w14:textId="7AD07741" w:rsidR="003A26B5" w:rsidRDefault="00F60B0B">
          <w:pPr>
            <w:pStyle w:val="1a"/>
            <w:rPr>
              <w:rFonts w:asciiTheme="minorHAnsi" w:eastAsiaTheme="minorEastAsia" w:hAnsiTheme="minorHAnsi"/>
              <w:noProof/>
              <w:szCs w:val="24"/>
              <w:lang w:eastAsia="ru-RU"/>
            </w:rPr>
          </w:pPr>
          <w:hyperlink w:anchor="_Toc66184337" w:history="1">
            <w:r w:rsidR="003A26B5" w:rsidRPr="00E166DB">
              <w:rPr>
                <w:rStyle w:val="affd"/>
                <w:noProof/>
              </w:rPr>
              <w:t>Приложение А1. Состав рабочей группы по разработке и пересмотру клинических рекомендаций</w:t>
            </w:r>
            <w:r w:rsidR="003A26B5">
              <w:rPr>
                <w:noProof/>
                <w:webHidden/>
              </w:rPr>
              <w:tab/>
            </w:r>
            <w:r w:rsidR="003A26B5">
              <w:rPr>
                <w:noProof/>
                <w:webHidden/>
              </w:rPr>
              <w:fldChar w:fldCharType="begin"/>
            </w:r>
            <w:r w:rsidR="003A26B5">
              <w:rPr>
                <w:noProof/>
                <w:webHidden/>
              </w:rPr>
              <w:instrText xml:space="preserve"> PAGEREF _Toc66184337 \h </w:instrText>
            </w:r>
            <w:r w:rsidR="003A26B5">
              <w:rPr>
                <w:noProof/>
                <w:webHidden/>
              </w:rPr>
            </w:r>
            <w:r w:rsidR="003A26B5">
              <w:rPr>
                <w:noProof/>
                <w:webHidden/>
              </w:rPr>
              <w:fldChar w:fldCharType="separate"/>
            </w:r>
            <w:r w:rsidR="003A26B5">
              <w:rPr>
                <w:noProof/>
                <w:webHidden/>
              </w:rPr>
              <w:t>117</w:t>
            </w:r>
            <w:r w:rsidR="003A26B5">
              <w:rPr>
                <w:noProof/>
                <w:webHidden/>
              </w:rPr>
              <w:fldChar w:fldCharType="end"/>
            </w:r>
          </w:hyperlink>
        </w:p>
        <w:p w14:paraId="12B6A2F4" w14:textId="53296BA6" w:rsidR="003A26B5" w:rsidRDefault="00F60B0B">
          <w:pPr>
            <w:pStyle w:val="1a"/>
            <w:rPr>
              <w:rFonts w:asciiTheme="minorHAnsi" w:eastAsiaTheme="minorEastAsia" w:hAnsiTheme="minorHAnsi"/>
              <w:noProof/>
              <w:szCs w:val="24"/>
              <w:lang w:eastAsia="ru-RU"/>
            </w:rPr>
          </w:pPr>
          <w:hyperlink w:anchor="_Toc66184338" w:history="1">
            <w:r w:rsidR="003A26B5" w:rsidRPr="00E166DB">
              <w:rPr>
                <w:rStyle w:val="affd"/>
                <w:noProof/>
              </w:rPr>
              <w:t>Приложение А2. Методология разработки клинических рекомендаций</w:t>
            </w:r>
            <w:r w:rsidR="003A26B5">
              <w:rPr>
                <w:noProof/>
                <w:webHidden/>
              </w:rPr>
              <w:tab/>
            </w:r>
            <w:r w:rsidR="003A26B5">
              <w:rPr>
                <w:noProof/>
                <w:webHidden/>
              </w:rPr>
              <w:fldChar w:fldCharType="begin"/>
            </w:r>
            <w:r w:rsidR="003A26B5">
              <w:rPr>
                <w:noProof/>
                <w:webHidden/>
              </w:rPr>
              <w:instrText xml:space="preserve"> PAGEREF _Toc66184338 \h </w:instrText>
            </w:r>
            <w:r w:rsidR="003A26B5">
              <w:rPr>
                <w:noProof/>
                <w:webHidden/>
              </w:rPr>
            </w:r>
            <w:r w:rsidR="003A26B5">
              <w:rPr>
                <w:noProof/>
                <w:webHidden/>
              </w:rPr>
              <w:fldChar w:fldCharType="separate"/>
            </w:r>
            <w:r w:rsidR="003A26B5">
              <w:rPr>
                <w:noProof/>
                <w:webHidden/>
              </w:rPr>
              <w:t>119</w:t>
            </w:r>
            <w:r w:rsidR="003A26B5">
              <w:rPr>
                <w:noProof/>
                <w:webHidden/>
              </w:rPr>
              <w:fldChar w:fldCharType="end"/>
            </w:r>
          </w:hyperlink>
        </w:p>
        <w:p w14:paraId="03962E28" w14:textId="3AD04A58" w:rsidR="003A26B5" w:rsidRDefault="00F60B0B">
          <w:pPr>
            <w:pStyle w:val="1a"/>
            <w:rPr>
              <w:rFonts w:asciiTheme="minorHAnsi" w:eastAsiaTheme="minorEastAsia" w:hAnsiTheme="minorHAnsi"/>
              <w:noProof/>
              <w:szCs w:val="24"/>
              <w:lang w:eastAsia="ru-RU"/>
            </w:rPr>
          </w:pPr>
          <w:hyperlink w:anchor="_Toc66184339" w:history="1">
            <w:r w:rsidR="003A26B5" w:rsidRPr="00E166DB">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3A26B5">
              <w:rPr>
                <w:noProof/>
                <w:webHidden/>
              </w:rPr>
              <w:tab/>
            </w:r>
            <w:r w:rsidR="003A26B5">
              <w:rPr>
                <w:noProof/>
                <w:webHidden/>
              </w:rPr>
              <w:fldChar w:fldCharType="begin"/>
            </w:r>
            <w:r w:rsidR="003A26B5">
              <w:rPr>
                <w:noProof/>
                <w:webHidden/>
              </w:rPr>
              <w:instrText xml:space="preserve"> PAGEREF _Toc66184339 \h </w:instrText>
            </w:r>
            <w:r w:rsidR="003A26B5">
              <w:rPr>
                <w:noProof/>
                <w:webHidden/>
              </w:rPr>
            </w:r>
            <w:r w:rsidR="003A26B5">
              <w:rPr>
                <w:noProof/>
                <w:webHidden/>
              </w:rPr>
              <w:fldChar w:fldCharType="separate"/>
            </w:r>
            <w:r w:rsidR="003A26B5">
              <w:rPr>
                <w:noProof/>
                <w:webHidden/>
              </w:rPr>
              <w:t>122</w:t>
            </w:r>
            <w:r w:rsidR="003A26B5">
              <w:rPr>
                <w:noProof/>
                <w:webHidden/>
              </w:rPr>
              <w:fldChar w:fldCharType="end"/>
            </w:r>
          </w:hyperlink>
        </w:p>
        <w:p w14:paraId="33755AE5" w14:textId="70460B0E" w:rsidR="003A26B5" w:rsidRDefault="00F60B0B">
          <w:pPr>
            <w:pStyle w:val="21"/>
            <w:rPr>
              <w:rFonts w:asciiTheme="minorHAnsi" w:eastAsiaTheme="minorEastAsia" w:hAnsiTheme="minorHAnsi" w:cstheme="minorBidi"/>
              <w:noProof/>
              <w:sz w:val="24"/>
              <w:szCs w:val="24"/>
              <w:lang w:eastAsia="ru-RU"/>
            </w:rPr>
          </w:pPr>
          <w:hyperlink w:anchor="_Toc66184340" w:history="1">
            <w:r w:rsidR="003A26B5" w:rsidRPr="00E166DB">
              <w:rPr>
                <w:rStyle w:val="affd"/>
                <w:noProof/>
              </w:rPr>
              <w:t>Приложение А3.1. Режимы лекарственного лечения МВ</w:t>
            </w:r>
            <w:r w:rsidR="003A26B5">
              <w:rPr>
                <w:noProof/>
                <w:webHidden/>
              </w:rPr>
              <w:tab/>
            </w:r>
            <w:r w:rsidR="003A26B5">
              <w:rPr>
                <w:noProof/>
                <w:webHidden/>
              </w:rPr>
              <w:fldChar w:fldCharType="begin"/>
            </w:r>
            <w:r w:rsidR="003A26B5">
              <w:rPr>
                <w:noProof/>
                <w:webHidden/>
              </w:rPr>
              <w:instrText xml:space="preserve"> PAGEREF _Toc66184340 \h </w:instrText>
            </w:r>
            <w:r w:rsidR="003A26B5">
              <w:rPr>
                <w:noProof/>
                <w:webHidden/>
              </w:rPr>
            </w:r>
            <w:r w:rsidR="003A26B5">
              <w:rPr>
                <w:noProof/>
                <w:webHidden/>
              </w:rPr>
              <w:fldChar w:fldCharType="separate"/>
            </w:r>
            <w:r w:rsidR="003A26B5">
              <w:rPr>
                <w:noProof/>
                <w:webHidden/>
              </w:rPr>
              <w:t>122</w:t>
            </w:r>
            <w:r w:rsidR="003A26B5">
              <w:rPr>
                <w:noProof/>
                <w:webHidden/>
              </w:rPr>
              <w:fldChar w:fldCharType="end"/>
            </w:r>
          </w:hyperlink>
        </w:p>
        <w:p w14:paraId="382CDD08" w14:textId="3A15C2EB" w:rsidR="003A26B5" w:rsidRDefault="00F60B0B">
          <w:pPr>
            <w:pStyle w:val="21"/>
            <w:rPr>
              <w:rFonts w:asciiTheme="minorHAnsi" w:eastAsiaTheme="minorEastAsia" w:hAnsiTheme="minorHAnsi" w:cstheme="minorBidi"/>
              <w:noProof/>
              <w:sz w:val="24"/>
              <w:szCs w:val="24"/>
              <w:lang w:eastAsia="ru-RU"/>
            </w:rPr>
          </w:pPr>
          <w:hyperlink w:anchor="_Toc66184341" w:history="1">
            <w:r w:rsidR="003A26B5" w:rsidRPr="00E166DB">
              <w:rPr>
                <w:rStyle w:val="affd"/>
                <w:noProof/>
              </w:rPr>
              <w:t>Приложение А3.2. Особенности введения ритуксимаба**</w:t>
            </w:r>
            <w:r w:rsidR="003A26B5">
              <w:rPr>
                <w:noProof/>
                <w:webHidden/>
              </w:rPr>
              <w:tab/>
            </w:r>
            <w:r w:rsidR="003A26B5">
              <w:rPr>
                <w:noProof/>
                <w:webHidden/>
              </w:rPr>
              <w:fldChar w:fldCharType="begin"/>
            </w:r>
            <w:r w:rsidR="003A26B5">
              <w:rPr>
                <w:noProof/>
                <w:webHidden/>
              </w:rPr>
              <w:instrText xml:space="preserve"> PAGEREF _Toc66184341 \h </w:instrText>
            </w:r>
            <w:r w:rsidR="003A26B5">
              <w:rPr>
                <w:noProof/>
                <w:webHidden/>
              </w:rPr>
            </w:r>
            <w:r w:rsidR="003A26B5">
              <w:rPr>
                <w:noProof/>
                <w:webHidden/>
              </w:rPr>
              <w:fldChar w:fldCharType="separate"/>
            </w:r>
            <w:r w:rsidR="003A26B5">
              <w:rPr>
                <w:noProof/>
                <w:webHidden/>
              </w:rPr>
              <w:t>124</w:t>
            </w:r>
            <w:r w:rsidR="003A26B5">
              <w:rPr>
                <w:noProof/>
                <w:webHidden/>
              </w:rPr>
              <w:fldChar w:fldCharType="end"/>
            </w:r>
          </w:hyperlink>
        </w:p>
        <w:p w14:paraId="2C284D94" w14:textId="28CC9B1A" w:rsidR="003A26B5" w:rsidRDefault="00F60B0B">
          <w:pPr>
            <w:pStyle w:val="21"/>
            <w:rPr>
              <w:rFonts w:asciiTheme="minorHAnsi" w:eastAsiaTheme="minorEastAsia" w:hAnsiTheme="minorHAnsi" w:cstheme="minorBidi"/>
              <w:noProof/>
              <w:sz w:val="24"/>
              <w:szCs w:val="24"/>
              <w:lang w:eastAsia="ru-RU"/>
            </w:rPr>
          </w:pPr>
          <w:hyperlink w:anchor="_Toc66184342" w:history="1">
            <w:r w:rsidR="003A26B5" w:rsidRPr="00E166DB">
              <w:rPr>
                <w:rStyle w:val="affd"/>
                <w:noProof/>
              </w:rPr>
              <w:t xml:space="preserve">Приложение А3.3. </w:t>
            </w:r>
            <w:r w:rsidR="003A26B5" w:rsidRPr="00E166DB">
              <w:rPr>
                <w:rStyle w:val="affd"/>
                <w:noProof/>
                <w:lang w:eastAsia="ru-RU"/>
              </w:rPr>
              <w:t>Профилактика и лечение тошноты и рвоты</w:t>
            </w:r>
            <w:r w:rsidR="003A26B5">
              <w:rPr>
                <w:noProof/>
                <w:webHidden/>
              </w:rPr>
              <w:tab/>
            </w:r>
            <w:r w:rsidR="003A26B5">
              <w:rPr>
                <w:noProof/>
                <w:webHidden/>
              </w:rPr>
              <w:fldChar w:fldCharType="begin"/>
            </w:r>
            <w:r w:rsidR="003A26B5">
              <w:rPr>
                <w:noProof/>
                <w:webHidden/>
              </w:rPr>
              <w:instrText xml:space="preserve"> PAGEREF _Toc66184342 \h </w:instrText>
            </w:r>
            <w:r w:rsidR="003A26B5">
              <w:rPr>
                <w:noProof/>
                <w:webHidden/>
              </w:rPr>
            </w:r>
            <w:r w:rsidR="003A26B5">
              <w:rPr>
                <w:noProof/>
                <w:webHidden/>
              </w:rPr>
              <w:fldChar w:fldCharType="separate"/>
            </w:r>
            <w:r w:rsidR="003A26B5">
              <w:rPr>
                <w:noProof/>
                <w:webHidden/>
              </w:rPr>
              <w:t>125</w:t>
            </w:r>
            <w:r w:rsidR="003A26B5">
              <w:rPr>
                <w:noProof/>
                <w:webHidden/>
              </w:rPr>
              <w:fldChar w:fldCharType="end"/>
            </w:r>
          </w:hyperlink>
        </w:p>
        <w:p w14:paraId="21350028" w14:textId="29FE496E" w:rsidR="003A26B5" w:rsidRDefault="00F60B0B">
          <w:pPr>
            <w:pStyle w:val="21"/>
            <w:rPr>
              <w:rFonts w:asciiTheme="minorHAnsi" w:eastAsiaTheme="minorEastAsia" w:hAnsiTheme="minorHAnsi" w:cstheme="minorBidi"/>
              <w:noProof/>
              <w:sz w:val="24"/>
              <w:szCs w:val="24"/>
              <w:lang w:eastAsia="ru-RU"/>
            </w:rPr>
          </w:pPr>
          <w:hyperlink w:anchor="_Toc66184343" w:history="1">
            <w:r w:rsidR="003A26B5" w:rsidRPr="00E166DB">
              <w:rPr>
                <w:rStyle w:val="affd"/>
                <w:noProof/>
              </w:rPr>
              <w:t xml:space="preserve">Приложение А3.4. </w:t>
            </w:r>
            <w:r w:rsidR="003A26B5" w:rsidRPr="00E166DB">
              <w:rPr>
                <w:rStyle w:val="affd"/>
                <w:noProof/>
                <w:lang w:eastAsia="ru-RU"/>
              </w:rPr>
              <w:t>Профилактика язвенной болезни желудка и 12-перстной кишки на фоне терапии глюкокортикостероидами</w:t>
            </w:r>
            <w:r w:rsidR="003A26B5">
              <w:rPr>
                <w:noProof/>
                <w:webHidden/>
              </w:rPr>
              <w:tab/>
            </w:r>
            <w:r w:rsidR="003A26B5">
              <w:rPr>
                <w:noProof/>
                <w:webHidden/>
              </w:rPr>
              <w:fldChar w:fldCharType="begin"/>
            </w:r>
            <w:r w:rsidR="003A26B5">
              <w:rPr>
                <w:noProof/>
                <w:webHidden/>
              </w:rPr>
              <w:instrText xml:space="preserve"> PAGEREF _Toc66184343 \h </w:instrText>
            </w:r>
            <w:r w:rsidR="003A26B5">
              <w:rPr>
                <w:noProof/>
                <w:webHidden/>
              </w:rPr>
            </w:r>
            <w:r w:rsidR="003A26B5">
              <w:rPr>
                <w:noProof/>
                <w:webHidden/>
              </w:rPr>
              <w:fldChar w:fldCharType="separate"/>
            </w:r>
            <w:r w:rsidR="003A26B5">
              <w:rPr>
                <w:noProof/>
                <w:webHidden/>
              </w:rPr>
              <w:t>135</w:t>
            </w:r>
            <w:r w:rsidR="003A26B5">
              <w:rPr>
                <w:noProof/>
                <w:webHidden/>
              </w:rPr>
              <w:fldChar w:fldCharType="end"/>
            </w:r>
          </w:hyperlink>
        </w:p>
        <w:p w14:paraId="0953CCC3" w14:textId="6D70A075" w:rsidR="003A26B5" w:rsidRDefault="00F60B0B">
          <w:pPr>
            <w:pStyle w:val="21"/>
            <w:rPr>
              <w:rFonts w:asciiTheme="minorHAnsi" w:eastAsiaTheme="minorEastAsia" w:hAnsiTheme="minorHAnsi" w:cstheme="minorBidi"/>
              <w:noProof/>
              <w:sz w:val="24"/>
              <w:szCs w:val="24"/>
              <w:lang w:eastAsia="ru-RU"/>
            </w:rPr>
          </w:pPr>
          <w:hyperlink w:anchor="_Toc66184344" w:history="1">
            <w:r w:rsidR="003A26B5" w:rsidRPr="00E166DB">
              <w:rPr>
                <w:rStyle w:val="affd"/>
                <w:noProof/>
              </w:rPr>
              <w:t>Приложение А3.5. Инфузионная терапия у гематологических пациентов</w:t>
            </w:r>
            <w:r w:rsidR="003A26B5">
              <w:rPr>
                <w:noProof/>
                <w:webHidden/>
              </w:rPr>
              <w:tab/>
            </w:r>
            <w:r w:rsidR="003A26B5">
              <w:rPr>
                <w:noProof/>
                <w:webHidden/>
              </w:rPr>
              <w:fldChar w:fldCharType="begin"/>
            </w:r>
            <w:r w:rsidR="003A26B5">
              <w:rPr>
                <w:noProof/>
                <w:webHidden/>
              </w:rPr>
              <w:instrText xml:space="preserve"> PAGEREF _Toc66184344 \h </w:instrText>
            </w:r>
            <w:r w:rsidR="003A26B5">
              <w:rPr>
                <w:noProof/>
                <w:webHidden/>
              </w:rPr>
            </w:r>
            <w:r w:rsidR="003A26B5">
              <w:rPr>
                <w:noProof/>
                <w:webHidden/>
              </w:rPr>
              <w:fldChar w:fldCharType="separate"/>
            </w:r>
            <w:r w:rsidR="003A26B5">
              <w:rPr>
                <w:noProof/>
                <w:webHidden/>
              </w:rPr>
              <w:t>138</w:t>
            </w:r>
            <w:r w:rsidR="003A26B5">
              <w:rPr>
                <w:noProof/>
                <w:webHidden/>
              </w:rPr>
              <w:fldChar w:fldCharType="end"/>
            </w:r>
          </w:hyperlink>
        </w:p>
        <w:p w14:paraId="6EE2FA3A" w14:textId="59A42904" w:rsidR="003A26B5" w:rsidRDefault="00F60B0B">
          <w:pPr>
            <w:pStyle w:val="21"/>
            <w:rPr>
              <w:rFonts w:asciiTheme="minorHAnsi" w:eastAsiaTheme="minorEastAsia" w:hAnsiTheme="minorHAnsi" w:cstheme="minorBidi"/>
              <w:noProof/>
              <w:sz w:val="24"/>
              <w:szCs w:val="24"/>
              <w:lang w:eastAsia="ru-RU"/>
            </w:rPr>
          </w:pPr>
          <w:hyperlink w:anchor="_Toc66184345" w:history="1">
            <w:r w:rsidR="003A26B5" w:rsidRPr="00E166DB">
              <w:rPr>
                <w:rStyle w:val="affd"/>
                <w:noProof/>
              </w:rPr>
              <w:t>Приложение А3.6. Применение компонентов донорской крови у гематологических пациентов</w:t>
            </w:r>
            <w:r w:rsidR="003A26B5">
              <w:rPr>
                <w:noProof/>
                <w:webHidden/>
              </w:rPr>
              <w:tab/>
            </w:r>
            <w:r w:rsidR="003A26B5">
              <w:rPr>
                <w:noProof/>
                <w:webHidden/>
              </w:rPr>
              <w:fldChar w:fldCharType="begin"/>
            </w:r>
            <w:r w:rsidR="003A26B5">
              <w:rPr>
                <w:noProof/>
                <w:webHidden/>
              </w:rPr>
              <w:instrText xml:space="preserve"> PAGEREF _Toc66184345 \h </w:instrText>
            </w:r>
            <w:r w:rsidR="003A26B5">
              <w:rPr>
                <w:noProof/>
                <w:webHidden/>
              </w:rPr>
            </w:r>
            <w:r w:rsidR="003A26B5">
              <w:rPr>
                <w:noProof/>
                <w:webHidden/>
              </w:rPr>
              <w:fldChar w:fldCharType="separate"/>
            </w:r>
            <w:r w:rsidR="003A26B5">
              <w:rPr>
                <w:noProof/>
                <w:webHidden/>
              </w:rPr>
              <w:t>142</w:t>
            </w:r>
            <w:r w:rsidR="003A26B5">
              <w:rPr>
                <w:noProof/>
                <w:webHidden/>
              </w:rPr>
              <w:fldChar w:fldCharType="end"/>
            </w:r>
          </w:hyperlink>
        </w:p>
        <w:p w14:paraId="14A6756A" w14:textId="1D988D04" w:rsidR="003A26B5" w:rsidRDefault="00F60B0B">
          <w:pPr>
            <w:pStyle w:val="21"/>
            <w:rPr>
              <w:rFonts w:asciiTheme="minorHAnsi" w:eastAsiaTheme="minorEastAsia" w:hAnsiTheme="minorHAnsi" w:cstheme="minorBidi"/>
              <w:noProof/>
              <w:sz w:val="24"/>
              <w:szCs w:val="24"/>
              <w:lang w:eastAsia="ru-RU"/>
            </w:rPr>
          </w:pPr>
          <w:hyperlink w:anchor="_Toc66184346" w:history="1">
            <w:r w:rsidR="003A26B5" w:rsidRPr="00E166DB">
              <w:rPr>
                <w:rStyle w:val="affd"/>
                <w:noProof/>
              </w:rPr>
              <w:t xml:space="preserve">Приложение А3.7. </w:t>
            </w:r>
            <w:r w:rsidR="003A26B5" w:rsidRPr="00E166DB">
              <w:rPr>
                <w:rStyle w:val="affd"/>
                <w:rFonts w:eastAsia="Arial Unicode MS"/>
                <w:noProof/>
              </w:rPr>
              <w:t>Протоколы выполнения аспирационного и биопсийного исследования костного мозга</w:t>
            </w:r>
            <w:r w:rsidR="003A26B5">
              <w:rPr>
                <w:noProof/>
                <w:webHidden/>
              </w:rPr>
              <w:tab/>
            </w:r>
            <w:r w:rsidR="003A26B5">
              <w:rPr>
                <w:noProof/>
                <w:webHidden/>
              </w:rPr>
              <w:fldChar w:fldCharType="begin"/>
            </w:r>
            <w:r w:rsidR="003A26B5">
              <w:rPr>
                <w:noProof/>
                <w:webHidden/>
              </w:rPr>
              <w:instrText xml:space="preserve"> PAGEREF _Toc66184346 \h </w:instrText>
            </w:r>
            <w:r w:rsidR="003A26B5">
              <w:rPr>
                <w:noProof/>
                <w:webHidden/>
              </w:rPr>
            </w:r>
            <w:r w:rsidR="003A26B5">
              <w:rPr>
                <w:noProof/>
                <w:webHidden/>
              </w:rPr>
              <w:fldChar w:fldCharType="separate"/>
            </w:r>
            <w:r w:rsidR="003A26B5">
              <w:rPr>
                <w:noProof/>
                <w:webHidden/>
              </w:rPr>
              <w:t>162</w:t>
            </w:r>
            <w:r w:rsidR="003A26B5">
              <w:rPr>
                <w:noProof/>
                <w:webHidden/>
              </w:rPr>
              <w:fldChar w:fldCharType="end"/>
            </w:r>
          </w:hyperlink>
        </w:p>
        <w:p w14:paraId="50F31E2D" w14:textId="62BB5067" w:rsidR="003A26B5" w:rsidRDefault="00F60B0B">
          <w:pPr>
            <w:pStyle w:val="21"/>
            <w:rPr>
              <w:rFonts w:asciiTheme="minorHAnsi" w:eastAsiaTheme="minorEastAsia" w:hAnsiTheme="minorHAnsi" w:cstheme="minorBidi"/>
              <w:noProof/>
              <w:sz w:val="24"/>
              <w:szCs w:val="24"/>
              <w:lang w:eastAsia="ru-RU"/>
            </w:rPr>
          </w:pPr>
          <w:hyperlink w:anchor="_Toc66184347" w:history="1">
            <w:r w:rsidR="003A26B5" w:rsidRPr="00E166DB">
              <w:rPr>
                <w:rStyle w:val="affd"/>
                <w:noProof/>
              </w:rPr>
              <w:t xml:space="preserve">Приложение А3.8. </w:t>
            </w:r>
            <w:r w:rsidR="003A26B5" w:rsidRPr="00E166DB">
              <w:rPr>
                <w:rStyle w:val="affd"/>
                <w:bCs/>
                <w:noProof/>
              </w:rPr>
              <w:t>Обеспечение сосудистого доступа</w:t>
            </w:r>
            <w:r w:rsidR="003A26B5">
              <w:rPr>
                <w:noProof/>
                <w:webHidden/>
              </w:rPr>
              <w:tab/>
            </w:r>
            <w:r w:rsidR="003A26B5">
              <w:rPr>
                <w:noProof/>
                <w:webHidden/>
              </w:rPr>
              <w:fldChar w:fldCharType="begin"/>
            </w:r>
            <w:r w:rsidR="003A26B5">
              <w:rPr>
                <w:noProof/>
                <w:webHidden/>
              </w:rPr>
              <w:instrText xml:space="preserve"> PAGEREF _Toc66184347 \h </w:instrText>
            </w:r>
            <w:r w:rsidR="003A26B5">
              <w:rPr>
                <w:noProof/>
                <w:webHidden/>
              </w:rPr>
            </w:r>
            <w:r w:rsidR="003A26B5">
              <w:rPr>
                <w:noProof/>
                <w:webHidden/>
              </w:rPr>
              <w:fldChar w:fldCharType="separate"/>
            </w:r>
            <w:r w:rsidR="003A26B5">
              <w:rPr>
                <w:noProof/>
                <w:webHidden/>
              </w:rPr>
              <w:t>172</w:t>
            </w:r>
            <w:r w:rsidR="003A26B5">
              <w:rPr>
                <w:noProof/>
                <w:webHidden/>
              </w:rPr>
              <w:fldChar w:fldCharType="end"/>
            </w:r>
          </w:hyperlink>
        </w:p>
        <w:p w14:paraId="19D986CE" w14:textId="6071C172" w:rsidR="003A26B5" w:rsidRDefault="00F60B0B">
          <w:pPr>
            <w:pStyle w:val="21"/>
            <w:rPr>
              <w:rFonts w:asciiTheme="minorHAnsi" w:eastAsiaTheme="minorEastAsia" w:hAnsiTheme="minorHAnsi" w:cstheme="minorBidi"/>
              <w:noProof/>
              <w:sz w:val="24"/>
              <w:szCs w:val="24"/>
              <w:lang w:eastAsia="ru-RU"/>
            </w:rPr>
          </w:pPr>
          <w:hyperlink w:anchor="_Toc66184348" w:history="1">
            <w:r w:rsidR="003A26B5" w:rsidRPr="00E166DB">
              <w:rPr>
                <w:rStyle w:val="affd"/>
                <w:noProof/>
              </w:rPr>
              <w:t>Приложение А3.9. Спленэктомия у пациентов с гематологическими заболеваниями</w:t>
            </w:r>
            <w:r w:rsidR="003A26B5">
              <w:rPr>
                <w:noProof/>
                <w:webHidden/>
              </w:rPr>
              <w:tab/>
            </w:r>
            <w:r w:rsidR="003A26B5">
              <w:rPr>
                <w:noProof/>
                <w:webHidden/>
              </w:rPr>
              <w:fldChar w:fldCharType="begin"/>
            </w:r>
            <w:r w:rsidR="003A26B5">
              <w:rPr>
                <w:noProof/>
                <w:webHidden/>
              </w:rPr>
              <w:instrText xml:space="preserve"> PAGEREF _Toc66184348 \h </w:instrText>
            </w:r>
            <w:r w:rsidR="003A26B5">
              <w:rPr>
                <w:noProof/>
                <w:webHidden/>
              </w:rPr>
            </w:r>
            <w:r w:rsidR="003A26B5">
              <w:rPr>
                <w:noProof/>
                <w:webHidden/>
              </w:rPr>
              <w:fldChar w:fldCharType="separate"/>
            </w:r>
            <w:r w:rsidR="003A26B5">
              <w:rPr>
                <w:noProof/>
                <w:webHidden/>
              </w:rPr>
              <w:t>185</w:t>
            </w:r>
            <w:r w:rsidR="003A26B5">
              <w:rPr>
                <w:noProof/>
                <w:webHidden/>
              </w:rPr>
              <w:fldChar w:fldCharType="end"/>
            </w:r>
          </w:hyperlink>
        </w:p>
        <w:p w14:paraId="49155A3D" w14:textId="78A6B056" w:rsidR="003A26B5" w:rsidRDefault="00F60B0B">
          <w:pPr>
            <w:pStyle w:val="21"/>
            <w:rPr>
              <w:rFonts w:asciiTheme="minorHAnsi" w:eastAsiaTheme="minorEastAsia" w:hAnsiTheme="minorHAnsi" w:cstheme="minorBidi"/>
              <w:noProof/>
              <w:sz w:val="24"/>
              <w:szCs w:val="24"/>
              <w:lang w:eastAsia="ru-RU"/>
            </w:rPr>
          </w:pPr>
          <w:hyperlink w:anchor="_Toc66184349" w:history="1">
            <w:r w:rsidR="003A26B5" w:rsidRPr="00E166DB">
              <w:rPr>
                <w:rStyle w:val="affd"/>
                <w:noProof/>
              </w:rPr>
              <w:t>Приложение А3.10. Трансплантация аутологичных гемопоэтических стволовых клеток</w:t>
            </w:r>
            <w:r w:rsidR="003A26B5">
              <w:rPr>
                <w:noProof/>
                <w:webHidden/>
              </w:rPr>
              <w:tab/>
            </w:r>
            <w:r w:rsidR="003A26B5">
              <w:rPr>
                <w:noProof/>
                <w:webHidden/>
              </w:rPr>
              <w:fldChar w:fldCharType="begin"/>
            </w:r>
            <w:r w:rsidR="003A26B5">
              <w:rPr>
                <w:noProof/>
                <w:webHidden/>
              </w:rPr>
              <w:instrText xml:space="preserve"> PAGEREF _Toc66184349 \h </w:instrText>
            </w:r>
            <w:r w:rsidR="003A26B5">
              <w:rPr>
                <w:noProof/>
                <w:webHidden/>
              </w:rPr>
            </w:r>
            <w:r w:rsidR="003A26B5">
              <w:rPr>
                <w:noProof/>
                <w:webHidden/>
              </w:rPr>
              <w:fldChar w:fldCharType="separate"/>
            </w:r>
            <w:r w:rsidR="003A26B5">
              <w:rPr>
                <w:noProof/>
                <w:webHidden/>
              </w:rPr>
              <w:t>194</w:t>
            </w:r>
            <w:r w:rsidR="003A26B5">
              <w:rPr>
                <w:noProof/>
                <w:webHidden/>
              </w:rPr>
              <w:fldChar w:fldCharType="end"/>
            </w:r>
          </w:hyperlink>
        </w:p>
        <w:p w14:paraId="5333A1FD" w14:textId="0ABDFFD1" w:rsidR="003A26B5" w:rsidRDefault="00F60B0B">
          <w:pPr>
            <w:pStyle w:val="1a"/>
            <w:rPr>
              <w:rFonts w:asciiTheme="minorHAnsi" w:eastAsiaTheme="minorEastAsia" w:hAnsiTheme="minorHAnsi"/>
              <w:noProof/>
              <w:szCs w:val="24"/>
              <w:lang w:eastAsia="ru-RU"/>
            </w:rPr>
          </w:pPr>
          <w:hyperlink w:anchor="_Toc66184350" w:history="1">
            <w:r w:rsidR="003A26B5" w:rsidRPr="00E166DB">
              <w:rPr>
                <w:rStyle w:val="affd"/>
                <w:noProof/>
              </w:rPr>
              <w:t>Приложение Б. Алгоритмы действий врача</w:t>
            </w:r>
            <w:r w:rsidR="003A26B5">
              <w:rPr>
                <w:noProof/>
                <w:webHidden/>
              </w:rPr>
              <w:tab/>
            </w:r>
            <w:r w:rsidR="003A26B5">
              <w:rPr>
                <w:noProof/>
                <w:webHidden/>
              </w:rPr>
              <w:fldChar w:fldCharType="begin"/>
            </w:r>
            <w:r w:rsidR="003A26B5">
              <w:rPr>
                <w:noProof/>
                <w:webHidden/>
              </w:rPr>
              <w:instrText xml:space="preserve"> PAGEREF _Toc66184350 \h </w:instrText>
            </w:r>
            <w:r w:rsidR="003A26B5">
              <w:rPr>
                <w:noProof/>
                <w:webHidden/>
              </w:rPr>
            </w:r>
            <w:r w:rsidR="003A26B5">
              <w:rPr>
                <w:noProof/>
                <w:webHidden/>
              </w:rPr>
              <w:fldChar w:fldCharType="separate"/>
            </w:r>
            <w:r w:rsidR="003A26B5">
              <w:rPr>
                <w:noProof/>
                <w:webHidden/>
              </w:rPr>
              <w:t>251</w:t>
            </w:r>
            <w:r w:rsidR="003A26B5">
              <w:rPr>
                <w:noProof/>
                <w:webHidden/>
              </w:rPr>
              <w:fldChar w:fldCharType="end"/>
            </w:r>
          </w:hyperlink>
        </w:p>
        <w:p w14:paraId="7EDA39DA" w14:textId="55BEAA7C" w:rsidR="003A26B5" w:rsidRDefault="00F60B0B">
          <w:pPr>
            <w:pStyle w:val="1a"/>
            <w:rPr>
              <w:rFonts w:asciiTheme="minorHAnsi" w:eastAsiaTheme="minorEastAsia" w:hAnsiTheme="minorHAnsi"/>
              <w:noProof/>
              <w:szCs w:val="24"/>
              <w:lang w:eastAsia="ru-RU"/>
            </w:rPr>
          </w:pPr>
          <w:hyperlink w:anchor="_Toc66184351" w:history="1">
            <w:r w:rsidR="003A26B5" w:rsidRPr="00E166DB">
              <w:rPr>
                <w:rStyle w:val="affd"/>
                <w:noProof/>
              </w:rPr>
              <w:t>Приложение В. Информация для пациента</w:t>
            </w:r>
            <w:r w:rsidR="003A26B5">
              <w:rPr>
                <w:noProof/>
                <w:webHidden/>
              </w:rPr>
              <w:tab/>
            </w:r>
            <w:r w:rsidR="003A26B5">
              <w:rPr>
                <w:noProof/>
                <w:webHidden/>
              </w:rPr>
              <w:fldChar w:fldCharType="begin"/>
            </w:r>
            <w:r w:rsidR="003A26B5">
              <w:rPr>
                <w:noProof/>
                <w:webHidden/>
              </w:rPr>
              <w:instrText xml:space="preserve"> PAGEREF _Toc66184351 \h </w:instrText>
            </w:r>
            <w:r w:rsidR="003A26B5">
              <w:rPr>
                <w:noProof/>
                <w:webHidden/>
              </w:rPr>
            </w:r>
            <w:r w:rsidR="003A26B5">
              <w:rPr>
                <w:noProof/>
                <w:webHidden/>
              </w:rPr>
              <w:fldChar w:fldCharType="separate"/>
            </w:r>
            <w:r w:rsidR="003A26B5">
              <w:rPr>
                <w:noProof/>
                <w:webHidden/>
              </w:rPr>
              <w:t>253</w:t>
            </w:r>
            <w:r w:rsidR="003A26B5">
              <w:rPr>
                <w:noProof/>
                <w:webHidden/>
              </w:rPr>
              <w:fldChar w:fldCharType="end"/>
            </w:r>
          </w:hyperlink>
        </w:p>
        <w:p w14:paraId="05DF722B" w14:textId="14EA6353" w:rsidR="00172112" w:rsidRPr="00FE2263" w:rsidRDefault="00172112" w:rsidP="00A86E5F">
          <w:pPr>
            <w:rPr>
              <w:rFonts w:cs="Times New Roman"/>
              <w:szCs w:val="24"/>
            </w:rPr>
          </w:pPr>
          <w:r w:rsidRPr="00FE2263">
            <w:rPr>
              <w:rFonts w:cs="Times New Roman"/>
              <w:b/>
              <w:bCs/>
              <w:szCs w:val="24"/>
            </w:rPr>
            <w:fldChar w:fldCharType="end"/>
          </w:r>
        </w:p>
      </w:sdtContent>
    </w:sdt>
    <w:p w14:paraId="682B8009" w14:textId="77777777" w:rsidR="00172112" w:rsidRPr="00FE2263" w:rsidRDefault="00172112" w:rsidP="00172112"/>
    <w:p w14:paraId="67DBBDBF" w14:textId="77777777" w:rsidR="00172112" w:rsidRPr="00FE2263" w:rsidRDefault="00172112" w:rsidP="00FF5AFB">
      <w:pPr>
        <w:pStyle w:val="affa"/>
        <w:rPr>
          <w:sz w:val="28"/>
        </w:rPr>
      </w:pPr>
      <w:r w:rsidRPr="00FE2263">
        <w:br w:type="page"/>
      </w:r>
    </w:p>
    <w:p w14:paraId="740B387A" w14:textId="77777777" w:rsidR="000414F6" w:rsidRPr="00FE2263" w:rsidRDefault="00CB71DA" w:rsidP="00C4630C">
      <w:pPr>
        <w:pStyle w:val="afff2"/>
      </w:pPr>
      <w:bookmarkStart w:id="4" w:name="__RefHeading___doc_abbreviation"/>
      <w:bookmarkStart w:id="5" w:name="_Toc11747727"/>
      <w:bookmarkStart w:id="6" w:name="_Toc66184301"/>
      <w:r w:rsidRPr="00FE2263">
        <w:lastRenderedPageBreak/>
        <w:t>Список сокращений</w:t>
      </w:r>
      <w:bookmarkEnd w:id="4"/>
      <w:bookmarkEnd w:id="5"/>
      <w:bookmarkEnd w:id="6"/>
    </w:p>
    <w:p w14:paraId="6D829654" w14:textId="77777777" w:rsidR="00B8381E" w:rsidRPr="00FE2263" w:rsidRDefault="00B8381E" w:rsidP="00B8381E">
      <w:pPr>
        <w:pStyle w:val="afd"/>
      </w:pPr>
      <w:r w:rsidRPr="00FE2263">
        <w:t>HSV-8 – вирус простого герпеса тип 8</w:t>
      </w:r>
    </w:p>
    <w:p w14:paraId="45CE1804" w14:textId="77777777" w:rsidR="00B8381E" w:rsidRPr="00FE2263" w:rsidRDefault="00B8381E" w:rsidP="00B8381E">
      <w:pPr>
        <w:pStyle w:val="afd"/>
      </w:pPr>
      <w:r w:rsidRPr="00FE2263">
        <w:t>IgM – иммуноглобулин М</w:t>
      </w:r>
    </w:p>
    <w:p w14:paraId="0E7C22E7" w14:textId="77777777" w:rsidR="00B8381E" w:rsidRPr="00FE2263" w:rsidRDefault="00B8381E" w:rsidP="00B8381E">
      <w:pPr>
        <w:pStyle w:val="afd"/>
      </w:pPr>
      <w:r w:rsidRPr="00FE2263">
        <w:t>аутоТГСК - аутотрансплантация гемопоэтических стволовых клеток</w:t>
      </w:r>
    </w:p>
    <w:p w14:paraId="613F9410" w14:textId="5A3340E7" w:rsidR="005428BC" w:rsidRPr="00FE2263" w:rsidRDefault="005428BC" w:rsidP="00B8381E">
      <w:pPr>
        <w:pStyle w:val="afd"/>
      </w:pPr>
      <w:r w:rsidRPr="00FE2263">
        <w:t>АЛТ - аланинаминотрансфераза</w:t>
      </w:r>
    </w:p>
    <w:p w14:paraId="05F1B15E" w14:textId="24E5FE3B" w:rsidR="005428BC" w:rsidRPr="00FE2263" w:rsidRDefault="005428BC" w:rsidP="00B8381E">
      <w:pPr>
        <w:pStyle w:val="afd"/>
      </w:pPr>
      <w:r w:rsidRPr="00FE2263">
        <w:t>АСТ - аспартатаминотрансфераза</w:t>
      </w:r>
    </w:p>
    <w:p w14:paraId="799F9817" w14:textId="08B18607" w:rsidR="005428BC" w:rsidRPr="00FE2263" w:rsidRDefault="005428BC" w:rsidP="00B8381E">
      <w:pPr>
        <w:pStyle w:val="afd"/>
      </w:pPr>
      <w:r w:rsidRPr="00FE2263">
        <w:t>АЧТВ – активированное частичное тромбопластиновое время</w:t>
      </w:r>
    </w:p>
    <w:p w14:paraId="4B53BC67" w14:textId="7A78C385" w:rsidR="00B8381E" w:rsidRPr="00FE2263" w:rsidRDefault="00B8381E" w:rsidP="00B8381E">
      <w:pPr>
        <w:pStyle w:val="afd"/>
      </w:pPr>
      <w:r w:rsidRPr="00FE2263">
        <w:t>ВБП – выживаемость без прогрессии</w:t>
      </w:r>
    </w:p>
    <w:p w14:paraId="666F9601" w14:textId="77777777" w:rsidR="00B8381E" w:rsidRPr="00FE2263" w:rsidRDefault="00B8381E" w:rsidP="00B8381E">
      <w:pPr>
        <w:pStyle w:val="afd"/>
      </w:pPr>
      <w:r w:rsidRPr="00FE2263">
        <w:t>ВДП – выживаемость до прогрессии</w:t>
      </w:r>
    </w:p>
    <w:p w14:paraId="61DA955A" w14:textId="77777777" w:rsidR="00B8381E" w:rsidRPr="00FE2263" w:rsidRDefault="00B8381E" w:rsidP="00B8381E">
      <w:pPr>
        <w:pStyle w:val="afd"/>
      </w:pPr>
      <w:r w:rsidRPr="00FE2263">
        <w:t>ВДХТ – высокодозная химиотерапия</w:t>
      </w:r>
    </w:p>
    <w:p w14:paraId="19A09A9A" w14:textId="77777777" w:rsidR="00B8381E" w:rsidRPr="00FE2263" w:rsidRDefault="00B8381E" w:rsidP="00B8381E">
      <w:pPr>
        <w:pStyle w:val="afd"/>
      </w:pPr>
      <w:r w:rsidRPr="00FE2263">
        <w:t>ВИЧ – вирус иммунодефицита человека</w:t>
      </w:r>
    </w:p>
    <w:p w14:paraId="4157D7EB" w14:textId="77777777" w:rsidR="00B8381E" w:rsidRPr="00FE2263" w:rsidRDefault="00B8381E" w:rsidP="00B8381E">
      <w:pPr>
        <w:pStyle w:val="afd"/>
      </w:pPr>
      <w:r w:rsidRPr="00FE2263">
        <w:t>ГСК – гемопоэтические клетки</w:t>
      </w:r>
    </w:p>
    <w:p w14:paraId="62032145" w14:textId="77777777" w:rsidR="00B8381E" w:rsidRPr="00FE2263" w:rsidRDefault="00B8381E" w:rsidP="00B8381E">
      <w:pPr>
        <w:pStyle w:val="afd"/>
      </w:pPr>
      <w:r w:rsidRPr="00FE2263">
        <w:t>ИФТ – иммунофенотипирование методом проточной цитометрии</w:t>
      </w:r>
    </w:p>
    <w:p w14:paraId="2D20382C" w14:textId="77777777" w:rsidR="00B8381E" w:rsidRPr="00FE2263" w:rsidRDefault="00B8381E" w:rsidP="00B8381E">
      <w:pPr>
        <w:pStyle w:val="afd"/>
      </w:pPr>
      <w:r w:rsidRPr="00FE2263">
        <w:t>КТ – компьютерная томография</w:t>
      </w:r>
    </w:p>
    <w:p w14:paraId="5DC841D8" w14:textId="5C2648BA" w:rsidR="005428BC" w:rsidRPr="00FE2263" w:rsidRDefault="005428BC" w:rsidP="00B8381E">
      <w:pPr>
        <w:pStyle w:val="afd"/>
      </w:pPr>
      <w:r w:rsidRPr="00FE2263">
        <w:t xml:space="preserve">ЛДГ – лактатдегидрогеназа </w:t>
      </w:r>
    </w:p>
    <w:p w14:paraId="4817BD3C" w14:textId="2C6946A7" w:rsidR="00B8381E" w:rsidRPr="00FE2263" w:rsidRDefault="00B8381E" w:rsidP="00B8381E">
      <w:pPr>
        <w:pStyle w:val="afd"/>
      </w:pPr>
      <w:r w:rsidRPr="00FE2263">
        <w:t>МВ - Макроглобулинемия Вальденстрема</w:t>
      </w:r>
    </w:p>
    <w:p w14:paraId="51C38B0D" w14:textId="77777777" w:rsidR="00B8381E" w:rsidRPr="00FE2263" w:rsidRDefault="00B8381E" w:rsidP="00B8381E">
      <w:pPr>
        <w:pStyle w:val="afd"/>
      </w:pPr>
      <w:r w:rsidRPr="00FE2263">
        <w:t>НСV – вирус гепатита С</w:t>
      </w:r>
    </w:p>
    <w:p w14:paraId="55BA4CE9" w14:textId="77777777" w:rsidR="00B8381E" w:rsidRPr="00FE2263" w:rsidRDefault="00B8381E" w:rsidP="00B8381E">
      <w:pPr>
        <w:pStyle w:val="afd"/>
      </w:pPr>
      <w:r w:rsidRPr="00FE2263">
        <w:t>НХЛ – нехождкинские лимфомы</w:t>
      </w:r>
    </w:p>
    <w:p w14:paraId="672562A8" w14:textId="77777777" w:rsidR="00B8381E" w:rsidRPr="00FE2263" w:rsidRDefault="00B8381E" w:rsidP="00B8381E">
      <w:pPr>
        <w:pStyle w:val="afd"/>
      </w:pPr>
      <w:r w:rsidRPr="00FE2263">
        <w:t>ОВ – общая выживаемость</w:t>
      </w:r>
    </w:p>
    <w:p w14:paraId="2046A2F8" w14:textId="77777777" w:rsidR="00B8381E" w:rsidRPr="00FE2263" w:rsidRDefault="00B8381E" w:rsidP="00B8381E">
      <w:pPr>
        <w:pStyle w:val="afd"/>
      </w:pPr>
      <w:r w:rsidRPr="00FE2263">
        <w:t>ОХЧР – очень хорошая частичная ремиссия</w:t>
      </w:r>
    </w:p>
    <w:p w14:paraId="50E6D910" w14:textId="77777777" w:rsidR="00B8381E" w:rsidRPr="00FE2263" w:rsidRDefault="00B8381E" w:rsidP="00B8381E">
      <w:pPr>
        <w:pStyle w:val="afd"/>
      </w:pPr>
      <w:r w:rsidRPr="00FE2263">
        <w:t>ПЗ – прогрессия заболевания</w:t>
      </w:r>
    </w:p>
    <w:p w14:paraId="432213E7" w14:textId="77777777" w:rsidR="00B8381E" w:rsidRPr="00FE2263" w:rsidRDefault="00B8381E" w:rsidP="00B8381E">
      <w:pPr>
        <w:pStyle w:val="afd"/>
      </w:pPr>
      <w:r w:rsidRPr="00FE2263">
        <w:t>ПР – полная ремиссия</w:t>
      </w:r>
    </w:p>
    <w:p w14:paraId="0D625DA3" w14:textId="77777777" w:rsidR="00B8381E" w:rsidRPr="00FE2263" w:rsidRDefault="00B8381E" w:rsidP="00B8381E">
      <w:pPr>
        <w:pStyle w:val="afd"/>
      </w:pPr>
      <w:r w:rsidRPr="00FE2263">
        <w:t>Ст – стабилизация заболевания</w:t>
      </w:r>
    </w:p>
    <w:p w14:paraId="11AEEC17" w14:textId="77777777" w:rsidR="00B8381E" w:rsidRPr="00FE2263" w:rsidRDefault="00B8381E" w:rsidP="00B8381E">
      <w:pPr>
        <w:pStyle w:val="afd"/>
      </w:pPr>
      <w:r w:rsidRPr="00FE2263">
        <w:lastRenderedPageBreak/>
        <w:t>УЗИ – ультразвуковое исследование</w:t>
      </w:r>
    </w:p>
    <w:p w14:paraId="7EA3F8D5" w14:textId="77777777" w:rsidR="00B8381E" w:rsidRPr="00FE2263" w:rsidRDefault="00B8381E" w:rsidP="00B8381E">
      <w:pPr>
        <w:pStyle w:val="afd"/>
      </w:pPr>
      <w:r w:rsidRPr="00FE2263">
        <w:t>ЧР – частичная ремиссия</w:t>
      </w:r>
    </w:p>
    <w:p w14:paraId="738DF258" w14:textId="77777777" w:rsidR="00B8381E" w:rsidRPr="00FE2263" w:rsidRDefault="00B8381E" w:rsidP="00B8381E">
      <w:pPr>
        <w:pStyle w:val="afd"/>
      </w:pPr>
      <w:r w:rsidRPr="00FE2263">
        <w:t>ЭКГ – электрокардиография</w:t>
      </w:r>
    </w:p>
    <w:p w14:paraId="27971A9F" w14:textId="77777777" w:rsidR="00B8381E" w:rsidRPr="00FE2263" w:rsidRDefault="00B8381E" w:rsidP="00B8381E">
      <w:pPr>
        <w:pStyle w:val="afd"/>
      </w:pPr>
      <w:r w:rsidRPr="00FE2263">
        <w:t>Эхо-КГ – эхокардиография</w:t>
      </w:r>
    </w:p>
    <w:p w14:paraId="6AE51AF4" w14:textId="77777777" w:rsidR="000414F6" w:rsidRPr="00FE2263" w:rsidRDefault="00CB71DA" w:rsidP="00FA741B">
      <w:pPr>
        <w:pStyle w:val="afff2"/>
      </w:pPr>
      <w:r w:rsidRPr="00FE2263">
        <w:br w:type="page"/>
      </w:r>
      <w:bookmarkStart w:id="7" w:name="__RefHeading___doc_terms"/>
      <w:bookmarkStart w:id="8" w:name="_Toc11747728"/>
      <w:bookmarkStart w:id="9" w:name="_Toc66184302"/>
      <w:r w:rsidRPr="00FE2263">
        <w:lastRenderedPageBreak/>
        <w:t>Термины и определения</w:t>
      </w:r>
      <w:bookmarkEnd w:id="7"/>
      <w:bookmarkEnd w:id="8"/>
      <w:bookmarkEnd w:id="9"/>
    </w:p>
    <w:p w14:paraId="7247F0A2" w14:textId="77777777" w:rsidR="00B8381E" w:rsidRPr="00FE2263" w:rsidRDefault="00B8381E" w:rsidP="00F817BC">
      <w:pPr>
        <w:pStyle w:val="afd"/>
        <w:spacing w:beforeAutospacing="0" w:afterAutospacing="0" w:line="360" w:lineRule="auto"/>
      </w:pPr>
      <w:r w:rsidRPr="00FE2263">
        <w:rPr>
          <w:rStyle w:val="affb"/>
        </w:rPr>
        <w:t>Макроглобулинемия Вальденстрема (МВ)</w:t>
      </w:r>
      <w:r w:rsidRPr="00FE2263">
        <w:t xml:space="preserve"> - В-клеточная лимфоплазмоцитарная лимфома с преимущественным поражением костного мозга и секрецией моноклонального иммуноглобулина М (IgM).</w:t>
      </w:r>
    </w:p>
    <w:p w14:paraId="4CE76991" w14:textId="77777777" w:rsidR="00B8381E" w:rsidRPr="00FE2263" w:rsidRDefault="00B8381E" w:rsidP="00F817BC">
      <w:pPr>
        <w:pStyle w:val="afd"/>
        <w:spacing w:beforeAutospacing="0" w:afterAutospacing="0" w:line="360" w:lineRule="auto"/>
      </w:pPr>
      <w:r w:rsidRPr="00FE2263">
        <w:rPr>
          <w:rStyle w:val="affb"/>
        </w:rPr>
        <w:t>Лимфоплазмоцитарная лимфома</w:t>
      </w:r>
      <w:r w:rsidRPr="00FE2263">
        <w:t xml:space="preserve"> – это В-клеточная опухоль, образованная мелкими лимфоподобными клетками, лимфоидными клетками с плазмоцитарной дифференцировкой, плазматическими клетками.</w:t>
      </w:r>
    </w:p>
    <w:p w14:paraId="64C9BD1C" w14:textId="77777777" w:rsidR="00B8381E" w:rsidRPr="00FE2263" w:rsidRDefault="00B8381E" w:rsidP="00F817BC">
      <w:pPr>
        <w:pStyle w:val="afd"/>
        <w:spacing w:beforeAutospacing="0" w:afterAutospacing="0" w:line="360" w:lineRule="auto"/>
      </w:pPr>
      <w:r w:rsidRPr="00FE2263">
        <w:rPr>
          <w:rStyle w:val="affb"/>
        </w:rPr>
        <w:t>Иммунофенотипирование</w:t>
      </w:r>
      <w:r w:rsidRPr="00FE2263">
        <w:t xml:space="preserve"> - метод, основанный на реакции антиген-антитело и используемый для определения специфических типов клеток в образцах крови, костного мозга, лимфатических узлов и других тканей. Иммунофенотипирование выполняют с помощью мультипараметрической проточной цитофлюориметрии (обычно, как минимум, 4- или 6-цветной).</w:t>
      </w:r>
    </w:p>
    <w:p w14:paraId="2A68C86B" w14:textId="77777777" w:rsidR="00B8381E" w:rsidRPr="00FE2263" w:rsidRDefault="00B8381E" w:rsidP="00F817BC">
      <w:pPr>
        <w:pStyle w:val="afd"/>
        <w:spacing w:beforeAutospacing="0" w:afterAutospacing="0" w:line="360" w:lineRule="auto"/>
      </w:pPr>
      <w:r w:rsidRPr="00FE2263">
        <w:rPr>
          <w:rStyle w:val="affb"/>
        </w:rPr>
        <w:t>Ремиссия</w:t>
      </w:r>
      <w:r w:rsidRPr="00FE2263">
        <w:t xml:space="preserve"> -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14:paraId="10DD8445" w14:textId="77777777" w:rsidR="00B8381E" w:rsidRPr="00FE2263" w:rsidRDefault="00B8381E" w:rsidP="00F817BC">
      <w:pPr>
        <w:pStyle w:val="afd"/>
        <w:spacing w:beforeAutospacing="0" w:afterAutospacing="0" w:line="360" w:lineRule="auto"/>
      </w:pPr>
      <w:r w:rsidRPr="00FE2263">
        <w:rPr>
          <w:rStyle w:val="affb"/>
        </w:rPr>
        <w:t>Рецидив</w:t>
      </w:r>
      <w:r w:rsidRPr="00FE2263">
        <w:t xml:space="preserve"> – возврат клиники заболевания, в том числе и по данным лабораторных и инструментальных методов исследований.</w:t>
      </w:r>
    </w:p>
    <w:p w14:paraId="1D2804EA" w14:textId="77777777" w:rsidR="00B8381E" w:rsidRPr="00FE2263" w:rsidRDefault="00B8381E" w:rsidP="00F817BC">
      <w:pPr>
        <w:pStyle w:val="afd"/>
        <w:spacing w:beforeAutospacing="0" w:afterAutospacing="0" w:line="360" w:lineRule="auto"/>
      </w:pPr>
      <w:r w:rsidRPr="00FE2263">
        <w:rPr>
          <w:rStyle w:val="affb"/>
        </w:rPr>
        <w:t>Синдром гипервязкости</w:t>
      </w:r>
      <w:r w:rsidRPr="00FE2263">
        <w:t xml:space="preserve"> – встречается в случаях, когда уровень патологического IgM превышает 30 г/л. В данном случае происходит взаимодействие парапротеина с миелиновой оболочкой, что приводит к появлению неврологической симптоматики: нейропатия, снижение зрения, парезы, повышенная утомляемость, слабость, сонливость, снижение памяти.</w:t>
      </w:r>
    </w:p>
    <w:p w14:paraId="2351412D" w14:textId="77777777" w:rsidR="00B8381E" w:rsidRPr="00FE2263" w:rsidRDefault="00B8381E" w:rsidP="00F817BC">
      <w:pPr>
        <w:pStyle w:val="afd"/>
        <w:spacing w:beforeAutospacing="0" w:afterAutospacing="0" w:line="360" w:lineRule="auto"/>
      </w:pPr>
      <w:r w:rsidRPr="00FE2263">
        <w:rPr>
          <w:rStyle w:val="affb"/>
        </w:rPr>
        <w:t>Трансплантация аутологичных гемопоэтических стволовых клеток</w:t>
      </w:r>
      <w:r w:rsidRPr="00FE2263">
        <w:t xml:space="preserve"> – трансфузия заготовленных ранее стволовых клеток самого пациента, которая выполняется после предварительной высокодозной химиотерапии.</w:t>
      </w:r>
    </w:p>
    <w:p w14:paraId="7F3E2FB7" w14:textId="77777777" w:rsidR="001D40F8" w:rsidRPr="00FE2263" w:rsidRDefault="001D40F8" w:rsidP="00F817BC">
      <w:pPr>
        <w:rPr>
          <w:szCs w:val="24"/>
        </w:rPr>
      </w:pPr>
    </w:p>
    <w:p w14:paraId="0FB96D8E" w14:textId="77777777" w:rsidR="00275A41" w:rsidRPr="00FE2263" w:rsidRDefault="00CB71DA" w:rsidP="00F817BC">
      <w:pPr>
        <w:pStyle w:val="afd"/>
        <w:spacing w:beforeAutospacing="0" w:afterAutospacing="0" w:line="360" w:lineRule="auto"/>
        <w:divId w:val="576134796"/>
      </w:pPr>
      <w:r w:rsidRPr="00FE2263">
        <w:t>                                   </w:t>
      </w:r>
    </w:p>
    <w:p w14:paraId="57AC8D9E" w14:textId="77777777" w:rsidR="00B8195D" w:rsidRPr="00FE2263" w:rsidRDefault="00CB71DA" w:rsidP="00004D38">
      <w:pPr>
        <w:pStyle w:val="afff2"/>
        <w:spacing w:before="0"/>
      </w:pPr>
      <w:r w:rsidRPr="00FE2263">
        <w:br w:type="page"/>
      </w:r>
      <w:bookmarkStart w:id="10" w:name="__RefHeading___doc_1"/>
    </w:p>
    <w:p w14:paraId="11C1C69C" w14:textId="77777777" w:rsidR="000414F6" w:rsidRPr="00FE2263" w:rsidRDefault="00CB71DA" w:rsidP="00F817BC">
      <w:pPr>
        <w:pStyle w:val="afff2"/>
        <w:spacing w:before="0"/>
      </w:pPr>
      <w:bookmarkStart w:id="11" w:name="_Toc11747729"/>
      <w:bookmarkStart w:id="12" w:name="_Toc66184303"/>
      <w:r w:rsidRPr="00FE2263">
        <w:lastRenderedPageBreak/>
        <w:t>1. Краткая информация</w:t>
      </w:r>
      <w:bookmarkEnd w:id="10"/>
      <w:r w:rsidR="00384B6A" w:rsidRPr="00FE2263">
        <w:t xml:space="preserve"> по заболеванию или состоянию (группе заболеваний или состояний)</w:t>
      </w:r>
      <w:bookmarkEnd w:id="11"/>
      <w:bookmarkEnd w:id="12"/>
    </w:p>
    <w:p w14:paraId="51ED0AD7" w14:textId="77777777" w:rsidR="00B46390" w:rsidRPr="00FE2263" w:rsidRDefault="00B46390" w:rsidP="00F817BC">
      <w:pPr>
        <w:pStyle w:val="2"/>
        <w:spacing w:before="0"/>
      </w:pPr>
      <w:bookmarkStart w:id="13" w:name="_Toc469402330"/>
      <w:bookmarkStart w:id="14" w:name="_Toc468273527"/>
      <w:bookmarkStart w:id="15" w:name="_Toc468273445"/>
      <w:bookmarkStart w:id="16" w:name="_Toc11747730"/>
      <w:bookmarkStart w:id="17" w:name="_Toc66184304"/>
      <w:bookmarkStart w:id="18" w:name="__RefHeading___doc_2"/>
      <w:bookmarkEnd w:id="13"/>
      <w:bookmarkEnd w:id="14"/>
      <w:bookmarkEnd w:id="15"/>
      <w:r w:rsidRPr="00FE2263">
        <w:t>1.1 Определение</w:t>
      </w:r>
      <w:bookmarkEnd w:id="16"/>
      <w:r w:rsidR="00311757" w:rsidRPr="00FE2263">
        <w:t xml:space="preserve"> заболевания или состояния (группы заболеваний или состояний)</w:t>
      </w:r>
      <w:bookmarkEnd w:id="17"/>
    </w:p>
    <w:p w14:paraId="0DC5AE7A" w14:textId="77777777" w:rsidR="00B8381E" w:rsidRPr="00FE2263" w:rsidRDefault="00B8381E" w:rsidP="00F817BC">
      <w:pPr>
        <w:pStyle w:val="afd"/>
        <w:spacing w:beforeAutospacing="0" w:afterAutospacing="0" w:line="360" w:lineRule="auto"/>
        <w:rPr>
          <w:rFonts w:eastAsiaTheme="minorEastAsia"/>
        </w:rPr>
      </w:pPr>
      <w:bookmarkStart w:id="19" w:name="_Toc11747731"/>
      <w:r w:rsidRPr="00FE2263">
        <w:t>Макроглобулинемия Вальденстрема (МВ) - В-клеточная лимфоплазмоцитарная лимфома с преимущественным поражением костного мозга и секрецией моноклонального иммуноглобулина М (IgM). В редких случаях (менее 5%) могут встречаться лимфоплазмоцитарные лимфомы с секрецией IgA, IgG или несекретирующий вариант болезни.</w:t>
      </w:r>
    </w:p>
    <w:p w14:paraId="73C34606" w14:textId="77777777" w:rsidR="00B46390" w:rsidRPr="00FE2263" w:rsidRDefault="00B46390" w:rsidP="00F817BC">
      <w:pPr>
        <w:pStyle w:val="2"/>
        <w:spacing w:before="0"/>
      </w:pPr>
      <w:bookmarkStart w:id="20" w:name="_Toc66184305"/>
      <w:r w:rsidRPr="00FE2263">
        <w:t>1.2 Этиология и патогенез</w:t>
      </w:r>
      <w:bookmarkEnd w:id="19"/>
      <w:r w:rsidR="00311757" w:rsidRPr="00FE2263">
        <w:t xml:space="preserve"> заболевания или состояния (группы заболеваний или состояний)</w:t>
      </w:r>
      <w:bookmarkEnd w:id="20"/>
    </w:p>
    <w:p w14:paraId="25624DDD" w14:textId="77777777" w:rsidR="00E0145A" w:rsidRPr="00FE2263" w:rsidRDefault="00B8381E" w:rsidP="00F817BC">
      <w:pPr>
        <w:pStyle w:val="1f1"/>
      </w:pPr>
      <w:r w:rsidRPr="00FE2263">
        <w:t>Причины развития MВ, как и других лимфом, неясны. Обсуждается ряд факторов: генетическая предрасположенность, дефект Т-клеточной супрессорной функции</w:t>
      </w:r>
      <w:r w:rsidRPr="00FE2263">
        <w:rPr>
          <w:rStyle w:val="affb"/>
        </w:rPr>
        <w:t>;</w:t>
      </w:r>
      <w:r w:rsidRPr="00FE2263">
        <w:t xml:space="preserve"> влияние радиационных воздействий, химических мутагенов и вирусов (например, НСV, HSV-8, ВИЧ). Существенным фактором риска развития МВ является наличие в анамнезе IgM-моноклональной гаммапатии неопределенного (неуточненного) генеза (IgM-MGUS).</w:t>
      </w:r>
    </w:p>
    <w:p w14:paraId="4751F086" w14:textId="77777777" w:rsidR="00B46390" w:rsidRPr="00FE2263" w:rsidRDefault="00B46390" w:rsidP="00F817BC">
      <w:pPr>
        <w:pStyle w:val="2"/>
        <w:spacing w:before="0"/>
      </w:pPr>
      <w:bookmarkStart w:id="21" w:name="_Toc11747732"/>
      <w:bookmarkStart w:id="22" w:name="_Toc66184306"/>
      <w:r w:rsidRPr="00FE2263">
        <w:t>1.3 Эпидемиология</w:t>
      </w:r>
      <w:bookmarkEnd w:id="21"/>
      <w:r w:rsidR="00311757" w:rsidRPr="00FE2263">
        <w:t xml:space="preserve"> заболевания или состояния (группы заболеваний или состояний)</w:t>
      </w:r>
      <w:bookmarkEnd w:id="22"/>
    </w:p>
    <w:p w14:paraId="2D852B55" w14:textId="595F9403" w:rsidR="00B8381E" w:rsidRPr="00FE2263" w:rsidRDefault="00B8381E" w:rsidP="00F817BC">
      <w:pPr>
        <w:pStyle w:val="afd"/>
        <w:spacing w:beforeAutospacing="0" w:afterAutospacing="0" w:line="360" w:lineRule="auto"/>
        <w:rPr>
          <w:rFonts w:eastAsiaTheme="minorEastAsia"/>
        </w:rPr>
      </w:pPr>
      <w:r w:rsidRPr="00FE2263">
        <w:t xml:space="preserve">МВ составляет около 2% от всех гемобластозов с заболеваемостью от 2 до 5 случаев на 1 млн населения в год. Максимум заболеваемости приходится на шестое - седьмое десятилетия жизни с медианой возраста </w:t>
      </w:r>
      <w:r w:rsidR="001C75A3" w:rsidRPr="00FE2263">
        <w:t xml:space="preserve">пациентов </w:t>
      </w:r>
      <w:r w:rsidRPr="00FE2263">
        <w:t>63 года, и редко встречается у пациентов моложе 40 лет. Соотношение м: ж равняется 2,3: 1.</w:t>
      </w:r>
    </w:p>
    <w:p w14:paraId="68DC2FDF" w14:textId="77777777" w:rsidR="00311757" w:rsidRPr="00FE2263" w:rsidRDefault="00B46390" w:rsidP="00F817BC">
      <w:pPr>
        <w:pStyle w:val="2"/>
        <w:spacing w:before="0"/>
      </w:pPr>
      <w:bookmarkStart w:id="23" w:name="_Toc66184307"/>
      <w:r w:rsidRPr="00FE2263">
        <w:t xml:space="preserve">1.4 </w:t>
      </w:r>
      <w:r w:rsidR="00311757" w:rsidRPr="00FE2263">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p>
    <w:p w14:paraId="62256F9A" w14:textId="77777777" w:rsidR="00315A5D" w:rsidRPr="00FE2263" w:rsidRDefault="00B8381E" w:rsidP="00F817BC">
      <w:r w:rsidRPr="00FE2263">
        <w:t>С88.0 – макроглобулинемия Вальденстрема</w:t>
      </w:r>
    </w:p>
    <w:p w14:paraId="51374EDF" w14:textId="77777777" w:rsidR="00B46390" w:rsidRPr="00FE2263" w:rsidRDefault="00B46390" w:rsidP="00F817BC">
      <w:pPr>
        <w:pStyle w:val="2"/>
        <w:spacing w:before="0"/>
      </w:pPr>
      <w:bookmarkStart w:id="24" w:name="_Toc11747734"/>
      <w:bookmarkStart w:id="25" w:name="_Toc66184308"/>
      <w:r w:rsidRPr="00FE2263">
        <w:t>1.5 Классификация</w:t>
      </w:r>
      <w:bookmarkEnd w:id="24"/>
      <w:r w:rsidR="00311757" w:rsidRPr="00FE2263">
        <w:t xml:space="preserve"> заболевания или состояния (группы заболеваний или состояний)</w:t>
      </w:r>
      <w:bookmarkEnd w:id="25"/>
    </w:p>
    <w:p w14:paraId="51D99861" w14:textId="77777777" w:rsidR="00364741" w:rsidRPr="00FE2263" w:rsidRDefault="00B8381E" w:rsidP="00F817BC">
      <w:pPr>
        <w:pStyle w:val="1f1"/>
      </w:pPr>
      <w:r w:rsidRPr="00FE2263">
        <w:t xml:space="preserve">Нет </w:t>
      </w:r>
    </w:p>
    <w:p w14:paraId="23B79323" w14:textId="77777777" w:rsidR="00A70F44" w:rsidRPr="00FE2263" w:rsidRDefault="00B46390" w:rsidP="00F817BC">
      <w:pPr>
        <w:pStyle w:val="2"/>
        <w:spacing w:before="0"/>
      </w:pPr>
      <w:bookmarkStart w:id="26" w:name="_Toc11747735"/>
      <w:bookmarkStart w:id="27" w:name="_Toc66184309"/>
      <w:r w:rsidRPr="00FE2263">
        <w:t>1.6 Клиническая картина</w:t>
      </w:r>
      <w:bookmarkEnd w:id="26"/>
      <w:r w:rsidR="00A70F44" w:rsidRPr="00FE2263">
        <w:t xml:space="preserve"> заболевания или состояния (группы заболеваний или состояний)</w:t>
      </w:r>
      <w:bookmarkEnd w:id="27"/>
    </w:p>
    <w:p w14:paraId="5D3F3B2A" w14:textId="77777777" w:rsidR="00B8381E" w:rsidRPr="00FE2263" w:rsidRDefault="00B8381E" w:rsidP="00F817BC">
      <w:pPr>
        <w:pStyle w:val="afd"/>
        <w:spacing w:beforeAutospacing="0" w:afterAutospacing="0" w:line="360" w:lineRule="auto"/>
        <w:rPr>
          <w:rFonts w:eastAsiaTheme="minorEastAsia"/>
        </w:rPr>
      </w:pPr>
      <w:bookmarkStart w:id="28" w:name="_Toc11747736"/>
      <w:r w:rsidRPr="00FE2263">
        <w:t xml:space="preserve">Клиническая картина МВ определяется специфической лимфоидной инфильтрацией костного мозга, печени, селезенки, лимфатических узлов (иногда и других органов и тканей), а также наличием в сыворотке крови PIgM. Часты неспецифические астенические </w:t>
      </w:r>
      <w:r w:rsidRPr="00FE2263">
        <w:lastRenderedPageBreak/>
        <w:t>жалобы на слабость, повышенную утомляемость, артралгии, уменьшение массы тела, кровоточивость слизистых оболочек носа, десен, прямой кишки; неврологические расстройства. Гепато-спленомегалия и лимфаденопатия – частые, но необязательные признаки MВ.</w:t>
      </w:r>
    </w:p>
    <w:p w14:paraId="5DCDAD7F" w14:textId="77777777" w:rsidR="000414F6" w:rsidRPr="00FE2263" w:rsidRDefault="00B46390" w:rsidP="00F817BC">
      <w:pPr>
        <w:pStyle w:val="afff2"/>
        <w:spacing w:before="0"/>
      </w:pPr>
      <w:bookmarkStart w:id="29" w:name="_Toc66184310"/>
      <w:r w:rsidRPr="00FE2263">
        <w:t xml:space="preserve">2. </w:t>
      </w:r>
      <w:r w:rsidR="00CB71DA" w:rsidRPr="00FE2263">
        <w:t>Диагностика</w:t>
      </w:r>
      <w:bookmarkEnd w:id="18"/>
      <w:r w:rsidR="0038545E" w:rsidRPr="00FE2263">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8"/>
      <w:bookmarkEnd w:id="29"/>
    </w:p>
    <w:p w14:paraId="3685C8EA" w14:textId="77777777" w:rsidR="00B8381E" w:rsidRPr="00FE2263" w:rsidRDefault="00334F6C" w:rsidP="00F817BC">
      <w:pPr>
        <w:rPr>
          <w:b/>
          <w:i/>
        </w:rPr>
      </w:pPr>
      <w:r w:rsidRPr="00FE2263">
        <w:rPr>
          <w:b/>
          <w:i/>
        </w:rPr>
        <w:t>Критерии установления диагноза/</w:t>
      </w:r>
      <w:r w:rsidR="00B0565A" w:rsidRPr="00FE2263">
        <w:rPr>
          <w:b/>
          <w:i/>
        </w:rPr>
        <w:t>состояния</w:t>
      </w:r>
      <w:r w:rsidR="00ED5598" w:rsidRPr="00FE2263">
        <w:rPr>
          <w:b/>
          <w:i/>
        </w:rPr>
        <w:t xml:space="preserve">: </w:t>
      </w:r>
    </w:p>
    <w:p w14:paraId="45798270" w14:textId="77777777" w:rsidR="00B8381E" w:rsidRPr="00FE2263" w:rsidRDefault="00B8381E" w:rsidP="00F817BC">
      <w:pPr>
        <w:rPr>
          <w:rFonts w:eastAsia="Times New Roman"/>
          <w:i/>
          <w:iCs/>
          <w:color w:val="000000"/>
        </w:rPr>
      </w:pPr>
      <w:r w:rsidRPr="00FE2263">
        <w:rPr>
          <w:rFonts w:eastAsia="Times New Roman"/>
          <w:i/>
          <w:iCs/>
          <w:color w:val="000000"/>
        </w:rPr>
        <w:t>При установлении диагноза МВ должны присутствовать следующие критерии:</w:t>
      </w:r>
    </w:p>
    <w:p w14:paraId="618DDCD3" w14:textId="77777777" w:rsidR="00B8381E" w:rsidRPr="00FE2263" w:rsidRDefault="00B8381E" w:rsidP="00F817BC">
      <w:pPr>
        <w:numPr>
          <w:ilvl w:val="0"/>
          <w:numId w:val="4"/>
        </w:numPr>
        <w:tabs>
          <w:tab w:val="clear" w:pos="720"/>
          <w:tab w:val="num" w:pos="567"/>
        </w:tabs>
        <w:suppressAutoHyphens/>
        <w:ind w:left="567" w:hanging="567"/>
        <w:rPr>
          <w:rFonts w:eastAsia="Times New Roman"/>
          <w:i/>
          <w:iCs/>
          <w:color w:val="000000"/>
        </w:rPr>
      </w:pPr>
      <w:r w:rsidRPr="00FE2263">
        <w:rPr>
          <w:rFonts w:eastAsia="Times New Roman"/>
          <w:i/>
          <w:iCs/>
          <w:color w:val="000000"/>
        </w:rPr>
        <w:t xml:space="preserve">выявление моноклонального </w:t>
      </w:r>
      <w:r w:rsidRPr="00FE2263">
        <w:rPr>
          <w:rFonts w:eastAsia="Times New Roman"/>
          <w:i/>
          <w:iCs/>
          <w:color w:val="000000"/>
          <w:lang w:val="en-US"/>
        </w:rPr>
        <w:t>IgM</w:t>
      </w:r>
      <w:r w:rsidRPr="00FE2263">
        <w:rPr>
          <w:rFonts w:eastAsia="Times New Roman"/>
          <w:i/>
          <w:iCs/>
          <w:color w:val="000000"/>
        </w:rPr>
        <w:t xml:space="preserve"> в крови (независимо от уровня парапротеина);</w:t>
      </w:r>
    </w:p>
    <w:p w14:paraId="1A5D7833" w14:textId="77777777" w:rsidR="00B8381E" w:rsidRPr="00FE2263" w:rsidRDefault="00B8381E" w:rsidP="00F817BC">
      <w:pPr>
        <w:numPr>
          <w:ilvl w:val="0"/>
          <w:numId w:val="4"/>
        </w:numPr>
        <w:tabs>
          <w:tab w:val="clear" w:pos="720"/>
          <w:tab w:val="num" w:pos="567"/>
        </w:tabs>
        <w:suppressAutoHyphens/>
        <w:ind w:left="567" w:hanging="567"/>
        <w:rPr>
          <w:rFonts w:eastAsia="Times New Roman"/>
          <w:i/>
          <w:iCs/>
          <w:color w:val="000000"/>
        </w:rPr>
      </w:pPr>
      <w:r w:rsidRPr="00FE2263">
        <w:rPr>
          <w:rFonts w:eastAsia="Times New Roman"/>
          <w:i/>
          <w:iCs/>
          <w:color w:val="000000"/>
        </w:rPr>
        <w:t>инфильтрация костного мозга малыми лимфоцитами, плазмоцитоидными клетками и плазматическими клетками (диффузная, интерстициальная или нодулярная).</w:t>
      </w:r>
    </w:p>
    <w:p w14:paraId="0ED90570" w14:textId="77777777" w:rsidR="00B8381E" w:rsidRPr="00FE2263" w:rsidRDefault="00B8381E" w:rsidP="00F817BC">
      <w:pPr>
        <w:rPr>
          <w:rFonts w:eastAsia="Times New Roman"/>
          <w:i/>
          <w:iCs/>
          <w:color w:val="000000"/>
        </w:rPr>
      </w:pPr>
      <w:r w:rsidRPr="00FE2263">
        <w:rPr>
          <w:rFonts w:eastAsia="Times New Roman"/>
          <w:i/>
          <w:iCs/>
          <w:color w:val="000000"/>
        </w:rPr>
        <w:t>Решающее значение в дифференциальной диагностике имеют клиническая картина (в частности, незначительная лимфаденопатия при верифицированном поражении костного мозга), наличие и уровень М-протеина.</w:t>
      </w:r>
    </w:p>
    <w:p w14:paraId="36B2430C" w14:textId="77777777" w:rsidR="00B8381E" w:rsidRPr="00FE2263" w:rsidRDefault="00B8381E" w:rsidP="00F817BC">
      <w:pPr>
        <w:rPr>
          <w:i/>
          <w:iCs/>
        </w:rPr>
      </w:pPr>
      <w:r w:rsidRPr="00FE2263">
        <w:rPr>
          <w:i/>
          <w:iCs/>
        </w:rPr>
        <w:t xml:space="preserve">В случае секреции </w:t>
      </w:r>
      <w:r w:rsidRPr="00FE2263">
        <w:rPr>
          <w:i/>
          <w:iCs/>
          <w:lang w:val="en-US"/>
        </w:rPr>
        <w:t>IgA</w:t>
      </w:r>
      <w:r w:rsidRPr="00FE2263">
        <w:rPr>
          <w:i/>
          <w:iCs/>
        </w:rPr>
        <w:t xml:space="preserve"> и </w:t>
      </w:r>
      <w:r w:rsidRPr="00FE2263">
        <w:rPr>
          <w:i/>
          <w:iCs/>
          <w:lang w:val="en-US"/>
        </w:rPr>
        <w:t>IgG</w:t>
      </w:r>
      <w:r w:rsidRPr="00FE2263">
        <w:rPr>
          <w:i/>
          <w:iCs/>
        </w:rPr>
        <w:t xml:space="preserve"> заболевание диагностируется как лимфоплазмоцитарная лимфома.</w:t>
      </w:r>
    </w:p>
    <w:p w14:paraId="6FC30763" w14:textId="77777777" w:rsidR="00B46390" w:rsidRPr="00FE2263" w:rsidRDefault="00B46390" w:rsidP="00F817BC">
      <w:pPr>
        <w:pStyle w:val="2"/>
        <w:spacing w:before="0"/>
        <w:divId w:val="266810958"/>
      </w:pPr>
      <w:bookmarkStart w:id="30" w:name="_Toc11747737"/>
      <w:bookmarkStart w:id="31" w:name="_Toc66184311"/>
      <w:r w:rsidRPr="00FE2263">
        <w:t>2.1 Жалобы и анамнез</w:t>
      </w:r>
      <w:bookmarkEnd w:id="30"/>
      <w:bookmarkEnd w:id="31"/>
    </w:p>
    <w:p w14:paraId="08514233" w14:textId="7C104764" w:rsidR="00B8381E" w:rsidRPr="00FE2263" w:rsidRDefault="00B8381E" w:rsidP="00F817BC">
      <w:pPr>
        <w:pStyle w:val="afd"/>
        <w:numPr>
          <w:ilvl w:val="0"/>
          <w:numId w:val="2"/>
        </w:numPr>
        <w:spacing w:beforeAutospacing="0" w:afterAutospacing="0" w:line="360" w:lineRule="auto"/>
        <w:divId w:val="266810958"/>
        <w:rPr>
          <w:iCs/>
        </w:rPr>
      </w:pPr>
      <w:bookmarkStart w:id="32" w:name="_Toc11747738"/>
      <w:r w:rsidRPr="00FE2263">
        <w:t xml:space="preserve">Всем пациентам с подозрением на MВ, а также всем пациентам с верифицированной MВ при каждом приеме </w:t>
      </w:r>
      <w:r w:rsidRPr="00FE2263">
        <w:rPr>
          <w:b/>
          <w:bCs/>
        </w:rPr>
        <w:t>рекомендуется</w:t>
      </w:r>
      <w:r w:rsidRPr="00FE2263">
        <w:rPr>
          <w:b/>
        </w:rPr>
        <w:t xml:space="preserve"> </w:t>
      </w:r>
      <w:r w:rsidRPr="00FE2263">
        <w:t>сбор анамнеза и жалоб для оценки состояния пациента, а также для установления факторов, которые могут оказать влияние на определение лечебной тактики пациента</w:t>
      </w:r>
      <w:r w:rsidR="00F817BC" w:rsidRPr="00FE2263">
        <w:t xml:space="preserve"> </w:t>
      </w:r>
      <w:r w:rsidR="00F817BC" w:rsidRPr="00FE2263">
        <w:fldChar w:fldCharType="begin" w:fldLock="1"/>
      </w:r>
      <w:r w:rsidR="00D2308B">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00F817BC" w:rsidRPr="00FE2263">
        <w:fldChar w:fldCharType="separate"/>
      </w:r>
      <w:r w:rsidR="0070759B" w:rsidRPr="00FE2263">
        <w:rPr>
          <w:noProof/>
        </w:rPr>
        <w:t>[1–3]</w:t>
      </w:r>
      <w:r w:rsidR="00F817BC" w:rsidRPr="00FE2263">
        <w:fldChar w:fldCharType="end"/>
      </w:r>
      <w:r w:rsidRPr="00FE2263">
        <w:rPr>
          <w:iCs/>
        </w:rPr>
        <w:t>.</w:t>
      </w:r>
    </w:p>
    <w:p w14:paraId="306560EA" w14:textId="77777777" w:rsidR="00B8381E" w:rsidRPr="00FE2263" w:rsidRDefault="00B8381E" w:rsidP="00F817BC">
      <w:pPr>
        <w:pStyle w:val="afe"/>
        <w:ind w:left="1068" w:firstLine="0"/>
        <w:divId w:val="266810958"/>
        <w:rPr>
          <w:b/>
        </w:rPr>
      </w:pPr>
      <w:r w:rsidRPr="00FE2263">
        <w:rPr>
          <w:b/>
        </w:rPr>
        <w:t>Уровень убедительности рекомендаций С (уровень достоверности доказательств 5).</w:t>
      </w:r>
    </w:p>
    <w:p w14:paraId="3C43C84D" w14:textId="7CC1926A" w:rsidR="00B8381E" w:rsidRPr="00FE2263" w:rsidRDefault="00B8381E" w:rsidP="0070759B">
      <w:pPr>
        <w:pStyle w:val="afd"/>
        <w:spacing w:beforeAutospacing="0" w:afterAutospacing="0" w:line="360" w:lineRule="auto"/>
        <w:divId w:val="266810958"/>
        <w:rPr>
          <w:rFonts w:eastAsiaTheme="minorEastAsia"/>
          <w:i/>
        </w:rPr>
      </w:pPr>
      <w:r w:rsidRPr="00FE2263">
        <w:rPr>
          <w:rStyle w:val="affb"/>
        </w:rPr>
        <w:t xml:space="preserve">Комментарии: </w:t>
      </w:r>
      <w:r w:rsidR="0070759B" w:rsidRPr="00FE2263">
        <w:rPr>
          <w:i/>
        </w:rPr>
        <w:t xml:space="preserve">жалобы </w:t>
      </w:r>
      <w:r w:rsidRPr="00FE2263">
        <w:rPr>
          <w:i/>
        </w:rPr>
        <w:t>носят неспецифический характер, обусловлены лимфоплазмацитарной инфильтрацией органов и тканей и циркуляцией макроглобулина, приводящего к гипервязкости, амилоидозу:</w:t>
      </w:r>
    </w:p>
    <w:p w14:paraId="0F67FCE7" w14:textId="77777777" w:rsidR="00B8381E" w:rsidRPr="00FE2263" w:rsidRDefault="00B8381E" w:rsidP="0070759B">
      <w:pPr>
        <w:pStyle w:val="afd"/>
        <w:numPr>
          <w:ilvl w:val="0"/>
          <w:numId w:val="5"/>
        </w:numPr>
        <w:spacing w:beforeAutospacing="0" w:afterAutospacing="0" w:line="360" w:lineRule="auto"/>
        <w:divId w:val="266810958"/>
        <w:rPr>
          <w:i/>
        </w:rPr>
      </w:pPr>
      <w:r w:rsidRPr="00FE2263">
        <w:rPr>
          <w:i/>
        </w:rPr>
        <w:t>Головные боли, нечеткость или утрата зрения, эпизоды нарушения сознания</w:t>
      </w:r>
    </w:p>
    <w:p w14:paraId="235DF5F9" w14:textId="77777777" w:rsidR="00B8381E" w:rsidRPr="00FE2263" w:rsidRDefault="00B8381E" w:rsidP="0070759B">
      <w:pPr>
        <w:pStyle w:val="afd"/>
        <w:numPr>
          <w:ilvl w:val="0"/>
          <w:numId w:val="5"/>
        </w:numPr>
        <w:spacing w:beforeAutospacing="0" w:afterAutospacing="0" w:line="360" w:lineRule="auto"/>
        <w:divId w:val="266810958"/>
        <w:rPr>
          <w:i/>
        </w:rPr>
      </w:pPr>
      <w:r w:rsidRPr="00FE2263">
        <w:rPr>
          <w:i/>
        </w:rPr>
        <w:t>Поражение кожи и слизистых – кровоточивость, крапивница, папулы, дерматит</w:t>
      </w:r>
    </w:p>
    <w:p w14:paraId="66B212F1" w14:textId="77777777" w:rsidR="00B8381E" w:rsidRPr="00FE2263" w:rsidRDefault="00B8381E" w:rsidP="0070759B">
      <w:pPr>
        <w:pStyle w:val="afd"/>
        <w:numPr>
          <w:ilvl w:val="0"/>
          <w:numId w:val="5"/>
        </w:numPr>
        <w:spacing w:beforeAutospacing="0" w:afterAutospacing="0" w:line="360" w:lineRule="auto"/>
        <w:divId w:val="266810958"/>
        <w:rPr>
          <w:i/>
        </w:rPr>
      </w:pPr>
      <w:r w:rsidRPr="00FE2263">
        <w:rPr>
          <w:i/>
        </w:rPr>
        <w:t>Прогрессирующее снижение чувствительности, покалывание, жжение, болезненность в стопах и кистях. Неустойчивая походка, снижение мышечной силы</w:t>
      </w:r>
    </w:p>
    <w:p w14:paraId="588D9E50" w14:textId="77777777" w:rsidR="00B8381E" w:rsidRPr="00FE2263" w:rsidRDefault="00B8381E" w:rsidP="0070759B">
      <w:pPr>
        <w:pStyle w:val="afd"/>
        <w:numPr>
          <w:ilvl w:val="0"/>
          <w:numId w:val="5"/>
        </w:numPr>
        <w:spacing w:beforeAutospacing="0" w:afterAutospacing="0" w:line="360" w:lineRule="auto"/>
        <w:divId w:val="266810958"/>
        <w:rPr>
          <w:i/>
        </w:rPr>
      </w:pPr>
      <w:r w:rsidRPr="00FE2263">
        <w:rPr>
          <w:i/>
        </w:rPr>
        <w:t>Синдром Рейно, акроцианоз, язвы на ногах</w:t>
      </w:r>
    </w:p>
    <w:p w14:paraId="4BFF3914" w14:textId="77777777" w:rsidR="00B8381E" w:rsidRPr="00FE2263" w:rsidRDefault="00B8381E" w:rsidP="0070759B">
      <w:pPr>
        <w:pStyle w:val="afd"/>
        <w:numPr>
          <w:ilvl w:val="0"/>
          <w:numId w:val="5"/>
        </w:numPr>
        <w:spacing w:beforeAutospacing="0" w:afterAutospacing="0" w:line="360" w:lineRule="auto"/>
        <w:divId w:val="266810958"/>
        <w:rPr>
          <w:i/>
        </w:rPr>
      </w:pPr>
      <w:r w:rsidRPr="00FE2263">
        <w:rPr>
          <w:i/>
        </w:rPr>
        <w:t>Диарея, боли в животе</w:t>
      </w:r>
    </w:p>
    <w:p w14:paraId="193DA230" w14:textId="77777777" w:rsidR="00B8381E" w:rsidRPr="00FE2263" w:rsidRDefault="00B8381E" w:rsidP="0070759B">
      <w:pPr>
        <w:pStyle w:val="afd"/>
        <w:numPr>
          <w:ilvl w:val="0"/>
          <w:numId w:val="5"/>
        </w:numPr>
        <w:spacing w:beforeAutospacing="0" w:afterAutospacing="0" w:line="360" w:lineRule="auto"/>
        <w:divId w:val="266810958"/>
        <w:rPr>
          <w:i/>
        </w:rPr>
      </w:pPr>
      <w:r w:rsidRPr="00FE2263">
        <w:rPr>
          <w:i/>
        </w:rPr>
        <w:lastRenderedPageBreak/>
        <w:t>Может определяться бессимптомное увеличение лимфоузлов любой локализации.</w:t>
      </w:r>
    </w:p>
    <w:p w14:paraId="6C83D0D2" w14:textId="77777777" w:rsidR="00B8381E" w:rsidRPr="00FE2263" w:rsidRDefault="00B8381E" w:rsidP="0070759B">
      <w:pPr>
        <w:pStyle w:val="afd"/>
        <w:numPr>
          <w:ilvl w:val="0"/>
          <w:numId w:val="5"/>
        </w:numPr>
        <w:spacing w:beforeAutospacing="0" w:afterAutospacing="0" w:line="360" w:lineRule="auto"/>
        <w:divId w:val="266810958"/>
        <w:rPr>
          <w:i/>
        </w:rPr>
      </w:pPr>
      <w:r w:rsidRPr="00FE2263">
        <w:rPr>
          <w:i/>
        </w:rPr>
        <w:t>Необходим сбор анамнеза (в т. ч. семейного).</w:t>
      </w:r>
    </w:p>
    <w:p w14:paraId="17EEE9C6" w14:textId="77777777" w:rsidR="00B46390" w:rsidRPr="00FE2263" w:rsidRDefault="00B46390" w:rsidP="0070759B">
      <w:pPr>
        <w:pStyle w:val="2"/>
        <w:spacing w:before="0"/>
        <w:divId w:val="266810958"/>
      </w:pPr>
      <w:bookmarkStart w:id="33" w:name="_Toc66184312"/>
      <w:r w:rsidRPr="00FE2263">
        <w:t>2.2 Физикальное обследование</w:t>
      </w:r>
      <w:bookmarkEnd w:id="32"/>
      <w:bookmarkEnd w:id="33"/>
    </w:p>
    <w:p w14:paraId="438B108B" w14:textId="480BDF40" w:rsidR="00B8381E" w:rsidRPr="00FE2263" w:rsidRDefault="00B8381E" w:rsidP="00F817BC">
      <w:pPr>
        <w:pStyle w:val="afd"/>
        <w:numPr>
          <w:ilvl w:val="0"/>
          <w:numId w:val="2"/>
        </w:numPr>
        <w:spacing w:beforeAutospacing="0" w:afterAutospacing="0" w:line="360" w:lineRule="auto"/>
        <w:divId w:val="266810958"/>
        <w:rPr>
          <w:iCs/>
        </w:rPr>
      </w:pPr>
      <w:r w:rsidRPr="00FE2263">
        <w:t xml:space="preserve">Всем пациентам с подозрением на МВ или выявленной МВ при первичном или повторном приеме, при контрольных обследованиях, и при подозрении на рецидив/прогрессирование заболевания </w:t>
      </w:r>
      <w:r w:rsidRPr="00FE2263">
        <w:rPr>
          <w:b/>
          <w:bCs/>
        </w:rPr>
        <w:t>рекомендуется</w:t>
      </w:r>
      <w:r w:rsidRPr="00FE2263">
        <w:rPr>
          <w:b/>
        </w:rPr>
        <w:t xml:space="preserve"> </w:t>
      </w:r>
      <w:r w:rsidRPr="00FE2263">
        <w:t>выполнение визуального осмотра терапевтического, пальпации терапевтической и аускультации терапевтической для уточнения распространенности заболевания и оценки состояния пациента по органам и системам</w:t>
      </w:r>
      <w:r w:rsidR="0070759B" w:rsidRPr="00FE2263">
        <w:t xml:space="preserve"> </w:t>
      </w:r>
      <w:r w:rsidR="0070759B" w:rsidRPr="00FE2263">
        <w:fldChar w:fldCharType="begin" w:fldLock="1"/>
      </w:r>
      <w:r w:rsidR="00D2308B">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0070759B" w:rsidRPr="00FE2263">
        <w:fldChar w:fldCharType="separate"/>
      </w:r>
      <w:r w:rsidR="0070759B" w:rsidRPr="00FE2263">
        <w:rPr>
          <w:noProof/>
        </w:rPr>
        <w:t>[1–3]</w:t>
      </w:r>
      <w:r w:rsidR="0070759B" w:rsidRPr="00FE2263">
        <w:fldChar w:fldCharType="end"/>
      </w:r>
      <w:r w:rsidR="0070759B" w:rsidRPr="00FE2263">
        <w:rPr>
          <w:iCs/>
        </w:rPr>
        <w:t>.</w:t>
      </w:r>
    </w:p>
    <w:p w14:paraId="49068681" w14:textId="77777777" w:rsidR="00B8381E" w:rsidRPr="00FE2263" w:rsidRDefault="00B8381E" w:rsidP="00F817BC">
      <w:pPr>
        <w:pStyle w:val="afe"/>
        <w:ind w:left="1068" w:firstLine="0"/>
        <w:divId w:val="266810958"/>
        <w:rPr>
          <w:b/>
        </w:rPr>
      </w:pPr>
      <w:r w:rsidRPr="00FE2263">
        <w:rPr>
          <w:b/>
        </w:rPr>
        <w:t>Уровень убедительности рекомендаций С (уровень достоверности доказательств 5).</w:t>
      </w:r>
    </w:p>
    <w:p w14:paraId="1A62CCD2" w14:textId="77777777" w:rsidR="00B8381E" w:rsidRPr="00FE2263" w:rsidRDefault="00B8381E" w:rsidP="0070759B">
      <w:pPr>
        <w:jc w:val="left"/>
        <w:divId w:val="266810958"/>
        <w:rPr>
          <w:rFonts w:eastAsia="Times New Roman"/>
          <w:i/>
        </w:rPr>
      </w:pPr>
      <w:r w:rsidRPr="00FE2263">
        <w:rPr>
          <w:rStyle w:val="affb"/>
          <w:rFonts w:eastAsia="Times New Roman"/>
        </w:rPr>
        <w:t>Коментарии:</w:t>
      </w:r>
      <w:r w:rsidRPr="00FE2263">
        <w:rPr>
          <w:rFonts w:eastAsia="Times New Roman"/>
        </w:rPr>
        <w:t xml:space="preserve"> </w:t>
      </w:r>
      <w:r w:rsidRPr="00FE2263">
        <w:rPr>
          <w:rFonts w:eastAsia="Times New Roman"/>
          <w:i/>
        </w:rPr>
        <w:t xml:space="preserve">при осмотре пациента </w:t>
      </w:r>
    </w:p>
    <w:p w14:paraId="5B58527A" w14:textId="77777777" w:rsidR="00B8381E" w:rsidRPr="00FE2263" w:rsidRDefault="00B8381E" w:rsidP="0070759B">
      <w:pPr>
        <w:pStyle w:val="afd"/>
        <w:spacing w:beforeAutospacing="0" w:afterAutospacing="0" w:line="360" w:lineRule="auto"/>
        <w:ind w:left="720"/>
        <w:divId w:val="266810958"/>
        <w:rPr>
          <w:rFonts w:eastAsiaTheme="minorEastAsia"/>
          <w:i/>
        </w:rPr>
      </w:pPr>
      <w:r w:rsidRPr="00FE2263">
        <w:rPr>
          <w:i/>
        </w:rPr>
        <w:t>- измерение роста и массы тела, температуры тела; оценку состояния кожных покровов, костно-суставной системы; выявление признаков геморрагического синдрома; наличие гепатоспленомегалии, лимфоаденопатии; наличие признаков дисфункции сердца, легких, печени, органов эндокринной системы.</w:t>
      </w:r>
    </w:p>
    <w:p w14:paraId="66610961" w14:textId="77777777" w:rsidR="00B8381E" w:rsidRPr="00FE2263" w:rsidRDefault="00B8381E" w:rsidP="0070759B">
      <w:pPr>
        <w:pStyle w:val="afd"/>
        <w:spacing w:beforeAutospacing="0" w:afterAutospacing="0" w:line="360" w:lineRule="auto"/>
        <w:ind w:left="720"/>
        <w:divId w:val="266810958"/>
        <w:rPr>
          <w:i/>
        </w:rPr>
      </w:pPr>
      <w:r w:rsidRPr="00FE2263">
        <w:rPr>
          <w:i/>
        </w:rPr>
        <w:t>- определение наличия В-симптомов.</w:t>
      </w:r>
    </w:p>
    <w:p w14:paraId="33B1C021" w14:textId="77777777" w:rsidR="00B8381E" w:rsidRPr="00FE2263" w:rsidRDefault="00B8381E" w:rsidP="0070759B">
      <w:pPr>
        <w:pStyle w:val="afd"/>
        <w:spacing w:beforeAutospacing="0" w:afterAutospacing="0" w:line="360" w:lineRule="auto"/>
        <w:ind w:left="720"/>
        <w:divId w:val="266810958"/>
        <w:rPr>
          <w:i/>
        </w:rPr>
      </w:pPr>
      <w:r w:rsidRPr="00FE2263">
        <w:rPr>
          <w:i/>
        </w:rPr>
        <w:t>- определение статуса по ECOG (0-4)</w:t>
      </w:r>
    </w:p>
    <w:p w14:paraId="45248F6D" w14:textId="77777777" w:rsidR="00094ED6" w:rsidRPr="00FE2263" w:rsidRDefault="00B46390" w:rsidP="0070759B">
      <w:pPr>
        <w:pStyle w:val="2"/>
        <w:spacing w:before="0"/>
        <w:divId w:val="266810958"/>
      </w:pPr>
      <w:bookmarkStart w:id="34" w:name="_Toc66184313"/>
      <w:r w:rsidRPr="00FE2263">
        <w:t>2.3 Лабораторн</w:t>
      </w:r>
      <w:r w:rsidR="00A70F44" w:rsidRPr="00FE2263">
        <w:t>ые диагностические исследования</w:t>
      </w:r>
      <w:bookmarkEnd w:id="34"/>
    </w:p>
    <w:p w14:paraId="269F0F7B" w14:textId="2C7ABD0A" w:rsidR="00B8381E" w:rsidRPr="00FE2263" w:rsidRDefault="00B8381E" w:rsidP="0070759B">
      <w:pPr>
        <w:pStyle w:val="afff8"/>
        <w:spacing w:before="0"/>
        <w:divId w:val="266810958"/>
        <w:rPr>
          <w:rFonts w:eastAsiaTheme="minorEastAsia"/>
        </w:rPr>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 xml:space="preserve">выполнить </w:t>
      </w:r>
      <w:r w:rsidR="00191746" w:rsidRPr="00FE2263">
        <w:t>определение соотношения белковых фракций в крови и в моче методом электрофореза и исследование моноклональности иммуноглобулинов в крови и в моче методом иммунофиксации</w:t>
      </w:r>
      <w:r w:rsidRPr="00FE2263">
        <w:t xml:space="preserve"> для выявления моноклонального иммуноглобулина</w:t>
      </w:r>
      <w:r w:rsidR="0070759B" w:rsidRPr="00FE2263">
        <w:t xml:space="preserve"> </w:t>
      </w:r>
      <w:r w:rsidR="0070759B" w:rsidRPr="00FE2263">
        <w:fldChar w:fldCharType="begin" w:fldLock="1"/>
      </w:r>
      <w:r w:rsidR="00D2308B">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0070759B" w:rsidRPr="00FE2263">
        <w:fldChar w:fldCharType="separate"/>
      </w:r>
      <w:r w:rsidR="0070759B" w:rsidRPr="00FE2263">
        <w:rPr>
          <w:noProof/>
        </w:rPr>
        <w:t>[1–3]</w:t>
      </w:r>
      <w:r w:rsidR="0070759B" w:rsidRPr="00FE2263">
        <w:fldChar w:fldCharType="end"/>
      </w:r>
      <w:r w:rsidR="0070759B" w:rsidRPr="00FE2263">
        <w:rPr>
          <w:iCs/>
        </w:rPr>
        <w:t>.</w:t>
      </w:r>
    </w:p>
    <w:p w14:paraId="3F21B514" w14:textId="2BF318AE" w:rsidR="00B8381E" w:rsidRPr="00FE2263" w:rsidRDefault="00B8381E" w:rsidP="00F817BC">
      <w:pPr>
        <w:pStyle w:val="afe"/>
        <w:ind w:firstLine="0"/>
        <w:divId w:val="266810958"/>
        <w:rPr>
          <w:b/>
        </w:rPr>
      </w:pPr>
      <w:r w:rsidRPr="00FE2263">
        <w:rPr>
          <w:b/>
        </w:rPr>
        <w:t>Уровень убедительности рекомендаций С (уровень достоверности доказательств 5).</w:t>
      </w:r>
    </w:p>
    <w:p w14:paraId="0B2CA07A" w14:textId="1A62F125" w:rsidR="00B8381E" w:rsidRPr="00FE2263" w:rsidRDefault="00B8381E" w:rsidP="00F817BC">
      <w:pPr>
        <w:pStyle w:val="afd"/>
        <w:spacing w:beforeAutospacing="0" w:afterAutospacing="0" w:line="360" w:lineRule="auto"/>
        <w:divId w:val="266810958"/>
      </w:pPr>
      <w:r w:rsidRPr="00FE2263">
        <w:rPr>
          <w:rStyle w:val="affb"/>
        </w:rPr>
        <w:t>Комментарии:</w:t>
      </w:r>
      <w:r w:rsidRPr="00FE2263">
        <w:t xml:space="preserve"> </w:t>
      </w:r>
      <w:r w:rsidRPr="00FE2263">
        <w:rPr>
          <w:rStyle w:val="affc"/>
        </w:rPr>
        <w:t>выявление моноклонального иммуноглобулина (так называемого М-градиента, независимо от его величины) является одним из основных диагностических критериев МВ. Кроме того, необходимо определение уровня нормальных Ig сыворотки крови</w:t>
      </w:r>
      <w:r w:rsidR="0070759B" w:rsidRPr="00FE2263">
        <w:rPr>
          <w:rStyle w:val="affc"/>
        </w:rPr>
        <w:t xml:space="preserve"> </w:t>
      </w:r>
      <w:r w:rsidR="0070759B" w:rsidRPr="00FE2263">
        <w:fldChar w:fldCharType="begin" w:fldLock="1"/>
      </w:r>
      <w:r w:rsidR="00D2308B">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0070759B" w:rsidRPr="00FE2263">
        <w:fldChar w:fldCharType="separate"/>
      </w:r>
      <w:r w:rsidR="0070759B" w:rsidRPr="00FE2263">
        <w:rPr>
          <w:noProof/>
        </w:rPr>
        <w:t>[1–3]</w:t>
      </w:r>
      <w:r w:rsidR="0070759B" w:rsidRPr="00FE2263">
        <w:fldChar w:fldCharType="end"/>
      </w:r>
      <w:r w:rsidR="0070759B" w:rsidRPr="00FE2263">
        <w:rPr>
          <w:iCs/>
        </w:rPr>
        <w:t>.</w:t>
      </w:r>
    </w:p>
    <w:p w14:paraId="3CCC6024" w14:textId="7DF46BA8" w:rsidR="00B8381E" w:rsidRPr="00FE2263" w:rsidRDefault="00B8381E" w:rsidP="0070759B">
      <w:pPr>
        <w:pStyle w:val="afff8"/>
        <w:spacing w:before="0"/>
        <w:divId w:val="266810958"/>
        <w:rPr>
          <w:rFonts w:eastAsiaTheme="minorEastAsia"/>
        </w:rPr>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выполнить</w:t>
      </w:r>
      <w:r w:rsidR="002759A5" w:rsidRPr="00FE2263">
        <w:t xml:space="preserve"> молекулярно-генетическое исследование</w:t>
      </w:r>
      <w:r w:rsidRPr="00FE2263">
        <w:t xml:space="preserve"> </w:t>
      </w:r>
      <w:r w:rsidR="009F156F" w:rsidRPr="00FE2263">
        <w:t>точечной мутации P.L625P в гене MYD88 методом ПЦР</w:t>
      </w:r>
      <w:r w:rsidR="009F156F" w:rsidRPr="00FE2263" w:rsidDel="002759A5">
        <w:t xml:space="preserve"> </w:t>
      </w:r>
      <w:r w:rsidR="009F156F" w:rsidRPr="00FE2263">
        <w:t xml:space="preserve">в </w:t>
      </w:r>
      <w:r w:rsidRPr="00FE2263">
        <w:t>лимфоплазмоцитарных клет</w:t>
      </w:r>
      <w:r w:rsidR="009F156F" w:rsidRPr="00FE2263">
        <w:t>ках</w:t>
      </w:r>
      <w:r w:rsidRPr="00FE2263">
        <w:t xml:space="preserve"> </w:t>
      </w:r>
      <w:r w:rsidRPr="00FE2263">
        <w:lastRenderedPageBreak/>
        <w:t>костного мозга молекулярным методом на наличие мутации MYD88 (L265P)</w:t>
      </w:r>
      <w:r w:rsidR="0070759B" w:rsidRPr="00FE2263">
        <w:t xml:space="preserve"> </w:t>
      </w:r>
      <w:r w:rsidR="0070759B" w:rsidRPr="00FE2263">
        <w:fldChar w:fldCharType="begin" w:fldLock="1"/>
      </w:r>
      <w:r w:rsidR="0070759B" w:rsidRPr="00FE2263">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DOI":"10.1182/blood-2012-09-457101","ISSN":"15280020","abstract":"A study has shown that MYD88 (L265P) is a recurring somatic mutation in Waldenström’s macroglobulinemia (WM). We developed an allele-specific polymerase chain reaction (PCR) for this mutation, and analyzed bone marrow or peripheral blood samples from 58 patients with WM, 77 with IgM monoclonal gammopathy of undetermined significance (IgM-MGUS), 84 with splenic marginal zone lymphoma (SMZL), and 52 with B-cell chronic lymphoproliferative disorders (B-CLPD). MYD88 (L265P) was detected in 58/58 (100%) patients with WM, 36/77 (47%) with IgM-MGUS, 5/84 (6%) with SMZL, and 3/52 (4%) with B-CLPD. Compared to IgM-MGUS patients with wild-type MYD88, those carrying MYD88 (L265P) showed significantly higher levels of IgM (P &lt; .0001) and presented Bence-Jones proteinuria more frequently at diagnosis (P 5 .002). During follow-up, 9 patients with IgM-MGUS progressed to WM or to marginal zone lymphoma. Using a case-control approach, the risk of evolution of patients carrying MYD88 (L265P) was significantly higher than that of patients with wild-type MYD88 (odds ratio 4.7, 95% confidence interval 0.8 to 48.7, P 5 .047). These findings indicate that the allele-specific PCR we developed is a useful diagnostic tool for patients with WM or IgM-MGUS. In this latter condition, MYD88 (L265P) is associated with greater disease burden and higher risk of disease progression, and the mutation may therefore also represent a useful prognostic marker.","author":[{"dropping-particle":"","family":"Varettoni","given":"Marzia","non-dropping-particle":"","parse-names":false,"suffix":""},{"dropping-particle":"","family":"Arcaini","given":"Luca","non-dropping-particle":"","parse-names":false,"suffix":""},{"dropping-particle":"","family":"Zibellini","given":"Silvia","non-dropping-particle":"","parse-names":false,"suffix":""},{"dropping-particle":"","family":"Boveri","given":"Emanuela","non-dropping-particle":"","parse-names":false,"suffix":""},{"dropping-particle":"","family":"Rattotti","given":"Sara","non-dropping-particle":"","parse-names":false,"suffix":""},{"dropping-particle":"","family":"Riboni","given":"Roberta","non-dropping-particle":"","parse-names":false,"suffix":""},{"dropping-particle":"","family":"Corso","given":"Alessandro","non-dropping-particle":"","parse-names":false,"suffix":""},{"dropping-particle":"","family":"Orlandi","given":"Ester","non-dropping-particle":"","parse-names":false,"suffix":""},{"dropping-particle":"","family":"Bonfichi","given":"Maurizio","non-dropping-particle":"","parse-names":false,"suffix":""},{"dropping-particle":"","family":"Gotti","given":"Manuel","non-dropping-particle":"","parse-names":false,"suffix":""},{"dropping-particle":"","family":"Pascutto","given":"Cristiana","non-dropping-particle":"","parse-names":false,"suffix":""},{"dropping-particle":"","family":"Mangiacavalli","given":"Silvia","non-dropping-particle":"","parse-names":false,"suffix":""},{"dropping-particle":"","family":"Croci","given":"Giorgio","non-dropping-particle":"","parse-names":false,"suffix":""},{"dropping-particle":"","family":"Fiaccadori","given":"Valeria","non-dropping-particle":"","parse-names":false,"suffix":""},{"dropping-particle":"","family":"Morello","given":"Lucia","non-dropping-particle":"","parse-names":false,"suffix":""},{"dropping-particle":"","family":"Guerrera","given":"Maria Luisa","non-dropping-particle":"","parse-names":false,"suffix":""},{"dropping-particle":"","family":"Paulli","given":"Marco","non-dropping-particle":"","parse-names":false,"suffix":""},{"dropping-particle":"","family":"Cazzola","given":"Mario","non-dropping-particle":"","parse-names":false,"suffix":""}],"container-title":"Blood","id":"ITEM-3","issue":"13","issued":{"date-parts":[["2013","3","28"]]},"page":"2522-2528","publisher":"American Society of Hematology","title":"Prevalence and clinical significance of the MYD88 (L265P) somatic mutation in Waldenström’s macroglobulinemia and related lymphoid neoplasms","type":"article-journal","volume":"121"},"uris":["http://www.mendeley.com/documents/?uuid=e1c3d42a-0ef8-4b4d-958d-e5d2e49866de"]},{"id":"ITEM-4","itemData":{"DOI":"10.1056/NEJMoa1200710","ISSN":"15334406","PMID":"22931316","abstract":"Background: Waldenström's macroglobulinemia is an incurable, IgM-secreting lymphoplasmacytic lymphoma (LPL). The underlying mutation in this disorder has not been delineated. Methods: We performed whole-genome sequencing of bone marrow LPL cells in 30 patients with Waldenström's macroglobulinemia, with paired normal-tissue and tumor-tissue sequencing in 10 patients. Sanger sequencing was used to validate the findings in samples from an expanded cohort of patients with LPL, those with other B-cell disorders that have some of the same features as LPL, and healthy donors. Results: Among the patients with Waldenström's macroglobulinemia, a somatic variant (T→C) in LPL cells was identified at position 38182641 at 3p22.2 in the samples from all 10 patients with paired tissue samples and in 17 of 20 samples from patients with unpaired samples. This variant predicted an amino acid change (L265P) in MYD88, a mutation that triggers IRAK-mediated NF-κB signaling. Sanger sequencing identified MYD88 L265P in tumor samples from 49 of 54 patients with Waldenström's macroglobulinemia and in 3 of 3 patients with non-IgM-secreting LPL (91% of all patients with LPL). MYD88 L265P was absent in paired normal tissue samples from patients with Waldenström's macroglobulinemia or non-IgM LPL and in B cells from healthy donors and was absent or rarely expressed in samples from patients with multiple myeloma, marginal-zone lymphoma, or IgM monoclonal gammopathy of unknown significance. Inhibition of MYD88 signaling reduced IκBα and NF-κB p65 phosphorylation, as well as NF-κB nuclear staining, in Waldenström's macroglobulinemia cells expressing MYD88 L265P. Somatic variants in ARID1A in 5 of 30 patients (17%), leading to a premature stop or frameshift, were also identified and were associated with an increased disease burden. In addition, 2 of 3 patients with Waldenström's macroglobulinemia who had wild-type MYD88 had somatic variants in MLL2. Conclusions: MYD88 L265P is a commonly recurring mutation in patients with Waldenström's macroglobulinemia that can be useful in differentiating Waldenström's macroglobulinemia and non-IgM LPL from B-cell disorders that have some of the same features. Copyright © 2012 Massachusetts Medical Society.","author":[{"dropping-particle":"","family":"Treon","given":"Steven P.","non-dropping-particle":"","parse-names":false,"suffix":""},{"dropping-particle":"","family":"Xu","given":"Lian","non-dropping-particle":"","parse-names":false,"suffix":""},{"dropping-particle":"","family":"Yang","given":"Guang","non-dropping-particle":"","parse-names":false,"suffix":""},{"dropping-particle":"","family":"Zhou","given":"Yangsheng","non-dropping-particle":"","parse-names":false,"suffix":""},{"dropping-particle":"","family":"Liu","given":"Xia","non-dropping-particle":"","parse-names":false,"suffix":""},{"dropping-particle":"","family":"Cao","given":"Yang","non-dropping-particle":"","parse-names":false,"suffix":""},{"dropping-particle":"","family":"Sheehy","given":"Patricia","non-dropping-particle":"","parse-names":false,"suffix":""},{"dropping-particle":"","family":"Manning","given":"Robert J.","non-dropping-particle":"","parse-names":false,"suffix":""},{"dropping-particle":"","family":"Patterson","given":"Christopher J.","non-dropping-particle":"","parse-names":false,"suffix":""},{"dropping-particle":"","family":"Tripsas","given":"Christina","non-dropping-particle":"","parse-names":false,"suffix":""},{"dropping-particle":"","family":"Arcaini","given":"Luca","non-dropping-particle":"","parse-names":false,"suffix":""},{"dropping-particle":"","family":"Pinkus","given":"Geraldine S.","non-dropping-particle":"","parse-names":false,"suffix":""},{"dropping-particle":"","family":"Rodig","given":"Scott J.","non-dropping-particle":"","parse-names":false,"suffix":""},{"dropping-particle":"","family":"Sohani","given":"Aliyah R.","non-dropping-particle":"","parse-names":false,"suffix":""},{"dropping-particle":"","family":"Harris","given":"Nancy Lee","non-dropping-particle":"","parse-names":false,"suffix":""},{"dropping-particle":"","family":"Laramie","given":"Jason M.","non-dropping-particle":"","parse-names":false,"suffix":""},{"dropping-particle":"","family":"Skifter","given":"Donald A.","non-dropping-particle":"","parse-names":false,"suffix":""},{"dropping-particle":"","family":"Lincoln","given":"Stephen E.","non-dropping-particle":"","parse-names":false,"suffix":""},{"dropping-particle":"","family":"Hunter","given":"Zachary R.","non-dropping-particle":"","parse-names":false,"suffix":""}],"container-title":"New England Journal of Medicine","id":"ITEM-4","issue":"9","issued":{"date-parts":[["2012","8","30"]]},"page":"826-833","publisher":"Massachussetts Medical Society","title":"MYD88 L265P somatic mutation in Waldenström's macroglobulinemia","type":"article-journal","volume":"367"},"uris":["http://www.mendeley.com/documents/?uuid=9805db8c-bb90-314d-bc6d-9cf8ad75740d"]}],"mendeley":{"formattedCitation":"[1,2,4,5]","plainTextFormattedCitation":"[1,2,4,5]","previouslyFormattedCitation":"[1,2,4,5]"},"properties":{"noteIndex":0},"schema":"https://github.com/citation-style-language/schema/raw/master/csl-citation.json"}</w:instrText>
      </w:r>
      <w:r w:rsidR="0070759B" w:rsidRPr="00FE2263">
        <w:fldChar w:fldCharType="separate"/>
      </w:r>
      <w:r w:rsidR="0070759B" w:rsidRPr="00FE2263">
        <w:rPr>
          <w:noProof/>
        </w:rPr>
        <w:t>[1,2,4,5]</w:t>
      </w:r>
      <w:r w:rsidR="0070759B" w:rsidRPr="00FE2263">
        <w:fldChar w:fldCharType="end"/>
      </w:r>
      <w:r w:rsidR="0070759B" w:rsidRPr="00FE2263">
        <w:rPr>
          <w:iCs/>
        </w:rPr>
        <w:t>.</w:t>
      </w:r>
    </w:p>
    <w:p w14:paraId="07911854" w14:textId="6CCD1CE7" w:rsidR="00B8381E" w:rsidRPr="00FE2263" w:rsidRDefault="00B8381E" w:rsidP="00F817BC">
      <w:pPr>
        <w:pStyle w:val="afe"/>
        <w:ind w:firstLine="0"/>
        <w:divId w:val="266810958"/>
        <w:rPr>
          <w:b/>
        </w:rPr>
      </w:pPr>
      <w:r w:rsidRPr="00FE2263">
        <w:rPr>
          <w:b/>
        </w:rPr>
        <w:t xml:space="preserve">Уровень убедительности рекомендаций </w:t>
      </w:r>
      <w:r w:rsidR="00FC38C4" w:rsidRPr="00FE2263">
        <w:rPr>
          <w:b/>
        </w:rPr>
        <w:t xml:space="preserve">В </w:t>
      </w:r>
      <w:r w:rsidRPr="00FE2263">
        <w:rPr>
          <w:b/>
        </w:rPr>
        <w:t xml:space="preserve">(уровень достоверности доказательств </w:t>
      </w:r>
      <w:r w:rsidR="00FC38C4" w:rsidRPr="00FE2263">
        <w:rPr>
          <w:b/>
        </w:rPr>
        <w:t>3</w:t>
      </w:r>
      <w:r w:rsidRPr="00FE2263">
        <w:rPr>
          <w:b/>
        </w:rPr>
        <w:t>).</w:t>
      </w:r>
    </w:p>
    <w:p w14:paraId="645EFA6C" w14:textId="77777777" w:rsidR="00B8381E" w:rsidRPr="00FE2263" w:rsidRDefault="00B8381E" w:rsidP="00F817BC">
      <w:pPr>
        <w:pStyle w:val="afd"/>
        <w:spacing w:beforeAutospacing="0" w:afterAutospacing="0" w:line="360" w:lineRule="auto"/>
        <w:divId w:val="266810958"/>
      </w:pPr>
      <w:r w:rsidRPr="00FE2263">
        <w:rPr>
          <w:rStyle w:val="affb"/>
        </w:rPr>
        <w:t>Комментарии:</w:t>
      </w:r>
      <w:r w:rsidRPr="00FE2263">
        <w:t xml:space="preserve"> </w:t>
      </w:r>
      <w:r w:rsidRPr="00FE2263">
        <w:rPr>
          <w:rStyle w:val="affc"/>
        </w:rPr>
        <w:t>применяется для дифференциальной диагностики с В-клеточной лимфомой из клеток маргинальной зоны с     секрецией М-парапротеина, имеющей сходный фенотип. Отсутствие мутации исключает диагноз лимфоплазмоцитарной лимфомы/МВ.</w:t>
      </w:r>
    </w:p>
    <w:p w14:paraId="2AB9EC02" w14:textId="3DF5EC3A" w:rsidR="00B8381E" w:rsidRPr="00FE2263" w:rsidRDefault="00B8381E" w:rsidP="0070759B">
      <w:pPr>
        <w:pStyle w:val="afff8"/>
        <w:spacing w:before="0"/>
        <w:divId w:val="266810958"/>
      </w:pPr>
      <w:r w:rsidRPr="00FE2263">
        <w:t>Всем пациентам с МВ перед проведением противоопухолевой терапии рекомендуется</w:t>
      </w:r>
      <w:r w:rsidRPr="00FE2263">
        <w:rPr>
          <w:b/>
        </w:rPr>
        <w:t xml:space="preserve"> </w:t>
      </w:r>
      <w:r w:rsidRPr="00FE2263">
        <w:t xml:space="preserve">выполнить развернутый </w:t>
      </w:r>
      <w:r w:rsidR="004B21E9" w:rsidRPr="00FE2263">
        <w:t>общий (</w:t>
      </w:r>
      <w:r w:rsidRPr="00FE2263">
        <w:t>клинический</w:t>
      </w:r>
      <w:r w:rsidR="004B21E9" w:rsidRPr="00FE2263">
        <w:t>)</w:t>
      </w:r>
      <w:r w:rsidRPr="00FE2263">
        <w:t xml:space="preserve"> анализ крови с определением гемоглобина, эритроцитов, тромбоцитов, лейкоцитов, подсчетом лейкоцитарной формулы и количества ретикулоцитов</w:t>
      </w:r>
      <w:r w:rsidR="0070759B" w:rsidRPr="00FE2263">
        <w:t xml:space="preserve"> для уточнения состояния пациента</w:t>
      </w:r>
      <w:r w:rsidR="00C46D62" w:rsidRPr="00FE2263">
        <w:t>, активности заболевания</w:t>
      </w:r>
      <w:r w:rsidR="0070759B" w:rsidRPr="00FE2263">
        <w:t xml:space="preserve"> и возможности проведения противоопухолевого лечения </w:t>
      </w:r>
      <w:r w:rsidR="0070759B" w:rsidRPr="00FE2263">
        <w:fldChar w:fldCharType="begin" w:fldLock="1"/>
      </w:r>
      <w:r w:rsidR="00D2308B">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id":"ITEM-2","itemData":{"DOI":"10.1182/blood-2008-08-174961","ISSN":"00064971","abstract":"Recently, many new drugs have been developed for the treatment of Waldenström macroglobulinemia (WM). To optimize the treatment according to the prognosis and to facilitate the comparison of trials, we developed an International Prognostic Scoring System for WM in a series of 587 patients with clearly defined criteria for diagnosis and for initiation of treatment. The median survival after treatment initiation was 87 months. Five adverse covariates were identified: advanced age (&gt;65 years), hemoglobin less than or equal to 11.5 g/dL, platelet count less than or equal to 100 × 10 9/L, β2-microglobulin more than 3 mg/L, and serum monoclonal protein concentration more than 7.0 g/dL. Low-risk patients (27%) presented with no or 1 of the adverse characteristics and advanced age, intermediate-risk patients (38%) with 2 adverse characteristics or only advanced age, and high-risk patients (35%) with more than 2 adverse characteristics. Five-year survival rates were 87%, 68%, and 36%, respectively (P &lt; .001). The ISSWM retained its prognostic significance in subgroups defined by age, treatment with alkylating agent, and purine analog. Thus, the ISSWM may provide a means to design risk-adapted studies. However, independent validation and new biologic markers may enhance its significance. © 2009 by The American Society of Hematology.","author":[{"dropping-particle":"","family":"Morel","given":"Pierre","non-dropping-particle":"","parse-names":false,"suffix":""},{"dropping-particle":"","family":"Duhamel","given":"Alain","non-dropping-particle":"","parse-names":false,"suffix":""},{"dropping-particle":"","family":"Gobbi","given":"Paolo","non-dropping-particle":"","parse-names":false,"suffix":""},{"dropping-particle":"","family":"Dimopoulos","given":"Meletios A.","non-dropping-particle":"","parse-names":false,"suffix":""},{"dropping-particle":"V.","family":"Dhodapkar","given":"Madhav","non-dropping-particle":"","parse-names":false,"suffix":""},{"dropping-particle":"","family":"McCoy","given":"Jason","non-dropping-particle":"","parse-names":false,"suffix":""},{"dropping-particle":"","family":"Crowley","given":"John","non-dropping-particle":"","parse-names":false,"suffix":""},{"dropping-particle":"","family":"Ocio","given":"Enrique M.","non-dropping-particle":"","parse-names":false,"suffix":""},{"dropping-particle":"","family":"Garcia-Sanz","given":"Ramon","non-dropping-particle":"","parse-names":false,"suffix":""},{"dropping-particle":"","family":"Treon","given":"Steven P.","non-dropping-particle":"","parse-names":false,"suffix":""},{"dropping-particle":"","family":"Leblond","given":"Veronique","non-dropping-particle":"","parse-names":false,"suffix":""},{"dropping-particle":"","family":"Kyle","given":"Robert A.","non-dropping-particle":"","parse-names":false,"suffix":""},{"dropping-particle":"","family":"Barlogie","given":"Bart","non-dropping-particle":"","parse-names":false,"suffix":""},{"dropping-particle":"","family":"Merlini","given":"Giampaolo","non-dropping-particle":"","parse-names":false,"suffix":""}],"container-title":"Blood","id":"ITEM-2","issue":"18","issued":{"date-parts":[["2009","4","30"]]},"page":"4163-4170","title":"International prognostic scoring system for Waldenström macroglobulinemia","type":"article-journal","volume":"113"},"uris":["http://www.mendeley.com/documents/?uuid=076392d3-8e9f-3db3-9423-3f91179d60c2"]}],"mendeley":{"formattedCitation":"[3,6]","plainTextFormattedCitation":"[3,6]","previouslyFormattedCitation":"[3,6]"},"properties":{"noteIndex":0},"schema":"https://github.com/citation-style-language/schema/raw/master/csl-citation.json"}</w:instrText>
      </w:r>
      <w:r w:rsidR="0070759B" w:rsidRPr="00FE2263">
        <w:fldChar w:fldCharType="separate"/>
      </w:r>
      <w:r w:rsidR="0070759B" w:rsidRPr="00FE2263">
        <w:rPr>
          <w:noProof/>
        </w:rPr>
        <w:t>[3,6]</w:t>
      </w:r>
      <w:r w:rsidR="0070759B" w:rsidRPr="00FE2263">
        <w:fldChar w:fldCharType="end"/>
      </w:r>
      <w:r w:rsidR="00C46D62" w:rsidRPr="00FE2263">
        <w:rPr>
          <w:lang w:val="en-US"/>
        </w:rPr>
        <w:t>.</w:t>
      </w:r>
    </w:p>
    <w:p w14:paraId="399FDC59" w14:textId="6C578EA6" w:rsidR="00B8381E" w:rsidRPr="00FE2263" w:rsidRDefault="00B8381E" w:rsidP="00F817BC">
      <w:pPr>
        <w:pStyle w:val="afe"/>
        <w:ind w:firstLine="0"/>
        <w:divId w:val="266810958"/>
        <w:rPr>
          <w:b/>
        </w:rPr>
      </w:pPr>
      <w:r w:rsidRPr="00FE2263">
        <w:rPr>
          <w:b/>
        </w:rPr>
        <w:t xml:space="preserve">Уровень убедительности рекомендаций С (уровень достоверности доказательств </w:t>
      </w:r>
      <w:r w:rsidR="0034023C" w:rsidRPr="00FE2263">
        <w:rPr>
          <w:b/>
        </w:rPr>
        <w:t>4</w:t>
      </w:r>
      <w:r w:rsidRPr="00FE2263">
        <w:rPr>
          <w:b/>
        </w:rPr>
        <w:t>).</w:t>
      </w:r>
    </w:p>
    <w:p w14:paraId="44D51115" w14:textId="1449838A" w:rsidR="00B8381E" w:rsidRPr="00FE2263" w:rsidRDefault="00B8381E" w:rsidP="00C46D62">
      <w:pPr>
        <w:pStyle w:val="afff8"/>
        <w:spacing w:before="0"/>
        <w:divId w:val="266810958"/>
      </w:pPr>
      <w:r w:rsidRPr="00FE2263">
        <w:t>Всем пациентам с МВ перед проведением противоопухолевой терапии рекомендуется</w:t>
      </w:r>
      <w:r w:rsidRPr="00FE2263">
        <w:rPr>
          <w:b/>
        </w:rPr>
        <w:t xml:space="preserve"> </w:t>
      </w:r>
      <w:r w:rsidRPr="00FE2263">
        <w:t>выполнить биохимический анализ крови</w:t>
      </w:r>
      <w:r w:rsidR="004B21E9" w:rsidRPr="00FE2263">
        <w:t xml:space="preserve"> общетерапевтический</w:t>
      </w:r>
      <w:r w:rsidRPr="00FE2263">
        <w:t>, включающий обязательное определение ЛДГ, мочевой кислоты, мочевины, креатинина, общего белка, альбумина, билирубина, АСТ, АЛТ, щелочной фосфатазы, кальция, кальция</w:t>
      </w:r>
      <w:r w:rsidR="0070759B" w:rsidRPr="00FE2263">
        <w:t xml:space="preserve"> </w:t>
      </w:r>
      <w:r w:rsidR="00C46D62" w:rsidRPr="00FE2263">
        <w:t>для уточнения состояния пациента, активности заболевания и возможности проведения противоопухолевого лечения</w:t>
      </w:r>
      <w:r w:rsidR="003D7932" w:rsidRPr="00FE2263">
        <w:t xml:space="preserve"> </w:t>
      </w:r>
      <w:r w:rsidR="003D7932" w:rsidRPr="00FE2263">
        <w:fldChar w:fldCharType="begin" w:fldLock="1"/>
      </w:r>
      <w:r w:rsidR="00D2308B">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id":"ITEM-2","itemData":{"author":[{"dropping-particle":"","family":"Kastritis","given":"E.","non-dropping-particle":"","parse-names":false,"suffix":""},{"dropping-particle":"","family":"Leblond","given":"V.","non-dropping-particle":"","parse-names":false,"suffix":""},{"dropping-particle":"","family":"Dimopoulos","given":"M.A.","non-dropping-particle":"","parse-names":false,"suffix":""},{"dropping-particle":"","family":"Kimby","given":"E.","non-dropping-particle":"","parse-names":false,"suffix":""},{"dropping-particle":"","family":"Staber","given":"P.","non-dropping-particle":"","parse-names":false,"suffix":""},{"dropping-particle":"","family":"Kersten","given":"M.J.","non-dropping-particle":"","parse-names":false,"suffix":""},{"dropping-particle":"","family":"Tedeschi","given":"A.","non-dropping-particle":"","parse-names":false,"suffix":""},{"dropping-particle":"","family":"Buske","given":"C.","non-dropping-particle":"","parse-names":false,"suffix":""}],"container-title":"Annals of Oncology","id":"ITEM-2","issue":"Supp. 4","issued":{"date-parts":[["2018"]]},"page":"iv41-iv50","title":"Waldenström's macroglobulinaemia: ESMO Clinical Practice Guidelines for diagnosis, treatment and follow-up","type":"article-journal","volume":"29"},"uris":["http://www.mendeley.com/documents/?uuid=6d8b514f-f1d8-4ed9-9995-7bbc3faf39a7"]},{"id":"ITEM-3","itemData":{"DOI":"10.3816/CLM.2009.n.012","ISSN":"15579190","abstract":"We analyzed 232 patients with previously untreated, symptomatic WM, of whom 10% were 50 years of age and 21% were &gt; 75 years of age. Disease features and response to treatment were similar among age groups. Patients &gt; 75 years of age had significantly shorter survival (OS; 53 months vs. 113 months for those &gt; 50-75 years vs. not reached for patients 50 years of age; P &lt; .001). Despite the fact that 33% of elderly patients died of causes unrelated to WM, disease-specific survival (DSS) was 72 months for patients &gt; 75 years, 120 months for those &gt; 50-75 years and not reached for patients 50 years (P = .001). International Prognostic Scoring System for WM (IPSSWM) could discriminate 3 risk groups with significantly different OS or DSS. The addition of elevated serum lactate dehydrogenase in the IPSS improved the ability of IPSS to identify a group of patients with a significantly worse outcome (median survival, 55 months).","author":[{"dropping-particle":"","family":"Kastritis","given":"Efstathios","non-dropping-particle":"","parse-names":false,"suffix":""},{"dropping-particle":"","family":"Zervas","given":"Konstantinos","non-dropping-particle":"","parse-names":false,"suffix":""},{"dropping-particle":"","family":"Repoussis","given":"Panagiotis","non-dropping-particle":"","parse-names":false,"suffix":""},{"dropping-particle":"","family":"Michali","given":"Evridiki","non-dropping-particle":"","parse-names":false,"suffix":""},{"dropping-particle":"","family":"Katodrytou","given":"Eirini","non-dropping-particle":"","parse-names":false,"suffix":""},{"dropping-particle":"","family":"Zomas","given":"Athanasios","non-dropping-particle":"","parse-names":false,"suffix":""},{"dropping-particle":"","family":"Simeonidis","given":"Argiris","non-dropping-particle":"","parse-names":false,"suffix":""},{"dropping-particle":"","family":"Terpos","given":"Evangelos","non-dropping-particle":"","parse-names":false,"suffix":""},{"dropping-particle":"","family":"Delimbassi","given":"Sossana","non-dropping-particle":"","parse-names":false,"suffix":""},{"dropping-particle":"","family":"Vassou","given":"Amalia","non-dropping-particle":"","parse-names":false,"suffix":""},{"dropping-particle":"","family":"Gika","given":"Dimitra","non-dropping-particle":"","parse-names":false,"suffix":""},{"dropping-particle":"","family":"Dimopoulos","given":"Meletios","non-dropping-particle":"","parse-names":false,"suffix":""},{"dropping-particle":"","family":"Myeloma","given":"Greek","non-dropping-particle":"","parse-names":false,"suffix":""}],"container-title":"Clinical Lymphoma and Myeloma","id":"ITEM-3","issue":"1","issued":{"date-parts":[["2009","3"]]},"page":"50-52","publisher":"Cancer Information Group, LP","title":"Prognostication in young and old patients with Waldenström's macroglobulinemia: Importance of the international prognostic scoring system and of serum lactate dehydrogenase","type":"article-journal","volume":"9"},"uris":["http://www.mendeley.com/documents/?uuid=1d253017-0e7d-39d0-a289-1aecb3a2fcea"]},{"id":"ITEM-4","itemData":{"DOI":"10.1182/blood-2008-08-174961","ISSN":"00064971","abstract":"Recently, many new drugs have been developed for the treatment of Waldenström macroglobulinemia (WM). To optimize the treatment according to the prognosis and to facilitate the comparison of trials, we developed an International Prognostic Scoring System for WM in a series of 587 patients with clearly defined criteria for diagnosis and for initiation of treatment. The median survival after treatment initiation was 87 months. Five adverse covariates were identified: advanced age (&gt;65 years), hemoglobin less than or equal to 11.5 g/dL, platelet count less than or equal to 100 × 10 9/L, β2-microglobulin more than 3 mg/L, and serum monoclonal protein concentration more than 7.0 g/dL. Low-risk patients (27%) presented with no or 1 of the adverse characteristics and advanced age, intermediate-risk patients (38%) with 2 adverse characteristics or only advanced age, and high-risk patients (35%) with more than 2 adverse characteristics. Five-year survival rates were 87%, 68%, and 36%, respectively (P &lt; .001). The ISSWM retained its prognostic significance in subgroups defined by age, treatment with alkylating agent, and purine analog. Thus, the ISSWM may provide a means to design risk-adapted studies. However, independent validation and new biologic markers may enhance its significance. © 2009 by The American Society of Hematology.","author":[{"dropping-particle":"","family":"Morel","given":"Pierre","non-dropping-particle":"","parse-names":false,"suffix":""},{"dropping-particle":"","family":"Duhamel","given":"Alain","non-dropping-particle":"","parse-names":false,"suffix":""},{"dropping-particle":"","family":"Gobbi","given":"Paolo","non-dropping-particle":"","parse-names":false,"suffix":""},{"dropping-particle":"","family":"Dimopoulos","given":"Meletios A.","non-dropping-particle":"","parse-names":false,"suffix":""},{"dropping-particle":"V.","family":"Dhodapkar","given":"Madhav","non-dropping-particle":"","parse-names":false,"suffix":""},{"dropping-particle":"","family":"McCoy","given":"Jason","non-dropping-particle":"","parse-names":false,"suffix":""},{"dropping-particle":"","family":"Crowley","given":"John","non-dropping-particle":"","parse-names":false,"suffix":""},{"dropping-particle":"","family":"Ocio","given":"Enrique M.","non-dropping-particle":"","parse-names":false,"suffix":""},{"dropping-particle":"","family":"Garcia-Sanz","given":"Ramon","non-dropping-particle":"","parse-names":false,"suffix":""},{"dropping-particle":"","family":"Treon","given":"Steven P.","non-dropping-particle":"","parse-names":false,"suffix":""},{"dropping-particle":"","family":"Leblond","given":"Veronique","non-dropping-particle":"","parse-names":false,"suffix":""},{"dropping-particle":"","family":"Kyle","given":"Robert A.","non-dropping-particle":"","parse-names":false,"suffix":""},{"dropping-particle":"","family":"Barlogie","given":"Bart","non-dropping-particle":"","parse-names":false,"suffix":""},{"dropping-particle":"","family":"Merlini","given":"Giampaolo","non-dropping-particle":"","parse-names":false,"suffix":""}],"container-title":"Blood","id":"ITEM-4","issue":"18","issued":{"date-parts":[["2009","4","30"]]},"page":"4163-4170","title":"International prognostic scoring system for Waldenström macroglobulinemia","type":"article-journal","volume":"113"},"uris":["http://www.mendeley.com/documents/?uuid=076392d3-8e9f-3db3-9423-3f91179d60c2"]}],"mendeley":{"formattedCitation":"[3,6–8]","plainTextFormattedCitation":"[3,6–8]","previouslyFormattedCitation":"[3,6–8]"},"properties":{"noteIndex":0},"schema":"https://github.com/citation-style-language/schema/raw/master/csl-citation.json"}</w:instrText>
      </w:r>
      <w:r w:rsidR="003D7932" w:rsidRPr="00FE2263">
        <w:fldChar w:fldCharType="separate"/>
      </w:r>
      <w:r w:rsidR="003D7932" w:rsidRPr="00FE2263">
        <w:rPr>
          <w:noProof/>
        </w:rPr>
        <w:t>[3,6–8]</w:t>
      </w:r>
      <w:r w:rsidR="003D7932" w:rsidRPr="00FE2263">
        <w:fldChar w:fldCharType="end"/>
      </w:r>
      <w:r w:rsidRPr="00FE2263">
        <w:rPr>
          <w:rStyle w:val="affb"/>
          <w:b w:val="0"/>
          <w:bCs w:val="0"/>
        </w:rPr>
        <w:t>.</w:t>
      </w:r>
    </w:p>
    <w:p w14:paraId="3CFD28CC" w14:textId="77777777" w:rsidR="00B8381E" w:rsidRPr="00FE2263" w:rsidRDefault="00B8381E" w:rsidP="00F817BC">
      <w:pPr>
        <w:pStyle w:val="afe"/>
        <w:ind w:firstLine="0"/>
        <w:divId w:val="266810958"/>
        <w:rPr>
          <w:b/>
        </w:rPr>
      </w:pPr>
      <w:r w:rsidRPr="00FE2263">
        <w:rPr>
          <w:b/>
        </w:rPr>
        <w:t>Уровень убедительности рекомендаций С (уровень достоверности доказательств 5).</w:t>
      </w:r>
    </w:p>
    <w:p w14:paraId="5712EF9A" w14:textId="3EF6B593" w:rsidR="00B8381E" w:rsidRPr="00FE2263" w:rsidRDefault="00B8381E" w:rsidP="003D7932">
      <w:pPr>
        <w:pStyle w:val="afff8"/>
        <w:spacing w:before="0"/>
        <w:divId w:val="266810958"/>
      </w:pPr>
      <w:r w:rsidRPr="00FE2263">
        <w:t>Всем пациентам с МВ перед проведением противоопухолевой терапии рекомендуется</w:t>
      </w:r>
      <w:r w:rsidRPr="00FE2263">
        <w:rPr>
          <w:b/>
        </w:rPr>
        <w:t xml:space="preserve"> </w:t>
      </w:r>
      <w:r w:rsidRPr="00FE2263">
        <w:t>выполнить общий</w:t>
      </w:r>
      <w:r w:rsidR="004B21E9" w:rsidRPr="00FE2263">
        <w:t xml:space="preserve"> (клинический)</w:t>
      </w:r>
      <w:r w:rsidRPr="00FE2263">
        <w:t xml:space="preserve"> анализ мочи</w:t>
      </w:r>
      <w:r w:rsidR="003D7932" w:rsidRPr="00FE2263">
        <w:t xml:space="preserve"> для уточнения состояния пациента, активности заболевания и возможности проведения противоопухолевого лечения </w:t>
      </w:r>
      <w:r w:rsidR="003D7932" w:rsidRPr="00FE2263">
        <w:fldChar w:fldCharType="begin" w:fldLock="1"/>
      </w:r>
      <w:r w:rsidR="003D7932" w:rsidRPr="00FE226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9]","plainTextFormattedCitation":"[9]","previouslyFormattedCitation":"[9]"},"properties":{"noteIndex":0},"schema":"https://github.com/citation-style-language/schema/raw/master/csl-citation.json"}</w:instrText>
      </w:r>
      <w:r w:rsidR="003D7932" w:rsidRPr="00FE2263">
        <w:fldChar w:fldCharType="separate"/>
      </w:r>
      <w:r w:rsidR="003D7932" w:rsidRPr="00FE2263">
        <w:rPr>
          <w:noProof/>
        </w:rPr>
        <w:t>[9]</w:t>
      </w:r>
      <w:r w:rsidR="003D7932" w:rsidRPr="00FE2263">
        <w:fldChar w:fldCharType="end"/>
      </w:r>
      <w:r w:rsidRPr="00FE2263">
        <w:t>.</w:t>
      </w:r>
    </w:p>
    <w:p w14:paraId="0C7ECA74" w14:textId="77777777" w:rsidR="00580D79" w:rsidRPr="00FE2263" w:rsidRDefault="00580D79" w:rsidP="00F817BC">
      <w:pPr>
        <w:pStyle w:val="afe"/>
        <w:ind w:firstLine="0"/>
        <w:divId w:val="266810958"/>
        <w:rPr>
          <w:b/>
        </w:rPr>
      </w:pPr>
      <w:r w:rsidRPr="00FE2263">
        <w:rPr>
          <w:b/>
        </w:rPr>
        <w:t>Уровень убедительности рекомендаций С (уровень достоверности доказательств 5).</w:t>
      </w:r>
    </w:p>
    <w:p w14:paraId="77298001" w14:textId="41870305" w:rsidR="00B8381E" w:rsidRPr="00FE2263" w:rsidRDefault="00B8381E" w:rsidP="003D7932">
      <w:pPr>
        <w:pStyle w:val="afff8"/>
        <w:spacing w:before="0"/>
        <w:divId w:val="266810958"/>
      </w:pPr>
      <w:r w:rsidRPr="00FE2263">
        <w:t>Всем пациентам с МВ перед проведением противоопухолевой терапии рекомендуется</w:t>
      </w:r>
      <w:r w:rsidRPr="00FE2263">
        <w:rPr>
          <w:b/>
        </w:rPr>
        <w:t xml:space="preserve"> </w:t>
      </w:r>
      <w:r w:rsidRPr="00FE2263">
        <w:t xml:space="preserve">выполнить коагулограмму </w:t>
      </w:r>
      <w:r w:rsidR="005428BC" w:rsidRPr="00FE2263">
        <w:t xml:space="preserve">(ориентировочное исследование системы гемостаза) </w:t>
      </w:r>
      <w:r w:rsidRPr="00FE2263">
        <w:t>с определением следующих параметров: АЧТВ, протромбиновый индекс по Квику, тромбиновое время, фибриноген</w:t>
      </w:r>
      <w:r w:rsidR="003D7932" w:rsidRPr="00FE2263">
        <w:t xml:space="preserve"> для уточнения состояния свертывающей системы пациента и риска геморрагических осложнений </w:t>
      </w:r>
      <w:r w:rsidR="003D7932" w:rsidRPr="00FE2263">
        <w:fldChar w:fldCharType="begin" w:fldLock="1"/>
      </w:r>
      <w:r w:rsidR="003D7932" w:rsidRPr="00FE2263">
        <w:instrText>ADDIN CSL_CITATION {"citationItems":[{"id":"ITEM-1","itemData":{"DOI":"10.3816/clm.2007.n.027","ISSN":"1557-9190","PMID":"17875234","abstract":"PURPOSE An increased incidence of thromboembolic complications has been observed in multiple myeloma (MM), especially when patients are treated with anthracycline-based chemotherapy. In patients with MM, plasma levels of several prothrombotic coagulation factors are increased, and this can contribute to the prothrombotic state of these patients. Recently, an increased thrombosis risk has also been described for other plasma cell disorders (PCDs), such as monoclonal gammopathy of uncertain significance (MGUS) and systemic amyloidosis. The aim of this study was to analyze prothrombotic coagulation disorders in patients with paraprotein-producing B-cell disorders, such as MGUS, systemic amyloidosis, Waldenström's macroglobulinemia, and MM. PATIENTS AND METHODS An increase in factor VIII and von Willebrand factor was observed in patients with MGUS and systemic amyloidosis that was similar to increases seen in patients with untreated MM. The highest levels were observed in patients with systemic amyloidosis. RESULTS We observed several coagulation abnormalities in patients with different PCDs. CONCLUSION These prothrombotic changes in patients with MM, systemic amyloidosis, and Waldenström's macroglobulinemia might be causally related to the observed incidence of venous thromboembolism in these forms of PCDs.","author":[{"dropping-particle":"","family":"Auwerda","given":"Johannes J A","non-dropping-particle":"","parse-names":false,"suffix":""},{"dropping-particle":"","family":"Sonneveld","given":"Pieter","non-dropping-particle":"","parse-names":false,"suffix":""},{"dropping-particle":"","family":"Maat","given":"Moniek P M","non-dropping-particle":"de","parse-names":false,"suffix":""},{"dropping-particle":"","family":"Leebeek","given":"Frank W G","non-dropping-particle":"","parse-names":false,"suffix":""}],"container-title":"Clinical lymphoma &amp; myeloma","id":"ITEM-1","issue":"7","issued":{"date-parts":[["2007","7"]]},"page":"462-6","title":"Prothrombotic coagulation abnormalities in patients with paraprotein-producing B-cell disorders.","type":"article-journal","volume":"7"},"uris":["http://www.mendeley.com/documents/?uuid=8e9f9201-5b68-325c-abcc-395b2b1f653f"]}],"mendeley":{"formattedCitation":"[10]","plainTextFormattedCitation":"[10]","previouslyFormattedCitation":"[10]"},"properties":{"noteIndex":0},"schema":"https://github.com/citation-style-language/schema/raw/master/csl-citation.json"}</w:instrText>
      </w:r>
      <w:r w:rsidR="003D7932" w:rsidRPr="00FE2263">
        <w:fldChar w:fldCharType="separate"/>
      </w:r>
      <w:r w:rsidR="003D7932" w:rsidRPr="00FE2263">
        <w:rPr>
          <w:noProof/>
        </w:rPr>
        <w:t>[10]</w:t>
      </w:r>
      <w:r w:rsidR="003D7932" w:rsidRPr="00FE2263">
        <w:fldChar w:fldCharType="end"/>
      </w:r>
      <w:r w:rsidR="00580D79" w:rsidRPr="00FE2263">
        <w:t>.</w:t>
      </w:r>
    </w:p>
    <w:p w14:paraId="0E20AB97" w14:textId="4D0D7CD7" w:rsidR="00580D79" w:rsidRPr="00FE2263" w:rsidRDefault="00580D79" w:rsidP="00F817BC">
      <w:pPr>
        <w:pStyle w:val="afe"/>
        <w:ind w:firstLine="0"/>
        <w:divId w:val="266810958"/>
        <w:rPr>
          <w:b/>
        </w:rPr>
      </w:pPr>
      <w:r w:rsidRPr="00FE2263">
        <w:rPr>
          <w:b/>
        </w:rPr>
        <w:lastRenderedPageBreak/>
        <w:t xml:space="preserve">Уровень убедительности рекомендаций </w:t>
      </w:r>
      <w:r w:rsidR="00876A83" w:rsidRPr="00FE2263">
        <w:rPr>
          <w:b/>
        </w:rPr>
        <w:t xml:space="preserve">В </w:t>
      </w:r>
      <w:r w:rsidRPr="00FE2263">
        <w:rPr>
          <w:b/>
        </w:rPr>
        <w:t xml:space="preserve">(уровень достоверности доказательств </w:t>
      </w:r>
      <w:r w:rsidR="00876A83" w:rsidRPr="00FE2263">
        <w:rPr>
          <w:b/>
        </w:rPr>
        <w:t>3</w:t>
      </w:r>
      <w:r w:rsidRPr="00FE2263">
        <w:rPr>
          <w:b/>
        </w:rPr>
        <w:t>).</w:t>
      </w:r>
    </w:p>
    <w:p w14:paraId="166371D6" w14:textId="0C16B30A" w:rsidR="00B8381E" w:rsidRPr="00FE2263" w:rsidRDefault="00B8381E" w:rsidP="003D7932">
      <w:pPr>
        <w:pStyle w:val="afff8"/>
        <w:spacing w:before="0"/>
        <w:divId w:val="266810958"/>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 xml:space="preserve">выполнить определение группы крови и резус-фактора, </w:t>
      </w:r>
      <w:r w:rsidR="00FA741B" w:rsidRPr="00FE2263">
        <w:t xml:space="preserve">определение антигена (HbeAg) вируса гепатита B (Hepatitis B virus) в крови, определение антител к вирусу гепатита C (Hepatitis C virus) в крови, определение антител классов M, G (IgM, IgG) к вирусу иммунодефицита человека ВИЧ-1 (Human immunodeficiency virus HIV 1) в крови </w:t>
      </w:r>
      <w:r w:rsidR="003D7932" w:rsidRPr="00FE2263">
        <w:t xml:space="preserve">для уточнения наличия сопутствующей патологии у пациента и возможной необходимости модификации противоопухолевой терапии или проведения сопуствующего лечения </w:t>
      </w:r>
      <w:r w:rsidR="003D7932" w:rsidRPr="00FE2263">
        <w:fldChar w:fldCharType="begin" w:fldLock="1"/>
      </w:r>
      <w:r w:rsidR="003D7932" w:rsidRPr="00FE2263">
        <w:instrText>ADDIN CSL_CITATION {"citationItems":[{"id":"ITEM-1","itemData":{"author":[{"dropping-particle":"","family":"Kastritis","given":"E.","non-dropping-particle":"","parse-names":false,"suffix":""},{"dropping-particle":"","family":"Leblond","given":"V.","non-dropping-particle":"","parse-names":false,"suffix":""},{"dropping-particle":"","family":"Dimopoulos","given":"M.A.","non-dropping-particle":"","parse-names":false,"suffix":""},{"dropping-particle":"","family":"Kimby","given":"E.","non-dropping-particle":"","parse-names":false,"suffix":""},{"dropping-particle":"","family":"Staber","given":"P.","non-dropping-particle":"","parse-names":false,"suffix":""},{"dropping-particle":"","family":"Kersten","given":"M.J.","non-dropping-particle":"","parse-names":false,"suffix":""},{"dropping-particle":"","family":"Tedeschi","given":"A.","non-dropping-particle":"","parse-names":false,"suffix":""},{"dropping-particle":"","family":"Buske","given":"C.","non-dropping-particle":"","parse-names":false,"suffix":""}],"container-title":"Annals of Oncology","id":"ITEM-1","issue":"Supp. 4","issued":{"date-parts":[["2018"]]},"page":"iv41-iv50","title":"Waldenström's macroglobulinaemia: ESMO Clinical Practice Guidelines for diagnosis, treatment and follow-up","type":"article-journal","volume":"29"},"uris":["http://www.mendeley.com/documents/?uuid=6d8b514f-f1d8-4ed9-9995-7bbc3faf39a7"]}],"mendeley":{"formattedCitation":"[7]","plainTextFormattedCitation":"[7]","previouslyFormattedCitation":"[7]"},"properties":{"noteIndex":0},"schema":"https://github.com/citation-style-language/schema/raw/master/csl-citation.json"}</w:instrText>
      </w:r>
      <w:r w:rsidR="003D7932" w:rsidRPr="00FE2263">
        <w:fldChar w:fldCharType="separate"/>
      </w:r>
      <w:r w:rsidR="003D7932" w:rsidRPr="00FE2263">
        <w:rPr>
          <w:noProof/>
        </w:rPr>
        <w:t>[7]</w:t>
      </w:r>
      <w:r w:rsidR="003D7932" w:rsidRPr="00FE2263">
        <w:fldChar w:fldCharType="end"/>
      </w:r>
      <w:r w:rsidRPr="00FE2263">
        <w:rPr>
          <w:rStyle w:val="affb"/>
          <w:b w:val="0"/>
          <w:bCs w:val="0"/>
        </w:rPr>
        <w:t>.</w:t>
      </w:r>
    </w:p>
    <w:p w14:paraId="0012D824" w14:textId="77777777" w:rsidR="00580D79" w:rsidRPr="00FE2263" w:rsidRDefault="00580D79" w:rsidP="00F817BC">
      <w:pPr>
        <w:pStyle w:val="afe"/>
        <w:ind w:firstLine="0"/>
        <w:divId w:val="266810958"/>
        <w:rPr>
          <w:b/>
        </w:rPr>
      </w:pPr>
      <w:r w:rsidRPr="00FE2263">
        <w:rPr>
          <w:b/>
        </w:rPr>
        <w:t>Уровень убедительности рекомендаций С (уровень достоверности доказательств 5).</w:t>
      </w:r>
    </w:p>
    <w:p w14:paraId="6DFA95CC" w14:textId="127DB18F" w:rsidR="00B8381E" w:rsidRPr="00FE2263" w:rsidRDefault="00B8381E" w:rsidP="007E22FB">
      <w:pPr>
        <w:pStyle w:val="afff8"/>
        <w:spacing w:before="0"/>
        <w:divId w:val="266810958"/>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 xml:space="preserve">выполнить </w:t>
      </w:r>
      <w:r w:rsidR="004B21E9" w:rsidRPr="00FE2263">
        <w:rPr>
          <w:rFonts w:cs="Times New Roman"/>
        </w:rPr>
        <w:t>исследование уровня бета-2-микроглобулина</w:t>
      </w:r>
      <w:r w:rsidRPr="00FE2263">
        <w:t xml:space="preserve">, криоглобулинов </w:t>
      </w:r>
      <w:r w:rsidR="005428BC" w:rsidRPr="00FE2263">
        <w:t xml:space="preserve">в </w:t>
      </w:r>
      <w:r w:rsidRPr="00FE2263">
        <w:t>крови</w:t>
      </w:r>
      <w:r w:rsidR="003D7932" w:rsidRPr="00FE2263">
        <w:t xml:space="preserve"> </w:t>
      </w:r>
      <w:r w:rsidR="003D7932" w:rsidRPr="00FE2263">
        <w:fldChar w:fldCharType="begin" w:fldLock="1"/>
      </w:r>
      <w:r w:rsidR="00D2308B">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mendeley":{"formattedCitation":"[3]","plainTextFormattedCitation":"[3]","previouslyFormattedCitation":"[3]"},"properties":{"noteIndex":0},"schema":"https://github.com/citation-style-language/schema/raw/master/csl-citation.json"}</w:instrText>
      </w:r>
      <w:r w:rsidR="003D7932" w:rsidRPr="00FE2263">
        <w:fldChar w:fldCharType="separate"/>
      </w:r>
      <w:r w:rsidR="003D7932" w:rsidRPr="00FE2263">
        <w:rPr>
          <w:noProof/>
        </w:rPr>
        <w:t>[3]</w:t>
      </w:r>
      <w:r w:rsidR="003D7932" w:rsidRPr="00FE2263">
        <w:fldChar w:fldCharType="end"/>
      </w:r>
      <w:r w:rsidR="00580D79" w:rsidRPr="00FE2263">
        <w:rPr>
          <w:rStyle w:val="affb"/>
          <w:b w:val="0"/>
          <w:bCs w:val="0"/>
        </w:rPr>
        <w:t>.</w:t>
      </w:r>
    </w:p>
    <w:p w14:paraId="4151A035" w14:textId="77777777" w:rsidR="00580D79" w:rsidRPr="00FE2263" w:rsidRDefault="00580D79" w:rsidP="00F817BC">
      <w:pPr>
        <w:pStyle w:val="afe"/>
        <w:ind w:firstLine="0"/>
        <w:divId w:val="266810958"/>
        <w:rPr>
          <w:b/>
        </w:rPr>
      </w:pPr>
      <w:r w:rsidRPr="00FE2263">
        <w:rPr>
          <w:b/>
        </w:rPr>
        <w:t>Уровень убедительности рекомендаций С (уровень достоверности доказательств 5).</w:t>
      </w:r>
    </w:p>
    <w:p w14:paraId="737BE47F" w14:textId="33BE1580" w:rsidR="00B8381E" w:rsidRPr="00FE2263" w:rsidRDefault="00B8381E" w:rsidP="007E22FB">
      <w:pPr>
        <w:pStyle w:val="afff8"/>
        <w:spacing w:before="0"/>
        <w:divId w:val="266810958"/>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выполнить исследование вязкости крови</w:t>
      </w:r>
      <w:r w:rsidR="003D7932" w:rsidRPr="00FE2263">
        <w:t xml:space="preserve"> </w:t>
      </w:r>
      <w:r w:rsidR="007E22FB" w:rsidRPr="00FE2263">
        <w:fldChar w:fldCharType="begin" w:fldLock="1"/>
      </w:r>
      <w:r w:rsidR="00D2308B">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mendeley":{"formattedCitation":"[3]","plainTextFormattedCitation":"[3]","previouslyFormattedCitation":"[3]"},"properties":{"noteIndex":0},"schema":"https://github.com/citation-style-language/schema/raw/master/csl-citation.json"}</w:instrText>
      </w:r>
      <w:r w:rsidR="007E22FB" w:rsidRPr="00FE2263">
        <w:fldChar w:fldCharType="separate"/>
      </w:r>
      <w:r w:rsidR="007E22FB" w:rsidRPr="00FE2263">
        <w:rPr>
          <w:noProof/>
        </w:rPr>
        <w:t>[3]</w:t>
      </w:r>
      <w:r w:rsidR="007E22FB" w:rsidRPr="00FE2263">
        <w:fldChar w:fldCharType="end"/>
      </w:r>
      <w:r w:rsidR="00580D79" w:rsidRPr="00FE2263">
        <w:rPr>
          <w:rStyle w:val="affb"/>
          <w:b w:val="0"/>
          <w:bCs w:val="0"/>
        </w:rPr>
        <w:t>.</w:t>
      </w:r>
    </w:p>
    <w:p w14:paraId="72F9D4C5" w14:textId="77777777" w:rsidR="00580D79" w:rsidRPr="00FE2263" w:rsidRDefault="00580D79" w:rsidP="00F817BC">
      <w:pPr>
        <w:pStyle w:val="afe"/>
        <w:ind w:firstLine="0"/>
        <w:divId w:val="266810958"/>
        <w:rPr>
          <w:b/>
        </w:rPr>
      </w:pPr>
      <w:r w:rsidRPr="00FE2263">
        <w:rPr>
          <w:b/>
        </w:rPr>
        <w:t>Уровень убедительности рекомендаций С (уровень достоверности доказательств 5).</w:t>
      </w:r>
    </w:p>
    <w:p w14:paraId="7564747C" w14:textId="77777777" w:rsidR="00B46390" w:rsidRPr="00FE2263" w:rsidRDefault="00B46390" w:rsidP="007E22FB">
      <w:pPr>
        <w:pStyle w:val="2"/>
        <w:spacing w:before="0"/>
        <w:divId w:val="266810958"/>
      </w:pPr>
      <w:bookmarkStart w:id="35" w:name="_Toc66184314"/>
      <w:r w:rsidRPr="00FE2263">
        <w:t xml:space="preserve">2.4 </w:t>
      </w:r>
      <w:r w:rsidR="00A70F44" w:rsidRPr="00FE2263">
        <w:t xml:space="preserve">Инструментальные </w:t>
      </w:r>
      <w:r w:rsidRPr="00FE2263">
        <w:t>диагно</w:t>
      </w:r>
      <w:r w:rsidR="00A70F44" w:rsidRPr="00FE2263">
        <w:t>стические исследования</w:t>
      </w:r>
      <w:bookmarkEnd w:id="35"/>
    </w:p>
    <w:p w14:paraId="29D5C10B" w14:textId="57C71352" w:rsidR="00580D79" w:rsidRPr="00FE2263" w:rsidRDefault="00580D79" w:rsidP="007E22FB">
      <w:pPr>
        <w:pStyle w:val="afff8"/>
        <w:spacing w:before="0"/>
        <w:divId w:val="266810958"/>
        <w:rPr>
          <w:rFonts w:eastAsiaTheme="minorEastAsia"/>
        </w:rPr>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 xml:space="preserve">выполнить рентгенологическое </w:t>
      </w:r>
      <w:r w:rsidR="005428BC" w:rsidRPr="00FE2263">
        <w:t xml:space="preserve">исследование </w:t>
      </w:r>
      <w:r w:rsidRPr="00FE2263">
        <w:t>костей скелета (рентгенография и/или компьютерная томография)</w:t>
      </w:r>
      <w:r w:rsidR="007E22FB" w:rsidRPr="00FE2263">
        <w:t xml:space="preserve"> для уточнения распространенности заболевания </w:t>
      </w:r>
      <w:r w:rsidR="007E22FB" w:rsidRPr="00FE2263">
        <w:fldChar w:fldCharType="begin" w:fldLock="1"/>
      </w:r>
      <w:r w:rsidR="00D2308B">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2","issue":"2","issued":{"date-parts":[["2009"]]},"page":"121-136","title":"Макроглобулинемия Вальденстрема","type":"article-journal","volume":"2"},"uris":["http://www.mendeley.com/documents/?uuid=a5b41185-3218-46e4-ad25-9878f84d5d1b"]},{"id":"ITEM-3","itemData":{"DOI":"10.1002/ajhb.10077","ISSN":"10420533","abstract":"This study was conducted to characterize macroscopically and by conventional radiography the bony lesions in a case of Waldenstrom's macroglobulinemia and to compare and contrast it with those of the other major hematologic lymphoproliferative disorders, multiple myeloma and leukemia. Two varieties of lytic skeletal lesions were found in Waldenstrom's macroglobulinemia. One was sharply defined, spheroid lesions with smooth borders and effaced/erased trabeculae. The second was in the form of coalescing pits (holes) with smooth, minimally remodeled edges. The appearance combined features of multiple myeloma and leukemia, but were mutually exclusive in those diseases. Spheroid lesions with effaced edges were absent in leukemia, while pits were absent in multiple myeloma. Fronts of resorption were not noted in Waldenstrom's macroglobulinemia. The combination of some of the features of leukemia and myeloma appear to allow recognition of Waldenstrom's macroglobulinemia. © 2002 Wiley-Liss, Inc.","author":[{"dropping-particle":"","family":"Rothschild","given":"B. M.","non-dropping-particle":"","parse-names":false,"suffix":""},{"dropping-particle":"","family":"Ruhli","given":"F.","non-dropping-particle":"","parse-names":false,"suffix":""},{"dropping-particle":"","family":"Rothschild","given":"C.","non-dropping-particle":"","parse-names":false,"suffix":""}],"container-title":"American Journal of Human Biology","id":"ITEM-3","issue":"4","issued":{"date-parts":[["2002"]]},"page":"532-537","publisher":"Wiley-Blackwell","title":"Skeletal clues apparently distinguishing Waldenstrom's macroglobulinemia from multiple myeloma and leukemia","type":"article-journal","volume":"14"},"uris":["http://www.mendeley.com/documents/?uuid=cc5b4cbe-cecb-3b1b-bb12-97f20f36b412"]}],"mendeley":{"formattedCitation":"[1,3,11]","plainTextFormattedCitation":"[1,3,11]","previouslyFormattedCitation":"[1,3,11]"},"properties":{"noteIndex":0},"schema":"https://github.com/citation-style-language/schema/raw/master/csl-citation.json"}</w:instrText>
      </w:r>
      <w:r w:rsidR="007E22FB" w:rsidRPr="00FE2263">
        <w:fldChar w:fldCharType="separate"/>
      </w:r>
      <w:r w:rsidR="007E22FB" w:rsidRPr="00FE2263">
        <w:rPr>
          <w:noProof/>
        </w:rPr>
        <w:t>[1,3,11]</w:t>
      </w:r>
      <w:r w:rsidR="007E22FB" w:rsidRPr="00FE2263">
        <w:fldChar w:fldCharType="end"/>
      </w:r>
      <w:r w:rsidRPr="00FE2263">
        <w:rPr>
          <w:rStyle w:val="affb"/>
          <w:b w:val="0"/>
          <w:bCs w:val="0"/>
        </w:rPr>
        <w:t>.</w:t>
      </w:r>
    </w:p>
    <w:p w14:paraId="085B908D" w14:textId="22E91323" w:rsidR="00580D79" w:rsidRPr="00FE2263" w:rsidRDefault="00580D79" w:rsidP="00F817BC">
      <w:pPr>
        <w:pStyle w:val="afe"/>
        <w:ind w:firstLine="0"/>
        <w:divId w:val="266810958"/>
        <w:rPr>
          <w:b/>
        </w:rPr>
      </w:pPr>
      <w:r w:rsidRPr="00FE2263">
        <w:rPr>
          <w:b/>
        </w:rPr>
        <w:t xml:space="preserve">Уровень убедительности рекомендаций С (уровень достоверности доказательств </w:t>
      </w:r>
      <w:r w:rsidR="00876A83" w:rsidRPr="00FE2263">
        <w:rPr>
          <w:b/>
        </w:rPr>
        <w:t>4</w:t>
      </w:r>
      <w:r w:rsidRPr="00FE2263">
        <w:rPr>
          <w:b/>
        </w:rPr>
        <w:t>).</w:t>
      </w:r>
    </w:p>
    <w:p w14:paraId="3BC524A0" w14:textId="0BD5FE2D" w:rsidR="00580D79" w:rsidRPr="00FE2263" w:rsidRDefault="00580D79" w:rsidP="007E22FB">
      <w:pPr>
        <w:pStyle w:val="afff8"/>
        <w:spacing w:before="0"/>
        <w:divId w:val="266810958"/>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выполнить КТ органов грудной клетки, брюшной полости и забрюшинного пространства</w:t>
      </w:r>
      <w:r w:rsidR="007E22FB" w:rsidRPr="00FE2263">
        <w:t xml:space="preserve"> </w:t>
      </w:r>
      <w:r w:rsidR="007E22FB" w:rsidRPr="00FE2263">
        <w:fldChar w:fldCharType="begin" w:fldLock="1"/>
      </w:r>
      <w:r w:rsidR="00D2308B">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2","issue":"2","issued":{"date-parts":[["2009"]]},"page":"121-136","title":"Макроглобулинемия Вальденстрема","type":"article-journal","volume":"2"},"uris":["http://www.mendeley.com/documents/?uuid=a5b41185-3218-46e4-ad25-9878f84d5d1b"]},{"id":"ITEM-3","itemData":{"author":[{"dropping-particle":"","family":"Kastritis","given":"E.","non-dropping-particle":"","parse-names":false,"suffix":""},{"dropping-particle":"","family":"Leblond","given":"V.","non-dropping-particle":"","parse-names":false,"suffix":""},{"dropping-particle":"","family":"Dimopoulos","given":"M.A.","non-dropping-particle":"","parse-names":false,"suffix":""},{"dropping-particle":"","family":"Kimby","given":"E.","non-dropping-particle":"","parse-names":false,"suffix":""},{"dropping-particle":"","family":"Staber","given":"P.","non-dropping-particle":"","parse-names":false,"suffix":""},{"dropping-particle":"","family":"Kersten","given":"M.J.","non-dropping-particle":"","parse-names":false,"suffix":""},{"dropping-particle":"","family":"Tedeschi","given":"A.","non-dropping-particle":"","parse-names":false,"suffix":""},{"dropping-particle":"","family":"Buske","given":"C.","non-dropping-particle":"","parse-names":false,"suffix":""}],"container-title":"Annals of Oncology","id":"ITEM-3","issue":"Supp. 4","issued":{"date-parts":[["2018"]]},"page":"iv41-iv50","title":"Waldenström's macroglobulinaemia: ESMO Clinical Practice Guidelines for diagnosis, treatment and follow-up","type":"article-journal","volume":"29"},"uris":["http://www.mendeley.com/documents/?uuid=6d8b514f-f1d8-4ed9-9995-7bbc3faf39a7"]}],"mendeley":{"formattedCitation":"[1,3,7]","plainTextFormattedCitation":"[1,3,7]","previouslyFormattedCitation":"[1,3,7]"},"properties":{"noteIndex":0},"schema":"https://github.com/citation-style-language/schema/raw/master/csl-citation.json"}</w:instrText>
      </w:r>
      <w:r w:rsidR="007E22FB" w:rsidRPr="00FE2263">
        <w:fldChar w:fldCharType="separate"/>
      </w:r>
      <w:r w:rsidR="007E22FB" w:rsidRPr="00FE2263">
        <w:rPr>
          <w:noProof/>
        </w:rPr>
        <w:t>[1,3,7]</w:t>
      </w:r>
      <w:r w:rsidR="007E22FB" w:rsidRPr="00FE2263">
        <w:fldChar w:fldCharType="end"/>
      </w:r>
      <w:r w:rsidRPr="00FE2263">
        <w:t>.</w:t>
      </w:r>
    </w:p>
    <w:p w14:paraId="151AD8D5" w14:textId="77777777" w:rsidR="00580D79" w:rsidRPr="00FE2263" w:rsidRDefault="00580D79" w:rsidP="00F817BC">
      <w:pPr>
        <w:pStyle w:val="afe"/>
        <w:ind w:firstLine="0"/>
        <w:divId w:val="266810958"/>
        <w:rPr>
          <w:b/>
        </w:rPr>
      </w:pPr>
      <w:r w:rsidRPr="00FE2263">
        <w:rPr>
          <w:b/>
        </w:rPr>
        <w:t>Уровень убедительности рекомендаций С (уровень достоверности доказательств 5).</w:t>
      </w:r>
    </w:p>
    <w:p w14:paraId="41FD1A87" w14:textId="57B02317" w:rsidR="00580D79" w:rsidRPr="00FE2263" w:rsidRDefault="00580D79" w:rsidP="007E22FB">
      <w:pPr>
        <w:pStyle w:val="afff8"/>
        <w:spacing w:before="0"/>
        <w:divId w:val="266810958"/>
      </w:pPr>
      <w:r w:rsidRPr="00FE2263">
        <w:lastRenderedPageBreak/>
        <w:t>Всем пациентам с МВ перед проведением первой линии противоопухолевой терапии рекомендуется</w:t>
      </w:r>
      <w:r w:rsidRPr="00FE2263">
        <w:rPr>
          <w:b/>
        </w:rPr>
        <w:t xml:space="preserve"> </w:t>
      </w:r>
      <w:r w:rsidRPr="00FE2263">
        <w:t>выполнить рентгенографию органов грудной клетки в двух проекциях</w:t>
      </w:r>
      <w:r w:rsidR="00832AE8" w:rsidRPr="00FE2263">
        <w:t xml:space="preserve"> для выявления изменений легочной ткани и органов средостения</w:t>
      </w:r>
      <w:r w:rsidR="007E22FB" w:rsidRPr="00FE2263">
        <w:t xml:space="preserve"> </w:t>
      </w:r>
      <w:r w:rsidR="007E22FB" w:rsidRPr="00FE2263">
        <w:fldChar w:fldCharType="begin" w:fldLock="1"/>
      </w:r>
      <w:r w:rsidR="00D2308B">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2","issue":"2","issued":{"date-parts":[["2009"]]},"page":"121-136","title":"Макроглобулинемия Вальденстрема","type":"article-journal","volume":"2"},"uris":["http://www.mendeley.com/documents/?uuid=a5b41185-3218-46e4-ad25-9878f84d5d1b"]},{"id":"ITEM-3","itemData":{"DOI":"10.1002/ajh.2830090208","ISSN":"03618609","abstract":"Waldenstrom macroglobulinemia (WMG), a proliferation of malignant monoclonal IgM secreting plasmacytoid lymphocytes in lymph nodes, spleen, and marrow, usually pursues a chronic clinical course. A patient with WMG for five years who developed pulmonary tumors consisting of plasmacytoid lymphocytes prompted a review of the literature for pulmonary manifestations of WMG. Twenty‐six males and 18 females, ranging in age from 33 to 84 years, have been reported with histologically proven pulmonary involvement by WMG. The x‐ray findings, evident in most patients when first seen, consisted of masses (22 patients), infiltrates (31 patients), and pleural effusions (19 patients). Most patients (24) had two or more of these manifestations but only five, in addition to our patient, had isolated pulmonary nodules. Isolated pulmonary infiltrates were found in ten patients and isolated pleural effusions in only four. Symptoms at the onset of pulmonary involvement included dyspnea (54%), nonproductive cough (33%), and chest pain (7%); 15% were asymptomatic. Pulmonary manifestations, like other features of WMG, respond to alkylating agents or irradiation and do not appear to affect prognosis adversely. Pulmonary involvement should be suspected in any patient with WMG who develops an abnormal chest x‐ray. Copyright © 1980 Wiley‐Liss, Inc., A Wiley Company","author":[{"dropping-particle":"","family":"Rausch","given":"P. Gregory","non-dropping-particle":"","parse-names":false,"suffix":""},{"dropping-particle":"","family":"Herion","given":"John C.","non-dropping-particle":"","parse-names":false,"suffix":""}],"container-title":"American Journal of Hematology","id":"ITEM-3","issue":"2","issued":{"date-parts":[["1980","9","1"]]},"page":"201-209","publisher":"John Wiley &amp; Sons, Ltd","title":"Pulmonary manifestations of waldenstrom macroglobulinemia","type":"article-journal","volume":"9"},"uris":["http://www.mendeley.com/documents/?uuid=db3c7a41-09bc-3a40-bd02-84587fa892cb"]}],"mendeley":{"formattedCitation":"[1,3,12]","plainTextFormattedCitation":"[1,3,12]","previouslyFormattedCitation":"[1,3,12]"},"properties":{"noteIndex":0},"schema":"https://github.com/citation-style-language/schema/raw/master/csl-citation.json"}</w:instrText>
      </w:r>
      <w:r w:rsidR="007E22FB" w:rsidRPr="00FE2263">
        <w:fldChar w:fldCharType="separate"/>
      </w:r>
      <w:r w:rsidR="007E22FB" w:rsidRPr="00FE2263">
        <w:rPr>
          <w:noProof/>
        </w:rPr>
        <w:t>[1,3,12]</w:t>
      </w:r>
      <w:r w:rsidR="007E22FB" w:rsidRPr="00FE2263">
        <w:fldChar w:fldCharType="end"/>
      </w:r>
      <w:r w:rsidRPr="00FE2263">
        <w:t>.</w:t>
      </w:r>
    </w:p>
    <w:p w14:paraId="25EF7AE5" w14:textId="3A4CFA18" w:rsidR="00580D79" w:rsidRPr="00FE2263" w:rsidRDefault="00580D79" w:rsidP="00F817BC">
      <w:pPr>
        <w:pStyle w:val="afe"/>
        <w:ind w:firstLine="0"/>
        <w:divId w:val="266810958"/>
        <w:rPr>
          <w:b/>
        </w:rPr>
      </w:pPr>
      <w:r w:rsidRPr="00FE2263">
        <w:rPr>
          <w:b/>
        </w:rPr>
        <w:t xml:space="preserve">Уровень убедительности рекомендаций С (уровень достоверности доказательств </w:t>
      </w:r>
      <w:r w:rsidR="00832AE8" w:rsidRPr="00FE2263">
        <w:rPr>
          <w:b/>
        </w:rPr>
        <w:t>4</w:t>
      </w:r>
      <w:r w:rsidRPr="00FE2263">
        <w:rPr>
          <w:b/>
        </w:rPr>
        <w:t>).</w:t>
      </w:r>
    </w:p>
    <w:p w14:paraId="16161FD1" w14:textId="577D3750" w:rsidR="00580D79" w:rsidRPr="00FE2263" w:rsidRDefault="00580D79" w:rsidP="007E22FB">
      <w:pPr>
        <w:pStyle w:val="afff8"/>
        <w:spacing w:before="0"/>
        <w:divId w:val="266810958"/>
      </w:pPr>
      <w:r w:rsidRPr="00FE2263">
        <w:t>Всем пациентам с МВ перед проведением первой линии противоопухолевой терапии рекомендуется выполнение ультразвукового исследование (УЗИ) всех групп периферических, внутрибрюшных и забрюшинных лимфатических узлов, органов брюшной полости и забрюшинного пространства</w:t>
      </w:r>
      <w:r w:rsidR="00832AE8" w:rsidRPr="00FE2263">
        <w:t xml:space="preserve"> для</w:t>
      </w:r>
      <w:r w:rsidRPr="00FE2263">
        <w:t xml:space="preserve"> </w:t>
      </w:r>
      <w:r w:rsidR="00832AE8" w:rsidRPr="00FE2263">
        <w:t>определения размеров печени, селезенки и внутрибрюшных лимфатических узлов, а также оценки состояния органов брюшной полости</w:t>
      </w:r>
      <w:r w:rsidR="007E22FB" w:rsidRPr="00FE2263">
        <w:t xml:space="preserve"> </w:t>
      </w:r>
      <w:r w:rsidR="007E22FB" w:rsidRPr="00FE2263">
        <w:fldChar w:fldCharType="begin" w:fldLock="1"/>
      </w:r>
      <w:r w:rsidR="00D2308B">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2","issue":"2","issued":{"date-parts":[["2009"]]},"page":"121-136","title":"Макроглобулинемия Вальденстрема","type":"article-journal","volume":"2"},"uris":["http://www.mendeley.com/documents/?uuid=a5b41185-3218-46e4-ad25-9878f84d5d1b"]},{"id":"ITEM-3","itemData":{"author":[{"dropping-particle":"","family":"Kastritis","given":"E.","non-dropping-particle":"","parse-names":false,"suffix":""},{"dropping-particle":"","family":"Leblond","given":"V.","non-dropping-particle":"","parse-names":false,"suffix":""},{"dropping-particle":"","family":"Dimopoulos","given":"M.A.","non-dropping-particle":"","parse-names":false,"suffix":""},{"dropping-particle":"","family":"Kimby","given":"E.","non-dropping-particle":"","parse-names":false,"suffix":""},{"dropping-particle":"","family":"Staber","given":"P.","non-dropping-particle":"","parse-names":false,"suffix":""},{"dropping-particle":"","family":"Kersten","given":"M.J.","non-dropping-particle":"","parse-names":false,"suffix":""},{"dropping-particle":"","family":"Tedeschi","given":"A.","non-dropping-particle":"","parse-names":false,"suffix":""},{"dropping-particle":"","family":"Buske","given":"C.","non-dropping-particle":"","parse-names":false,"suffix":""}],"container-title":"Annals of Oncology","id":"ITEM-3","issue":"Supp. 4","issued":{"date-parts":[["2018"]]},"page":"iv41-iv50","title":"Waldenström's macroglobulinaemia: ESMO Clinical Practice Guidelines for diagnosis, treatment and follow-up","type":"article-journal","volume":"29"},"uris":["http://www.mendeley.com/documents/?uuid=6d8b514f-f1d8-4ed9-9995-7bbc3faf39a7"]}],"mendeley":{"formattedCitation":"[1,3,7]","plainTextFormattedCitation":"[1,3,7]","previouslyFormattedCitation":"[1,3,7]"},"properties":{"noteIndex":0},"schema":"https://github.com/citation-style-language/schema/raw/master/csl-citation.json"}</w:instrText>
      </w:r>
      <w:r w:rsidR="007E22FB" w:rsidRPr="00FE2263">
        <w:fldChar w:fldCharType="separate"/>
      </w:r>
      <w:r w:rsidR="007E22FB" w:rsidRPr="00FE2263">
        <w:rPr>
          <w:noProof/>
        </w:rPr>
        <w:t>[1,3,7]</w:t>
      </w:r>
      <w:r w:rsidR="007E22FB" w:rsidRPr="00FE2263">
        <w:fldChar w:fldCharType="end"/>
      </w:r>
      <w:r w:rsidRPr="00FE2263">
        <w:t>.</w:t>
      </w:r>
    </w:p>
    <w:p w14:paraId="69CF4DA5" w14:textId="77777777" w:rsidR="00580D79" w:rsidRPr="00FE2263" w:rsidRDefault="00580D79" w:rsidP="00F817BC">
      <w:pPr>
        <w:pStyle w:val="afe"/>
        <w:ind w:firstLine="0"/>
        <w:divId w:val="266810958"/>
        <w:rPr>
          <w:b/>
        </w:rPr>
      </w:pPr>
      <w:r w:rsidRPr="00FE2263">
        <w:rPr>
          <w:b/>
        </w:rPr>
        <w:t>Уровень убедительности рекомендаций С (уровень достоверности доказательств 5).</w:t>
      </w:r>
    </w:p>
    <w:p w14:paraId="210ABF9F" w14:textId="77777777" w:rsidR="00B46390" w:rsidRPr="00FE2263" w:rsidRDefault="00B46390" w:rsidP="007E22FB">
      <w:pPr>
        <w:pStyle w:val="2"/>
        <w:spacing w:before="0"/>
        <w:divId w:val="266810958"/>
      </w:pPr>
      <w:bookmarkStart w:id="36" w:name="_Toc66184315"/>
      <w:r w:rsidRPr="00FE2263">
        <w:t>2.5 Ин</w:t>
      </w:r>
      <w:r w:rsidR="00A70F44" w:rsidRPr="00FE2263">
        <w:t>ые диагностические исследования</w:t>
      </w:r>
      <w:bookmarkEnd w:id="36"/>
    </w:p>
    <w:p w14:paraId="1D097172" w14:textId="5E52D31C" w:rsidR="005428BC" w:rsidRPr="00FE2263" w:rsidRDefault="005428BC" w:rsidP="007E22FB">
      <w:pPr>
        <w:pStyle w:val="afff8"/>
        <w:spacing w:before="0"/>
      </w:pPr>
      <w:bookmarkStart w:id="37" w:name="__RefHeading___doc_3"/>
      <w:bookmarkStart w:id="38" w:name="_Toc11747742"/>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выполнить</w:t>
      </w:r>
      <w:r w:rsidR="00D76091" w:rsidRPr="00FE2263">
        <w:t xml:space="preserve"> получение цитологического препарата костного мозга путем пункции</w:t>
      </w:r>
      <w:r w:rsidR="00D76091" w:rsidRPr="00FE2263">
        <w:rPr>
          <w:color w:val="000000" w:themeColor="text1"/>
        </w:rPr>
        <w:t>, цитологическое исследование мазка костного мозга (миелограмма)</w:t>
      </w:r>
      <w:r w:rsidRPr="00FE2263">
        <w:t xml:space="preserve"> для обнаружения лимфоплазмоцитарной инфильтрации</w:t>
      </w:r>
      <w:r w:rsidR="00E04AA0" w:rsidRPr="00FE2263">
        <w:t xml:space="preserve"> </w:t>
      </w:r>
      <w:r w:rsidR="00E04AA0" w:rsidRPr="00FE2263">
        <w:fldChar w:fldCharType="begin" w:fldLock="1"/>
      </w:r>
      <w:r w:rsidR="00E04AA0" w:rsidRPr="00FE2263">
        <w:instrText>ADDIN CSL_CITATION {"citationItems":[{"id":"ITEM-1","itemData":{"DOI":"10.1053/sonc.2003.50038","ISSN":"00937754","abstract":"This presentation represents consensus recommendations on prognostic markers and criteria to initiate therapy in patients with Waldenstrom's macroglobulinemia (WM), which were prepared in conjunction with the Second International Workshop held in Athens, Greece during September 2002. The panel recommended that initiation of therapy should not be based on the IgM level per se since this may not correlate with the clinical manifestations of WM. The consensus panel agreed that initiation of therapy was appropriate for patients with constitutional symptoms such as recurrent fever, night sweats, fatigue due to anemia, or weight loss. The presence of progressive, symptomatic lymphadenopathy or splenomegaly provide additional reasons to begin therapy. The presence of anemia with a hemoglobin value of ≤ 10 g/dL or a platelet count &lt; 100 × 109/L due to marrow infiltration also justifies treatment. Certain complications such as hyperviscosity syndrome, symptomatic sensorimotor peripheral neuropathy, systemic amyloidosis, renal insufficiency, or symptomatic cryoglobulinemia may also be indications for therapy. Recommendations for follow-up of watch-and-wait patients are that those with monoclonal gammopathy of undetermined significance (MGUS) should have serum protein electrophoresis repeated each year. Patients with asymptomatic (smoldering) macroglobulinemia should be evaluated every 6 months. Regarding prognostic markers, hemoglobin and β2-microglobulin levels at diagnosis are important prognostic markers in WM: they influence the timing of treatment and survival. Age is a consistently important prognostic factor for survival. However, the panel felt that current data are inadequate to support the use of any prognostic marker to select the timing and type of therapy, and called for studies on the application of prognostic markers in WM. © 2003 Elsevier Inc. All rights reserved.","author":[{"dropping-particle":"","family":"Kyle","given":"Robert A.","non-dropping-particle":"","parse-names":false,"suffix":""},{"dropping-particle":"","family":"Treon","given":"Steven P.","non-dropping-particle":"","parse-names":false,"suffix":""},{"dropping-particle":"","family":"Alexanian","given":"Raymond","non-dropping-particle":"","parse-names":false,"suffix":""},{"dropping-particle":"","family":"Barlogie","given":"Bart","non-dropping-particle":"","parse-names":false,"suffix":""},{"dropping-particle":"","family":"Björkholm","given":"Magnus","non-dropping-particle":"","parse-names":false,"suffix":""},{"dropping-particle":"","family":"Dhodapkar","given":"Madhav","non-dropping-particle":"","parse-names":false,"suffix":""},{"dropping-particle":"","family":"Lister","given":"T. Andrew","non-dropping-particle":"","parse-names":false,"suffix":""},{"dropping-particle":"","family":"Merlini","given":"Giampaolo","non-dropping-particle":"","parse-names":false,"suffix":""},{"dropping-particle":"","family":"Morel","given":"Pierre","non-dropping-particle":"","parse-names":false,"suffix":""},{"dropping-particle":"","family":"Stone","given":"Marvin","non-dropping-particle":"","parse-names":false,"suffix":""},{"dropping-particle":"","family":"Branagan","given":"Andrew R.","non-dropping-particle":"","parse-names":false,"suffix":""},{"dropping-particle":"","family":"Leblond","given":"Véronique","non-dropping-particle":"","parse-names":false,"suffix":""}],"container-title":"Seminars in Oncology","id":"ITEM-1","issue":"2","issued":{"date-parts":[["2003","4"]]},"page":"116-120","publisher":"W.B. Saunders","title":"Prognostic markers and criteria to initiate therapy in Waldenstrom's macroglobulinemia: Consensus panel recommendations from the Second International Workshop on Waldenstrom's Macroglobulinemia","type":"paper-conference","volume":"30"},"uris":["http://www.mendeley.com/documents/?uuid=757a3983-daf0-33cc-a876-627381700548"]}],"mendeley":{"formattedCitation":"[13]","plainTextFormattedCitation":"[13]","previouslyFormattedCitation":"[13]"},"properties":{"noteIndex":0},"schema":"https://github.com/citation-style-language/schema/raw/master/csl-citation.json"}</w:instrText>
      </w:r>
      <w:r w:rsidR="00E04AA0" w:rsidRPr="00FE2263">
        <w:fldChar w:fldCharType="separate"/>
      </w:r>
      <w:r w:rsidR="00E04AA0" w:rsidRPr="00FE2263">
        <w:rPr>
          <w:noProof/>
        </w:rPr>
        <w:t>[13]</w:t>
      </w:r>
      <w:r w:rsidR="00E04AA0" w:rsidRPr="00FE2263">
        <w:fldChar w:fldCharType="end"/>
      </w:r>
      <w:r w:rsidRPr="00FE2263">
        <w:rPr>
          <w:rStyle w:val="affb"/>
          <w:b w:val="0"/>
          <w:bCs w:val="0"/>
        </w:rPr>
        <w:t>.</w:t>
      </w:r>
    </w:p>
    <w:p w14:paraId="0E51DE49" w14:textId="77777777" w:rsidR="005428BC" w:rsidRPr="00FE2263" w:rsidRDefault="005428BC" w:rsidP="00F817BC">
      <w:pPr>
        <w:pStyle w:val="afe"/>
        <w:ind w:firstLine="0"/>
        <w:rPr>
          <w:b/>
        </w:rPr>
      </w:pPr>
      <w:r w:rsidRPr="00FE2263">
        <w:rPr>
          <w:b/>
        </w:rPr>
        <w:t>Уровень убедительности рекомендаций С (уровень достоверности доказательств 5).</w:t>
      </w:r>
    </w:p>
    <w:p w14:paraId="75C94F03" w14:textId="53E4DDDB" w:rsidR="005428BC" w:rsidRPr="00FE2263" w:rsidRDefault="005428BC" w:rsidP="00E04AA0">
      <w:pPr>
        <w:pStyle w:val="afff8"/>
        <w:spacing w:before="0"/>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выполнить</w:t>
      </w:r>
      <w:r w:rsidR="00E04AA0" w:rsidRPr="00FE2263">
        <w:t xml:space="preserve"> </w:t>
      </w:r>
      <w:r w:rsidR="00E04AA0" w:rsidRPr="00FE2263">
        <w:rPr>
          <w:color w:val="000000" w:themeColor="text1"/>
        </w:rPr>
        <w:t xml:space="preserve">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 </w:t>
      </w:r>
      <w:r w:rsidR="00AE6DD2" w:rsidRPr="00FE2263">
        <w:t>и/или иммунофенотипирование клеток-предшественниц в костном мозге (ИФТ) клеток аспирата костного мозга</w:t>
      </w:r>
      <w:r w:rsidR="00E04AA0" w:rsidRPr="00FE2263">
        <w:t xml:space="preserve"> </w:t>
      </w:r>
      <w:r w:rsidR="00AE6DD2" w:rsidRPr="00FE2263">
        <w:fldChar w:fldCharType="begin" w:fldLock="1"/>
      </w:r>
      <w:r w:rsidR="00AE6DD2" w:rsidRPr="00FE2263">
        <w:instrText>ADDIN CSL_CITATION {"citationItems":[{"id":"ITEM-1","itemData":{"DOI":"10.1053/sonc.2003.50038","ISSN":"00937754","abstract":"This presentation represents consensus recommendations on prognostic markers and criteria to initiate therapy in patients with Waldenstrom's macroglobulinemia (WM), which were prepared in conjunction with the Second International Workshop held in Athens, Greece during September 2002. The panel recommended that initiation of therapy should not be based on the IgM level per se since this may not correlate with the clinical manifestations of WM. The consensus panel agreed that initiation of therapy was appropriate for patients with constitutional symptoms such as recurrent fever, night sweats, fatigue due to anemia, or weight loss. The presence of progressive, symptomatic lymphadenopathy or splenomegaly provide additional reasons to begin therapy. The presence of anemia with a hemoglobin value of ≤ 10 g/dL or a platelet count &lt; 100 × 109/L due to marrow infiltration also justifies treatment. Certain complications such as hyperviscosity syndrome, symptomatic sensorimotor peripheral neuropathy, systemic amyloidosis, renal insufficiency, or symptomatic cryoglobulinemia may also be indications for therapy. Recommendations for follow-up of watch-and-wait patients are that those with monoclonal gammopathy of undetermined significance (MGUS) should have serum protein electrophoresis repeated each year. Patients with asymptomatic (smoldering) macroglobulinemia should be evaluated every 6 months. Regarding prognostic markers, hemoglobin and β2-microglobulin levels at diagnosis are important prognostic markers in WM: they influence the timing of treatment and survival. Age is a consistently important prognostic factor for survival. However, the panel felt that current data are inadequate to support the use of any prognostic marker to select the timing and type of therapy, and called for studies on the application of prognostic markers in WM. © 2003 Elsevier Inc. All rights reserved.","author":[{"dropping-particle":"","family":"Kyle","given":"Robert A.","non-dropping-particle":"","parse-names":false,"suffix":""},{"dropping-particle":"","family":"Treon","given":"Steven P.","non-dropping-particle":"","parse-names":false,"suffix":""},{"dropping-particle":"","family":"Alexanian","given":"Raymond","non-dropping-particle":"","parse-names":false,"suffix":""},{"dropping-particle":"","family":"Barlogie","given":"Bart","non-dropping-particle":"","parse-names":false,"suffix":""},{"dropping-particle":"","family":"Björkholm","given":"Magnus","non-dropping-particle":"","parse-names":false,"suffix":""},{"dropping-particle":"","family":"Dhodapkar","given":"Madhav","non-dropping-particle":"","parse-names":false,"suffix":""},{"dropping-particle":"","family":"Lister","given":"T. Andrew","non-dropping-particle":"","parse-names":false,"suffix":""},{"dropping-particle":"","family":"Merlini","given":"Giampaolo","non-dropping-particle":"","parse-names":false,"suffix":""},{"dropping-particle":"","family":"Morel","given":"Pierre","non-dropping-particle":"","parse-names":false,"suffix":""},{"dropping-particle":"","family":"Stone","given":"Marvin","non-dropping-particle":"","parse-names":false,"suffix":""},{"dropping-particle":"","family":"Branagan","given":"Andrew R.","non-dropping-particle":"","parse-names":false,"suffix":""},{"dropping-particle":"","family":"Leblond","given":"Véronique","non-dropping-particle":"","parse-names":false,"suffix":""}],"container-title":"Seminars in Oncology","id":"ITEM-1","issue":"2","issued":{"date-parts":[["2003","4"]]},"page":"116-120","publisher":"W.B. Saunders","title":"Prognostic markers and criteria to initiate therapy in Waldenstrom's macroglobulinemia: Consensus panel recommendations from the Second International Workshop on Waldenstrom's Macroglobulinemia","type":"paper-conference","volume":"30"},"uris":["http://www.mendeley.com/documents/?uuid=757a3983-daf0-33cc-a876-627381700548"]},{"id":"ITEM-2","itemData":{"DOI":"10.1182/blood-2008-08-174961","ISSN":"00064971","abstract":"Recently, many new drugs have been developed for the treatment of Waldenström macroglobulinemia (WM). To optimize the treatment according to the prognosis and to facilitate the comparison of trials, we developed an International Prognostic Scoring System for WM in a series of 587 patients with clearly defined criteria for diagnosis and for initiation of treatment. The median survival after treatment initiation was 87 months. Five adverse covariates were identified: advanced age (&gt;65 years), hemoglobin less than or equal to 11.5 g/dL, platelet count less than or equal to 100 × 10 9/L, β2-microglobulin more than 3 mg/L, and serum monoclonal protein concentration more than 7.0 g/dL. Low-risk patients (27%) presented with no or 1 of the adverse characteristics and advanced age, intermediate-risk patients (38%) with 2 adverse characteristics or only advanced age, and high-risk patients (35%) with more than 2 adverse characteristics. Five-year survival rates were 87%, 68%, and 36%, respectively (P &lt; .001). The ISSWM retained its prognostic significance in subgroups defined by age, treatment with alkylating agent, and purine analog. Thus, the ISSWM may provide a means to design risk-adapted studies. However, independent validation and new biologic markers may enhance its significance. © 2009 by The American Society of Hematology.","author":[{"dropping-particle":"","family":"Morel","given":"Pierre","non-dropping-particle":"","parse-names":false,"suffix":""},{"dropping-particle":"","family":"Duhamel","given":"Alain","non-dropping-particle":"","parse-names":false,"suffix":""},{"dropping-particle":"","family":"Gobbi","given":"Paolo","non-dropping-particle":"","parse-names":false,"suffix":""},{"dropping-particle":"","family":"Dimopoulos","given":"Meletios A.","non-dropping-particle":"","parse-names":false,"suffix":""},{"dropping-particle":"V.","family":"Dhodapkar","given":"Madhav","non-dropping-particle":"","parse-names":false,"suffix":""},{"dropping-particle":"","family":"McCoy","given":"Jason","non-dropping-particle":"","parse-names":false,"suffix":""},{"dropping-particle":"","family":"Crowley","given":"John","non-dropping-particle":"","parse-names":false,"suffix":""},{"dropping-particle":"","family":"Ocio","given":"Enrique M.","non-dropping-particle":"","parse-names":false,"suffix":""},{"dropping-particle":"","family":"Garcia-Sanz","given":"Ramon","non-dropping-particle":"","parse-names":false,"suffix":""},{"dropping-particle":"","family":"Treon","given":"Steven P.","non-dropping-particle":"","parse-names":false,"suffix":""},{"dropping-particle":"","family":"Leblond","given":"Veronique","non-dropping-particle":"","parse-names":false,"suffix":""},{"dropping-particle":"","family":"Kyle","given":"Robert A.","non-dropping-particle":"","parse-names":false,"suffix":""},{"dropping-particle":"","family":"Barlogie","given":"Bart","non-dropping-particle":"","parse-names":false,"suffix":""},{"dropping-particle":"","family":"Merlini","given":"Giampaolo","non-dropping-particle":"","parse-names":false,"suffix":""}],"container-title":"Blood","id":"ITEM-2","issue":"18","issued":{"date-parts":[["2009","4","30"]]},"page":"4163-4170","title":"International prognostic scoring system for Waldenström macroglobulinemia","type":"article-journal","volume":"113"},"uris":["http://www.mendeley.com/documents/?uuid=076392d3-8e9f-3db3-9423-3f91179d60c2"]},{"id":"ITEM-3","itemData":{"DOI":"10.1309/4LCN-JMPG-5U71-UWQB","ISSN":"00029173","abstract":"To establish whether a combination of morphologic and immunophenotypic criteria could be developed to more precisely define Waldenström macroglobulinemia (WM) and prognostic factors, we retrospectively assessed the clinical and laboratory features of 111 cases of WM. Bone marrow infiltration by small lymphocytes was documented in each case; and diffuse, interstitial, nodular, and paratrabecular patterns of infiltration were documented in 58%, 32%, 6%, and 4% of cases, respectively. Ninety percent were characterized by a surface immunoglobulin-positive, CD19+CD20+CD5-CD10-CD23- immunophenotype. The median overall survival from diagnosis was 60 months; univariate analysis revealed the following adverse prognostic factors: older than 60 years, performance status more than 1, platelet count less than 100 × 103/μL (&lt;100 × 109/L), pancytopenia, and diffuse bone marrow infiltration. Associated median survival was 40, 38, 46, 28, and 59 months, respectively. Multivariate analysis revealed age, performance status, and platelet count as prognostically significant, but stratification of patients according to the International Prognostic Index had limited value. We suggest defining WM by the following criteria: IgM monoclonal gammopathy; bone marrow infiltration by small lymphocytes, plasmacytoid cells, and plasma cells in a diffuse, interstitial, or nodular pattern; and a surface immunoglobulin-positive, CD19+CD20+CD5-CD10-CD23-immunophenotype.","author":[{"dropping-particle":"","family":"Owen","given":"R. G.","non-dropping-particle":"","parse-names":false,"suffix":""},{"dropping-particle":"","family":"Barrans","given":"S. L.","non-dropping-particle":"","parse-names":false,"suffix":""},{"dropping-particle":"","family":"Richards","given":"S. J.","non-dropping-particle":"","parse-names":false,"suffix":""},{"dropping-particle":"","family":"O'Connor","given":"S. J.M.","non-dropping-particle":"","parse-names":false,"suffix":""},{"dropping-particle":"","family":"Child","given":"J. A.","non-dropping-particle":"","parse-names":false,"suffix":""},{"dropping-particle":"","family":"Parapia","given":"L. A.","non-dropping-particle":"","parse-names":false,"suffix":""},{"dropping-particle":"","family":"Morgan","given":"G. J.","non-dropping-particle":"","parse-names":false,"suffix":""},{"dropping-particle":"","family":"Jack","given":"A. S.","non-dropping-particle":"","parse-names":false,"suffix":""}],"container-title":"American Journal of Clinical Pathology","id":"ITEM-3","issue":"3","issued":{"date-parts":[["2001","9"]]},"page":"420-428","title":"Waldenström macroglobulinemia: Development of diagnostic criteria and identification of prognostic factors","type":"article-journal","volume":"116"},"uris":["http://www.mendeley.com/documents/?uuid=7b9e2a28-1ac0-3089-a4c2-29986b8d0d01"]}],"mendeley":{"formattedCitation":"[6,13,14]","plainTextFormattedCitation":"[6,13,14]","previouslyFormattedCitation":"[6,13,14]"},"properties":{"noteIndex":0},"schema":"https://github.com/citation-style-language/schema/raw/master/csl-citation.json"}</w:instrText>
      </w:r>
      <w:r w:rsidR="00AE6DD2" w:rsidRPr="00FE2263">
        <w:fldChar w:fldCharType="separate"/>
      </w:r>
      <w:r w:rsidR="00AE6DD2" w:rsidRPr="00FE2263">
        <w:rPr>
          <w:noProof/>
        </w:rPr>
        <w:t>[6,13,14]</w:t>
      </w:r>
      <w:r w:rsidR="00AE6DD2" w:rsidRPr="00FE2263">
        <w:fldChar w:fldCharType="end"/>
      </w:r>
      <w:r w:rsidRPr="00FE2263">
        <w:t>.</w:t>
      </w:r>
    </w:p>
    <w:p w14:paraId="46E924A5" w14:textId="77777777" w:rsidR="005428BC" w:rsidRPr="00FE2263" w:rsidRDefault="005428BC" w:rsidP="00F817BC">
      <w:pPr>
        <w:pStyle w:val="afe"/>
        <w:ind w:firstLine="0"/>
        <w:rPr>
          <w:b/>
        </w:rPr>
      </w:pPr>
      <w:r w:rsidRPr="00FE2263">
        <w:rPr>
          <w:b/>
        </w:rPr>
        <w:t>Уровень убедительности рекомендаций С (уровень достоверности доказательств 5).</w:t>
      </w:r>
    </w:p>
    <w:p w14:paraId="792F9FD6" w14:textId="77777777" w:rsidR="005428BC" w:rsidRPr="00FE2263" w:rsidRDefault="005428BC" w:rsidP="00F817BC">
      <w:pPr>
        <w:rPr>
          <w:rFonts w:eastAsia="Times New Roman"/>
        </w:rPr>
      </w:pPr>
      <w:r w:rsidRPr="00FE2263">
        <w:rPr>
          <w:rStyle w:val="affb"/>
          <w:rFonts w:eastAsia="Times New Roman"/>
        </w:rPr>
        <w:t xml:space="preserve">Комментарии: </w:t>
      </w:r>
      <w:r w:rsidRPr="00FE2263">
        <w:rPr>
          <w:rStyle w:val="affc"/>
          <w:rFonts w:eastAsia="Times New Roman"/>
        </w:rPr>
        <w:t>Макроглобулинемия Вальденстрема характеризуется лимфоплазмоцитарной инфильтрацией костного мозга, лимфоидной ткани с моноклональной секрецией. Гистологическая картина костного мозга представлена инфильтрацией малыми лимфоцитами, плазмоцитоидными клетками и плазматическими клетками (диффузная, интерстициальная или нодулярная).</w:t>
      </w:r>
      <w:r w:rsidRPr="00FE2263">
        <w:rPr>
          <w:rFonts w:eastAsia="Times New Roman"/>
        </w:rPr>
        <w:t xml:space="preserve"> </w:t>
      </w:r>
      <w:r w:rsidRPr="00FE2263">
        <w:rPr>
          <w:rStyle w:val="affc"/>
          <w:rFonts w:eastAsia="Times New Roman"/>
        </w:rPr>
        <w:t xml:space="preserve">Морфологически лимфоплазмоцитарная лимфома и МВ имеют идентичный опухолевый субстрат, </w:t>
      </w:r>
      <w:r w:rsidRPr="00FE2263">
        <w:rPr>
          <w:rStyle w:val="affc"/>
          <w:rFonts w:eastAsia="Times New Roman"/>
        </w:rPr>
        <w:lastRenderedPageBreak/>
        <w:t>образованный мелкими лимфоцитоподобными клетками, лимфоидными клетками с плазмоцитарной дифференцировкой, плазматическими клетками. Решающее значение в дифференциальной диагностике имеют клиническая картина (в частности, отсутствие выраженной лимфаденопатии при верифицированном поражении костного мозга), наличие М-парапротеина.</w:t>
      </w:r>
    </w:p>
    <w:p w14:paraId="3B6E8D04" w14:textId="31F743DD" w:rsidR="005428BC" w:rsidRPr="00FE2263" w:rsidRDefault="005428BC" w:rsidP="00F817BC">
      <w:pPr>
        <w:rPr>
          <w:rFonts w:eastAsia="Times New Roman"/>
        </w:rPr>
      </w:pPr>
      <w:r w:rsidRPr="00FE2263">
        <w:rPr>
          <w:rStyle w:val="affc"/>
          <w:rFonts w:eastAsia="Times New Roman"/>
        </w:rPr>
        <w:t>Клетки опухолевого субстрата при МВ экспресссируют PIgM как на своей поверхности (sIgM), так и внутри цитоплазмы (cIgM). Экспрессия sIgM существенно превалирует. Имеет место выраженная экспрессия таких В-клеточных антигенов: CD 19, CD 20, CD 22, CD 79а. Клетки слабо-положительны на наличие CD 10 (может отсутствовать), CD 21, CD 25, CD 38, CDс. Экспрессия CD 5, С</w:t>
      </w:r>
      <w:r w:rsidRPr="00FE2263">
        <w:rPr>
          <w:rStyle w:val="affc"/>
          <w:rFonts w:eastAsia="Times New Roman"/>
          <w:lang w:val="en-US"/>
        </w:rPr>
        <w:t>D</w:t>
      </w:r>
      <w:r w:rsidRPr="00FE2263">
        <w:rPr>
          <w:rStyle w:val="affc"/>
          <w:rFonts w:eastAsia="Times New Roman"/>
        </w:rPr>
        <w:t xml:space="preserve">23 не характерна, хотя может встречаться и не является фактором, исключающим МВ. </w:t>
      </w:r>
    </w:p>
    <w:p w14:paraId="3465EBD0" w14:textId="53671675" w:rsidR="00580D79" w:rsidRPr="00FE2263" w:rsidRDefault="00580D79" w:rsidP="00E04AA0">
      <w:pPr>
        <w:pStyle w:val="afff8"/>
        <w:spacing w:before="0"/>
        <w:rPr>
          <w:rFonts w:eastAsiaTheme="minorEastAsia"/>
        </w:rPr>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 xml:space="preserve">выполнить при подозрении на амилоидоз желудочно-кишечного тракта, почек, костного мозга – </w:t>
      </w:r>
      <w:r w:rsidR="00E04AA0" w:rsidRPr="00FE2263">
        <w:t xml:space="preserve">патолого-анатомическое </w:t>
      </w:r>
      <w:r w:rsidRPr="00FE2263">
        <w:t xml:space="preserve">исследование </w:t>
      </w:r>
      <w:r w:rsidR="004B21E9" w:rsidRPr="00FE2263">
        <w:t xml:space="preserve">биопсийного материала (биоптатов) в </w:t>
      </w:r>
      <w:r w:rsidRPr="00FE2263">
        <w:t>с использованием окраски Конго-красный</w:t>
      </w:r>
      <w:r w:rsidR="00E04AA0" w:rsidRPr="00FE2263">
        <w:t xml:space="preserve"> </w:t>
      </w:r>
      <w:r w:rsidR="00E04AA0" w:rsidRPr="00FE2263">
        <w:fldChar w:fldCharType="begin" w:fldLock="1"/>
      </w:r>
      <w:r w:rsidR="00D2308B">
        <w:instrText>ADDIN CSL_CITATION {"citationItems":[{"id":"ITEM-1","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1","issued":{"date-parts":[["2020"]]},"title":"Waldenström Macroglobulinemia/ Lymphoplasmacytic Lymphoma. NCCN Clinical Practice Guidelines in Oncology (NCCN Guidelines®)","type":"article"},"uris":["http://www.mendeley.com/documents/?uuid=325519b7-e262-4702-acfd-d698cf0e3e2d"]},{"id":"ITEM-2","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2","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00E04AA0" w:rsidRPr="00FE2263">
        <w:fldChar w:fldCharType="separate"/>
      </w:r>
      <w:r w:rsidR="00E04AA0" w:rsidRPr="00FE2263">
        <w:rPr>
          <w:noProof/>
        </w:rPr>
        <w:t>[1–3]</w:t>
      </w:r>
      <w:r w:rsidR="00E04AA0" w:rsidRPr="00FE2263">
        <w:fldChar w:fldCharType="end"/>
      </w:r>
      <w:r w:rsidRPr="00FE2263">
        <w:rPr>
          <w:rStyle w:val="affb"/>
          <w:b w:val="0"/>
          <w:bCs w:val="0"/>
        </w:rPr>
        <w:t>.</w:t>
      </w:r>
    </w:p>
    <w:p w14:paraId="4514551E" w14:textId="77777777" w:rsidR="00580D79" w:rsidRPr="00FE2263" w:rsidRDefault="00580D79" w:rsidP="00F817BC">
      <w:pPr>
        <w:pStyle w:val="afe"/>
        <w:ind w:firstLine="0"/>
        <w:rPr>
          <w:b/>
        </w:rPr>
      </w:pPr>
      <w:r w:rsidRPr="00FE2263">
        <w:rPr>
          <w:b/>
        </w:rPr>
        <w:t>Уровень убедительности рекомендаций С (уровень достоверности доказательств 5).</w:t>
      </w:r>
    </w:p>
    <w:p w14:paraId="38122F79" w14:textId="338F7E54" w:rsidR="00580D79" w:rsidRPr="00FE2263" w:rsidRDefault="00580D79" w:rsidP="00E04AA0">
      <w:pPr>
        <w:pStyle w:val="afff8"/>
        <w:spacing w:before="0"/>
      </w:pPr>
      <w:r w:rsidRPr="00FE2263">
        <w:t xml:space="preserve">Всем пациентам с МВ </w:t>
      </w:r>
      <w:r w:rsidR="00E04AA0" w:rsidRPr="00FE2263">
        <w:t xml:space="preserve">при подозрении на амилоидоз сердца </w:t>
      </w:r>
      <w:r w:rsidRPr="00FE2263">
        <w:t>перед проведением первой линии противоопухолевой терапии рекомендуется</w:t>
      </w:r>
      <w:r w:rsidRPr="00FE2263">
        <w:rPr>
          <w:b/>
        </w:rPr>
        <w:t xml:space="preserve"> </w:t>
      </w:r>
      <w:r w:rsidRPr="00FE2263">
        <w:t xml:space="preserve">выполнить – </w:t>
      </w:r>
      <w:r w:rsidR="004B21E9" w:rsidRPr="00FE2263">
        <w:rPr>
          <w:rFonts w:cs="Times New Roman"/>
        </w:rPr>
        <w:t>исследования уровня N-терминального фрагмента натрийуретического пропептида мозгового (NT-proBNP) в крови</w:t>
      </w:r>
      <w:r w:rsidR="004B21E9" w:rsidRPr="00FE2263" w:rsidDel="004B21E9">
        <w:t xml:space="preserve"> </w:t>
      </w:r>
      <w:r w:rsidRPr="00FE2263">
        <w:t>и ЭХО-КГ</w:t>
      </w:r>
      <w:r w:rsidR="00FA741B" w:rsidRPr="00FE2263">
        <w:t xml:space="preserve"> для исключения амилоидоза сердца и определения сердечной функции</w:t>
      </w:r>
      <w:r w:rsidR="00E04AA0" w:rsidRPr="00FE2263">
        <w:t xml:space="preserve"> </w:t>
      </w:r>
      <w:r w:rsidR="00E04AA0" w:rsidRPr="00FE2263">
        <w:fldChar w:fldCharType="begin" w:fldLock="1"/>
      </w:r>
      <w:r w:rsidR="005D560B" w:rsidRPr="00FE2263">
        <w:instrText>ADDIN CSL_CITATION {"citationItems":[{"id":"ITEM-1","itemData":{"DOI":"10.1161/01.CIR.0000068314.02595.B2","ISSN":"00097322","abstract":"Background - Brain natriuretic peptide (BNP) is a marker of ventricular dysfunction and can be used to assess prognosis in heart failure and after myocardial infarction. Heart involvement is the most important prognostic factor and causes death in almost all patients with light-chain amyloidosis (AL). We investigated the prognostic value of NT-proBNP and its utility in monitoring amyloid heart dysfunction. Methods and Results - NT-proBNP was quantified at diagnosis in 152 consecutive patients seen at the coordinating center of the Italian Amyloidosis Study Group (Pavia) from 1999 throughout 2001. Heart involvement was estimated on the basis of clinical signs, electrocardiography, and echocardiography. NT-proBNP concentrations differed in patients with (n=90, 59%) and without (n=62, 41%) heart involvement (median: 507.8 pmol/L versus 22.1 pmol/L, P= 10-7). The best cutoff for heart involvement was at 152 pmol/L (sensitivity: 93.33%, specificity: 90.16%, accuracy: 92.05%) and distinguished two groups with different survival (P&lt;0.001). The Cox multivariate model including NT-proBNP was better than models including echocardiographic and clinical signs of heart involvement. NT-proBNP appeared to be more sensitive than conventional echocardiographic parameters in detecting clinical improvement or worsening of amyloid cardiomyopathy during follow-up. Conclusions - NT-proBNP appeared to be the most sensitive index of myocardial dysfunction and the most powerful prognostic determinant in AL amyloidosis. It adds prognostic information for newly diagnosed patients and can be useful in designing therapeutic strategies and monitoring response. NT-proBNP is a sensitive marker of heart toxicity caused by amyloidogenic light chains.","author":[{"dropping-particle":"","family":"Palladini","given":"Giovanni","non-dropping-particle":"","parse-names":false,"suffix":""},{"dropping-particle":"","family":"Campana","given":"Carlo","non-dropping-particle":"","parse-names":false,"suffix":""},{"dropping-particle":"","family":"Klersy","given":"Catherine","non-dropping-particle":"","parse-names":false,"suffix":""},{"dropping-particle":"","family":"Balduini","given":"Alessandra","non-dropping-particle":"","parse-names":false,"suffix":""},{"dropping-particle":"","family":"Vadacca","given":"Giovanbattista","non-dropping-particle":"","parse-names":false,"suffix":""},{"dropping-particle":"","family":"Perfetti","given":"Vittorio","non-dropping-particle":"","parse-names":false,"suffix":""},{"dropping-particle":"","family":"Perlini","given":"Stefano","non-dropping-particle":"","parse-names":false,"suffix":""},{"dropping-particle":"","family":"Obici","given":"Laura","non-dropping-particle":"","parse-names":false,"suffix":""},{"dropping-particle":"","family":"Ascari","given":"Edoardo","non-dropping-particle":"","parse-names":false,"suffix":""},{"dropping-particle":"","family":"D'Eril","given":"Gianvico Melzi","non-dropping-particle":"","parse-names":false,"suffix":""},{"dropping-particle":"","family":"Moratti","given":"Remigio","non-dropping-particle":"","parse-names":false,"suffix":""},{"dropping-particle":"","family":"Merlini","given":"Giampaolo","non-dropping-particle":"","parse-names":false,"suffix":""}],"container-title":"Circulation","id":"ITEM-1","issue":"19","issued":{"date-parts":[["2003","5","20"]]},"page":"2440-2445","publisher":"Lippincott Williams and Wilkins","title":"Serum N-terminal pro-brain natriuretic peptide is a sensitive marker of myocardial dysfunction in AL amyloidosis","type":"article-journal","volume":"107"},"uris":["http://www.mendeley.com/documents/?uuid=3c2bd5ac-9531-3d47-92cd-ff09b3b7feec"]}],"mendeley":{"formattedCitation":"[15]","plainTextFormattedCitation":"[15]","previouslyFormattedCitation":"[15]"},"properties":{"noteIndex":0},"schema":"https://github.com/citation-style-language/schema/raw/master/csl-citation.json"}</w:instrText>
      </w:r>
      <w:r w:rsidR="00E04AA0" w:rsidRPr="00FE2263">
        <w:fldChar w:fldCharType="separate"/>
      </w:r>
      <w:r w:rsidR="00E04AA0" w:rsidRPr="00FE2263">
        <w:rPr>
          <w:noProof/>
        </w:rPr>
        <w:t>[15]</w:t>
      </w:r>
      <w:r w:rsidR="00E04AA0" w:rsidRPr="00FE2263">
        <w:fldChar w:fldCharType="end"/>
      </w:r>
      <w:r w:rsidRPr="00FE2263">
        <w:rPr>
          <w:rStyle w:val="affb"/>
          <w:b w:val="0"/>
          <w:bCs w:val="0"/>
        </w:rPr>
        <w:t>.</w:t>
      </w:r>
    </w:p>
    <w:p w14:paraId="2CB40B0D" w14:textId="2D58DFB9" w:rsidR="00580D79" w:rsidRPr="00FE2263" w:rsidRDefault="00580D79" w:rsidP="00F817BC">
      <w:pPr>
        <w:pStyle w:val="afe"/>
        <w:ind w:firstLine="0"/>
        <w:rPr>
          <w:b/>
        </w:rPr>
      </w:pPr>
      <w:r w:rsidRPr="00FE2263">
        <w:rPr>
          <w:b/>
        </w:rPr>
        <w:t xml:space="preserve">Уровень убедительности рекомендаций </w:t>
      </w:r>
      <w:r w:rsidR="00E12D51" w:rsidRPr="00FE2263">
        <w:rPr>
          <w:b/>
        </w:rPr>
        <w:t>А</w:t>
      </w:r>
      <w:r w:rsidRPr="00FE2263">
        <w:rPr>
          <w:b/>
        </w:rPr>
        <w:t xml:space="preserve"> (уровень достоверности доказательств </w:t>
      </w:r>
      <w:r w:rsidR="00E12D51" w:rsidRPr="00FE2263">
        <w:rPr>
          <w:b/>
        </w:rPr>
        <w:t>2)</w:t>
      </w:r>
      <w:r w:rsidRPr="00FE2263">
        <w:rPr>
          <w:b/>
        </w:rPr>
        <w:t>.</w:t>
      </w:r>
    </w:p>
    <w:p w14:paraId="1218C040" w14:textId="357524DC" w:rsidR="00580D79" w:rsidRPr="00FE2263" w:rsidRDefault="00580D79" w:rsidP="005D560B">
      <w:pPr>
        <w:pStyle w:val="afff8"/>
        <w:spacing w:before="0"/>
      </w:pPr>
      <w:r w:rsidRPr="00FE2263">
        <w:t>Всем пациентам с МВ перед проведением первой линии противоопухолевой терапии рекомендуется</w:t>
      </w:r>
      <w:r w:rsidRPr="00FE2263">
        <w:rPr>
          <w:b/>
        </w:rPr>
        <w:t xml:space="preserve"> </w:t>
      </w:r>
      <w:r w:rsidRPr="00FE2263">
        <w:t xml:space="preserve">выполнить осмотр </w:t>
      </w:r>
      <w:r w:rsidR="008B139F" w:rsidRPr="00FE2263">
        <w:t>врачом-офтальмологом</w:t>
      </w:r>
      <w:r w:rsidR="0004027B" w:rsidRPr="00FE2263">
        <w:t xml:space="preserve"> для диагностики осложнений синдрома гипервязкости</w:t>
      </w:r>
      <w:r w:rsidR="005D560B" w:rsidRPr="00FE2263">
        <w:t xml:space="preserve"> </w:t>
      </w:r>
      <w:r w:rsidR="005D560B" w:rsidRPr="00FE2263">
        <w:fldChar w:fldCharType="begin" w:fldLock="1"/>
      </w:r>
      <w:r w:rsidR="00D2308B">
        <w:instrText>ADDIN CSL_CITATION {"citationItems":[{"id":"ITEM-1","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1","issued":{"date-parts":[["2020"]]},"title":"Waldenström Macroglobulinemia/ Lymphoplasmacytic Lymphoma. NCCN Clinical Practice Guidelines in Oncology (NCCN Guidelines®)","type":"article"},"uris":["http://www.mendeley.com/documents/?uuid=325519b7-e262-4702-acfd-d698cf0e3e2d"]},{"id":"ITEM-2","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2","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id":"ITEM-4","itemData":{"DOI":"10.3816/CLM.2009.n.027","ISSN":"15579190","abstract":"Background: The aim of this study is to determine the serum immunoglobulin (Ig) M and serum viscosity (SV) levels at which retinal changes associated with hyperviscosity syndrome (HVS) as a result of Waldenström's macroglobulinemia (WM) occur. In addition, the effect of plasmapheresis on HVS-related retinopathy was tested. Patients and Methods: A total of 46 patients with WM received indirect ophthalmoscopy, laser Doppler retinal blood flow measurements, serum IgM, and SV determinations. A total of 9 patients with HVS were studied before and after plasmapheresis. Results: Mean IgM and SV levels of patients with the earliest retinal changes were 5442 mg/dL and 3.1 cp, respectively. Plasmapheresis improved retinopathy, decreased serum IgM (46.5 ± 18%; P = .0009), SV (44.7 ± 17.3%; P = .002), retinal venous diameter (15.3 ± 5.8%; P = .0001), and increased venous blood speed by +55.2 ± 22.5% (P = .0004). Conclusion: Examination of the retina is useful in identifying the symptomatic threshold of plasma viscosity levels in patients with HVS and can be used to gauge the effectiveness of plasmapheresis treatment.","author":[{"dropping-particle":"","family":"Menke","given":"Marcel","non-dropping-particle":"","parse-names":false,"suffix":""},{"dropping-particle":"","family":"Feke","given":"Gilbert","non-dropping-particle":"","parse-names":false,"suffix":""},{"dropping-particle":"","family":"McMeel","given":"J. Wallace","non-dropping-particle":"","parse-names":false,"suffix":""},{"dropping-particle":"","family":"Treon","given":"Steven","non-dropping-particle":"","parse-names":false,"suffix":""}],"container-title":"Clinical Lymphoma and Myeloma","id":"ITEM-4","issue":"1","issued":{"date-parts":[["2009","3"]]},"page":"100-103","publisher":"Cancer Information Group, LP","title":"Ophthalmologic techniques to assess the severity of hyperviscosity syndrome and the effect of plasmapheresis in patients with Waldenström's macroglobulinemia","type":"article-journal","volume":"9"},"uris":["http://www.mendeley.com/documents/?uuid=6929eb4a-4c97-3e49-9533-8426133321eb"]}],"mendeley":{"formattedCitation":"[1–3,16]","plainTextFormattedCitation":"[1–3,16]","previouslyFormattedCitation":"[1–3,16]"},"properties":{"noteIndex":0},"schema":"https://github.com/citation-style-language/schema/raw/master/csl-citation.json"}</w:instrText>
      </w:r>
      <w:r w:rsidR="005D560B" w:rsidRPr="00FE2263">
        <w:fldChar w:fldCharType="separate"/>
      </w:r>
      <w:r w:rsidR="005D560B" w:rsidRPr="00FE2263">
        <w:rPr>
          <w:noProof/>
        </w:rPr>
        <w:t>[1–3,16]</w:t>
      </w:r>
      <w:r w:rsidR="005D560B" w:rsidRPr="00FE2263">
        <w:fldChar w:fldCharType="end"/>
      </w:r>
      <w:r w:rsidRPr="00FE2263">
        <w:t>.</w:t>
      </w:r>
    </w:p>
    <w:p w14:paraId="5A941883" w14:textId="77777777" w:rsidR="00580D79" w:rsidRPr="00FE2263" w:rsidRDefault="00580D79" w:rsidP="00F817BC">
      <w:pPr>
        <w:pStyle w:val="afe"/>
        <w:ind w:firstLine="0"/>
        <w:rPr>
          <w:b/>
        </w:rPr>
      </w:pPr>
      <w:r w:rsidRPr="00FE2263">
        <w:rPr>
          <w:b/>
        </w:rPr>
        <w:t>Уровень убедительности рекомендаций С (уровень достоверности доказательств 5).</w:t>
      </w:r>
    </w:p>
    <w:p w14:paraId="7E7D3B71" w14:textId="666C154F" w:rsidR="00580D79" w:rsidRPr="00FE2263" w:rsidRDefault="00580D79" w:rsidP="00F817BC">
      <w:pPr>
        <w:pStyle w:val="afd"/>
        <w:spacing w:beforeAutospacing="0" w:afterAutospacing="0" w:line="360" w:lineRule="auto"/>
      </w:pPr>
      <w:r w:rsidRPr="00FE2263">
        <w:rPr>
          <w:rStyle w:val="affb"/>
        </w:rPr>
        <w:t>Комментарий:</w:t>
      </w:r>
      <w:r w:rsidRPr="00FE2263">
        <w:t xml:space="preserve"> </w:t>
      </w:r>
      <w:r w:rsidRPr="00FE2263">
        <w:rPr>
          <w:rStyle w:val="affc"/>
        </w:rPr>
        <w:t xml:space="preserve">при подозрении на наличие синдрома гипервязкости необходим осмотр глазного дна. Также осмотр глазного дна нужно выполнять при уровне моноклонального IgM ≥ 30 г/л. </w:t>
      </w:r>
    </w:p>
    <w:p w14:paraId="255E66CC" w14:textId="77777777" w:rsidR="000414F6" w:rsidRPr="00FE2263" w:rsidRDefault="00CB71DA" w:rsidP="005D560B">
      <w:pPr>
        <w:pStyle w:val="afff2"/>
        <w:spacing w:before="0"/>
      </w:pPr>
      <w:bookmarkStart w:id="39" w:name="_Toc66184316"/>
      <w:r w:rsidRPr="00FE2263">
        <w:lastRenderedPageBreak/>
        <w:t>3. Лечение</w:t>
      </w:r>
      <w:bookmarkEnd w:id="37"/>
      <w:r w:rsidR="0038545E" w:rsidRPr="00FE2263">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8"/>
      <w:bookmarkEnd w:id="39"/>
    </w:p>
    <w:p w14:paraId="319A669E" w14:textId="77777777" w:rsidR="00ED5598" w:rsidRPr="00FE2263" w:rsidRDefault="00ED5598" w:rsidP="00F817BC">
      <w:pPr>
        <w:pStyle w:val="2-6"/>
        <w:divId w:val="1767193717"/>
        <w:rPr>
          <w:rStyle w:val="afffc"/>
          <w:rFonts w:eastAsiaTheme="minorHAnsi" w:cstheme="minorBidi"/>
          <w:i w:val="0"/>
          <w:color w:val="auto"/>
          <w:sz w:val="24"/>
        </w:rPr>
      </w:pPr>
      <w:bookmarkStart w:id="40" w:name="_Toc469402341"/>
      <w:bookmarkStart w:id="41" w:name="_Toc468273538"/>
      <w:bookmarkStart w:id="42" w:name="_Toc468273456"/>
      <w:bookmarkEnd w:id="40"/>
      <w:bookmarkEnd w:id="41"/>
      <w:bookmarkEnd w:id="42"/>
    </w:p>
    <w:p w14:paraId="0B5F9252" w14:textId="77777777" w:rsidR="00580D79" w:rsidRPr="00FE2263" w:rsidRDefault="00580D79" w:rsidP="005D560B">
      <w:pPr>
        <w:pStyle w:val="2"/>
        <w:spacing w:before="0"/>
        <w:rPr>
          <w:sz w:val="36"/>
          <w:szCs w:val="36"/>
        </w:rPr>
      </w:pPr>
      <w:bookmarkStart w:id="43" w:name="_Toc33974225"/>
      <w:bookmarkStart w:id="44" w:name="_Toc66184317"/>
      <w:bookmarkStart w:id="45" w:name="__RefHeading___doc_4"/>
      <w:bookmarkStart w:id="46" w:name="_Toc11747746"/>
      <w:r w:rsidRPr="00FE2263">
        <w:rPr>
          <w:rStyle w:val="affb"/>
          <w:rFonts w:eastAsia="Times New Roman"/>
          <w:b/>
          <w:bCs w:val="0"/>
        </w:rPr>
        <w:t>3.1 Показания к началу лечения</w:t>
      </w:r>
      <w:bookmarkEnd w:id="43"/>
      <w:bookmarkEnd w:id="44"/>
    </w:p>
    <w:p w14:paraId="6C7CFBE0" w14:textId="77777777" w:rsidR="00580D79" w:rsidRPr="00FE2263" w:rsidRDefault="00580D79" w:rsidP="00F817BC">
      <w:pPr>
        <w:pStyle w:val="afd"/>
        <w:spacing w:beforeAutospacing="0" w:afterAutospacing="0" w:line="360" w:lineRule="auto"/>
        <w:rPr>
          <w:rFonts w:eastAsiaTheme="minorEastAsia"/>
        </w:rPr>
      </w:pPr>
      <w:r w:rsidRPr="00FE2263">
        <w:t>Стратегия лечения определяется на этапе установления диагноза. Выбор программы лечения зависит от возраста пациента, особенностей течения МВ, а именно - наличия цитопений, необходимости более быстрой редукции опухоли, cопутствующих заболеваний.</w:t>
      </w:r>
    </w:p>
    <w:p w14:paraId="11D7A109" w14:textId="77777777" w:rsidR="00580D79" w:rsidRPr="00FE2263" w:rsidRDefault="00580D79" w:rsidP="005D560B">
      <w:pPr>
        <w:pStyle w:val="afff8"/>
        <w:spacing w:before="0"/>
      </w:pPr>
      <w:r w:rsidRPr="00FE2263">
        <w:rPr>
          <w:rStyle w:val="affb"/>
        </w:rPr>
        <w:t>Рекомендуется</w:t>
      </w:r>
      <w:r w:rsidRPr="00FE2263">
        <w:t xml:space="preserve"> начинать терапию при быстром нарастании уровня IgM в крови или при появлении клинических симптомов:[6].</w:t>
      </w:r>
    </w:p>
    <w:p w14:paraId="18499609" w14:textId="77777777" w:rsidR="00580D79" w:rsidRPr="00FE2263" w:rsidRDefault="00580D79" w:rsidP="00F817BC">
      <w:pPr>
        <w:pStyle w:val="afd"/>
        <w:spacing w:beforeAutospacing="0" w:afterAutospacing="0" w:line="360" w:lineRule="auto"/>
        <w:ind w:left="720"/>
      </w:pPr>
      <w:r w:rsidRPr="00FE2263">
        <w:t>- Рецидивирующая лихорадка, ночная потливость, потеря веса, слабость.</w:t>
      </w:r>
    </w:p>
    <w:p w14:paraId="5A0DA0D9" w14:textId="77777777" w:rsidR="00580D79" w:rsidRPr="00FE2263" w:rsidRDefault="00580D79" w:rsidP="00F817BC">
      <w:pPr>
        <w:pStyle w:val="afd"/>
        <w:spacing w:beforeAutospacing="0" w:afterAutospacing="0" w:line="360" w:lineRule="auto"/>
        <w:ind w:left="720"/>
      </w:pPr>
      <w:r w:rsidRPr="00FE2263">
        <w:t>- Синдром гипервязкости.</w:t>
      </w:r>
    </w:p>
    <w:p w14:paraId="57E08CE8" w14:textId="77777777" w:rsidR="00580D79" w:rsidRPr="00FE2263" w:rsidRDefault="00580D79" w:rsidP="00F817BC">
      <w:pPr>
        <w:pStyle w:val="afd"/>
        <w:spacing w:beforeAutospacing="0" w:afterAutospacing="0" w:line="360" w:lineRule="auto"/>
        <w:ind w:left="720"/>
      </w:pPr>
      <w:r w:rsidRPr="00FE2263">
        <w:t>- Лимфаденопатия или массивное увеличение размеров лимфоузлов (≥ 5 см в диаметре).</w:t>
      </w:r>
    </w:p>
    <w:p w14:paraId="5C8A8595" w14:textId="77777777" w:rsidR="00580D79" w:rsidRPr="00FE2263" w:rsidRDefault="00580D79" w:rsidP="0070759B">
      <w:pPr>
        <w:pStyle w:val="afd"/>
        <w:spacing w:beforeAutospacing="0" w:afterAutospacing="0" w:line="360" w:lineRule="auto"/>
        <w:ind w:left="720"/>
      </w:pPr>
      <w:r w:rsidRPr="00FE2263">
        <w:t>- Гепатомегалия и/или спленомегалия.</w:t>
      </w:r>
    </w:p>
    <w:p w14:paraId="49339525" w14:textId="77777777" w:rsidR="00580D79" w:rsidRPr="00FE2263" w:rsidRDefault="00580D79" w:rsidP="0070759B">
      <w:pPr>
        <w:pStyle w:val="afd"/>
        <w:spacing w:beforeAutospacing="0" w:afterAutospacing="0" w:line="360" w:lineRule="auto"/>
        <w:ind w:left="720"/>
      </w:pPr>
      <w:r w:rsidRPr="00FE2263">
        <w:t>- Периферическая нейропатия, связанная с МВ.</w:t>
      </w:r>
    </w:p>
    <w:p w14:paraId="5AED9B7C" w14:textId="77777777" w:rsidR="00580D79" w:rsidRPr="00FE2263" w:rsidRDefault="00580D79" w:rsidP="0070759B">
      <w:pPr>
        <w:pStyle w:val="afd"/>
        <w:spacing w:beforeAutospacing="0" w:afterAutospacing="0" w:line="360" w:lineRule="auto"/>
        <w:ind w:left="720"/>
      </w:pPr>
      <w:r w:rsidRPr="00FE2263">
        <w:t>- Симптомная криоглобулинемия</w:t>
      </w:r>
    </w:p>
    <w:p w14:paraId="6872C53A" w14:textId="77777777" w:rsidR="00580D79" w:rsidRPr="00FE2263" w:rsidRDefault="00580D79" w:rsidP="0070759B">
      <w:pPr>
        <w:pStyle w:val="afd"/>
        <w:spacing w:beforeAutospacing="0" w:afterAutospacing="0" w:line="360" w:lineRule="auto"/>
        <w:ind w:left="720"/>
      </w:pPr>
      <w:r w:rsidRPr="00FE2263">
        <w:t>- Анемия с уровнем Нв ≤ 10 г/дл.</w:t>
      </w:r>
    </w:p>
    <w:p w14:paraId="16053277" w14:textId="77777777" w:rsidR="00580D79" w:rsidRPr="00FE2263" w:rsidRDefault="00580D79" w:rsidP="0070759B">
      <w:pPr>
        <w:pStyle w:val="afd"/>
        <w:spacing w:beforeAutospacing="0" w:afterAutospacing="0" w:line="360" w:lineRule="auto"/>
        <w:ind w:left="720"/>
      </w:pPr>
      <w:r w:rsidRPr="00FE2263">
        <w:t>- Тромбоцитопения с уровнем тромбоцитов 100 х 109 /л и менее.</w:t>
      </w:r>
    </w:p>
    <w:p w14:paraId="606DC463" w14:textId="77777777" w:rsidR="00580D79" w:rsidRPr="00FE2263" w:rsidRDefault="00580D79" w:rsidP="0070759B">
      <w:pPr>
        <w:pStyle w:val="afd"/>
        <w:spacing w:beforeAutospacing="0" w:afterAutospacing="0" w:line="360" w:lineRule="auto"/>
        <w:ind w:left="720"/>
      </w:pPr>
      <w:r w:rsidRPr="00FE2263">
        <w:t>- Гемолитическая анемия (обусловленная наличием холодовых антител).</w:t>
      </w:r>
    </w:p>
    <w:p w14:paraId="6E13FCE7" w14:textId="77777777" w:rsidR="00580D79" w:rsidRPr="00FE2263" w:rsidRDefault="00580D79" w:rsidP="0070759B">
      <w:pPr>
        <w:pStyle w:val="afd"/>
        <w:spacing w:beforeAutospacing="0" w:afterAutospacing="0" w:line="360" w:lineRule="auto"/>
        <w:ind w:left="720"/>
      </w:pPr>
      <w:r w:rsidRPr="00FE2263">
        <w:t>- Почечная недостаточность, связанная с МВ.</w:t>
      </w:r>
    </w:p>
    <w:p w14:paraId="0FDA1C30" w14:textId="77777777" w:rsidR="00580D79" w:rsidRPr="00FE2263" w:rsidRDefault="00580D79" w:rsidP="0070759B">
      <w:pPr>
        <w:pStyle w:val="afd"/>
        <w:spacing w:beforeAutospacing="0" w:afterAutospacing="0" w:line="360" w:lineRule="auto"/>
        <w:ind w:left="720"/>
      </w:pPr>
      <w:r w:rsidRPr="00FE2263">
        <w:t>- Амилоидоз, связанный с МВ.</w:t>
      </w:r>
    </w:p>
    <w:p w14:paraId="3D781110" w14:textId="77777777" w:rsidR="00580D79" w:rsidRPr="00FE2263" w:rsidRDefault="00580D79" w:rsidP="0070759B">
      <w:pPr>
        <w:pStyle w:val="afd"/>
        <w:spacing w:beforeAutospacing="0" w:afterAutospacing="0" w:line="360" w:lineRule="auto"/>
        <w:ind w:left="720"/>
      </w:pPr>
      <w:r w:rsidRPr="00FE2263">
        <w:t>- Уровень моноклонального IgM &gt; 50 г/л, даже при отсутствии симптомов.</w:t>
      </w:r>
    </w:p>
    <w:p w14:paraId="4233726C" w14:textId="2471F7B8" w:rsidR="00580D79" w:rsidRPr="00FE2263" w:rsidRDefault="00580D79" w:rsidP="0070759B">
      <w:pPr>
        <w:pStyle w:val="afe"/>
        <w:ind w:firstLine="0"/>
        <w:rPr>
          <w:b/>
        </w:rPr>
      </w:pPr>
      <w:r w:rsidRPr="00FE2263">
        <w:rPr>
          <w:b/>
        </w:rPr>
        <w:t xml:space="preserve">Уровень убедительности рекомендаций </w:t>
      </w:r>
      <w:r w:rsidR="00550CB2" w:rsidRPr="00FE2263">
        <w:rPr>
          <w:b/>
        </w:rPr>
        <w:t>С</w:t>
      </w:r>
      <w:r w:rsidRPr="00FE2263">
        <w:rPr>
          <w:b/>
        </w:rPr>
        <w:t xml:space="preserve"> (уровень достоверности доказательств </w:t>
      </w:r>
      <w:r w:rsidR="00550CB2" w:rsidRPr="00FE2263">
        <w:rPr>
          <w:b/>
        </w:rPr>
        <w:t>4</w:t>
      </w:r>
      <w:r w:rsidRPr="00FE2263">
        <w:rPr>
          <w:b/>
        </w:rPr>
        <w:t>).</w:t>
      </w:r>
    </w:p>
    <w:p w14:paraId="4AB96A62" w14:textId="01ED0E74" w:rsidR="00580D79" w:rsidRPr="00FE2263" w:rsidRDefault="00580D79" w:rsidP="005D560B">
      <w:pPr>
        <w:pStyle w:val="afff8"/>
        <w:spacing w:before="0"/>
        <w:rPr>
          <w:rFonts w:eastAsiaTheme="minorEastAsia"/>
        </w:rPr>
      </w:pPr>
      <w:r w:rsidRPr="00FE2263">
        <w:rPr>
          <w:rStyle w:val="affb"/>
        </w:rPr>
        <w:t>Не рекомендуется</w:t>
      </w:r>
      <w:r w:rsidRPr="00FE2263">
        <w:t xml:space="preserve"> начинать специфическую терапию пациентам с тлеющей (бессимптомной) МВ</w:t>
      </w:r>
      <w:r w:rsidR="005D560B" w:rsidRPr="00FE2263">
        <w:t xml:space="preserve"> </w:t>
      </w:r>
      <w:r w:rsidR="005D560B" w:rsidRPr="00FE2263">
        <w:rPr>
          <w:lang w:val="en-US"/>
        </w:rPr>
        <w:fldChar w:fldCharType="begin" w:fldLock="1"/>
      </w:r>
      <w:r w:rsidR="005D560B" w:rsidRPr="00FE2263">
        <w:rPr>
          <w:lang w:val="en-US"/>
        </w:rPr>
        <w:instrText>ADDIN</w:instrText>
      </w:r>
      <w:r w:rsidR="005D560B" w:rsidRPr="00FE2263">
        <w:instrText xml:space="preserve"> </w:instrText>
      </w:r>
      <w:r w:rsidR="005D560B" w:rsidRPr="00FE2263">
        <w:rPr>
          <w:lang w:val="en-US"/>
        </w:rPr>
        <w:instrText>CSL</w:instrText>
      </w:r>
      <w:r w:rsidR="005D560B" w:rsidRPr="00FE2263">
        <w:instrText>_</w:instrText>
      </w:r>
      <w:r w:rsidR="005D560B" w:rsidRPr="00FE2263">
        <w:rPr>
          <w:lang w:val="en-US"/>
        </w:rPr>
        <w:instrText>CITATION</w:instrText>
      </w:r>
      <w:r w:rsidR="005D560B" w:rsidRPr="00FE2263">
        <w:instrText xml:space="preserve"> {"</w:instrText>
      </w:r>
      <w:r w:rsidR="005D560B" w:rsidRPr="00FE2263">
        <w:rPr>
          <w:lang w:val="en-US"/>
        </w:rPr>
        <w:instrText>citationItems</w:instrText>
      </w:r>
      <w:r w:rsidR="005D560B" w:rsidRPr="00FE2263">
        <w:instrText>":[{"</w:instrText>
      </w:r>
      <w:r w:rsidR="005D560B" w:rsidRPr="00FE2263">
        <w:rPr>
          <w:lang w:val="en-US"/>
        </w:rPr>
        <w:instrText>id</w:instrText>
      </w:r>
      <w:r w:rsidR="005D560B" w:rsidRPr="00FE2263">
        <w:instrText>":"</w:instrText>
      </w:r>
      <w:r w:rsidR="005D560B" w:rsidRPr="00FE2263">
        <w:rPr>
          <w:lang w:val="en-US"/>
        </w:rPr>
        <w:instrText>ITEM</w:instrText>
      </w:r>
      <w:r w:rsidR="005D560B" w:rsidRPr="00FE2263">
        <w:instrText>-1","</w:instrText>
      </w:r>
      <w:r w:rsidR="005D560B" w:rsidRPr="00FE2263">
        <w:rPr>
          <w:lang w:val="en-US"/>
        </w:rPr>
        <w:instrText>itemData</w:instrText>
      </w:r>
      <w:r w:rsidR="005D560B" w:rsidRPr="00FE2263">
        <w:instrText>":{"</w:instrText>
      </w:r>
      <w:r w:rsidR="005D560B" w:rsidRPr="00FE2263">
        <w:rPr>
          <w:lang w:val="en-US"/>
        </w:rPr>
        <w:instrText>DOI</w:instrText>
      </w:r>
      <w:r w:rsidR="005D560B" w:rsidRPr="00FE2263">
        <w:instrText>":"10.1111/</w:instrText>
      </w:r>
      <w:r w:rsidR="005D560B" w:rsidRPr="00FE2263">
        <w:rPr>
          <w:lang w:val="en-US"/>
        </w:rPr>
        <w:instrText>bjh</w:instrText>
      </w:r>
      <w:r w:rsidR="005D560B" w:rsidRPr="00FE2263">
        <w:instrText>.15558","</w:instrText>
      </w:r>
      <w:r w:rsidR="005D560B" w:rsidRPr="00FE2263">
        <w:rPr>
          <w:lang w:val="en-US"/>
        </w:rPr>
        <w:instrText>ISSN</w:instrText>
      </w:r>
      <w:r w:rsidR="005D560B" w:rsidRPr="00FE2263">
        <w:instrText>":"13652141","</w:instrText>
      </w:r>
      <w:r w:rsidR="005D560B" w:rsidRPr="00FE2263">
        <w:rPr>
          <w:lang w:val="en-US"/>
        </w:rPr>
        <w:instrText>abstract</w:instrText>
      </w:r>
      <w:r w:rsidR="005D560B" w:rsidRPr="00FE2263">
        <w:instrText>":"</w:instrText>
      </w:r>
      <w:r w:rsidR="005D560B" w:rsidRPr="00FE2263">
        <w:rPr>
          <w:lang w:val="en-US"/>
        </w:rPr>
        <w:instrText>We</w:instrText>
      </w:r>
      <w:r w:rsidR="005D560B" w:rsidRPr="00FE2263">
        <w:instrText xml:space="preserve"> </w:instrText>
      </w:r>
      <w:r w:rsidR="005D560B" w:rsidRPr="00FE2263">
        <w:rPr>
          <w:lang w:val="en-US"/>
        </w:rPr>
        <w:instrText>present</w:instrText>
      </w:r>
      <w:r w:rsidR="005D560B" w:rsidRPr="00FE2263">
        <w:instrText xml:space="preserve"> </w:instrText>
      </w:r>
      <w:r w:rsidR="005D560B" w:rsidRPr="00FE2263">
        <w:rPr>
          <w:lang w:val="en-US"/>
        </w:rPr>
        <w:instrText>a</w:instrText>
      </w:r>
      <w:r w:rsidR="005D560B" w:rsidRPr="00FE2263">
        <w:instrText xml:space="preserve"> </w:instrText>
      </w:r>
      <w:r w:rsidR="005D560B" w:rsidRPr="00FE2263">
        <w:rPr>
          <w:lang w:val="en-US"/>
        </w:rPr>
        <w:instrText>nationwide</w:instrText>
      </w:r>
      <w:r w:rsidR="005D560B" w:rsidRPr="00FE2263">
        <w:instrText xml:space="preserve"> </w:instrText>
      </w:r>
      <w:r w:rsidR="005D560B" w:rsidRPr="00FE2263">
        <w:rPr>
          <w:lang w:val="en-US"/>
        </w:rPr>
        <w:instrText>prospective</w:instrText>
      </w:r>
      <w:r w:rsidR="005D560B" w:rsidRPr="00FE2263">
        <w:instrText xml:space="preserve"> </w:instrText>
      </w:r>
      <w:r w:rsidR="005D560B" w:rsidRPr="00FE2263">
        <w:rPr>
          <w:lang w:val="en-US"/>
        </w:rPr>
        <w:instrText>Swedish</w:instrText>
      </w:r>
      <w:r w:rsidR="005D560B" w:rsidRPr="00FE2263">
        <w:instrText xml:space="preserve"> </w:instrText>
      </w:r>
      <w:r w:rsidR="005D560B" w:rsidRPr="00FE2263">
        <w:rPr>
          <w:lang w:val="en-US"/>
        </w:rPr>
        <w:instrText>registry</w:instrText>
      </w:r>
      <w:r w:rsidR="005D560B" w:rsidRPr="00FE2263">
        <w:instrText>-</w:instrText>
      </w:r>
      <w:r w:rsidR="005D560B" w:rsidRPr="00FE2263">
        <w:rPr>
          <w:lang w:val="en-US"/>
        </w:rPr>
        <w:instrText>based</w:instrText>
      </w:r>
      <w:r w:rsidR="005D560B" w:rsidRPr="00FE2263">
        <w:instrText xml:space="preserve"> </w:instrText>
      </w:r>
      <w:r w:rsidR="005D560B" w:rsidRPr="00FE2263">
        <w:rPr>
          <w:lang w:val="en-US"/>
        </w:rPr>
        <w:instrText>study</w:instrText>
      </w:r>
      <w:r w:rsidR="005D560B" w:rsidRPr="00FE2263">
        <w:instrText xml:space="preserve"> </w:instrText>
      </w:r>
      <w:r w:rsidR="005D560B" w:rsidRPr="00FE2263">
        <w:rPr>
          <w:lang w:val="en-US"/>
        </w:rPr>
        <w:instrText>of</w:instrText>
      </w:r>
      <w:r w:rsidR="005D560B" w:rsidRPr="00FE2263">
        <w:instrText xml:space="preserve"> </w:instrText>
      </w:r>
      <w:r w:rsidR="005D560B" w:rsidRPr="00FE2263">
        <w:rPr>
          <w:lang w:val="en-US"/>
        </w:rPr>
        <w:instrText>Waldenstr</w:instrText>
      </w:r>
      <w:r w:rsidR="005D560B" w:rsidRPr="00FE2263">
        <w:instrText>ö</w:instrText>
      </w:r>
      <w:r w:rsidR="005D560B" w:rsidRPr="00FE2263">
        <w:rPr>
          <w:lang w:val="en-US"/>
        </w:rPr>
        <w:instrText>m</w:instrText>
      </w:r>
      <w:r w:rsidR="005D560B" w:rsidRPr="00FE2263">
        <w:instrText xml:space="preserve"> </w:instrText>
      </w:r>
      <w:r w:rsidR="005D560B" w:rsidRPr="00FE2263">
        <w:rPr>
          <w:lang w:val="en-US"/>
        </w:rPr>
        <w:instrText>macroglobulinaemia</w:instrText>
      </w:r>
      <w:r w:rsidR="005D560B" w:rsidRPr="00FE2263">
        <w:instrText xml:space="preserve"> (</w:instrText>
      </w:r>
      <w:r w:rsidR="005D560B" w:rsidRPr="00FE2263">
        <w:rPr>
          <w:lang w:val="en-US"/>
        </w:rPr>
        <w:instrText>WM</w:instrText>
      </w:r>
      <w:r w:rsidR="005D560B" w:rsidRPr="00FE2263">
        <w:instrText xml:space="preserve">), </w:instrText>
      </w:r>
      <w:r w:rsidR="005D560B" w:rsidRPr="00FE2263">
        <w:rPr>
          <w:lang w:val="en-US"/>
        </w:rPr>
        <w:instrText>that</w:instrText>
      </w:r>
      <w:r w:rsidR="005D560B" w:rsidRPr="00FE2263">
        <w:instrText xml:space="preserve"> </w:instrText>
      </w:r>
      <w:r w:rsidR="005D560B" w:rsidRPr="00FE2263">
        <w:rPr>
          <w:lang w:val="en-US"/>
        </w:rPr>
        <w:instrText>focuses</w:instrText>
      </w:r>
      <w:r w:rsidR="005D560B" w:rsidRPr="00FE2263">
        <w:instrText xml:space="preserve"> </w:instrText>
      </w:r>
      <w:r w:rsidR="005D560B" w:rsidRPr="00FE2263">
        <w:rPr>
          <w:lang w:val="en-US"/>
        </w:rPr>
        <w:instrText>on</w:instrText>
      </w:r>
      <w:r w:rsidR="005D560B" w:rsidRPr="00FE2263">
        <w:instrText xml:space="preserve"> </w:instrText>
      </w:r>
      <w:r w:rsidR="005D560B" w:rsidRPr="00FE2263">
        <w:rPr>
          <w:lang w:val="en-US"/>
        </w:rPr>
        <w:instrText>incidence</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survival</w:instrText>
      </w:r>
      <w:r w:rsidR="005D560B" w:rsidRPr="00FE2263">
        <w:instrText xml:space="preserve"> </w:instrText>
      </w:r>
      <w:r w:rsidR="005D560B" w:rsidRPr="00FE2263">
        <w:rPr>
          <w:lang w:val="en-US"/>
        </w:rPr>
        <w:instrText>in</w:instrText>
      </w:r>
      <w:r w:rsidR="005D560B" w:rsidRPr="00FE2263">
        <w:instrText xml:space="preserve"> </w:instrText>
      </w:r>
      <w:r w:rsidR="005D560B" w:rsidRPr="00FE2263">
        <w:rPr>
          <w:lang w:val="en-US"/>
        </w:rPr>
        <w:instrText>relation</w:instrText>
      </w:r>
      <w:r w:rsidR="005D560B" w:rsidRPr="00FE2263">
        <w:instrText xml:space="preserve"> </w:instrText>
      </w:r>
      <w:r w:rsidR="005D560B" w:rsidRPr="00FE2263">
        <w:rPr>
          <w:lang w:val="en-US"/>
        </w:rPr>
        <w:instrText>to</w:instrText>
      </w:r>
      <w:r w:rsidR="005D560B" w:rsidRPr="00FE2263">
        <w:instrText xml:space="preserve"> </w:instrText>
      </w:r>
      <w:r w:rsidR="005D560B" w:rsidRPr="00FE2263">
        <w:rPr>
          <w:lang w:val="en-US"/>
        </w:rPr>
        <w:instrText>clinical</w:instrText>
      </w:r>
      <w:r w:rsidR="005D560B" w:rsidRPr="00FE2263">
        <w:instrText xml:space="preserve"> </w:instrText>
      </w:r>
      <w:r w:rsidR="005D560B" w:rsidRPr="00FE2263">
        <w:rPr>
          <w:lang w:val="en-US"/>
        </w:rPr>
        <w:instrText>prognostic</w:instrText>
      </w:r>
      <w:r w:rsidR="005D560B" w:rsidRPr="00FE2263">
        <w:instrText xml:space="preserve"> </w:instrText>
      </w:r>
      <w:r w:rsidR="005D560B" w:rsidRPr="00FE2263">
        <w:rPr>
          <w:lang w:val="en-US"/>
        </w:rPr>
        <w:instrText>factors</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primary</w:instrText>
      </w:r>
      <w:r w:rsidR="005D560B" w:rsidRPr="00FE2263">
        <w:instrText xml:space="preserve"> </w:instrText>
      </w:r>
      <w:r w:rsidR="005D560B" w:rsidRPr="00FE2263">
        <w:rPr>
          <w:lang w:val="en-US"/>
        </w:rPr>
        <w:instrText>systemic</w:instrText>
      </w:r>
      <w:r w:rsidR="005D560B" w:rsidRPr="00FE2263">
        <w:instrText xml:space="preserve"> </w:instrText>
      </w:r>
      <w:r w:rsidR="005D560B" w:rsidRPr="00FE2263">
        <w:rPr>
          <w:lang w:val="en-US"/>
        </w:rPr>
        <w:instrText>therapies</w:instrText>
      </w:r>
      <w:r w:rsidR="005D560B" w:rsidRPr="00FE2263">
        <w:instrText xml:space="preserve">. </w:instrText>
      </w:r>
      <w:r w:rsidR="005D560B" w:rsidRPr="00FE2263">
        <w:rPr>
          <w:lang w:val="en-US"/>
        </w:rPr>
        <w:instrText>A</w:instrText>
      </w:r>
      <w:r w:rsidR="005D560B" w:rsidRPr="00FE2263">
        <w:instrText xml:space="preserve"> </w:instrText>
      </w:r>
      <w:r w:rsidR="005D560B" w:rsidRPr="00FE2263">
        <w:rPr>
          <w:lang w:val="en-US"/>
        </w:rPr>
        <w:instrText>total</w:instrText>
      </w:r>
      <w:r w:rsidR="005D560B" w:rsidRPr="00FE2263">
        <w:instrText xml:space="preserve"> </w:instrText>
      </w:r>
      <w:r w:rsidR="005D560B" w:rsidRPr="00FE2263">
        <w:rPr>
          <w:lang w:val="en-US"/>
        </w:rPr>
        <w:instrText>of</w:instrText>
      </w:r>
      <w:r w:rsidR="005D560B" w:rsidRPr="00FE2263">
        <w:instrText xml:space="preserve"> 1511 </w:instrText>
      </w:r>
      <w:r w:rsidR="005D560B" w:rsidRPr="00FE2263">
        <w:rPr>
          <w:lang w:val="en-US"/>
        </w:rPr>
        <w:instrText>patients</w:instrText>
      </w:r>
      <w:r w:rsidR="005D560B" w:rsidRPr="00FE2263">
        <w:instrText xml:space="preserve"> </w:instrText>
      </w:r>
      <w:r w:rsidR="005D560B" w:rsidRPr="00FE2263">
        <w:rPr>
          <w:lang w:val="en-US"/>
        </w:rPr>
        <w:instrText>with</w:instrText>
      </w:r>
      <w:r w:rsidR="005D560B" w:rsidRPr="00FE2263">
        <w:instrText xml:space="preserve"> </w:instrText>
      </w:r>
      <w:r w:rsidR="005D560B" w:rsidRPr="00FE2263">
        <w:rPr>
          <w:lang w:val="en-US"/>
        </w:rPr>
        <w:instrText>WM</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lymphoplasmocytic</w:instrText>
      </w:r>
      <w:r w:rsidR="005D560B" w:rsidRPr="00FE2263">
        <w:instrText xml:space="preserve"> </w:instrText>
      </w:r>
      <w:r w:rsidR="005D560B" w:rsidRPr="00FE2263">
        <w:rPr>
          <w:lang w:val="en-US"/>
        </w:rPr>
        <w:instrText>lymphoma</w:instrText>
      </w:r>
      <w:r w:rsidR="005D560B" w:rsidRPr="00FE2263">
        <w:instrText xml:space="preserve"> (</w:instrText>
      </w:r>
      <w:r w:rsidR="005D560B" w:rsidRPr="00FE2263">
        <w:rPr>
          <w:lang w:val="en-US"/>
        </w:rPr>
        <w:instrText>LPL</w:instrText>
      </w:r>
      <w:r w:rsidR="005D560B" w:rsidRPr="00FE2263">
        <w:instrText xml:space="preserve">) </w:instrText>
      </w:r>
      <w:r w:rsidR="005D560B" w:rsidRPr="00FE2263">
        <w:rPr>
          <w:lang w:val="en-US"/>
        </w:rPr>
        <w:instrText>were</w:instrText>
      </w:r>
      <w:r w:rsidR="005D560B" w:rsidRPr="00FE2263">
        <w:instrText xml:space="preserve"> </w:instrText>
      </w:r>
      <w:r w:rsidR="005D560B" w:rsidRPr="00FE2263">
        <w:rPr>
          <w:lang w:val="en-US"/>
        </w:rPr>
        <w:instrText>registered</w:instrText>
      </w:r>
      <w:r w:rsidR="005D560B" w:rsidRPr="00FE2263">
        <w:instrText xml:space="preserve"> </w:instrText>
      </w:r>
      <w:r w:rsidR="005D560B" w:rsidRPr="00FE2263">
        <w:rPr>
          <w:lang w:val="en-US"/>
        </w:rPr>
        <w:instrText>in</w:instrText>
      </w:r>
      <w:r w:rsidR="005D560B" w:rsidRPr="00FE2263">
        <w:instrText xml:space="preserve"> </w:instrText>
      </w:r>
      <w:r w:rsidR="005D560B" w:rsidRPr="00FE2263">
        <w:rPr>
          <w:lang w:val="en-US"/>
        </w:rPr>
        <w:instrText>the</w:instrText>
      </w:r>
      <w:r w:rsidR="005D560B" w:rsidRPr="00FE2263">
        <w:instrText xml:space="preserve"> </w:instrText>
      </w:r>
      <w:r w:rsidR="005D560B" w:rsidRPr="00FE2263">
        <w:rPr>
          <w:lang w:val="en-US"/>
        </w:rPr>
        <w:instrText>Swedish</w:instrText>
      </w:r>
      <w:r w:rsidR="005D560B" w:rsidRPr="00FE2263">
        <w:instrText xml:space="preserve"> </w:instrText>
      </w:r>
      <w:r w:rsidR="005D560B" w:rsidRPr="00FE2263">
        <w:rPr>
          <w:lang w:val="en-US"/>
        </w:rPr>
        <w:instrText>Lymphoma</w:instrText>
      </w:r>
      <w:r w:rsidR="005D560B" w:rsidRPr="00FE2263">
        <w:instrText xml:space="preserve"> </w:instrText>
      </w:r>
      <w:r w:rsidR="005D560B" w:rsidRPr="00FE2263">
        <w:rPr>
          <w:lang w:val="en-US"/>
        </w:rPr>
        <w:instrText>Registry</w:instrText>
      </w:r>
      <w:r w:rsidR="005D560B" w:rsidRPr="00FE2263">
        <w:instrText xml:space="preserve"> (</w:instrText>
      </w:r>
      <w:r w:rsidR="005D560B" w:rsidRPr="00FE2263">
        <w:rPr>
          <w:lang w:val="en-US"/>
        </w:rPr>
        <w:instrText>SLR</w:instrText>
      </w:r>
      <w:r w:rsidR="005D560B" w:rsidRPr="00FE2263">
        <w:instrText xml:space="preserve">) </w:instrText>
      </w:r>
      <w:r w:rsidR="005D560B" w:rsidRPr="00FE2263">
        <w:rPr>
          <w:lang w:val="en-US"/>
        </w:rPr>
        <w:instrText>between</w:instrText>
      </w:r>
      <w:r w:rsidR="005D560B" w:rsidRPr="00FE2263">
        <w:instrText xml:space="preserve"> 1 </w:instrText>
      </w:r>
      <w:r w:rsidR="005D560B" w:rsidRPr="00FE2263">
        <w:rPr>
          <w:lang w:val="en-US"/>
        </w:rPr>
        <w:instrText>January</w:instrText>
      </w:r>
      <w:r w:rsidR="005D560B" w:rsidRPr="00FE2263">
        <w:instrText xml:space="preserve"> 2000 </w:instrText>
      </w:r>
      <w:r w:rsidR="005D560B" w:rsidRPr="00FE2263">
        <w:rPr>
          <w:lang w:val="en-US"/>
        </w:rPr>
        <w:instrText>and</w:instrText>
      </w:r>
      <w:r w:rsidR="005D560B" w:rsidRPr="00FE2263">
        <w:instrText xml:space="preserve"> 31 </w:instrText>
      </w:r>
      <w:r w:rsidR="005D560B" w:rsidRPr="00FE2263">
        <w:rPr>
          <w:lang w:val="en-US"/>
        </w:rPr>
        <w:instrText>December</w:instrText>
      </w:r>
      <w:r w:rsidR="005D560B" w:rsidRPr="00FE2263">
        <w:instrText xml:space="preserve"> 2014. </w:instrText>
      </w:r>
      <w:r w:rsidR="005D560B" w:rsidRPr="00FE2263">
        <w:rPr>
          <w:lang w:val="en-US"/>
        </w:rPr>
        <w:instrText>The</w:instrText>
      </w:r>
      <w:r w:rsidR="005D560B" w:rsidRPr="00FE2263">
        <w:instrText xml:space="preserve"> </w:instrText>
      </w:r>
      <w:r w:rsidR="005D560B" w:rsidRPr="00FE2263">
        <w:rPr>
          <w:lang w:val="en-US"/>
        </w:rPr>
        <w:instrText>age</w:instrText>
      </w:r>
      <w:r w:rsidR="005D560B" w:rsidRPr="00FE2263">
        <w:instrText>-</w:instrText>
      </w:r>
      <w:r w:rsidR="005D560B" w:rsidRPr="00FE2263">
        <w:rPr>
          <w:lang w:val="en-US"/>
        </w:rPr>
        <w:instrText>adjusted</w:instrText>
      </w:r>
      <w:r w:rsidR="005D560B" w:rsidRPr="00FE2263">
        <w:instrText xml:space="preserve"> </w:instrText>
      </w:r>
      <w:r w:rsidR="005D560B" w:rsidRPr="00FE2263">
        <w:rPr>
          <w:lang w:val="en-US"/>
        </w:rPr>
        <w:instrText>incidence</w:instrText>
      </w:r>
      <w:r w:rsidR="005D560B" w:rsidRPr="00FE2263">
        <w:instrText xml:space="preserve"> </w:instrText>
      </w:r>
      <w:r w:rsidR="005D560B" w:rsidRPr="00FE2263">
        <w:rPr>
          <w:lang w:val="en-US"/>
        </w:rPr>
        <w:instrText>of</w:instrText>
      </w:r>
      <w:r w:rsidR="005D560B" w:rsidRPr="00FE2263">
        <w:instrText xml:space="preserve"> </w:instrText>
      </w:r>
      <w:r w:rsidR="005D560B" w:rsidRPr="00FE2263">
        <w:rPr>
          <w:lang w:val="en-US"/>
        </w:rPr>
        <w:instrText>WM</w:instrText>
      </w:r>
      <w:r w:rsidR="005D560B" w:rsidRPr="00FE2263">
        <w:instrText>/</w:instrText>
      </w:r>
      <w:r w:rsidR="005D560B" w:rsidRPr="00FE2263">
        <w:rPr>
          <w:lang w:val="en-US"/>
        </w:rPr>
        <w:instrText>LPL</w:instrText>
      </w:r>
      <w:r w:rsidR="005D560B" w:rsidRPr="00FE2263">
        <w:instrText xml:space="preserve"> </w:instrText>
      </w:r>
      <w:r w:rsidR="005D560B" w:rsidRPr="00FE2263">
        <w:rPr>
          <w:lang w:val="en-US"/>
        </w:rPr>
        <w:instrText>was</w:instrText>
      </w:r>
      <w:r w:rsidR="005D560B" w:rsidRPr="00FE2263">
        <w:instrText xml:space="preserve"> 11·5 </w:instrText>
      </w:r>
      <w:r w:rsidR="005D560B" w:rsidRPr="00FE2263">
        <w:rPr>
          <w:lang w:val="en-US"/>
        </w:rPr>
        <w:instrText>per</w:instrText>
      </w:r>
      <w:r w:rsidR="005D560B" w:rsidRPr="00FE2263">
        <w:instrText xml:space="preserve"> </w:instrText>
      </w:r>
      <w:r w:rsidR="005D560B" w:rsidRPr="00FE2263">
        <w:rPr>
          <w:lang w:val="en-US"/>
        </w:rPr>
        <w:instrText>million</w:instrText>
      </w:r>
      <w:r w:rsidR="005D560B" w:rsidRPr="00FE2263">
        <w:instrText xml:space="preserve"> </w:instrText>
      </w:r>
      <w:r w:rsidR="005D560B" w:rsidRPr="00FE2263">
        <w:rPr>
          <w:lang w:val="en-US"/>
        </w:rPr>
        <w:instrText>persons</w:instrText>
      </w:r>
      <w:r w:rsidR="005D560B" w:rsidRPr="00FE2263">
        <w:instrText xml:space="preserve"> </w:instrText>
      </w:r>
      <w:r w:rsidR="005D560B" w:rsidRPr="00FE2263">
        <w:rPr>
          <w:lang w:val="en-US"/>
        </w:rPr>
        <w:instrText>per</w:instrText>
      </w:r>
      <w:r w:rsidR="005D560B" w:rsidRPr="00FE2263">
        <w:instrText xml:space="preserve"> </w:instrText>
      </w:r>
      <w:r w:rsidR="005D560B" w:rsidRPr="00FE2263">
        <w:rPr>
          <w:lang w:val="en-US"/>
        </w:rPr>
        <w:instrText>year</w:instrText>
      </w:r>
      <w:r w:rsidR="005D560B" w:rsidRPr="00FE2263">
        <w:instrText xml:space="preserve">, </w:instrText>
      </w:r>
      <w:r w:rsidR="005D560B" w:rsidRPr="00FE2263">
        <w:rPr>
          <w:lang w:val="en-US"/>
        </w:rPr>
        <w:instrText>three</w:instrText>
      </w:r>
      <w:r w:rsidR="005D560B" w:rsidRPr="00FE2263">
        <w:instrText xml:space="preserve"> </w:instrText>
      </w:r>
      <w:r w:rsidR="005D560B" w:rsidRPr="00FE2263">
        <w:rPr>
          <w:lang w:val="en-US"/>
        </w:rPr>
        <w:instrText>times</w:instrText>
      </w:r>
      <w:r w:rsidR="005D560B" w:rsidRPr="00FE2263">
        <w:instrText xml:space="preserve"> </w:instrText>
      </w:r>
      <w:r w:rsidR="005D560B" w:rsidRPr="00FE2263">
        <w:rPr>
          <w:lang w:val="en-US"/>
        </w:rPr>
        <w:instrText>higher</w:instrText>
      </w:r>
      <w:r w:rsidR="005D560B" w:rsidRPr="00FE2263">
        <w:instrText xml:space="preserve"> </w:instrText>
      </w:r>
      <w:r w:rsidR="005D560B" w:rsidRPr="00FE2263">
        <w:rPr>
          <w:lang w:val="en-US"/>
        </w:rPr>
        <w:instrText>than</w:instrText>
      </w:r>
      <w:r w:rsidR="005D560B" w:rsidRPr="00FE2263">
        <w:instrText xml:space="preserve"> </w:instrText>
      </w:r>
      <w:r w:rsidR="005D560B" w:rsidRPr="00FE2263">
        <w:rPr>
          <w:lang w:val="en-US"/>
        </w:rPr>
        <w:instrText>the</w:instrText>
      </w:r>
      <w:r w:rsidR="005D560B" w:rsidRPr="00FE2263">
        <w:instrText xml:space="preserve"> </w:instrText>
      </w:r>
      <w:r w:rsidR="005D560B" w:rsidRPr="00FE2263">
        <w:rPr>
          <w:lang w:val="en-US"/>
        </w:rPr>
        <w:instrText>reported</w:instrText>
      </w:r>
      <w:r w:rsidR="005D560B" w:rsidRPr="00FE2263">
        <w:instrText xml:space="preserve"> </w:instrText>
      </w:r>
      <w:r w:rsidR="005D560B" w:rsidRPr="00FE2263">
        <w:rPr>
          <w:lang w:val="en-US"/>
        </w:rPr>
        <w:instrText>incidence</w:instrText>
      </w:r>
      <w:r w:rsidR="005D560B" w:rsidRPr="00FE2263">
        <w:instrText xml:space="preserve"> </w:instrText>
      </w:r>
      <w:r w:rsidR="005D560B" w:rsidRPr="00FE2263">
        <w:rPr>
          <w:lang w:val="en-US"/>
        </w:rPr>
        <w:instrText>worldwide</w:instrText>
      </w:r>
      <w:r w:rsidR="005D560B" w:rsidRPr="00FE2263">
        <w:instrText xml:space="preserve">. </w:instrText>
      </w:r>
      <w:r w:rsidR="005D560B" w:rsidRPr="00FE2263">
        <w:rPr>
          <w:lang w:val="en-US"/>
        </w:rPr>
        <w:instrText>Medical</w:instrText>
      </w:r>
      <w:r w:rsidR="005D560B" w:rsidRPr="00FE2263">
        <w:instrText xml:space="preserve"> </w:instrText>
      </w:r>
      <w:r w:rsidR="005D560B" w:rsidRPr="00FE2263">
        <w:rPr>
          <w:lang w:val="en-US"/>
        </w:rPr>
        <w:instrText>records</w:instrText>
      </w:r>
      <w:r w:rsidR="005D560B" w:rsidRPr="00FE2263">
        <w:instrText xml:space="preserve"> </w:instrText>
      </w:r>
      <w:r w:rsidR="005D560B" w:rsidRPr="00FE2263">
        <w:rPr>
          <w:lang w:val="en-US"/>
        </w:rPr>
        <w:instrText>were</w:instrText>
      </w:r>
      <w:r w:rsidR="005D560B" w:rsidRPr="00FE2263">
        <w:instrText xml:space="preserve"> </w:instrText>
      </w:r>
      <w:r w:rsidR="005D560B" w:rsidRPr="00FE2263">
        <w:rPr>
          <w:lang w:val="en-US"/>
        </w:rPr>
        <w:instrText>retrieved</w:instrText>
      </w:r>
      <w:r w:rsidR="005D560B" w:rsidRPr="00FE2263">
        <w:instrText xml:space="preserve"> </w:instrText>
      </w:r>
      <w:r w:rsidR="005D560B" w:rsidRPr="00FE2263">
        <w:rPr>
          <w:lang w:val="en-US"/>
        </w:rPr>
        <w:instrText>for</w:instrText>
      </w:r>
      <w:r w:rsidR="005D560B" w:rsidRPr="00FE2263">
        <w:instrText xml:space="preserve"> 1135 </w:instrText>
      </w:r>
      <w:r w:rsidR="005D560B" w:rsidRPr="00FE2263">
        <w:rPr>
          <w:lang w:val="en-US"/>
        </w:rPr>
        <w:instrText>patients</w:instrText>
      </w:r>
      <w:r w:rsidR="005D560B" w:rsidRPr="00FE2263">
        <w:instrText xml:space="preserve"> (75%). </w:instrText>
      </w:r>
      <w:r w:rsidR="005D560B" w:rsidRPr="00FE2263">
        <w:rPr>
          <w:lang w:val="en-US"/>
        </w:rPr>
        <w:instrText>A</w:instrText>
      </w:r>
      <w:r w:rsidR="005D560B" w:rsidRPr="00FE2263">
        <w:instrText xml:space="preserve"> </w:instrText>
      </w:r>
      <w:r w:rsidR="005D560B" w:rsidRPr="00FE2263">
        <w:rPr>
          <w:lang w:val="en-US"/>
        </w:rPr>
        <w:instrText>retrospective</w:instrText>
      </w:r>
      <w:r w:rsidR="005D560B" w:rsidRPr="00FE2263">
        <w:instrText xml:space="preserve"> </w:instrText>
      </w:r>
      <w:r w:rsidR="005D560B" w:rsidRPr="00FE2263">
        <w:rPr>
          <w:lang w:val="en-US"/>
        </w:rPr>
        <w:instrText>review</w:instrText>
      </w:r>
      <w:r w:rsidR="005D560B" w:rsidRPr="00FE2263">
        <w:instrText xml:space="preserve"> </w:instrText>
      </w:r>
      <w:r w:rsidR="005D560B" w:rsidRPr="00FE2263">
        <w:rPr>
          <w:lang w:val="en-US"/>
        </w:rPr>
        <w:instrText>showed</w:instrText>
      </w:r>
      <w:r w:rsidR="005D560B" w:rsidRPr="00FE2263">
        <w:instrText xml:space="preserve"> </w:instrText>
      </w:r>
      <w:r w:rsidR="005D560B" w:rsidRPr="00FE2263">
        <w:rPr>
          <w:lang w:val="en-US"/>
        </w:rPr>
        <w:instrText>that</w:instrText>
      </w:r>
      <w:r w:rsidR="005D560B" w:rsidRPr="00FE2263">
        <w:instrText xml:space="preserve"> 981 (86·1%) </w:instrText>
      </w:r>
      <w:r w:rsidR="005D560B" w:rsidRPr="00FE2263">
        <w:rPr>
          <w:lang w:val="en-US"/>
        </w:rPr>
        <w:instrText>of</w:instrText>
      </w:r>
      <w:r w:rsidR="005D560B" w:rsidRPr="00FE2263">
        <w:instrText xml:space="preserve"> </w:instrText>
      </w:r>
      <w:r w:rsidR="005D560B" w:rsidRPr="00FE2263">
        <w:rPr>
          <w:lang w:val="en-US"/>
        </w:rPr>
        <w:instrText>these</w:instrText>
      </w:r>
      <w:r w:rsidR="005D560B" w:rsidRPr="00FE2263">
        <w:instrText xml:space="preserve"> </w:instrText>
      </w:r>
      <w:r w:rsidR="005D560B" w:rsidRPr="00FE2263">
        <w:rPr>
          <w:lang w:val="en-US"/>
        </w:rPr>
        <w:instrText>patients</w:instrText>
      </w:r>
      <w:r w:rsidR="005D560B" w:rsidRPr="00FE2263">
        <w:instrText xml:space="preserve"> </w:instrText>
      </w:r>
      <w:r w:rsidR="005D560B" w:rsidRPr="00FE2263">
        <w:rPr>
          <w:lang w:val="en-US"/>
        </w:rPr>
        <w:instrText>fulfilled</w:instrText>
      </w:r>
      <w:r w:rsidR="005D560B" w:rsidRPr="00FE2263">
        <w:instrText xml:space="preserve"> </w:instrText>
      </w:r>
      <w:r w:rsidR="005D560B" w:rsidRPr="00FE2263">
        <w:rPr>
          <w:lang w:val="en-US"/>
        </w:rPr>
        <w:instrText>the</w:instrText>
      </w:r>
      <w:r w:rsidR="005D560B" w:rsidRPr="00FE2263">
        <w:instrText xml:space="preserve"> </w:instrText>
      </w:r>
      <w:r w:rsidR="005D560B" w:rsidRPr="00FE2263">
        <w:rPr>
          <w:lang w:val="en-US"/>
        </w:rPr>
        <w:instrText>World</w:instrText>
      </w:r>
      <w:r w:rsidR="005D560B" w:rsidRPr="00FE2263">
        <w:instrText xml:space="preserve"> </w:instrText>
      </w:r>
      <w:r w:rsidR="005D560B" w:rsidRPr="00FE2263">
        <w:rPr>
          <w:lang w:val="en-US"/>
        </w:rPr>
        <w:instrText>Health</w:instrText>
      </w:r>
      <w:r w:rsidR="005D560B" w:rsidRPr="00FE2263">
        <w:instrText xml:space="preserve"> </w:instrText>
      </w:r>
      <w:r w:rsidR="005D560B" w:rsidRPr="00FE2263">
        <w:rPr>
          <w:lang w:val="en-US"/>
        </w:rPr>
        <w:instrText>Organization</w:instrText>
      </w:r>
      <w:r w:rsidR="005D560B" w:rsidRPr="00FE2263">
        <w:instrText xml:space="preserve"> </w:instrText>
      </w:r>
      <w:r w:rsidR="005D560B" w:rsidRPr="00FE2263">
        <w:rPr>
          <w:lang w:val="en-US"/>
        </w:rPr>
        <w:instrText>diagnostic</w:instrText>
      </w:r>
      <w:r w:rsidR="005D560B" w:rsidRPr="00FE2263">
        <w:instrText xml:space="preserve"> </w:instrText>
      </w:r>
      <w:r w:rsidR="005D560B" w:rsidRPr="00FE2263">
        <w:rPr>
          <w:lang w:val="en-US"/>
        </w:rPr>
        <w:instrText>criteria</w:instrText>
      </w:r>
      <w:r w:rsidR="005D560B" w:rsidRPr="00FE2263">
        <w:instrText xml:space="preserve"> </w:instrText>
      </w:r>
      <w:r w:rsidR="005D560B" w:rsidRPr="00FE2263">
        <w:rPr>
          <w:lang w:val="en-US"/>
        </w:rPr>
        <w:instrText>for</w:instrText>
      </w:r>
      <w:r w:rsidR="005D560B" w:rsidRPr="00FE2263">
        <w:instrText xml:space="preserve"> </w:instrText>
      </w:r>
      <w:r w:rsidR="005D560B" w:rsidRPr="00FE2263">
        <w:rPr>
          <w:lang w:val="en-US"/>
        </w:rPr>
        <w:instrText>WM</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these</w:instrText>
      </w:r>
      <w:r w:rsidR="005D560B" w:rsidRPr="00FE2263">
        <w:instrText xml:space="preserve"> </w:instrText>
      </w:r>
      <w:r w:rsidR="005D560B" w:rsidRPr="00FE2263">
        <w:rPr>
          <w:lang w:val="en-US"/>
        </w:rPr>
        <w:instrText>patients</w:instrText>
      </w:r>
      <w:r w:rsidR="005D560B" w:rsidRPr="00FE2263">
        <w:instrText xml:space="preserve"> </w:instrText>
      </w:r>
      <w:r w:rsidR="005D560B" w:rsidRPr="00FE2263">
        <w:rPr>
          <w:lang w:val="en-US"/>
        </w:rPr>
        <w:instrText>were</w:instrText>
      </w:r>
      <w:r w:rsidR="005D560B" w:rsidRPr="00FE2263">
        <w:instrText xml:space="preserve"> </w:instrText>
      </w:r>
      <w:r w:rsidR="005D560B" w:rsidRPr="00FE2263">
        <w:rPr>
          <w:lang w:val="en-US"/>
        </w:rPr>
        <w:instrText>analysed</w:instrText>
      </w:r>
      <w:r w:rsidR="005D560B" w:rsidRPr="00FE2263">
        <w:instrText xml:space="preserve"> </w:instrText>
      </w:r>
      <w:r w:rsidR="005D560B" w:rsidRPr="00FE2263">
        <w:rPr>
          <w:lang w:val="en-US"/>
        </w:rPr>
        <w:instrText>further</w:instrText>
      </w:r>
      <w:r w:rsidR="005D560B" w:rsidRPr="00FE2263">
        <w:instrText xml:space="preserve">. </w:instrText>
      </w:r>
      <w:r w:rsidR="005D560B" w:rsidRPr="00FE2263">
        <w:rPr>
          <w:lang w:val="en-US"/>
        </w:rPr>
        <w:instrText>The</w:instrText>
      </w:r>
      <w:r w:rsidR="005D560B" w:rsidRPr="00FE2263">
        <w:instrText xml:space="preserve"> </w:instrText>
      </w:r>
      <w:r w:rsidR="005D560B" w:rsidRPr="00FE2263">
        <w:rPr>
          <w:lang w:val="en-US"/>
        </w:rPr>
        <w:instrText>overall</w:instrText>
      </w:r>
      <w:r w:rsidR="005D560B" w:rsidRPr="00FE2263">
        <w:instrText xml:space="preserve"> </w:instrText>
      </w:r>
      <w:r w:rsidR="005D560B" w:rsidRPr="00FE2263">
        <w:rPr>
          <w:lang w:val="en-US"/>
        </w:rPr>
        <w:instrText>survival</w:instrText>
      </w:r>
      <w:r w:rsidR="005D560B" w:rsidRPr="00FE2263">
        <w:instrText xml:space="preserve"> (</w:instrText>
      </w:r>
      <w:r w:rsidR="005D560B" w:rsidRPr="00FE2263">
        <w:rPr>
          <w:lang w:val="en-US"/>
        </w:rPr>
        <w:instrText>OS</w:instrText>
      </w:r>
      <w:r w:rsidR="005D560B" w:rsidRPr="00FE2263">
        <w:instrText xml:space="preserve">) </w:instrText>
      </w:r>
      <w:r w:rsidR="005D560B" w:rsidRPr="00FE2263">
        <w:rPr>
          <w:lang w:val="en-US"/>
        </w:rPr>
        <w:instrText>improved</w:instrText>
      </w:r>
      <w:r w:rsidR="005D560B" w:rsidRPr="00FE2263">
        <w:instrText xml:space="preserve"> </w:instrText>
      </w:r>
      <w:r w:rsidR="005D560B" w:rsidRPr="00FE2263">
        <w:rPr>
          <w:lang w:val="en-US"/>
        </w:rPr>
        <w:instrText>between</w:instrText>
      </w:r>
      <w:r w:rsidR="005D560B" w:rsidRPr="00FE2263">
        <w:instrText xml:space="preserve"> </w:instrText>
      </w:r>
      <w:r w:rsidR="005D560B" w:rsidRPr="00FE2263">
        <w:rPr>
          <w:lang w:val="en-US"/>
        </w:rPr>
        <w:instrText>two</w:instrText>
      </w:r>
      <w:r w:rsidR="005D560B" w:rsidRPr="00FE2263">
        <w:instrText xml:space="preserve"> </w:instrText>
      </w:r>
      <w:r w:rsidR="005D560B" w:rsidRPr="00FE2263">
        <w:rPr>
          <w:lang w:val="en-US"/>
        </w:rPr>
        <w:instrText>periods</w:instrText>
      </w:r>
      <w:r w:rsidR="005D560B" w:rsidRPr="00FE2263">
        <w:instrText xml:space="preserve"> – 2000–2006 </w:instrText>
      </w:r>
      <w:r w:rsidR="005D560B" w:rsidRPr="00FE2263">
        <w:rPr>
          <w:lang w:val="en-US"/>
        </w:rPr>
        <w:instrText>and</w:instrText>
      </w:r>
      <w:r w:rsidR="005D560B" w:rsidRPr="00FE2263">
        <w:instrText xml:space="preserve"> 2007–2014 – </w:instrText>
      </w:r>
      <w:r w:rsidR="005D560B" w:rsidRPr="00FE2263">
        <w:rPr>
          <w:lang w:val="en-US"/>
        </w:rPr>
        <w:instrText>with</w:instrText>
      </w:r>
      <w:r w:rsidR="005D560B" w:rsidRPr="00FE2263">
        <w:instrText xml:space="preserve"> </w:instrText>
      </w:r>
      <w:r w:rsidR="005D560B" w:rsidRPr="00FE2263">
        <w:rPr>
          <w:lang w:val="en-US"/>
        </w:rPr>
        <w:instrText>a</w:instrText>
      </w:r>
      <w:r w:rsidR="005D560B" w:rsidRPr="00FE2263">
        <w:instrText xml:space="preserve"> </w:instrText>
      </w:r>
      <w:r w:rsidR="005D560B" w:rsidRPr="00FE2263">
        <w:rPr>
          <w:lang w:val="en-US"/>
        </w:rPr>
        <w:instrText>five</w:instrText>
      </w:r>
      <w:r w:rsidR="005D560B" w:rsidRPr="00FE2263">
        <w:instrText>-</w:instrText>
      </w:r>
      <w:r w:rsidR="005D560B" w:rsidRPr="00FE2263">
        <w:rPr>
          <w:lang w:val="en-US"/>
        </w:rPr>
        <w:instrText>year</w:instrText>
      </w:r>
      <w:r w:rsidR="005D560B" w:rsidRPr="00FE2263">
        <w:instrText xml:space="preserve"> </w:instrText>
      </w:r>
      <w:r w:rsidR="005D560B" w:rsidRPr="00FE2263">
        <w:rPr>
          <w:lang w:val="en-US"/>
        </w:rPr>
        <w:instrText>OS</w:instrText>
      </w:r>
      <w:r w:rsidR="005D560B" w:rsidRPr="00FE2263">
        <w:instrText xml:space="preserve"> </w:instrText>
      </w:r>
      <w:r w:rsidR="005D560B" w:rsidRPr="00FE2263">
        <w:rPr>
          <w:lang w:val="en-US"/>
        </w:rPr>
        <w:instrText>of</w:instrText>
      </w:r>
      <w:r w:rsidR="005D560B" w:rsidRPr="00FE2263">
        <w:instrText xml:space="preserve"> 61% </w:instrText>
      </w:r>
      <w:r w:rsidR="005D560B" w:rsidRPr="00FE2263">
        <w:rPr>
          <w:lang w:val="en-US"/>
        </w:rPr>
        <w:instrText>and</w:instrText>
      </w:r>
      <w:r w:rsidR="005D560B" w:rsidRPr="00FE2263">
        <w:instrText xml:space="preserve"> 70%, </w:instrText>
      </w:r>
      <w:r w:rsidR="005D560B" w:rsidRPr="00FE2263">
        <w:rPr>
          <w:lang w:val="en-US"/>
        </w:rPr>
        <w:instrText>respectively</w:instrText>
      </w:r>
      <w:r w:rsidR="005D560B" w:rsidRPr="00FE2263">
        <w:instrText xml:space="preserve">. </w:instrText>
      </w:r>
      <w:r w:rsidR="005D560B" w:rsidRPr="00FE2263">
        <w:rPr>
          <w:lang w:val="en-US"/>
        </w:rPr>
        <w:instrText>Significant</w:instrText>
      </w:r>
      <w:r w:rsidR="005D560B" w:rsidRPr="00FE2263">
        <w:instrText xml:space="preserve"> </w:instrText>
      </w:r>
      <w:r w:rsidR="005D560B" w:rsidRPr="00FE2263">
        <w:rPr>
          <w:lang w:val="en-US"/>
        </w:rPr>
        <w:instrText>prognostic</w:instrText>
      </w:r>
      <w:r w:rsidR="005D560B" w:rsidRPr="00FE2263">
        <w:instrText xml:space="preserve"> </w:instrText>
      </w:r>
      <w:r w:rsidR="005D560B" w:rsidRPr="00FE2263">
        <w:rPr>
          <w:lang w:val="en-US"/>
        </w:rPr>
        <w:instrText>factors</w:instrText>
      </w:r>
      <w:r w:rsidR="005D560B" w:rsidRPr="00FE2263">
        <w:instrText xml:space="preserve"> </w:instrText>
      </w:r>
      <w:r w:rsidR="005D560B" w:rsidRPr="00FE2263">
        <w:rPr>
          <w:lang w:val="en-US"/>
        </w:rPr>
        <w:instrText>for</w:instrText>
      </w:r>
      <w:r w:rsidR="005D560B" w:rsidRPr="00FE2263">
        <w:instrText xml:space="preserve"> </w:instrText>
      </w:r>
      <w:r w:rsidR="005D560B" w:rsidRPr="00FE2263">
        <w:rPr>
          <w:lang w:val="en-US"/>
        </w:rPr>
        <w:instrText>OS</w:instrText>
      </w:r>
      <w:r w:rsidR="005D560B" w:rsidRPr="00FE2263">
        <w:instrText xml:space="preserve">, </w:instrText>
      </w:r>
      <w:r w:rsidR="005D560B" w:rsidRPr="00FE2263">
        <w:rPr>
          <w:lang w:val="en-US"/>
        </w:rPr>
        <w:instrText>evaluated</w:instrText>
      </w:r>
      <w:r w:rsidR="005D560B" w:rsidRPr="00FE2263">
        <w:instrText xml:space="preserve"> </w:instrText>
      </w:r>
      <w:r w:rsidR="005D560B" w:rsidRPr="00FE2263">
        <w:rPr>
          <w:lang w:val="en-US"/>
        </w:rPr>
        <w:instrText>at</w:instrText>
      </w:r>
      <w:r w:rsidR="005D560B" w:rsidRPr="00FE2263">
        <w:instrText xml:space="preserve"> </w:instrText>
      </w:r>
      <w:r w:rsidR="005D560B" w:rsidRPr="00FE2263">
        <w:rPr>
          <w:lang w:val="en-US"/>
        </w:rPr>
        <w:instrText>the</w:instrText>
      </w:r>
      <w:r w:rsidR="005D560B" w:rsidRPr="00FE2263">
        <w:instrText xml:space="preserve"> </w:instrText>
      </w:r>
      <w:r w:rsidR="005D560B" w:rsidRPr="00FE2263">
        <w:rPr>
          <w:lang w:val="en-US"/>
        </w:rPr>
        <w:instrText>time</w:instrText>
      </w:r>
      <w:r w:rsidR="005D560B" w:rsidRPr="00FE2263">
        <w:instrText xml:space="preserve"> </w:instrText>
      </w:r>
      <w:r w:rsidR="005D560B" w:rsidRPr="00FE2263">
        <w:rPr>
          <w:lang w:val="en-US"/>
        </w:rPr>
        <w:instrText>of</w:instrText>
      </w:r>
      <w:r w:rsidR="005D560B" w:rsidRPr="00FE2263">
        <w:instrText xml:space="preserve"> </w:instrText>
      </w:r>
      <w:r w:rsidR="005D560B" w:rsidRPr="00FE2263">
        <w:rPr>
          <w:lang w:val="en-US"/>
        </w:rPr>
        <w:instrText>diagnosis</w:instrText>
      </w:r>
      <w:r w:rsidR="005D560B" w:rsidRPr="00FE2263">
        <w:instrText xml:space="preserve">, </w:instrText>
      </w:r>
      <w:r w:rsidR="005D560B" w:rsidRPr="00FE2263">
        <w:rPr>
          <w:lang w:val="en-US"/>
        </w:rPr>
        <w:instrText>were</w:instrText>
      </w:r>
      <w:r w:rsidR="005D560B" w:rsidRPr="00FE2263">
        <w:instrText xml:space="preserve"> </w:instrText>
      </w:r>
      <w:r w:rsidR="005D560B" w:rsidRPr="00FE2263">
        <w:rPr>
          <w:lang w:val="en-US"/>
        </w:rPr>
        <w:instrText>age</w:instrText>
      </w:r>
      <w:r w:rsidR="005D560B" w:rsidRPr="00FE2263">
        <w:instrText xml:space="preserve">, </w:instrText>
      </w:r>
      <w:r w:rsidR="005D560B" w:rsidRPr="00FE2263">
        <w:rPr>
          <w:lang w:val="en-US"/>
        </w:rPr>
        <w:instrText>elevated</w:instrText>
      </w:r>
      <w:r w:rsidR="005D560B" w:rsidRPr="00FE2263">
        <w:instrText xml:space="preserve"> </w:instrText>
      </w:r>
      <w:r w:rsidR="005D560B" w:rsidRPr="00FE2263">
        <w:rPr>
          <w:lang w:val="en-US"/>
        </w:rPr>
        <w:instrText>lactate</w:instrText>
      </w:r>
      <w:r w:rsidR="005D560B" w:rsidRPr="00FE2263">
        <w:instrText xml:space="preserve"> </w:instrText>
      </w:r>
      <w:r w:rsidR="005D560B" w:rsidRPr="00FE2263">
        <w:rPr>
          <w:lang w:val="en-US"/>
        </w:rPr>
        <w:instrText>dehydrogenase</w:instrText>
      </w:r>
      <w:r w:rsidR="005D560B" w:rsidRPr="00FE2263">
        <w:instrText xml:space="preserve"> </w:instrText>
      </w:r>
      <w:r w:rsidR="005D560B" w:rsidRPr="00FE2263">
        <w:rPr>
          <w:lang w:val="en-US"/>
        </w:rPr>
        <w:instrText>level</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haemoglobin</w:instrText>
      </w:r>
      <w:r w:rsidR="005D560B" w:rsidRPr="00FE2263">
        <w:instrText xml:space="preserve"> ≤115</w:instrText>
      </w:r>
      <w:r w:rsidR="005D560B" w:rsidRPr="00FE2263">
        <w:rPr>
          <w:lang w:val="en-US"/>
        </w:rPr>
        <w:instrText> g</w:instrText>
      </w:r>
      <w:r w:rsidR="005D560B" w:rsidRPr="00FE2263">
        <w:instrText>/</w:instrText>
      </w:r>
      <w:r w:rsidR="005D560B" w:rsidRPr="00FE2263">
        <w:rPr>
          <w:lang w:val="en-US"/>
        </w:rPr>
        <w:instrText>l</w:instrText>
      </w:r>
      <w:r w:rsidR="005D560B" w:rsidRPr="00FE2263">
        <w:instrText xml:space="preserve"> </w:instrText>
      </w:r>
      <w:r w:rsidR="005D560B" w:rsidRPr="00FE2263">
        <w:rPr>
          <w:lang w:val="en-US"/>
        </w:rPr>
        <w:instrText>for</w:instrText>
      </w:r>
      <w:r w:rsidR="005D560B" w:rsidRPr="00FE2263">
        <w:instrText xml:space="preserve"> </w:instrText>
      </w:r>
      <w:r w:rsidR="005D560B" w:rsidRPr="00FE2263">
        <w:rPr>
          <w:lang w:val="en-US"/>
        </w:rPr>
        <w:instrText>patients</w:instrText>
      </w:r>
      <w:r w:rsidR="005D560B" w:rsidRPr="00FE2263">
        <w:instrText xml:space="preserve"> </w:instrText>
      </w:r>
      <w:r w:rsidR="005D560B" w:rsidRPr="00FE2263">
        <w:rPr>
          <w:lang w:val="en-US"/>
        </w:rPr>
        <w:instrText>receiving</w:instrText>
      </w:r>
      <w:r w:rsidR="005D560B" w:rsidRPr="00FE2263">
        <w:instrText xml:space="preserve"> </w:instrText>
      </w:r>
      <w:r w:rsidR="005D560B" w:rsidRPr="00FE2263">
        <w:rPr>
          <w:lang w:val="en-US"/>
        </w:rPr>
        <w:instrText>therapy</w:instrText>
      </w:r>
      <w:r w:rsidR="005D560B" w:rsidRPr="00FE2263">
        <w:instrText xml:space="preserve"> 0–3</w:instrText>
      </w:r>
      <w:r w:rsidR="005D560B" w:rsidRPr="00FE2263">
        <w:rPr>
          <w:lang w:val="en-US"/>
        </w:rPr>
        <w:instrText> months</w:instrText>
      </w:r>
      <w:r w:rsidR="005D560B" w:rsidRPr="00FE2263">
        <w:instrText xml:space="preserve"> </w:instrText>
      </w:r>
      <w:r w:rsidR="005D560B" w:rsidRPr="00FE2263">
        <w:rPr>
          <w:lang w:val="en-US"/>
        </w:rPr>
        <w:instrText>after</w:instrText>
      </w:r>
      <w:r w:rsidR="005D560B" w:rsidRPr="00FE2263">
        <w:instrText xml:space="preserve"> </w:instrText>
      </w:r>
      <w:r w:rsidR="005D560B" w:rsidRPr="00FE2263">
        <w:rPr>
          <w:lang w:val="en-US"/>
        </w:rPr>
        <w:instrText>diagnosis</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age</w:instrText>
      </w:r>
      <w:r w:rsidR="005D560B" w:rsidRPr="00FE2263">
        <w:instrText xml:space="preserve">, </w:instrText>
      </w:r>
      <w:r w:rsidR="005D560B" w:rsidRPr="00FE2263">
        <w:rPr>
          <w:lang w:val="en-US"/>
        </w:rPr>
        <w:instrText>poor</w:instrText>
      </w:r>
      <w:r w:rsidR="005D560B" w:rsidRPr="00FE2263">
        <w:instrText xml:space="preserve"> </w:instrText>
      </w:r>
      <w:r w:rsidR="005D560B" w:rsidRPr="00FE2263">
        <w:rPr>
          <w:lang w:val="en-US"/>
        </w:rPr>
        <w:instrText>performance</w:instrText>
      </w:r>
      <w:r w:rsidR="005D560B" w:rsidRPr="00FE2263">
        <w:instrText xml:space="preserve"> </w:instrText>
      </w:r>
      <w:r w:rsidR="005D560B" w:rsidRPr="00FE2263">
        <w:rPr>
          <w:lang w:val="en-US"/>
        </w:rPr>
        <w:instrText>status</w:instrText>
      </w:r>
      <w:r w:rsidR="005D560B" w:rsidRPr="00FE2263">
        <w:instrText xml:space="preserve">, </w:instrText>
      </w:r>
      <w:r w:rsidR="005D560B" w:rsidRPr="00FE2263">
        <w:rPr>
          <w:lang w:val="en-US"/>
        </w:rPr>
        <w:instrText>haemoglobin</w:instrText>
      </w:r>
      <w:r w:rsidR="005D560B" w:rsidRPr="00FE2263">
        <w:instrText xml:space="preserve"> ≤115</w:instrText>
      </w:r>
      <w:r w:rsidR="005D560B" w:rsidRPr="00FE2263">
        <w:rPr>
          <w:lang w:val="en-US"/>
        </w:rPr>
        <w:instrText> g</w:instrText>
      </w:r>
      <w:r w:rsidR="005D560B" w:rsidRPr="00FE2263">
        <w:instrText>/</w:instrText>
      </w:r>
      <w:r w:rsidR="005D560B" w:rsidRPr="00FE2263">
        <w:rPr>
          <w:lang w:val="en-US"/>
        </w:rPr>
        <w:instrText>l</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female</w:instrText>
      </w:r>
      <w:r w:rsidR="005D560B" w:rsidRPr="00FE2263">
        <w:instrText xml:space="preserve"> </w:instrText>
      </w:r>
      <w:r w:rsidR="005D560B" w:rsidRPr="00FE2263">
        <w:rPr>
          <w:lang w:val="en-US"/>
        </w:rPr>
        <w:instrText>sex</w:instrText>
      </w:r>
      <w:r w:rsidR="005D560B" w:rsidRPr="00FE2263">
        <w:instrText xml:space="preserve"> </w:instrText>
      </w:r>
      <w:r w:rsidR="005D560B" w:rsidRPr="00FE2263">
        <w:rPr>
          <w:lang w:val="en-US"/>
        </w:rPr>
        <w:instrText>in</w:instrText>
      </w:r>
      <w:r w:rsidR="005D560B" w:rsidRPr="00FE2263">
        <w:instrText xml:space="preserve"> “</w:instrText>
      </w:r>
      <w:r w:rsidR="005D560B" w:rsidRPr="00FE2263">
        <w:rPr>
          <w:lang w:val="en-US"/>
        </w:rPr>
        <w:instrText>watch</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wait</w:instrText>
      </w:r>
      <w:r w:rsidR="005D560B" w:rsidRPr="00FE2263">
        <w:instrText xml:space="preserve">” </w:instrText>
      </w:r>
      <w:r w:rsidR="005D560B" w:rsidRPr="00FE2263">
        <w:rPr>
          <w:lang w:val="en-US"/>
        </w:rPr>
        <w:instrText>patients</w:instrText>
      </w:r>
      <w:r w:rsidR="005D560B" w:rsidRPr="00FE2263">
        <w:instrText xml:space="preserve"> (</w:instrText>
      </w:r>
      <w:r w:rsidR="005D560B" w:rsidRPr="00FE2263">
        <w:rPr>
          <w:lang w:val="en-US"/>
        </w:rPr>
        <w:instrText>multivariable</w:instrText>
      </w:r>
      <w:r w:rsidR="005D560B" w:rsidRPr="00FE2263">
        <w:instrText xml:space="preserve"> </w:instrText>
      </w:r>
      <w:r w:rsidR="005D560B" w:rsidRPr="00FE2263">
        <w:rPr>
          <w:lang w:val="en-US"/>
        </w:rPr>
        <w:instrText>analysis</w:instrText>
      </w:r>
      <w:r w:rsidR="005D560B" w:rsidRPr="00FE2263">
        <w:instrText xml:space="preserve">). </w:instrText>
      </w:r>
      <w:r w:rsidR="005D560B" w:rsidRPr="00FE2263">
        <w:rPr>
          <w:lang w:val="en-US"/>
        </w:rPr>
        <w:instrText>The</w:instrText>
      </w:r>
      <w:r w:rsidR="005D560B" w:rsidRPr="00FE2263">
        <w:instrText xml:space="preserve"> </w:instrText>
      </w:r>
      <w:r w:rsidR="005D560B" w:rsidRPr="00FE2263">
        <w:rPr>
          <w:lang w:val="en-US"/>
        </w:rPr>
        <w:instrText>level</w:instrText>
      </w:r>
      <w:r w:rsidR="005D560B" w:rsidRPr="00FE2263">
        <w:instrText xml:space="preserve"> </w:instrText>
      </w:r>
      <w:r w:rsidR="005D560B" w:rsidRPr="00FE2263">
        <w:rPr>
          <w:lang w:val="en-US"/>
        </w:rPr>
        <w:instrText>of</w:instrText>
      </w:r>
      <w:r w:rsidR="005D560B" w:rsidRPr="00FE2263">
        <w:instrText xml:space="preserve"> </w:instrText>
      </w:r>
      <w:r w:rsidR="005D560B" w:rsidRPr="00FE2263">
        <w:rPr>
          <w:lang w:val="en-US"/>
        </w:rPr>
        <w:instrText>the</w:instrText>
      </w:r>
      <w:r w:rsidR="005D560B" w:rsidRPr="00FE2263">
        <w:instrText xml:space="preserve"> </w:instrText>
      </w:r>
      <w:r w:rsidR="005D560B" w:rsidRPr="00FE2263">
        <w:rPr>
          <w:lang w:val="en-US"/>
        </w:rPr>
        <w:instrText>IgM</w:instrText>
      </w:r>
      <w:r w:rsidR="005D560B" w:rsidRPr="00FE2263">
        <w:instrText xml:space="preserve"> </w:instrText>
      </w:r>
      <w:r w:rsidR="005D560B" w:rsidRPr="00FE2263">
        <w:rPr>
          <w:lang w:val="en-US"/>
        </w:rPr>
        <w:instrText>monoclonal</w:instrText>
      </w:r>
      <w:r w:rsidR="005D560B" w:rsidRPr="00FE2263">
        <w:instrText xml:space="preserve"> </w:instrText>
      </w:r>
      <w:r w:rsidR="005D560B" w:rsidRPr="00FE2263">
        <w:rPr>
          <w:lang w:val="en-US"/>
        </w:rPr>
        <w:instrText>immunoglobulin</w:instrText>
      </w:r>
      <w:r w:rsidR="005D560B" w:rsidRPr="00FE2263">
        <w:instrText xml:space="preserve"> </w:instrText>
      </w:r>
      <w:r w:rsidR="005D560B" w:rsidRPr="00FE2263">
        <w:rPr>
          <w:lang w:val="en-US"/>
        </w:rPr>
        <w:instrText>had</w:instrText>
      </w:r>
      <w:r w:rsidR="005D560B" w:rsidRPr="00FE2263">
        <w:instrText xml:space="preserve"> </w:instrText>
      </w:r>
      <w:r w:rsidR="005D560B" w:rsidRPr="00FE2263">
        <w:rPr>
          <w:lang w:val="en-US"/>
        </w:rPr>
        <w:instrText>no</w:instrText>
      </w:r>
      <w:r w:rsidR="005D560B" w:rsidRPr="00FE2263">
        <w:instrText xml:space="preserve"> </w:instrText>
      </w:r>
      <w:r w:rsidR="005D560B" w:rsidRPr="00FE2263">
        <w:rPr>
          <w:lang w:val="en-US"/>
        </w:rPr>
        <w:instrText>significant</w:instrText>
      </w:r>
      <w:r w:rsidR="005D560B" w:rsidRPr="00FE2263">
        <w:instrText xml:space="preserve"> </w:instrText>
      </w:r>
      <w:r w:rsidR="005D560B" w:rsidRPr="00FE2263">
        <w:rPr>
          <w:lang w:val="en-US"/>
        </w:rPr>
        <w:instrText>prognostic</w:instrText>
      </w:r>
      <w:r w:rsidR="005D560B" w:rsidRPr="00FE2263">
        <w:instrText xml:space="preserve"> </w:instrText>
      </w:r>
      <w:r w:rsidR="005D560B" w:rsidRPr="00FE2263">
        <w:rPr>
          <w:lang w:val="en-US"/>
        </w:rPr>
        <w:instrText>value</w:instrText>
      </w:r>
      <w:r w:rsidR="005D560B" w:rsidRPr="00FE2263">
        <w:instrText xml:space="preserve">. </w:instrText>
      </w:r>
      <w:r w:rsidR="005D560B" w:rsidRPr="00FE2263">
        <w:rPr>
          <w:lang w:val="en-US"/>
        </w:rPr>
        <w:instrText>Rituximab</w:instrText>
      </w:r>
      <w:r w:rsidR="005D560B" w:rsidRPr="00FE2263">
        <w:instrText xml:space="preserve"> </w:instrText>
      </w:r>
      <w:r w:rsidR="005D560B" w:rsidRPr="00FE2263">
        <w:rPr>
          <w:lang w:val="en-US"/>
        </w:rPr>
        <w:instrText>included</w:instrText>
      </w:r>
      <w:r w:rsidR="005D560B" w:rsidRPr="00FE2263">
        <w:instrText xml:space="preserve"> </w:instrText>
      </w:r>
      <w:r w:rsidR="005D560B" w:rsidRPr="00FE2263">
        <w:rPr>
          <w:lang w:val="en-US"/>
        </w:rPr>
        <w:instrText>in</w:instrText>
      </w:r>
      <w:r w:rsidR="005D560B" w:rsidRPr="00FE2263">
        <w:instrText xml:space="preserve"> </w:instrText>
      </w:r>
      <w:r w:rsidR="005D560B" w:rsidRPr="00FE2263">
        <w:rPr>
          <w:lang w:val="en-US"/>
        </w:rPr>
        <w:instrText>first</w:instrText>
      </w:r>
      <w:r w:rsidR="005D560B" w:rsidRPr="00FE2263">
        <w:instrText>-</w:instrText>
      </w:r>
      <w:r w:rsidR="005D560B" w:rsidRPr="00FE2263">
        <w:rPr>
          <w:lang w:val="en-US"/>
        </w:rPr>
        <w:instrText>line</w:instrText>
      </w:r>
      <w:r w:rsidR="005D560B" w:rsidRPr="00FE2263">
        <w:instrText xml:space="preserve"> </w:instrText>
      </w:r>
      <w:r w:rsidR="005D560B" w:rsidRPr="00FE2263">
        <w:rPr>
          <w:lang w:val="en-US"/>
        </w:rPr>
        <w:instrText>therapy</w:instrText>
      </w:r>
      <w:r w:rsidR="005D560B" w:rsidRPr="00FE2263">
        <w:instrText xml:space="preserve"> </w:instrText>
      </w:r>
      <w:r w:rsidR="005D560B" w:rsidRPr="00FE2263">
        <w:rPr>
          <w:lang w:val="en-US"/>
        </w:rPr>
        <w:instrText>was</w:instrText>
      </w:r>
      <w:r w:rsidR="005D560B" w:rsidRPr="00FE2263">
        <w:instrText xml:space="preserve"> </w:instrText>
      </w:r>
      <w:r w:rsidR="005D560B" w:rsidRPr="00FE2263">
        <w:rPr>
          <w:lang w:val="en-US"/>
        </w:rPr>
        <w:instrText>associated</w:instrText>
      </w:r>
      <w:r w:rsidR="005D560B" w:rsidRPr="00FE2263">
        <w:instrText xml:space="preserve"> </w:instrText>
      </w:r>
      <w:r w:rsidR="005D560B" w:rsidRPr="00FE2263">
        <w:rPr>
          <w:lang w:val="en-US"/>
        </w:rPr>
        <w:instrText>with</w:instrText>
      </w:r>
      <w:r w:rsidR="005D560B" w:rsidRPr="00FE2263">
        <w:instrText xml:space="preserve"> </w:instrText>
      </w:r>
      <w:r w:rsidR="005D560B" w:rsidRPr="00FE2263">
        <w:rPr>
          <w:lang w:val="en-US"/>
        </w:rPr>
        <w:instrText>improved</w:instrText>
      </w:r>
      <w:r w:rsidR="005D560B" w:rsidRPr="00FE2263">
        <w:instrText xml:space="preserve"> </w:instrText>
      </w:r>
      <w:r w:rsidR="005D560B" w:rsidRPr="00FE2263">
        <w:rPr>
          <w:lang w:val="en-US"/>
        </w:rPr>
        <w:instrText>survival</w:instrText>
      </w:r>
      <w:r w:rsidR="005D560B" w:rsidRPr="00FE2263">
        <w:instrText>.","</w:instrText>
      </w:r>
      <w:r w:rsidR="005D560B" w:rsidRPr="00FE2263">
        <w:rPr>
          <w:lang w:val="en-US"/>
        </w:rPr>
        <w:instrText>author</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family</w:instrText>
      </w:r>
      <w:r w:rsidR="005D560B" w:rsidRPr="00FE2263">
        <w:instrText>":"</w:instrText>
      </w:r>
      <w:r w:rsidR="005D560B" w:rsidRPr="00FE2263">
        <w:rPr>
          <w:lang w:val="en-US"/>
        </w:rPr>
        <w:instrText>Brandefors</w:instrText>
      </w:r>
      <w:r w:rsidR="005D560B" w:rsidRPr="00FE2263">
        <w:instrText>","</w:instrText>
      </w:r>
      <w:r w:rsidR="005D560B" w:rsidRPr="00FE2263">
        <w:rPr>
          <w:lang w:val="en-US"/>
        </w:rPr>
        <w:instrText>given</w:instrText>
      </w:r>
      <w:r w:rsidR="005D560B" w:rsidRPr="00FE2263">
        <w:instrText>":"</w:instrText>
      </w:r>
      <w:r w:rsidR="005D560B" w:rsidRPr="00FE2263">
        <w:rPr>
          <w:lang w:val="en-US"/>
        </w:rPr>
        <w:instrText>Lena</w:instrText>
      </w:r>
      <w:r w:rsidR="005D560B" w:rsidRPr="00FE2263">
        <w:instrText>","</w:instrText>
      </w:r>
      <w:r w:rsidR="005D560B" w:rsidRPr="00FE2263">
        <w:rPr>
          <w:lang w:val="en-US"/>
        </w:rPr>
        <w:instrText>non</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parse</w:instrText>
      </w:r>
      <w:r w:rsidR="005D560B" w:rsidRPr="00FE2263">
        <w:instrText>-</w:instrText>
      </w:r>
      <w:r w:rsidR="005D560B" w:rsidRPr="00FE2263">
        <w:rPr>
          <w:lang w:val="en-US"/>
        </w:rPr>
        <w:instrText>names</w:instrText>
      </w:r>
      <w:r w:rsidR="005D560B" w:rsidRPr="00FE2263">
        <w:instrText>":</w:instrText>
      </w:r>
      <w:r w:rsidR="005D560B" w:rsidRPr="00FE2263">
        <w:rPr>
          <w:lang w:val="en-US"/>
        </w:rPr>
        <w:instrText>false</w:instrText>
      </w:r>
      <w:r w:rsidR="005D560B" w:rsidRPr="00FE2263">
        <w:instrText>,"</w:instrText>
      </w:r>
      <w:r w:rsidR="005D560B" w:rsidRPr="00FE2263">
        <w:rPr>
          <w:lang w:val="en-US"/>
        </w:rPr>
        <w:instrText>suffix</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family</w:instrText>
      </w:r>
      <w:r w:rsidR="005D560B" w:rsidRPr="00FE2263">
        <w:instrText>":"</w:instrText>
      </w:r>
      <w:r w:rsidR="005D560B" w:rsidRPr="00FE2263">
        <w:rPr>
          <w:lang w:val="en-US"/>
        </w:rPr>
        <w:instrText>Melin</w:instrText>
      </w:r>
      <w:r w:rsidR="005D560B" w:rsidRPr="00FE2263">
        <w:instrText>","</w:instrText>
      </w:r>
      <w:r w:rsidR="005D560B" w:rsidRPr="00FE2263">
        <w:rPr>
          <w:lang w:val="en-US"/>
        </w:rPr>
        <w:instrText>given</w:instrText>
      </w:r>
      <w:r w:rsidR="005D560B" w:rsidRPr="00FE2263">
        <w:instrText>":"</w:instrText>
      </w:r>
      <w:r w:rsidR="005D560B" w:rsidRPr="00FE2263">
        <w:rPr>
          <w:lang w:val="en-US"/>
        </w:rPr>
        <w:instrText>Beatrice</w:instrText>
      </w:r>
      <w:r w:rsidR="005D560B" w:rsidRPr="00FE2263">
        <w:instrText>","</w:instrText>
      </w:r>
      <w:r w:rsidR="005D560B" w:rsidRPr="00FE2263">
        <w:rPr>
          <w:lang w:val="en-US"/>
        </w:rPr>
        <w:instrText>non</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parse</w:instrText>
      </w:r>
      <w:r w:rsidR="005D560B" w:rsidRPr="00FE2263">
        <w:instrText>-</w:instrText>
      </w:r>
      <w:r w:rsidR="005D560B" w:rsidRPr="00FE2263">
        <w:rPr>
          <w:lang w:val="en-US"/>
        </w:rPr>
        <w:instrText>names</w:instrText>
      </w:r>
      <w:r w:rsidR="005D560B" w:rsidRPr="00FE2263">
        <w:instrText>":</w:instrText>
      </w:r>
      <w:r w:rsidR="005D560B" w:rsidRPr="00FE2263">
        <w:rPr>
          <w:lang w:val="en-US"/>
        </w:rPr>
        <w:instrText>false</w:instrText>
      </w:r>
      <w:r w:rsidR="005D560B" w:rsidRPr="00FE2263">
        <w:instrText>,"</w:instrText>
      </w:r>
      <w:r w:rsidR="005D560B" w:rsidRPr="00FE2263">
        <w:rPr>
          <w:lang w:val="en-US"/>
        </w:rPr>
        <w:instrText>suffix</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family</w:instrText>
      </w:r>
      <w:r w:rsidR="005D560B" w:rsidRPr="00FE2263">
        <w:instrText>":"</w:instrText>
      </w:r>
      <w:r w:rsidR="005D560B" w:rsidRPr="00FE2263">
        <w:rPr>
          <w:lang w:val="en-US"/>
        </w:rPr>
        <w:instrText>Lindh</w:instrText>
      </w:r>
      <w:r w:rsidR="005D560B" w:rsidRPr="00FE2263">
        <w:instrText>","</w:instrText>
      </w:r>
      <w:r w:rsidR="005D560B" w:rsidRPr="00FE2263">
        <w:rPr>
          <w:lang w:val="en-US"/>
        </w:rPr>
        <w:instrText>given</w:instrText>
      </w:r>
      <w:r w:rsidR="005D560B" w:rsidRPr="00FE2263">
        <w:instrText>":"</w:instrText>
      </w:r>
      <w:r w:rsidR="005D560B" w:rsidRPr="00FE2263">
        <w:rPr>
          <w:lang w:val="en-US"/>
        </w:rPr>
        <w:instrText>Jack</w:instrText>
      </w:r>
      <w:r w:rsidR="005D560B" w:rsidRPr="00FE2263">
        <w:instrText>","</w:instrText>
      </w:r>
      <w:r w:rsidR="005D560B" w:rsidRPr="00FE2263">
        <w:rPr>
          <w:lang w:val="en-US"/>
        </w:rPr>
        <w:instrText>non</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parse</w:instrText>
      </w:r>
      <w:r w:rsidR="005D560B" w:rsidRPr="00FE2263">
        <w:instrText>-</w:instrText>
      </w:r>
      <w:r w:rsidR="005D560B" w:rsidRPr="00FE2263">
        <w:rPr>
          <w:lang w:val="en-US"/>
        </w:rPr>
        <w:instrText>names</w:instrText>
      </w:r>
      <w:r w:rsidR="005D560B" w:rsidRPr="00FE2263">
        <w:instrText>":</w:instrText>
      </w:r>
      <w:r w:rsidR="005D560B" w:rsidRPr="00FE2263">
        <w:rPr>
          <w:lang w:val="en-US"/>
        </w:rPr>
        <w:instrText>false</w:instrText>
      </w:r>
      <w:r w:rsidR="005D560B" w:rsidRPr="00FE2263">
        <w:instrText>,"</w:instrText>
      </w:r>
      <w:r w:rsidR="005D560B" w:rsidRPr="00FE2263">
        <w:rPr>
          <w:lang w:val="en-US"/>
        </w:rPr>
        <w:instrText>suffix</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family</w:instrText>
      </w:r>
      <w:r w:rsidR="005D560B" w:rsidRPr="00FE2263">
        <w:instrText>":"</w:instrText>
      </w:r>
      <w:r w:rsidR="005D560B" w:rsidRPr="00FE2263">
        <w:rPr>
          <w:lang w:val="en-US"/>
        </w:rPr>
        <w:instrText>Lundqvist</w:instrText>
      </w:r>
      <w:r w:rsidR="005D560B" w:rsidRPr="00FE2263">
        <w:instrText>","</w:instrText>
      </w:r>
      <w:r w:rsidR="005D560B" w:rsidRPr="00FE2263">
        <w:rPr>
          <w:lang w:val="en-US"/>
        </w:rPr>
        <w:instrText>given</w:instrText>
      </w:r>
      <w:r w:rsidR="005D560B" w:rsidRPr="00FE2263">
        <w:instrText>":"</w:instrText>
      </w:r>
      <w:r w:rsidR="005D560B" w:rsidRPr="00FE2263">
        <w:rPr>
          <w:lang w:val="en-US"/>
        </w:rPr>
        <w:instrText>Kristina</w:instrText>
      </w:r>
      <w:r w:rsidR="005D560B" w:rsidRPr="00FE2263">
        <w:instrText>","</w:instrText>
      </w:r>
      <w:r w:rsidR="005D560B" w:rsidRPr="00FE2263">
        <w:rPr>
          <w:lang w:val="en-US"/>
        </w:rPr>
        <w:instrText>non</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parse</w:instrText>
      </w:r>
      <w:r w:rsidR="005D560B" w:rsidRPr="00FE2263">
        <w:instrText>-</w:instrText>
      </w:r>
      <w:r w:rsidR="005D560B" w:rsidRPr="00FE2263">
        <w:rPr>
          <w:lang w:val="en-US"/>
        </w:rPr>
        <w:instrText>names</w:instrText>
      </w:r>
      <w:r w:rsidR="005D560B" w:rsidRPr="00FE2263">
        <w:instrText>":</w:instrText>
      </w:r>
      <w:r w:rsidR="005D560B" w:rsidRPr="00FE2263">
        <w:rPr>
          <w:lang w:val="en-US"/>
        </w:rPr>
        <w:instrText>false</w:instrText>
      </w:r>
      <w:r w:rsidR="005D560B" w:rsidRPr="00FE2263">
        <w:instrText>,"</w:instrText>
      </w:r>
      <w:r w:rsidR="005D560B" w:rsidRPr="00FE2263">
        <w:rPr>
          <w:lang w:val="en-US"/>
        </w:rPr>
        <w:instrText>suffix</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family</w:instrText>
      </w:r>
      <w:r w:rsidR="005D560B" w:rsidRPr="00FE2263">
        <w:instrText>":"</w:instrText>
      </w:r>
      <w:r w:rsidR="005D560B" w:rsidRPr="00FE2263">
        <w:rPr>
          <w:lang w:val="en-US"/>
        </w:rPr>
        <w:instrText>Kimby</w:instrText>
      </w:r>
      <w:r w:rsidR="005D560B" w:rsidRPr="00FE2263">
        <w:instrText>","</w:instrText>
      </w:r>
      <w:r w:rsidR="005D560B" w:rsidRPr="00FE2263">
        <w:rPr>
          <w:lang w:val="en-US"/>
        </w:rPr>
        <w:instrText>given</w:instrText>
      </w:r>
      <w:r w:rsidR="005D560B" w:rsidRPr="00FE2263">
        <w:instrText>":"</w:instrText>
      </w:r>
      <w:r w:rsidR="005D560B" w:rsidRPr="00FE2263">
        <w:rPr>
          <w:lang w:val="en-US"/>
        </w:rPr>
        <w:instrText>Eva</w:instrText>
      </w:r>
      <w:r w:rsidR="005D560B" w:rsidRPr="00FE2263">
        <w:instrText>","</w:instrText>
      </w:r>
      <w:r w:rsidR="005D560B" w:rsidRPr="00FE2263">
        <w:rPr>
          <w:lang w:val="en-US"/>
        </w:rPr>
        <w:instrText>non</w:instrText>
      </w:r>
      <w:r w:rsidR="005D560B" w:rsidRPr="00FE2263">
        <w:instrText>-</w:instrText>
      </w:r>
      <w:r w:rsidR="005D560B" w:rsidRPr="00FE2263">
        <w:rPr>
          <w:lang w:val="en-US"/>
        </w:rPr>
        <w:instrText>dropping</w:instrText>
      </w:r>
      <w:r w:rsidR="005D560B" w:rsidRPr="00FE2263">
        <w:instrText>-</w:instrText>
      </w:r>
      <w:r w:rsidR="005D560B" w:rsidRPr="00FE2263">
        <w:rPr>
          <w:lang w:val="en-US"/>
        </w:rPr>
        <w:instrText>particle</w:instrText>
      </w:r>
      <w:r w:rsidR="005D560B" w:rsidRPr="00FE2263">
        <w:instrText>":"","</w:instrText>
      </w:r>
      <w:r w:rsidR="005D560B" w:rsidRPr="00FE2263">
        <w:rPr>
          <w:lang w:val="en-US"/>
        </w:rPr>
        <w:instrText>parse</w:instrText>
      </w:r>
      <w:r w:rsidR="005D560B" w:rsidRPr="00FE2263">
        <w:instrText>-</w:instrText>
      </w:r>
      <w:r w:rsidR="005D560B" w:rsidRPr="00FE2263">
        <w:rPr>
          <w:lang w:val="en-US"/>
        </w:rPr>
        <w:instrText>names</w:instrText>
      </w:r>
      <w:r w:rsidR="005D560B" w:rsidRPr="00FE2263">
        <w:instrText>":</w:instrText>
      </w:r>
      <w:r w:rsidR="005D560B" w:rsidRPr="00FE2263">
        <w:rPr>
          <w:lang w:val="en-US"/>
        </w:rPr>
        <w:instrText>false</w:instrText>
      </w:r>
      <w:r w:rsidR="005D560B" w:rsidRPr="00FE2263">
        <w:instrText>,"</w:instrText>
      </w:r>
      <w:r w:rsidR="005D560B" w:rsidRPr="00FE2263">
        <w:rPr>
          <w:lang w:val="en-US"/>
        </w:rPr>
        <w:instrText>suffix</w:instrText>
      </w:r>
      <w:r w:rsidR="005D560B" w:rsidRPr="00FE2263">
        <w:instrText>":""}],"</w:instrText>
      </w:r>
      <w:r w:rsidR="005D560B" w:rsidRPr="00FE2263">
        <w:rPr>
          <w:lang w:val="en-US"/>
        </w:rPr>
        <w:instrText>container</w:instrText>
      </w:r>
      <w:r w:rsidR="005D560B" w:rsidRPr="00FE2263">
        <w:instrText>-</w:instrText>
      </w:r>
      <w:r w:rsidR="005D560B" w:rsidRPr="00FE2263">
        <w:rPr>
          <w:lang w:val="en-US"/>
        </w:rPr>
        <w:instrText>title</w:instrText>
      </w:r>
      <w:r w:rsidR="005D560B" w:rsidRPr="00FE2263">
        <w:instrText>":"</w:instrText>
      </w:r>
      <w:r w:rsidR="005D560B" w:rsidRPr="00FE2263">
        <w:rPr>
          <w:lang w:val="en-US"/>
        </w:rPr>
        <w:instrText>British</w:instrText>
      </w:r>
      <w:r w:rsidR="005D560B" w:rsidRPr="00FE2263">
        <w:instrText xml:space="preserve"> </w:instrText>
      </w:r>
      <w:r w:rsidR="005D560B" w:rsidRPr="00FE2263">
        <w:rPr>
          <w:lang w:val="en-US"/>
        </w:rPr>
        <w:instrText>Journal</w:instrText>
      </w:r>
      <w:r w:rsidR="005D560B" w:rsidRPr="00FE2263">
        <w:instrText xml:space="preserve"> </w:instrText>
      </w:r>
      <w:r w:rsidR="005D560B" w:rsidRPr="00FE2263">
        <w:rPr>
          <w:lang w:val="en-US"/>
        </w:rPr>
        <w:instrText>of</w:instrText>
      </w:r>
      <w:r w:rsidR="005D560B" w:rsidRPr="00FE2263">
        <w:instrText xml:space="preserve"> </w:instrText>
      </w:r>
      <w:r w:rsidR="005D560B" w:rsidRPr="00FE2263">
        <w:rPr>
          <w:lang w:val="en-US"/>
        </w:rPr>
        <w:instrText>Haematology</w:instrText>
      </w:r>
      <w:r w:rsidR="005D560B" w:rsidRPr="00FE2263">
        <w:instrText>","</w:instrText>
      </w:r>
      <w:r w:rsidR="005D560B" w:rsidRPr="00FE2263">
        <w:rPr>
          <w:lang w:val="en-US"/>
        </w:rPr>
        <w:instrText>id</w:instrText>
      </w:r>
      <w:r w:rsidR="005D560B" w:rsidRPr="00FE2263">
        <w:instrText>":"</w:instrText>
      </w:r>
      <w:r w:rsidR="005D560B" w:rsidRPr="00FE2263">
        <w:rPr>
          <w:lang w:val="en-US"/>
        </w:rPr>
        <w:instrText>ITEM</w:instrText>
      </w:r>
      <w:r w:rsidR="005D560B" w:rsidRPr="00FE2263">
        <w:instrText>-1","</w:instrText>
      </w:r>
      <w:r w:rsidR="005D560B" w:rsidRPr="00FE2263">
        <w:rPr>
          <w:lang w:val="en-US"/>
        </w:rPr>
        <w:instrText>issue</w:instrText>
      </w:r>
      <w:r w:rsidR="005D560B" w:rsidRPr="00FE2263">
        <w:instrText>":"4","</w:instrText>
      </w:r>
      <w:r w:rsidR="005D560B" w:rsidRPr="00FE2263">
        <w:rPr>
          <w:lang w:val="en-US"/>
        </w:rPr>
        <w:instrText>issued</w:instrText>
      </w:r>
      <w:r w:rsidR="005D560B" w:rsidRPr="00FE2263">
        <w:instrText>":{"</w:instrText>
      </w:r>
      <w:r w:rsidR="005D560B" w:rsidRPr="00FE2263">
        <w:rPr>
          <w:lang w:val="en-US"/>
        </w:rPr>
        <w:instrText>date</w:instrText>
      </w:r>
      <w:r w:rsidR="005D560B" w:rsidRPr="00FE2263">
        <w:instrText>-</w:instrText>
      </w:r>
      <w:r w:rsidR="005D560B" w:rsidRPr="00FE2263">
        <w:rPr>
          <w:lang w:val="en-US"/>
        </w:rPr>
        <w:instrText>parts</w:instrText>
      </w:r>
      <w:r w:rsidR="005D560B" w:rsidRPr="00FE2263">
        <w:instrText>":[["2018","11","1"]]},"</w:instrText>
      </w:r>
      <w:r w:rsidR="005D560B" w:rsidRPr="00FE2263">
        <w:rPr>
          <w:lang w:val="en-US"/>
        </w:rPr>
        <w:instrText>page</w:instrText>
      </w:r>
      <w:r w:rsidR="005D560B" w:rsidRPr="00FE2263">
        <w:instrText>":"564-577","</w:instrText>
      </w:r>
      <w:r w:rsidR="005D560B" w:rsidRPr="00FE2263">
        <w:rPr>
          <w:lang w:val="en-US"/>
        </w:rPr>
        <w:instrText>publisher</w:instrText>
      </w:r>
      <w:r w:rsidR="005D560B" w:rsidRPr="00FE2263">
        <w:instrText>":"</w:instrText>
      </w:r>
      <w:r w:rsidR="005D560B" w:rsidRPr="00FE2263">
        <w:rPr>
          <w:lang w:val="en-US"/>
        </w:rPr>
        <w:instrText>Blackwell</w:instrText>
      </w:r>
      <w:r w:rsidR="005D560B" w:rsidRPr="00FE2263">
        <w:instrText xml:space="preserve"> </w:instrText>
      </w:r>
      <w:r w:rsidR="005D560B" w:rsidRPr="00FE2263">
        <w:rPr>
          <w:lang w:val="en-US"/>
        </w:rPr>
        <w:instrText>Publishing</w:instrText>
      </w:r>
      <w:r w:rsidR="005D560B" w:rsidRPr="00FE2263">
        <w:instrText xml:space="preserve"> </w:instrText>
      </w:r>
      <w:r w:rsidR="005D560B" w:rsidRPr="00FE2263">
        <w:rPr>
          <w:lang w:val="en-US"/>
        </w:rPr>
        <w:instrText>Ltd</w:instrText>
      </w:r>
      <w:r w:rsidR="005D560B" w:rsidRPr="00FE2263">
        <w:instrText>","</w:instrText>
      </w:r>
      <w:r w:rsidR="005D560B" w:rsidRPr="00FE2263">
        <w:rPr>
          <w:lang w:val="en-US"/>
        </w:rPr>
        <w:instrText>title</w:instrText>
      </w:r>
      <w:r w:rsidR="005D560B" w:rsidRPr="00FE2263">
        <w:instrText>":"</w:instrText>
      </w:r>
      <w:r w:rsidR="005D560B" w:rsidRPr="00FE2263">
        <w:rPr>
          <w:lang w:val="en-US"/>
        </w:rPr>
        <w:instrText>Prognostic</w:instrText>
      </w:r>
      <w:r w:rsidR="005D560B" w:rsidRPr="00FE2263">
        <w:instrText xml:space="preserve"> </w:instrText>
      </w:r>
      <w:r w:rsidR="005D560B" w:rsidRPr="00FE2263">
        <w:rPr>
          <w:lang w:val="en-US"/>
        </w:rPr>
        <w:instrText>factors</w:instrText>
      </w:r>
      <w:r w:rsidR="005D560B" w:rsidRPr="00FE2263">
        <w:instrText xml:space="preserve"> </w:instrText>
      </w:r>
      <w:r w:rsidR="005D560B" w:rsidRPr="00FE2263">
        <w:rPr>
          <w:lang w:val="en-US"/>
        </w:rPr>
        <w:instrText>and</w:instrText>
      </w:r>
      <w:r w:rsidR="005D560B" w:rsidRPr="00FE2263">
        <w:instrText xml:space="preserve"> </w:instrText>
      </w:r>
      <w:r w:rsidR="005D560B" w:rsidRPr="00FE2263">
        <w:rPr>
          <w:lang w:val="en-US"/>
        </w:rPr>
        <w:instrText>primary</w:instrText>
      </w:r>
      <w:r w:rsidR="005D560B" w:rsidRPr="00FE2263">
        <w:instrText xml:space="preserve"> </w:instrText>
      </w:r>
      <w:r w:rsidR="005D560B" w:rsidRPr="00FE2263">
        <w:rPr>
          <w:lang w:val="en-US"/>
        </w:rPr>
        <w:instrText>treatment</w:instrText>
      </w:r>
      <w:r w:rsidR="005D560B" w:rsidRPr="00FE2263">
        <w:instrText xml:space="preserve"> </w:instrText>
      </w:r>
      <w:r w:rsidR="005D560B" w:rsidRPr="00FE2263">
        <w:rPr>
          <w:lang w:val="en-US"/>
        </w:rPr>
        <w:instrText>for</w:instrText>
      </w:r>
      <w:r w:rsidR="005D560B" w:rsidRPr="00FE2263">
        <w:instrText xml:space="preserve"> </w:instrText>
      </w:r>
      <w:r w:rsidR="005D560B" w:rsidRPr="00FE2263">
        <w:rPr>
          <w:lang w:val="en-US"/>
        </w:rPr>
        <w:instrText>Waldenstr</w:instrText>
      </w:r>
      <w:r w:rsidR="005D560B" w:rsidRPr="00FE2263">
        <w:instrText>ö</w:instrText>
      </w:r>
      <w:r w:rsidR="005D560B" w:rsidRPr="00FE2263">
        <w:rPr>
          <w:lang w:val="en-US"/>
        </w:rPr>
        <w:instrText>m</w:instrText>
      </w:r>
      <w:r w:rsidR="005D560B" w:rsidRPr="00FE2263">
        <w:instrText xml:space="preserve"> </w:instrText>
      </w:r>
      <w:r w:rsidR="005D560B" w:rsidRPr="00FE2263">
        <w:rPr>
          <w:lang w:val="en-US"/>
        </w:rPr>
        <w:instrText>macroglobulinemia</w:instrText>
      </w:r>
      <w:r w:rsidR="005D560B" w:rsidRPr="00FE2263">
        <w:instrText xml:space="preserve"> – </w:instrText>
      </w:r>
      <w:r w:rsidR="005D560B" w:rsidRPr="00FE2263">
        <w:rPr>
          <w:lang w:val="en-US"/>
        </w:rPr>
        <w:instrText>a</w:instrText>
      </w:r>
      <w:r w:rsidR="005D560B" w:rsidRPr="00FE2263">
        <w:instrText xml:space="preserve"> </w:instrText>
      </w:r>
      <w:r w:rsidR="005D560B" w:rsidRPr="00FE2263">
        <w:rPr>
          <w:lang w:val="en-US"/>
        </w:rPr>
        <w:instrText>Swedish</w:instrText>
      </w:r>
      <w:r w:rsidR="005D560B" w:rsidRPr="00FE2263">
        <w:instrText xml:space="preserve"> </w:instrText>
      </w:r>
      <w:r w:rsidR="005D560B" w:rsidRPr="00FE2263">
        <w:rPr>
          <w:lang w:val="en-US"/>
        </w:rPr>
        <w:instrText>Lymphoma</w:instrText>
      </w:r>
      <w:r w:rsidR="005D560B" w:rsidRPr="00FE2263">
        <w:instrText xml:space="preserve"> </w:instrText>
      </w:r>
      <w:r w:rsidR="005D560B" w:rsidRPr="00FE2263">
        <w:rPr>
          <w:lang w:val="en-US"/>
        </w:rPr>
        <w:instrText>Registry</w:instrText>
      </w:r>
      <w:r w:rsidR="005D560B" w:rsidRPr="00FE2263">
        <w:instrText xml:space="preserve"> </w:instrText>
      </w:r>
      <w:r w:rsidR="005D560B" w:rsidRPr="00FE2263">
        <w:rPr>
          <w:lang w:val="en-US"/>
        </w:rPr>
        <w:instrText>study</w:instrText>
      </w:r>
      <w:r w:rsidR="005D560B" w:rsidRPr="00FE2263">
        <w:instrText>","</w:instrText>
      </w:r>
      <w:r w:rsidR="005D560B" w:rsidRPr="00FE2263">
        <w:rPr>
          <w:lang w:val="en-US"/>
        </w:rPr>
        <w:instrText>type</w:instrText>
      </w:r>
      <w:r w:rsidR="005D560B" w:rsidRPr="00FE2263">
        <w:instrText>":"</w:instrText>
      </w:r>
      <w:r w:rsidR="005D560B" w:rsidRPr="00FE2263">
        <w:rPr>
          <w:lang w:val="en-US"/>
        </w:rPr>
        <w:instrText>article</w:instrText>
      </w:r>
      <w:r w:rsidR="005D560B" w:rsidRPr="00FE2263">
        <w:instrText>-</w:instrText>
      </w:r>
      <w:r w:rsidR="005D560B" w:rsidRPr="00FE2263">
        <w:rPr>
          <w:lang w:val="en-US"/>
        </w:rPr>
        <w:instrText>journal</w:instrText>
      </w:r>
      <w:r w:rsidR="005D560B" w:rsidRPr="00FE2263">
        <w:instrText>","</w:instrText>
      </w:r>
      <w:r w:rsidR="005D560B" w:rsidRPr="00FE2263">
        <w:rPr>
          <w:lang w:val="en-US"/>
        </w:rPr>
        <w:instrText>volume</w:instrText>
      </w:r>
      <w:r w:rsidR="005D560B" w:rsidRPr="00FE2263">
        <w:instrText>":"183"},"</w:instrText>
      </w:r>
      <w:r w:rsidR="005D560B" w:rsidRPr="00FE2263">
        <w:rPr>
          <w:lang w:val="en-US"/>
        </w:rPr>
        <w:instrText>uris</w:instrText>
      </w:r>
      <w:r w:rsidR="005D560B" w:rsidRPr="00FE2263">
        <w:instrText>":["</w:instrText>
      </w:r>
      <w:r w:rsidR="005D560B" w:rsidRPr="00FE2263">
        <w:rPr>
          <w:lang w:val="en-US"/>
        </w:rPr>
        <w:instrText>http</w:instrText>
      </w:r>
      <w:r w:rsidR="005D560B" w:rsidRPr="00FE2263">
        <w:instrText>://</w:instrText>
      </w:r>
      <w:r w:rsidR="005D560B" w:rsidRPr="00FE2263">
        <w:rPr>
          <w:lang w:val="en-US"/>
        </w:rPr>
        <w:instrText>www</w:instrText>
      </w:r>
      <w:r w:rsidR="005D560B" w:rsidRPr="00FE2263">
        <w:instrText>.</w:instrText>
      </w:r>
      <w:r w:rsidR="005D560B" w:rsidRPr="00FE2263">
        <w:rPr>
          <w:lang w:val="en-US"/>
        </w:rPr>
        <w:instrText>mendeley</w:instrText>
      </w:r>
      <w:r w:rsidR="005D560B" w:rsidRPr="00FE2263">
        <w:instrText>.</w:instrText>
      </w:r>
      <w:r w:rsidR="005D560B" w:rsidRPr="00FE2263">
        <w:rPr>
          <w:lang w:val="en-US"/>
        </w:rPr>
        <w:instrText>com</w:instrText>
      </w:r>
      <w:r w:rsidR="005D560B" w:rsidRPr="00FE2263">
        <w:instrText>/</w:instrText>
      </w:r>
      <w:r w:rsidR="005D560B" w:rsidRPr="00FE2263">
        <w:rPr>
          <w:lang w:val="en-US"/>
        </w:rPr>
        <w:instrText>documents</w:instrText>
      </w:r>
      <w:r w:rsidR="005D560B" w:rsidRPr="00FE2263">
        <w:instrText>/?</w:instrText>
      </w:r>
      <w:r w:rsidR="005D560B" w:rsidRPr="00FE2263">
        <w:rPr>
          <w:lang w:val="en-US"/>
        </w:rPr>
        <w:instrText>uuid</w:instrText>
      </w:r>
      <w:r w:rsidR="005D560B" w:rsidRPr="00FE2263">
        <w:instrText>=</w:instrText>
      </w:r>
      <w:r w:rsidR="005D560B" w:rsidRPr="00FE2263">
        <w:rPr>
          <w:lang w:val="en-US"/>
        </w:rPr>
        <w:instrText>c</w:instrText>
      </w:r>
      <w:r w:rsidR="005D560B" w:rsidRPr="00FE2263">
        <w:instrText>741879</w:instrText>
      </w:r>
      <w:r w:rsidR="005D560B" w:rsidRPr="00FE2263">
        <w:rPr>
          <w:lang w:val="en-US"/>
        </w:rPr>
        <w:instrText>a</w:instrText>
      </w:r>
      <w:r w:rsidR="005D560B" w:rsidRPr="00FE2263">
        <w:instrText>-</w:instrText>
      </w:r>
      <w:r w:rsidR="005D560B" w:rsidRPr="00FE2263">
        <w:rPr>
          <w:lang w:val="en-US"/>
        </w:rPr>
        <w:instrText>e</w:instrText>
      </w:r>
      <w:r w:rsidR="005D560B" w:rsidRPr="00FE2263">
        <w:instrText>360-35</w:instrText>
      </w:r>
      <w:r w:rsidR="005D560B" w:rsidRPr="00FE2263">
        <w:rPr>
          <w:lang w:val="en-US"/>
        </w:rPr>
        <w:instrText>e</w:instrText>
      </w:r>
      <w:r w:rsidR="005D560B" w:rsidRPr="00FE2263">
        <w:instrText>8-97</w:instrText>
      </w:r>
      <w:r w:rsidR="005D560B" w:rsidRPr="00FE2263">
        <w:rPr>
          <w:lang w:val="en-US"/>
        </w:rPr>
        <w:instrText>b</w:instrText>
      </w:r>
      <w:r w:rsidR="005D560B" w:rsidRPr="00FE2263">
        <w:instrText>1-1</w:instrText>
      </w:r>
      <w:r w:rsidR="005D560B" w:rsidRPr="00FE2263">
        <w:rPr>
          <w:lang w:val="en-US"/>
        </w:rPr>
        <w:instrText>e</w:instrText>
      </w:r>
      <w:r w:rsidR="005D560B" w:rsidRPr="00FE2263">
        <w:instrText>0</w:instrText>
      </w:r>
      <w:r w:rsidR="005D560B" w:rsidRPr="00FE2263">
        <w:rPr>
          <w:lang w:val="en-US"/>
        </w:rPr>
        <w:instrText>b</w:instrText>
      </w:r>
      <w:r w:rsidR="005D560B" w:rsidRPr="00FE2263">
        <w:instrText>7</w:instrText>
      </w:r>
      <w:r w:rsidR="005D560B" w:rsidRPr="00FE2263">
        <w:rPr>
          <w:lang w:val="en-US"/>
        </w:rPr>
        <w:instrText>fb</w:instrText>
      </w:r>
      <w:r w:rsidR="005D560B" w:rsidRPr="00FE2263">
        <w:instrText>3</w:instrText>
      </w:r>
      <w:r w:rsidR="005D560B" w:rsidRPr="00FE2263">
        <w:rPr>
          <w:lang w:val="en-US"/>
        </w:rPr>
        <w:instrText>f</w:instrText>
      </w:r>
      <w:r w:rsidR="005D560B" w:rsidRPr="00FE2263">
        <w:instrText>056"]}],"</w:instrText>
      </w:r>
      <w:r w:rsidR="005D560B" w:rsidRPr="00FE2263">
        <w:rPr>
          <w:lang w:val="en-US"/>
        </w:rPr>
        <w:instrText>mendeley</w:instrText>
      </w:r>
      <w:r w:rsidR="005D560B" w:rsidRPr="00FE2263">
        <w:instrText>":{"</w:instrText>
      </w:r>
      <w:r w:rsidR="005D560B" w:rsidRPr="00FE2263">
        <w:rPr>
          <w:lang w:val="en-US"/>
        </w:rPr>
        <w:instrText>formattedCitation</w:instrText>
      </w:r>
      <w:r w:rsidR="005D560B" w:rsidRPr="00FE2263">
        <w:instrText>":"[17]","</w:instrText>
      </w:r>
      <w:r w:rsidR="005D560B" w:rsidRPr="00FE2263">
        <w:rPr>
          <w:lang w:val="en-US"/>
        </w:rPr>
        <w:instrText>plainTextFormattedCitation</w:instrText>
      </w:r>
      <w:r w:rsidR="005D560B" w:rsidRPr="00FE2263">
        <w:instrText>":"[17]","</w:instrText>
      </w:r>
      <w:r w:rsidR="005D560B" w:rsidRPr="00FE2263">
        <w:rPr>
          <w:lang w:val="en-US"/>
        </w:rPr>
        <w:instrText>previouslyFormattedCitation</w:instrText>
      </w:r>
      <w:r w:rsidR="005D560B" w:rsidRPr="00FE2263">
        <w:instrText>":"[17]"},"</w:instrText>
      </w:r>
      <w:r w:rsidR="005D560B" w:rsidRPr="00FE2263">
        <w:rPr>
          <w:lang w:val="en-US"/>
        </w:rPr>
        <w:instrText>properties</w:instrText>
      </w:r>
      <w:r w:rsidR="005D560B" w:rsidRPr="00FE2263">
        <w:instrText>":{"</w:instrText>
      </w:r>
      <w:r w:rsidR="005D560B" w:rsidRPr="00FE2263">
        <w:rPr>
          <w:lang w:val="en-US"/>
        </w:rPr>
        <w:instrText>noteIndex</w:instrText>
      </w:r>
      <w:r w:rsidR="005D560B" w:rsidRPr="00FE2263">
        <w:instrText>":0},"</w:instrText>
      </w:r>
      <w:r w:rsidR="005D560B" w:rsidRPr="00FE2263">
        <w:rPr>
          <w:lang w:val="en-US"/>
        </w:rPr>
        <w:instrText>schema</w:instrText>
      </w:r>
      <w:r w:rsidR="005D560B" w:rsidRPr="00FE2263">
        <w:instrText>":"</w:instrText>
      </w:r>
      <w:r w:rsidR="005D560B" w:rsidRPr="00FE2263">
        <w:rPr>
          <w:lang w:val="en-US"/>
        </w:rPr>
        <w:instrText>https</w:instrText>
      </w:r>
      <w:r w:rsidR="005D560B" w:rsidRPr="00FE2263">
        <w:instrText>://</w:instrText>
      </w:r>
      <w:r w:rsidR="005D560B" w:rsidRPr="00FE2263">
        <w:rPr>
          <w:lang w:val="en-US"/>
        </w:rPr>
        <w:instrText>github</w:instrText>
      </w:r>
      <w:r w:rsidR="005D560B" w:rsidRPr="00FE2263">
        <w:instrText>.</w:instrText>
      </w:r>
      <w:r w:rsidR="005D560B" w:rsidRPr="00FE2263">
        <w:rPr>
          <w:lang w:val="en-US"/>
        </w:rPr>
        <w:instrText>com</w:instrText>
      </w:r>
      <w:r w:rsidR="005D560B" w:rsidRPr="00FE2263">
        <w:instrText>/</w:instrText>
      </w:r>
      <w:r w:rsidR="005D560B" w:rsidRPr="00FE2263">
        <w:rPr>
          <w:lang w:val="en-US"/>
        </w:rPr>
        <w:instrText>citation</w:instrText>
      </w:r>
      <w:r w:rsidR="005D560B" w:rsidRPr="00FE2263">
        <w:instrText>-</w:instrText>
      </w:r>
      <w:r w:rsidR="005D560B" w:rsidRPr="00FE2263">
        <w:rPr>
          <w:lang w:val="en-US"/>
        </w:rPr>
        <w:instrText>style</w:instrText>
      </w:r>
      <w:r w:rsidR="005D560B" w:rsidRPr="00FE2263">
        <w:instrText>-</w:instrText>
      </w:r>
      <w:r w:rsidR="005D560B" w:rsidRPr="00FE2263">
        <w:rPr>
          <w:lang w:val="en-US"/>
        </w:rPr>
        <w:instrText>language</w:instrText>
      </w:r>
      <w:r w:rsidR="005D560B" w:rsidRPr="00FE2263">
        <w:instrText>/</w:instrText>
      </w:r>
      <w:r w:rsidR="005D560B" w:rsidRPr="00FE2263">
        <w:rPr>
          <w:lang w:val="en-US"/>
        </w:rPr>
        <w:instrText>schema</w:instrText>
      </w:r>
      <w:r w:rsidR="005D560B" w:rsidRPr="00FE2263">
        <w:instrText>/</w:instrText>
      </w:r>
      <w:r w:rsidR="005D560B" w:rsidRPr="00FE2263">
        <w:rPr>
          <w:lang w:val="en-US"/>
        </w:rPr>
        <w:instrText>raw</w:instrText>
      </w:r>
      <w:r w:rsidR="005D560B" w:rsidRPr="00FE2263">
        <w:instrText>/</w:instrText>
      </w:r>
      <w:r w:rsidR="005D560B" w:rsidRPr="00FE2263">
        <w:rPr>
          <w:lang w:val="en-US"/>
        </w:rPr>
        <w:instrText>master</w:instrText>
      </w:r>
      <w:r w:rsidR="005D560B" w:rsidRPr="00FE2263">
        <w:instrText>/</w:instrText>
      </w:r>
      <w:r w:rsidR="005D560B" w:rsidRPr="00FE2263">
        <w:rPr>
          <w:lang w:val="en-US"/>
        </w:rPr>
        <w:instrText>csl</w:instrText>
      </w:r>
      <w:r w:rsidR="005D560B" w:rsidRPr="00FE2263">
        <w:instrText>-</w:instrText>
      </w:r>
      <w:r w:rsidR="005D560B" w:rsidRPr="00FE2263">
        <w:rPr>
          <w:lang w:val="en-US"/>
        </w:rPr>
        <w:instrText>citation</w:instrText>
      </w:r>
      <w:r w:rsidR="005D560B" w:rsidRPr="00FE2263">
        <w:instrText>.</w:instrText>
      </w:r>
      <w:r w:rsidR="005D560B" w:rsidRPr="00FE2263">
        <w:rPr>
          <w:lang w:val="en-US"/>
        </w:rPr>
        <w:instrText>json</w:instrText>
      </w:r>
      <w:r w:rsidR="005D560B" w:rsidRPr="00FE2263">
        <w:instrText>"}</w:instrText>
      </w:r>
      <w:r w:rsidR="005D560B" w:rsidRPr="00FE2263">
        <w:rPr>
          <w:lang w:val="en-US"/>
        </w:rPr>
        <w:fldChar w:fldCharType="separate"/>
      </w:r>
      <w:r w:rsidR="005D560B" w:rsidRPr="00FE2263">
        <w:rPr>
          <w:noProof/>
        </w:rPr>
        <w:t>[17]</w:t>
      </w:r>
      <w:r w:rsidR="005D560B" w:rsidRPr="00FE2263">
        <w:rPr>
          <w:lang w:val="en-US"/>
        </w:rPr>
        <w:fldChar w:fldCharType="end"/>
      </w:r>
      <w:r w:rsidRPr="00FE2263">
        <w:t>.</w:t>
      </w:r>
    </w:p>
    <w:p w14:paraId="46330093" w14:textId="76068856" w:rsidR="00580D79" w:rsidRPr="00FE2263" w:rsidRDefault="00580D79" w:rsidP="00F817BC">
      <w:pPr>
        <w:pStyle w:val="afe"/>
        <w:ind w:firstLine="0"/>
        <w:rPr>
          <w:b/>
        </w:rPr>
      </w:pPr>
      <w:bookmarkStart w:id="47" w:name="_Toc33974226"/>
      <w:r w:rsidRPr="00FE2263">
        <w:rPr>
          <w:b/>
        </w:rPr>
        <w:t xml:space="preserve">Уровень убедительности рекомендаций </w:t>
      </w:r>
      <w:r w:rsidR="005D560B" w:rsidRPr="00FE2263">
        <w:rPr>
          <w:b/>
          <w:lang w:val="en-US"/>
        </w:rPr>
        <w:t>B</w:t>
      </w:r>
      <w:r w:rsidR="00D30852" w:rsidRPr="00FE2263">
        <w:rPr>
          <w:b/>
        </w:rPr>
        <w:t xml:space="preserve"> </w:t>
      </w:r>
      <w:r w:rsidRPr="00FE2263">
        <w:rPr>
          <w:b/>
        </w:rPr>
        <w:t xml:space="preserve">(уровень достоверности доказательств </w:t>
      </w:r>
      <w:r w:rsidR="005D560B" w:rsidRPr="00FE2263">
        <w:rPr>
          <w:b/>
        </w:rPr>
        <w:t>3</w:t>
      </w:r>
      <w:r w:rsidRPr="00FE2263">
        <w:rPr>
          <w:b/>
        </w:rPr>
        <w:t>).</w:t>
      </w:r>
    </w:p>
    <w:p w14:paraId="2DA9F27A" w14:textId="77777777" w:rsidR="00580D79" w:rsidRPr="00FE2263" w:rsidRDefault="00580D79" w:rsidP="005D560B">
      <w:pPr>
        <w:pStyle w:val="2"/>
        <w:spacing w:before="0"/>
      </w:pPr>
      <w:bookmarkStart w:id="48" w:name="_Toc66184318"/>
      <w:r w:rsidRPr="00FE2263">
        <w:rPr>
          <w:rStyle w:val="affb"/>
          <w:b/>
          <w:bCs w:val="0"/>
        </w:rPr>
        <w:t>3.2 Лечение пациентов с впервые диагностированной МВ</w:t>
      </w:r>
      <w:bookmarkEnd w:id="47"/>
      <w:bookmarkEnd w:id="48"/>
    </w:p>
    <w:p w14:paraId="1E95D883" w14:textId="0547A77E" w:rsidR="005D560B" w:rsidRPr="00FE2263" w:rsidRDefault="005D560B" w:rsidP="00F817BC">
      <w:pPr>
        <w:pStyle w:val="afd"/>
        <w:spacing w:beforeAutospacing="0" w:afterAutospacing="0" w:line="360" w:lineRule="auto"/>
        <w:rPr>
          <w:i/>
          <w:iCs/>
        </w:rPr>
      </w:pPr>
      <w:r w:rsidRPr="00FE2263">
        <w:rPr>
          <w:i/>
        </w:rPr>
        <w:t xml:space="preserve">В данных рекомендациях </w:t>
      </w:r>
      <w:r w:rsidR="00474C67" w:rsidRPr="00FE2263">
        <w:rPr>
          <w:i/>
        </w:rPr>
        <w:t>терапевтические подходы,</w:t>
      </w:r>
      <w:r w:rsidRPr="00FE2263">
        <w:rPr>
          <w:i/>
        </w:rPr>
        <w:t xml:space="preserve"> лекарственные препараты и дозировки, </w:t>
      </w:r>
      <w:r w:rsidR="00474C67" w:rsidRPr="00FE2263">
        <w:rPr>
          <w:i/>
        </w:rPr>
        <w:t xml:space="preserve">изученные и </w:t>
      </w:r>
      <w:r w:rsidRPr="00FE2263">
        <w:rPr>
          <w:i/>
        </w:rPr>
        <w:t xml:space="preserve">зарегистрированные у взрослых пациентов с макроглобулинемией Вальденстрема. Учитывая, что данная патология в детской популяции встречается крайне редко, до сих пор нет достаточной убедительной базы по применению </w:t>
      </w:r>
      <w:r w:rsidRPr="00FE2263">
        <w:rPr>
          <w:i/>
        </w:rPr>
        <w:lastRenderedPageBreak/>
        <w:t>лекарственных препаратов для лечения МВ у детей и многие препараты не имеют зарегистрированных показаний к применению у пациентов моложе 18 лет. Поэтому терапия у детей с верифицированным диагнозом макроглобулинемия Вальденстрема должна назначаться на основании рекомендаций для лечения взрослых пациентов консилиумом врачей по жизненным показаниям.</w:t>
      </w:r>
    </w:p>
    <w:p w14:paraId="6BC7FB73" w14:textId="28A00969" w:rsidR="00580D79" w:rsidRPr="00FE2263" w:rsidRDefault="00580D79" w:rsidP="00F817BC">
      <w:pPr>
        <w:pStyle w:val="afd"/>
        <w:spacing w:beforeAutospacing="0" w:afterAutospacing="0" w:line="360" w:lineRule="auto"/>
        <w:rPr>
          <w:rFonts w:eastAsiaTheme="minorEastAsia"/>
          <w:i/>
          <w:iCs/>
        </w:rPr>
      </w:pPr>
      <w:r w:rsidRPr="00FE2263">
        <w:rPr>
          <w:i/>
          <w:iCs/>
        </w:rPr>
        <w:t>Так как опухолевые клетки МВ экспрессируют CD20, наиболее широко используемым препаратом для лечения МВ является ритуксимаб**, как в монотерапии, так и в комбинациях. Общая эффективность лечения пациентов с первые диагностированной МВ составляет от 20 до 50%, медиана продолжительности ответа на лечение от 8 до 27 мес. Противоопухолевый эффект при лечении ритуксимабом** наступает в среднем спустя 3 мес. после начала терапии. После начала терапии ритуксимабом** у 40-50% пациентов отмечается внезапное транзиторное повышение уровня моноклонального IgM, которое может сопровождаться синдромом гипервязкости, нарастанием полинейропатии, связанной с секрецией IgM, криоглобулинемии. Для снижения уровня моноклонального IgM используют плазмаферез. Сеансы плазмафереза для профилактики развития синдрома гипервязкости необходимо проводить у пациентов с уровнем моноклонального IgM ≥ 50 г/л перед ведением ритуксимаба**.</w:t>
      </w:r>
    </w:p>
    <w:p w14:paraId="72064F67" w14:textId="77777777" w:rsidR="00580D79" w:rsidRPr="00FE2263" w:rsidRDefault="00580D79" w:rsidP="00F817BC">
      <w:pPr>
        <w:pStyle w:val="afd"/>
        <w:spacing w:beforeAutospacing="0" w:afterAutospacing="0" w:line="360" w:lineRule="auto"/>
        <w:rPr>
          <w:i/>
          <w:iCs/>
        </w:rPr>
      </w:pPr>
      <w:r w:rsidRPr="00FE2263">
        <w:rPr>
          <w:i/>
          <w:iCs/>
        </w:rPr>
        <w:t>В исследовании II фазы была оценена эффективность бортезомиба** в монорежиме у пациентов как с впервые диагностированной МВ, так и у ранее получавших специфическую терапию. Лечение бортезомибом** проводилось в стандартном режиме до прогрессирования болезни или достижения наилучшего ответа с последующим проведением 2 курсов лечения. Общая эффективность лечения составила 26%, но при этом отмечено развитие сенсорной полинейропатии в 74% случаев. Следует обратить внимание на обязательную профилактику герпес-вирусной инфекции при использовании бортезомиб-содержащих схем.</w:t>
      </w:r>
    </w:p>
    <w:p w14:paraId="77212085" w14:textId="77777777" w:rsidR="00580D79" w:rsidRPr="00FE2263" w:rsidRDefault="00580D79" w:rsidP="00F817BC">
      <w:pPr>
        <w:pStyle w:val="afd"/>
        <w:spacing w:beforeAutospacing="0" w:afterAutospacing="0" w:line="360" w:lineRule="auto"/>
        <w:rPr>
          <w:i/>
          <w:iCs/>
        </w:rPr>
      </w:pPr>
      <w:r w:rsidRPr="00FE2263">
        <w:rPr>
          <w:i/>
          <w:iCs/>
        </w:rPr>
        <w:t>Комбинация ритуксимаба** с кортикостероидами** и бортезомибом** исследована у пациентов с активной МВ (схема BDR). Противоопухолевый эффект был получен 96% случаев, при этом 22 % пациентов достигли ПР. При медиане наблюдения 2 года, у 80% пациентов остаются в ремиссии. Среди нежелательных явлений наиболее частым была полинейропатия, у 30% - 3 степени. Транзиторное повышение моноклоналльного IgM отмечено только у 2 пациентов (9%). Таким образом, применение схемы BDR может снизить риск повышения уровня моноклонального IgM в процессе лечения.</w:t>
      </w:r>
    </w:p>
    <w:p w14:paraId="4CE98321" w14:textId="77777777" w:rsidR="00580D79" w:rsidRPr="00FE2263" w:rsidRDefault="00580D79" w:rsidP="0070759B">
      <w:pPr>
        <w:pStyle w:val="afd"/>
        <w:spacing w:beforeAutospacing="0" w:afterAutospacing="0" w:line="360" w:lineRule="auto"/>
        <w:rPr>
          <w:i/>
          <w:iCs/>
        </w:rPr>
      </w:pPr>
      <w:r w:rsidRPr="00FE2263">
        <w:rPr>
          <w:i/>
          <w:iCs/>
        </w:rPr>
        <w:lastRenderedPageBreak/>
        <w:t>Сочетание ритуксимаба** с бортезомибом** (схема BR) у пациентов с впервые диагностированной МВ также высоко эффективно. Противоопухолевый эффект, как было показано в исследовании II фазы, составил 88%, у 65% пациентов получены ПР или ЧР. При медиане наблюдения 14 мес. медианы ВБП и ВДП не достигнуты. Полинейропатии 3-4 степени не отмечено, вероятно, из-за назначения бортезомиба** 1 раз в неделю. Транзиторное повышение моноклонального IgM отмечено у 31% пациентов после 1 и 4 курсов лечения (после ритуксимаба**).</w:t>
      </w:r>
    </w:p>
    <w:p w14:paraId="355869B9" w14:textId="77777777" w:rsidR="00580D79" w:rsidRPr="00FE2263" w:rsidRDefault="00580D79" w:rsidP="0070759B">
      <w:pPr>
        <w:pStyle w:val="afd"/>
        <w:spacing w:beforeAutospacing="0" w:afterAutospacing="0" w:line="360" w:lineRule="auto"/>
        <w:rPr>
          <w:i/>
          <w:iCs/>
        </w:rPr>
      </w:pPr>
      <w:r w:rsidRPr="00FE2263">
        <w:rPr>
          <w:i/>
          <w:iCs/>
        </w:rPr>
        <w:t>Таким образом, для лечения пациентов с впервые диагностированной МВ могут быть рекомендованы программы с включением бортезомиба**: BDR, BR, а у пациентов с непереносимостью ритуксимаба** – сочетание бортезомиба** с дексаметазоном**.</w:t>
      </w:r>
    </w:p>
    <w:p w14:paraId="1BDCA4CB" w14:textId="77777777" w:rsidR="00580D79" w:rsidRPr="00FE2263" w:rsidRDefault="00580D79" w:rsidP="0070759B">
      <w:pPr>
        <w:pStyle w:val="afd"/>
        <w:spacing w:beforeAutospacing="0" w:afterAutospacing="0" w:line="360" w:lineRule="auto"/>
        <w:rPr>
          <w:i/>
          <w:iCs/>
        </w:rPr>
      </w:pPr>
      <w:r w:rsidRPr="00FE2263">
        <w:rPr>
          <w:i/>
          <w:iCs/>
        </w:rPr>
        <w:t xml:space="preserve">В последние годы для лечения пациентов с впервые диагностированной МВ стали широко использовать противоопухолевый препарат бендамустин**, сочетающий свойства алкилирующего соединения и пуринового аналога. В рандомизированном исследовании проведено сравнение эффективности лечения пациентов с впервые диагностированными индолентными НХЛ по схемам R-B (ритуксимаб**, бендамустин**) и R-CHOP**. Среди них был 41 пациент с МВ или лимфоплазмоцитарной лимфомой. При медиане наблюдения 45 мес. медиана выживаемости без прогрессии была значительно выше на режиме </w:t>
      </w:r>
      <w:r w:rsidRPr="00FE2263">
        <w:rPr>
          <w:i/>
          <w:iCs/>
          <w:lang w:val="en-US"/>
        </w:rPr>
        <w:t>R</w:t>
      </w:r>
      <w:r w:rsidRPr="00FE2263">
        <w:rPr>
          <w:i/>
          <w:iCs/>
        </w:rPr>
        <w:t>-</w:t>
      </w:r>
      <w:r w:rsidRPr="00FE2263">
        <w:rPr>
          <w:i/>
          <w:iCs/>
          <w:lang w:val="en-US"/>
        </w:rPr>
        <w:t>B</w:t>
      </w:r>
      <w:r w:rsidRPr="00FE2263">
        <w:rPr>
          <w:i/>
          <w:iCs/>
        </w:rPr>
        <w:t xml:space="preserve"> (69,5мес) против 28,5мес на </w:t>
      </w:r>
      <w:r w:rsidRPr="00FE2263">
        <w:rPr>
          <w:i/>
          <w:iCs/>
          <w:lang w:val="en-US"/>
        </w:rPr>
        <w:t>R</w:t>
      </w:r>
      <w:r w:rsidRPr="00FE2263">
        <w:rPr>
          <w:i/>
          <w:iCs/>
        </w:rPr>
        <w:t>-</w:t>
      </w:r>
      <w:r w:rsidRPr="00FE2263">
        <w:rPr>
          <w:i/>
          <w:iCs/>
          <w:lang w:val="en-US"/>
        </w:rPr>
        <w:t>CHOP</w:t>
      </w:r>
      <w:r w:rsidRPr="00FE2263">
        <w:rPr>
          <w:i/>
          <w:iCs/>
        </w:rPr>
        <w:t xml:space="preserve">. При лечении по схеме R-B отмечена низкая частота нейтропении 3 и 4 степени, инфекционных осложнений и алопеции. Эти данные позволяют рекомендовать режим </w:t>
      </w:r>
      <w:bookmarkStart w:id="49" w:name="_Hlk33952705"/>
      <w:r w:rsidRPr="00FE2263">
        <w:rPr>
          <w:i/>
          <w:iCs/>
        </w:rPr>
        <w:t xml:space="preserve">R-B </w:t>
      </w:r>
      <w:bookmarkEnd w:id="49"/>
      <w:r w:rsidRPr="00FE2263">
        <w:rPr>
          <w:i/>
          <w:iCs/>
        </w:rPr>
        <w:t>к использованию в первой линии лечения МВ. При проведении терапии по схеме R-B обязательно назначение профилактики пневмоцистной пневмонии.</w:t>
      </w:r>
    </w:p>
    <w:p w14:paraId="7AAAB744" w14:textId="77777777" w:rsidR="00580D79" w:rsidRPr="00FE2263" w:rsidRDefault="00580D79" w:rsidP="0070759B">
      <w:pPr>
        <w:pStyle w:val="afd"/>
        <w:spacing w:beforeAutospacing="0" w:afterAutospacing="0" w:line="360" w:lineRule="auto"/>
        <w:rPr>
          <w:i/>
          <w:iCs/>
        </w:rPr>
      </w:pPr>
      <w:r w:rsidRPr="00FE2263">
        <w:rPr>
          <w:i/>
          <w:iCs/>
        </w:rPr>
        <w:t>Терапия первичных пациентов МВ также может быть начата с программ, сочетающих циклофосфамид**, ритуксимаб** и кортикостероиды** (RDC, R-CHOP, R-CP). Противоопухолевый эффект у пациентов, получающих режим RDC, достигается у 83% пациентов, у 7% пациентов может быть получена ПР. Двухлетняя ВБП составляет 67%. Переносимость лечения удовлетворительная: у 9% пациентов развивается нейтропения 3-4 степени, приблизительно в 20% случаях диагностируются нежелательные явления, связанные с ритуксимабом**.</w:t>
      </w:r>
    </w:p>
    <w:p w14:paraId="02459C66" w14:textId="77777777" w:rsidR="00580D79" w:rsidRPr="00FE2263" w:rsidRDefault="00580D79" w:rsidP="0070759B">
      <w:pPr>
        <w:pStyle w:val="afd"/>
        <w:spacing w:beforeAutospacing="0" w:afterAutospacing="0" w:line="360" w:lineRule="auto"/>
        <w:rPr>
          <w:i/>
          <w:iCs/>
        </w:rPr>
      </w:pPr>
      <w:r w:rsidRPr="00FE2263">
        <w:rPr>
          <w:i/>
          <w:iCs/>
        </w:rPr>
        <w:t xml:space="preserve">Включение винкристина** в программы, содержащие циклофосфамид**, сопровождается увеличением риска полинейропатии при МВ. В ретроспективном исследовании проведена оценка эффективности лечения активной МВ по трех схемам: R-CHOP, R-CVP и R-CP. Существенной разницы между группами по общей эффективности не выявлено: противоопухолевый эффект был получен у 96% пациентов при лечении по </w:t>
      </w:r>
      <w:r w:rsidRPr="00FE2263">
        <w:rPr>
          <w:i/>
          <w:iCs/>
        </w:rPr>
        <w:lastRenderedPageBreak/>
        <w:t>схеме R-CHOP, по схеме R-CVP – у 88% пациентов и по схеме R-СР – у 95% пациентов. Нежелательные явления, связанные с лечением, включая связанную с винкристином нейропатию, фебрильную нейтропению, а также необходимость госпитализации были значительно выше при лечении по схемам R-CHOP, R-CVP, чем при использовании программы R-CP.</w:t>
      </w:r>
    </w:p>
    <w:p w14:paraId="438DAFB9" w14:textId="77777777" w:rsidR="00580D79" w:rsidRPr="00FE2263" w:rsidRDefault="00580D79" w:rsidP="0070759B">
      <w:pPr>
        <w:pStyle w:val="afd"/>
        <w:spacing w:beforeAutospacing="0" w:afterAutospacing="0" w:line="360" w:lineRule="auto"/>
        <w:rPr>
          <w:i/>
          <w:iCs/>
        </w:rPr>
      </w:pPr>
      <w:r w:rsidRPr="00FE2263">
        <w:rPr>
          <w:rStyle w:val="affc"/>
        </w:rPr>
        <w:t xml:space="preserve">В 2015 г. опубликованы результаты исследовании II фазы по оценке эффективности ибрутиниба** (ингибитор тирозинкиназы Брутона) у пациентов, получивших не менее одного варианта лечения. Ибрутиниб** назначали в суточной дозе 420 мг. Общая эффективность лечения составила 90,5%, большой ответ получен у 73% пациентов. Показатели 2-х летней ВБП и ОВ составили 69,1 и 95,2% соответственно [32]. Наилучших результатов удалось добиться у пациентов с мутацией </w:t>
      </w:r>
      <w:r w:rsidRPr="00FE2263">
        <w:rPr>
          <w:rStyle w:val="affc"/>
          <w:lang w:val="en-US"/>
        </w:rPr>
        <w:t>MYD</w:t>
      </w:r>
      <w:r w:rsidRPr="00FE2263">
        <w:rPr>
          <w:rStyle w:val="affc"/>
        </w:rPr>
        <w:t xml:space="preserve">88. В настоящее время ибрутиниб в дозе 420мг/сутки также рекомендован к использованию в первой линии терапии у пациентов с МВ, которым невозможно проведение химиотерапии. Перед назначением ибрутиниба рекомендуется определение статуса </w:t>
      </w:r>
      <w:r w:rsidRPr="00FE2263">
        <w:rPr>
          <w:rStyle w:val="affc"/>
          <w:lang w:val="en-US"/>
        </w:rPr>
        <w:t>CXC</w:t>
      </w:r>
      <w:r w:rsidRPr="00FE2263">
        <w:rPr>
          <w:rStyle w:val="affc"/>
        </w:rPr>
        <w:t>-4, при выявлении мутации данного гена (около 40% всех пациентов с МВ) эффект от назначения ибрутиниба может нивелироваться.</w:t>
      </w:r>
    </w:p>
    <w:p w14:paraId="2D9B2EAB" w14:textId="77777777" w:rsidR="00580D79" w:rsidRPr="00FE2263" w:rsidRDefault="00580D79" w:rsidP="0070759B">
      <w:pPr>
        <w:pStyle w:val="afd"/>
        <w:spacing w:beforeAutospacing="0" w:afterAutospacing="0" w:line="360" w:lineRule="auto"/>
        <w:rPr>
          <w:i/>
          <w:iCs/>
        </w:rPr>
      </w:pPr>
      <w:r w:rsidRPr="00FE2263">
        <w:rPr>
          <w:i/>
          <w:iCs/>
        </w:rPr>
        <w:t>Аналоги нуклеозидов (кладрибин** и флударабин**) в монорежиме или в сочетании с ритуксимабом** и/или циклофосфамидом** также эффективны у пациентов с впервые диагностированной МВ. Общая эффективность кладрибина** и флударабина** составляет от 40 до 100%. Использование этих препаратов при МВ улучшает и выживаемость. Однако длительная терапия аналогами нуклеозидов обычно сопровождается миелосупрессией, иммуносупрессией с развитием инфекционных осложнений. Кроме того, имеются сообщения, указывающие на увеличение риска трансформации МВ в агрессивные лимфомы, и увеличение развития вторичного острого миелобластного лейкоза и миелодисплазии. Поэтому использование аналогов нуклеозидов следует ограничить.</w:t>
      </w:r>
    </w:p>
    <w:p w14:paraId="355A142A" w14:textId="77777777" w:rsidR="00580D79" w:rsidRPr="00FE2263" w:rsidRDefault="00580D79" w:rsidP="0070759B">
      <w:pPr>
        <w:pStyle w:val="afd"/>
        <w:spacing w:beforeAutospacing="0" w:afterAutospacing="0" w:line="360" w:lineRule="auto"/>
      </w:pPr>
      <w:r w:rsidRPr="00FE2263">
        <w:rPr>
          <w:i/>
          <w:iCs/>
        </w:rPr>
        <w:t>Алкилирующие препараты в качестве терапии 1 линии в монорежиме или в сочетании с кортикостероидами применяется в основном у пожилых пациентов. В исследовании по сравнению длительного приема хлорамбуцила** по 0,1 мг/кг и курсового лечения по 0,3 мг/кг в течение 7 дней каждые 6 недель существенной разницы в эффективности лечения не выявлено. При длительном лечении хлорамбуцилом** общая эффективность лечения составила 79%, при курсовом — 68%, медиана ОВ – 5,4 года. Лечение хлорамбуцилом** проводят не менее 6 месяцев, так как противоопухолевый эффект наступает медленно. После достижения плато терапию следует остановить.</w:t>
      </w:r>
    </w:p>
    <w:p w14:paraId="5BC45204" w14:textId="3B973BF7" w:rsidR="00580D79" w:rsidRPr="00FE2263" w:rsidRDefault="008B7F08" w:rsidP="00710EC8">
      <w:pPr>
        <w:pStyle w:val="afff8"/>
        <w:spacing w:before="0"/>
      </w:pPr>
      <w:r w:rsidRPr="00FE2263">
        <w:rPr>
          <w:rStyle w:val="affb"/>
          <w:b w:val="0"/>
          <w:bCs w:val="0"/>
        </w:rPr>
        <w:lastRenderedPageBreak/>
        <w:t>Пациентам с впервые верифицированной МВ</w:t>
      </w:r>
      <w:r w:rsidRPr="00FE2263">
        <w:rPr>
          <w:rStyle w:val="affb"/>
        </w:rPr>
        <w:t xml:space="preserve"> рекомендуются</w:t>
      </w:r>
      <w:r w:rsidRPr="00FE2263">
        <w:t xml:space="preserve"> </w:t>
      </w:r>
      <w:r w:rsidR="00580D79" w:rsidRPr="00FE2263">
        <w:t>программы, включающие ритуксимаб**</w:t>
      </w:r>
      <w:r w:rsidR="00474C67" w:rsidRPr="00FE2263">
        <w:t xml:space="preserve"> </w:t>
      </w:r>
      <w:r w:rsidR="00710EC8" w:rsidRPr="00FE2263">
        <w:fldChar w:fldCharType="begin" w:fldLock="1"/>
      </w:r>
      <w:r w:rsidR="00710EC8" w:rsidRPr="00FE2263">
        <w:instrText>ADDIN CSL_CITATION {"citationItems":[{"id":"ITEM-1","itemData":{"DOI":"10.3816/clm.2005.n.014","ISSN":"1526-9655","PMID":"15794863","abstract":"Rituximab is an active agent for the treatment of Waldenstrom's macroglobulinemia. However, many patients do not respond to this agent and several others develop secondary resistance. In order to identify clinical and laboratory parameters that could predict a higher likelihood for response, we evaluated 54 patients who were treated with single-agent rituximab. Twenty-four patients (44%)exhibited &gt; or = 50% reduction of serum monoclonal protein. Previously untreated and pretreated patients had the same probability for response. Low response rates were noted in patients with serum monoclonal protein level &gt; or = 40 g/L (17%) and serum albumin level &lt; 35 g/L (14%). Furthermore, a multivariate analysis indicated that high serum monoclonal protein and low albumin were the dominant variables associated with shorter time to progression. The presence of 2, 1, or none of these variables was associated with median times to progression of 4 months, 11 months, and approximately 48 months, respectively. We conclude that patients with low levels of monoclonal protein and normal albumin are the best candidates for treatment with rituximab.","author":[{"dropping-particle":"","family":"Dimopoulos","given":"Meletios A","non-dropping-particle":"","parse-names":false,"suffix":""},{"dropping-particle":"","family":"Anagnostopoulos","given":"Athanasios","non-dropping-particle":"","parse-names":false,"suffix":""},{"dropping-particle":"","family":"Zervas","given":"Constantinos","non-dropping-particle":"","parse-names":false,"suffix":""},{"dropping-particle":"","family":"Kyrtsonis","given":"Marie C","non-dropping-particle":"","parse-names":false,"suffix":""},{"dropping-particle":"","family":"Zomas","given":"Athanasios","non-dropping-particle":"","parse-names":false,"suffix":""},{"dropping-particle":"","family":"Bourantas","given":"Constantinos","non-dropping-particle":"","parse-names":false,"suffix":""},{"dropping-particle":"","family":"Anagnostopoulos","given":"Nicolaos","non-dropping-particle":"","parse-names":false,"suffix":""},{"dropping-particle":"","family":"Pangalis","given":"Gerrassimos","non-dropping-particle":"","parse-names":false,"suffix":""}],"container-title":"Clinical lymphoma","id":"ITEM-1","issue":"4","issued":{"date-parts":[["2005","3"]]},"page":"270-2","title":"Predictive factors for response to rituximab in Waldenstrom's macroglobulinemia.","type":"article-journal","volume":"5"},"uris":["http://www.mendeley.com/documents/?uuid=8824f404-d36c-3ffb-885c-be910c13fa87"]},{"id":"ITEM-2","itemData":{"DOI":"10.1200/JCO.2008.20.4677","ISSN":"0732183X","abstract":"Purpose: We examined the activity of bortezomib, dexamethasone, and rituximab (BDR) in patients with symptomatic, untreated Waldenström macroglobulinemia (WM). Patients and Methods: A cycle of therapy consisted of bortezomib 1.3 mg/m2 intravenously; dexamethasone 40 mg on days 1, 4, 8, and 11; and rituximab 375 mg/m2 on day 11. Patients received four consecutive cycles for induction therapy and then four more cycles, each given 3 months apart, for maintenance therapy. Twenty-three patients received a median of seven cycles of treatment. Results: Median bone marrow disease involvement declined from 55% to 10% (P = .0004), serum immunoglobulin M levels declined from 4,830 to 1,115 mg/dL (P = .0001), and hematocrit increased from 29.8% to 38.2% (P = .0002) at best response. The overall response rates and major response rates were 96% and 83% with three complete responses, two near complete responses, three very good partial responses, 11 partial responses, and three minor responses. Responses occurred at a median of 1.4 months. With a median follow-up of 22.8 months, 18 of 23 patients remained free of disease progression. Peripheral neuropathy was the most common toxicity, 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false,"suffix":""},{"dropping-particle":"","family":"Diener","given":"Jakow G.","non-dropping-particle":"","parse-names":false,"suffix":""},{"dropping-particle":"","family":"Keogh","given":"George P.","non-dropping-particle":"","parse-names":false,"suffix":""},{"dropping-particle":"","family":"Myers","given":"Thomas J.","non-dropping-particle":"","parse-names":false,"suffix":""},{"dropping-particle":"","family":"Boral","given":"Andy","non-dropping-particle":"","parse-names":false,"suffix":""},{"dropping-particle":"","family":"Birner","given":"Ann","non-dropping-particle":"","parse-names":false,"suffix":""},{"dropping-particle":"","family":"Esseltine","given":"Dixie L.","non-dropping-particle":"","parse-names":false,"suffix":""},{"dropping-particle":"","family":"Ghobrial","given":"Irene M.","non-dropping-particle":"","parse-names":false,"suffix":""}],"container-title":"Journal of Clinical Oncology","id":"ITEM-2","issue":"23","issued":{"date-parts":[["2009","8","10"]]},"page":"3830-3835","title":"Primary therapy of Waldenström macroglobulinemia with bortezomib, dexamethasone, and rituximab: WMCTG clinical trial 05-180","type":"article-journal","volume":"27"},"uris":["http://www.mendeley.com/documents/?uuid=50a2ce48-f9bf-36fc-a5ec-34724b6fbca5"]},{"id":"ITEM-3","itemData":{"DOI":"10.1002/ajh.21788","ISSN":"10968652","abstract":"This study aimed to determine the activity and safety of weekly bortezomib and rituximab in patients with untreated Waldenström Macroglobulinemia (WM). Patients with no prior therapy and symptomatic disease were eligible. Patients received bortezomib IV weekly at 1.6 mg/m2 on days 1, 8, 15, q 28 days × 6 cycles, and rituximab 375 mg/m2 weekly on cycles 1 and 4. Primary endpoint was the percent of patients with at least a minor response (MR). Twenty-six patients were treated. At least MR was observed in 23/26 patients (88%) (95% CI: 70-98%) with 1 complete response (4%), 1 near-complete response (4%), 15 partial remission (58%), and 6 MR (23%). Using IgM response evaluated by nephlometry, all 26 patients (100%) achieved at least MR or better. The median time to progression has not been reached, with an estimated 1-year event free rate of 79% (95% CI: 53, 91%). Common grade 3 and 4 therapy related adverse events included reversible neutropenia in 12%, anemia in 8%, and thrombocytopenia in 8%. No grade 3 or 4 neuropathy occurred. The combination of weekly bortezomib and rituximab exhibited significant activity and minimal neurological toxicity in patients with untreated WM. © 2010 Wiley-Liss, Inc.","author":[{"dropping-particle":"","family":"Ghobrial","given":"Irene M.","non-dropping-particle":"","parse-names":false,"suffix":""},{"dropping-particle":"","family":"Xie","given":"Wanling","non-dropping-particle":"","parse-names":false,"suffix":""},{"dropping-particle":"","family":"Padmanabhan","given":"Swaminathan","non-dropping-particle":"","parse-names":false,"suffix":""},{"dropping-particle":"","family":"Badros","given":"Ashraf","non-dropping-particle":"","parse-names":false,"suffix":""},{"dropping-particle":"","family":"Rourke","given":"Meghan","non-dropping-particle":"","parse-names":false,"suffix":""},{"dropping-particle":"","family":"Leduc","given":"Renee","non-dropping-particle":"","parse-names":false,"suffix":""},{"dropping-particle":"","family":"Chuma","given":"Stacey","non-dropping-particle":"","parse-names":false,"suffix":""},{"dropping-particle":"","family":"Kunsman","given":"Janet","non-dropping-particle":"","parse-names":false,"suffix":""},{"dropping-particle":"","family":"Warren","given":"Diane","non-dropping-particle":"","parse-names":false,"suffix":""},{"dropping-particle":"","family":"Poon","given":"Tiffany","non-dropping-particle":"","parse-names":false,"suffix":""},{"dropping-particle":"","family":"Harris","given":"Brianna","non-dropping-particle":"","parse-names":false,"suffix":""},{"dropping-particle":"","family":"Sam","given":"Amy","non-dropping-particle":"","parse-names":false,"suffix":""},{"dropping-particle":"","family":"Anderson","given":"Kenneth C.","non-dropping-particle":"","parse-names":false,"suffix":""},{"dropping-particle":"","family":"Richardson","given":"Paul G.","non-dropping-particle":"","parse-names":false,"suffix":""},{"dropping-particle":"","family":"Treon","given":"Steven P.","non-dropping-particle":"","parse-names":false,"suffix":""},{"dropping-particle":"","family":"Weller","given":"Edie","non-dropping-particle":"","parse-names":false,"suffix":""},{"dropping-particle":"","family":"Matous","given":"Jeffrey","non-dropping-particle":"","parse-names":false,"suffix":""}],"container-title":"American Journal of Hematology","id":"ITEM-3","issue":"9","issued":{"date-parts":[["2010","9"]]},"page":"670-674","publisher":"Wiley-Liss Inc.","title":"Phase II trial of weekly bortezomib in combination with rituximab in untreated patients with Waldenström Macroglobulinemia","type":"article-journal","volume":"85"},"uris":["http://www.mendeley.com/documents/?uuid=944f46df-4d40-3a6f-bb6b-2198a3617c78"]},{"id":"ITEM-4","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4","issue":"22","issued":{"date-parts":[["2007","8","1"]]},"page":"3344-3349","title":"Primary treatment of Waldenström macroglobulinemia with dexamethasone, rituximab, and cyclophosphamide","type":"article-journal","volume":"25"},"uris":["http://www.mendeley.com/documents/?uuid=a0794f97-fda7-3505-8347-dee264ca0db0"]},{"id":"ITEM-5","itemData":{"DOI":"10.1038/leu.2008.261","ISSN":"14765551","abstract":"Lymphoplasmacytic lymphoma (LPL) is an indolent lymphoma with moderate sensitivity to conventional chemotherapy. This study investigated whether the addition of rituximab to standard chemotherapy improves treatment outcome in LPL and the subgroup of LPL patients fulfilling the criteria of Waldenstroem's macroglobulinemia (WM). A total of 69 patients with previously untreated LPL were enrolled into the trial; 64 patients were evaluable for treatment outcome. In all, 48 of the 64 LPL patients fulfilled the criteria of WM. Patients were randomly assigned to R-CHOP (rituximab, cyclophosphamide, doxorubicin, vincristine and prednisone, n=34) or CHOP (n=30). R-CHOP resulted in significantly higher overall response (OR) rate (94 vs 67%, P=0.0085) in the LPL patients and in the WM subgroup (91 vs 60%, P=0.0188). With a median observation time of 42 months, R-CHOP induced a significantly longer time to treatment failure (TTF) with a median of 63 months for R-CHOP vs 22 months in the CHOP arm in the LPL patients (P=0.0033) and in the WM subgroup (P=0.0241). There was no major difference of treatment-associated toxicity between both treatment groups. These data indicate that the addition of rituximab to front-line chemotherapy improves treatment outcome in patients with LPL or WM.","author":[{"dropping-particle":"","family":"Buske","given":"C.","non-dropping-particle":"","parse-names":false,"suffix":""},{"dropping-particle":"","family":"Hoster","given":"E.","non-dropping-particle":"","parse-names":false,"suffix":""},{"dropping-particle":"","family":"Dreyling","given":"M.","non-dropping-particle":"","parse-names":false,"suffix":""},{"dropping-particle":"","family":"Eimermacher","given":"H.","non-dropping-particle":"","parse-names":false,"suffix":""},{"dropping-particle":"","family":"Wandt","given":"H.","non-dropping-particle":"","parse-names":false,"suffix":""},{"dropping-particle":"","family":"Metzner","given":"B.","non-dropping-particle":"","parse-names":false,"suffix":""},{"dropping-particle":"","family":"Fuchs","given":"R.","non-dropping-particle":"","parse-names":false,"suffix":""},{"dropping-particle":"","family":"Bittenbring","given":"J.","non-dropping-particle":"","parse-names":false,"suffix":""},{"dropping-particle":"","family":"Woermann","given":"B.","non-dropping-particle":"","parse-names":false,"suffix":""},{"dropping-particle":"","family":"Hohloch","given":"K.","non-dropping-particle":"","parse-names":false,"suffix":""},{"dropping-particle":"","family":"Hess","given":"G.","non-dropping-particle":"","parse-names":false,"suffix":""},{"dropping-particle":"","family":"Ludwig","given":"W. D.","non-dropping-particle":"","parse-names":false,"suffix":""},{"dropping-particle":"","family":"Schimke","given":"J.","non-dropping-particle":"","parse-names":false,"suffix":""},{"dropping-particle":"","family":"Schmitz","given":"S.","non-dropping-particle":"","parse-names":false,"suffix":""},{"dropping-particle":"","family":"Kneba","given":"M.","non-dropping-particle":"","parse-names":false,"suffix":""},{"dropping-particle":"","family":"Reiser","given":"M.","non-dropping-particle":"","parse-names":false,"suffix":""},{"dropping-particle":"","family":"Graeven","given":"U.","non-dropping-particle":"","parse-names":false,"suffix":""},{"dropping-particle":"","family":"Klapper","given":"W.","non-dropping-particle":"","parse-names":false,"suffix":""},{"dropping-particle":"","family":"Unterhalt","given":"M.","non-dropping-particle":"","parse-names":false,"suffix":""},{"dropping-particle":"","family":"Hiddemann","given":"W.","non-dropping-particle":"","parse-names":false,"suffix":""}],"container-title":"Leukemia","id":"ITEM-5","issue":"1","issued":{"date-parts":[["2009","1"]]},"page":"153-161","publisher":"Nature Publishing Group","title":"The addition of rituximab to front-line therapy with CHOP (R-CHOP) results in a higher response rate and longer time to treatment failure in patients with lymphoplasmacytic lymphoma: Results of a randomized trial of the German Low-Grade Lymphoma Study Group (GLSG)","type":"article-journal","volume":"23"},"uris":["http://www.mendeley.com/documents/?uuid=4e01cf7f-4756-3189-9d5d-fe062582e4cb"]},{"id":"ITEM-6","itemData":{"DOI":"10.1111/j.1365-2141.2011.08750.x","ISSN":"00071048","abstract":"This study examined the outcome of 248 Waldenstrom macroglobulinaemia (WM) rituximab-naïve patients who responded to a rituximab-containing regimen. Eighty-six patients (35%) subsequently received maintenance rituximab (M-Rituximab). No differences in baseline characteristics, and post-induction categorical responses between cohorts were observed. The median rituximab infusions during induction was 6 for both cohorts; and 8 over a 2-year period for patients receiving M-Rituximab. Categorical responses improved in 16/162 (10%) of observed, and 36/86 (41·8%) of M-Rituximab patients respectively, following induction therapy (P&lt; 0·0001). Both progression-free (56·3 vs. 28·6months; P=0·0001) and overall survival (Not reached versus 116months; P=0·0095) were longer in patients who received M-Rituximab. Improved progression-free survival was evident despite previous treatment status, induction with rituximab alone or in combination therapy (P≤0·0001). Best serum IgM response was lower (P&lt;0·0001), and haematocrit higher (P=0·001) for patients receiving M-Rituximab. Among patients receiving M-Rituximab, an increased number of infectious events were observed, but were mainly ≤grade 2 (P=0·008). The findings of this observational study suggest improved clinical outcomes following M-Rituximab in WM patients who respond to induction with a rituximab-containing regimen. Prospective studies aimed at clarifying the role of M-Rituximab therapy in WM patients are needed to confirm these findings. © 2011 Blackwell Publishing Ltd.","author":[{"dropping-particle":"","family":"Treon","given":"Steven P.","non-dropping-particle":"","parse-names":false,"suffix":""},{"dropping-particle":"","family":"Hanzis","given":"Christina","non-dropping-particle":"","parse-names":false,"suffix":""},{"dropping-particle":"","family":"Manning","given":"Robert J.","non-dropping-particle":"","parse-names":false,"suffix":""},{"dropping-particle":"","family":"Ioakimidis","given":"Leukothea","non-dropping-particle":"","parse-names":false,"suffix":""},{"dropping-particle":"","family":"Patterson","given":"Christopher J.","non-dropping-particle":"","parse-names":false,"suffix":""},{"dropping-particle":"","family":"Hunter","given":"Zachary R.","non-dropping-particle":"","parse-names":false,"suffix":""},{"dropping-particle":"","family":"Sheehy","given":"Patricia","non-dropping-particle":"","parse-names":false,"suffix":""},{"dropping-particle":"","family":"Turnbull","given":"Barry","non-dropping-particle":"","parse-names":false,"suffix":""}],"container-title":"British Journal of Haematology","id":"ITEM-6","issue":"3","issued":{"date-parts":[["2011","8"]]},"page":"357-362","title":"Maintenance Rituximab is associated with improved clinical outcome in rituximab naïve patients with Waldenstrom Macroglobulinaemia who respond to a rituximab-containing regimen","type":"article-journal","volume":"154"},"uris":["http://www.mendeley.com/documents/?uuid=8b50c9e5-ad16-33cb-9e11-e81d590ff167"]}],"mendeley":{"formattedCitation":"[18–23]","plainTextFormattedCitation":"[18–23]","previouslyFormattedCitation":"[18–23]"},"properties":{"noteIndex":0},"schema":"https://github.com/citation-style-language/schema/raw/master/csl-citation.json"}</w:instrText>
      </w:r>
      <w:r w:rsidR="00710EC8" w:rsidRPr="00FE2263">
        <w:fldChar w:fldCharType="separate"/>
      </w:r>
      <w:r w:rsidR="00710EC8" w:rsidRPr="00FE2263">
        <w:rPr>
          <w:noProof/>
        </w:rPr>
        <w:t>[18–23]</w:t>
      </w:r>
      <w:r w:rsidR="00710EC8" w:rsidRPr="00FE2263">
        <w:fldChar w:fldCharType="end"/>
      </w:r>
      <w:r w:rsidR="00580D79" w:rsidRPr="00FE2263">
        <w:t>.</w:t>
      </w:r>
    </w:p>
    <w:p w14:paraId="158B5D97" w14:textId="3B5AC5E4" w:rsidR="00580D79" w:rsidRPr="00FE2263" w:rsidRDefault="00580D79" w:rsidP="00F817BC">
      <w:pPr>
        <w:pStyle w:val="afe"/>
        <w:ind w:firstLine="0"/>
        <w:rPr>
          <w:b/>
        </w:rPr>
      </w:pPr>
      <w:r w:rsidRPr="00FE2263">
        <w:rPr>
          <w:b/>
        </w:rPr>
        <w:t xml:space="preserve">Уровень убедительности рекомендаций </w:t>
      </w:r>
      <w:r w:rsidR="00F4745B" w:rsidRPr="00FE2263">
        <w:rPr>
          <w:b/>
        </w:rPr>
        <w:t xml:space="preserve">В </w:t>
      </w:r>
      <w:r w:rsidRPr="00FE2263">
        <w:rPr>
          <w:b/>
        </w:rPr>
        <w:t xml:space="preserve">(уровень достоверности доказательств </w:t>
      </w:r>
      <w:r w:rsidR="00F4745B" w:rsidRPr="00FE2263">
        <w:rPr>
          <w:b/>
        </w:rPr>
        <w:t>2</w:t>
      </w:r>
      <w:r w:rsidRPr="00FE2263">
        <w:rPr>
          <w:b/>
        </w:rPr>
        <w:t>).</w:t>
      </w:r>
    </w:p>
    <w:p w14:paraId="1E92202E" w14:textId="77777777" w:rsidR="00580D79" w:rsidRPr="00FE2263" w:rsidRDefault="00580D79" w:rsidP="00F817BC">
      <w:pPr>
        <w:pStyle w:val="afd"/>
        <w:spacing w:beforeAutospacing="0" w:afterAutospacing="0" w:line="360" w:lineRule="auto"/>
      </w:pPr>
      <w:r w:rsidRPr="00FE2263">
        <w:rPr>
          <w:rStyle w:val="affb"/>
        </w:rPr>
        <w:t>Комментарии:</w:t>
      </w:r>
      <w:r w:rsidRPr="00FE2263">
        <w:rPr>
          <w:rStyle w:val="affc"/>
        </w:rPr>
        <w:t xml:space="preserve"> начало лечения с программ терапии, включающих препарат ритуксимаб**, относится к рекомендациям IV-го Международного рабочего совещания по МВ для лечения пациентов с впервые диагностированной болезнью в большинстве случаев.</w:t>
      </w:r>
    </w:p>
    <w:p w14:paraId="66E952A2" w14:textId="4E0F9EA8" w:rsidR="00580D79" w:rsidRPr="00FE2263" w:rsidRDefault="008B7F08" w:rsidP="00710EC8">
      <w:pPr>
        <w:pStyle w:val="afff8"/>
        <w:spacing w:before="0"/>
      </w:pPr>
      <w:r w:rsidRPr="00FE2263">
        <w:rPr>
          <w:rStyle w:val="affb"/>
          <w:b w:val="0"/>
          <w:bCs w:val="0"/>
        </w:rPr>
        <w:t>Пациентам с впервые верифицированной МВ с синдромом гипервязкости</w:t>
      </w:r>
      <w:r w:rsidRPr="00FE2263">
        <w:rPr>
          <w:rStyle w:val="affb"/>
        </w:rPr>
        <w:t xml:space="preserve"> рекомендуются</w:t>
      </w:r>
      <w:r w:rsidRPr="00FE2263">
        <w:t xml:space="preserve"> </w:t>
      </w:r>
      <w:r w:rsidR="00580D79" w:rsidRPr="00FE2263">
        <w:t>бортезомиб**-содержащие курсы</w:t>
      </w:r>
      <w:r w:rsidR="00710EC8" w:rsidRPr="00FE2263">
        <w:t xml:space="preserve"> </w:t>
      </w:r>
      <w:r w:rsidR="00710EC8" w:rsidRPr="00FE2263">
        <w:fldChar w:fldCharType="begin" w:fldLock="1"/>
      </w:r>
      <w:r w:rsidR="00710EC8" w:rsidRPr="00FE2263">
        <w:instrText>ADDIN CSL_CITATION {"citationItems":[{"id":"ITEM-1","itemData":{"DOI":"10.1200/JCO.2008.20.4677","ISSN":"0732183X","abstract":"Purpose: We examined the activity of bortezomib, dexamethasone, and rituximab (BDR) in patients with symptomatic, untreated Waldenström macroglobulinemia (WM). Patients and Methods: A cycle of therapy consisted of bortezomib 1.3 mg/m2 intravenously; dexamethasone 40 mg on days 1, 4, 8, and 11; and rituximab 375 mg/m2 on day 11. Patients received four consecutive cycles for induction therapy and then four more cycles, each given 3 months apart, for maintenance therapy. Twenty-three patients received a median of seven cycles of treatment. Results: Median bone marrow disease involvement declined from 55% to 10% (P = .0004), serum immunoglobulin M levels declined from 4,830 to 1,115 mg/dL (P = .0001), and hematocrit increased from 29.8% to 38.2% (P = .0002) at best response. The overall response rates and major response rates were 96% and 83% with three complete responses, two near complete responses, three very good partial responses, 11 partial responses, and three minor responses. Responses occurred at a median of 1.4 months. With a median follow-up of 22.8 months, 18 of 23 patients remained free of disease progression. Peripheral neuropathy was the most common toxicity, 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false,"suffix":""},{"dropping-particle":"","family":"Diener","given":"Jakow G.","non-dropping-particle":"","parse-names":false,"suffix":""},{"dropping-particle":"","family":"Keogh","given":"George P.","non-dropping-particle":"","parse-names":false,"suffix":""},{"dropping-particle":"","family":"Myers","given":"Thomas J.","non-dropping-particle":"","parse-names":false,"suffix":""},{"dropping-particle":"","family":"Boral","given":"Andy","non-dropping-particle":"","parse-names":false,"suffix":""},{"dropping-particle":"","family":"Birner","given":"Ann","non-dropping-particle":"","parse-names":false,"suffix":""},{"dropping-particle":"","family":"Esseltine","given":"Dixie L.","non-dropping-particle":"","parse-names":false,"suffix":""},{"dropping-particle":"","family":"Ghobrial","given":"Irene M.","non-dropping-particle":"","parse-names":false,"suffix":""}],"container-title":"Journal of Clinical Oncology","id":"ITEM-1","issue":"23","issued":{"date-parts":[["2009","8","10"]]},"page":"3830-3835","title":"Primary therapy of Waldenström macroglobulinemia with bortezomib, dexamethasone, and rituximab: WMCTG clinical trial 05-180","type":"article-journal","volume":"27"},"uris":["http://www.mendeley.com/documents/?uuid=50a2ce48-f9bf-36fc-a5ec-34724b6fbca5"]},{"id":"ITEM-2","itemData":{"DOI":"10.1200/JCO.2006.07.8659","ISSN":"0732183X","abstract":"Purpose: To evaluate the efficacy and toxicity of single-agent bortezomib in Waldenström's macroglobulinemia (WM). Patients and Methods: Symptomatic WM patients, untreated or previously treated, received bortezomib 1.3 mg/m 2 intravenously days 1, 4, 8, and 11 on a 21-day cycle until two cycles past complete response (CR), stable disease (SD) attained, progression (PD), or unacceptable toxicity. Responses were based on both paraprotein levels and bidimensional disease measurements. Results: Twenty-seven patients were enrolled. A median of six cycles (range, two to 39) of bortezomib were administered. Twenty-one patients had a decrease in immunoglobulin M (IgM) of at least 25%, with 12 patients (44%) reaching at least 50% IgM reduction. Using both IgM and bidimensional criteria, responses included seven partial responses (PRs; 26%), 19 SDs (70%), and one PD (4%). Total response rate was 26%. IgM reductions were prompt, with nodal responses lagging. Hemoglobin levels increased by at least 10 g/L in 18 patients (66%). Most nonhematologic toxicities were grade 1 to 2, but 20 patients (74%) developed new or worsening peripheral neuropathy (five patients with grade 3, no grade 4), a common cause for dose reduction. Onset of neuropathy was within two to four cycles and reversible in the majority. Hematologic toxicities included grade 3 to 4 thrombocytopenia in eight patients (29.6%) and neutropenia in five (19%). Toxicity led to treatment discontinuation in 12 patients (44%), most commonly because of neuropathy. Conclusion: Bortezomib has efficacy in WM, but neurotoxicity can be dose limiting. The slower response in nodal disease may require prolonged therapy, perhaps with a less intensive dosing schedule to avoid early discontinuation because of toxicity. Future studies of bortezomib in combination with other agents are warranted. © 2007 by American Society of Clinical Oncology.","author":[{"dropping-particle":"","family":"Chen","given":"Christine I.","non-dropping-particle":"","parse-names":false,"suffix":""},{"dropping-particle":"","family":"Kouroukis","given":"C. Tom","non-dropping-particle":"","parse-names":false,"suffix":""},{"dropping-particle":"","family":"White","given":"Darrell","non-dropping-particle":"","parse-names":false,"suffix":""},{"dropping-particle":"","family":"Voralia","given":"Michael","non-dropping-particle":"","parse-names":false,"suffix":""},{"dropping-particle":"","family":"Stadtmauer","given":"Edward","non-dropping-particle":"","parse-names":false,"suffix":""},{"dropping-particle":"","family":"Stewart","given":"A. Keith","non-dropping-particle":"","parse-names":false,"suffix":""},{"dropping-particle":"","family":"Wright","given":"John J.","non-dropping-particle":"","parse-names":false,"suffix":""},{"dropping-particle":"","family":"Powers","given":"Jean","non-dropping-particle":"","parse-names":false,"suffix":""},{"dropping-particle":"","family":"Walsh","given":"Wendy","non-dropping-particle":"","parse-names":false,"suffix":""},{"dropping-particle":"","family":"Eisenhauer","given":"Elizabeth","non-dropping-particle":"","parse-names":false,"suffix":""}],"container-title":"Journal of Clinical Oncology","id":"ITEM-2","issue":"12","issued":{"date-parts":[["2007","4","20"]]},"page":"1570-1575","title":"Bortezomib is active in patients with untreated or relapsed Waldenström's macroglobulinemia: A phase II study of the National Cancer Institute of Canada Clinical Trials Group","type":"article-journal","volume":"25"},"uris":["http://www.mendeley.com/documents/?uuid=41c8fa70-c352-3681-b30b-ca4edd157b43"]},{"id":"ITEM-3","itemData":{"DOI":"10.1002/ajh.21788","ISSN":"10968652","abstract":"This study aimed to determine the activity and safety of weekly bortezomib and rituximab in patients with untreated Waldenström Macroglobulinemia (WM). Patients with no prior therapy and symptomatic disease were eligible. Patients received bortezomib IV weekly at 1.6 mg/m2 on days 1, 8, 15, q 28 days × 6 cycles, and rituximab 375 mg/m2 weekly on cycles 1 and 4. Primary endpoint was the percent of patients with at least a minor response (MR). Twenty-six patients were treated. At least MR was observed in 23/26 patients (88%) (95% CI: 70-98%) with 1 complete response (4%), 1 near-complete response (4%), 15 partial remission (58%), and 6 MR (23%). Using IgM response evaluated by nephlometry, all 26 patients (100%) achieved at least MR or better. The median time to progression has not been reached, with an estimated 1-year event free rate of 79% (95% CI: 53, 91%). Common grade 3 and 4 therapy related adverse events included reversible neutropenia in 12%, anemia in 8%, and thrombocytopenia in 8%. No grade 3 or 4 neuropathy occurred. The combination of weekly bortezomib and rituximab exhibited significant activity and minimal neurological toxicity in patients with untreated WM. © 2010 Wiley-Liss, Inc.","author":[{"dropping-particle":"","family":"Ghobrial","given":"Irene M.","non-dropping-particle":"","parse-names":false,"suffix":""},{"dropping-particle":"","family":"Xie","given":"Wanling","non-dropping-particle":"","parse-names":false,"suffix":""},{"dropping-particle":"","family":"Padmanabhan","given":"Swaminathan","non-dropping-particle":"","parse-names":false,"suffix":""},{"dropping-particle":"","family":"Badros","given":"Ashraf","non-dropping-particle":"","parse-names":false,"suffix":""},{"dropping-particle":"","family":"Rourke","given":"Meghan","non-dropping-particle":"","parse-names":false,"suffix":""},{"dropping-particle":"","family":"Leduc","given":"Renee","non-dropping-particle":"","parse-names":false,"suffix":""},{"dropping-particle":"","family":"Chuma","given":"Stacey","non-dropping-particle":"","parse-names":false,"suffix":""},{"dropping-particle":"","family":"Kunsman","given":"Janet","non-dropping-particle":"","parse-names":false,"suffix":""},{"dropping-particle":"","family":"Warren","given":"Diane","non-dropping-particle":"","parse-names":false,"suffix":""},{"dropping-particle":"","family":"Poon","given":"Tiffany","non-dropping-particle":"","parse-names":false,"suffix":""},{"dropping-particle":"","family":"Harris","given":"Brianna","non-dropping-particle":"","parse-names":false,"suffix":""},{"dropping-particle":"","family":"Sam","given":"Amy","non-dropping-particle":"","parse-names":false,"suffix":""},{"dropping-particle":"","family":"Anderson","given":"Kenneth C.","non-dropping-particle":"","parse-names":false,"suffix":""},{"dropping-particle":"","family":"Richardson","given":"Paul G.","non-dropping-particle":"","parse-names":false,"suffix":""},{"dropping-particle":"","family":"Treon","given":"Steven P.","non-dropping-particle":"","parse-names":false,"suffix":""},{"dropping-particle":"","family":"Weller","given":"Edie","non-dropping-particle":"","parse-names":false,"suffix":""},{"dropping-particle":"","family":"Matous","given":"Jeffrey","non-dropping-particle":"","parse-names":false,"suffix":""}],"container-title":"American Journal of Hematology","id":"ITEM-3","issue":"9","issued":{"date-parts":[["2010","9"]]},"page":"670-674","publisher":"Wiley-Liss Inc.","title":"Phase II trial of weekly bortezomib in combination with rituximab in untreated patients with Waldenström Macroglobulinemia","type":"article-journal","volume":"85"},"uris":["http://www.mendeley.com/documents/?uuid=944f46df-4d40-3a6f-bb6b-2198a3617c78"]}],"mendeley":{"formattedCitation":"[19,20,24]","plainTextFormattedCitation":"[19,20,24]","previouslyFormattedCitation":"[19,20,24]"},"properties":{"noteIndex":0},"schema":"https://github.com/citation-style-language/schema/raw/master/csl-citation.json"}</w:instrText>
      </w:r>
      <w:r w:rsidR="00710EC8" w:rsidRPr="00FE2263">
        <w:fldChar w:fldCharType="separate"/>
      </w:r>
      <w:r w:rsidR="00710EC8" w:rsidRPr="00FE2263">
        <w:rPr>
          <w:noProof/>
        </w:rPr>
        <w:t>[19,20,24]</w:t>
      </w:r>
      <w:r w:rsidR="00710EC8" w:rsidRPr="00FE2263">
        <w:fldChar w:fldCharType="end"/>
      </w:r>
      <w:r w:rsidR="00710EC8" w:rsidRPr="00FE2263">
        <w:rPr>
          <w:lang w:val="en-US"/>
        </w:rPr>
        <w:t>.</w:t>
      </w:r>
    </w:p>
    <w:p w14:paraId="20140D76" w14:textId="1C1C5EE7" w:rsidR="00580D79" w:rsidRPr="00FE2263" w:rsidRDefault="00580D79" w:rsidP="00F817BC">
      <w:pPr>
        <w:pStyle w:val="afe"/>
        <w:ind w:firstLine="0"/>
        <w:rPr>
          <w:b/>
        </w:rPr>
      </w:pPr>
      <w:r w:rsidRPr="00FE2263">
        <w:rPr>
          <w:b/>
        </w:rPr>
        <w:t xml:space="preserve">Уровень убедительности рекомендаций </w:t>
      </w:r>
      <w:r w:rsidR="00F4745B" w:rsidRPr="00FE2263">
        <w:rPr>
          <w:b/>
        </w:rPr>
        <w:t xml:space="preserve">С </w:t>
      </w:r>
      <w:r w:rsidRPr="00FE2263">
        <w:rPr>
          <w:b/>
        </w:rPr>
        <w:t xml:space="preserve">(уровень достоверности доказательств </w:t>
      </w:r>
      <w:r w:rsidR="00F4745B" w:rsidRPr="00FE2263">
        <w:rPr>
          <w:b/>
        </w:rPr>
        <w:t>4</w:t>
      </w:r>
      <w:r w:rsidRPr="00FE2263">
        <w:rPr>
          <w:b/>
        </w:rPr>
        <w:t>).</w:t>
      </w:r>
    </w:p>
    <w:p w14:paraId="3C551DF7" w14:textId="77777777" w:rsidR="00580D79" w:rsidRPr="00FE2263" w:rsidRDefault="00580D79" w:rsidP="00F817BC">
      <w:pPr>
        <w:pStyle w:val="afd"/>
        <w:spacing w:beforeAutospacing="0" w:afterAutospacing="0" w:line="360" w:lineRule="auto"/>
      </w:pPr>
      <w:r w:rsidRPr="00FE2263">
        <w:rPr>
          <w:rStyle w:val="affb"/>
        </w:rPr>
        <w:t>Комментарии:</w:t>
      </w:r>
      <w:r w:rsidRPr="00FE2263">
        <w:rPr>
          <w:rStyle w:val="affc"/>
        </w:rPr>
        <w:t xml:space="preserve"> </w:t>
      </w:r>
      <w:r w:rsidR="001062BB" w:rsidRPr="00FE2263">
        <w:rPr>
          <w:rStyle w:val="affc"/>
        </w:rPr>
        <w:t xml:space="preserve">при </w:t>
      </w:r>
      <w:r w:rsidRPr="00FE2263">
        <w:rPr>
          <w:rStyle w:val="affc"/>
        </w:rPr>
        <w:t xml:space="preserve">синдроме гипервязкости в качестве программы выбора предлагают бортезомиб**-содержащий режим BDR (бортезомиб, дексаметазон, ритуксимаб). </w:t>
      </w:r>
    </w:p>
    <w:p w14:paraId="286B6C1E" w14:textId="679B4F85" w:rsidR="00580D79" w:rsidRPr="00FE2263" w:rsidRDefault="008B7F08" w:rsidP="00710EC8">
      <w:pPr>
        <w:pStyle w:val="afff8"/>
        <w:spacing w:before="0"/>
      </w:pPr>
      <w:r w:rsidRPr="00FE2263">
        <w:rPr>
          <w:rStyle w:val="affb"/>
          <w:b w:val="0"/>
          <w:bCs w:val="0"/>
        </w:rPr>
        <w:t>Пациентам с впервые верифицированной МВ</w:t>
      </w:r>
      <w:r w:rsidRPr="00FE2263">
        <w:rPr>
          <w:rStyle w:val="affb"/>
          <w:b w:val="0"/>
          <w:bCs w:val="0"/>
          <w:i/>
          <w:iCs/>
        </w:rPr>
        <w:t xml:space="preserve"> </w:t>
      </w:r>
      <w:r w:rsidRPr="00FE2263">
        <w:rPr>
          <w:rStyle w:val="affc"/>
          <w:i w:val="0"/>
          <w:iCs w:val="0"/>
        </w:rPr>
        <w:t>с синдромом гипервязкости, большими размерами л/у или селезенки, криоглобулинемией, когда необходима быстрая редукция опухоли</w:t>
      </w:r>
      <w:r w:rsidRPr="00FE2263">
        <w:rPr>
          <w:rStyle w:val="affb"/>
        </w:rPr>
        <w:t xml:space="preserve"> рекомендуются</w:t>
      </w:r>
      <w:r w:rsidRPr="00FE2263">
        <w:t xml:space="preserve"> </w:t>
      </w:r>
      <w:r w:rsidR="00580D79" w:rsidRPr="00FE2263">
        <w:t xml:space="preserve">программы с включением циклофосфамида** (R-CHOP, </w:t>
      </w:r>
      <w:r w:rsidR="00F4745B" w:rsidRPr="00FE2263">
        <w:t>R</w:t>
      </w:r>
      <w:r w:rsidR="00F4745B" w:rsidRPr="00FE2263">
        <w:rPr>
          <w:lang w:val="en-US"/>
        </w:rPr>
        <w:t>CD</w:t>
      </w:r>
      <w:r w:rsidR="00580D79" w:rsidRPr="00FE2263">
        <w:t>)</w:t>
      </w:r>
      <w:r w:rsidR="00710EC8" w:rsidRPr="00FE2263">
        <w:t xml:space="preserve"> </w:t>
      </w:r>
      <w:r w:rsidR="00710EC8" w:rsidRPr="00FE2263">
        <w:fldChar w:fldCharType="begin" w:fldLock="1"/>
      </w:r>
      <w:r w:rsidR="00923D82" w:rsidRPr="00FE2263">
        <w:instrText>ADDIN CSL_CITATION {"citationItems":[{"id":"ITEM-1","itemData":{"DOI":"10.1038/leu.2008.261","ISSN":"14765551","abstract":"Lymphoplasmacytic lymphoma (LPL) is an indolent lymphoma with moderate sensitivity to conventional chemotherapy. This study investigated whether the addition of rituximab to standard chemotherapy improves treatment outcome in LPL and the subgroup of LPL patients fulfilling the criteria of Waldenstroem's macroglobulinemia (WM). A total of 69 patients with previously untreated LPL were enrolled into the trial; 64 patients were evaluable for treatment outcome. In all, 48 of the 64 LPL patients fulfilled the criteria of WM. Patients were randomly assigned to R-CHOP (rituximab, cyclophosphamide, doxorubicin, vincristine and prednisone, n=34) or CHOP (n=30). R-CHOP resulted in significantly higher overall response (OR) rate (94 vs 67%, P=0.0085) in the LPL patients and in the WM subgroup (91 vs 60%, P=0.0188). With a median observation time of 42 months, R-CHOP induced a significantly longer time to treatment failure (TTF) with a median of 63 months for R-CHOP vs 22 months in the CHOP arm in the LPL patients (P=0.0033) and in the WM subgroup (P=0.0241). There was no major difference of treatment-associated toxicity between both treatment groups. These data indicate that the addition of rituximab to front-line chemotherapy improves treatment outcome in patients with LPL or WM.","author":[{"dropping-particle":"","family":"Buske","given":"C.","non-dropping-particle":"","parse-names":false,"suffix":""},{"dropping-particle":"","family":"Hoster","given":"E.","non-dropping-particle":"","parse-names":false,"suffix":""},{"dropping-particle":"","family":"Dreyling","given":"M.","non-dropping-particle":"","parse-names":false,"suffix":""},{"dropping-particle":"","family":"Eimermacher","given":"H.","non-dropping-particle":"","parse-names":false,"suffix":""},{"dropping-particle":"","family":"Wandt","given":"H.","non-dropping-particle":"","parse-names":false,"suffix":""},{"dropping-particle":"","family":"Metzner","given":"B.","non-dropping-particle":"","parse-names":false,"suffix":""},{"dropping-particle":"","family":"Fuchs","given":"R.","non-dropping-particle":"","parse-names":false,"suffix":""},{"dropping-particle":"","family":"Bittenbring","given":"J.","non-dropping-particle":"","parse-names":false,"suffix":""},{"dropping-particle":"","family":"Woermann","given":"B.","non-dropping-particle":"","parse-names":false,"suffix":""},{"dropping-particle":"","family":"Hohloch","given":"K.","non-dropping-particle":"","parse-names":false,"suffix":""},{"dropping-particle":"","family":"Hess","given":"G.","non-dropping-particle":"","parse-names":false,"suffix":""},{"dropping-particle":"","family":"Ludwig","given":"W. D.","non-dropping-particle":"","parse-names":false,"suffix":""},{"dropping-particle":"","family":"Schimke","given":"J.","non-dropping-particle":"","parse-names":false,"suffix":""},{"dropping-particle":"","family":"Schmitz","given":"S.","non-dropping-particle":"","parse-names":false,"suffix":""},{"dropping-particle":"","family":"Kneba","given":"M.","non-dropping-particle":"","parse-names":false,"suffix":""},{"dropping-particle":"","family":"Reiser","given":"M.","non-dropping-particle":"","parse-names":false,"suffix":""},{"dropping-particle":"","family":"Graeven","given":"U.","non-dropping-particle":"","parse-names":false,"suffix":""},{"dropping-particle":"","family":"Klapper","given":"W.","non-dropping-particle":"","parse-names":false,"suffix":""},{"dropping-particle":"","family":"Unterhalt","given":"M.","non-dropping-particle":"","parse-names":false,"suffix":""},{"dropping-particle":"","family":"Hiddemann","given":"W.","non-dropping-particle":"","parse-names":false,"suffix":""}],"container-title":"Leukemia","id":"ITEM-1","issue":"1","issued":{"date-parts":[["2009","1"]]},"page":"153-161","publisher":"Nature Publishing Group","title":"The addition of rituximab to front-line therapy with CHOP (R-CHOP) results in a higher response rate and longer time to treatment failure in patients with lymphoplasmacytic lymphoma: Results of a randomized trial of the German Low-Grade Lymphoma Study Group (GLSG)","type":"article-journal","volume":"23"},"uris":["http://www.mendeley.com/documents/?uuid=4e01cf7f-4756-3189-9d5d-fe062582e4cb"]},{"id":"ITEM-2","itemData":{"DOI":"10.1007/s00277-018-3311-z","ISSN":"14320584","abstract":"The treatment approaches for Waldenstrom macroglobulinemia (WM) are largely based upon information from single-arm phase II trials, without comparative data. We compared the efficacy of two commonly used regimens in routine practice (bendamustine-rituximab (BR) and dexamethasone, rituximab plus cyclophosphamide (DRC)) and evaluated their activity with respect to the patients’ MYD88L265P mutation status. Of 160 consecutive patients, 60 received BR (43 with relapsed/refractory WM) and 100 received DRC (50 had relapsed/refractory WM). In the treatment-naïve setting, overall response rate (ORR) was 93% with BR versus 96% with DRC (p = 0.55). Two-year progression-free survival (PFS) with BR and DRC was 88 and 61%, respectively (p = 0.07). In salvage setting, ORR was 95% with BR versus 87% with DRC, p = 0.45; median PFS with BR was 58 versus 32 months with DRC (2-year PFS was 66 versus 53%; p = 0.08). Median disease-specific survival was not reached with BR versus 166 months with DRC (p = 0.51). The time-to-event endpoints and depth of response were independent of the MYD88 mutation status. Grade ≥ 3 adverse events of both regimens were comparable. A trend for longer PFS was observed with BR although the regimens have comparable toxicities. The activity of BR and DRC appears to be unaffected by patients’ MYD88 mutation status.","author":[{"dropping-particle":"","family":"Paludo","given":"Jonas","non-dropping-particle":"","parse-names":false,"suffix":""},{"dropping-particle":"","family":"Abeykoon","given":"Jithma P.","non-dropping-particle":"","parse-names":false,"suffix":""},{"dropping-particle":"","family":"Shreders","given":"Amanda","non-dropping-particle":"","parse-names":false,"suffix":""},{"dropping-particle":"","family":"Ansell","given":"Stephen M.","non-dropping-particle":"","parse-names":false,"suffix":""},{"dropping-particle":"","family":"Kumar","given":"Shaji","non-dropping-particle":"","parse-names":false,"suffix":""},{"dropping-particle":"","family":"Ailawadhi","given":"Sikander","non-dropping-particle":"","parse-names":false,"suffix":""},{"dropping-particle":"","family":"King","given":"Rebecca L.","non-dropping-particle":"","parse-names":false,"suffix":""},{"dropping-particle":"","family":"Koehler","given":"Amber B.","non-dropping-particle":"","parse-names":false,"suffix":""},{"dropping-particle":"","family":"Reeder","given":"Craig B.","non-dropping-particle":"","parse-names":false,"suffix":""},{"dropping-particle":"","family":"Buadi","given":"Francis K.","non-dropping-particle":"","parse-names":false,"suffix":""},{"dropping-particle":"","family":"Dispenzieri","given":"Angela","non-dropping-particle":"","parse-names":false,"suffix":""},{"dropping-particle":"","family":"Lacy","given":"Martha Q.","non-dropping-particle":"","parse-names":false,"suffix":""},{"dropping-particle":"","family":"Dingli","given":"David","non-dropping-particle":"","parse-names":false,"suffix":""},{"dropping-particle":"","family":"Witzig","given":"Thomas E.","non-dropping-particle":"","parse-names":false,"suffix":""},{"dropping-particle":"","family":"Go","given":"Ronald S.","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Leung","given":"Nelson","non-dropping-particle":"","parse-names":false,"suffix":""},{"dropping-particle":"","family":"Habermann","given":"Thomas M.","non-dropping-particle":"","parse-names":false,"suffix":""},{"dropping-particle":"","family":"Hayman","given":"Suzanne","non-dropping-particle":"","parse-names":false,"suffix":""},{"dropping-particle":"","family":"Lin","given":"Yi","non-dropping-particle":"","parse-names":false,"suffix":""},{"dropping-particle":"","family":"Kyle","given":"Robert A.","non-dropping-particle":"","parse-names":false,"suffix":""},{"dropping-particle":"","family":"Rajkumar","given":"S. Vincent","non-dropping-particle":"","parse-names":false,"suffix":""},{"dropping-particle":"","family":"Gertz","given":"Morie A.","non-dropping-particle":"","parse-names":false,"suffix":""},{"dropping-particle":"","family":"Kapoor","given":"Prashant","non-dropping-particle":"","parse-names":false,"suffix":""}],"container-title":"Annals of Hematology","id":"ITEM-2","issue":"8","issued":{"date-parts":[["2018","8","1"]]},"page":"1417-1425","publisher":"Springer Verlag","title":"Bendamustine and rituximab (BR) versus dexamethasone, rituximab, and cyclophosphamide (DRC) in patients with Waldenström macroglobulinemia","type":"article-journal","volume":"97"},"uris":["http://www.mendeley.com/documents/?uuid=5cce7a92-f5e1-3ef3-a35b-9cdb7f8b2649"]},{"id":"ITEM-3","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3","issue":"22","issued":{"date-parts":[["2007","8","1"]]},"page":"3344-3349","title":"Primary treatment of Waldenström macroglobulinemia with dexamethasone, rituximab, and cyclophosphamide","type":"article-journal","volume":"25"},"uris":["http://www.mendeley.com/documents/?uuid=a0794f97-fda7-3505-8347-dee264ca0db0"]}],"mendeley":{"formattedCitation":"[21,22,25]","plainTextFormattedCitation":"[21,22,25]","previouslyFormattedCitation":"[21,22,25]"},"properties":{"noteIndex":0},"schema":"https://github.com/citation-style-language/schema/raw/master/csl-citation.json"}</w:instrText>
      </w:r>
      <w:r w:rsidR="00710EC8" w:rsidRPr="00FE2263">
        <w:fldChar w:fldCharType="separate"/>
      </w:r>
      <w:r w:rsidR="00923D82" w:rsidRPr="00FE2263">
        <w:rPr>
          <w:noProof/>
        </w:rPr>
        <w:t>[21,22,25]</w:t>
      </w:r>
      <w:r w:rsidR="00710EC8" w:rsidRPr="00FE2263">
        <w:fldChar w:fldCharType="end"/>
      </w:r>
      <w:r w:rsidR="00923D82" w:rsidRPr="00FE2263">
        <w:rPr>
          <w:rStyle w:val="affb"/>
          <w:b w:val="0"/>
          <w:bCs w:val="0"/>
          <w:lang w:val="en-US"/>
        </w:rPr>
        <w:t>.</w:t>
      </w:r>
    </w:p>
    <w:p w14:paraId="3C1F7724" w14:textId="77777777" w:rsidR="00580D79" w:rsidRPr="00FE2263" w:rsidRDefault="00580D79" w:rsidP="00F817BC">
      <w:pPr>
        <w:pStyle w:val="afe"/>
        <w:ind w:firstLine="0"/>
        <w:rPr>
          <w:b/>
        </w:rPr>
      </w:pPr>
      <w:r w:rsidRPr="00FE2263">
        <w:rPr>
          <w:b/>
        </w:rPr>
        <w:t xml:space="preserve">Уровень убедительности рекомендаций </w:t>
      </w:r>
      <w:r w:rsidRPr="00FE2263">
        <w:rPr>
          <w:b/>
          <w:lang w:val="en-US"/>
        </w:rPr>
        <w:t>B</w:t>
      </w:r>
      <w:r w:rsidRPr="00FE2263">
        <w:rPr>
          <w:b/>
        </w:rPr>
        <w:t xml:space="preserve"> (уровень достоверности доказательств 2).</w:t>
      </w:r>
    </w:p>
    <w:p w14:paraId="1E2A7B6B" w14:textId="541914AB" w:rsidR="00580D79" w:rsidRPr="00FE2263" w:rsidRDefault="008B7F08" w:rsidP="00923D82">
      <w:pPr>
        <w:pStyle w:val="afff8"/>
        <w:spacing w:before="0"/>
      </w:pPr>
      <w:r w:rsidRPr="00FE2263">
        <w:rPr>
          <w:rStyle w:val="affb"/>
          <w:b w:val="0"/>
          <w:bCs w:val="0"/>
        </w:rPr>
        <w:t>Пациентам с впервые верифицированной МВ</w:t>
      </w:r>
      <w:r w:rsidRPr="00FE2263">
        <w:rPr>
          <w:rStyle w:val="affb"/>
        </w:rPr>
        <w:t xml:space="preserve"> </w:t>
      </w:r>
      <w:r w:rsidRPr="00FE2263">
        <w:rPr>
          <w:rStyle w:val="affb"/>
          <w:b w:val="0"/>
          <w:bCs w:val="0"/>
        </w:rPr>
        <w:t>с цитопениями (особенно с тромбоцитопенией)</w:t>
      </w:r>
      <w:r w:rsidRPr="00FE2263">
        <w:rPr>
          <w:rStyle w:val="affb"/>
        </w:rPr>
        <w:t xml:space="preserve"> рекомендуется</w:t>
      </w:r>
      <w:r w:rsidRPr="00FE2263">
        <w:t xml:space="preserve"> </w:t>
      </w:r>
      <w:r w:rsidR="00580D79" w:rsidRPr="00FE2263">
        <w:t xml:space="preserve">лечение по программе </w:t>
      </w:r>
      <w:r w:rsidR="00F4745B" w:rsidRPr="00FE2263">
        <w:t>R</w:t>
      </w:r>
      <w:r w:rsidR="00F4745B" w:rsidRPr="00FE2263">
        <w:rPr>
          <w:lang w:val="en-US"/>
        </w:rPr>
        <w:t>CD</w:t>
      </w:r>
      <w:r w:rsidR="00F4745B" w:rsidRPr="00FE2263">
        <w:t xml:space="preserve"> </w:t>
      </w:r>
      <w:r w:rsidR="00580D79" w:rsidRPr="00FE2263">
        <w:t>(ритуксимаб**, дексаметазон**, циклофосфан**)</w:t>
      </w:r>
      <w:r w:rsidR="00923D82" w:rsidRPr="00FE2263">
        <w:t xml:space="preserve"> </w:t>
      </w:r>
      <w:r w:rsidR="00923D82" w:rsidRPr="00FE2263">
        <w:fldChar w:fldCharType="begin" w:fldLock="1"/>
      </w:r>
      <w:r w:rsidR="00923D82" w:rsidRPr="00FE2263">
        <w:instrText>ADDIN CSL_CITATION {"citationItems":[{"id":"ITEM-1","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1","issue":"22","issued":{"date-parts":[["2007","8","1"]]},"page":"3344-3349","title":"Primary treatment of Waldenström macroglobulinemia with dexamethasone, rituximab, and cyclophosphamide","type":"article-journal","volume":"25"},"uris":["http://www.mendeley.com/documents/?uuid=a0794f97-fda7-3505-8347-dee264ca0db0"]},{"id":"ITEM-2","itemData":{"DOI":"10.1007/s00277-018-3311-z","ISSN":"14320584","abstract":"The treatment approaches for Waldenstrom macroglobulinemia (WM) are largely based upon information from single-arm phase II trials, without comparative data. We compared the efficacy of two commonly used regimens in routine practice (bendamustine-rituximab (BR) and dexamethasone, rituximab plus cyclophosphamide (DRC)) and evaluated their activity with respect to the patients’ MYD88L265P mutation status. Of 160 consecutive patients, 60 received BR (43 with relapsed/refractory WM) and 100 received DRC (50 had relapsed/refractory WM). In the treatment-naïve setting, overall response rate (ORR) was 93% with BR versus 96% with DRC (p = 0.55). Two-year progression-free survival (PFS) with BR and DRC was 88 and 61%, respectively (p = 0.07). In salvage setting, ORR was 95% with BR versus 87% with DRC, p = 0.45; median PFS with BR was 58 versus 32 months with DRC (2-year PFS was 66 versus 53%; p = 0.08). Median disease-specific survival was not reached with BR versus 166 months with DRC (p = 0.51). The time-to-event endpoints and depth of response were independent of the MYD88 mutation status. Grade ≥ 3 adverse events of both regimens were comparable. A trend for longer PFS was observed with BR although the regimens have comparable toxicities. The activity of BR and DRC appears to be unaffected by patients’ MYD88 mutation status.","author":[{"dropping-particle":"","family":"Paludo","given":"Jonas","non-dropping-particle":"","parse-names":false,"suffix":""},{"dropping-particle":"","family":"Abeykoon","given":"Jithma P.","non-dropping-particle":"","parse-names":false,"suffix":""},{"dropping-particle":"","family":"Shreders","given":"Amanda","non-dropping-particle":"","parse-names":false,"suffix":""},{"dropping-particle":"","family":"Ansell","given":"Stephen M.","non-dropping-particle":"","parse-names":false,"suffix":""},{"dropping-particle":"","family":"Kumar","given":"Shaji","non-dropping-particle":"","parse-names":false,"suffix":""},{"dropping-particle":"","family":"Ailawadhi","given":"Sikander","non-dropping-particle":"","parse-names":false,"suffix":""},{"dropping-particle":"","family":"King","given":"Rebecca L.","non-dropping-particle":"","parse-names":false,"suffix":""},{"dropping-particle":"","family":"Koehler","given":"Amber B.","non-dropping-particle":"","parse-names":false,"suffix":""},{"dropping-particle":"","family":"Reeder","given":"Craig B.","non-dropping-particle":"","parse-names":false,"suffix":""},{"dropping-particle":"","family":"Buadi","given":"Francis K.","non-dropping-particle":"","parse-names":false,"suffix":""},{"dropping-particle":"","family":"Dispenzieri","given":"Angela","non-dropping-particle":"","parse-names":false,"suffix":""},{"dropping-particle":"","family":"Lacy","given":"Martha Q.","non-dropping-particle":"","parse-names":false,"suffix":""},{"dropping-particle":"","family":"Dingli","given":"David","non-dropping-particle":"","parse-names":false,"suffix":""},{"dropping-particle":"","family":"Witzig","given":"Thomas E.","non-dropping-particle":"","parse-names":false,"suffix":""},{"dropping-particle":"","family":"Go","given":"Ronald S.","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Leung","given":"Nelson","non-dropping-particle":"","parse-names":false,"suffix":""},{"dropping-particle":"","family":"Habermann","given":"Thomas M.","non-dropping-particle":"","parse-names":false,"suffix":""},{"dropping-particle":"","family":"Hayman","given":"Suzanne","non-dropping-particle":"","parse-names":false,"suffix":""},{"dropping-particle":"","family":"Lin","given":"Yi","non-dropping-particle":"","parse-names":false,"suffix":""},{"dropping-particle":"","family":"Kyle","given":"Robert A.","non-dropping-particle":"","parse-names":false,"suffix":""},{"dropping-particle":"","family":"Rajkumar","given":"S. Vincent","non-dropping-particle":"","parse-names":false,"suffix":""},{"dropping-particle":"","family":"Gertz","given":"Morie A.","non-dropping-particle":"","parse-names":false,"suffix":""},{"dropping-particle":"","family":"Kapoor","given":"Prashant","non-dropping-particle":"","parse-names":false,"suffix":""}],"container-title":"Annals of Hematology","id":"ITEM-2","issue":"8","issued":{"date-parts":[["2018","8","1"]]},"page":"1417-1425","publisher":"Springer Verlag","title":"Bendamustine and rituximab (BR) versus dexamethasone, rituximab, and cyclophosphamide (DRC) in patients with Waldenström macroglobulinemia","type":"article-journal","volume":"97"},"uris":["http://www.mendeley.com/documents/?uuid=5cce7a92-f5e1-3ef3-a35b-9cdb7f8b2649"]}],"mendeley":{"formattedCitation":"[21,25]","plainTextFormattedCitation":"[21,25]","previouslyFormattedCitation":"[21,25]"},"properties":{"noteIndex":0},"schema":"https://github.com/citation-style-language/schema/raw/master/csl-citation.json"}</w:instrText>
      </w:r>
      <w:r w:rsidR="00923D82" w:rsidRPr="00FE2263">
        <w:fldChar w:fldCharType="separate"/>
      </w:r>
      <w:r w:rsidR="00923D82" w:rsidRPr="00FE2263">
        <w:rPr>
          <w:noProof/>
        </w:rPr>
        <w:t>[21,25]</w:t>
      </w:r>
      <w:r w:rsidR="00923D82" w:rsidRPr="00FE2263">
        <w:fldChar w:fldCharType="end"/>
      </w:r>
      <w:r w:rsidR="00580D79" w:rsidRPr="00FE2263">
        <w:t>.</w:t>
      </w:r>
    </w:p>
    <w:p w14:paraId="5ECD7B74" w14:textId="5DE4D2A2" w:rsidR="00580D79" w:rsidRPr="00FE2263" w:rsidRDefault="00580D79" w:rsidP="00F817BC">
      <w:pPr>
        <w:pStyle w:val="afe"/>
        <w:ind w:firstLine="0"/>
        <w:rPr>
          <w:b/>
        </w:rPr>
      </w:pPr>
      <w:r w:rsidRPr="00FE2263">
        <w:rPr>
          <w:b/>
        </w:rPr>
        <w:t xml:space="preserve">Уровень убедительности рекомендаций </w:t>
      </w:r>
      <w:r w:rsidRPr="00FE2263">
        <w:rPr>
          <w:b/>
          <w:lang w:val="en-US"/>
        </w:rPr>
        <w:t>B</w:t>
      </w:r>
      <w:r w:rsidRPr="00FE2263">
        <w:rPr>
          <w:b/>
        </w:rPr>
        <w:t xml:space="preserve"> (уровень достоверности доказательств </w:t>
      </w:r>
      <w:r w:rsidR="00077424" w:rsidRPr="00FE2263">
        <w:rPr>
          <w:b/>
        </w:rPr>
        <w:t>3</w:t>
      </w:r>
      <w:r w:rsidRPr="00FE2263">
        <w:rPr>
          <w:b/>
        </w:rPr>
        <w:t>).</w:t>
      </w:r>
    </w:p>
    <w:p w14:paraId="0C060B34" w14:textId="5667FC35" w:rsidR="00580D79" w:rsidRPr="00FE2263" w:rsidRDefault="008B7F08" w:rsidP="00923D82">
      <w:pPr>
        <w:pStyle w:val="afff8"/>
        <w:spacing w:before="0"/>
      </w:pPr>
      <w:r w:rsidRPr="00FE2263">
        <w:rPr>
          <w:rStyle w:val="affb"/>
          <w:b w:val="0"/>
          <w:bCs w:val="0"/>
        </w:rPr>
        <w:t>Пациентам с впервые верифицированной МВ</w:t>
      </w:r>
      <w:r w:rsidRPr="00FE2263">
        <w:rPr>
          <w:rStyle w:val="affb"/>
        </w:rPr>
        <w:t xml:space="preserve"> рекомендуется</w:t>
      </w:r>
      <w:r w:rsidRPr="00FE2263">
        <w:t xml:space="preserve"> </w:t>
      </w:r>
      <w:r w:rsidR="00580D79" w:rsidRPr="00FE2263">
        <w:t>лечение по программе R-В (ритуксимаб**, бендамустин**</w:t>
      </w:r>
      <w:r w:rsidR="00F4745B" w:rsidRPr="00FE2263">
        <w:t>)</w:t>
      </w:r>
      <w:r w:rsidR="00923D82" w:rsidRPr="00FE2263">
        <w:t xml:space="preserve"> </w:t>
      </w:r>
      <w:r w:rsidR="00923D82" w:rsidRPr="00FE2263">
        <w:fldChar w:fldCharType="begin" w:fldLock="1"/>
      </w:r>
      <w:r w:rsidR="00923D82" w:rsidRPr="00FE2263">
        <w:instrText>ADDIN CSL_CITATION {"citationItems":[{"id":"ITEM-1","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1","issue":"22","issued":{"date-parts":[["2007","8","1"]]},"page":"3344-3349","title":"Primary treatment of Waldenström macroglobulinemia with dexamethasone, rituximab, and cyclophosphamide","type":"article-journal","volume":"25"},"uris":["http://www.mendeley.com/documents/?uuid=a0794f97-fda7-3505-8347-dee264ca0db0"]},{"id":"ITEM-2","itemData":{"DOI":"10.1007/s00277-018-3311-z","ISSN":"14320584","abstract":"The treatment approaches for Waldenstrom macroglobulinemia (WM) are largely based upon information from single-arm phase II trials, without comparative data. We compared the efficacy of two commonly used regimens in routine practice (bendamustine-rituximab (BR) and dexamethasone, rituximab plus cyclophosphamide (DRC)) and evaluated their activity with respect to the patients’ MYD88L265P mutation status. Of 160 consecutive patients, 60 received BR (43 with relapsed/refractory WM) and 100 received DRC (50 had relapsed/refractory WM). In the treatment-naïve setting, overall response rate (ORR) was 93% with BR versus 96% with DRC (p = 0.55). Two-year progression-free survival (PFS) with BR and DRC was 88 and 61%, respectively (p = 0.07). In salvage setting, ORR was 95% with BR versus 87% with DRC, p = 0.45; median PFS with BR was 58 versus 32 months with DRC (2-year PFS was 66 versus 53%; p = 0.08). Median disease-specific survival was not reached with BR versus 166 months with DRC (p = 0.51). The time-to-event endpoints and depth of response were independent of the MYD88 mutation status. Grade ≥ 3 adverse events of both regimens were comparable. A trend for longer PFS was observed with BR although the regimens have comparable toxicities. The activity of BR and DRC appears to be unaffected by patients’ MYD88 mutation status.","author":[{"dropping-particle":"","family":"Paludo","given":"Jonas","non-dropping-particle":"","parse-names":false,"suffix":""},{"dropping-particle":"","family":"Abeykoon","given":"Jithma P.","non-dropping-particle":"","parse-names":false,"suffix":""},{"dropping-particle":"","family":"Shreders","given":"Amanda","non-dropping-particle":"","parse-names":false,"suffix":""},{"dropping-particle":"","family":"Ansell","given":"Stephen M.","non-dropping-particle":"","parse-names":false,"suffix":""},{"dropping-particle":"","family":"Kumar","given":"Shaji","non-dropping-particle":"","parse-names":false,"suffix":""},{"dropping-particle":"","family":"Ailawadhi","given":"Sikander","non-dropping-particle":"","parse-names":false,"suffix":""},{"dropping-particle":"","family":"King","given":"Rebecca L.","non-dropping-particle":"","parse-names":false,"suffix":""},{"dropping-particle":"","family":"Koehler","given":"Amber B.","non-dropping-particle":"","parse-names":false,"suffix":""},{"dropping-particle":"","family":"Reeder","given":"Craig B.","non-dropping-particle":"","parse-names":false,"suffix":""},{"dropping-particle":"","family":"Buadi","given":"Francis K.","non-dropping-particle":"","parse-names":false,"suffix":""},{"dropping-particle":"","family":"Dispenzieri","given":"Angela","non-dropping-particle":"","parse-names":false,"suffix":""},{"dropping-particle":"","family":"Lacy","given":"Martha Q.","non-dropping-particle":"","parse-names":false,"suffix":""},{"dropping-particle":"","family":"Dingli","given":"David","non-dropping-particle":"","parse-names":false,"suffix":""},{"dropping-particle":"","family":"Witzig","given":"Thomas E.","non-dropping-particle":"","parse-names":false,"suffix":""},{"dropping-particle":"","family":"Go","given":"Ronald S.","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Leung","given":"Nelson","non-dropping-particle":"","parse-names":false,"suffix":""},{"dropping-particle":"","family":"Habermann","given":"Thomas M.","non-dropping-particle":"","parse-names":false,"suffix":""},{"dropping-particle":"","family":"Hayman","given":"Suzanne","non-dropping-particle":"","parse-names":false,"suffix":""},{"dropping-particle":"","family":"Lin","given":"Yi","non-dropping-particle":"","parse-names":false,"suffix":""},{"dropping-particle":"","family":"Kyle","given":"Robert A.","non-dropping-particle":"","parse-names":false,"suffix":""},{"dropping-particle":"","family":"Rajkumar","given":"S. Vincent","non-dropping-particle":"","parse-names":false,"suffix":""},{"dropping-particle":"","family":"Gertz","given":"Morie A.","non-dropping-particle":"","parse-names":false,"suffix":""},{"dropping-particle":"","family":"Kapoor","given":"Prashant","non-dropping-particle":"","parse-names":false,"suffix":""}],"container-title":"Annals of Hematology","id":"ITEM-2","issue":"8","issued":{"date-parts":[["2018","8","1"]]},"page":"1417-1425","publisher":"Springer Verlag","title":"Bendamustine and rituximab (BR) versus dexamethasone, rituximab, and cyclophosphamide (DRC) in patients with Waldenström macroglobulinemia","type":"article-journal","volume":"97"},"uris":["http://www.mendeley.com/documents/?uuid=5cce7a92-f5e1-3ef3-a35b-9cdb7f8b2649"]}],"mendeley":{"formattedCitation":"[21,25]","plainTextFormattedCitation":"[21,25]","previouslyFormattedCitation":"[21,25]"},"properties":{"noteIndex":0},"schema":"https://github.com/citation-style-language/schema/raw/master/csl-citation.json"}</w:instrText>
      </w:r>
      <w:r w:rsidR="00923D82" w:rsidRPr="00FE2263">
        <w:fldChar w:fldCharType="separate"/>
      </w:r>
      <w:r w:rsidR="00923D82" w:rsidRPr="00FE2263">
        <w:rPr>
          <w:noProof/>
        </w:rPr>
        <w:t>[21,25]</w:t>
      </w:r>
      <w:r w:rsidR="00923D82" w:rsidRPr="00FE2263">
        <w:fldChar w:fldCharType="end"/>
      </w:r>
      <w:r w:rsidR="00580D79" w:rsidRPr="00FE2263">
        <w:t>.</w:t>
      </w:r>
    </w:p>
    <w:p w14:paraId="5EE8793E" w14:textId="6E436447" w:rsidR="00580D79" w:rsidRPr="00FE2263" w:rsidRDefault="00580D79" w:rsidP="00F817BC">
      <w:pPr>
        <w:pStyle w:val="afe"/>
        <w:ind w:firstLine="0"/>
        <w:rPr>
          <w:b/>
        </w:rPr>
      </w:pPr>
      <w:r w:rsidRPr="00FE2263">
        <w:rPr>
          <w:b/>
        </w:rPr>
        <w:t xml:space="preserve">Уровень убедительности рекомендаций </w:t>
      </w:r>
      <w:r w:rsidRPr="00FE2263">
        <w:rPr>
          <w:b/>
          <w:lang w:val="en-US"/>
        </w:rPr>
        <w:t>B</w:t>
      </w:r>
      <w:r w:rsidRPr="00FE2263">
        <w:rPr>
          <w:b/>
        </w:rPr>
        <w:t xml:space="preserve"> (уровень достоверности доказательств </w:t>
      </w:r>
      <w:r w:rsidR="00077424" w:rsidRPr="00FE2263">
        <w:rPr>
          <w:b/>
        </w:rPr>
        <w:t>3</w:t>
      </w:r>
      <w:r w:rsidRPr="00FE2263">
        <w:rPr>
          <w:b/>
        </w:rPr>
        <w:t>).</w:t>
      </w:r>
    </w:p>
    <w:p w14:paraId="178037F0" w14:textId="080020C9" w:rsidR="00580D79" w:rsidRPr="00FE2263" w:rsidRDefault="008B7F08" w:rsidP="00D95255">
      <w:pPr>
        <w:pStyle w:val="afff8"/>
        <w:spacing w:before="0"/>
      </w:pPr>
      <w:r w:rsidRPr="00FE2263">
        <w:rPr>
          <w:rStyle w:val="affb"/>
          <w:b w:val="0"/>
          <w:bCs w:val="0"/>
        </w:rPr>
        <w:t>Пациентам с впервые верифицированной МВ</w:t>
      </w:r>
      <w:r w:rsidRPr="00FE2263">
        <w:rPr>
          <w:rStyle w:val="affb"/>
        </w:rPr>
        <w:t xml:space="preserve"> </w:t>
      </w:r>
      <w:r w:rsidRPr="00FE2263">
        <w:rPr>
          <w:rStyle w:val="affb"/>
          <w:b w:val="0"/>
          <w:bCs w:val="0"/>
        </w:rPr>
        <w:t xml:space="preserve">с генерализованными формами заболевания </w:t>
      </w:r>
      <w:r w:rsidRPr="00FE2263">
        <w:rPr>
          <w:rStyle w:val="affb"/>
        </w:rPr>
        <w:t>рекомендуется</w:t>
      </w:r>
      <w:r w:rsidRPr="00FE2263">
        <w:t xml:space="preserve"> </w:t>
      </w:r>
      <w:r w:rsidR="00580D79" w:rsidRPr="00FE2263">
        <w:t>сочетание ритуксимаба** с аналогами нуклеозидов (кладрибин** и флударабин**) с циклофосфамидом** или без него</w:t>
      </w:r>
      <w:r w:rsidR="00923D82" w:rsidRPr="00FE2263">
        <w:t xml:space="preserve"> </w:t>
      </w:r>
      <w:r w:rsidR="00923D82" w:rsidRPr="00FE2263">
        <w:fldChar w:fldCharType="begin" w:fldLock="1"/>
      </w:r>
      <w:r w:rsidR="00D95255" w:rsidRPr="00FE2263">
        <w:instrText>ADDIN CSL_CITATION {"citationItems":[{"id":"ITEM-1","itemData":{"DOI":"10.1182/blood-2008-09-177329","ISSN":"00064971","abstract":"We report the long-term outcome of a multicenter, prospective study examining fludarabine and rituximab in Waldenström macroglobulinemia (WM). WM patients with less than 2 prior therapies were eligible. Intended therapy consisted of 6 cycles (25 mg/m 2 per day for 5 days) of fludarabine and 8 infusions (375 mg/m 2 per week) of rituximab.Atotal of 43 patients were enrolled. Responses were: complete response (n = 2), very good partial response (n = 14), partial response (n = 21), and minor response (n = 4), for overall and major response rates of 95.3% and 86.0%, respectively. Median time to progression for all patients was 51.2 months and was longer for untreated patients (P = .017) and those achieving at least a very good partial response (P = .049). Grade 3 or higher toxicities included neutropenia (n = 27), thrombocytopenia (n = 7), and pneumonia (n = 6), including 2 patients who died of non-Pneumocystis carinii pneumonia. With a median follow-up of 40.3 months, we observed 3 cases of transformation to aggressive lymphoma and 3 cases of myelodysplastic syndrome/acute myeloid leukemia. The results of this study demonstrate that fludarabine and rituximab are highly active in WM, although short- and long-term toxicities need to be carefully weighed against other available treatment options. This study is registered at clinicaltrials.gov as NCT00020800. © 2009 by The American Society of Hematology.","author":[{"dropping-particle":"","family":"Treon","given":"Steven P.","non-dropping-particle":"","parse-names":false,"suffix":""},{"dropping-particle":"","family":"Branagan","given":"Andrew R.","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Turnbull","given":"Barry","non-dropping-particle":"","parse-names":false,"suffix":""},{"dropping-particle":"","family":"Wasi","given":"Parveen","non-dropping-particle":"","parse-names":false,"suffix":""},{"dropping-particle":"","family":"Emmanouilides","given":"Christos","non-dropping-particle":"","parse-names":false,"suffix":""},{"dropping-particle":"","family":"Frankel","given":"Stanley R.","non-dropping-particle":"","parse-names":false,"suffix":""},{"dropping-particle":"","family":"Lister","given":"Andrew","non-dropping-particle":"","parse-names":false,"suffix":""},{"dropping-particle":"","family":"Morel","given":"Pierre","non-dropping-particle":"","parse-names":false,"suffix":""},{"dropping-particle":"","family":"Matous","given":"Jeffrey","non-dropping-particle":"","parse-names":false,"suffix":""},{"dropping-particle":"","family":"Gregory","given":"Stephanie A.","non-dropping-particle":"","parse-names":false,"suffix":""},{"dropping-particle":"","family":"Kimby","given":"Eva","non-dropping-particle":"","parse-names":false,"suffix":""}],"container-title":"Blood","id":"ITEM-1","issue":"16","issued":{"date-parts":[["2009","4","16"]]},"page":"3673-3678","title":"Long-term outcomes to fludarabine and rituximab in Waldenström macroglobulinemia","type":"article-journal","volume":"113"},"uris":["http://www.mendeley.com/documents/?uuid=e11adc5e-b6bd-3284-816e-2de2267283a6"]},{"id":"ITEM-2","itemData":{"DOI":"10.3816/CLML.2011.n.029","ISSN":"21522650","abstract":"With the aim to assess the efficacy of subcutaneous cladribine in combination with rituximab, 29 newly diagnosed/pretreated WM patients were enrolled in a multicenter phase II trial. Intended therapy consisted of rituximab on day 1 followed by s.c. cladribine 0.1 mg/kg for 5 consecutive days, administered monthly for 4 cycles. The expression of genes involved in cladribine metabolism was evaluated. With a median follow-up of 50 months the ORR rate observed was 89.6% without any difference between newly or pretreated patients (P = .522). The therapy was well tolerated; no major infections were observed, no patients developed transformation to high-grade NHL nor myelodysplasia. Low expression levels of hCNT1 correlated with the failure to achieve a CR (P = .024). The combination of rituximab/cladribine is safe and effective in WM patients requiring treatment. The pharmacogenomic analysis suggests that hCNT1 might be beneficial in predicting clinical response to such a combination treatment. © 2011 Elsevier Inc. All rights reserved.","author":[{"dropping-particle":"","family":"Laszlo","given":"D.","non-dropping-particle":"","parse-names":false,"suffix":""},{"dropping-particle":"","family":"Andreola","given":"G.","non-dropping-particle":"","parse-names":false,"suffix":""},{"dropping-particle":"","family":"Rigacci","given":"L.","non-dropping-particle":"","parse-names":false,"suffix":""},{"dropping-particle":"","family":"Fabbri","given":"A.","non-dropping-particle":"","parse-names":false,"suffix":""},{"dropping-particle":"","family":"Rabascio","given":"C.","non-dropping-particle":"","parse-names":false,"suffix":""},{"dropping-particle":"","family":"Pinto","given":"A.","non-dropping-particle":"","parse-names":false,"suffix":""},{"dropping-particle":"","family":"Negri","given":"M.","non-dropping-particle":"","parse-names":false,"suffix":""},{"dropping-particle":"","family":"Martinelli","given":"G.","non-dropping-particle":"","parse-names":false,"suffix":""}],"container-title":"Clinical Lymphoma, Myeloma and Leukemia","id":"ITEM-2","issue":"1","issued":{"date-parts":[["2011","2","1"]]},"page":"130-132","title":"Rituximab and subcutaneous 2-chloro-2'-deoxyadenosine as therapy in untreated and relapsed Waldenström's macroglobulinemia","type":"paper-conference","volume":"11"},"uris":["http://www.mendeley.com/documents/?uuid=d8d7ac45-ef5e-3788-a997-476678a0077f"]},{"id":"ITEM-3","itemData":{"DOI":"10.1002/cncr.26303","ISSN":"0008543X","abstract":"BACKGROUND: The combination of fludarabine, cyclophosphamide, and rituximab (FCR) has produced promising results in chronic lymphocytic leukemia and other lymphoproliferative disorders. The authors report the final results from a multicenter, prospective study examining FCR in Waldenstrom macroglobulinemia (WM). METHODS: Forty-three patients with symptomatic WM that was untreated or pretreated with 1 line of chemotherapy received rituximab 375 mg/m 2 intravenously on day 1 and fludarabine 25 mg/m 2 and cyclophosphamide 250 mg/m 2 intravenously on days 2 through 4. FCR was repeated every 28 days for up to 6 courses. RESULTS: The overall response rate was 79%, and the major response rate of 74.4%, including 11.6% complete remissions (CRs) and 20.9% very good partial remissions. An amelioration of the quality of responses was observed during follow-up, leading to 18.6% of CRs. No differences in terms of responses were observed among previously treated or untreated patients. Among the clinical and laboratory features that were considered, only the β2-microglobulin level had a significant impact in terms of achieving a major response. The major toxicity reported was grade 3/4 neutropenia, which occurred in 45% of courses and was the main reason for treatment discontinuation. After the end of treatment, 19 patients (44%) had long-lasting episodes of neutropenia. Three patients developed myelodysplastic syndrome during follow-up. CONCLUSIONS: The FCR regimen was capable of neutralizing adverse prognostic factors and proved to be active in patients with WM, leading to rapid disease control and good-quality responses. Because myelosuppression was the main concern, further studies are warranted to optimize dosages and treatment duration. © 2011 American Cancer Society.","author":[{"dropping-particle":"","family":"Tedeschi","given":"Alessandra","non-dropping-particle":"","parse-names":false,"suffix":""},{"dropping-particle":"","family":"Benevolo","given":"Giulia","non-dropping-particle":"","parse-names":false,"suffix":""},{"dropping-particle":"","family":"Varettoni","given":"Marzia","non-dropping-particle":"","parse-names":false,"suffix":""},{"dropping-particle":"","family":"Battista","given":"Marta L.","non-dropping-particle":"","parse-names":false,"suffix":""},{"dropping-particle":"","family":"Zinzani","given":"Pier L.","non-dropping-particle":"","parse-names":false,"suffix":""},{"dropping-particle":"","family":"Visco","given":"Carlo","non-dropping-particle":"","parse-names":false,"suffix":""},{"dropping-particle":"","family":"Meneghini","given":"Vittorio","non-dropping-particle":"","parse-names":false,"suffix":""},{"dropping-particle":"","family":"Pioltelli","given":"Pietro","non-dropping-particle":"","parse-names":false,"suffix":""},{"dropping-particle":"","family":"Sacchi","given":"Stefano","non-dropping-particle":"","parse-names":false,"suffix":""},{"dropping-particle":"","family":"Ricci","given":"Francesca","non-dropping-particle":"","parse-names":false,"suffix":""},{"dropping-particle":"","family":"Nichelatti","given":"Michele","non-dropping-particle":"","parse-names":false,"suffix":""},{"dropping-particle":"","family":"Zaja","given":"Francesco","non-dropping-particle":"","parse-names":false,"suffix":""},{"dropping-particle":"","family":"Lazzarino","given":"Mario","non-dropping-particle":"","parse-names":false,"suffix":""},{"dropping-particle":"","family":"Vitolo","given":"Umbero","non-dropping-particle":"","parse-names":false,"suffix":""},{"dropping-particle":"","family":"Morra","given":"Enrica","non-dropping-particle":"","parse-names":false,"suffix":""}],"container-title":"Cancer","id":"ITEM-3","issue":"2","issued":{"date-parts":[["2012","1","15"]]},"page":"434-443","title":"Fludarabine plus cyclophosphamide and rituximab in waldenstrom macroglobulinemia: An effective but myelosuppressive regimen to be offered to patients with advanced disease","type":"article-journal","volume":"118"},"uris":["http://www.mendeley.com/documents/?uuid=20d56568-be22-3c2e-b4a7-52a9dc1dd73f"]},{"id":"ITEM-4","itemData":{"DOI":"10.1002/ajh.24405","ISSN":"10968652","abstract":"Waldenstrom's macroglobulinemia is generally treated with alkylating agents, purine analogs and monoclonal antibodies, alone or in combination. We report the outcomes of 82 patients (median age 61 years) treated with the RFC combination. Twenty-five patients were treatment-naive. RFC was administered every 4 weeks, for a median of five cycles. At treatment discontinuation, the overall response rate was 85.4%. The responses improved after treatment discontinuation in 25 patients, with a median time to best response achievement of 10.8 months, raising the major response rate (PR, VGPR and CR) from 64.6% to 76.8%. With a median follow-up of 47 months, the median progression-free survival time had not been reached (67% PFS at 48 months) and was influenced by age and treatment status before RFC. Likewise, the median time to next therapy had not been reached. Two cases of myelodysplastic syndrome/AML and 3 cases of transformation to aggressive lymphoma occurred. Thirteen patients died. The 3-year overall survival rate was 90%. Long-lasting cytopenias occurred in 19 patients. The RFC combination thus gave a high response rate and durable responses, even in heavily treatment-experienced patients. The high incidence of long-lasting cytopenia might be reduced by giving fewer courses and thereby minimizing myelotoxicity. Am. J. Hematol. 91:782–786, 2016. © 2016 Wiley Periodicals, Inc.","author":[{"dropping-particle":"","family":"Souchet","given":"Laetitia","non-dropping-particle":"","parse-names":false,"suffix":""},{"dropping-particle":"","family":"Levy","given":"Vincent","non-dropping-particle":"","parse-names":false,"suffix":""},{"dropping-particle":"","family":"Ouzegdouh","given":"Maya","non-dropping-particle":"","parse-names":false,"suffix":""},{"dropping-particle":"","family":"Tamburini","given":"Jérôme","non-dropping-particle":"","parse-names":false,"suffix":""},{"dropping-particle":"","family":"Delmer","given":"Alain","non-dropping-particle":"","parse-names":false,"suffix":""},{"dropping-particle":"","family":"Dupuis","given":"Jehan","non-dropping-particle":"","parse-names":false,"suffix":""},{"dropping-particle":"","family":"Gouill","given":"Steven","non-dropping-particle":"Le","parse-names":false,"suffix":""},{"dropping-particle":"","family":"Pégourié-Bandelier","given":"Brigitte","non-dropping-particle":"","parse-names":false,"suffix":""},{"dropping-particle":"","family":"Tournilhac","given":"Olivier","non-dropping-particle":"","parse-names":false,"suffix":""},{"dropping-particle":"","family":"Boubaya","given":"Marouanne","non-dropping-particle":"","parse-names":false,"suffix":""},{"dropping-particle":"","family":"Vargaftig","given":"Jacques","non-dropping-particle":"","parse-names":false,"suffix":""},{"dropping-particle":"","family":"Choquet","given":"Sylvain","non-dropping-particle":"","parse-names":false,"suffix":""},{"dropping-particle":"","family":"Leblond","given":"Véronique","non-dropping-particle":"","parse-names":false,"suffix":""}],"container-title":"American Journal of Hematology","id":"ITEM-4","issue":"8","issued":{"date-parts":[["2016","8","1"]]},"page":"782-786","publisher":"Wiley-Liss Inc.","title":"Efficacy and long-term toxicity of the rituximab-fludarabine-cyclophosphamide combination therapy in Waldenstrom's macroglobulinemia","type":"article-journal","volume":"91"},"uris":["http://www.mendeley.com/documents/?uuid=40e0fcc9-0735-3c19-b038-d93626315819"]}],"mendeley":{"formattedCitation":"[26–29]","plainTextFormattedCitation":"[26–29]","previouslyFormattedCitation":"[26–29]"},"properties":{"noteIndex":0},"schema":"https://github.com/citation-style-language/schema/raw/master/csl-citation.json"}</w:instrText>
      </w:r>
      <w:r w:rsidR="00923D82" w:rsidRPr="00FE2263">
        <w:fldChar w:fldCharType="separate"/>
      </w:r>
      <w:r w:rsidR="00D95255" w:rsidRPr="00FE2263">
        <w:rPr>
          <w:noProof/>
        </w:rPr>
        <w:t>[26–29]</w:t>
      </w:r>
      <w:r w:rsidR="00923D82" w:rsidRPr="00FE2263">
        <w:fldChar w:fldCharType="end"/>
      </w:r>
      <w:r w:rsidR="00580D79" w:rsidRPr="00FE2263">
        <w:t>.</w:t>
      </w:r>
    </w:p>
    <w:p w14:paraId="2CEEA1B2" w14:textId="3227D383" w:rsidR="00580D79" w:rsidRPr="00FE2263" w:rsidRDefault="00580D79" w:rsidP="00F817BC">
      <w:pPr>
        <w:pStyle w:val="afe"/>
        <w:ind w:firstLine="0"/>
        <w:rPr>
          <w:b/>
        </w:rPr>
      </w:pPr>
      <w:r w:rsidRPr="00FE2263">
        <w:rPr>
          <w:b/>
        </w:rPr>
        <w:t xml:space="preserve">Уровень убедительности рекомендаций </w:t>
      </w:r>
      <w:r w:rsidR="00923D82" w:rsidRPr="00FE2263">
        <w:rPr>
          <w:b/>
          <w:lang w:val="en-US"/>
        </w:rPr>
        <w:t>C</w:t>
      </w:r>
      <w:r w:rsidR="00923D82" w:rsidRPr="00FE2263">
        <w:rPr>
          <w:b/>
        </w:rPr>
        <w:t xml:space="preserve"> </w:t>
      </w:r>
      <w:r w:rsidRPr="00FE2263">
        <w:rPr>
          <w:b/>
        </w:rPr>
        <w:t xml:space="preserve">(уровень достоверности доказательств </w:t>
      </w:r>
      <w:r w:rsidR="00923D82" w:rsidRPr="00FE2263">
        <w:rPr>
          <w:b/>
        </w:rPr>
        <w:t>4</w:t>
      </w:r>
      <w:r w:rsidRPr="00FE2263">
        <w:rPr>
          <w:b/>
        </w:rPr>
        <w:t>).</w:t>
      </w:r>
    </w:p>
    <w:p w14:paraId="279B400D" w14:textId="41819E92" w:rsidR="0053565F" w:rsidRPr="00FE2263" w:rsidRDefault="008B7F08" w:rsidP="00D95255">
      <w:pPr>
        <w:pStyle w:val="afff8"/>
        <w:spacing w:before="0"/>
      </w:pPr>
      <w:r w:rsidRPr="00FE2263">
        <w:rPr>
          <w:rStyle w:val="affb"/>
          <w:b w:val="0"/>
          <w:bCs w:val="0"/>
        </w:rPr>
        <w:lastRenderedPageBreak/>
        <w:t xml:space="preserve">Пациентам с впервые верифицированной МВ </w:t>
      </w:r>
      <w:r w:rsidRPr="00FE2263">
        <w:rPr>
          <w:rStyle w:val="affc"/>
          <w:i w:val="0"/>
          <w:iCs w:val="0"/>
        </w:rPr>
        <w:t>с</w:t>
      </w:r>
      <w:r w:rsidRPr="00FE2263">
        <w:rPr>
          <w:rStyle w:val="affc"/>
        </w:rPr>
        <w:t xml:space="preserve"> </w:t>
      </w:r>
      <w:r w:rsidRPr="00FE2263">
        <w:rPr>
          <w:rStyle w:val="affc"/>
          <w:i w:val="0"/>
          <w:iCs w:val="0"/>
        </w:rPr>
        <w:t>низким уровнем моноклонального белка, медленно прогрессирующей болезнью, а также с сопутствующей патологией</w:t>
      </w:r>
      <w:r w:rsidRPr="00FE2263">
        <w:rPr>
          <w:rStyle w:val="affb"/>
        </w:rPr>
        <w:t xml:space="preserve"> рекомендуется</w:t>
      </w:r>
      <w:r w:rsidRPr="00FE2263">
        <w:t xml:space="preserve"> </w:t>
      </w:r>
      <w:r w:rsidR="00580D79" w:rsidRPr="00FE2263">
        <w:t xml:space="preserve">ритуксимаб** </w:t>
      </w:r>
      <w:r w:rsidR="0053565F" w:rsidRPr="00FE2263">
        <w:t>в монорежиме</w:t>
      </w:r>
      <w:r w:rsidR="00D95255" w:rsidRPr="00FE2263">
        <w:t xml:space="preserve"> </w:t>
      </w:r>
      <w:r w:rsidR="00D95255" w:rsidRPr="00FE2263">
        <w:fldChar w:fldCharType="begin" w:fldLock="1"/>
      </w:r>
      <w:r w:rsidR="00D95255" w:rsidRPr="00FE2263">
        <w:instrText>ADDIN CSL_CITATION {"citationItems":[{"id":"ITEM-1","itemData":{"DOI":"10.3816/clm.2005.n.014","ISSN":"1526-9655","PMID":"15794863","abstract":"Rituximab is an active agent for the treatment of Waldenstrom's macroglobulinemia. However, many patients do not respond to this agent and several others develop secondary resistance. In order to identify clinical and laboratory parameters that could predict a higher likelihood for response, we evaluated 54 patients who were treated with single-agent rituximab. Twenty-four patients (44%)exhibited &gt; or = 50% reduction of serum monoclonal protein. Previously untreated and pretreated patients had the same probability for response. Low response rates were noted in patients with serum monoclonal protein level &gt; or = 40 g/L (17%) and serum albumin level &lt; 35 g/L (14%). Furthermore, a multivariate analysis indicated that high serum monoclonal protein and low albumin were the dominant variables associated with shorter time to progression. The presence of 2, 1, or none of these variables was associated with median times to progression of 4 months, 11 months, and approximately 48 months, respectively. We conclude that patients with low levels of monoclonal protein and normal albumin are the best candidates for treatment with rituximab.","author":[{"dropping-particle":"","family":"Dimopoulos","given":"Meletios A","non-dropping-particle":"","parse-names":false,"suffix":""},{"dropping-particle":"","family":"Anagnostopoulos","given":"Athanasios","non-dropping-particle":"","parse-names":false,"suffix":""},{"dropping-particle":"","family":"Zervas","given":"Constantinos","non-dropping-particle":"","parse-names":false,"suffix":""},{"dropping-particle":"","family":"Kyrtsonis","given":"Marie C","non-dropping-particle":"","parse-names":false,"suffix":""},{"dropping-particle":"","family":"Zomas","given":"Athanasios","non-dropping-particle":"","parse-names":false,"suffix":""},{"dropping-particle":"","family":"Bourantas","given":"Constantinos","non-dropping-particle":"","parse-names":false,"suffix":""},{"dropping-particle":"","family":"Anagnostopoulos","given":"Nicolaos","non-dropping-particle":"","parse-names":false,"suffix":""},{"dropping-particle":"","family":"Pangalis","given":"Gerrassimos","non-dropping-particle":"","parse-names":false,"suffix":""}],"container-title":"Clinical lymphoma","id":"ITEM-1","issue":"4","issued":{"date-parts":[["2005","3"]]},"page":"270-2","title":"Predictive factors for response to rituximab in Waldenstrom's macroglobulinemia.","type":"article-journal","volume":"5"},"uris":["http://www.mendeley.com/documents/?uuid=8824f404-d36c-3ffb-885c-be910c13fa87"]},{"id":"ITEM-2","itemData":{"DOI":"10.1111/j.1365-2141.2011.08750.x","ISSN":"00071048","abstract":"This study examined the outcome of 248 Waldenstrom macroglobulinaemia (WM) rituximab-naïve patients who responded to a rituximab-containing regimen. Eighty-six patients (35%) subsequently received maintenance rituximab (M-Rituximab). No differences in baseline characteristics, and post-induction categorical responses between cohorts were observed. The median rituximab infusions during induction was 6 for both cohorts; and 8 over a 2-year period for patients receiving M-Rituximab. Categorical responses improved in 16/162 (10%) of observed, and 36/86 (41·8%) of M-Rituximab patients respectively, following induction therapy (P&lt; 0·0001). Both progression-free (56·3 vs. 28·6months; P=0·0001) and overall survival (Not reached versus 116months; P=0·0095) were longer in patients who received M-Rituximab. Improved progression-free survival was evident despite previous treatment status, induction with rituximab alone or in combination therapy (P≤0·0001). Best serum IgM response was lower (P&lt;0·0001), and haematocrit higher (P=0·001) for patients receiving M-Rituximab. Among patients receiving M-Rituximab, an increased number of infectious events were observed, but were mainly ≤grade 2 (P=0·008). The findings of this observational study suggest improved clinical outcomes following M-Rituximab in WM patients who respond to induction with a rituximab-containing regimen. Prospective studies aimed at clarifying the role of M-Rituximab therapy in WM patients are needed to confirm these findings. © 2011 Blackwell Publishing Ltd.","author":[{"dropping-particle":"","family":"Treon","given":"Steven P.","non-dropping-particle":"","parse-names":false,"suffix":""},{"dropping-particle":"","family":"Hanzis","given":"Christina","non-dropping-particle":"","parse-names":false,"suffix":""},{"dropping-particle":"","family":"Manning","given":"Robert J.","non-dropping-particle":"","parse-names":false,"suffix":""},{"dropping-particle":"","family":"Ioakimidis","given":"Leukothea","non-dropping-particle":"","parse-names":false,"suffix":""},{"dropping-particle":"","family":"Patterson","given":"Christopher J.","non-dropping-particle":"","parse-names":false,"suffix":""},{"dropping-particle":"","family":"Hunter","given":"Zachary R.","non-dropping-particle":"","parse-names":false,"suffix":""},{"dropping-particle":"","family":"Sheehy","given":"Patricia","non-dropping-particle":"","parse-names":false,"suffix":""},{"dropping-particle":"","family":"Turnbull","given":"Barry","non-dropping-particle":"","parse-names":false,"suffix":""}],"container-title":"British Journal of Haematology","id":"ITEM-2","issue":"3","issued":{"date-parts":[["2011","8"]]},"page":"357-362","title":"Maintenance Rituximab is associated with improved clinical outcome in rituximab naïve patients with Waldenstrom Macroglobulinaemia who respond to a rituximab-containing regimen","type":"article-journal","volume":"154"},"uris":["http://www.mendeley.com/documents/?uuid=8b50c9e5-ad16-33cb-9e11-e81d590ff167"]}],"mendeley":{"formattedCitation":"[18,23]","plainTextFormattedCitation":"[18,23]","previouslyFormattedCitation":"[18,23]"},"properties":{"noteIndex":0},"schema":"https://github.com/citation-style-language/schema/raw/master/csl-citation.json"}</w:instrText>
      </w:r>
      <w:r w:rsidR="00D95255" w:rsidRPr="00FE2263">
        <w:fldChar w:fldCharType="separate"/>
      </w:r>
      <w:r w:rsidR="00D95255" w:rsidRPr="00FE2263">
        <w:rPr>
          <w:noProof/>
        </w:rPr>
        <w:t>[18,23]</w:t>
      </w:r>
      <w:r w:rsidR="00D95255" w:rsidRPr="00FE2263">
        <w:fldChar w:fldCharType="end"/>
      </w:r>
    </w:p>
    <w:p w14:paraId="3FFA04A5" w14:textId="77777777" w:rsidR="0053565F" w:rsidRPr="00FE2263" w:rsidRDefault="0053565F" w:rsidP="00D95255">
      <w:pPr>
        <w:pStyle w:val="afe"/>
        <w:ind w:firstLine="0"/>
        <w:rPr>
          <w:b/>
        </w:rPr>
      </w:pPr>
      <w:r w:rsidRPr="00FE2263">
        <w:rPr>
          <w:b/>
        </w:rPr>
        <w:t>Уровень убедительности рекомендаций B (уровень достоверности доказательств 3).</w:t>
      </w:r>
    </w:p>
    <w:p w14:paraId="59BDE348" w14:textId="4071BF9B" w:rsidR="00580D79" w:rsidRPr="00FE2263" w:rsidRDefault="0053565F" w:rsidP="00D95255">
      <w:pPr>
        <w:pStyle w:val="afff8"/>
        <w:spacing w:before="0"/>
      </w:pPr>
      <w:r w:rsidRPr="00FE2263">
        <w:rPr>
          <w:rStyle w:val="affb"/>
          <w:b w:val="0"/>
          <w:bCs w:val="0"/>
        </w:rPr>
        <w:t xml:space="preserve">Пациентам с впервые верифицированной МВ </w:t>
      </w:r>
      <w:r w:rsidRPr="00FE2263">
        <w:rPr>
          <w:rStyle w:val="affc"/>
          <w:i w:val="0"/>
          <w:iCs w:val="0"/>
        </w:rPr>
        <w:t>с</w:t>
      </w:r>
      <w:r w:rsidRPr="00FE2263">
        <w:rPr>
          <w:rStyle w:val="affc"/>
        </w:rPr>
        <w:t xml:space="preserve"> </w:t>
      </w:r>
      <w:r w:rsidRPr="00FE2263">
        <w:rPr>
          <w:rStyle w:val="affc"/>
          <w:i w:val="0"/>
          <w:iCs w:val="0"/>
        </w:rPr>
        <w:t>низким уровнем моноклонального белка, медленно прогрессирующей болезнью, а также с сопутствующей патологией</w:t>
      </w:r>
      <w:r w:rsidR="00D95255" w:rsidRPr="00FE2263">
        <w:rPr>
          <w:rStyle w:val="affc"/>
          <w:i w:val="0"/>
          <w:iCs w:val="0"/>
        </w:rPr>
        <w:t xml:space="preserve"> при невозможности назначения ритуксимаба**</w:t>
      </w:r>
      <w:r w:rsidRPr="00FE2263">
        <w:rPr>
          <w:rStyle w:val="affb"/>
        </w:rPr>
        <w:t xml:space="preserve"> рекомендуется</w:t>
      </w:r>
      <w:r w:rsidRPr="00FE2263" w:rsidDel="0053565F">
        <w:t xml:space="preserve"> </w:t>
      </w:r>
      <w:r w:rsidR="00580D79" w:rsidRPr="00FE2263">
        <w:t>хлорамбуцил** в монорежиме</w:t>
      </w:r>
      <w:r w:rsidR="00D95255" w:rsidRPr="00FE2263">
        <w:t xml:space="preserve"> </w:t>
      </w:r>
      <w:r w:rsidR="00D95255" w:rsidRPr="00FE2263">
        <w:fldChar w:fldCharType="begin" w:fldLock="1"/>
      </w:r>
      <w:r w:rsidR="00D95255" w:rsidRPr="00FE2263">
        <w:instrText>ADDIN CSL_CITATION {"citationItems":[{"id":"ITEM-1","itemData":{"DOI":"10.1046/j.1365-2141.2000.01918.x","ISSN":"00071048","abstract":"This prospective study compared continuous and intermittent chlorambucil therapy of untreated Waldenstrom's macroglobulinaemia. The diagnosis was established by the presence of an IsM monoclonal (M-) protein in the serum, an infiltrate of lymphocytes and plasma cells in the bone marrow, anaemia or other laboratory abnormalities, physical findings or constitutional symptoms. Patients were randomized to receive chlorambucil 0.1 mg/kg/d or chlorambucil 0.3 mg/kg/d orally for 7 d, repeated every 6 weeks. Criteria for response included 50% or more reduction of serum M-protein, increase in haemoglobin level of 2 g/dl without transfusion, ≥ 50% decrease of urine M-protein, or a reduction of 2 cm in the size of the liver, spleen or lymph nodes. Forty-six patients were randomized to continuous chlorambucil (n = 24) or to intermittent chlorambucil (n = 22). Nineteen (79%) (95% CI = 58-93) of the 24 patients given continuous therapy had an objective improvement by either reduction of serum M-protein or increase in haemoglobin. Fifteen (68%) (95% CI = 45-86) of the 22 patients given chlorambucil intermittently had an objective response. The size of the liver decreased by ≥2 cm in 55% of patients, and the size of the spleen decreased ≥2 cm in 67%. Lymphadenopathy decreased in 71%. Acute leukaemia or refractory anaemia developed in four patients. The median duration of survival was 5.4 years, and there was no difference between the regimens. Chlorambucil is effective for the treatment of Waldenstrom's macroglobulinaemia. Patients must be treated for at least 6 months before therapy is abandoned because response is slow. Chlorambucil is an effective agent and should be compared with purine analogues or rituxan (Rituximab) in a prospective study.","author":[{"dropping-particle":"","family":"Kyle","given":"Robert A.","non-dropping-particle":"","parse-names":false,"suffix":""},{"dropping-particle":"","family":"Greipp","given":"Philip R.","non-dropping-particle":"","parse-names":false,"suffix":""},{"dropping-particle":"","family":"Gertz","given":"Morie A.","non-dropping-particle":"","parse-names":false,"suffix":""},{"dropping-particle":"","family":"Witzig","given":"Thomas E.","non-dropping-particle":"","parse-names":false,"suffix":""},{"dropping-particle":"","family":"Lust","given":"John A.","non-dropping-particle":"","parse-names":false,"suffix":""},{"dropping-particle":"","family":"Lacy","given":"Martha Q.","non-dropping-particle":"","parse-names":false,"suffix":""},{"dropping-particle":"","family":"Therneau","given":"Terry M.","non-dropping-particle":"","parse-names":false,"suffix":""}],"container-title":"British Journal of Haematology","id":"ITEM-1","issue":"4","issued":{"date-parts":[["2000","3"]]},"page":"737-742","title":"Waldenstrom's macroglobulinaemia: A prospective study comparing daily intermittent oral chlorambucil","type":"article-journal","volume":"108"},"uris":["http://www.mendeley.com/documents/?uuid=d09cbf44-f48a-39ee-a5dd-86aad6fd5010"]}],"mendeley":{"formattedCitation":"[30]","plainTextFormattedCitation":"[30]","previouslyFormattedCitation":"[30]"},"properties":{"noteIndex":0},"schema":"https://github.com/citation-style-language/schema/raw/master/csl-citation.json"}</w:instrText>
      </w:r>
      <w:r w:rsidR="00D95255" w:rsidRPr="00FE2263">
        <w:fldChar w:fldCharType="separate"/>
      </w:r>
      <w:r w:rsidR="00D95255" w:rsidRPr="00FE2263">
        <w:rPr>
          <w:noProof/>
        </w:rPr>
        <w:t>[30]</w:t>
      </w:r>
      <w:r w:rsidR="00D95255" w:rsidRPr="00FE2263">
        <w:fldChar w:fldCharType="end"/>
      </w:r>
      <w:r w:rsidR="00580D79" w:rsidRPr="00FE2263">
        <w:t>.</w:t>
      </w:r>
    </w:p>
    <w:p w14:paraId="64C53525" w14:textId="77777777" w:rsidR="00580D79" w:rsidRPr="00FE2263" w:rsidRDefault="00580D79" w:rsidP="00F817BC">
      <w:pPr>
        <w:pStyle w:val="afe"/>
        <w:ind w:firstLine="0"/>
        <w:rPr>
          <w:b/>
        </w:rPr>
      </w:pPr>
      <w:r w:rsidRPr="00FE2263">
        <w:rPr>
          <w:b/>
        </w:rPr>
        <w:t xml:space="preserve">Уровень убедительности рекомендаций </w:t>
      </w:r>
      <w:r w:rsidRPr="00FE2263">
        <w:rPr>
          <w:b/>
          <w:lang w:val="en-US"/>
        </w:rPr>
        <w:t>B</w:t>
      </w:r>
      <w:r w:rsidRPr="00FE2263">
        <w:rPr>
          <w:b/>
        </w:rPr>
        <w:t xml:space="preserve"> (уровень достоверности доказательств 2).</w:t>
      </w:r>
    </w:p>
    <w:p w14:paraId="7C94AD2C" w14:textId="61F09F38" w:rsidR="00580D79" w:rsidRPr="00FE2263" w:rsidRDefault="008B7F08" w:rsidP="00D95255">
      <w:pPr>
        <w:pStyle w:val="afff8"/>
        <w:spacing w:before="0"/>
      </w:pPr>
      <w:r w:rsidRPr="00FE2263">
        <w:rPr>
          <w:rStyle w:val="affb"/>
          <w:b w:val="0"/>
          <w:bCs w:val="0"/>
        </w:rPr>
        <w:t>Пациентам с впервые верифицированной МВ, которым не может быть назначена химиотерапия,</w:t>
      </w:r>
      <w:r w:rsidRPr="00FE2263">
        <w:rPr>
          <w:rStyle w:val="affb"/>
        </w:rPr>
        <w:t xml:space="preserve"> рекомендуется</w:t>
      </w:r>
      <w:r w:rsidRPr="00FE2263">
        <w:t xml:space="preserve"> </w:t>
      </w:r>
      <w:r w:rsidR="00580D79" w:rsidRPr="00FE2263">
        <w:t>ибрутиниб**в монорежиме</w:t>
      </w:r>
      <w:r w:rsidR="00D95255" w:rsidRPr="00FE2263">
        <w:t xml:space="preserve"> </w:t>
      </w:r>
      <w:r w:rsidR="00D95255" w:rsidRPr="00FE2263">
        <w:fldChar w:fldCharType="begin" w:fldLock="1"/>
      </w:r>
      <w:r w:rsidR="00D95255" w:rsidRPr="00FE2263">
        <w:instrText>ADDIN CSL_CITATION {"citationItems":[{"id":"ITEM-1","itemData":{"DOI":"10.1200/JCO.2018.78.6426","ISSN":"15277755","abstract":"Purpose Ibrutinib is active in previously treated Waldenström macroglobulinemia (WM). MYD88 mutations (MYD88 MUT) and CXCR4 mutations (CXCR4MUT) affect ibrutinib response. We report on a prospective study of ibrutinib monotherapy in symptomatic, untreated patients with WM, and the effect of CXCR4 MUT status on outcome. Patients and Methods Symptomatic, treatment-naïve patients with WM were eligible. Ibrutinib (420 mg) was administered daily until progressionorunacceptable toxicity. All tumors were genotyped for MYD88MUT and CXCR4 MUT. Results A total of 30 patients with WM received ibrutinib. All carried MYD88 MUT, and 14 (47%) carried a CXCR4 MUT. After ibrutinib treatment, median serum IgM levels declined from 4,370 to 1,513 mg/dL, bone marrow involvement declined from 65% to 20%, and hemoglobin level rose from 10.3 to 13.9 g/dL (P, .001 for all comparisons). Overall (minor or more than minor) and major (partial or greater than partial) responses for all patients were 100% and 83%, respectively. Rates of major (94% v 71%) and very good partial (31 v 7%) responses were higher and time to major responses more rapid (1.8 v 7.3 months; P = 0.01) in patients with wildtypeCXCR4versus those with CXCR4MUT, respectively. With a median follow-up of 14.6 months, disease in two patients (both with CXCR4MUT) progressed. The 18-month, estimated progression-free survival is 92% (95% CI, 73% to 98%). All patients are alive. Grade 2/3 treatment-related toxicities in . 5% of patients included arthralgia (7%), bruising (7%), neutropenia (7%), upper respiratory tract infection (7%), urinary tract infection (7%), atrial fibrillation (10%), and hypertension (13%). There were no grade 4 or unexpected toxicities. Conclusion Ibrutinib is highly active, produces durable responses, and is safe as primary therapy in patients with symptomatic WM. CXCR4 MUT status affects responses to ibrutinib.","author":[{"dropping-particle":"","family":"Treon","given":"Steven P.","non-dropping-particle":"","parse-names":false,"suffix":""},{"dropping-particle":"","family":"Gustine","given":"Joshua","non-dropping-particle":"","parse-names":false,"suffix":""},{"dropping-particle":"","family":"Meid","given":"Kirsten","non-dropping-particle":"","parse-names":false,"suffix":""},{"dropping-particle":"","family":"Yang","given":"Guang","non-dropping-particle":"","parse-names":false,"suffix":""},{"dropping-particle":"","family":"Xu","given":"Lian","non-dropping-particle":"","parse-names":false,"suffix":""},{"dropping-particle":"","family":"Liu","given":"Xia","non-dropping-particle":"","parse-names":false,"suffix":""},{"dropping-particle":"","family":"Demos","given":"Maria","non-dropping-particle":"","parse-names":false,"suffix":""},{"dropping-particle":"","family":"Kofides","given":"Amanda","non-dropping-particle":"","parse-names":false,"suffix":""},{"dropping-particle":"","family":"Tsakmaklis","given":"Nicholas","non-dropping-particle":"","parse-names":false,"suffix":""},{"dropping-particle":"","family":"Chen","given":"Jiaji G.","non-dropping-particle":"","parse-names":false,"suffix":""},{"dropping-particle":"","family":"Munshi","given":"Manit","non-dropping-particle":"","parse-names":false,"suffix":""},{"dropping-particle":"","family":"Chan","given":"Gloria","non-dropping-particle":"","parse-names":false,"suffix":""},{"dropping-particle":"","family":"Dubeau","given":"Toni","non-dropping-particle":"","parse-names":false,"suffix":""},{"dropping-particle":"","family":"Raje","given":"Noopur","non-dropping-particle":"","parse-names":false,"suffix":""},{"dropping-particle":"","family":"Yee","given":"Andrew","non-dropping-particle":"","parse-names":false,"suffix":""},{"dropping-particle":"","family":"O’Donnell","given":"Elizabeth","non-dropping-particle":"","parse-names":false,"suffix":""},{"dropping-particle":"","family":"Hunter","given":"Zachary R.","non-dropping-particle":"","parse-names":false,"suffix":""},{"dropping-particle":"","family":"Castillo","given":"Jorge J.","non-dropping-particle":"","parse-names":false,"suffix":""}],"container-title":"Journal of Clinical Oncology","id":"ITEM-1","issue":"27","issued":{"date-parts":[["2018","9","20"]]},"page":"2755-2761","publisher":"American Society of Clinical Oncology","title":"Ibrutinib monotherapy in symptomatic, treatment-naïve patients with waldenström macroglobulinemia","type":"article-journal","volume":"36"},"uris":["http://www.mendeley.com/documents/?uuid=bc17dd92-a90e-389d-b969-2cb744dd417f"]}],"mendeley":{"formattedCitation":"[31]","plainTextFormattedCitation":"[31]","previouslyFormattedCitation":"[31]"},"properties":{"noteIndex":0},"schema":"https://github.com/citation-style-language/schema/raw/master/csl-citation.json"}</w:instrText>
      </w:r>
      <w:r w:rsidR="00D95255" w:rsidRPr="00FE2263">
        <w:fldChar w:fldCharType="separate"/>
      </w:r>
      <w:r w:rsidR="00D95255" w:rsidRPr="00FE2263">
        <w:rPr>
          <w:noProof/>
        </w:rPr>
        <w:t>[31]</w:t>
      </w:r>
      <w:r w:rsidR="00D95255" w:rsidRPr="00FE2263">
        <w:fldChar w:fldCharType="end"/>
      </w:r>
      <w:r w:rsidRPr="00FE2263">
        <w:t>.</w:t>
      </w:r>
    </w:p>
    <w:p w14:paraId="6EC45DED" w14:textId="1EDCFA27" w:rsidR="00580D79" w:rsidRPr="00FE2263" w:rsidRDefault="00580D79" w:rsidP="00F817BC">
      <w:pPr>
        <w:pStyle w:val="afe"/>
        <w:ind w:firstLine="0"/>
        <w:rPr>
          <w:b/>
        </w:rPr>
      </w:pPr>
      <w:r w:rsidRPr="00FE2263">
        <w:rPr>
          <w:b/>
        </w:rPr>
        <w:t xml:space="preserve">Уровень убедительности рекомендаций </w:t>
      </w:r>
      <w:r w:rsidR="00A64208" w:rsidRPr="00FE2263">
        <w:rPr>
          <w:b/>
        </w:rPr>
        <w:t xml:space="preserve">С </w:t>
      </w:r>
      <w:r w:rsidRPr="00FE2263">
        <w:rPr>
          <w:b/>
        </w:rPr>
        <w:t xml:space="preserve">(уровень достоверности доказательств </w:t>
      </w:r>
      <w:r w:rsidR="00A64208" w:rsidRPr="00FE2263">
        <w:rPr>
          <w:b/>
        </w:rPr>
        <w:t>4</w:t>
      </w:r>
      <w:r w:rsidRPr="00FE2263">
        <w:rPr>
          <w:b/>
        </w:rPr>
        <w:t>).</w:t>
      </w:r>
    </w:p>
    <w:p w14:paraId="7E54517E" w14:textId="69A9D32C" w:rsidR="00580D79" w:rsidRPr="00FE2263" w:rsidRDefault="00580D79" w:rsidP="00D95255">
      <w:pPr>
        <w:pStyle w:val="afff8"/>
        <w:spacing w:before="0"/>
      </w:pPr>
      <w:r w:rsidRPr="00FE2263">
        <w:rPr>
          <w:rStyle w:val="affb"/>
        </w:rPr>
        <w:t>Не рекомендуется</w:t>
      </w:r>
      <w:r w:rsidRPr="00FE2263">
        <w:t xml:space="preserve"> начало терапии молодых пациентов с МВ аналогами нуклеозидов (флударабин**, кладрибин**), а также хлорамбуцилом**</w:t>
      </w:r>
      <w:r w:rsidR="00D95255" w:rsidRPr="00FE2263">
        <w:t xml:space="preserve"> </w:t>
      </w:r>
      <w:r w:rsidR="00D95255" w:rsidRPr="00FE2263">
        <w:fldChar w:fldCharType="begin" w:fldLock="1"/>
      </w:r>
      <w:r w:rsidR="00FF0157" w:rsidRPr="00FE2263">
        <w:instrText>ADDIN CSL_CITATION {"citationItems":[{"id":"ITEM-1","itemData":{"DOI":"10.1200/JCO.2008.17.7865","ISSN":"0732183X","abstract":"Waldenström macroglobulinemia (WM) is a distinct B-cell lymphoproliferative disorder characterized by lymphoplasmacytic bone marrow infiltration along with an immunoglobulin M (lgM) monoclonal gammopathy. Patients with disease-related cytopenias, bulky adenopathy or organomegaly, symptomatic hyperviscosity, severe neuropathy, amyloidosis, cryoglobulinemia, cold agglutinin disease, or evidence of disease transformation should be considered for immediate therapy. Initiation of therapy should not be based on serum lgM levels alone, and asymptomatic patients should be observed. Individual patient considerations should be considered when deciding on a first-line agent including the presence of cytopenias, need for rapid disease control, age, and candidacy for autologous transplantation. Therapeutic outcomes should be evaluated using updated criteria. As part of the Fourth International Workshop on Waldenström's Macroglobulinemia, a consensus panel updated its recommendations on both first-line and salvage therapy in view of recently published and ongoing clinical trials. The panel considered encouraging results from recent studies of first-line combinations such as rituximab with nucleoside analogs with or without alkylating agents or with cyclophosphamide-based therapies (eg, cyclophosphamide, doxorubicin, vincristine, and prednisone or cyclophosphamide and dexamethasone) or the combination of rituximab with thalidomide. Such therapeutic approaches are likely to yield responses at least as good as, if not better than, monotherapy with any of the alkylating agents, nucleoside analogs, or rituximab. In the salvage setting, reuse of a first-line regimen or use of a different regimen should be considered along with bortezomib, alemtuzumab, autologous transplantation, and, in selected circumstances, allogeneic transplantation. Finally, the panel reaffirmed its encouragement of the active enrollment of patients with WM onto innovative clinical trials whenever possible. © 2008 by American Society of Clinical Oncology.","author":[{"dropping-particle":"","family":"Dimopoulos","given":"Meletios Athanasios","non-dropping-particle":"","parse-names":false,"suffix":""},{"dropping-particle":"","family":"Gertz","given":"Morie A.","non-dropping-particle":"","parse-names":false,"suffix":""},{"dropping-particle":"","family":"Kastritis","given":"Efstathios","non-dropping-particle":"","parse-names":false,"suffix":""},{"dropping-particle":"","family":"Garcia-Sanz","given":"Ramon","non-dropping-particle":"","parse-names":false,"suffix":""},{"dropping-particle":"","family":"Kimby","given":"Eva K.","non-dropping-particle":"","parse-names":false,"suffix":""},{"dropping-particle":"","family":"LeBlond","given":"Veronique","non-dropping-particle":"","parse-names":false,"suffix":""},{"dropping-particle":"","family":"Fermand","given":"Jean Paul","non-dropping-particle":"","parse-names":false,"suffix":""},{"dropping-particle":"","family":"Merlini","given":"Giampaolo","non-dropping-particle":"","parse-names":false,"suffix":""},{"dropping-particle":"","family":"Morel","given":"Pierre","non-dropping-particle":"","parse-names":false,"suffix":""},{"dropping-particle":"","family":"Morra","given":"Enrica","non-dropping-particle":"","parse-names":false,"suffix":""},{"dropping-particle":"","family":"Ocio","given":"Enrique M.","non-dropping-particle":"","parse-names":false,"suffix":""},{"dropping-particle":"","family":"Owen","given":"Roger","non-dropping-particle":"","parse-names":false,"suffix":""},{"dropping-particle":"","family":"Ghobrial","given":"Irene M.","non-dropping-particle":"","parse-names":false,"suffix":""},{"dropping-particle":"","family":"Seymour","given":"John","non-dropping-particle":"","parse-names":false,"suffix":""},{"dropping-particle":"","family":"Kyle","given":"Robert A.","non-dropping-particle":"","parse-names":false,"suffix":""},{"dropping-particle":"","family":"Treon","given":"Steven P.","non-dropping-particle":"","parse-names":false,"suffix":""}],"container-title":"Journal of Clinical Oncology","id":"ITEM-1","issue":"1","issued":{"date-parts":[["2009","1","1"]]},"page":"120-126","title":"Update on treatment recommendations from the fourth international workshop on Waldenström's macroglobulinemia","type":"article","volume":"27"},"uris":["http://www.mendeley.com/documents/?uuid=3ddfaef9-3636-30c5-b3e4-f1540e17d2dc"]}],"mendeley":{"formattedCitation":"[32]","plainTextFormattedCitation":"[32]","previouslyFormattedCitation":"[32]"},"properties":{"noteIndex":0},"schema":"https://github.com/citation-style-language/schema/raw/master/csl-citation.json"}</w:instrText>
      </w:r>
      <w:r w:rsidR="00D95255" w:rsidRPr="00FE2263">
        <w:fldChar w:fldCharType="separate"/>
      </w:r>
      <w:r w:rsidR="00D95255" w:rsidRPr="00FE2263">
        <w:rPr>
          <w:noProof/>
        </w:rPr>
        <w:t>[32]</w:t>
      </w:r>
      <w:r w:rsidR="00D95255" w:rsidRPr="00FE2263">
        <w:fldChar w:fldCharType="end"/>
      </w:r>
      <w:r w:rsidRPr="00FE2263">
        <w:t>.</w:t>
      </w:r>
    </w:p>
    <w:p w14:paraId="03C74D7B" w14:textId="13BE573A" w:rsidR="00580D79" w:rsidRPr="00FE2263" w:rsidRDefault="00580D79" w:rsidP="00F817BC">
      <w:pPr>
        <w:pStyle w:val="afe"/>
        <w:ind w:firstLine="0"/>
        <w:rPr>
          <w:b/>
        </w:rPr>
      </w:pPr>
      <w:r w:rsidRPr="00FE2263">
        <w:rPr>
          <w:b/>
        </w:rPr>
        <w:t xml:space="preserve">Уровень убедительности рекомендаций </w:t>
      </w:r>
      <w:r w:rsidR="00A64208" w:rsidRPr="00FE2263">
        <w:rPr>
          <w:b/>
        </w:rPr>
        <w:t xml:space="preserve">С </w:t>
      </w:r>
      <w:r w:rsidRPr="00FE2263">
        <w:rPr>
          <w:b/>
        </w:rPr>
        <w:t xml:space="preserve">(уровень достоверности доказательств </w:t>
      </w:r>
      <w:r w:rsidR="00A64208" w:rsidRPr="00FE2263">
        <w:rPr>
          <w:b/>
        </w:rPr>
        <w:t>5</w:t>
      </w:r>
      <w:r w:rsidRPr="00FE2263">
        <w:rPr>
          <w:b/>
        </w:rPr>
        <w:t>).</w:t>
      </w:r>
    </w:p>
    <w:p w14:paraId="0FF42128" w14:textId="77777777" w:rsidR="00580D79" w:rsidRPr="00FE2263" w:rsidRDefault="00580D79" w:rsidP="00F817BC">
      <w:pPr>
        <w:pStyle w:val="afd"/>
        <w:spacing w:beforeAutospacing="0" w:afterAutospacing="0" w:line="360" w:lineRule="auto"/>
      </w:pPr>
      <w:r w:rsidRPr="00FE2263">
        <w:rPr>
          <w:rStyle w:val="affb"/>
        </w:rPr>
        <w:t>Комментарии:</w:t>
      </w:r>
      <w:r w:rsidRPr="00FE2263">
        <w:rPr>
          <w:rStyle w:val="affc"/>
        </w:rPr>
        <w:t xml:space="preserve"> данные препараты не следует использовать в качестве терапии первой линии, так как это может помешать адекватному сбору ГСК в случае принятия решения о проведении высокодозной химиотерапии с ТГСК при рецидиве заболевания в группе молодых соматически-сохранных пациентов. </w:t>
      </w:r>
    </w:p>
    <w:p w14:paraId="23A8BB39" w14:textId="77777777" w:rsidR="00580D79" w:rsidRPr="00FE2263" w:rsidRDefault="00580D79" w:rsidP="00D95255">
      <w:pPr>
        <w:pStyle w:val="2"/>
        <w:spacing w:before="0"/>
      </w:pPr>
      <w:bookmarkStart w:id="50" w:name="_Toc33974227"/>
      <w:bookmarkStart w:id="51" w:name="_Toc66184319"/>
      <w:r w:rsidRPr="00FE2263">
        <w:t>3.3 Поддерживающая терапия</w:t>
      </w:r>
      <w:bookmarkEnd w:id="50"/>
      <w:bookmarkEnd w:id="51"/>
    </w:p>
    <w:p w14:paraId="1B233C52" w14:textId="7EBE6368" w:rsidR="00580D79" w:rsidRPr="00FE2263" w:rsidRDefault="00580D79" w:rsidP="00FF0157">
      <w:pPr>
        <w:pStyle w:val="afff8"/>
        <w:spacing w:before="0"/>
        <w:rPr>
          <w:rFonts w:eastAsiaTheme="minorEastAsia"/>
        </w:rPr>
      </w:pPr>
      <w:r w:rsidRPr="00FE2263">
        <w:rPr>
          <w:rStyle w:val="affb"/>
        </w:rPr>
        <w:t>Рекомендуется</w:t>
      </w:r>
      <w:r w:rsidRPr="00FE2263">
        <w:t xml:space="preserve"> ритуксимаб ** по 375 мг/м</w:t>
      </w:r>
      <w:r w:rsidRPr="00FE2263">
        <w:rPr>
          <w:vertAlign w:val="superscript"/>
        </w:rPr>
        <w:t>2</w:t>
      </w:r>
      <w:r w:rsidRPr="00FE2263">
        <w:t xml:space="preserve"> каждые 3 месяца в течение 2 лет</w:t>
      </w:r>
      <w:r w:rsidR="00D95255" w:rsidRPr="00FE2263">
        <w:t xml:space="preserve"> </w:t>
      </w:r>
      <w:r w:rsidR="00FF0157" w:rsidRPr="00FE2263">
        <w:fldChar w:fldCharType="begin" w:fldLock="1"/>
      </w:r>
      <w:r w:rsidR="00FF0157" w:rsidRPr="00FE2263">
        <w:instrText>ADDIN CSL_CITATION {"citationItems":[{"id":"ITEM-1","itemData":{"DOI":"10.1111/j.1365-2141.2011.08750.x","ISSN":"00071048","abstract":"This study examined the outcome of 248 Waldenstrom macroglobulinaemia (WM) rituximab-naïve patients who responded to a rituximab-containing regimen. Eighty-six patients (35%) subsequently received maintenance rituximab (M-Rituximab). No differences in baseline characteristics, and post-induction categorical responses between cohorts were observed. The median rituximab infusions during induction was 6 for both cohorts; and 8 over a 2-year period for patients receiving M-Rituximab. Categorical responses improved in 16/162 (10%) of observed, and 36/86 (41·8%) of M-Rituximab patients respectively, following induction therapy (P&lt; 0·0001). Both progression-free (56·3 vs. 28·6months; P=0·0001) and overall survival (Not reached versus 116months; P=0·0095) were longer in patients who received M-Rituximab. Improved progression-free survival was evident despite previous treatment status, induction with rituximab alone or in combination therapy (P≤0·0001). Best serum IgM response was lower (P&lt;0·0001), and haematocrit higher (P=0·001) for patients receiving M-Rituximab. Among patients receiving M-Rituximab, an increased number of infectious events were observed, but were mainly ≤grade 2 (P=0·008). The findings of this observational study suggest improved clinical outcomes following M-Rituximab in WM patients who respond to induction with a rituximab-containing regimen. Prospective studies aimed at clarifying the role of M-Rituximab therapy in WM patients are needed to confirm these findings. © 2011 Blackwell Publishing Ltd.","author":[{"dropping-particle":"","family":"Treon","given":"Steven P.","non-dropping-particle":"","parse-names":false,"suffix":""},{"dropping-particle":"","family":"Hanzis","given":"Christina","non-dropping-particle":"","parse-names":false,"suffix":""},{"dropping-particle":"","family":"Manning","given":"Robert J.","non-dropping-particle":"","parse-names":false,"suffix":""},{"dropping-particle":"","family":"Ioakimidis","given":"Leukothea","non-dropping-particle":"","parse-names":false,"suffix":""},{"dropping-particle":"","family":"Patterson","given":"Christopher J.","non-dropping-particle":"","parse-names":false,"suffix":""},{"dropping-particle":"","family":"Hunter","given":"Zachary R.","non-dropping-particle":"","parse-names":false,"suffix":""},{"dropping-particle":"","family":"Sheehy","given":"Patricia","non-dropping-particle":"","parse-names":false,"suffix":""},{"dropping-particle":"","family":"Turnbull","given":"Barry","non-dropping-particle":"","parse-names":false,"suffix":""}],"container-title":"British Journal of Haematology","id":"ITEM-1","issue":"3","issued":{"date-parts":[["2011","8"]]},"page":"357-362","title":"Maintenance Rituximab is associated with improved clinical outcome in rituximab naïve patients with Waldenstrom Macroglobulinaemia who respond to a rituximab-containing regimen","type":"article-journal","volume":"154"},"uris":["http://www.mendeley.com/documents/?uuid=8b50c9e5-ad16-33cb-9e11-e81d590ff167"]}],"mendeley":{"formattedCitation":"[23]","plainTextFormattedCitation":"[23]","previouslyFormattedCitation":"[23]"},"properties":{"noteIndex":0},"schema":"https://github.com/citation-style-language/schema/raw/master/csl-citation.json"}</w:instrText>
      </w:r>
      <w:r w:rsidR="00FF0157" w:rsidRPr="00FE2263">
        <w:fldChar w:fldCharType="separate"/>
      </w:r>
      <w:r w:rsidR="00FF0157" w:rsidRPr="00FE2263">
        <w:rPr>
          <w:noProof/>
        </w:rPr>
        <w:t>[23]</w:t>
      </w:r>
      <w:r w:rsidR="00FF0157" w:rsidRPr="00FE2263">
        <w:fldChar w:fldCharType="end"/>
      </w:r>
      <w:r w:rsidRPr="00FE2263">
        <w:t>.</w:t>
      </w:r>
    </w:p>
    <w:p w14:paraId="31CDDBA0" w14:textId="77777777" w:rsidR="00580D79" w:rsidRPr="00FE2263" w:rsidRDefault="00580D79" w:rsidP="00F817BC">
      <w:pPr>
        <w:pStyle w:val="afe"/>
        <w:ind w:firstLine="0"/>
        <w:rPr>
          <w:b/>
        </w:rPr>
      </w:pPr>
      <w:r w:rsidRPr="00FE2263">
        <w:rPr>
          <w:b/>
        </w:rPr>
        <w:t>Уровень убедительности рекомендаций С (уровень достоверности доказательств 3).</w:t>
      </w:r>
    </w:p>
    <w:p w14:paraId="416F47B1" w14:textId="77777777" w:rsidR="00580D79" w:rsidRPr="00FE2263" w:rsidRDefault="00580D79" w:rsidP="00F817BC">
      <w:pPr>
        <w:pStyle w:val="afd"/>
        <w:spacing w:beforeAutospacing="0" w:afterAutospacing="0" w:line="360" w:lineRule="auto"/>
        <w:rPr>
          <w:rStyle w:val="affc"/>
        </w:rPr>
      </w:pPr>
      <w:r w:rsidRPr="00FE2263">
        <w:rPr>
          <w:rStyle w:val="affb"/>
        </w:rPr>
        <w:t>Комментарии:</w:t>
      </w:r>
      <w:r w:rsidRPr="00FE2263">
        <w:rPr>
          <w:rStyle w:val="affc"/>
        </w:rPr>
        <w:t xml:space="preserve"> Вопрос о поддерживающей терапии ритуксимабом** при МВ обсуждается. В отдельных центрах назначают ритуксимаб** пациентам МВ после успешного лечения по программах с включением этого препарата по 375 мг/м2 каждые 3 месяца в течение 2 лет. В одном исследовании было показано, что назначение ритуксимаба** в качестве поддерживающей терапии улучшает общую эффективность лечения, ВБП и ОВ. Однако при длительном лечении ритуксимабом** отмечено увеличение инфекционных осложнений, по сравнению с группой пациентов, не получавших </w:t>
      </w:r>
      <w:r w:rsidRPr="00FE2263">
        <w:rPr>
          <w:rStyle w:val="affc"/>
        </w:rPr>
        <w:lastRenderedPageBreak/>
        <w:t>поддерживающей терапии. Проспективное исследование, проводимое в настоящее время, возможно, позволит ответить на вопрос о целесообразности поддерживающей терапии ритуксимабом** при МВ [26]. Поддерживающая терапия ритуксимабом может быть рекомендована пациентам, у которых получен полный или очень хороший частичный ответ на индукционной ритуксимаб-содержащей терапии</w:t>
      </w:r>
    </w:p>
    <w:p w14:paraId="651E1E7A" w14:textId="77777777" w:rsidR="00580D79" w:rsidRPr="00FE2263" w:rsidRDefault="00580D79" w:rsidP="00FF0157">
      <w:pPr>
        <w:pStyle w:val="2"/>
        <w:spacing w:before="0"/>
      </w:pPr>
      <w:bookmarkStart w:id="52" w:name="_Toc66184320"/>
      <w:r w:rsidRPr="00FE2263">
        <w:rPr>
          <w:rStyle w:val="affb"/>
          <w:b/>
          <w:bCs w:val="0"/>
        </w:rPr>
        <w:t>3.4 Лечение рецидивов МВ</w:t>
      </w:r>
      <w:bookmarkEnd w:id="52"/>
    </w:p>
    <w:p w14:paraId="4F840B9B" w14:textId="77777777" w:rsidR="00580D79" w:rsidRPr="00FE2263" w:rsidRDefault="00580D79" w:rsidP="00F817BC">
      <w:pPr>
        <w:pStyle w:val="afd"/>
        <w:spacing w:beforeAutospacing="0" w:afterAutospacing="0" w:line="360" w:lineRule="auto"/>
        <w:rPr>
          <w:rFonts w:eastAsiaTheme="minorEastAsia"/>
        </w:rPr>
      </w:pPr>
      <w:r w:rsidRPr="00FE2263">
        <w:rPr>
          <w:rStyle w:val="affc"/>
        </w:rPr>
        <w:t>Пациенты с рецидивом МВ должны быть обследованы в том же объеме, что и первичные пациенты.</w:t>
      </w:r>
    </w:p>
    <w:p w14:paraId="17BE189F" w14:textId="77777777" w:rsidR="00580D79" w:rsidRPr="00FE2263" w:rsidRDefault="00580D79" w:rsidP="00F817BC">
      <w:pPr>
        <w:pStyle w:val="afd"/>
        <w:spacing w:beforeAutospacing="0" w:afterAutospacing="0" w:line="360" w:lineRule="auto"/>
        <w:rPr>
          <w:i/>
          <w:iCs/>
        </w:rPr>
      </w:pPr>
      <w:r w:rsidRPr="00FE2263">
        <w:rPr>
          <w:rStyle w:val="affc"/>
        </w:rPr>
        <w:t>Выбор программы лечения рецидивов МВ зависит от эффективности предшествующей терапии, длительности ремиссии, состояния и возраста пациента, сопутствующей патологии и осложнений, сопровождавших первоначальную терапию. При поздних рецидивах, развившихся через год и более после достижения противоопухолевого ответа, возможно использование применявшихся ранее методов лечения. Для лечения ранних рецидивов МВ (при длительности ремиссии менее 1 года), а также при рефрактерном течении болезни следует использовать альтернативную программу. Эти программы должны включать лекарственные препараты других групп, могут быть использованы как в монорежиме, так и в виде комбинации препаратов</w:t>
      </w:r>
      <w:r w:rsidRPr="00FE2263">
        <w:rPr>
          <w:rStyle w:val="affc"/>
          <w:i w:val="0"/>
          <w:iCs w:val="0"/>
        </w:rPr>
        <w:t>.</w:t>
      </w:r>
    </w:p>
    <w:p w14:paraId="72C34108" w14:textId="5794BB34" w:rsidR="00580D79" w:rsidRPr="00FE2263" w:rsidRDefault="00BD78B2" w:rsidP="00FF0157">
      <w:pPr>
        <w:pStyle w:val="afff8"/>
        <w:spacing w:before="0"/>
      </w:pPr>
      <w:r w:rsidRPr="00FE2263">
        <w:rPr>
          <w:rStyle w:val="affb"/>
          <w:b w:val="0"/>
          <w:bCs w:val="0"/>
        </w:rPr>
        <w:t>Пациентам с рецидивами МВ</w:t>
      </w:r>
      <w:r w:rsidRPr="00FE2263">
        <w:rPr>
          <w:rStyle w:val="affb"/>
        </w:rPr>
        <w:t xml:space="preserve"> рекомендуются</w:t>
      </w:r>
      <w:r w:rsidRPr="00FE2263">
        <w:t xml:space="preserve"> </w:t>
      </w:r>
      <w:r w:rsidR="00580D79" w:rsidRPr="00FE2263">
        <w:t>программы с включением бортезомиба**</w:t>
      </w:r>
      <w:r w:rsidR="00FF0157" w:rsidRPr="00FE2263">
        <w:t xml:space="preserve"> </w:t>
      </w:r>
      <w:r w:rsidR="00FF0157" w:rsidRPr="00FE2263">
        <w:fldChar w:fldCharType="begin" w:fldLock="1"/>
      </w:r>
      <w:r w:rsidR="00FF0157" w:rsidRPr="00FE2263">
        <w:instrText>ADDIN CSL_CITATION {"citationItems":[{"id":"ITEM-1","itemData":{"DOI":"10.1200/JCO.2008.20.4677","ISSN":"0732183X","abstract":"Purpose: We examined the activity of bortezomib, dexamethasone, and rituximab (BDR) in patients with symptomatic, untreated Waldenström macroglobulinemia (WM). Patients and Methods: A cycle of therapy consisted of bortezomib 1.3 mg/m2 intravenously; dexamethasone 40 mg on days 1, 4, 8, and 11; and rituximab 375 mg/m2 on day 11. Patients received four consecutive cycles for induction therapy and then four more cycles, each given 3 months apart, for maintenance therapy. Twenty-three patients received a median of seven cycles of treatment. Results: Median bone marrow disease involvement declined from 55% to 10% (P = .0004), serum immunoglobulin M levels declined from 4,830 to 1,115 mg/dL (P = .0001), and hematocrit increased from 29.8% to 38.2% (P = .0002) at best response. The overall response rates and major response rates were 96% and 83% with three complete responses, two near complete responses, three very good partial responses, 11 partial responses, and three minor responses. Responses occurred at a median of 1.4 months. With a median follow-up of 22.8 months, 18 of 23 patients remained free of disease progression. Peripheral neuropathy was the most common toxicity, 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false,"suffix":""},{"dropping-particle":"","family":"Diener","given":"Jakow G.","non-dropping-particle":"","parse-names":false,"suffix":""},{"dropping-particle":"","family":"Keogh","given":"George P.","non-dropping-particle":"","parse-names":false,"suffix":""},{"dropping-particle":"","family":"Myers","given":"Thomas J.","non-dropping-particle":"","parse-names":false,"suffix":""},{"dropping-particle":"","family":"Boral","given":"Andy","non-dropping-particle":"","parse-names":false,"suffix":""},{"dropping-particle":"","family":"Birner","given":"Ann","non-dropping-particle":"","parse-names":false,"suffix":""},{"dropping-particle":"","family":"Esseltine","given":"Dixie L.","non-dropping-particle":"","parse-names":false,"suffix":""},{"dropping-particle":"","family":"Ghobrial","given":"Irene M.","non-dropping-particle":"","parse-names":false,"suffix":""}],"container-title":"Journal of Clinical Oncology","id":"ITEM-1","issue":"23","issued":{"date-parts":[["2009","8","10"]]},"page":"3830-3835","title":"Primary therapy of Waldenström macroglobulinemia with bortezomib, dexamethasone, and rituximab: WMCTG clinical trial 05-180","type":"article-journal","volume":"27"},"uris":["http://www.mendeley.com/documents/?uuid=50a2ce48-f9bf-36fc-a5ec-34724b6fbca5"]},{"id":"ITEM-2","itemData":{"DOI":"10.1200/JCO.2006.07.8659","ISSN":"0732183X","abstract":"Purpose: To evaluate the efficacy and toxicity of single-agent bortezomib in Waldenström's macroglobulinemia (WM). Patients and Methods: Symptomatic WM patients, untreated or previously treated, received bortezomib 1.3 mg/m 2 intravenously days 1, 4, 8, and 11 on a 21-day cycle until two cycles past complete response (CR), stable disease (SD) attained, progression (PD), or unacceptable toxicity. Responses were based on both paraprotein levels and bidimensional disease measurements. Results: Twenty-seven patients were enrolled. A median of six cycles (range, two to 39) of bortezomib were administered. Twenty-one patients had a decrease in immunoglobulin M (IgM) of at least 25%, with 12 patients (44%) reaching at least 50% IgM reduction. Using both IgM and bidimensional criteria, responses included seven partial responses (PRs; 26%), 19 SDs (70%), and one PD (4%). Total response rate was 26%. IgM reductions were prompt, with nodal responses lagging. Hemoglobin levels increased by at least 10 g/L in 18 patients (66%). Most nonhematologic toxicities were grade 1 to 2, but 20 patients (74%) developed new or worsening peripheral neuropathy (five patients with grade 3, no grade 4), a common cause for dose reduction. Onset of neuropathy was within two to four cycles and reversible in the majority. Hematologic toxicities included grade 3 to 4 thrombocytopenia in eight patients (29.6%) and neutropenia in five (19%). Toxicity led to treatment discontinuation in 12 patients (44%), most commonly because of neuropathy. Conclusion: Bortezomib has efficacy in WM, but neurotoxicity can be dose limiting. The slower response in nodal disease may require prolonged therapy, perhaps with a less intensive dosing schedule to avoid early discontinuation because of toxicity. Future studies of bortezomib in combination with other agents are warranted. © 2007 by American Society of Clinical Oncology.","author":[{"dropping-particle":"","family":"Chen","given":"Christine I.","non-dropping-particle":"","parse-names":false,"suffix":""},{"dropping-particle":"","family":"Kouroukis","given":"C. Tom","non-dropping-particle":"","parse-names":false,"suffix":""},{"dropping-particle":"","family":"White","given":"Darrell","non-dropping-particle":"","parse-names":false,"suffix":""},{"dropping-particle":"","family":"Voralia","given":"Michael","non-dropping-particle":"","parse-names":false,"suffix":""},{"dropping-particle":"","family":"Stadtmauer","given":"Edward","non-dropping-particle":"","parse-names":false,"suffix":""},{"dropping-particle":"","family":"Stewart","given":"A. Keith","non-dropping-particle":"","parse-names":false,"suffix":""},{"dropping-particle":"","family":"Wright","given":"John J.","non-dropping-particle":"","parse-names":false,"suffix":""},{"dropping-particle":"","family":"Powers","given":"Jean","non-dropping-particle":"","parse-names":false,"suffix":""},{"dropping-particle":"","family":"Walsh","given":"Wendy","non-dropping-particle":"","parse-names":false,"suffix":""},{"dropping-particle":"","family":"Eisenhauer","given":"Elizabeth","non-dropping-particle":"","parse-names":false,"suffix":""}],"container-title":"Journal of Clinical Oncology","id":"ITEM-2","issue":"12","issued":{"date-parts":[["2007","4","20"]]},"page":"1570-1575","title":"Bortezomib is active in patients with untreated or relapsed Waldenström's macroglobulinemia: A phase II study of the National Cancer Institute of Canada Clinical Trials Group","type":"article-journal","volume":"25"},"uris":["http://www.mendeley.com/documents/?uuid=41c8fa70-c352-3681-b30b-ca4edd157b43"]},{"id":"ITEM-3","itemData":{"DOI":"10.1002/ajh.21788","ISSN":"10968652","abstract":"This study aimed to determine the activity and safety of weekly bortezomib and rituximab in patients with untreated Waldenström Macroglobulinemia (WM). Patients with no prior therapy and symptomatic disease were eligible. Patients received bortezomib IV weekly at 1.6 mg/m2 on days 1, 8, 15, q 28 days × 6 cycles, and rituximab 375 mg/m2 weekly on cycles 1 and 4. Primary endpoint was the percent of patients with at least a minor response (MR). Twenty-six patients were treated. At least MR was observed in 23/26 patients (88%) (95% CI: 70-98%) with 1 complete response (4%), 1 near-complete response (4%), 15 partial remission (58%), and 6 MR (23%). Using IgM response evaluated by nephlometry, all 26 patients (100%) achieved at least MR or better. The median time to progression has not been reached, with an estimated 1-year event free rate of 79% (95% CI: 53, 91%). Common grade 3 and 4 therapy related adverse events included reversible neutropenia in 12%, anemia in 8%, and thrombocytopenia in 8%. No grade 3 or 4 neuropathy occurred. The combination of weekly bortezomib and rituximab exhibited significant activity and minimal neurological toxicity in patients with untreated WM. © 2010 Wiley-Liss, Inc.","author":[{"dropping-particle":"","family":"Ghobrial","given":"Irene M.","non-dropping-particle":"","parse-names":false,"suffix":""},{"dropping-particle":"","family":"Xie","given":"Wanling","non-dropping-particle":"","parse-names":false,"suffix":""},{"dropping-particle":"","family":"Padmanabhan","given":"Swaminathan","non-dropping-particle":"","parse-names":false,"suffix":""},{"dropping-particle":"","family":"Badros","given":"Ashraf","non-dropping-particle":"","parse-names":false,"suffix":""},{"dropping-particle":"","family":"Rourke","given":"Meghan","non-dropping-particle":"","parse-names":false,"suffix":""},{"dropping-particle":"","family":"Leduc","given":"Renee","non-dropping-particle":"","parse-names":false,"suffix":""},{"dropping-particle":"","family":"Chuma","given":"Stacey","non-dropping-particle":"","parse-names":false,"suffix":""},{"dropping-particle":"","family":"Kunsman","given":"Janet","non-dropping-particle":"","parse-names":false,"suffix":""},{"dropping-particle":"","family":"Warren","given":"Diane","non-dropping-particle":"","parse-names":false,"suffix":""},{"dropping-particle":"","family":"Poon","given":"Tiffany","non-dropping-particle":"","parse-names":false,"suffix":""},{"dropping-particle":"","family":"Harris","given":"Brianna","non-dropping-particle":"","parse-names":false,"suffix":""},{"dropping-particle":"","family":"Sam","given":"Amy","non-dropping-particle":"","parse-names":false,"suffix":""},{"dropping-particle":"","family":"Anderson","given":"Kenneth C.","non-dropping-particle":"","parse-names":false,"suffix":""},{"dropping-particle":"","family":"Richardson","given":"Paul G.","non-dropping-particle":"","parse-names":false,"suffix":""},{"dropping-particle":"","family":"Treon","given":"Steven P.","non-dropping-particle":"","parse-names":false,"suffix":""},{"dropping-particle":"","family":"Weller","given":"Edie","non-dropping-particle":"","parse-names":false,"suffix":""},{"dropping-particle":"","family":"Matous","given":"Jeffrey","non-dropping-particle":"","parse-names":false,"suffix":""}],"container-title":"American Journal of Hematology","id":"ITEM-3","issue":"9","issued":{"date-parts":[["2010","9"]]},"page":"670-674","publisher":"Wiley-Liss Inc.","title":"Phase II trial of weekly bortezomib in combination with rituximab in untreated patients with Waldenström Macroglobulinemia","type":"article-journal","volume":"85"},"uris":["http://www.mendeley.com/documents/?uuid=944f46df-4d40-3a6f-bb6b-2198a3617c78"]},{"id":"ITEM-4","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4","issue":"22","issued":{"date-parts":[["2007","8","1"]]},"page":"3344-3349","title":"Primary treatment of Waldenström macroglobulinemia with dexamethasone, rituximab, and cyclophosphamide","type":"article-journal","volume":"25"},"uris":["http://www.mendeley.com/documents/?uuid=a0794f97-fda7-3505-8347-dee264ca0db0"]}],"mendeley":{"formattedCitation":"[19–21,24]","plainTextFormattedCitation":"[19–21,24]","previouslyFormattedCitation":"[19–21,24]"},"properties":{"noteIndex":0},"schema":"https://github.com/citation-style-language/schema/raw/master/csl-citation.json"}</w:instrText>
      </w:r>
      <w:r w:rsidR="00FF0157" w:rsidRPr="00FE2263">
        <w:fldChar w:fldCharType="separate"/>
      </w:r>
      <w:r w:rsidR="00FF0157" w:rsidRPr="00FE2263">
        <w:rPr>
          <w:noProof/>
        </w:rPr>
        <w:t>[19–21,24]</w:t>
      </w:r>
      <w:r w:rsidR="00FF0157" w:rsidRPr="00FE2263">
        <w:fldChar w:fldCharType="end"/>
      </w:r>
      <w:r w:rsidR="00580D79" w:rsidRPr="00FE2263">
        <w:t>.</w:t>
      </w:r>
    </w:p>
    <w:p w14:paraId="47A2D5BA" w14:textId="19696A97" w:rsidR="001062BB" w:rsidRPr="00FE2263" w:rsidRDefault="001062BB" w:rsidP="00F817BC">
      <w:pPr>
        <w:pStyle w:val="afe"/>
        <w:ind w:firstLine="0"/>
        <w:rPr>
          <w:b/>
        </w:rPr>
      </w:pPr>
      <w:r w:rsidRPr="00FE2263">
        <w:rPr>
          <w:b/>
        </w:rPr>
        <w:t xml:space="preserve">Уровень убедительности рекомендаций </w:t>
      </w:r>
      <w:r w:rsidR="00A64208" w:rsidRPr="00FE2263">
        <w:rPr>
          <w:b/>
        </w:rPr>
        <w:t xml:space="preserve">С </w:t>
      </w:r>
      <w:r w:rsidRPr="00FE2263">
        <w:rPr>
          <w:b/>
        </w:rPr>
        <w:t xml:space="preserve">(уровень достоверности доказательств </w:t>
      </w:r>
      <w:r w:rsidR="00A64208" w:rsidRPr="00FE2263">
        <w:rPr>
          <w:b/>
        </w:rPr>
        <w:t>4</w:t>
      </w:r>
      <w:r w:rsidRPr="00FE2263">
        <w:rPr>
          <w:b/>
        </w:rPr>
        <w:t>).</w:t>
      </w:r>
    </w:p>
    <w:p w14:paraId="4CEE2A4B" w14:textId="7C2AE0D1" w:rsidR="00580D79" w:rsidRPr="00FE2263" w:rsidRDefault="00580D79" w:rsidP="00F817BC">
      <w:pPr>
        <w:pStyle w:val="afd"/>
        <w:spacing w:beforeAutospacing="0" w:afterAutospacing="0" w:line="360" w:lineRule="auto"/>
      </w:pPr>
      <w:r w:rsidRPr="00FE2263">
        <w:rPr>
          <w:rStyle w:val="affb"/>
        </w:rPr>
        <w:t>Комментарии:</w:t>
      </w:r>
      <w:r w:rsidRPr="00FE2263">
        <w:rPr>
          <w:rStyle w:val="affc"/>
        </w:rPr>
        <w:t xml:space="preserve"> </w:t>
      </w:r>
      <w:r w:rsidR="00BD78B2" w:rsidRPr="00FE2263">
        <w:rPr>
          <w:rStyle w:val="affc"/>
        </w:rPr>
        <w:t xml:space="preserve">использование </w:t>
      </w:r>
      <w:r w:rsidRPr="00FE2263">
        <w:rPr>
          <w:rStyle w:val="affc"/>
        </w:rPr>
        <w:t xml:space="preserve">программ с включением бортезомиба** при рецидивах МВ позволяет получить противоопухолевый эффект у 60% пациентов, при сочетании с дексаметазоном** или ритуксимабом** в 60-70% случаев. </w:t>
      </w:r>
    </w:p>
    <w:p w14:paraId="67D96466" w14:textId="6DF906BA" w:rsidR="00580D79" w:rsidRPr="00FE2263" w:rsidRDefault="00BD78B2" w:rsidP="00FF0157">
      <w:pPr>
        <w:pStyle w:val="afff8"/>
        <w:spacing w:before="0"/>
      </w:pPr>
      <w:r w:rsidRPr="00FE2263">
        <w:rPr>
          <w:rStyle w:val="affb"/>
          <w:b w:val="0"/>
          <w:bCs w:val="0"/>
        </w:rPr>
        <w:t>Пациентам с рецидивами МВ</w:t>
      </w:r>
      <w:r w:rsidRPr="00FE2263">
        <w:rPr>
          <w:rStyle w:val="affb"/>
        </w:rPr>
        <w:t xml:space="preserve"> рекомендуются</w:t>
      </w:r>
      <w:r w:rsidRPr="00FE2263">
        <w:t xml:space="preserve"> </w:t>
      </w:r>
      <w:r w:rsidR="00580D79" w:rsidRPr="00FE2263">
        <w:t>программы на основе бендамустина**</w:t>
      </w:r>
      <w:r w:rsidR="00FF0157" w:rsidRPr="00FE2263">
        <w:t xml:space="preserve"> </w:t>
      </w:r>
      <w:r w:rsidR="00FF0157" w:rsidRPr="00FE2263">
        <w:fldChar w:fldCharType="begin" w:fldLock="1"/>
      </w:r>
      <w:r w:rsidR="00FF0157" w:rsidRPr="00FE2263">
        <w:instrText>ADDIN CSL_CITATION {"citationItems":[{"id":"ITEM-1","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1","issue":"9873","issued":{"date-parts":[["2013"]]},"page":"1203-1210","publisher":"Lancet Publishing Group","title":"Bendamustine plus rituximab versus CHOP plus rituximab as first-line treatment for patients with indolent and mantle-cell lymphomas: An open-label, multicentre, randomised, phase 3 non-inferiority trial","type":"article-journal","volume":"381"},"uris":["http://www.mendeley.com/documents/?uuid=f533b9ea-31f2-4af8-8f8f-7d497f5730cc"]},{"id":"ITEM-2","itemData":{"DOI":"10.3816/CLML.2011.n.030","ISSN":"21522650","abstract":"We report the treatment outcome for 30 relapsed/refractory Waldenström's macroglobulinemia (WM) patients following bendamustine-containing therapy. Treatment consisted of bendamustine (90 mg/m2 I.V. on days 1, 2) and rituximab (375 mg/m2 I.V. on either day 1 or 2) for 24 patients. Six rituximab-intolerant patients received bendamustine alone (n = 4) or with ofatumumab (1000 mg I.V. on day 1; n = 2). Each cycle was 4 weeks, and median number of treatment cycles was 5. At best response, median serum IgM declined from 3980 to 698 mg/dL (P &lt; .0001), and hematocrit rose from 31.9% to 36.6% (P = .0002). Overall response rate was 83.3%, with 5 VGPR and 20 PR. The median estimated progression-free survival for all patients was 13.2 months. Overall therapy was well tolerated. Prolonged myelosuppression was more common in patients who received prior nucleoside analogues. Bendamustine is active and produces durable responses in previously treated WM, both as monotherapy and with CD20-directed monoclonal antibodies. © 2011 Elsevier Inc. All rights reserved.","author":[{"dropping-particle":"","family":"Treon","given":"Steven P.","non-dropping-particle":"","parse-names":false,"suffix":""},{"dropping-particle":"","family":"Hanzis","given":"Christina","non-dropping-particle":"","parse-names":false,"suffix":""},{"dropping-particle":"","family":"Tripsas","given":"Christina","non-dropping-particle":"","parse-names":false,"suffix":""},{"dropping-particle":"","family":"Ioakimidis","given":"Leukothea","non-dropping-particle":"","parse-names":false,"suffix":""},{"dropping-particle":"","family":"Patterson","given":"Christopher J.","non-dropping-particle":"","parse-names":false,"suffix":""},{"dropping-particle":"","family":"Manning","given":"Robert J.","non-dropping-particle":"","parse-names":false,"suffix":""},{"dropping-particle":"","family":"Sheehy","given":"Patricia","non-dropping-particle":"","parse-names":false,"suffix":""}],"container-title":"Clinical Lymphoma, Myeloma and Leukemia","id":"ITEM-2","issue":"1","issued":{"date-parts":[["2011","2","1"]]},"page":"133-135","title":"Bendamustine therapy in patients with relapsed or refractory Waldenström's macroglobulinemia","type":"paper-conference","volume":"11"},"uris":["http://www.mendeley.com/documents/?uuid=3d71eec6-07c1-3e58-b1b7-b5991c073f33"]}],"mendeley":{"formattedCitation":"[33,34]","plainTextFormattedCitation":"[33,34]","previouslyFormattedCitation":"[33,34]"},"properties":{"noteIndex":0},"schema":"https://github.com/citation-style-language/schema/raw/master/csl-citation.json"}</w:instrText>
      </w:r>
      <w:r w:rsidR="00FF0157" w:rsidRPr="00FE2263">
        <w:fldChar w:fldCharType="separate"/>
      </w:r>
      <w:r w:rsidR="00FF0157" w:rsidRPr="00FE2263">
        <w:rPr>
          <w:noProof/>
        </w:rPr>
        <w:t>[33,34]</w:t>
      </w:r>
      <w:r w:rsidR="00FF0157" w:rsidRPr="00FE2263">
        <w:fldChar w:fldCharType="end"/>
      </w:r>
      <w:r w:rsidR="00580D79" w:rsidRPr="00FE2263">
        <w:t>.</w:t>
      </w:r>
    </w:p>
    <w:p w14:paraId="19ED7F23" w14:textId="3E7DE1C7" w:rsidR="001062BB" w:rsidRPr="00FE2263" w:rsidRDefault="001062BB" w:rsidP="00F817BC">
      <w:pPr>
        <w:pStyle w:val="afe"/>
        <w:ind w:firstLine="0"/>
        <w:rPr>
          <w:b/>
        </w:rPr>
      </w:pPr>
      <w:r w:rsidRPr="00FE2263">
        <w:rPr>
          <w:b/>
        </w:rPr>
        <w:t xml:space="preserve">Уровень убедительности рекомендаций </w:t>
      </w:r>
      <w:r w:rsidR="00A64208" w:rsidRPr="00FE2263">
        <w:rPr>
          <w:b/>
        </w:rPr>
        <w:t xml:space="preserve">С </w:t>
      </w:r>
      <w:r w:rsidRPr="00FE2263">
        <w:rPr>
          <w:b/>
        </w:rPr>
        <w:t xml:space="preserve">(уровень достоверности доказательств </w:t>
      </w:r>
      <w:r w:rsidR="00A64208" w:rsidRPr="00FE2263">
        <w:rPr>
          <w:b/>
        </w:rPr>
        <w:t>4</w:t>
      </w:r>
      <w:r w:rsidRPr="00FE2263">
        <w:rPr>
          <w:b/>
        </w:rPr>
        <w:t>).</w:t>
      </w:r>
    </w:p>
    <w:p w14:paraId="473332A3" w14:textId="77777777" w:rsidR="00580D79" w:rsidRPr="00FE2263" w:rsidRDefault="00580D79" w:rsidP="00F817BC">
      <w:pPr>
        <w:pStyle w:val="afd"/>
        <w:spacing w:beforeAutospacing="0" w:afterAutospacing="0" w:line="360" w:lineRule="auto"/>
      </w:pPr>
      <w:r w:rsidRPr="00FE2263">
        <w:rPr>
          <w:rStyle w:val="affb"/>
        </w:rPr>
        <w:t>Комментарии:</w:t>
      </w:r>
      <w:r w:rsidRPr="00FE2263">
        <w:rPr>
          <w:rStyle w:val="affc"/>
        </w:rPr>
        <w:t xml:space="preserve"> наиболее эффективен при рецидивах и рефрактерной МВ бендамустин**  в сочетании с ритуксимабом**. Как было показано в исследовании II фазы, противоопухолевый эффект получен у 83,3% пациентов, медиана ВБП составила 13,2 мес. </w:t>
      </w:r>
    </w:p>
    <w:p w14:paraId="122A77A7" w14:textId="247E4754" w:rsidR="00580D79" w:rsidRPr="00FE2263" w:rsidRDefault="00BD78B2" w:rsidP="00FF0157">
      <w:pPr>
        <w:pStyle w:val="afff8"/>
        <w:spacing w:before="0"/>
      </w:pPr>
      <w:r w:rsidRPr="00FE2263">
        <w:rPr>
          <w:rStyle w:val="affb"/>
          <w:b w:val="0"/>
          <w:bCs w:val="0"/>
        </w:rPr>
        <w:t>Пациентам</w:t>
      </w:r>
      <w:r w:rsidR="004B21E9" w:rsidRPr="00FE2263">
        <w:rPr>
          <w:rStyle w:val="affb"/>
          <w:b w:val="0"/>
          <w:bCs w:val="0"/>
        </w:rPr>
        <w:t xml:space="preserve"> старше 18 лет</w:t>
      </w:r>
      <w:r w:rsidRPr="00FE2263">
        <w:rPr>
          <w:rStyle w:val="affb"/>
          <w:b w:val="0"/>
          <w:bCs w:val="0"/>
        </w:rPr>
        <w:t xml:space="preserve"> с рецидивами МВ</w:t>
      </w:r>
      <w:r w:rsidRPr="00FE2263">
        <w:rPr>
          <w:rStyle w:val="affb"/>
        </w:rPr>
        <w:t xml:space="preserve"> рекомендуется</w:t>
      </w:r>
      <w:r w:rsidRPr="00FE2263">
        <w:t xml:space="preserve"> </w:t>
      </w:r>
      <w:r w:rsidR="00580D79" w:rsidRPr="00FE2263">
        <w:t>монотерапия ибрутинибом</w:t>
      </w:r>
      <w:bookmarkStart w:id="53" w:name="_Hlk33955098"/>
      <w:r w:rsidR="00580D79" w:rsidRPr="00FE2263">
        <w:t>**</w:t>
      </w:r>
      <w:r w:rsidR="00FF0157" w:rsidRPr="00FE2263">
        <w:t xml:space="preserve"> </w:t>
      </w:r>
      <w:r w:rsidR="00FF0157" w:rsidRPr="00FE2263">
        <w:rPr>
          <w:lang w:val="en-US"/>
        </w:rPr>
        <w:fldChar w:fldCharType="begin" w:fldLock="1"/>
      </w:r>
      <w:r w:rsidR="00FF0157" w:rsidRPr="00FE2263">
        <w:rPr>
          <w:lang w:val="en-US"/>
        </w:rPr>
        <w:instrText>ADDIN</w:instrText>
      </w:r>
      <w:r w:rsidR="00FF0157" w:rsidRPr="00FE2263">
        <w:instrText xml:space="preserve"> </w:instrText>
      </w:r>
      <w:r w:rsidR="00FF0157" w:rsidRPr="00FE2263">
        <w:rPr>
          <w:lang w:val="en-US"/>
        </w:rPr>
        <w:instrText>CSL</w:instrText>
      </w:r>
      <w:r w:rsidR="00FF0157" w:rsidRPr="00FE2263">
        <w:instrText>_</w:instrText>
      </w:r>
      <w:r w:rsidR="00FF0157" w:rsidRPr="00FE2263">
        <w:rPr>
          <w:lang w:val="en-US"/>
        </w:rPr>
        <w:instrText>CITATION</w:instrText>
      </w:r>
      <w:r w:rsidR="00FF0157" w:rsidRPr="00FE2263">
        <w:instrText xml:space="preserve"> {"</w:instrText>
      </w:r>
      <w:r w:rsidR="00FF0157" w:rsidRPr="00FE2263">
        <w:rPr>
          <w:lang w:val="en-US"/>
        </w:rPr>
        <w:instrText>citationItems</w:instrText>
      </w:r>
      <w:r w:rsidR="00FF0157" w:rsidRPr="00FE2263">
        <w:instrText>":[{"</w:instrText>
      </w:r>
      <w:r w:rsidR="00FF0157" w:rsidRPr="00FE2263">
        <w:rPr>
          <w:lang w:val="en-US"/>
        </w:rPr>
        <w:instrText>id</w:instrText>
      </w:r>
      <w:r w:rsidR="00FF0157" w:rsidRPr="00FE2263">
        <w:instrText>":"</w:instrText>
      </w:r>
      <w:r w:rsidR="00FF0157" w:rsidRPr="00FE2263">
        <w:rPr>
          <w:lang w:val="en-US"/>
        </w:rPr>
        <w:instrText>ITEM</w:instrText>
      </w:r>
      <w:r w:rsidR="00FF0157" w:rsidRPr="00FE2263">
        <w:instrText>-1","</w:instrText>
      </w:r>
      <w:r w:rsidR="00FF0157" w:rsidRPr="00FE2263">
        <w:rPr>
          <w:lang w:val="en-US"/>
        </w:rPr>
        <w:instrText>itemData</w:instrText>
      </w:r>
      <w:r w:rsidR="00FF0157" w:rsidRPr="00FE2263">
        <w:instrText>":{"</w:instrText>
      </w:r>
      <w:r w:rsidR="00FF0157" w:rsidRPr="00FE2263">
        <w:rPr>
          <w:lang w:val="en-US"/>
        </w:rPr>
        <w:instrText>ISBN</w:instrText>
      </w:r>
      <w:r w:rsidR="00FF0157" w:rsidRPr="00FE2263">
        <w:instrText>":"0028-4793","</w:instrText>
      </w:r>
      <w:r w:rsidR="00FF0157" w:rsidRPr="00FE2263">
        <w:rPr>
          <w:lang w:val="en-US"/>
        </w:rPr>
        <w:instrText>ISSN</w:instrText>
      </w:r>
      <w:r w:rsidR="00FF0157" w:rsidRPr="00FE2263">
        <w:instrText>":"0028-4793","</w:instrText>
      </w:r>
      <w:r w:rsidR="00FF0157" w:rsidRPr="00FE2263">
        <w:rPr>
          <w:lang w:val="en-US"/>
        </w:rPr>
        <w:instrText>PMID</w:instrText>
      </w:r>
      <w:r w:rsidR="00FF0157" w:rsidRPr="00FE2263">
        <w:instrText>":"25853747","</w:instrText>
      </w:r>
      <w:r w:rsidR="00FF0157" w:rsidRPr="00FE2263">
        <w:rPr>
          <w:lang w:val="en-US"/>
        </w:rPr>
        <w:instrText>abstract</w:instrText>
      </w:r>
      <w:r w:rsidR="00FF0157" w:rsidRPr="00FE2263">
        <w:instrText>":"</w:instrText>
      </w:r>
      <w:r w:rsidR="00FF0157" w:rsidRPr="00FE2263">
        <w:rPr>
          <w:lang w:val="en-US"/>
        </w:rPr>
        <w:instrText>BackgroundMYD</w:instrText>
      </w:r>
      <w:r w:rsidR="00FF0157" w:rsidRPr="00FE2263">
        <w:instrText>88</w:instrText>
      </w:r>
      <w:r w:rsidR="00FF0157" w:rsidRPr="00FE2263">
        <w:rPr>
          <w:lang w:val="en-US"/>
        </w:rPr>
        <w:instrText>L</w:instrText>
      </w:r>
      <w:r w:rsidR="00FF0157" w:rsidRPr="00FE2263">
        <w:instrText>265</w:instrText>
      </w:r>
      <w:r w:rsidR="00FF0157" w:rsidRPr="00FE2263">
        <w:rPr>
          <w:lang w:val="en-US"/>
        </w:rPr>
        <w:instrText>P</w:instrText>
      </w:r>
      <w:r w:rsidR="00FF0157" w:rsidRPr="00FE2263">
        <w:instrText xml:space="preserve"> </w:instrText>
      </w:r>
      <w:r w:rsidR="00FF0157" w:rsidRPr="00FE2263">
        <w:rPr>
          <w:lang w:val="en-US"/>
        </w:rPr>
        <w:instrText>and</w:instrText>
      </w:r>
      <w:r w:rsidR="00FF0157" w:rsidRPr="00FE2263">
        <w:instrText xml:space="preserve"> </w:instrText>
      </w:r>
      <w:r w:rsidR="00FF0157" w:rsidRPr="00FE2263">
        <w:rPr>
          <w:lang w:val="en-US"/>
        </w:rPr>
        <w:instrText>CXCR</w:instrText>
      </w:r>
      <w:r w:rsidR="00FF0157" w:rsidRPr="00FE2263">
        <w:instrText>4</w:instrText>
      </w:r>
      <w:r w:rsidR="00FF0157" w:rsidRPr="00FE2263">
        <w:rPr>
          <w:lang w:val="en-US"/>
        </w:rPr>
        <w:instrText>WHIM</w:instrText>
      </w:r>
      <w:r w:rsidR="00FF0157" w:rsidRPr="00FE2263">
        <w:instrText xml:space="preserve"> </w:instrText>
      </w:r>
      <w:r w:rsidR="00FF0157" w:rsidRPr="00FE2263">
        <w:rPr>
          <w:lang w:val="en-US"/>
        </w:rPr>
        <w:instrText>mutations</w:instrText>
      </w:r>
      <w:r w:rsidR="00FF0157" w:rsidRPr="00FE2263">
        <w:instrText xml:space="preserve"> </w:instrText>
      </w:r>
      <w:r w:rsidR="00FF0157" w:rsidRPr="00FE2263">
        <w:rPr>
          <w:lang w:val="en-US"/>
        </w:rPr>
        <w:instrText>are</w:instrText>
      </w:r>
      <w:r w:rsidR="00FF0157" w:rsidRPr="00FE2263">
        <w:instrText xml:space="preserve"> </w:instrText>
      </w:r>
      <w:r w:rsidR="00FF0157" w:rsidRPr="00FE2263">
        <w:rPr>
          <w:lang w:val="en-US"/>
        </w:rPr>
        <w:instrText>highly</w:instrText>
      </w:r>
      <w:r w:rsidR="00FF0157" w:rsidRPr="00FE2263">
        <w:instrText xml:space="preserve"> </w:instrText>
      </w:r>
      <w:r w:rsidR="00FF0157" w:rsidRPr="00FE2263">
        <w:rPr>
          <w:lang w:val="en-US"/>
        </w:rPr>
        <w:instrText>prevalent</w:instrText>
      </w:r>
      <w:r w:rsidR="00FF0157" w:rsidRPr="00FE2263">
        <w:instrText xml:space="preserve"> </w:instrText>
      </w:r>
      <w:r w:rsidR="00FF0157" w:rsidRPr="00FE2263">
        <w:rPr>
          <w:lang w:val="en-US"/>
        </w:rPr>
        <w:instrText>in</w:instrText>
      </w:r>
      <w:r w:rsidR="00FF0157" w:rsidRPr="00FE2263">
        <w:instrText xml:space="preserve"> </w:instrText>
      </w:r>
      <w:r w:rsidR="00FF0157" w:rsidRPr="00FE2263">
        <w:rPr>
          <w:lang w:val="en-US"/>
        </w:rPr>
        <w:instrText>Waldenstr</w:instrText>
      </w:r>
      <w:r w:rsidR="00FF0157" w:rsidRPr="00FE2263">
        <w:instrText>ö</w:instrText>
      </w:r>
      <w:r w:rsidR="00FF0157" w:rsidRPr="00FE2263">
        <w:rPr>
          <w:lang w:val="en-US"/>
        </w:rPr>
        <w:instrText>m</w:instrText>
      </w:r>
      <w:r w:rsidR="00FF0157" w:rsidRPr="00FE2263">
        <w:instrText>’</w:instrText>
      </w:r>
      <w:r w:rsidR="00FF0157" w:rsidRPr="00FE2263">
        <w:rPr>
          <w:lang w:val="en-US"/>
        </w:rPr>
        <w:instrText>s</w:instrText>
      </w:r>
      <w:r w:rsidR="00FF0157" w:rsidRPr="00FE2263">
        <w:instrText xml:space="preserve"> </w:instrText>
      </w:r>
      <w:r w:rsidR="00FF0157" w:rsidRPr="00FE2263">
        <w:rPr>
          <w:lang w:val="en-US"/>
        </w:rPr>
        <w:instrText>macroglobulinemia</w:instrText>
      </w:r>
      <w:r w:rsidR="00FF0157" w:rsidRPr="00FE2263">
        <w:instrText xml:space="preserve">. </w:instrText>
      </w:r>
      <w:r w:rsidR="00FF0157" w:rsidRPr="00FE2263">
        <w:rPr>
          <w:lang w:val="en-US"/>
        </w:rPr>
        <w:instrText>MYD</w:instrText>
      </w:r>
      <w:r w:rsidR="00FF0157" w:rsidRPr="00FE2263">
        <w:instrText>88</w:instrText>
      </w:r>
      <w:r w:rsidR="00FF0157" w:rsidRPr="00FE2263">
        <w:rPr>
          <w:lang w:val="en-US"/>
        </w:rPr>
        <w:instrText>L</w:instrText>
      </w:r>
      <w:r w:rsidR="00FF0157" w:rsidRPr="00FE2263">
        <w:instrText>265</w:instrText>
      </w:r>
      <w:r w:rsidR="00FF0157" w:rsidRPr="00FE2263">
        <w:rPr>
          <w:lang w:val="en-US"/>
        </w:rPr>
        <w:instrText>P</w:instrText>
      </w:r>
      <w:r w:rsidR="00FF0157" w:rsidRPr="00FE2263">
        <w:instrText xml:space="preserve"> </w:instrText>
      </w:r>
      <w:r w:rsidR="00FF0157" w:rsidRPr="00FE2263">
        <w:rPr>
          <w:lang w:val="en-US"/>
        </w:rPr>
        <w:instrText>triggers</w:instrText>
      </w:r>
      <w:r w:rsidR="00FF0157" w:rsidRPr="00FE2263">
        <w:instrText xml:space="preserve"> </w:instrText>
      </w:r>
      <w:r w:rsidR="00FF0157" w:rsidRPr="00FE2263">
        <w:rPr>
          <w:lang w:val="en-US"/>
        </w:rPr>
        <w:instrText>tumor</w:instrText>
      </w:r>
      <w:r w:rsidR="00FF0157" w:rsidRPr="00FE2263">
        <w:instrText>-</w:instrText>
      </w:r>
      <w:r w:rsidR="00FF0157" w:rsidRPr="00FE2263">
        <w:rPr>
          <w:lang w:val="en-US"/>
        </w:rPr>
        <w:instrText>cell</w:instrText>
      </w:r>
      <w:r w:rsidR="00FF0157" w:rsidRPr="00FE2263">
        <w:instrText xml:space="preserve"> </w:instrText>
      </w:r>
      <w:r w:rsidR="00FF0157" w:rsidRPr="00FE2263">
        <w:rPr>
          <w:lang w:val="en-US"/>
        </w:rPr>
        <w:instrText>growth</w:instrText>
      </w:r>
      <w:r w:rsidR="00FF0157" w:rsidRPr="00FE2263">
        <w:instrText xml:space="preserve"> </w:instrText>
      </w:r>
      <w:r w:rsidR="00FF0157" w:rsidRPr="00FE2263">
        <w:rPr>
          <w:lang w:val="en-US"/>
        </w:rPr>
        <w:instrText>through</w:instrText>
      </w:r>
      <w:r w:rsidR="00FF0157" w:rsidRPr="00FE2263">
        <w:instrText xml:space="preserve"> </w:instrText>
      </w:r>
      <w:r w:rsidR="00FF0157" w:rsidRPr="00FE2263">
        <w:rPr>
          <w:lang w:val="en-US"/>
        </w:rPr>
        <w:instrText>Bruton</w:instrText>
      </w:r>
      <w:r w:rsidR="00FF0157" w:rsidRPr="00FE2263">
        <w:instrText>’</w:instrText>
      </w:r>
      <w:r w:rsidR="00FF0157" w:rsidRPr="00FE2263">
        <w:rPr>
          <w:lang w:val="en-US"/>
        </w:rPr>
        <w:instrText>s</w:instrText>
      </w:r>
      <w:r w:rsidR="00FF0157" w:rsidRPr="00FE2263">
        <w:instrText xml:space="preserve"> </w:instrText>
      </w:r>
      <w:r w:rsidR="00FF0157" w:rsidRPr="00FE2263">
        <w:rPr>
          <w:lang w:val="en-US"/>
        </w:rPr>
        <w:instrText>tyrosine</w:instrText>
      </w:r>
      <w:r w:rsidR="00FF0157" w:rsidRPr="00FE2263">
        <w:instrText xml:space="preserve"> </w:instrText>
      </w:r>
      <w:r w:rsidR="00FF0157" w:rsidRPr="00FE2263">
        <w:rPr>
          <w:lang w:val="en-US"/>
        </w:rPr>
        <w:instrText>kinase</w:instrText>
      </w:r>
      <w:r w:rsidR="00FF0157" w:rsidRPr="00FE2263">
        <w:instrText xml:space="preserve">, </w:instrText>
      </w:r>
      <w:r w:rsidR="00FF0157" w:rsidRPr="00FE2263">
        <w:rPr>
          <w:lang w:val="en-US"/>
        </w:rPr>
        <w:instrText>a</w:instrText>
      </w:r>
      <w:r w:rsidR="00FF0157" w:rsidRPr="00FE2263">
        <w:instrText xml:space="preserve"> </w:instrText>
      </w:r>
      <w:r w:rsidR="00FF0157" w:rsidRPr="00FE2263">
        <w:rPr>
          <w:lang w:val="en-US"/>
        </w:rPr>
        <w:instrText>target</w:instrText>
      </w:r>
      <w:r w:rsidR="00FF0157" w:rsidRPr="00FE2263">
        <w:instrText xml:space="preserve"> </w:instrText>
      </w:r>
      <w:r w:rsidR="00FF0157" w:rsidRPr="00FE2263">
        <w:rPr>
          <w:lang w:val="en-US"/>
        </w:rPr>
        <w:instrText>of</w:instrText>
      </w:r>
      <w:r w:rsidR="00FF0157" w:rsidRPr="00FE2263">
        <w:instrText xml:space="preserve"> </w:instrText>
      </w:r>
      <w:r w:rsidR="00FF0157" w:rsidRPr="00FE2263">
        <w:rPr>
          <w:lang w:val="en-US"/>
        </w:rPr>
        <w:instrText>ibrutinib</w:instrText>
      </w:r>
      <w:r w:rsidR="00FF0157" w:rsidRPr="00FE2263">
        <w:instrText xml:space="preserve">. </w:instrText>
      </w:r>
      <w:r w:rsidR="00FF0157" w:rsidRPr="00FE2263">
        <w:rPr>
          <w:lang w:val="en-US"/>
        </w:rPr>
        <w:instrText>CXCR</w:instrText>
      </w:r>
      <w:r w:rsidR="00FF0157" w:rsidRPr="00FE2263">
        <w:instrText>4</w:instrText>
      </w:r>
      <w:r w:rsidR="00FF0157" w:rsidRPr="00FE2263">
        <w:rPr>
          <w:lang w:val="en-US"/>
        </w:rPr>
        <w:instrText>WHIM</w:instrText>
      </w:r>
      <w:r w:rsidR="00FF0157" w:rsidRPr="00FE2263">
        <w:instrText xml:space="preserve"> </w:instrText>
      </w:r>
      <w:r w:rsidR="00FF0157" w:rsidRPr="00FE2263">
        <w:rPr>
          <w:lang w:val="en-US"/>
        </w:rPr>
        <w:instrText>mutations</w:instrText>
      </w:r>
      <w:r w:rsidR="00FF0157" w:rsidRPr="00FE2263">
        <w:instrText xml:space="preserve"> </w:instrText>
      </w:r>
      <w:r w:rsidR="00FF0157" w:rsidRPr="00FE2263">
        <w:rPr>
          <w:lang w:val="en-US"/>
        </w:rPr>
        <w:instrText>confer</w:instrText>
      </w:r>
      <w:r w:rsidR="00FF0157" w:rsidRPr="00FE2263">
        <w:instrText xml:space="preserve"> </w:instrText>
      </w:r>
      <w:r w:rsidR="00FF0157" w:rsidRPr="00FE2263">
        <w:rPr>
          <w:lang w:val="en-US"/>
        </w:rPr>
        <w:instrText>in</w:instrText>
      </w:r>
      <w:r w:rsidR="00FF0157" w:rsidRPr="00FE2263">
        <w:instrText xml:space="preserve"> </w:instrText>
      </w:r>
      <w:r w:rsidR="00FF0157" w:rsidRPr="00FE2263">
        <w:rPr>
          <w:lang w:val="en-US"/>
        </w:rPr>
        <w:instrText>vitro</w:instrText>
      </w:r>
      <w:r w:rsidR="00FF0157" w:rsidRPr="00FE2263">
        <w:instrText xml:space="preserve"> </w:instrText>
      </w:r>
      <w:r w:rsidR="00FF0157" w:rsidRPr="00FE2263">
        <w:rPr>
          <w:lang w:val="en-US"/>
        </w:rPr>
        <w:instrText>resistance</w:instrText>
      </w:r>
      <w:r w:rsidR="00FF0157" w:rsidRPr="00FE2263">
        <w:instrText xml:space="preserve"> </w:instrText>
      </w:r>
      <w:r w:rsidR="00FF0157" w:rsidRPr="00FE2263">
        <w:rPr>
          <w:lang w:val="en-US"/>
        </w:rPr>
        <w:instrText>to</w:instrText>
      </w:r>
      <w:r w:rsidR="00FF0157" w:rsidRPr="00FE2263">
        <w:instrText xml:space="preserve"> </w:instrText>
      </w:r>
      <w:r w:rsidR="00FF0157" w:rsidRPr="00FE2263">
        <w:rPr>
          <w:lang w:val="en-US"/>
        </w:rPr>
        <w:instrText>ibrutinib</w:instrText>
      </w:r>
      <w:r w:rsidR="00FF0157" w:rsidRPr="00FE2263">
        <w:instrText xml:space="preserve">. </w:instrText>
      </w:r>
      <w:r w:rsidR="00FF0157" w:rsidRPr="00FE2263">
        <w:rPr>
          <w:lang w:val="en-US"/>
        </w:rPr>
        <w:instrText>MethodsWe</w:instrText>
      </w:r>
      <w:r w:rsidR="00FF0157" w:rsidRPr="00FE2263">
        <w:instrText xml:space="preserve"> </w:instrText>
      </w:r>
      <w:r w:rsidR="00FF0157" w:rsidRPr="00FE2263">
        <w:rPr>
          <w:lang w:val="en-US"/>
        </w:rPr>
        <w:instrText>performed</w:instrText>
      </w:r>
      <w:r w:rsidR="00FF0157" w:rsidRPr="00FE2263">
        <w:instrText xml:space="preserve"> </w:instrText>
      </w:r>
      <w:r w:rsidR="00FF0157" w:rsidRPr="00FE2263">
        <w:rPr>
          <w:lang w:val="en-US"/>
        </w:rPr>
        <w:instrText>a</w:instrText>
      </w:r>
      <w:r w:rsidR="00FF0157" w:rsidRPr="00FE2263">
        <w:instrText xml:space="preserve"> </w:instrText>
      </w:r>
      <w:r w:rsidR="00FF0157" w:rsidRPr="00FE2263">
        <w:rPr>
          <w:lang w:val="en-US"/>
        </w:rPr>
        <w:instrText>prospective</w:instrText>
      </w:r>
      <w:r w:rsidR="00FF0157" w:rsidRPr="00FE2263">
        <w:instrText xml:space="preserve"> </w:instrText>
      </w:r>
      <w:r w:rsidR="00FF0157" w:rsidRPr="00FE2263">
        <w:rPr>
          <w:lang w:val="en-US"/>
        </w:rPr>
        <w:instrText>study</w:instrText>
      </w:r>
      <w:r w:rsidR="00FF0157" w:rsidRPr="00FE2263">
        <w:instrText xml:space="preserve"> </w:instrText>
      </w:r>
      <w:r w:rsidR="00FF0157" w:rsidRPr="00FE2263">
        <w:rPr>
          <w:lang w:val="en-US"/>
        </w:rPr>
        <w:instrText>of</w:instrText>
      </w:r>
      <w:r w:rsidR="00FF0157" w:rsidRPr="00FE2263">
        <w:instrText xml:space="preserve"> </w:instrText>
      </w:r>
      <w:r w:rsidR="00FF0157" w:rsidRPr="00FE2263">
        <w:rPr>
          <w:lang w:val="en-US"/>
        </w:rPr>
        <w:instrText>ibrutinib</w:instrText>
      </w:r>
      <w:r w:rsidR="00FF0157" w:rsidRPr="00FE2263">
        <w:instrText xml:space="preserve"> </w:instrText>
      </w:r>
      <w:r w:rsidR="00FF0157" w:rsidRPr="00FE2263">
        <w:rPr>
          <w:lang w:val="en-US"/>
        </w:rPr>
        <w:instrText>in</w:instrText>
      </w:r>
      <w:r w:rsidR="00FF0157" w:rsidRPr="00FE2263">
        <w:instrText xml:space="preserve"> 63 </w:instrText>
      </w:r>
      <w:r w:rsidR="00FF0157" w:rsidRPr="00FE2263">
        <w:rPr>
          <w:lang w:val="en-US"/>
        </w:rPr>
        <w:instrText>symptomatic</w:instrText>
      </w:r>
      <w:r w:rsidR="00FF0157" w:rsidRPr="00FE2263">
        <w:instrText xml:space="preserve"> </w:instrText>
      </w:r>
      <w:r w:rsidR="00FF0157" w:rsidRPr="00FE2263">
        <w:rPr>
          <w:lang w:val="en-US"/>
        </w:rPr>
        <w:instrText>patients</w:instrText>
      </w:r>
      <w:r w:rsidR="00FF0157" w:rsidRPr="00FE2263">
        <w:instrText xml:space="preserve"> </w:instrText>
      </w:r>
      <w:r w:rsidR="00FF0157" w:rsidRPr="00FE2263">
        <w:rPr>
          <w:lang w:val="en-US"/>
        </w:rPr>
        <w:instrText>with</w:instrText>
      </w:r>
      <w:r w:rsidR="00FF0157" w:rsidRPr="00FE2263">
        <w:instrText xml:space="preserve"> </w:instrText>
      </w:r>
      <w:r w:rsidR="00FF0157" w:rsidRPr="00FE2263">
        <w:rPr>
          <w:lang w:val="en-US"/>
        </w:rPr>
        <w:instrText>Waldenstr</w:instrText>
      </w:r>
      <w:r w:rsidR="00FF0157" w:rsidRPr="00FE2263">
        <w:instrText>ö</w:instrText>
      </w:r>
      <w:r w:rsidR="00FF0157" w:rsidRPr="00FE2263">
        <w:rPr>
          <w:lang w:val="en-US"/>
        </w:rPr>
        <w:instrText>m</w:instrText>
      </w:r>
      <w:r w:rsidR="00FF0157" w:rsidRPr="00FE2263">
        <w:instrText>’</w:instrText>
      </w:r>
      <w:r w:rsidR="00FF0157" w:rsidRPr="00FE2263">
        <w:rPr>
          <w:lang w:val="en-US"/>
        </w:rPr>
        <w:instrText>s</w:instrText>
      </w:r>
      <w:r w:rsidR="00FF0157" w:rsidRPr="00FE2263">
        <w:instrText xml:space="preserve"> </w:instrText>
      </w:r>
      <w:r w:rsidR="00FF0157" w:rsidRPr="00FE2263">
        <w:rPr>
          <w:lang w:val="en-US"/>
        </w:rPr>
        <w:instrText>macroglobulinemia</w:instrText>
      </w:r>
      <w:r w:rsidR="00FF0157" w:rsidRPr="00FE2263">
        <w:instrText xml:space="preserve"> </w:instrText>
      </w:r>
      <w:r w:rsidR="00FF0157" w:rsidRPr="00FE2263">
        <w:rPr>
          <w:lang w:val="en-US"/>
        </w:rPr>
        <w:instrText>who</w:instrText>
      </w:r>
      <w:r w:rsidR="00FF0157" w:rsidRPr="00FE2263">
        <w:instrText xml:space="preserve"> </w:instrText>
      </w:r>
      <w:r w:rsidR="00FF0157" w:rsidRPr="00FE2263">
        <w:rPr>
          <w:lang w:val="en-US"/>
        </w:rPr>
        <w:instrText>had</w:instrText>
      </w:r>
      <w:r w:rsidR="00FF0157" w:rsidRPr="00FE2263">
        <w:instrText xml:space="preserve"> </w:instrText>
      </w:r>
      <w:r w:rsidR="00FF0157" w:rsidRPr="00FE2263">
        <w:rPr>
          <w:lang w:val="en-US"/>
        </w:rPr>
        <w:instrText>received</w:instrText>
      </w:r>
      <w:r w:rsidR="00FF0157" w:rsidRPr="00FE2263">
        <w:instrText xml:space="preserve"> </w:instrText>
      </w:r>
      <w:r w:rsidR="00FF0157" w:rsidRPr="00FE2263">
        <w:rPr>
          <w:lang w:val="en-US"/>
        </w:rPr>
        <w:instrText>at</w:instrText>
      </w:r>
      <w:r w:rsidR="00FF0157" w:rsidRPr="00FE2263">
        <w:instrText xml:space="preserve"> </w:instrText>
      </w:r>
      <w:r w:rsidR="00FF0157" w:rsidRPr="00FE2263">
        <w:rPr>
          <w:lang w:val="en-US"/>
        </w:rPr>
        <w:instrText>least</w:instrText>
      </w:r>
      <w:r w:rsidR="00FF0157" w:rsidRPr="00FE2263">
        <w:instrText xml:space="preserve"> </w:instrText>
      </w:r>
      <w:r w:rsidR="00FF0157" w:rsidRPr="00FE2263">
        <w:rPr>
          <w:lang w:val="en-US"/>
        </w:rPr>
        <w:instrText>one</w:instrText>
      </w:r>
      <w:r w:rsidR="00FF0157" w:rsidRPr="00FE2263">
        <w:instrText xml:space="preserve"> </w:instrText>
      </w:r>
      <w:r w:rsidR="00FF0157" w:rsidRPr="00FE2263">
        <w:rPr>
          <w:lang w:val="en-US"/>
        </w:rPr>
        <w:instrText>previous</w:instrText>
      </w:r>
      <w:r w:rsidR="00FF0157" w:rsidRPr="00FE2263">
        <w:instrText xml:space="preserve"> </w:instrText>
      </w:r>
      <w:r w:rsidR="00FF0157" w:rsidRPr="00FE2263">
        <w:rPr>
          <w:lang w:val="en-US"/>
        </w:rPr>
        <w:instrText>treatment</w:instrText>
      </w:r>
      <w:r w:rsidR="00FF0157" w:rsidRPr="00FE2263">
        <w:instrText xml:space="preserve">, </w:instrText>
      </w:r>
      <w:r w:rsidR="00FF0157" w:rsidRPr="00FE2263">
        <w:rPr>
          <w:lang w:val="en-US"/>
        </w:rPr>
        <w:instrText>and</w:instrText>
      </w:r>
      <w:r w:rsidR="00FF0157" w:rsidRPr="00FE2263">
        <w:instrText xml:space="preserve"> </w:instrText>
      </w:r>
      <w:r w:rsidR="00FF0157" w:rsidRPr="00FE2263">
        <w:rPr>
          <w:lang w:val="en-US"/>
        </w:rPr>
        <w:instrText>we</w:instrText>
      </w:r>
      <w:r w:rsidR="00FF0157" w:rsidRPr="00FE2263">
        <w:instrText xml:space="preserve"> </w:instrText>
      </w:r>
      <w:r w:rsidR="00FF0157" w:rsidRPr="00FE2263">
        <w:rPr>
          <w:lang w:val="en-US"/>
        </w:rPr>
        <w:instrText>investigated</w:instrText>
      </w:r>
      <w:r w:rsidR="00FF0157" w:rsidRPr="00FE2263">
        <w:instrText xml:space="preserve"> </w:instrText>
      </w:r>
      <w:r w:rsidR="00FF0157" w:rsidRPr="00FE2263">
        <w:rPr>
          <w:lang w:val="en-US"/>
        </w:rPr>
        <w:instrText>the</w:instrText>
      </w:r>
      <w:r w:rsidR="00FF0157" w:rsidRPr="00FE2263">
        <w:instrText xml:space="preserve"> </w:instrText>
      </w:r>
      <w:r w:rsidR="00FF0157" w:rsidRPr="00FE2263">
        <w:rPr>
          <w:lang w:val="en-US"/>
        </w:rPr>
        <w:instrText>effect</w:instrText>
      </w:r>
      <w:r w:rsidR="00FF0157" w:rsidRPr="00FE2263">
        <w:instrText xml:space="preserve"> </w:instrText>
      </w:r>
      <w:r w:rsidR="00FF0157" w:rsidRPr="00FE2263">
        <w:rPr>
          <w:lang w:val="en-US"/>
        </w:rPr>
        <w:instrText>of</w:instrText>
      </w:r>
      <w:r w:rsidR="00FF0157" w:rsidRPr="00FE2263">
        <w:instrText xml:space="preserve"> </w:instrText>
      </w:r>
      <w:r w:rsidR="00FF0157" w:rsidRPr="00FE2263">
        <w:rPr>
          <w:lang w:val="en-US"/>
        </w:rPr>
        <w:instrText>MYD</w:instrText>
      </w:r>
      <w:r w:rsidR="00FF0157" w:rsidRPr="00FE2263">
        <w:instrText xml:space="preserve">88 </w:instrText>
      </w:r>
      <w:r w:rsidR="00FF0157" w:rsidRPr="00FE2263">
        <w:rPr>
          <w:lang w:val="en-US"/>
        </w:rPr>
        <w:instrText>and</w:instrText>
      </w:r>
      <w:r w:rsidR="00FF0157" w:rsidRPr="00FE2263">
        <w:instrText xml:space="preserve"> </w:instrText>
      </w:r>
      <w:r w:rsidR="00FF0157" w:rsidRPr="00FE2263">
        <w:rPr>
          <w:lang w:val="en-US"/>
        </w:rPr>
        <w:instrText>CXCR</w:instrText>
      </w:r>
      <w:r w:rsidR="00FF0157" w:rsidRPr="00FE2263">
        <w:instrText xml:space="preserve">4 </w:instrText>
      </w:r>
      <w:r w:rsidR="00FF0157" w:rsidRPr="00FE2263">
        <w:rPr>
          <w:lang w:val="en-US"/>
        </w:rPr>
        <w:instrText>mutations</w:instrText>
      </w:r>
      <w:r w:rsidR="00FF0157" w:rsidRPr="00FE2263">
        <w:instrText xml:space="preserve"> </w:instrText>
      </w:r>
      <w:r w:rsidR="00FF0157" w:rsidRPr="00FE2263">
        <w:rPr>
          <w:lang w:val="en-US"/>
        </w:rPr>
        <w:instrText>on</w:instrText>
      </w:r>
      <w:r w:rsidR="00FF0157" w:rsidRPr="00FE2263">
        <w:instrText xml:space="preserve"> </w:instrText>
      </w:r>
      <w:r w:rsidR="00FF0157" w:rsidRPr="00FE2263">
        <w:rPr>
          <w:lang w:val="en-US"/>
        </w:rPr>
        <w:instrText>outcomes</w:instrText>
      </w:r>
      <w:r w:rsidR="00FF0157" w:rsidRPr="00FE2263">
        <w:instrText xml:space="preserve">. </w:instrText>
      </w:r>
      <w:r w:rsidR="00FF0157" w:rsidRPr="00FE2263">
        <w:rPr>
          <w:lang w:val="en-US"/>
        </w:rPr>
        <w:instrText>Ibrutinib</w:instrText>
      </w:r>
      <w:r w:rsidR="00FF0157" w:rsidRPr="00FE2263">
        <w:instrText xml:space="preserve"> </w:instrText>
      </w:r>
      <w:r w:rsidR="00FF0157" w:rsidRPr="00FE2263">
        <w:rPr>
          <w:lang w:val="en-US"/>
        </w:rPr>
        <w:instrText>at</w:instrText>
      </w:r>
      <w:r w:rsidR="00FF0157" w:rsidRPr="00FE2263">
        <w:instrText xml:space="preserve"> </w:instrText>
      </w:r>
      <w:r w:rsidR="00FF0157" w:rsidRPr="00FE2263">
        <w:rPr>
          <w:lang w:val="en-US"/>
        </w:rPr>
        <w:instrText>a</w:instrText>
      </w:r>
      <w:r w:rsidR="00FF0157" w:rsidRPr="00FE2263">
        <w:instrText xml:space="preserve"> </w:instrText>
      </w:r>
      <w:r w:rsidR="00FF0157" w:rsidRPr="00FE2263">
        <w:rPr>
          <w:lang w:val="en-US"/>
        </w:rPr>
        <w:instrText>daily</w:instrText>
      </w:r>
      <w:r w:rsidR="00FF0157" w:rsidRPr="00FE2263">
        <w:instrText xml:space="preserve"> </w:instrText>
      </w:r>
      <w:r w:rsidR="00FF0157" w:rsidRPr="00FE2263">
        <w:rPr>
          <w:lang w:val="en-US"/>
        </w:rPr>
        <w:instrText>dose</w:instrText>
      </w:r>
      <w:r w:rsidR="00FF0157" w:rsidRPr="00FE2263">
        <w:instrText xml:space="preserve"> </w:instrText>
      </w:r>
      <w:r w:rsidR="00FF0157" w:rsidRPr="00FE2263">
        <w:rPr>
          <w:lang w:val="en-US"/>
        </w:rPr>
        <w:instrText>of</w:instrText>
      </w:r>
      <w:r w:rsidR="00FF0157" w:rsidRPr="00FE2263">
        <w:instrText xml:space="preserve"> 420 </w:instrText>
      </w:r>
      <w:r w:rsidR="00FF0157" w:rsidRPr="00FE2263">
        <w:rPr>
          <w:lang w:val="en-US"/>
        </w:rPr>
        <w:instrText>mg</w:instrText>
      </w:r>
      <w:r w:rsidR="00FF0157" w:rsidRPr="00FE2263">
        <w:instrText xml:space="preserve"> </w:instrText>
      </w:r>
      <w:r w:rsidR="00FF0157" w:rsidRPr="00FE2263">
        <w:rPr>
          <w:lang w:val="en-US"/>
        </w:rPr>
        <w:instrText>was</w:instrText>
      </w:r>
      <w:r w:rsidR="00FF0157" w:rsidRPr="00FE2263">
        <w:instrText xml:space="preserve"> </w:instrText>
      </w:r>
      <w:r w:rsidR="00FF0157" w:rsidRPr="00FE2263">
        <w:rPr>
          <w:lang w:val="en-US"/>
        </w:rPr>
        <w:instrText>administered</w:instrText>
      </w:r>
      <w:r w:rsidR="00FF0157" w:rsidRPr="00FE2263">
        <w:instrText xml:space="preserve"> </w:instrText>
      </w:r>
      <w:r w:rsidR="00FF0157" w:rsidRPr="00FE2263">
        <w:rPr>
          <w:lang w:val="en-US"/>
        </w:rPr>
        <w:instrText>orally</w:instrText>
      </w:r>
      <w:r w:rsidR="00FF0157" w:rsidRPr="00FE2263">
        <w:instrText xml:space="preserve"> </w:instrText>
      </w:r>
      <w:r w:rsidR="00FF0157" w:rsidRPr="00FE2263">
        <w:rPr>
          <w:lang w:val="en-US"/>
        </w:rPr>
        <w:instrText>until</w:instrText>
      </w:r>
      <w:r w:rsidR="00FF0157" w:rsidRPr="00FE2263">
        <w:instrText xml:space="preserve"> </w:instrText>
      </w:r>
      <w:r w:rsidR="00FF0157" w:rsidRPr="00FE2263">
        <w:rPr>
          <w:lang w:val="en-US"/>
        </w:rPr>
        <w:instrText>disease</w:instrText>
      </w:r>
      <w:r w:rsidR="00FF0157" w:rsidRPr="00FE2263">
        <w:instrText xml:space="preserve"> </w:instrText>
      </w:r>
      <w:r w:rsidR="00FF0157" w:rsidRPr="00FE2263">
        <w:rPr>
          <w:lang w:val="en-US"/>
        </w:rPr>
        <w:instrText>progression</w:instrText>
      </w:r>
      <w:r w:rsidR="00FF0157" w:rsidRPr="00FE2263">
        <w:instrText xml:space="preserve"> </w:instrText>
      </w:r>
      <w:r w:rsidR="00FF0157" w:rsidRPr="00FE2263">
        <w:rPr>
          <w:lang w:val="en-US"/>
        </w:rPr>
        <w:instrText>or</w:instrText>
      </w:r>
      <w:r w:rsidR="00FF0157" w:rsidRPr="00FE2263">
        <w:instrText xml:space="preserve"> </w:instrText>
      </w:r>
      <w:r w:rsidR="00FF0157" w:rsidRPr="00FE2263">
        <w:rPr>
          <w:lang w:val="en-US"/>
        </w:rPr>
        <w:instrText>the</w:instrText>
      </w:r>
      <w:r w:rsidR="00FF0157" w:rsidRPr="00FE2263">
        <w:instrText xml:space="preserve"> </w:instrText>
      </w:r>
      <w:r w:rsidR="00FF0157" w:rsidRPr="00FE2263">
        <w:rPr>
          <w:lang w:val="en-US"/>
        </w:rPr>
        <w:instrText>development</w:instrText>
      </w:r>
      <w:r w:rsidR="00FF0157" w:rsidRPr="00FE2263">
        <w:instrText xml:space="preserve"> </w:instrText>
      </w:r>
      <w:r w:rsidR="00FF0157" w:rsidRPr="00FE2263">
        <w:rPr>
          <w:lang w:val="en-US"/>
        </w:rPr>
        <w:instrText>of</w:instrText>
      </w:r>
      <w:r w:rsidR="00FF0157" w:rsidRPr="00FE2263">
        <w:instrText xml:space="preserve"> </w:instrText>
      </w:r>
      <w:r w:rsidR="00FF0157" w:rsidRPr="00FE2263">
        <w:rPr>
          <w:lang w:val="en-US"/>
        </w:rPr>
        <w:instrText>unacceptable</w:instrText>
      </w:r>
      <w:r w:rsidR="00FF0157" w:rsidRPr="00FE2263">
        <w:instrText xml:space="preserve"> </w:instrText>
      </w:r>
      <w:r w:rsidR="00FF0157" w:rsidRPr="00FE2263">
        <w:rPr>
          <w:lang w:val="en-US"/>
        </w:rPr>
        <w:instrText>toxic</w:instrText>
      </w:r>
      <w:r w:rsidR="00FF0157" w:rsidRPr="00FE2263">
        <w:instrText xml:space="preserve"> </w:instrText>
      </w:r>
      <w:r w:rsidR="00FF0157" w:rsidRPr="00FE2263">
        <w:rPr>
          <w:lang w:val="en-US"/>
        </w:rPr>
        <w:instrText>effects</w:instrText>
      </w:r>
      <w:r w:rsidR="00FF0157" w:rsidRPr="00FE2263">
        <w:instrText xml:space="preserve">. </w:instrText>
      </w:r>
      <w:r w:rsidR="00FF0157" w:rsidRPr="00FE2263">
        <w:rPr>
          <w:lang w:val="en-US"/>
        </w:rPr>
        <w:instrText>ResultsAfter</w:instrText>
      </w:r>
      <w:r w:rsidR="00FF0157" w:rsidRPr="00FE2263">
        <w:instrText xml:space="preserve"> </w:instrText>
      </w:r>
      <w:r w:rsidR="00FF0157" w:rsidRPr="00FE2263">
        <w:rPr>
          <w:lang w:val="en-US"/>
        </w:rPr>
        <w:instrText>the</w:instrText>
      </w:r>
      <w:r w:rsidR="00FF0157" w:rsidRPr="00FE2263">
        <w:instrText xml:space="preserve"> </w:instrText>
      </w:r>
      <w:r w:rsidR="00FF0157" w:rsidRPr="00FE2263">
        <w:rPr>
          <w:lang w:val="en-US"/>
        </w:rPr>
        <w:instrText>patients</w:instrText>
      </w:r>
      <w:r w:rsidR="00FF0157" w:rsidRPr="00FE2263">
        <w:instrText xml:space="preserve"> </w:instrText>
      </w:r>
      <w:r w:rsidR="00FF0157" w:rsidRPr="00FE2263">
        <w:rPr>
          <w:lang w:val="en-US"/>
        </w:rPr>
        <w:instrText>received</w:instrText>
      </w:r>
      <w:r w:rsidR="00FF0157" w:rsidRPr="00FE2263">
        <w:instrText xml:space="preserve"> </w:instrText>
      </w:r>
      <w:r w:rsidR="00FF0157" w:rsidRPr="00FE2263">
        <w:rPr>
          <w:lang w:val="en-US"/>
        </w:rPr>
        <w:instrText>ibrutinib</w:instrText>
      </w:r>
      <w:r w:rsidR="00FF0157" w:rsidRPr="00FE2263">
        <w:instrText xml:space="preserve">, </w:instrText>
      </w:r>
      <w:r w:rsidR="00FF0157" w:rsidRPr="00FE2263">
        <w:rPr>
          <w:lang w:val="en-US"/>
        </w:rPr>
        <w:instrText>median</w:instrText>
      </w:r>
      <w:r w:rsidR="00FF0157" w:rsidRPr="00FE2263">
        <w:instrText xml:space="preserve"> </w:instrText>
      </w:r>
      <w:r w:rsidR="00FF0157" w:rsidRPr="00FE2263">
        <w:rPr>
          <w:lang w:val="en-US"/>
        </w:rPr>
        <w:instrText>serum</w:instrText>
      </w:r>
      <w:r w:rsidR="00FF0157" w:rsidRPr="00FE2263">
        <w:instrText xml:space="preserve"> </w:instrText>
      </w:r>
      <w:r w:rsidR="00FF0157" w:rsidRPr="00FE2263">
        <w:rPr>
          <w:lang w:val="en-US"/>
        </w:rPr>
        <w:instrText>IgM</w:instrText>
      </w:r>
      <w:r w:rsidR="00FF0157" w:rsidRPr="00FE2263">
        <w:instrText xml:space="preserve"> </w:instrText>
      </w:r>
      <w:r w:rsidR="00FF0157" w:rsidRPr="00FE2263">
        <w:rPr>
          <w:lang w:val="en-US"/>
        </w:rPr>
        <w:instrText>levels</w:instrText>
      </w:r>
      <w:r w:rsidR="00FF0157" w:rsidRPr="00FE2263">
        <w:instrText xml:space="preserve"> </w:instrText>
      </w:r>
      <w:r w:rsidR="00FF0157" w:rsidRPr="00FE2263">
        <w:rPr>
          <w:lang w:val="en-US"/>
        </w:rPr>
        <w:instrText>decreased</w:instrText>
      </w:r>
      <w:r w:rsidR="00FF0157" w:rsidRPr="00FE2263">
        <w:instrText xml:space="preserve"> </w:instrText>
      </w:r>
      <w:r w:rsidR="00FF0157" w:rsidRPr="00FE2263">
        <w:rPr>
          <w:lang w:val="en-US"/>
        </w:rPr>
        <w:instrText>from</w:instrText>
      </w:r>
      <w:r w:rsidR="00FF0157" w:rsidRPr="00FE2263">
        <w:instrText xml:space="preserve"> 3520 </w:instrText>
      </w:r>
      <w:r w:rsidR="00FF0157" w:rsidRPr="00FE2263">
        <w:rPr>
          <w:lang w:val="en-US"/>
        </w:rPr>
        <w:instrText>mg</w:instrText>
      </w:r>
      <w:r w:rsidR="00FF0157" w:rsidRPr="00FE2263">
        <w:instrText xml:space="preserve"> </w:instrText>
      </w:r>
      <w:r w:rsidR="00FF0157" w:rsidRPr="00FE2263">
        <w:rPr>
          <w:lang w:val="en-US"/>
        </w:rPr>
        <w:instrText>per</w:instrText>
      </w:r>
      <w:r w:rsidR="00FF0157" w:rsidRPr="00FE2263">
        <w:instrText xml:space="preserve"> </w:instrText>
      </w:r>
      <w:r w:rsidR="00FF0157" w:rsidRPr="00FE2263">
        <w:rPr>
          <w:lang w:val="en-US"/>
        </w:rPr>
        <w:instrText>deciliter</w:instrText>
      </w:r>
      <w:r w:rsidR="00FF0157" w:rsidRPr="00FE2263">
        <w:instrText xml:space="preserve"> </w:instrText>
      </w:r>
      <w:r w:rsidR="00FF0157" w:rsidRPr="00FE2263">
        <w:rPr>
          <w:lang w:val="en-US"/>
        </w:rPr>
        <w:instrText>to</w:instrText>
      </w:r>
      <w:r w:rsidR="00FF0157" w:rsidRPr="00FE2263">
        <w:instrText xml:space="preserve"> 880 </w:instrText>
      </w:r>
      <w:r w:rsidR="00FF0157" w:rsidRPr="00FE2263">
        <w:rPr>
          <w:lang w:val="en-US"/>
        </w:rPr>
        <w:instrText>mg</w:instrText>
      </w:r>
      <w:r w:rsidR="00FF0157" w:rsidRPr="00FE2263">
        <w:instrText xml:space="preserve"> </w:instrText>
      </w:r>
      <w:r w:rsidR="00FF0157" w:rsidRPr="00FE2263">
        <w:rPr>
          <w:lang w:val="en-US"/>
        </w:rPr>
        <w:instrText>per</w:instrText>
      </w:r>
      <w:r w:rsidR="00FF0157" w:rsidRPr="00FE2263">
        <w:instrText xml:space="preserve"> </w:instrText>
      </w:r>
      <w:r w:rsidR="00FF0157" w:rsidRPr="00FE2263">
        <w:rPr>
          <w:lang w:val="en-US"/>
        </w:rPr>
        <w:instrText>deciliter</w:instrText>
      </w:r>
      <w:r w:rsidR="00FF0157" w:rsidRPr="00FE2263">
        <w:instrText xml:space="preserve">, </w:instrText>
      </w:r>
      <w:r w:rsidR="00FF0157" w:rsidRPr="00FE2263">
        <w:rPr>
          <w:lang w:val="en-US"/>
        </w:rPr>
        <w:instrText>median</w:instrText>
      </w:r>
      <w:r w:rsidR="00FF0157" w:rsidRPr="00FE2263">
        <w:instrText xml:space="preserve"> </w:instrText>
      </w:r>
      <w:r w:rsidR="00FF0157" w:rsidRPr="00FE2263">
        <w:rPr>
          <w:lang w:val="en-US"/>
        </w:rPr>
        <w:instrText>hemoglobin</w:instrText>
      </w:r>
      <w:r w:rsidR="00FF0157" w:rsidRPr="00FE2263">
        <w:instrText xml:space="preserve"> </w:instrText>
      </w:r>
      <w:r w:rsidR="00FF0157" w:rsidRPr="00FE2263">
        <w:rPr>
          <w:lang w:val="en-US"/>
        </w:rPr>
        <w:instrText>levels</w:instrText>
      </w:r>
      <w:r w:rsidR="00FF0157" w:rsidRPr="00FE2263">
        <w:instrText xml:space="preserve"> </w:instrText>
      </w:r>
      <w:r w:rsidR="00FF0157" w:rsidRPr="00FE2263">
        <w:rPr>
          <w:lang w:val="en-US"/>
        </w:rPr>
        <w:instrText>increased</w:instrText>
      </w:r>
      <w:r w:rsidR="00FF0157" w:rsidRPr="00FE2263">
        <w:instrText xml:space="preserve"> </w:instrText>
      </w:r>
      <w:r w:rsidR="00FF0157" w:rsidRPr="00FE2263">
        <w:rPr>
          <w:lang w:val="en-US"/>
        </w:rPr>
        <w:instrText>from</w:instrText>
      </w:r>
      <w:r w:rsidR="00FF0157" w:rsidRPr="00FE2263">
        <w:instrText xml:space="preserve"> 10.5 </w:instrText>
      </w:r>
      <w:r w:rsidR="00FF0157" w:rsidRPr="00FE2263">
        <w:rPr>
          <w:lang w:val="en-US"/>
        </w:rPr>
        <w:instrText>g</w:instrText>
      </w:r>
      <w:r w:rsidR="00FF0157" w:rsidRPr="00FE2263">
        <w:instrText xml:space="preserve"> </w:instrText>
      </w:r>
      <w:r w:rsidR="00FF0157" w:rsidRPr="00FE2263">
        <w:rPr>
          <w:lang w:val="en-US"/>
        </w:rPr>
        <w:instrText>per</w:instrText>
      </w:r>
      <w:r w:rsidR="00FF0157" w:rsidRPr="00FE2263">
        <w:instrText xml:space="preserve"> </w:instrText>
      </w:r>
      <w:r w:rsidR="00FF0157" w:rsidRPr="00FE2263">
        <w:rPr>
          <w:lang w:val="en-US"/>
        </w:rPr>
        <w:instrText>deciliter</w:instrText>
      </w:r>
      <w:r w:rsidR="00FF0157" w:rsidRPr="00FE2263">
        <w:instrText xml:space="preserve"> </w:instrText>
      </w:r>
      <w:r w:rsidR="00FF0157" w:rsidRPr="00FE2263">
        <w:rPr>
          <w:lang w:val="en-US"/>
        </w:rPr>
        <w:instrText>to</w:instrText>
      </w:r>
      <w:r w:rsidR="00FF0157" w:rsidRPr="00FE2263">
        <w:instrText xml:space="preserve"> 13.8 </w:instrText>
      </w:r>
      <w:r w:rsidR="00FF0157" w:rsidRPr="00FE2263">
        <w:rPr>
          <w:lang w:val="en-US"/>
        </w:rPr>
        <w:instrText>g</w:instrText>
      </w:r>
      <w:r w:rsidR="00FF0157" w:rsidRPr="00FE2263">
        <w:instrText xml:space="preserve"> </w:instrText>
      </w:r>
      <w:r w:rsidR="00FF0157" w:rsidRPr="00FE2263">
        <w:rPr>
          <w:lang w:val="en-US"/>
        </w:rPr>
        <w:instrText>per</w:instrText>
      </w:r>
      <w:r w:rsidR="00FF0157" w:rsidRPr="00FE2263">
        <w:instrText xml:space="preserve"> </w:instrText>
      </w:r>
      <w:r w:rsidR="00FF0157" w:rsidRPr="00FE2263">
        <w:rPr>
          <w:lang w:val="en-US"/>
        </w:rPr>
        <w:instrText>deciliter</w:instrText>
      </w:r>
      <w:r w:rsidR="00FF0157" w:rsidRPr="00FE2263">
        <w:instrText xml:space="preserve">, </w:instrText>
      </w:r>
      <w:r w:rsidR="00FF0157" w:rsidRPr="00FE2263">
        <w:rPr>
          <w:lang w:val="en-US"/>
        </w:rPr>
        <w:instrText>and</w:instrText>
      </w:r>
      <w:r w:rsidR="00FF0157" w:rsidRPr="00FE2263">
        <w:instrText xml:space="preserve"> </w:instrText>
      </w:r>
      <w:r w:rsidR="00FF0157" w:rsidRPr="00FE2263">
        <w:rPr>
          <w:lang w:val="en-US"/>
        </w:rPr>
        <w:instrText>bone</w:instrText>
      </w:r>
      <w:r w:rsidR="00FF0157" w:rsidRPr="00FE2263">
        <w:instrText xml:space="preserve"> </w:instrText>
      </w:r>
      <w:r w:rsidR="00FF0157" w:rsidRPr="00FE2263">
        <w:rPr>
          <w:lang w:val="en-US"/>
        </w:rPr>
        <w:instrText>marrow</w:instrText>
      </w:r>
      <w:r w:rsidR="00FF0157" w:rsidRPr="00FE2263">
        <w:instrText xml:space="preserve"> </w:instrText>
      </w:r>
      <w:r w:rsidR="00FF0157" w:rsidRPr="00FE2263">
        <w:rPr>
          <w:lang w:val="en-US"/>
        </w:rPr>
        <w:instrText>involvement</w:instrText>
      </w:r>
      <w:r w:rsidR="00FF0157" w:rsidRPr="00FE2263">
        <w:instrText xml:space="preserve"> </w:instrText>
      </w:r>
      <w:r w:rsidR="00FF0157" w:rsidRPr="00FE2263">
        <w:rPr>
          <w:lang w:val="en-US"/>
        </w:rPr>
        <w:instrText>decreased</w:instrText>
      </w:r>
      <w:r w:rsidR="00FF0157" w:rsidRPr="00FE2263">
        <w:instrText xml:space="preserve"> </w:instrText>
      </w:r>
      <w:r w:rsidR="00FF0157" w:rsidRPr="00FE2263">
        <w:rPr>
          <w:lang w:val="en-US"/>
        </w:rPr>
        <w:instrText>from</w:instrText>
      </w:r>
      <w:r w:rsidR="00FF0157" w:rsidRPr="00FE2263">
        <w:instrText xml:space="preserve"> 60% </w:instrText>
      </w:r>
      <w:r w:rsidR="00FF0157" w:rsidRPr="00FE2263">
        <w:rPr>
          <w:lang w:val="en-US"/>
        </w:rPr>
        <w:instrText>to</w:instrText>
      </w:r>
      <w:r w:rsidR="00FF0157" w:rsidRPr="00FE2263">
        <w:instrText xml:space="preserve"> 25% (</w:instrText>
      </w:r>
      <w:r w:rsidR="00FF0157" w:rsidRPr="00FE2263">
        <w:rPr>
          <w:lang w:val="en-US"/>
        </w:rPr>
        <w:instrText>P</w:instrText>
      </w:r>
      <w:r w:rsidR="00FF0157" w:rsidRPr="00FE2263">
        <w:instrText xml:space="preserve">&lt;0.01 </w:instrText>
      </w:r>
      <w:r w:rsidR="00FF0157" w:rsidRPr="00FE2263">
        <w:rPr>
          <w:lang w:val="en-US"/>
        </w:rPr>
        <w:instrText>for</w:instrText>
      </w:r>
      <w:r w:rsidR="00FF0157" w:rsidRPr="00FE2263">
        <w:instrText xml:space="preserve"> </w:instrText>
      </w:r>
      <w:r w:rsidR="00FF0157" w:rsidRPr="00FE2263">
        <w:rPr>
          <w:lang w:val="en-US"/>
        </w:rPr>
        <w:instrText>all</w:instrText>
      </w:r>
      <w:r w:rsidR="00FF0157" w:rsidRPr="00FE2263">
        <w:instrText xml:space="preserve"> </w:instrText>
      </w:r>
      <w:r w:rsidR="00FF0157" w:rsidRPr="00FE2263">
        <w:rPr>
          <w:lang w:val="en-US"/>
        </w:rPr>
        <w:instrText>comparisons</w:instrText>
      </w:r>
      <w:r w:rsidR="00FF0157" w:rsidRPr="00FE2263">
        <w:instrText xml:space="preserve">). </w:instrText>
      </w:r>
      <w:r w:rsidR="00FF0157" w:rsidRPr="00FE2263">
        <w:rPr>
          <w:lang w:val="en-US"/>
        </w:rPr>
        <w:instrText>The</w:instrText>
      </w:r>
      <w:r w:rsidR="00FF0157" w:rsidRPr="00FE2263">
        <w:instrText xml:space="preserve"> </w:instrText>
      </w:r>
      <w:r w:rsidR="00FF0157" w:rsidRPr="00FE2263">
        <w:rPr>
          <w:lang w:val="en-US"/>
        </w:rPr>
        <w:instrText>median</w:instrText>
      </w:r>
      <w:r w:rsidR="00FF0157" w:rsidRPr="00FE2263">
        <w:instrText xml:space="preserve"> </w:instrText>
      </w:r>
      <w:r w:rsidR="00FF0157" w:rsidRPr="00FE2263">
        <w:rPr>
          <w:lang w:val="en-US"/>
        </w:rPr>
        <w:instrText>time</w:instrText>
      </w:r>
      <w:r w:rsidR="00FF0157" w:rsidRPr="00FE2263">
        <w:instrText xml:space="preserve"> </w:instrText>
      </w:r>
      <w:r w:rsidR="00FF0157" w:rsidRPr="00FE2263">
        <w:rPr>
          <w:lang w:val="en-US"/>
        </w:rPr>
        <w:instrText>to</w:instrText>
      </w:r>
      <w:r w:rsidR="00FF0157" w:rsidRPr="00FE2263">
        <w:instrText xml:space="preserve"> </w:instrText>
      </w:r>
      <w:r w:rsidR="00FF0157" w:rsidRPr="00FE2263">
        <w:rPr>
          <w:lang w:val="en-US"/>
        </w:rPr>
        <w:instrText>at</w:instrText>
      </w:r>
      <w:r w:rsidR="00FF0157" w:rsidRPr="00FE2263">
        <w:instrText xml:space="preserve"> </w:instrText>
      </w:r>
      <w:r w:rsidR="00FF0157" w:rsidRPr="00FE2263">
        <w:rPr>
          <w:lang w:val="en-US"/>
        </w:rPr>
        <w:instrText>least</w:instrText>
      </w:r>
      <w:r w:rsidR="00FF0157" w:rsidRPr="00FE2263">
        <w:instrText xml:space="preserve"> </w:instrText>
      </w:r>
      <w:r w:rsidR="00FF0157" w:rsidRPr="00FE2263">
        <w:rPr>
          <w:lang w:val="en-US"/>
        </w:rPr>
        <w:instrText>a</w:instrText>
      </w:r>
      <w:r w:rsidR="00FF0157" w:rsidRPr="00FE2263">
        <w:instrText xml:space="preserve"> </w:instrText>
      </w:r>
      <w:r w:rsidR="00FF0157" w:rsidRPr="00FE2263">
        <w:rPr>
          <w:lang w:val="en-US"/>
        </w:rPr>
        <w:instrText>minor</w:instrText>
      </w:r>
      <w:r w:rsidR="00FF0157" w:rsidRPr="00FE2263">
        <w:instrText xml:space="preserve"> </w:instrText>
      </w:r>
      <w:r w:rsidR="00FF0157" w:rsidRPr="00FE2263">
        <w:rPr>
          <w:lang w:val="en-US"/>
        </w:rPr>
        <w:instrText>response</w:instrText>
      </w:r>
      <w:r w:rsidR="00FF0157" w:rsidRPr="00FE2263">
        <w:instrText xml:space="preserve"> </w:instrText>
      </w:r>
      <w:r w:rsidR="00FF0157" w:rsidRPr="00FE2263">
        <w:rPr>
          <w:lang w:val="en-US"/>
        </w:rPr>
        <w:instrText>was</w:instrText>
      </w:r>
      <w:r w:rsidR="00FF0157" w:rsidRPr="00FE2263">
        <w:instrText xml:space="preserve"> 4 </w:instrText>
      </w:r>
      <w:r w:rsidR="00FF0157" w:rsidRPr="00FE2263">
        <w:rPr>
          <w:lang w:val="en-US"/>
        </w:rPr>
        <w:instrText>weeks</w:instrText>
      </w:r>
      <w:r w:rsidR="00FF0157" w:rsidRPr="00FE2263">
        <w:instrText xml:space="preserve">. </w:instrText>
      </w:r>
      <w:r w:rsidR="00FF0157" w:rsidRPr="00FE2263">
        <w:rPr>
          <w:lang w:val="en-US"/>
        </w:rPr>
        <w:instrText>The</w:instrText>
      </w:r>
      <w:r w:rsidR="00FF0157" w:rsidRPr="00FE2263">
        <w:instrText xml:space="preserve"> </w:instrText>
      </w:r>
      <w:r w:rsidR="00FF0157" w:rsidRPr="00FE2263">
        <w:rPr>
          <w:lang w:val="en-US"/>
        </w:rPr>
        <w:instrText>overall</w:instrText>
      </w:r>
      <w:r w:rsidR="00FF0157" w:rsidRPr="00FE2263">
        <w:instrText xml:space="preserve"> </w:instrText>
      </w:r>
      <w:r w:rsidR="00FF0157" w:rsidRPr="00FE2263">
        <w:rPr>
          <w:lang w:val="en-US"/>
        </w:rPr>
        <w:instrText>response</w:instrText>
      </w:r>
      <w:r w:rsidR="00FF0157" w:rsidRPr="00FE2263">
        <w:instrText xml:space="preserve"> </w:instrText>
      </w:r>
      <w:r w:rsidR="00FF0157" w:rsidRPr="00FE2263">
        <w:rPr>
          <w:lang w:val="en-US"/>
        </w:rPr>
        <w:instrText>rate</w:instrText>
      </w:r>
      <w:r w:rsidR="00FF0157" w:rsidRPr="00FE2263">
        <w:instrText xml:space="preserve"> ...","</w:instrText>
      </w:r>
      <w:r w:rsidR="00FF0157" w:rsidRPr="00FE2263">
        <w:rPr>
          <w:lang w:val="en-US"/>
        </w:rPr>
        <w:instrText>author</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Treon</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Steven</w:instrText>
      </w:r>
      <w:r w:rsidR="00FF0157" w:rsidRPr="00FE2263">
        <w:instrText xml:space="preserve"> </w:instrText>
      </w:r>
      <w:r w:rsidR="00FF0157" w:rsidRPr="00FE2263">
        <w:rPr>
          <w:lang w:val="en-US"/>
        </w:rPr>
        <w:instrText>P</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Tripsas</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Christina</w:instrText>
      </w:r>
      <w:r w:rsidR="00FF0157" w:rsidRPr="00FE2263">
        <w:instrText xml:space="preserve"> </w:instrText>
      </w:r>
      <w:r w:rsidR="00FF0157" w:rsidRPr="00FE2263">
        <w:rPr>
          <w:lang w:val="en-US"/>
        </w:rPr>
        <w:instrText>K</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Meid</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Kirsten</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Warren</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Diane</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Varma</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Gaurav</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Green</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Rebecca</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V</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Argyropoulos</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Kimon</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Yang</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Guang</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Cao</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Yang</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Xu</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Lian</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Patterson</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Christopher</w:instrText>
      </w:r>
      <w:r w:rsidR="00FF0157" w:rsidRPr="00FE2263">
        <w:instrText xml:space="preserve"> </w:instrText>
      </w:r>
      <w:r w:rsidR="00FF0157" w:rsidRPr="00FE2263">
        <w:rPr>
          <w:lang w:val="en-US"/>
        </w:rPr>
        <w:instrText>J</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Rodig</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Scott</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Zehnder</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James</w:instrText>
      </w:r>
      <w:r w:rsidR="00FF0157" w:rsidRPr="00FE2263">
        <w:instrText xml:space="preserve"> </w:instrText>
      </w:r>
      <w:r w:rsidR="00FF0157" w:rsidRPr="00FE2263">
        <w:rPr>
          <w:lang w:val="en-US"/>
        </w:rPr>
        <w:instrText>L</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Aster</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Jon</w:instrText>
      </w:r>
      <w:r w:rsidR="00FF0157" w:rsidRPr="00FE2263">
        <w:instrText xml:space="preserve"> </w:instrText>
      </w:r>
      <w:r w:rsidR="00FF0157" w:rsidRPr="00FE2263">
        <w:rPr>
          <w:lang w:val="en-US"/>
        </w:rPr>
        <w:instrText>C</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w:instrText>
      </w:r>
      <w:r w:rsidR="00FF0157" w:rsidRPr="00FE2263">
        <w:instrText>-</w:instrText>
      </w:r>
      <w:r w:rsidR="00FF0157" w:rsidRPr="00FE2263">
        <w:rPr>
          <w:lang w:val="en-US"/>
        </w:rPr>
        <w:instrText>names</w:instrText>
      </w:r>
      <w:r w:rsidR="00FF0157" w:rsidRPr="00FE2263">
        <w:instrText>":</w:instrText>
      </w:r>
      <w:r w:rsidR="00FF0157" w:rsidRPr="00FE2263">
        <w:rPr>
          <w:lang w:val="en-US"/>
        </w:rPr>
        <w:instrText>false</w:instrText>
      </w:r>
      <w:r w:rsidR="00FF0157" w:rsidRPr="00FE2263">
        <w:instrText>,"</w:instrText>
      </w:r>
      <w:r w:rsidR="00FF0157" w:rsidRPr="00FE2263">
        <w:rPr>
          <w:lang w:val="en-US"/>
        </w:rPr>
        <w:instrText>suffix</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family</w:instrText>
      </w:r>
      <w:r w:rsidR="00FF0157" w:rsidRPr="00FE2263">
        <w:instrText>":"</w:instrText>
      </w:r>
      <w:r w:rsidR="00FF0157" w:rsidRPr="00FE2263">
        <w:rPr>
          <w:lang w:val="en-US"/>
        </w:rPr>
        <w:instrText>Harris</w:instrText>
      </w:r>
      <w:r w:rsidR="00FF0157" w:rsidRPr="00FE2263">
        <w:instrText>","</w:instrText>
      </w:r>
      <w:r w:rsidR="00FF0157" w:rsidRPr="00FE2263">
        <w:rPr>
          <w:lang w:val="en-US"/>
        </w:rPr>
        <w:instrText>given</w:instrText>
      </w:r>
      <w:r w:rsidR="00FF0157" w:rsidRPr="00FE2263">
        <w:instrText>":"</w:instrText>
      </w:r>
      <w:r w:rsidR="00FF0157" w:rsidRPr="00FE2263">
        <w:rPr>
          <w:lang w:val="en-US"/>
        </w:rPr>
        <w:instrText>Nancy</w:instrText>
      </w:r>
      <w:r w:rsidR="00FF0157" w:rsidRPr="00FE2263">
        <w:instrText xml:space="preserve"> </w:instrText>
      </w:r>
      <w:r w:rsidR="00FF0157" w:rsidRPr="00FE2263">
        <w:rPr>
          <w:lang w:val="en-US"/>
        </w:rPr>
        <w:instrText>Lee</w:instrText>
      </w:r>
      <w:r w:rsidR="00FF0157" w:rsidRPr="00FE2263">
        <w:instrText>","</w:instrText>
      </w:r>
      <w:r w:rsidR="00FF0157" w:rsidRPr="00FE2263">
        <w:rPr>
          <w:lang w:val="en-US"/>
        </w:rPr>
        <w:instrText>non</w:instrText>
      </w:r>
      <w:r w:rsidR="00FF0157" w:rsidRPr="00FE2263">
        <w:instrText>-</w:instrText>
      </w:r>
      <w:r w:rsidR="00FF0157" w:rsidRPr="00FE2263">
        <w:rPr>
          <w:lang w:val="en-US"/>
        </w:rPr>
        <w:instrText>dropping</w:instrText>
      </w:r>
      <w:r w:rsidR="00FF0157" w:rsidRPr="00FE2263">
        <w:instrText>-</w:instrText>
      </w:r>
      <w:r w:rsidR="00FF0157" w:rsidRPr="00FE2263">
        <w:rPr>
          <w:lang w:val="en-US"/>
        </w:rPr>
        <w:instrText>particle</w:instrText>
      </w:r>
      <w:r w:rsidR="00FF0157" w:rsidRPr="00FE2263">
        <w:instrText>":"","</w:instrText>
      </w:r>
      <w:r w:rsidR="00FF0157" w:rsidRPr="00FE2263">
        <w:rPr>
          <w:lang w:val="en-US"/>
        </w:rPr>
        <w:instrText>parse-names":false,"suffix":""},{"dropping-particle":"","family":"Kanan","given":"Sandra","non-dropping-particle":"","parse-names":false,"suffix":""},{"dropping-particle":"","family":"Ghobrial","given":"Irene","non-dropping-particle":"","parse-names":false,"suffix":""},{"dropping-particle":"","family":"Castillo","given":"Jorge J.","non-dropping-particle":"","parse-names":false,"suffix":""},{"dropping-particle":"","family":"Laubach","given":"Jacob P.","non-dropping-particle":"","parse-names":false,"suffix":""},{"dropping-particle":"","family":"Hunter","given":"Zachary R.","non-dropping-particle":"","parse-names":false,"suffix":""},{"dropping-particle":"","family":"Salman","given":"Zeena","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Graef","given":"Thorsten","non-dropping-particle":"","parse-names":false,"suffix":""},{"dropping-particle":"","family":"Palomba","given":"M. Lia","non-dropping-particle":"","parse-names":false,"suffix":""},{"dropping-particle":"","family":"Advani","given":"Ranjana H.","non-dropping-particle":"","parse-names":false,"suffix":""}],"container-title":"New England Journal of Medicine","id":"ITEM-1","issue":"15","issued":{"date-parts":[["2015"]]},"page":"1430-1440","title":"Ibrutinib in Previously Treated Waldenström’s Macroglobulinemia. Supplemental Appendix.","type":"article-journal","volume":"372"},"uris":["http://www.mendeley.com/documents/?uuid=454ad98e-da71-3be6-bb20-5af4b1625925"]}],"mendeley":{"formattedCitation":"[35]","plainTextFormattedCitation":"[35]","previouslyFormattedCitation":"[35]"},"properties":{"noteIndex":0},"schema":"https://github.com/citation-style-language/schema/raw/master/csl-citation.json"}</w:instrText>
      </w:r>
      <w:r w:rsidR="00FF0157" w:rsidRPr="00FE2263">
        <w:rPr>
          <w:lang w:val="en-US"/>
        </w:rPr>
        <w:fldChar w:fldCharType="separate"/>
      </w:r>
      <w:r w:rsidR="00FF0157" w:rsidRPr="00FE2263">
        <w:rPr>
          <w:noProof/>
          <w:lang w:val="en-US"/>
        </w:rPr>
        <w:t>[35]</w:t>
      </w:r>
      <w:r w:rsidR="00FF0157" w:rsidRPr="00FE2263">
        <w:rPr>
          <w:lang w:val="en-US"/>
        </w:rPr>
        <w:fldChar w:fldCharType="end"/>
      </w:r>
      <w:r w:rsidR="00580D79" w:rsidRPr="00FE2263">
        <w:t>.</w:t>
      </w:r>
      <w:bookmarkEnd w:id="53"/>
    </w:p>
    <w:p w14:paraId="023CEC62" w14:textId="13832B2F" w:rsidR="001062BB" w:rsidRPr="00FE2263" w:rsidRDefault="001062BB" w:rsidP="00F817BC">
      <w:pPr>
        <w:pStyle w:val="afe"/>
        <w:ind w:firstLine="0"/>
        <w:rPr>
          <w:b/>
        </w:rPr>
      </w:pPr>
      <w:r w:rsidRPr="00FE2263">
        <w:rPr>
          <w:b/>
        </w:rPr>
        <w:lastRenderedPageBreak/>
        <w:t xml:space="preserve">Уровень убедительности рекомендаций </w:t>
      </w:r>
      <w:r w:rsidR="00A64208" w:rsidRPr="00FE2263">
        <w:rPr>
          <w:b/>
        </w:rPr>
        <w:t xml:space="preserve">С </w:t>
      </w:r>
      <w:r w:rsidRPr="00FE2263">
        <w:rPr>
          <w:b/>
        </w:rPr>
        <w:t xml:space="preserve">(уровень достоверности доказательств </w:t>
      </w:r>
      <w:r w:rsidR="00A64208" w:rsidRPr="00FE2263">
        <w:rPr>
          <w:b/>
        </w:rPr>
        <w:t>4</w:t>
      </w:r>
      <w:r w:rsidRPr="00FE2263">
        <w:rPr>
          <w:b/>
        </w:rPr>
        <w:t>).</w:t>
      </w:r>
    </w:p>
    <w:p w14:paraId="76450D3E" w14:textId="77777777" w:rsidR="00580D79" w:rsidRPr="00FE2263" w:rsidRDefault="00580D79" w:rsidP="00F817BC">
      <w:pPr>
        <w:rPr>
          <w:rStyle w:val="affc"/>
          <w:rFonts w:eastAsia="Times New Roman"/>
          <w:i w:val="0"/>
          <w:iCs w:val="0"/>
        </w:rPr>
      </w:pPr>
      <w:r w:rsidRPr="00FE2263">
        <w:rPr>
          <w:rStyle w:val="affb"/>
        </w:rPr>
        <w:t>Комментарии:</w:t>
      </w:r>
      <w:r w:rsidRPr="00FE2263">
        <w:rPr>
          <w:rStyle w:val="affc"/>
        </w:rPr>
        <w:t xml:space="preserve"> в 2015 г. опубликованы результаты исследовании II фазы по оценке эффективности ибрутиниба** у пациентов, получивших не менее одного варианта лечения. Ибрутиниб** назначали по 420 мг в день. Общая эффективность лечения составила 90,5%, большой ответ получен у 73% пациентов. Показатели 2-х летней ВБП и ОВ составили 69,1 и 95,2% соответственно.</w:t>
      </w:r>
    </w:p>
    <w:p w14:paraId="5219F2B8" w14:textId="107FF154" w:rsidR="00580D79" w:rsidRPr="00FE2263" w:rsidRDefault="00BD78B2" w:rsidP="00FF0157">
      <w:pPr>
        <w:pStyle w:val="afff8"/>
        <w:spacing w:before="0"/>
      </w:pPr>
      <w:r w:rsidRPr="00FE2263">
        <w:rPr>
          <w:rStyle w:val="affb"/>
          <w:b w:val="0"/>
          <w:bCs w:val="0"/>
        </w:rPr>
        <w:t>Пациентам с рецидивами МВ</w:t>
      </w:r>
      <w:r w:rsidRPr="00FE2263">
        <w:rPr>
          <w:rStyle w:val="affb"/>
        </w:rPr>
        <w:t xml:space="preserve"> рекомендуются</w:t>
      </w:r>
      <w:r w:rsidRPr="00FE2263">
        <w:t xml:space="preserve"> </w:t>
      </w:r>
      <w:r w:rsidR="00580D79" w:rsidRPr="00FE2263">
        <w:t>программы FR (фл</w:t>
      </w:r>
      <w:r w:rsidRPr="00FE2263">
        <w:t>у</w:t>
      </w:r>
      <w:r w:rsidR="00580D79" w:rsidRPr="00FE2263">
        <w:t xml:space="preserve">дарабин**, ритуксимаб**) </w:t>
      </w:r>
      <w:r w:rsidRPr="00FE2263">
        <w:t>или</w:t>
      </w:r>
      <w:r w:rsidR="00580D79" w:rsidRPr="00FE2263">
        <w:t xml:space="preserve"> FCR (фл</w:t>
      </w:r>
      <w:r w:rsidR="001062BB" w:rsidRPr="00FE2263">
        <w:t>у</w:t>
      </w:r>
      <w:r w:rsidR="00580D79" w:rsidRPr="00FE2263">
        <w:t xml:space="preserve">дарабин**, </w:t>
      </w:r>
      <w:r w:rsidR="00FF0157" w:rsidRPr="00FE2263">
        <w:t>циклофосфамид</w:t>
      </w:r>
      <w:r w:rsidR="00580D79" w:rsidRPr="00FE2263">
        <w:t>**, ритуксимаб**)</w:t>
      </w:r>
      <w:r w:rsidR="00FF0157" w:rsidRPr="00FE2263">
        <w:t xml:space="preserve"> </w:t>
      </w:r>
      <w:r w:rsidR="00FF0157" w:rsidRPr="00FE2263">
        <w:fldChar w:fldCharType="begin" w:fldLock="1"/>
      </w:r>
      <w:r w:rsidR="00FF0157" w:rsidRPr="00FE2263">
        <w:instrText>ADDIN CSL_CITATION {"citationItems":[{"id":"ITEM-1","itemData":{"DOI":"10.1002/ajh.24405","ISSN":"10968652","abstract":"Waldenstrom's macroglobulinemia is generally treated with alkylating agents, purine analogs and monoclonal antibodies, alone or in combination. We report the outcomes of 82 patients (median age 61 years) treated with the RFC combination. Twenty-five patients were treatment-naive. RFC was administered every 4 weeks, for a median of five cycles. At treatment discontinuation, the overall response rate was 85.4%. The responses improved after treatment discontinuation in 25 patients, with a median time to best response achievement of 10.8 months, raising the major response rate (PR, VGPR and CR) from 64.6% to 76.8%. With a median follow-up of 47 months, the median progression-free survival time had not been reached (67% PFS at 48 months) and was influenced by age and treatment status before RFC. Likewise, the median time to next therapy had not been reached. Two cases of myelodysplastic syndrome/AML and 3 cases of transformation to aggressive lymphoma occurred. Thirteen patients died. The 3-year overall survival rate was 90%. Long-lasting cytopenias occurred in 19 patients. The RFC combination thus gave a high response rate and durable responses, even in heavily treatment-experienced patients. The high incidence of long-lasting cytopenia might be reduced by giving fewer courses and thereby minimizing myelotoxicity. Am. J. Hematol. 91:782–786, 2016. © 2016 Wiley Periodicals, Inc.","author":[{"dropping-particle":"","family":"Souchet","given":"Laetitia","non-dropping-particle":"","parse-names":false,"suffix":""},{"dropping-particle":"","family":"Levy","given":"Vincent","non-dropping-particle":"","parse-names":false,"suffix":""},{"dropping-particle":"","family":"Ouzegdouh","given":"Maya","non-dropping-particle":"","parse-names":false,"suffix":""},{"dropping-particle":"","family":"Tamburini","given":"Jérôme","non-dropping-particle":"","parse-names":false,"suffix":""},{"dropping-particle":"","family":"Delmer","given":"Alain","non-dropping-particle":"","parse-names":false,"suffix":""},{"dropping-particle":"","family":"Dupuis","given":"Jehan","non-dropping-particle":"","parse-names":false,"suffix":""},{"dropping-particle":"","family":"Gouill","given":"Steven","non-dropping-particle":"Le","parse-names":false,"suffix":""},{"dropping-particle":"","family":"Pégourié-Bandelier","given":"Brigitte","non-dropping-particle":"","parse-names":false,"suffix":""},{"dropping-particle":"","family":"Tournilhac","given":"Olivier","non-dropping-particle":"","parse-names":false,"suffix":""},{"dropping-particle":"","family":"Boubaya","given":"Marouanne","non-dropping-particle":"","parse-names":false,"suffix":""},{"dropping-particle":"","family":"Vargaftig","given":"Jacques","non-dropping-particle":"","parse-names":false,"suffix":""},{"dropping-particle":"","family":"Choquet","given":"Sylvain","non-dropping-particle":"","parse-names":false,"suffix":""},{"dropping-particle":"","family":"Leblond","given":"Véronique","non-dropping-particle":"","parse-names":false,"suffix":""}],"container-title":"American Journal of Hematology","id":"ITEM-1","issue":"8","issued":{"date-parts":[["2016","8","1"]]},"page":"782-786","publisher":"Wiley-Liss Inc.","title":"Efficacy and long-term toxicity of the rituximab-fludarabine-cyclophosphamide combination therapy in Waldenstrom's macroglobulinemia","type":"article-journal","volume":"91"},"uris":["http://www.mendeley.com/documents/?uuid=40e0fcc9-0735-3c19-b038-d93626315819"]},{"id":"ITEM-2","itemData":{"DOI":"10.1182/blood-2008-09-177329","ISSN":"00064971","abstract":"We report the long-term outcome of a multicenter, prospective study examining fludarabine and rituximab in Waldenström macroglobulinemia (WM). WM patients with less than 2 prior therapies were eligible. Intended therapy consisted of 6 cycles (25 mg/m 2 per day for 5 days) of fludarabine and 8 infusions (375 mg/m 2 per week) of rituximab.Atotal of 43 patients were enrolled. Responses were: complete response (n = 2), very good partial response (n = 14), partial response (n = 21), and minor response (n = 4), for overall and major response rates of 95.3% and 86.0%, respectively. Median time to progression for all patients was 51.2 months and was longer for untreated patients (P = .017) and those achieving at least a very good partial response (P = .049). Grade 3 or higher toxicities included neutropenia (n = 27), thrombocytopenia (n = 7), and pneumonia (n = 6), including 2 patients who died of non-Pneumocystis carinii pneumonia. With a median follow-up of 40.3 months, we observed 3 cases of transformation to aggressive lymphoma and 3 cases of myelodysplastic syndrome/acute myeloid leukemia. The results of this study demonstrate that fludarabine and rituximab are highly active in WM, although short- and long-term toxicities need to be carefully weighed against other available treatment options. This study is registered at clinicaltrials.gov as NCT00020800. © 2009 by The American Society of Hematology.","author":[{"dropping-particle":"","family":"Treon","given":"Steven P.","non-dropping-particle":"","parse-names":false,"suffix":""},{"dropping-particle":"","family":"Branagan","given":"Andrew R.","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Turnbull","given":"Barry","non-dropping-particle":"","parse-names":false,"suffix":""},{"dropping-particle":"","family":"Wasi","given":"Parveen","non-dropping-particle":"","parse-names":false,"suffix":""},{"dropping-particle":"","family":"Emmanouilides","given":"Christos","non-dropping-particle":"","parse-names":false,"suffix":""},{"dropping-particle":"","family":"Frankel","given":"Stanley R.","non-dropping-particle":"","parse-names":false,"suffix":""},{"dropping-particle":"","family":"Lister","given":"Andrew","non-dropping-particle":"","parse-names":false,"suffix":""},{"dropping-particle":"","family":"Morel","given":"Pierre","non-dropping-particle":"","parse-names":false,"suffix":""},{"dropping-particle":"","family":"Matous","given":"Jeffrey","non-dropping-particle":"","parse-names":false,"suffix":""},{"dropping-particle":"","family":"Gregory","given":"Stephanie A.","non-dropping-particle":"","parse-names":false,"suffix":""},{"dropping-particle":"","family":"Kimby","given":"Eva","non-dropping-particle":"","parse-names":false,"suffix":""}],"container-title":"Blood","id":"ITEM-2","issue":"16","issued":{"date-parts":[["2009","4","16"]]},"page":"3673-3678","title":"Long-term outcomes to fludarabine and rituximab in Waldenström macroglobulinemia","type":"article-journal","volume":"113"},"uris":["http://www.mendeley.com/documents/?uuid=e11adc5e-b6bd-3284-816e-2de2267283a6"]}],"mendeley":{"formattedCitation":"[26,29]","plainTextFormattedCitation":"[26,29]","previouslyFormattedCitation":"[26,29]"},"properties":{"noteIndex":0},"schema":"https://github.com/citation-style-language/schema/raw/master/csl-citation.json"}</w:instrText>
      </w:r>
      <w:r w:rsidR="00FF0157" w:rsidRPr="00FE2263">
        <w:fldChar w:fldCharType="separate"/>
      </w:r>
      <w:r w:rsidR="00FF0157" w:rsidRPr="00FE2263">
        <w:rPr>
          <w:noProof/>
        </w:rPr>
        <w:t>[26,29]</w:t>
      </w:r>
      <w:r w:rsidR="00FF0157" w:rsidRPr="00FE2263">
        <w:fldChar w:fldCharType="end"/>
      </w:r>
      <w:r w:rsidR="00580D79" w:rsidRPr="00FE2263">
        <w:t xml:space="preserve"> [27].</w:t>
      </w:r>
    </w:p>
    <w:p w14:paraId="48815CAD" w14:textId="1AFC4B17" w:rsidR="001062BB" w:rsidRPr="00FE2263" w:rsidRDefault="001062BB" w:rsidP="00F817BC">
      <w:pPr>
        <w:pStyle w:val="afe"/>
        <w:ind w:firstLine="0"/>
        <w:rPr>
          <w:b/>
        </w:rPr>
      </w:pPr>
      <w:r w:rsidRPr="00FE2263">
        <w:rPr>
          <w:b/>
        </w:rPr>
        <w:t xml:space="preserve">Уровень убедительности рекомендаций </w:t>
      </w:r>
      <w:r w:rsidR="00C47A3E" w:rsidRPr="00FE2263">
        <w:rPr>
          <w:b/>
        </w:rPr>
        <w:t xml:space="preserve">С </w:t>
      </w:r>
      <w:r w:rsidRPr="00FE2263">
        <w:rPr>
          <w:b/>
        </w:rPr>
        <w:t xml:space="preserve">(уровень достоверности доказательств </w:t>
      </w:r>
      <w:r w:rsidR="00C47A3E" w:rsidRPr="00FE2263">
        <w:rPr>
          <w:b/>
        </w:rPr>
        <w:t>4</w:t>
      </w:r>
      <w:r w:rsidRPr="00FE2263">
        <w:rPr>
          <w:b/>
        </w:rPr>
        <w:t>).</w:t>
      </w:r>
    </w:p>
    <w:p w14:paraId="25CD3EE7" w14:textId="77777777" w:rsidR="00580D79" w:rsidRPr="00FE2263" w:rsidRDefault="00580D79" w:rsidP="00F817BC">
      <w:pPr>
        <w:pStyle w:val="afd"/>
        <w:spacing w:beforeAutospacing="0" w:afterAutospacing="0" w:line="360" w:lineRule="auto"/>
        <w:rPr>
          <w:rFonts w:eastAsiaTheme="minorEastAsia"/>
        </w:rPr>
      </w:pPr>
      <w:r w:rsidRPr="00FE2263">
        <w:rPr>
          <w:rStyle w:val="affb"/>
        </w:rPr>
        <w:t>Комментарии:</w:t>
      </w:r>
      <w:r w:rsidRPr="00FE2263">
        <w:rPr>
          <w:rStyle w:val="affc"/>
        </w:rPr>
        <w:t xml:space="preserve"> данные схемы терапии зарекомендовали себя как высоко эффективные программы. Результаты исследования лечения по схеме FR, используемой как у пациентов с впервые диагностированной МВ, так и ранее получавших терапию, показали общую эффективность лечения у 95% пациентов. В 86% случаев получены ПР и ЧР. При длительности наблюдения 40,1 мес. медиана ВДП составила 51,2 мес., медиана ОВ не достигнута. Учитывая частоту развития и длительность цитопений, авторы исследования предлагают использовать 4-дневное введение флударабина** и ограничить число курсов до 4. </w:t>
      </w:r>
    </w:p>
    <w:p w14:paraId="4DF2E687" w14:textId="7B123B3F" w:rsidR="00580D79" w:rsidRPr="00FE2263" w:rsidRDefault="00BD78B2" w:rsidP="00FF0157">
      <w:pPr>
        <w:pStyle w:val="afff8"/>
        <w:spacing w:before="0"/>
      </w:pPr>
      <w:r w:rsidRPr="00FE2263">
        <w:rPr>
          <w:rStyle w:val="affb"/>
          <w:b w:val="0"/>
          <w:bCs w:val="0"/>
        </w:rPr>
        <w:t>Пациентам с рецидивами МВ</w:t>
      </w:r>
      <w:r w:rsidRPr="00FE2263">
        <w:rPr>
          <w:rStyle w:val="affb"/>
        </w:rPr>
        <w:t xml:space="preserve"> рекомендуется</w:t>
      </w:r>
      <w:r w:rsidRPr="00FE2263">
        <w:t xml:space="preserve"> </w:t>
      </w:r>
      <w:r w:rsidR="00580D79" w:rsidRPr="00FE2263">
        <w:t>рассмотрение варианта осуществления высокодозной химиотерапии (ВДХТ) с последующей аутоТГСК</w:t>
      </w:r>
      <w:r w:rsidR="00FF0157" w:rsidRPr="00FE2263">
        <w:t xml:space="preserve"> </w:t>
      </w:r>
      <w:r w:rsidR="00FF0157" w:rsidRPr="00FE2263">
        <w:fldChar w:fldCharType="begin" w:fldLock="1"/>
      </w:r>
      <w:r w:rsidR="00AE6DD2" w:rsidRPr="00FE2263">
        <w:instrText>ADDIN CSL_CITATION {"citationItems":[{"id":"ITEM-1","itemData":{"DOI":"10.1182/blood-2009-05-174359","ISSN":"00064971","abstract":"Waldenström macroglobulinemia (WM) is a distinct B-cell disorder resulting from the accumulation, predominantly in the bone marrow, of clonally related IgM-secreting lymphoplasmacytic cells. Genetic factors play an important role, with 20% of patients demonstrating a familial predisposition. Asymptomatic patients should be observed. Patients with a disease-related hemoglobin level less than 10 g/L, platelet count less than 100 × 10 9/L, bulky adenopathy or organomegaly, symptomatic hyperviscosity, peripheral neuropathy, amyloidosis, cryoglobulinemia, cold-agglutinin disease, or evidence of disease transformation should be considered for therapy. Plasmapheresis shouldbeconsidered forsymptomatic hyperviscosity and for prophylaxis in patients in whom rituximab therapy is contemplated. The use of rituximab as monotherapy or in combination with cyclophosphamide, nucleoside analog, bortezomib, or thalidomide-based regimens can be considered for the first-line therapy of WM and should take into account specific treatment goals, future autologous stem cell transplantation eligibility, and long-term risks of secondary malignancies. In the salvage setting, the reuse or use of an alternative frontline regimen can be considered as well as bortezomib, alemtuzumab, and stem cell transplantation. Newer agents, such as bendamustine and everolimus, can also be considered in the treatment of WM. © 2009 by The American Society of Hematology.","author":[{"dropping-particle":"","family":"Treon","given":"Steven P.","non-dropping-particle":"","parse-names":false,"suffix":""}],"container-title":"Blood","id":"ITEM-1","issue":"12","issued":{"date-parts":[["2009"]]},"page":"2375-2385","title":"How I treat Waldenström macroglobulinemia","type":"article","volume":"114"},"uris":["http://www.mendeley.com/documents/?uuid=4510301e-df8c-3b31-ace6-f730be6093f3"]}],"mendeley":{"formattedCitation":"[36]","plainTextFormattedCitation":"[36]","previouslyFormattedCitation":"[36]"},"properties":{"noteIndex":0},"schema":"https://github.com/citation-style-language/schema/raw/master/csl-citation.json"}</w:instrText>
      </w:r>
      <w:r w:rsidR="00FF0157" w:rsidRPr="00FE2263">
        <w:fldChar w:fldCharType="separate"/>
      </w:r>
      <w:r w:rsidR="00FF0157" w:rsidRPr="00FE2263">
        <w:rPr>
          <w:noProof/>
        </w:rPr>
        <w:t>[36]</w:t>
      </w:r>
      <w:r w:rsidR="00FF0157" w:rsidRPr="00FE2263">
        <w:fldChar w:fldCharType="end"/>
      </w:r>
      <w:r w:rsidR="00580D79" w:rsidRPr="00FE2263">
        <w:t>.</w:t>
      </w:r>
    </w:p>
    <w:p w14:paraId="7A82B53C" w14:textId="412A6F6D" w:rsidR="001062BB" w:rsidRPr="00FE2263" w:rsidRDefault="001062BB" w:rsidP="00F817BC">
      <w:pPr>
        <w:pStyle w:val="afe"/>
        <w:ind w:firstLine="0"/>
        <w:rPr>
          <w:b/>
        </w:rPr>
      </w:pPr>
      <w:r w:rsidRPr="00FE2263">
        <w:rPr>
          <w:b/>
        </w:rPr>
        <w:t xml:space="preserve">Уровень убедительности рекомендаций С (уровень достоверности доказательств </w:t>
      </w:r>
      <w:r w:rsidR="00C47A3E" w:rsidRPr="00FE2263">
        <w:rPr>
          <w:b/>
        </w:rPr>
        <w:t>5</w:t>
      </w:r>
      <w:r w:rsidRPr="00FE2263">
        <w:rPr>
          <w:b/>
        </w:rPr>
        <w:t>).</w:t>
      </w:r>
    </w:p>
    <w:p w14:paraId="036FCA18" w14:textId="77777777" w:rsidR="00580D79" w:rsidRPr="00FE2263" w:rsidRDefault="00580D79" w:rsidP="00F817BC">
      <w:pPr>
        <w:pStyle w:val="afd"/>
        <w:spacing w:beforeAutospacing="0" w:afterAutospacing="0" w:line="360" w:lineRule="auto"/>
      </w:pPr>
      <w:r w:rsidRPr="00FE2263">
        <w:rPr>
          <w:rStyle w:val="affb"/>
        </w:rPr>
        <w:t>Комментарии:</w:t>
      </w:r>
      <w:r w:rsidRPr="00FE2263">
        <w:rPr>
          <w:rStyle w:val="affc"/>
        </w:rPr>
        <w:t xml:space="preserve"> </w:t>
      </w:r>
      <w:r w:rsidR="00BD78B2" w:rsidRPr="00FE2263">
        <w:rPr>
          <w:rStyle w:val="affc"/>
        </w:rPr>
        <w:t xml:space="preserve">в </w:t>
      </w:r>
      <w:r w:rsidRPr="00FE2263">
        <w:rPr>
          <w:rStyle w:val="affc"/>
        </w:rPr>
        <w:t xml:space="preserve">настоящее время проводятся исследования по оценке эффективности высокодозной химиотерапии с аутоТГСК при МВ. Обсуждается целесообразность использования этого метода лечения у молодых пациентов с множественными рецидивами или первично рефрактерной болезнью. ВДХТ при рецидивах у молодых пациентов МВ может быть использована в отдельных случаях по согласованию с трансплантационным центром. </w:t>
      </w:r>
    </w:p>
    <w:p w14:paraId="72A8A19B" w14:textId="15ED4C74" w:rsidR="000414F6" w:rsidRPr="00FE2263" w:rsidRDefault="00CB71DA" w:rsidP="00FF0157">
      <w:pPr>
        <w:pStyle w:val="CustomContentNormal"/>
        <w:spacing w:before="0"/>
      </w:pPr>
      <w:bookmarkStart w:id="54" w:name="_Toc66184321"/>
      <w:r w:rsidRPr="00FE2263">
        <w:lastRenderedPageBreak/>
        <w:t xml:space="preserve">4. </w:t>
      </w:r>
      <w:bookmarkEnd w:id="45"/>
      <w:bookmarkEnd w:id="46"/>
      <w:r w:rsidR="0090571C" w:rsidRPr="00F543FD">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54"/>
    </w:p>
    <w:p w14:paraId="4A4C9B90" w14:textId="29CCD67E" w:rsidR="00BD78B2" w:rsidRDefault="00BD78B2" w:rsidP="00F817BC">
      <w:pPr>
        <w:pStyle w:val="10"/>
        <w:numPr>
          <w:ilvl w:val="0"/>
          <w:numId w:val="0"/>
        </w:numPr>
        <w:spacing w:before="0"/>
        <w:ind w:firstLine="709"/>
        <w:rPr>
          <w:i/>
          <w:iCs/>
        </w:rPr>
      </w:pPr>
      <w:bookmarkStart w:id="55" w:name="__RefHeading___doc_5"/>
      <w:r w:rsidRPr="00FE2263">
        <w:rPr>
          <w:i/>
          <w:iCs/>
        </w:rPr>
        <w:t>Специальных методов реабилитации при МВ не существует. Реабилитация при возникновении осложнений в течение заболевания и лечения проводится в рамках соответствующих нозологий. Рекомендуется вести здоровый образ жизни, исключить избыточную инсоляцию и тепловые физиопроцедуры.</w:t>
      </w:r>
    </w:p>
    <w:p w14:paraId="324D5785" w14:textId="77777777" w:rsidR="0090571C" w:rsidRPr="00FE2263" w:rsidRDefault="0090571C" w:rsidP="00F817BC">
      <w:pPr>
        <w:pStyle w:val="10"/>
        <w:numPr>
          <w:ilvl w:val="0"/>
          <w:numId w:val="0"/>
        </w:numPr>
        <w:spacing w:before="0"/>
        <w:ind w:firstLine="709"/>
        <w:rPr>
          <w:i/>
          <w:iCs/>
        </w:rPr>
      </w:pPr>
    </w:p>
    <w:p w14:paraId="77F8BEA6" w14:textId="77777777" w:rsidR="00A43CE5" w:rsidRPr="00FE2263" w:rsidRDefault="00094ED6" w:rsidP="00FF0157">
      <w:pPr>
        <w:pStyle w:val="CustomContentNormal"/>
        <w:spacing w:before="0"/>
      </w:pPr>
      <w:bookmarkStart w:id="56" w:name="_Toc11747747"/>
      <w:bookmarkStart w:id="57" w:name="_Toc66184322"/>
      <w:r w:rsidRPr="00FE2263">
        <w:t xml:space="preserve">5. </w:t>
      </w:r>
      <w:r w:rsidR="00CB71DA" w:rsidRPr="00FE2263">
        <w:t>Профилактика</w:t>
      </w:r>
      <w:bookmarkEnd w:id="55"/>
      <w:r w:rsidR="00B104EF" w:rsidRPr="00FE2263">
        <w:t xml:space="preserve"> и диспансерное наблюдение</w:t>
      </w:r>
      <w:r w:rsidR="00A43CE5" w:rsidRPr="00FE2263">
        <w:t>,</w:t>
      </w:r>
      <w:r w:rsidR="008371F9" w:rsidRPr="00FE2263">
        <w:t xml:space="preserve"> </w:t>
      </w:r>
      <w:r w:rsidR="00A43CE5" w:rsidRPr="00FE2263">
        <w:t>медицинские показания и противопоказания к применению методов профилактики</w:t>
      </w:r>
      <w:bookmarkEnd w:id="56"/>
      <w:bookmarkEnd w:id="57"/>
    </w:p>
    <w:p w14:paraId="1CB6D041" w14:textId="77777777" w:rsidR="00BD78B2" w:rsidRPr="00FE2263" w:rsidRDefault="00BD78B2" w:rsidP="00F817BC">
      <w:pPr>
        <w:pStyle w:val="afd"/>
        <w:spacing w:beforeAutospacing="0" w:afterAutospacing="0" w:line="360" w:lineRule="auto"/>
        <w:rPr>
          <w:i/>
          <w:iCs/>
        </w:rPr>
      </w:pPr>
      <w:bookmarkStart w:id="58" w:name="_Toc11747748"/>
      <w:bookmarkStart w:id="59" w:name="__RefHeading___doc_6"/>
      <w:r w:rsidRPr="00FE2263">
        <w:rPr>
          <w:i/>
          <w:iCs/>
        </w:rPr>
        <w:t>Методов профилактики МВ в настоящее время не существует, поскольку неизвестен этиологический фактор(ы), ведущие к развитию заболевания. Диспансерное наблюдение гематологом или онкологом осуществляется в период лечения и после достижения ремиссии лимфомы.</w:t>
      </w:r>
    </w:p>
    <w:p w14:paraId="0B4572F7" w14:textId="2868A779" w:rsidR="003D2163" w:rsidRPr="00FE2263" w:rsidRDefault="003D2163" w:rsidP="0010608C">
      <w:pPr>
        <w:numPr>
          <w:ilvl w:val="0"/>
          <w:numId w:val="23"/>
        </w:numPr>
        <w:spacing w:before="120"/>
        <w:ind w:left="709" w:hanging="425"/>
        <w:rPr>
          <w:rFonts w:eastAsia="Times New Roman"/>
          <w:szCs w:val="24"/>
          <w:lang w:eastAsia="ru-RU"/>
        </w:rPr>
      </w:pPr>
      <w:r w:rsidRPr="00FE2263">
        <w:t xml:space="preserve">Всем пациентам с ЛКМ на протяжении всей жизни пациента – как в период лечения, так и вне лечения – </w:t>
      </w:r>
      <w:r w:rsidRPr="00FE2263">
        <w:rPr>
          <w:b/>
        </w:rPr>
        <w:t xml:space="preserve">рекомендуется </w:t>
      </w:r>
      <w:r w:rsidRPr="00FE2263">
        <w:rPr>
          <w:rFonts w:eastAsia="Times New Roman"/>
        </w:rPr>
        <w:t xml:space="preserve">соблюдать предписания врача-гематолога по лечению, избегать провоцирующих заболевание факторов, изменить виды и условия труда на невредные и облегченные, ограничить инсоляции и физиотерапевтические методы лечения </w:t>
      </w:r>
      <w:r w:rsidRPr="00FE2263">
        <w:rPr>
          <w:rFonts w:eastAsia="Times New Roman"/>
        </w:rPr>
        <w:fldChar w:fldCharType="begin" w:fldLock="1"/>
      </w:r>
      <w:r w:rsidR="004C3BA5">
        <w:rPr>
          <w:rFonts w:eastAsia="Times New Roman"/>
        </w:rPr>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mendeley":{"formattedCitation":"[3]","plainTextFormattedCitation":"[3]","previouslyFormattedCitation":"[3]"},"properties":{"noteIndex":0},"schema":"https://github.com/citation-style-language/schema/raw/master/csl-citation.json"}</w:instrText>
      </w:r>
      <w:r w:rsidRPr="00FE2263">
        <w:rPr>
          <w:rFonts w:eastAsia="Times New Roman"/>
        </w:rPr>
        <w:fldChar w:fldCharType="separate"/>
      </w:r>
      <w:r w:rsidR="00D2308B" w:rsidRPr="00D2308B">
        <w:rPr>
          <w:rFonts w:eastAsia="Times New Roman"/>
          <w:noProof/>
        </w:rPr>
        <w:t>[3]</w:t>
      </w:r>
      <w:r w:rsidRPr="00FE2263">
        <w:rPr>
          <w:rFonts w:eastAsia="Times New Roman"/>
        </w:rPr>
        <w:fldChar w:fldCharType="end"/>
      </w:r>
      <w:r w:rsidRPr="00FE2263">
        <w:rPr>
          <w:rFonts w:eastAsia="Times New Roman"/>
        </w:rPr>
        <w:t xml:space="preserve">. </w:t>
      </w:r>
    </w:p>
    <w:p w14:paraId="02582D20" w14:textId="77777777" w:rsidR="003D2163" w:rsidRPr="00FE2263" w:rsidRDefault="003D2163" w:rsidP="003D2163">
      <w:pPr>
        <w:spacing w:before="120"/>
        <w:ind w:left="709" w:firstLine="0"/>
        <w:rPr>
          <w:rFonts w:eastAsia="Times New Roman"/>
          <w:szCs w:val="24"/>
          <w:lang w:eastAsia="ru-RU"/>
        </w:rPr>
      </w:pPr>
      <w:r w:rsidRPr="00FE2263">
        <w:rPr>
          <w:rFonts w:eastAsia="Times New Roman"/>
          <w:b/>
          <w:bCs/>
          <w:szCs w:val="24"/>
          <w:lang w:eastAsia="ru-RU"/>
        </w:rPr>
        <w:t xml:space="preserve">Уровень убедительности рекомендаций – </w:t>
      </w:r>
      <w:r w:rsidRPr="00FE2263">
        <w:rPr>
          <w:rFonts w:eastAsia="Times New Roman"/>
          <w:b/>
          <w:bCs/>
          <w:szCs w:val="24"/>
          <w:lang w:val="en-US" w:eastAsia="ru-RU"/>
        </w:rPr>
        <w:t>C</w:t>
      </w:r>
      <w:r w:rsidRPr="00FE2263">
        <w:rPr>
          <w:rFonts w:eastAsia="Times New Roman"/>
          <w:b/>
          <w:bCs/>
          <w:szCs w:val="24"/>
          <w:lang w:eastAsia="ru-RU"/>
        </w:rPr>
        <w:t xml:space="preserve"> (уровень достоверности доказательств – 5)</w:t>
      </w:r>
      <w:r w:rsidRPr="00FE2263">
        <w:rPr>
          <w:rFonts w:eastAsia="Times New Roman"/>
          <w:szCs w:val="24"/>
          <w:lang w:eastAsia="ru-RU"/>
        </w:rPr>
        <w:t>.</w:t>
      </w:r>
    </w:p>
    <w:p w14:paraId="2C602176" w14:textId="38D5E8A4" w:rsidR="00BD78B2" w:rsidRPr="00FE2263" w:rsidRDefault="003D2163" w:rsidP="00F817BC">
      <w:pPr>
        <w:pStyle w:val="afd"/>
        <w:spacing w:beforeAutospacing="0" w:afterAutospacing="0" w:line="360" w:lineRule="auto"/>
        <w:rPr>
          <w:i/>
          <w:iCs/>
        </w:rPr>
      </w:pPr>
      <w:r w:rsidRPr="00FE2263">
        <w:rPr>
          <w:b/>
          <w:bCs/>
        </w:rPr>
        <w:t>Комментарии:</w:t>
      </w:r>
      <w:r w:rsidRPr="00FE2263">
        <w:rPr>
          <w:i/>
          <w:iCs/>
        </w:rPr>
        <w:t xml:space="preserve"> в </w:t>
      </w:r>
      <w:r w:rsidR="00BD78B2" w:rsidRPr="00FE2263">
        <w:rPr>
          <w:i/>
          <w:iCs/>
        </w:rPr>
        <w:t>процессе наблюдения иммунохимическое исследование сыворотки крови и мочи необходимо выполнять каждые 3 месяца. При использовании ритуксимаба во время первых курсов лечения необходимо выполнение электрофореза белков сыворотки крови 1 раз в неделю. Исследование костного мозга, включая трепанобиопсию подвздошной кости, рекомендуется только для подтверждения ПР. УЗИ всех групп периферических ЛУ, ЛУ брюшной полости, забрюшинного пространства, печени, селезенки следует выполнять каждые 3 месяца. Рентгенографию грудной клетки проводят 1 раз в год. Рентгенография костей выполняется по клиническим показаниям. КТ брюшной полости при исходном увеличении ЛУ или поражении органов - для оценки эффективности лечения и по клиническим показаниям.</w:t>
      </w:r>
    </w:p>
    <w:p w14:paraId="7EF06928" w14:textId="0DA4364F" w:rsidR="009B4039" w:rsidRPr="00FE2263" w:rsidRDefault="00C4630C" w:rsidP="00FF0157">
      <w:pPr>
        <w:pStyle w:val="afff2"/>
        <w:spacing w:before="0"/>
      </w:pPr>
      <w:bookmarkStart w:id="60" w:name="_Toc66184323"/>
      <w:r w:rsidRPr="00FE2263">
        <w:lastRenderedPageBreak/>
        <w:t xml:space="preserve">6. </w:t>
      </w:r>
      <w:r w:rsidR="009B4039" w:rsidRPr="00FE2263">
        <w:t xml:space="preserve">Организация </w:t>
      </w:r>
      <w:r w:rsidR="00FB4B80" w:rsidRPr="00FE2263">
        <w:t xml:space="preserve">оказания </w:t>
      </w:r>
      <w:r w:rsidR="009B4039" w:rsidRPr="00FE2263">
        <w:t>медицинской помощи</w:t>
      </w:r>
      <w:bookmarkEnd w:id="58"/>
      <w:bookmarkEnd w:id="60"/>
    </w:p>
    <w:p w14:paraId="67FF13B2" w14:textId="77777777" w:rsidR="00B16138" w:rsidRPr="00FE2263" w:rsidRDefault="00B16138" w:rsidP="00FF0157">
      <w:pPr>
        <w:rPr>
          <w:color w:val="000000"/>
        </w:rPr>
      </w:pPr>
      <w:bookmarkStart w:id="61" w:name="_Toc11747749"/>
      <w:r w:rsidRPr="00FE2263">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3FA390B8" w14:textId="77777777" w:rsidR="00B16138" w:rsidRPr="00FE2263" w:rsidRDefault="00B16138" w:rsidP="0010608C">
      <w:pPr>
        <w:pStyle w:val="afe"/>
        <w:numPr>
          <w:ilvl w:val="0"/>
          <w:numId w:val="7"/>
        </w:numPr>
        <w:ind w:left="993"/>
        <w:contextualSpacing w:val="0"/>
        <w:rPr>
          <w:color w:val="000000"/>
        </w:rPr>
      </w:pPr>
      <w:r w:rsidRPr="00FE2263">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0F3C2C2" w14:textId="77777777" w:rsidR="00B16138" w:rsidRPr="00FE2263" w:rsidRDefault="00B16138" w:rsidP="0010608C">
      <w:pPr>
        <w:pStyle w:val="afe"/>
        <w:numPr>
          <w:ilvl w:val="0"/>
          <w:numId w:val="7"/>
        </w:numPr>
        <w:ind w:left="993"/>
        <w:contextualSpacing w:val="0"/>
        <w:rPr>
          <w:color w:val="000000"/>
        </w:rPr>
      </w:pPr>
      <w:r w:rsidRPr="00FE2263">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22832CC6" w14:textId="77777777" w:rsidR="00B16138" w:rsidRPr="00FE2263" w:rsidRDefault="00B16138" w:rsidP="0010608C">
      <w:pPr>
        <w:pStyle w:val="afe"/>
        <w:numPr>
          <w:ilvl w:val="0"/>
          <w:numId w:val="7"/>
        </w:numPr>
        <w:ind w:left="993"/>
        <w:contextualSpacing w:val="0"/>
        <w:rPr>
          <w:color w:val="000000"/>
        </w:rPr>
      </w:pPr>
      <w:r w:rsidRPr="00FE2263">
        <w:rPr>
          <w:color w:val="000000"/>
        </w:rPr>
        <w:t>на основе настоящих клинических рекомендаций;</w:t>
      </w:r>
    </w:p>
    <w:p w14:paraId="1D59666C" w14:textId="77777777" w:rsidR="00B16138" w:rsidRPr="00FE2263" w:rsidRDefault="00B16138" w:rsidP="0010608C">
      <w:pPr>
        <w:pStyle w:val="afe"/>
        <w:numPr>
          <w:ilvl w:val="0"/>
          <w:numId w:val="7"/>
        </w:numPr>
        <w:ind w:left="993"/>
        <w:contextualSpacing w:val="0"/>
        <w:rPr>
          <w:color w:val="000000"/>
        </w:rPr>
      </w:pPr>
      <w:r w:rsidRPr="00FE2263">
        <w:rPr>
          <w:color w:val="000000"/>
        </w:rPr>
        <w:t>с учетом стандартов медицинской помощи, утвержденных уполномоченным федеральным органом исполнительной власти.</w:t>
      </w:r>
    </w:p>
    <w:p w14:paraId="09BB0EF3" w14:textId="77777777" w:rsidR="00B16138" w:rsidRPr="00FE2263" w:rsidRDefault="00B16138" w:rsidP="0070759B">
      <w:pPr>
        <w:rPr>
          <w:color w:val="000000"/>
        </w:rPr>
      </w:pPr>
      <w:r w:rsidRPr="00FE2263">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6839239B" w14:textId="77777777" w:rsidR="00B16138" w:rsidRPr="00FE2263" w:rsidRDefault="00B16138" w:rsidP="0070759B">
      <w:pPr>
        <w:rPr>
          <w:color w:val="000000"/>
        </w:rPr>
      </w:pPr>
      <w:r w:rsidRPr="00FE2263">
        <w:rPr>
          <w:color w:val="000000"/>
        </w:rPr>
        <w:t xml:space="preserve">При выявлении у пациента </w:t>
      </w:r>
      <w:r w:rsidRPr="00FE2263">
        <w:t>МВ</w:t>
      </w:r>
      <w:r w:rsidRPr="00FE2263">
        <w:rPr>
          <w:color w:val="000000"/>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7317D0A7" w14:textId="77777777" w:rsidR="00B16138" w:rsidRPr="00FE2263" w:rsidRDefault="00B16138" w:rsidP="0070759B">
      <w:pPr>
        <w:rPr>
          <w:color w:val="000000"/>
        </w:rPr>
      </w:pPr>
      <w:r w:rsidRPr="00FE2263">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73AC8901" w14:textId="77777777" w:rsidR="00B16138" w:rsidRPr="00FE2263" w:rsidRDefault="00B16138" w:rsidP="0070759B">
      <w:pPr>
        <w:rPr>
          <w:color w:val="000000"/>
        </w:rPr>
      </w:pPr>
      <w:r w:rsidRPr="00FE2263">
        <w:rPr>
          <w:color w:val="000000"/>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3D10F2C2" w14:textId="77777777" w:rsidR="00B16138" w:rsidRPr="00FE2263" w:rsidRDefault="00B16138" w:rsidP="0070759B">
      <w:pPr>
        <w:rPr>
          <w:color w:val="000000"/>
        </w:rPr>
      </w:pPr>
      <w:r w:rsidRPr="00FE2263">
        <w:rPr>
          <w:color w:val="000000"/>
        </w:rPr>
        <w:lastRenderedPageBreak/>
        <w:t xml:space="preserve">При выявлении </w:t>
      </w:r>
      <w:r w:rsidRPr="00FE2263">
        <w:t>МВ</w:t>
      </w:r>
      <w:r w:rsidRPr="00FE2263">
        <w:rPr>
          <w:color w:val="000000"/>
        </w:rPr>
        <w:t xml:space="preserve">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4E3DDF02" w14:textId="77777777" w:rsidR="00B16138" w:rsidRPr="00FE2263" w:rsidRDefault="00B16138" w:rsidP="0070759B">
      <w:pPr>
        <w:rPr>
          <w:color w:val="000000"/>
        </w:rPr>
      </w:pPr>
      <w:r w:rsidRPr="00FE2263">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w:t>
      </w:r>
      <w:r w:rsidRPr="00FE2263">
        <w:t>МВ</w:t>
      </w:r>
      <w:r w:rsidRPr="00FE2263">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36A12419" w14:textId="77777777" w:rsidR="00B16138" w:rsidRPr="00FE2263" w:rsidRDefault="00B16138" w:rsidP="0070759B">
      <w:pPr>
        <w:rPr>
          <w:color w:val="000000"/>
        </w:rPr>
      </w:pPr>
      <w:r w:rsidRPr="00FE2263">
        <w:rPr>
          <w:color w:val="000000"/>
        </w:rPr>
        <w:t xml:space="preserve">В медицинской организации, оказывающей медицинскую помощь пациентам с </w:t>
      </w:r>
      <w:r w:rsidRPr="00FE2263">
        <w:t>МВ</w:t>
      </w:r>
      <w:r w:rsidRPr="00FE2263">
        <w:rPr>
          <w:color w:val="000000"/>
        </w:rPr>
        <w:t>,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5EF29AC9" w14:textId="77777777" w:rsidR="00B16138" w:rsidRPr="00FE2263" w:rsidRDefault="00B16138" w:rsidP="0070759B">
      <w:pPr>
        <w:rPr>
          <w:color w:val="000000"/>
        </w:rPr>
      </w:pPr>
      <w:r w:rsidRPr="00FE2263">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1C290AB5" w14:textId="77777777" w:rsidR="00B16138" w:rsidRPr="00FE2263" w:rsidRDefault="00B16138" w:rsidP="0070759B">
      <w:pPr>
        <w:pStyle w:val="1f0"/>
        <w:contextualSpacing/>
        <w:rPr>
          <w:b/>
        </w:rPr>
      </w:pPr>
      <w:r w:rsidRPr="00FE2263">
        <w:rPr>
          <w:b/>
        </w:rPr>
        <w:t xml:space="preserve">Показания к экстренной госпитализации: </w:t>
      </w:r>
    </w:p>
    <w:p w14:paraId="6D8C74A1" w14:textId="77777777" w:rsidR="00B16138" w:rsidRPr="00FE2263" w:rsidRDefault="00B16138" w:rsidP="00C46D62">
      <w:pPr>
        <w:pStyle w:val="1f0"/>
        <w:contextualSpacing/>
      </w:pPr>
      <w:r w:rsidRPr="00FE2263">
        <w:t>1.</w:t>
      </w:r>
      <w:r w:rsidRPr="00FE2263">
        <w:tab/>
        <w:t>Развитие тяжелой инфекции (необязательна госпитализация в гематологический стационар).</w:t>
      </w:r>
    </w:p>
    <w:p w14:paraId="40632B24" w14:textId="77777777" w:rsidR="00B16138" w:rsidRPr="00FE2263" w:rsidRDefault="00B16138" w:rsidP="00C46D62">
      <w:pPr>
        <w:pStyle w:val="1f0"/>
        <w:contextualSpacing/>
      </w:pPr>
      <w:r w:rsidRPr="00FE2263">
        <w:t>2.</w:t>
      </w:r>
      <w:r w:rsidRPr="00FE2263">
        <w:tab/>
        <w:t>Развитие угрожающих жизни цитопений (глубокой анемии, геморрагического синдрома, нейтропении).</w:t>
      </w:r>
    </w:p>
    <w:p w14:paraId="377AD839" w14:textId="77777777" w:rsidR="00B16138" w:rsidRPr="00FE2263" w:rsidRDefault="00B16138" w:rsidP="003D7932">
      <w:pPr>
        <w:pStyle w:val="1f0"/>
        <w:contextualSpacing/>
      </w:pPr>
      <w:r w:rsidRPr="00FE2263">
        <w:t>3.</w:t>
      </w:r>
      <w:r w:rsidRPr="00FE2263">
        <w:tab/>
        <w:t xml:space="preserve">Развитие осложнений МВ, угрожающих жизни. </w:t>
      </w:r>
    </w:p>
    <w:p w14:paraId="7EC5DBDE" w14:textId="77777777" w:rsidR="00B16138" w:rsidRPr="00FE2263" w:rsidRDefault="00B16138" w:rsidP="003D7932">
      <w:pPr>
        <w:pStyle w:val="1f0"/>
        <w:contextualSpacing/>
      </w:pPr>
      <w:r w:rsidRPr="00FE2263">
        <w:t>4.</w:t>
      </w:r>
      <w:r w:rsidRPr="00FE2263">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0790D9B3" w14:textId="77777777" w:rsidR="00B16138" w:rsidRPr="00FE2263" w:rsidRDefault="00B16138" w:rsidP="00FF0157">
      <w:pPr>
        <w:pStyle w:val="1f0"/>
        <w:contextualSpacing/>
        <w:rPr>
          <w:b/>
        </w:rPr>
      </w:pPr>
      <w:r w:rsidRPr="00FE2263">
        <w:rPr>
          <w:b/>
        </w:rPr>
        <w:t xml:space="preserve">Показания к плановой госпитализации: </w:t>
      </w:r>
    </w:p>
    <w:p w14:paraId="5AFC59DA" w14:textId="77777777" w:rsidR="00B16138" w:rsidRPr="00FE2263" w:rsidRDefault="00B16138" w:rsidP="00F817BC">
      <w:pPr>
        <w:pStyle w:val="1f0"/>
        <w:contextualSpacing/>
      </w:pPr>
      <w:r w:rsidRPr="00FE2263">
        <w:t>1.</w:t>
      </w:r>
      <w:r w:rsidRPr="00FE2263">
        <w:tab/>
        <w:t xml:space="preserve">Проведение терапии в случаях, требующих круглосуточного наблюдения за </w:t>
      </w:r>
      <w:r w:rsidRPr="00FE2263">
        <w:lastRenderedPageBreak/>
        <w:t>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1E0FF862" w14:textId="77777777" w:rsidR="00B16138" w:rsidRPr="00FE2263" w:rsidRDefault="00B16138" w:rsidP="00F817BC">
      <w:pPr>
        <w:pStyle w:val="1f0"/>
        <w:contextualSpacing/>
      </w:pPr>
      <w:r w:rsidRPr="00FE2263">
        <w:t>2.</w:t>
      </w:r>
      <w:r w:rsidRPr="00FE2263">
        <w:tab/>
        <w:t>Обследование пациента, включающее биопсию и инвазивные вмешательства, в случаях, когда оно не может быть проведено амбулаторно.</w:t>
      </w:r>
    </w:p>
    <w:p w14:paraId="65B88890" w14:textId="77777777" w:rsidR="00B16138" w:rsidRPr="00FE2263" w:rsidRDefault="00B16138" w:rsidP="00F817BC">
      <w:pPr>
        <w:rPr>
          <w:b/>
        </w:rPr>
      </w:pPr>
      <w:r w:rsidRPr="00FE2263">
        <w:rPr>
          <w:b/>
        </w:rPr>
        <w:t>Показания к выписке пациента из медицинской организации:</w:t>
      </w:r>
    </w:p>
    <w:p w14:paraId="735BE8A8" w14:textId="77777777" w:rsidR="00B16138" w:rsidRPr="00FE2263" w:rsidRDefault="00B16138" w:rsidP="0010608C">
      <w:pPr>
        <w:pStyle w:val="afe"/>
        <w:numPr>
          <w:ilvl w:val="0"/>
          <w:numId w:val="8"/>
        </w:numPr>
        <w:tabs>
          <w:tab w:val="left" w:pos="1134"/>
        </w:tabs>
        <w:contextualSpacing w:val="0"/>
      </w:pPr>
      <w:r w:rsidRPr="00FE2263">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27F967E6" w14:textId="77777777" w:rsidR="00B16138" w:rsidRPr="00FE2263" w:rsidRDefault="00B16138" w:rsidP="0010608C">
      <w:pPr>
        <w:pStyle w:val="afe"/>
        <w:numPr>
          <w:ilvl w:val="0"/>
          <w:numId w:val="8"/>
        </w:numPr>
        <w:tabs>
          <w:tab w:val="left" w:pos="1134"/>
        </w:tabs>
        <w:contextualSpacing w:val="0"/>
      </w:pPr>
      <w:r w:rsidRPr="00FE2263">
        <w:t>Отказ пациента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2613A791" w14:textId="77777777" w:rsidR="00B16138" w:rsidRPr="00FE2263" w:rsidRDefault="00B16138" w:rsidP="0010608C">
      <w:pPr>
        <w:pStyle w:val="afe"/>
        <w:numPr>
          <w:ilvl w:val="0"/>
          <w:numId w:val="8"/>
        </w:numPr>
        <w:tabs>
          <w:tab w:val="left" w:pos="1134"/>
        </w:tabs>
        <w:contextualSpacing w:val="0"/>
      </w:pPr>
      <w:r w:rsidRPr="00FE2263">
        <w:t>Необходимость перевода пациента в другую медицинскую организацию по соответствующему профилю оказания медицинской помощи.</w:t>
      </w:r>
    </w:p>
    <w:p w14:paraId="5B102451" w14:textId="77777777" w:rsidR="00B16138" w:rsidRPr="00FE2263" w:rsidRDefault="00B16138" w:rsidP="0010608C">
      <w:pPr>
        <w:pStyle w:val="afe"/>
        <w:numPr>
          <w:ilvl w:val="0"/>
          <w:numId w:val="8"/>
        </w:numPr>
        <w:tabs>
          <w:tab w:val="left" w:pos="1134"/>
        </w:tabs>
        <w:contextualSpacing w:val="0"/>
      </w:pPr>
      <w:r w:rsidRPr="00FE2263">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154E0B93" w14:textId="77777777" w:rsidR="00B16138" w:rsidRPr="00FE2263" w:rsidRDefault="00B16138" w:rsidP="0070759B">
      <w:r w:rsidRPr="00FE2263">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 специалистами медицинской организации, в которую планируется перевод.</w:t>
      </w:r>
    </w:p>
    <w:p w14:paraId="6E1EB934" w14:textId="77777777" w:rsidR="00CB562F" w:rsidRPr="00FE2263" w:rsidRDefault="00C4630C" w:rsidP="00FF0157">
      <w:pPr>
        <w:pStyle w:val="afff2"/>
        <w:spacing w:before="0"/>
      </w:pPr>
      <w:bookmarkStart w:id="62" w:name="_Toc66184324"/>
      <w:r w:rsidRPr="00FE2263">
        <w:t xml:space="preserve">7. </w:t>
      </w:r>
      <w:r w:rsidR="00CB71DA" w:rsidRPr="00FE2263">
        <w:t>Дополнительная инфор</w:t>
      </w:r>
      <w:r w:rsidR="009B4039" w:rsidRPr="00FE2263">
        <w:t>мация (</w:t>
      </w:r>
      <w:r w:rsidR="00A43CE5" w:rsidRPr="00FE2263">
        <w:t>в том числе факторы, влияющие на</w:t>
      </w:r>
      <w:r w:rsidR="00CB71DA" w:rsidRPr="00FE2263">
        <w:t xml:space="preserve"> исход заболевания</w:t>
      </w:r>
      <w:bookmarkEnd w:id="59"/>
      <w:r w:rsidR="008371F9" w:rsidRPr="00FE2263">
        <w:t xml:space="preserve"> </w:t>
      </w:r>
      <w:r w:rsidR="00A43CE5" w:rsidRPr="00FE2263">
        <w:t>или состояния)</w:t>
      </w:r>
      <w:bookmarkEnd w:id="61"/>
      <w:bookmarkEnd w:id="62"/>
    </w:p>
    <w:p w14:paraId="2BB3DF93" w14:textId="77777777" w:rsidR="00BD78B2" w:rsidRPr="00FE2263" w:rsidRDefault="00BD78B2" w:rsidP="00FF0157">
      <w:pPr>
        <w:pStyle w:val="2"/>
        <w:spacing w:before="0"/>
      </w:pPr>
      <w:bookmarkStart w:id="63" w:name="_Toc33974228"/>
      <w:bookmarkStart w:id="64" w:name="_Toc66184325"/>
      <w:bookmarkStart w:id="65" w:name="__RefHeading___doc_criteria"/>
      <w:bookmarkStart w:id="66" w:name="_Toc11747750"/>
      <w:r w:rsidRPr="00FE2263">
        <w:rPr>
          <w:rStyle w:val="affb"/>
          <w:b/>
          <w:bCs w:val="0"/>
        </w:rPr>
        <w:t>7.1 Факторы прогноза.</w:t>
      </w:r>
      <w:bookmarkEnd w:id="63"/>
      <w:bookmarkEnd w:id="64"/>
    </w:p>
    <w:p w14:paraId="2E94E298" w14:textId="7A9FB293" w:rsidR="00BD78B2" w:rsidRPr="00FE2263" w:rsidRDefault="00BD78B2" w:rsidP="00F817BC">
      <w:pPr>
        <w:pStyle w:val="afd"/>
        <w:spacing w:beforeAutospacing="0" w:afterAutospacing="0" w:line="360" w:lineRule="auto"/>
        <w:rPr>
          <w:rFonts w:eastAsiaTheme="minorEastAsia"/>
        </w:rPr>
      </w:pPr>
      <w:r w:rsidRPr="00FE2263">
        <w:t xml:space="preserve">К основным факторам неблагоприятного прогноза при установлении диагноза МВ относятся: возраст старше 65 лет, уровень Нв ≤ 11,5 г/дл, уровень тромбоцитов ≤100х109/л, β-2 микроглобулин сыворотки крови &gt; 3 мг/л, концентрация моноклонального IgM &gt; 70 г/л. Эти признаки болезни и возраст </w:t>
      </w:r>
      <w:r w:rsidR="001C75A3" w:rsidRPr="00FE2263">
        <w:t xml:space="preserve">пациентов </w:t>
      </w:r>
      <w:r w:rsidRPr="00FE2263">
        <w:t xml:space="preserve">включены в международную прогностическую систему (International prognostic scoring system for Waldenstrom’s makroglobulinemia). </w:t>
      </w:r>
      <w:r w:rsidRPr="00FE2263">
        <w:lastRenderedPageBreak/>
        <w:t xml:space="preserve">Использование этой системы позволяет прогнозировать продолжительность жизни </w:t>
      </w:r>
      <w:r w:rsidR="001C75A3" w:rsidRPr="00FE2263">
        <w:t xml:space="preserve">пацитентов </w:t>
      </w:r>
      <w:r w:rsidRPr="00FE2263">
        <w:t>и ответ на терапию, но не являются определяющими при выборе тактика лечения. Пятилетняя выживаемость пациентов МВ в зависимости от количества неблагоприятных признаков составляет от 87 до 36%</w:t>
      </w:r>
      <w:r w:rsidR="00AE6DD2" w:rsidRPr="00FE2263">
        <w:t xml:space="preserve"> </w:t>
      </w:r>
      <w:r w:rsidR="00AE6DD2" w:rsidRPr="00FE2263">
        <w:fldChar w:fldCharType="begin" w:fldLock="1"/>
      </w:r>
      <w:r w:rsidR="00AE6DD2" w:rsidRPr="00FE2263">
        <w:instrText>ADDIN CSL_CITATION {"citationItems":[{"id":"ITEM-1","itemData":{"DOI":"10.1053/sonc.2003.50038","ISSN":"00937754","abstract":"This presentation represents consensus recommendations on prognostic markers and criteria to initiate therapy in patients with Waldenstrom's macroglobulinemia (WM), which were prepared in conjunction with the Second International Workshop held in Athens, Greece during September 2002. The panel recommended that initiation of therapy should not be based on the IgM level per se since this may not correlate with the clinical manifestations of WM. The consensus panel agreed that initiation of therapy was appropriate for patients with constitutional symptoms such as recurrent fever, night sweats, fatigue due to anemia, or weight loss. The presence of progressive, symptomatic lymphadenopathy or splenomegaly provide additional reasons to begin therapy. The presence of anemia with a hemoglobin value of ≤ 10 g/dL or a platelet count &lt; 100 × 109/L due to marrow infiltration also justifies treatment. Certain complications such as hyperviscosity syndrome, symptomatic sensorimotor peripheral neuropathy, systemic amyloidosis, renal insufficiency, or symptomatic cryoglobulinemia may also be indications for therapy. Recommendations for follow-up of watch-and-wait patients are that those with monoclonal gammopathy of undetermined significance (MGUS) should have serum protein electrophoresis repeated each year. Patients with asymptomatic (smoldering) macroglobulinemia should be evaluated every 6 months. Regarding prognostic markers, hemoglobin and β2-microglobulin levels at diagnosis are important prognostic markers in WM: they influence the timing of treatment and survival. Age is a consistently important prognostic factor for survival. However, the panel felt that current data are inadequate to support the use of any prognostic marker to select the timing and type of therapy, and called for studies on the application of prognostic markers in WM. © 2003 Elsevier Inc. All rights reserved.","author":[{"dropping-particle":"","family":"Kyle","given":"Robert A.","non-dropping-particle":"","parse-names":false,"suffix":""},{"dropping-particle":"","family":"Treon","given":"Steven P.","non-dropping-particle":"","parse-names":false,"suffix":""},{"dropping-particle":"","family":"Alexanian","given":"Raymond","non-dropping-particle":"","parse-names":false,"suffix":""},{"dropping-particle":"","family":"Barlogie","given":"Bart","non-dropping-particle":"","parse-names":false,"suffix":""},{"dropping-particle":"","family":"Björkholm","given":"Magnus","non-dropping-particle":"","parse-names":false,"suffix":""},{"dropping-particle":"","family":"Dhodapkar","given":"Madhav","non-dropping-particle":"","parse-names":false,"suffix":""},{"dropping-particle":"","family":"Lister","given":"T. Andrew","non-dropping-particle":"","parse-names":false,"suffix":""},{"dropping-particle":"","family":"Merlini","given":"Giampaolo","non-dropping-particle":"","parse-names":false,"suffix":""},{"dropping-particle":"","family":"Morel","given":"Pierre","non-dropping-particle":"","parse-names":false,"suffix":""},{"dropping-particle":"","family":"Stone","given":"Marvin","non-dropping-particle":"","parse-names":false,"suffix":""},{"dropping-particle":"","family":"Branagan","given":"Andrew R.","non-dropping-particle":"","parse-names":false,"suffix":""},{"dropping-particle":"","family":"Leblond","given":"Véronique","non-dropping-particle":"","parse-names":false,"suffix":""}],"container-title":"Seminars in Oncology","id":"ITEM-1","issue":"2","issued":{"date-parts":[["2003","4"]]},"page":"116-120","publisher":"W.B. Saunders","title":"Prognostic markers and criteria to initiate therapy in Waldenstrom's macroglobulinemia: Consensus panel recommendations from the Second International Workshop on Waldenstrom's Macroglobulinemia","type":"paper-conference","volume":"30"},"uris":["http://www.mendeley.com/documents/?uuid=757a3983-daf0-33cc-a876-627381700548"]},{"id":"ITEM-2","itemData":{"DOI":"10.1182/blood-2008-08-174961","ISSN":"00064971","abstract":"Recently, many new drugs have been developed for the treatment of Waldenström macroglobulinemia (WM). To optimize the treatment according to the prognosis and to facilitate the comparison of trials, we developed an International Prognostic Scoring System for WM in a series of 587 patients with clearly defined criteria for diagnosis and for initiation of treatment. The median survival after treatment initiation was 87 months. Five adverse covariates were identified: advanced age (&gt;65 years), hemoglobin less than or equal to 11.5 g/dL, platelet count less than or equal to 100 × 10 9/L, β2-microglobulin more than 3 mg/L, and serum monoclonal protein concentration more than 7.0 g/dL. Low-risk patients (27%) presented with no or 1 of the adverse characteristics and advanced age, intermediate-risk patients (38%) with 2 adverse characteristics or only advanced age, and high-risk patients (35%) with more than 2 adverse characteristics. Five-year survival rates were 87%, 68%, and 36%, respectively (P &lt; .001). The ISSWM retained its prognostic significance in subgroups defined by age, treatment with alkylating agent, and purine analog. Thus, the ISSWM may provide a means to design risk-adapted studies. However, independent validation and new biologic markers may enhance its significance. © 2009 by The American Society of Hematology.","author":[{"dropping-particle":"","family":"Morel","given":"Pierre","non-dropping-particle":"","parse-names":false,"suffix":""},{"dropping-particle":"","family":"Duhamel","given":"Alain","non-dropping-particle":"","parse-names":false,"suffix":""},{"dropping-particle":"","family":"Gobbi","given":"Paolo","non-dropping-particle":"","parse-names":false,"suffix":""},{"dropping-particle":"","family":"Dimopoulos","given":"Meletios A.","non-dropping-particle":"","parse-names":false,"suffix":""},{"dropping-particle":"V.","family":"Dhodapkar","given":"Madhav","non-dropping-particle":"","parse-names":false,"suffix":""},{"dropping-particle":"","family":"McCoy","given":"Jason","non-dropping-particle":"","parse-names":false,"suffix":""},{"dropping-particle":"","family":"Crowley","given":"John","non-dropping-particle":"","parse-names":false,"suffix":""},{"dropping-particle":"","family":"Ocio","given":"Enrique M.","non-dropping-particle":"","parse-names":false,"suffix":""},{"dropping-particle":"","family":"Garcia-Sanz","given":"Ramon","non-dropping-particle":"","parse-names":false,"suffix":""},{"dropping-particle":"","family":"Treon","given":"Steven P.","non-dropping-particle":"","parse-names":false,"suffix":""},{"dropping-particle":"","family":"Leblond","given":"Veronique","non-dropping-particle":"","parse-names":false,"suffix":""},{"dropping-particle":"","family":"Kyle","given":"Robert A.","non-dropping-particle":"","parse-names":false,"suffix":""},{"dropping-particle":"","family":"Barlogie","given":"Bart","non-dropping-particle":"","parse-names":false,"suffix":""},{"dropping-particle":"","family":"Merlini","given":"Giampaolo","non-dropping-particle":"","parse-names":false,"suffix":""}],"container-title":"Blood","id":"ITEM-2","issue":"18","issued":{"date-parts":[["2009","4","30"]]},"page":"4163-4170","title":"International prognostic scoring system for Waldenström macroglobulinemia","type":"article-journal","volume":"113"},"uris":["http://www.mendeley.com/documents/?uuid=076392d3-8e9f-3db3-9423-3f91179d60c2"]}],"mendeley":{"formattedCitation":"[6,13]","plainTextFormattedCitation":"[6,13]","previouslyFormattedCitation":"[6,13]"},"properties":{"noteIndex":0},"schema":"https://github.com/citation-style-language/schema/raw/master/csl-citation.json"}</w:instrText>
      </w:r>
      <w:r w:rsidR="00AE6DD2" w:rsidRPr="00FE2263">
        <w:fldChar w:fldCharType="separate"/>
      </w:r>
      <w:r w:rsidR="00AE6DD2" w:rsidRPr="00FE2263">
        <w:rPr>
          <w:noProof/>
        </w:rPr>
        <w:t>[6,13]</w:t>
      </w:r>
      <w:r w:rsidR="00AE6DD2" w:rsidRPr="00FE2263">
        <w:fldChar w:fldCharType="end"/>
      </w:r>
      <w:r w:rsidRPr="00FE2263">
        <w:t>.</w:t>
      </w:r>
    </w:p>
    <w:p w14:paraId="20C5B30B" w14:textId="77777777" w:rsidR="00BD78B2" w:rsidRPr="00FE2263" w:rsidRDefault="00BD78B2" w:rsidP="00AE6DD2">
      <w:pPr>
        <w:pStyle w:val="2"/>
        <w:spacing w:before="0"/>
      </w:pPr>
      <w:bookmarkStart w:id="67" w:name="_Toc33974229"/>
      <w:bookmarkStart w:id="68" w:name="_Toc66184326"/>
      <w:r w:rsidRPr="00FE2263">
        <w:rPr>
          <w:rStyle w:val="affb"/>
          <w:b/>
          <w:bCs w:val="0"/>
        </w:rPr>
        <w:t>7.2 Лечение периферической нейропатии</w:t>
      </w:r>
      <w:bookmarkEnd w:id="67"/>
      <w:bookmarkEnd w:id="68"/>
    </w:p>
    <w:p w14:paraId="5B726DF5" w14:textId="77777777" w:rsidR="00BD78B2" w:rsidRPr="00FE2263" w:rsidRDefault="00BD78B2" w:rsidP="00F817BC">
      <w:pPr>
        <w:pStyle w:val="afd"/>
        <w:spacing w:beforeAutospacing="0" w:afterAutospacing="0" w:line="360" w:lineRule="auto"/>
        <w:rPr>
          <w:rFonts w:eastAsiaTheme="minorEastAsia"/>
          <w:i/>
          <w:iCs/>
        </w:rPr>
      </w:pPr>
      <w:r w:rsidRPr="00FE2263">
        <w:rPr>
          <w:i/>
          <w:iCs/>
        </w:rPr>
        <w:t>Периферическая полинейропатия при МВ встречается с частотой от 10 до 20%. При сложности механизмов развития полинейропатии в качестве основного обсуждается иммунная активность моноклонального IgM, направленная против миелинассоциированного гликопротеина (MAG) и других антигенов нервной ткани. Поэтому периферическая полинейропатия при МВ рассматривается в большинстве случаев как IgM-ассоциированная.</w:t>
      </w:r>
    </w:p>
    <w:p w14:paraId="7C2B0A75" w14:textId="4FF7D840" w:rsidR="00BD78B2" w:rsidRPr="00FE2263" w:rsidRDefault="00AE6DD2" w:rsidP="00F817BC">
      <w:pPr>
        <w:pStyle w:val="afd"/>
        <w:spacing w:beforeAutospacing="0" w:afterAutospacing="0" w:line="360" w:lineRule="auto"/>
      </w:pPr>
      <w:r w:rsidRPr="00FE2263">
        <w:rPr>
          <w:rStyle w:val="affc"/>
        </w:rPr>
        <w:t>Д</w:t>
      </w:r>
      <w:r w:rsidR="00BD78B2" w:rsidRPr="00FE2263">
        <w:rPr>
          <w:rStyle w:val="affc"/>
        </w:rPr>
        <w:t xml:space="preserve">ля лечения IgM-ассоциированной периферической полинейропатии выполняют процедуры плазмафереза. </w:t>
      </w:r>
    </w:p>
    <w:p w14:paraId="1A3D2EE8" w14:textId="101406DB" w:rsidR="00BD78B2" w:rsidRPr="00FE2263" w:rsidRDefault="00BD78B2" w:rsidP="00AE6DD2">
      <w:pPr>
        <w:pStyle w:val="afff8"/>
        <w:spacing w:before="0"/>
      </w:pPr>
      <w:r w:rsidRPr="00FE2263">
        <w:rPr>
          <w:rStyle w:val="affb"/>
        </w:rPr>
        <w:t>Рекомендуется</w:t>
      </w:r>
      <w:r w:rsidRPr="00FE2263">
        <w:t xml:space="preserve"> при тяжелой периферической полинейропатии применять комбинации R-СP и DRC для более выраженного снижения парапротеина</w:t>
      </w:r>
      <w:r w:rsidR="00AE6DD2" w:rsidRPr="00FE2263">
        <w:t xml:space="preserve"> </w:t>
      </w:r>
      <w:r w:rsidR="00AE6DD2" w:rsidRPr="00FE2263">
        <w:fldChar w:fldCharType="begin" w:fldLock="1"/>
      </w:r>
      <w:r w:rsidR="00AE6DD2" w:rsidRPr="00FE2263">
        <w:instrText>ADDIN CSL_CITATION {"citationItems":[{"id":"ITEM-1","itemData":{"DOI":"10.1182/blood-2009-05-174359","ISSN":"00064971","abstract":"Waldenström macroglobulinemia (WM) is a distinct B-cell disorder resulting from the accumulation, predominantly in the bone marrow, of clonally related IgM-secreting lymphoplasmacytic cells. Genetic factors play an important role, with 20% of patients demonstrating a familial predisposition. Asymptomatic patients should be observed. Patients with a disease-related hemoglobin level less than 10 g/L, platelet count less than 100 × 10 9/L, bulky adenopathy or organomegaly, symptomatic hyperviscosity, peripheral neuropathy, amyloidosis, cryoglobulinemia, cold-agglutinin disease, or evidence of disease transformation should be considered for therapy. Plasmapheresis shouldbeconsidered forsymptomatic hyperviscosity and for prophylaxis in patients in whom rituximab therapy is contemplated. The use of rituximab as monotherapy or in combination with cyclophosphamide, nucleoside analog, bortezomib, or thalidomide-based regimens can be considered for the first-line therapy of WM and should take into account specific treatment goals, future autologous stem cell transplantation eligibility, and long-term risks of secondary malignancies. In the salvage setting, the reuse or use of an alternative frontline regimen can be considered as well as bortezomib, alemtuzumab, and stem cell transplantation. Newer agents, such as bendamustine and everolimus, can also be considered in the treatment of WM. © 2009 by The American Society of Hematology.","author":[{"dropping-particle":"","family":"Treon","given":"Steven P.","non-dropping-particle":"","parse-names":false,"suffix":""}],"container-title":"Blood","id":"ITEM-1","issue":"12","issued":{"date-parts":[["2009"]]},"page":"2375-2385","title":"How I treat Waldenström macroglobulinemia","type":"article","volume":"114"},"uris":["http://www.mendeley.com/documents/?uuid=4510301e-df8c-3b31-ace6-f730be6093f3"]}],"mendeley":{"formattedCitation":"[36]","plainTextFormattedCitation":"[36]","previouslyFormattedCitation":"[36]"},"properties":{"noteIndex":0},"schema":"https://github.com/citation-style-language/schema/raw/master/csl-citation.json"}</w:instrText>
      </w:r>
      <w:r w:rsidR="00AE6DD2" w:rsidRPr="00FE2263">
        <w:fldChar w:fldCharType="separate"/>
      </w:r>
      <w:r w:rsidR="00AE6DD2" w:rsidRPr="00FE2263">
        <w:rPr>
          <w:noProof/>
        </w:rPr>
        <w:t>[36]</w:t>
      </w:r>
      <w:r w:rsidR="00AE6DD2" w:rsidRPr="00FE2263">
        <w:fldChar w:fldCharType="end"/>
      </w:r>
      <w:r w:rsidRPr="00FE2263">
        <w:t>.</w:t>
      </w:r>
    </w:p>
    <w:p w14:paraId="383D2C42" w14:textId="7AB9E373" w:rsidR="00A2640D" w:rsidRPr="00FE2263" w:rsidRDefault="00A2640D" w:rsidP="00AE6DD2">
      <w:pPr>
        <w:pStyle w:val="afffa"/>
      </w:pPr>
      <w:r w:rsidRPr="00FE2263">
        <w:t xml:space="preserve">Уровень убедительности рекомендаций </w:t>
      </w:r>
      <w:r w:rsidR="005C30B2" w:rsidRPr="00FE2263">
        <w:t xml:space="preserve">С </w:t>
      </w:r>
      <w:r w:rsidRPr="00FE2263">
        <w:t xml:space="preserve">(уровень достоверности доказательств </w:t>
      </w:r>
      <w:r w:rsidR="005C30B2" w:rsidRPr="00FE2263">
        <w:t>5</w:t>
      </w:r>
      <w:r w:rsidRPr="00FE2263">
        <w:t>).</w:t>
      </w:r>
    </w:p>
    <w:p w14:paraId="1DD7BFBD" w14:textId="77777777" w:rsidR="00BD78B2" w:rsidRPr="00FE2263" w:rsidRDefault="00BD78B2" w:rsidP="00AE6DD2">
      <w:pPr>
        <w:pStyle w:val="2"/>
        <w:spacing w:before="0"/>
      </w:pPr>
      <w:bookmarkStart w:id="69" w:name="_Toc33974230"/>
      <w:bookmarkStart w:id="70" w:name="_Toc66184327"/>
      <w:r w:rsidRPr="00FE2263">
        <w:rPr>
          <w:rStyle w:val="affb"/>
          <w:b/>
          <w:bCs w:val="0"/>
        </w:rPr>
        <w:t>7.3 Ведение пациентов с синдромом гипервязкости</w:t>
      </w:r>
      <w:bookmarkEnd w:id="69"/>
      <w:bookmarkEnd w:id="70"/>
    </w:p>
    <w:p w14:paraId="78E36E61" w14:textId="47EA6746" w:rsidR="00BD78B2" w:rsidRPr="00FE2263" w:rsidRDefault="00BD78B2" w:rsidP="00AE6DD2">
      <w:pPr>
        <w:pStyle w:val="afff8"/>
        <w:spacing w:before="0"/>
        <w:rPr>
          <w:rFonts w:eastAsiaTheme="minorEastAsia"/>
        </w:rPr>
      </w:pPr>
      <w:r w:rsidRPr="00FE2263">
        <w:rPr>
          <w:rStyle w:val="affb"/>
        </w:rPr>
        <w:t>Рекомендуется</w:t>
      </w:r>
      <w:r w:rsidRPr="00FE2263">
        <w:t xml:space="preserve"> у пациентов МВ при наличии синдрома гипервязкости, криоглобулинемии лечение начинать терапию с плазмафереза для быстрого снижения уровня моноклонального белка</w:t>
      </w:r>
      <w:r w:rsidR="00AE6DD2" w:rsidRPr="00FE2263">
        <w:t xml:space="preserve"> </w:t>
      </w:r>
      <w:r w:rsidR="00AE6DD2" w:rsidRPr="00FE2263">
        <w:fldChar w:fldCharType="begin" w:fldLock="1"/>
      </w:r>
      <w:r w:rsidR="00AE6DD2" w:rsidRPr="00FE2263">
        <w:instrText>ADDIN CSL_CITATION {"citationItems":[{"id":"ITEM-1","itemData":{"DOI":"10.1182/blood-2009-05-174359","ISSN":"00064971","abstract":"Waldenström macroglobulinemia (WM) is a distinct B-cell disorder resulting from the accumulation, predominantly in the bone marrow, of clonally related IgM-secreting lymphoplasmacytic cells. Genetic factors play an important role, with 20% of patients demonstrating a familial predisposition. Asymptomatic patients should be observed. Patients with a disease-related hemoglobin level less than 10 g/L, platelet count less than 100 × 10 9/L, bulky adenopathy or organomegaly, symptomatic hyperviscosity, peripheral neuropathy, amyloidosis, cryoglobulinemia, cold-agglutinin disease, or evidence of disease transformation should be considered for therapy. Plasmapheresis shouldbeconsidered forsymptomatic hyperviscosity and for prophylaxis in patients in whom rituximab therapy is contemplated. The use of rituximab as monotherapy or in combination with cyclophosphamide, nucleoside analog, bortezomib, or thalidomide-based regimens can be considered for the first-line therapy of WM and should take into account specific treatment goals, future autologous stem cell transplantation eligibility, and long-term risks of secondary malignancies. In the salvage setting, the reuse or use of an alternative frontline regimen can be considered as well as bortezomib, alemtuzumab, and stem cell transplantation. Newer agents, such as bendamustine and everolimus, can also be considered in the treatment of WM. © 2009 by The American Society of Hematology.","author":[{"dropping-particle":"","family":"Treon","given":"Steven P.","non-dropping-particle":"","parse-names":false,"suffix":""}],"container-title":"Blood","id":"ITEM-1","issue":"12","issued":{"date-parts":[["2009"]]},"page":"2375-2385","title":"How I treat Waldenström macroglobulinemia","type":"article","volume":"114"},"uris":["http://www.mendeley.com/documents/?uuid=4510301e-df8c-3b31-ace6-f730be6093f3"]}],"mendeley":{"formattedCitation":"[36]","plainTextFormattedCitation":"[36]","previouslyFormattedCitation":"[36]"},"properties":{"noteIndex":0},"schema":"https://github.com/citation-style-language/schema/raw/master/csl-citation.json"}</w:instrText>
      </w:r>
      <w:r w:rsidR="00AE6DD2" w:rsidRPr="00FE2263">
        <w:fldChar w:fldCharType="separate"/>
      </w:r>
      <w:r w:rsidR="00AE6DD2" w:rsidRPr="00FE2263">
        <w:rPr>
          <w:noProof/>
        </w:rPr>
        <w:t>[36]</w:t>
      </w:r>
      <w:r w:rsidR="00AE6DD2" w:rsidRPr="00FE2263">
        <w:fldChar w:fldCharType="end"/>
      </w:r>
      <w:r w:rsidR="00AE6DD2" w:rsidRPr="00FE2263">
        <w:t>.</w:t>
      </w:r>
    </w:p>
    <w:p w14:paraId="480E6C55" w14:textId="111D89EC" w:rsidR="00A2640D" w:rsidRPr="00FE2263" w:rsidRDefault="00A2640D" w:rsidP="00AE6DD2">
      <w:pPr>
        <w:pStyle w:val="afffa"/>
      </w:pPr>
      <w:r w:rsidRPr="00FE2263">
        <w:t xml:space="preserve">Уровень убедительности рекомендаций С (уровень достоверности доказательств </w:t>
      </w:r>
      <w:r w:rsidR="005C30B2" w:rsidRPr="00FE2263">
        <w:t>5</w:t>
      </w:r>
      <w:r w:rsidRPr="00FE2263">
        <w:t>).</w:t>
      </w:r>
    </w:p>
    <w:p w14:paraId="6C5EE4B3" w14:textId="77777777" w:rsidR="00BD78B2" w:rsidRPr="00FE2263" w:rsidRDefault="00BD78B2" w:rsidP="00F817BC">
      <w:pPr>
        <w:pStyle w:val="afd"/>
        <w:spacing w:beforeAutospacing="0" w:afterAutospacing="0" w:line="360" w:lineRule="auto"/>
      </w:pPr>
      <w:r w:rsidRPr="00FE2263">
        <w:rPr>
          <w:rStyle w:val="affb"/>
        </w:rPr>
        <w:t>Коментарии:</w:t>
      </w:r>
      <w:r w:rsidRPr="00FE2263">
        <w:t xml:space="preserve"> </w:t>
      </w:r>
      <w:r w:rsidR="00A2640D" w:rsidRPr="00FE2263">
        <w:rPr>
          <w:rStyle w:val="affc"/>
        </w:rPr>
        <w:t xml:space="preserve">обычно </w:t>
      </w:r>
      <w:r w:rsidRPr="00FE2263">
        <w:rPr>
          <w:rStyle w:val="affc"/>
        </w:rPr>
        <w:t>выполняют 2-3 процедуры плазмафереза для снижения уровня IgM на 30-60%. После сеансов плазмафереза в ближайшее время начинают специфическое лечение, так как в течение 4-5 недель уровень парапротеина может возвратиться к исходному уровню.</w:t>
      </w:r>
    </w:p>
    <w:p w14:paraId="0F788F7B" w14:textId="77777777" w:rsidR="00BD78B2" w:rsidRPr="00FE2263" w:rsidRDefault="00BD78B2" w:rsidP="00AE6DD2">
      <w:pPr>
        <w:pStyle w:val="2"/>
        <w:spacing w:before="0"/>
      </w:pPr>
      <w:bookmarkStart w:id="71" w:name="_Toc33974231"/>
      <w:bookmarkStart w:id="72" w:name="_Toc66184328"/>
      <w:r w:rsidRPr="00FE2263">
        <w:rPr>
          <w:rStyle w:val="affb"/>
          <w:b/>
          <w:bCs w:val="0"/>
        </w:rPr>
        <w:t>7.4 Особенности сопроводительной терапии пациентов, в схему лечения которым включен препарат бортезомиб **.</w:t>
      </w:r>
      <w:bookmarkEnd w:id="71"/>
      <w:bookmarkEnd w:id="72"/>
    </w:p>
    <w:p w14:paraId="1F251D41" w14:textId="45A974E6" w:rsidR="00BD78B2" w:rsidRDefault="00BD78B2" w:rsidP="00F817BC">
      <w:pPr>
        <w:pStyle w:val="afd"/>
        <w:spacing w:beforeAutospacing="0" w:afterAutospacing="0" w:line="360" w:lineRule="auto"/>
      </w:pPr>
      <w:r w:rsidRPr="00FE2263">
        <w:t xml:space="preserve">При лечении бортезомибом** необходимо профилактическое назначение валацикловира** или ацикловира** в связи с увеличением риска развития опоясывающего герпеса, а также своевременное снижение дозы бортезомиба** при развитии полинейропатии. Кроме того, подкожное введение бортезомиба** вместо внутривенного существенно снижает частоту развития нежелательных явлений. При назначении </w:t>
      </w:r>
      <w:r w:rsidRPr="00FE2263">
        <w:lastRenderedPageBreak/>
        <w:t>бортезомиба** следует отдать предпочтение схемам с назначением бортезомиба** 1 раз в неделю, а также использовать подкожный путь введения препарата вместо внутривенного с целью снижения частоты развития тяжелой полинейропатии</w:t>
      </w:r>
      <w:r w:rsidR="00AE6DD2" w:rsidRPr="00FE2263">
        <w:t xml:space="preserve"> </w:t>
      </w:r>
      <w:r w:rsidR="00AE6DD2" w:rsidRPr="00FE2263">
        <w:fldChar w:fldCharType="begin" w:fldLock="1"/>
      </w:r>
      <w:r w:rsidR="00D2308B">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id":"ITEM-2","itemData":{"DOI":"10.1200/JCO.2008.20.4677","ISSN":"0732183X","abstract":"Purpose: We examined the activity of bortezomib, dexamethasone, and rituximab (BDR) in patients with symptomatic, untreated Waldenström macroglobulinemia (WM). Patients and Methods: A cycle of therapy consisted of bortezomib 1.3 mg/m2 intravenously; dexamethasone 40 mg on days 1, 4, 8, and 11; and rituximab 375 mg/m2 on day 11. Patients received four consecutive cycles for induction therapy and then four more cycles, each given 3 months apart, for maintenance therapy. Twenty-three patients received a median of seven cycles of treatment. Results: Median bone marrow disease involvement declined from 55% to 10% (P = .0004), serum immunoglobulin M levels declined from 4,830 to 1,115 mg/dL (P = .0001), and hematocrit increased from 29.8% to 38.2% (P = .0002) at best response. The overall response rates and major response rates were 96% and 83% with three complete responses, two near complete responses, three very good partial responses, 11 partial responses, and three minor responses. Responses occurred at a median of 1.4 months. With a median follow-up of 22.8 months, 18 of 23 patients remained free of disease progression. Peripheral neuropathy was the most common toxicity, 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false,"suffix":""},{"dropping-particle":"","family":"Diener","given":"Jakow G.","non-dropping-particle":"","parse-names":false,"suffix":""},{"dropping-particle":"","family":"Keogh","given":"George P.","non-dropping-particle":"","parse-names":false,"suffix":""},{"dropping-particle":"","family":"Myers","given":"Thomas J.","non-dropping-particle":"","parse-names":false,"suffix":""},{"dropping-particle":"","family":"Boral","given":"Andy","non-dropping-particle":"","parse-names":false,"suffix":""},{"dropping-particle":"","family":"Birner","given":"Ann","non-dropping-particle":"","parse-names":false,"suffix":""},{"dropping-particle":"","family":"Esseltine","given":"Dixie L.","non-dropping-particle":"","parse-names":false,"suffix":""},{"dropping-particle":"","family":"Ghobrial","given":"Irene M.","non-dropping-particle":"","parse-names":false,"suffix":""}],"container-title":"Journal of Clinical Oncology","id":"ITEM-2","issue":"23","issued":{"date-parts":[["2009","8","10"]]},"page":"3830-3835","title":"Primary therapy of Waldenström macroglobulinemia with bortezomib, dexamethasone, and rituximab: WMCTG clinical trial 05-180","type":"article-journal","volume":"27"},"uris":["http://www.mendeley.com/documents/?uuid=50a2ce48-f9bf-36fc-a5ec-34724b6fbca5"]},{"id":"ITEM-3","itemData":{"DOI":"10.1200/JCO.2006.07.8659","ISSN":"0732183X","abstract":"Purpose: To evaluate the efficacy and toxicity of single-agent bortezomib in Waldenström's macroglobulinemia (WM). Patients and Methods: Symptomatic WM patients, untreated or previously treated, received bortezomib 1.3 mg/m 2 intravenously days 1, 4, 8, and 11 on a 21-day cycle until two cycles past complete response (CR), stable disease (SD) attained, progression (PD), or unacceptable toxicity. Responses were based on both paraprotein levels and bidimensional disease measurements. Results: Twenty-seven patients were enrolled. A median of six cycles (range, two to 39) of bortezomib were administered. Twenty-one patients had a decrease in immunoglobulin M (IgM) of at least 25%, with 12 patients (44%) reaching at least 50% IgM reduction. Using both IgM and bidimensional criteria, responses included seven partial responses (PRs; 26%), 19 SDs (70%), and one PD (4%). Total response rate was 26%. IgM reductions were prompt, with nodal responses lagging. Hemoglobin levels increased by at least 10 g/L in 18 patients (66%). Most nonhematologic toxicities were grade 1 to 2, but 20 patients (74%) developed new or worsening peripheral neuropathy (five patients with grade 3, no grade 4), a common cause for dose reduction. Onset of neuropathy was within two to four cycles and reversible in the majority. Hematologic toxicities included grade 3 to 4 thrombocytopenia in eight patients (29.6%) and neutropenia in five (19%). Toxicity led to treatment discontinuation in 12 patients (44%), most commonly because of neuropathy. Conclusion: Bortezomib has efficacy in WM, but neurotoxicity can be dose limiting. The slower response in nodal disease may require prolonged therapy, perhaps with a less intensive dosing schedule to avoid early discontinuation because of toxicity. Future studies of bortezomib in combination with other agents are warranted. © 2007 by American Society of Clinical Oncology.","author":[{"dropping-particle":"","family":"Chen","given":"Christine I.","non-dropping-particle":"","parse-names":false,"suffix":""},{"dropping-particle":"","family":"Kouroukis","given":"C. Tom","non-dropping-particle":"","parse-names":false,"suffix":""},{"dropping-particle":"","family":"White","given":"Darrell","non-dropping-particle":"","parse-names":false,"suffix":""},{"dropping-particle":"","family":"Voralia","given":"Michael","non-dropping-particle":"","parse-names":false,"suffix":""},{"dropping-particle":"","family":"Stadtmauer","given":"Edward","non-dropping-particle":"","parse-names":false,"suffix":""},{"dropping-particle":"","family":"Stewart","given":"A. Keith","non-dropping-particle":"","parse-names":false,"suffix":""},{"dropping-particle":"","family":"Wright","given":"John J.","non-dropping-particle":"","parse-names":false,"suffix":""},{"dropping-particle":"","family":"Powers","given":"Jean","non-dropping-particle":"","parse-names":false,"suffix":""},{"dropping-particle":"","family":"Walsh","given":"Wendy","non-dropping-particle":"","parse-names":false,"suffix":""},{"dropping-particle":"","family":"Eisenhauer","given":"Elizabeth","non-dropping-particle":"","parse-names":false,"suffix":""}],"container-title":"Journal of Clinical Oncology","id":"ITEM-3","issue":"12","issued":{"date-parts":[["2007","4","20"]]},"page":"1570-1575","title":"Bortezomib is active in patients with untreated or relapsed Waldenström's macroglobulinemia: A phase II study of the National Cancer Institute of Canada Clinical Trials Group","type":"article-journal","volume":"25"},"uris":["http://www.mendeley.com/documents/?uuid=41c8fa70-c352-3681-b30b-ca4edd157b43"]}],"mendeley":{"formattedCitation":"[3,19,24]","plainTextFormattedCitation":"[3,19,24]","previouslyFormattedCitation":"[3,19,24]"},"properties":{"noteIndex":0},"schema":"https://github.com/citation-style-language/schema/raw/master/csl-citation.json"}</w:instrText>
      </w:r>
      <w:r w:rsidR="00AE6DD2" w:rsidRPr="00FE2263">
        <w:fldChar w:fldCharType="separate"/>
      </w:r>
      <w:r w:rsidR="00AE6DD2" w:rsidRPr="00FE2263">
        <w:rPr>
          <w:noProof/>
        </w:rPr>
        <w:t>[3,19,24]</w:t>
      </w:r>
      <w:r w:rsidR="00AE6DD2" w:rsidRPr="00FE2263">
        <w:fldChar w:fldCharType="end"/>
      </w:r>
      <w:r w:rsidRPr="00FE2263">
        <w:t>.</w:t>
      </w:r>
    </w:p>
    <w:p w14:paraId="2C59ECEC" w14:textId="77777777" w:rsidR="0090571C" w:rsidRPr="00FE2263" w:rsidRDefault="0090571C" w:rsidP="00F817BC">
      <w:pPr>
        <w:pStyle w:val="afd"/>
        <w:spacing w:beforeAutospacing="0" w:afterAutospacing="0" w:line="360" w:lineRule="auto"/>
      </w:pPr>
    </w:p>
    <w:p w14:paraId="6DE00999" w14:textId="77777777" w:rsidR="00B16138" w:rsidRPr="00FE2263" w:rsidRDefault="00B16138" w:rsidP="00AE6DD2">
      <w:pPr>
        <w:pStyle w:val="2"/>
        <w:spacing w:before="0"/>
        <w:rPr>
          <w:rStyle w:val="affb"/>
          <w:b/>
          <w:bCs w:val="0"/>
        </w:rPr>
      </w:pPr>
      <w:bookmarkStart w:id="73" w:name="_Toc66184329"/>
      <w:r w:rsidRPr="00FE2263">
        <w:rPr>
          <w:rStyle w:val="affb"/>
          <w:b/>
          <w:bCs w:val="0"/>
        </w:rPr>
        <w:t>7.5 Оценка эффективности лечения.</w:t>
      </w:r>
      <w:bookmarkEnd w:id="73"/>
    </w:p>
    <w:p w14:paraId="46DD1B42" w14:textId="77777777" w:rsidR="00B16138" w:rsidRPr="00FE2263" w:rsidRDefault="00B16138" w:rsidP="00F817BC">
      <w:pPr>
        <w:pStyle w:val="afd"/>
        <w:spacing w:beforeAutospacing="0" w:afterAutospacing="0" w:line="360" w:lineRule="auto"/>
        <w:rPr>
          <w:rFonts w:eastAsiaTheme="minorEastAsia"/>
        </w:rPr>
      </w:pPr>
      <w:r w:rsidRPr="00FE2263">
        <w:t>Оценка эффективности лечения МB проводится согласно международным критериям, предложенным на 6 международном рабочем совещании по МВ, по изменению уровня моноклонального IgM в сыворотке крови и моче, динамике размеров лимфоузлов и пораженных органов. При ПР необходимо выполнение стернальной пункции и трепанобиопсии подвздошной кости.</w:t>
      </w:r>
    </w:p>
    <w:p w14:paraId="2B6B8360" w14:textId="77777777" w:rsidR="00B16138" w:rsidRPr="00FE2263" w:rsidRDefault="00B16138" w:rsidP="00F817BC">
      <w:pPr>
        <w:pStyle w:val="afd"/>
        <w:spacing w:beforeAutospacing="0" w:afterAutospacing="0" w:line="360" w:lineRule="auto"/>
      </w:pPr>
      <w:r w:rsidRPr="00FE2263">
        <w:rPr>
          <w:rStyle w:val="affc"/>
        </w:rPr>
        <w:t>Полная ремиссия (ПР)</w:t>
      </w:r>
      <w:r w:rsidRPr="00FE2263">
        <w:t>: нормальный уровень IgM, отсутствие моноклонального белка в сыворотке крови и моче по данным иммунофиксации; отсутствие инфильтрации костного мозга по данным гистологического исследования, отсутствие лимфоаденопатии и органомегалии (если определялись исходно) по данным КТ, отсутствие симптомов МВ. Для подтверждения ПР необходимо повторное исследование М-градиента методом иммунофиксации.</w:t>
      </w:r>
    </w:p>
    <w:p w14:paraId="569BCFE4" w14:textId="77777777" w:rsidR="00B16138" w:rsidRPr="00FE2263" w:rsidRDefault="00B16138" w:rsidP="0070759B">
      <w:pPr>
        <w:pStyle w:val="afd"/>
        <w:spacing w:beforeAutospacing="0" w:afterAutospacing="0" w:line="360" w:lineRule="auto"/>
      </w:pPr>
      <w:r w:rsidRPr="00FE2263">
        <w:rPr>
          <w:rStyle w:val="affc"/>
        </w:rPr>
        <w:t>Очень хорошая частичная ремиссия (ОХЧР)</w:t>
      </w:r>
      <w:r w:rsidRPr="00FE2263">
        <w:t>: снижение уровня моноклонального IgM сыворотки крови на 90% и более и уменьшение размеров лимфоаденопатии/органомегалии (если определялись исходно), по данным физикального обследования или КТ. Отсутствие новых симптомов активной МВ.</w:t>
      </w:r>
    </w:p>
    <w:p w14:paraId="32834BC0" w14:textId="77777777" w:rsidR="00B16138" w:rsidRPr="00FE2263" w:rsidRDefault="00B16138" w:rsidP="0070759B">
      <w:pPr>
        <w:pStyle w:val="afd"/>
        <w:spacing w:beforeAutospacing="0" w:afterAutospacing="0" w:line="360" w:lineRule="auto"/>
      </w:pPr>
      <w:r w:rsidRPr="00FE2263">
        <w:rPr>
          <w:rStyle w:val="affc"/>
        </w:rPr>
        <w:t>Частичная ремиссия (ЧР)</w:t>
      </w:r>
      <w:r w:rsidRPr="00FE2263">
        <w:t>: снижение уровня моноклонального IgM сыворотки крови на 50% и более и уменьшение размеров лимфоаденопатии/органомегалии (если определялись исходно), по данным физикального обследования или КТ. Отсутствие новых симптомов активной МВ.</w:t>
      </w:r>
    </w:p>
    <w:p w14:paraId="71FDCA22" w14:textId="77777777" w:rsidR="00B16138" w:rsidRPr="00FE2263" w:rsidRDefault="00B16138" w:rsidP="0070759B">
      <w:pPr>
        <w:pStyle w:val="afd"/>
        <w:spacing w:beforeAutospacing="0" w:afterAutospacing="0" w:line="360" w:lineRule="auto"/>
      </w:pPr>
      <w:r w:rsidRPr="00FE2263">
        <w:rPr>
          <w:rStyle w:val="affc"/>
        </w:rPr>
        <w:t>Минимальный ответ</w:t>
      </w:r>
      <w:r w:rsidRPr="00FE2263">
        <w:t>: снижение уровня моноклонального IgM сыворотки крови на 25% и более, но менее 50% Отсутствие новых симптомов активной МВ.</w:t>
      </w:r>
    </w:p>
    <w:p w14:paraId="30405BD6" w14:textId="77777777" w:rsidR="00B16138" w:rsidRPr="00FE2263" w:rsidRDefault="00B16138" w:rsidP="0070759B">
      <w:pPr>
        <w:pStyle w:val="afd"/>
        <w:spacing w:beforeAutospacing="0" w:afterAutospacing="0" w:line="360" w:lineRule="auto"/>
      </w:pPr>
      <w:r w:rsidRPr="00FE2263">
        <w:rPr>
          <w:rStyle w:val="affc"/>
        </w:rPr>
        <w:t>Стабилизация (Ст)</w:t>
      </w:r>
      <w:r w:rsidRPr="00FE2263">
        <w:t>: снижение менее 25% или увеличение менее 25% уровня моноклонального IgM сыворотки крови менее 25% без признаков нарастания лимфоаденопатии/органомегалии, цитопений или клинически значимых симптомов, связанных с МВ.</w:t>
      </w:r>
    </w:p>
    <w:p w14:paraId="300FE05C" w14:textId="4CCF0183" w:rsidR="00B16138" w:rsidRDefault="00B16138" w:rsidP="0070759B">
      <w:pPr>
        <w:pStyle w:val="afd"/>
        <w:spacing w:beforeAutospacing="0" w:afterAutospacing="0" w:line="360" w:lineRule="auto"/>
      </w:pPr>
      <w:r w:rsidRPr="00FE2263">
        <w:rPr>
          <w:rStyle w:val="affc"/>
        </w:rPr>
        <w:t>Прогрессия заболевания (ПЗ)</w:t>
      </w:r>
      <w:r w:rsidRPr="00FE2263">
        <w:t xml:space="preserve">: увеличение уровня моноклонального IgM сыворотки крови на 25% и более при повторном исследовании или прогрессирование клинически значимых симптомов болезни (необъяснимая лихорадка 38,4 C, ночная потливость, потеря </w:t>
      </w:r>
      <w:r w:rsidRPr="00FE2263">
        <w:lastRenderedPageBreak/>
        <w:t>веса тела на 10% и более или синдром гипервязкости, нейропатия, симптоматическая криоглобулинемия или амилоидоз), связанные с МВ.</w:t>
      </w:r>
    </w:p>
    <w:p w14:paraId="3C79D68E" w14:textId="74ED3A46" w:rsidR="0090571C" w:rsidRDefault="0090571C" w:rsidP="0070759B">
      <w:pPr>
        <w:pStyle w:val="afd"/>
        <w:spacing w:beforeAutospacing="0" w:afterAutospacing="0" w:line="360" w:lineRule="auto"/>
      </w:pPr>
    </w:p>
    <w:p w14:paraId="2D9A9C8C" w14:textId="5DB2EB66" w:rsidR="00972DD8" w:rsidRDefault="0090571C" w:rsidP="00972DD8">
      <w:pPr>
        <w:pStyle w:val="2"/>
        <w:spacing w:before="0"/>
      </w:pPr>
      <w:bookmarkStart w:id="74" w:name="_Toc66184330"/>
      <w:r w:rsidRPr="00FE2263">
        <w:rPr>
          <w:rStyle w:val="affb"/>
          <w:b/>
          <w:bCs w:val="0"/>
        </w:rPr>
        <w:t>7.</w:t>
      </w:r>
      <w:r>
        <w:rPr>
          <w:rStyle w:val="affb"/>
          <w:b/>
          <w:bCs w:val="0"/>
        </w:rPr>
        <w:t xml:space="preserve">6 </w:t>
      </w:r>
      <w:bookmarkStart w:id="75" w:name="_Toc64295957"/>
      <w:bookmarkStart w:id="76" w:name="_Toc64479345"/>
      <w:bookmarkStart w:id="77" w:name="_Toc24572135"/>
      <w:r w:rsidR="00972DD8">
        <w:t>Профилактика, диагностика и лечение тромботических осложнений</w:t>
      </w:r>
      <w:bookmarkEnd w:id="74"/>
      <w:bookmarkEnd w:id="75"/>
      <w:bookmarkEnd w:id="76"/>
    </w:p>
    <w:p w14:paraId="1F7477EF" w14:textId="28312E43" w:rsidR="00972DD8" w:rsidRDefault="00972DD8" w:rsidP="00972DD8">
      <w:pPr>
        <w:rPr>
          <w:rFonts w:eastAsia="Times New Roman"/>
          <w:szCs w:val="24"/>
          <w:lang w:eastAsia="ru-RU"/>
        </w:rPr>
      </w:pPr>
      <w:r>
        <w:rPr>
          <w:szCs w:val="24"/>
          <w:lang w:eastAsia="ru-RU"/>
        </w:rP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rPr>
          <w:szCs w:val="24"/>
          <w:lang w:eastAsia="ru-RU"/>
        </w:rPr>
        <w:t xml:space="preserve"> </w:t>
      </w:r>
      <w:r>
        <w:rPr>
          <w:szCs w:val="24"/>
          <w:lang w:eastAsia="ru-RU"/>
        </w:rPr>
        <w:fldChar w:fldCharType="begin" w:fldLock="1"/>
      </w:r>
      <w:r w:rsidR="004C3BA5">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37,38]","plainTextFormattedCitation":"[37,38]","previouslyFormattedCitation":"[37,38]"},"properties":{"noteIndex":0},"schema":"https://github.com/citation-style-language/schema/raw/master/csl-citation.json"}</w:instrText>
      </w:r>
      <w:r>
        <w:rPr>
          <w:szCs w:val="24"/>
          <w:lang w:eastAsia="ru-RU"/>
        </w:rPr>
        <w:fldChar w:fldCharType="separate"/>
      </w:r>
      <w:r w:rsidR="00D2308B" w:rsidRPr="00D2308B">
        <w:rPr>
          <w:noProof/>
          <w:szCs w:val="24"/>
          <w:lang w:eastAsia="ru-RU"/>
        </w:rPr>
        <w:t>[37,38]</w:t>
      </w:r>
      <w:r>
        <w:rPr>
          <w:szCs w:val="24"/>
          <w:lang w:eastAsia="ru-RU"/>
        </w:rPr>
        <w:fldChar w:fldCharType="end"/>
      </w:r>
      <w:r>
        <w:rPr>
          <w:szCs w:val="24"/>
          <w:lang w:eastAsia="ru-RU"/>
        </w:rPr>
        <w:t xml:space="preserve">. </w:t>
      </w:r>
      <w:r>
        <w:rPr>
          <w:rFonts w:eastAsia="Times New Roman"/>
          <w:szCs w:val="24"/>
          <w:lang w:eastAsia="ru-RU"/>
        </w:rPr>
        <w:t xml:space="preserve">Причинами тромбозов у пациентов онкогематологическими заболеваниями, в частности с лимфомами, могут быть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fldChar w:fldCharType="separate"/>
      </w:r>
      <w:r w:rsidR="00D2308B" w:rsidRPr="00D2308B">
        <w:rPr>
          <w:noProof/>
        </w:rPr>
        <w:t>[39]</w:t>
      </w:r>
      <w:r>
        <w:fldChar w:fldCharType="end"/>
      </w:r>
      <w:r>
        <w:rPr>
          <w:rFonts w:eastAsia="Times New Roman"/>
          <w:szCs w:val="24"/>
          <w:lang w:eastAsia="ru-RU"/>
        </w:rPr>
        <w:t>:</w:t>
      </w:r>
    </w:p>
    <w:p w14:paraId="5229D3D4" w14:textId="77777777" w:rsidR="00972DD8" w:rsidRPr="00F62DEE" w:rsidRDefault="00972DD8" w:rsidP="0010608C">
      <w:pPr>
        <w:numPr>
          <w:ilvl w:val="0"/>
          <w:numId w:val="30"/>
        </w:numPr>
        <w:rPr>
          <w:rFonts w:eastAsia="Times New Roman"/>
          <w:szCs w:val="24"/>
          <w:lang w:eastAsia="ru-RU"/>
        </w:rPr>
      </w:pPr>
      <w:r w:rsidRPr="00E5560E">
        <w:rPr>
          <w:rFonts w:eastAsia="Times New Roman"/>
          <w:szCs w:val="24"/>
          <w:lang w:eastAsia="ru-RU"/>
        </w:rPr>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29B05B36" w14:textId="77777777" w:rsidR="00972DD8" w:rsidRPr="00F62DEE" w:rsidRDefault="00972DD8" w:rsidP="0010608C">
      <w:pPr>
        <w:numPr>
          <w:ilvl w:val="0"/>
          <w:numId w:val="30"/>
        </w:numPr>
        <w:rPr>
          <w:rFonts w:eastAsia="Times New Roman"/>
          <w:szCs w:val="24"/>
          <w:lang w:eastAsia="ru-RU"/>
        </w:rPr>
      </w:pPr>
      <w:r w:rsidRPr="00E5560E">
        <w:rPr>
          <w:rFonts w:eastAsia="Times New Roman"/>
          <w:szCs w:val="24"/>
          <w:lang w:eastAsia="ru-RU"/>
        </w:rPr>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6DA7EF5F" w14:textId="77777777" w:rsidR="00972DD8" w:rsidRPr="00F62DEE" w:rsidRDefault="00972DD8" w:rsidP="0010608C">
      <w:pPr>
        <w:numPr>
          <w:ilvl w:val="0"/>
          <w:numId w:val="30"/>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14:paraId="5E96F7A9" w14:textId="77777777" w:rsidR="00972DD8" w:rsidRPr="00F62DEE" w:rsidRDefault="00972DD8" w:rsidP="0010608C">
      <w:pPr>
        <w:numPr>
          <w:ilvl w:val="0"/>
          <w:numId w:val="30"/>
        </w:numPr>
        <w:rPr>
          <w:rFonts w:eastAsia="Times New Roman"/>
          <w:szCs w:val="24"/>
          <w:lang w:eastAsia="ru-RU"/>
        </w:rPr>
      </w:pPr>
      <w:r w:rsidRPr="00E5560E">
        <w:rPr>
          <w:rFonts w:eastAsia="Times New Roman"/>
          <w:szCs w:val="24"/>
          <w:lang w:eastAsia="ru-RU"/>
        </w:rPr>
        <w:t>химиолучевая терапия.</w:t>
      </w:r>
    </w:p>
    <w:p w14:paraId="60A7FAD0" w14:textId="77777777" w:rsidR="00972DD8" w:rsidRDefault="00972DD8" w:rsidP="00972DD8">
      <w:pPr>
        <w:rPr>
          <w:rFonts w:eastAsia="Times New Roman"/>
          <w:szCs w:val="24"/>
          <w:lang w:eastAsia="ru-RU"/>
        </w:rPr>
      </w:pPr>
      <w:r>
        <w:rPr>
          <w:rFonts w:eastAsia="Times New Roman"/>
          <w:szCs w:val="24"/>
          <w:lang w:eastAsia="ru-RU"/>
        </w:rPr>
        <w:t>Эти факторы часто сочетаются друг с другом.</w:t>
      </w:r>
    </w:p>
    <w:p w14:paraId="274DF766" w14:textId="77777777" w:rsidR="00972DD8" w:rsidRDefault="00972DD8" w:rsidP="00972DD8">
      <w:pPr>
        <w:ind w:firstLine="567"/>
        <w:rPr>
          <w:rFonts w:eastAsia="Times New Roman"/>
          <w:szCs w:val="24"/>
          <w:lang w:eastAsia="ru-RU"/>
        </w:rPr>
      </w:pPr>
    </w:p>
    <w:p w14:paraId="7518C4DD" w14:textId="77777777" w:rsidR="00972DD8" w:rsidRPr="00E5560E" w:rsidRDefault="00972DD8" w:rsidP="00972DD8">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14:paraId="5245570F" w14:textId="77777777" w:rsidR="00972DD8" w:rsidRDefault="00972DD8" w:rsidP="00972DD8">
      <w:pPr>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4929AF31" w14:textId="4EAC2666" w:rsidR="00972DD8" w:rsidRDefault="00972DD8" w:rsidP="00972DD8">
      <w:pPr>
        <w:rPr>
          <w:rFonts w:eastAsia="Times New Roman"/>
          <w:szCs w:val="24"/>
          <w:lang w:eastAsia="ru-RU"/>
        </w:rPr>
      </w:pPr>
      <w:r>
        <w:rPr>
          <w:rFonts w:eastAsia="Times New Roman"/>
          <w:szCs w:val="24"/>
          <w:lang w:eastAsia="ru-RU"/>
        </w:rPr>
        <w:t xml:space="preserve">Для тромбозов характерны следующие признаки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fldChar w:fldCharType="separate"/>
      </w:r>
      <w:r w:rsidR="00D2308B" w:rsidRPr="00D2308B">
        <w:rPr>
          <w:noProof/>
        </w:rPr>
        <w:t>[39,40]</w:t>
      </w:r>
      <w:r>
        <w:fldChar w:fldCharType="end"/>
      </w:r>
      <w:r>
        <w:rPr>
          <w:rFonts w:eastAsia="Times New Roman"/>
          <w:szCs w:val="24"/>
          <w:lang w:eastAsia="ru-RU"/>
        </w:rPr>
        <w:t xml:space="preserve">: </w:t>
      </w:r>
    </w:p>
    <w:p w14:paraId="5F32D559" w14:textId="77777777" w:rsidR="00972DD8" w:rsidRDefault="00972DD8" w:rsidP="0010608C">
      <w:pPr>
        <w:numPr>
          <w:ilvl w:val="0"/>
          <w:numId w:val="33"/>
        </w:numPr>
        <w:rPr>
          <w:rFonts w:eastAsia="Times New Roman"/>
          <w:szCs w:val="24"/>
          <w:lang w:eastAsia="ru-RU"/>
        </w:rPr>
      </w:pPr>
      <w:r>
        <w:rPr>
          <w:rFonts w:eastAsia="Times New Roman"/>
          <w:szCs w:val="24"/>
          <w:lang w:eastAsia="ru-RU"/>
        </w:rPr>
        <w:t>отек на месте тромбоза (венозный тромбоз);</w:t>
      </w:r>
    </w:p>
    <w:p w14:paraId="3C2F9C69" w14:textId="77777777" w:rsidR="00972DD8" w:rsidRDefault="00972DD8" w:rsidP="0010608C">
      <w:pPr>
        <w:numPr>
          <w:ilvl w:val="0"/>
          <w:numId w:val="33"/>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09904343" w14:textId="77777777" w:rsidR="00972DD8" w:rsidRDefault="00972DD8" w:rsidP="0010608C">
      <w:pPr>
        <w:numPr>
          <w:ilvl w:val="0"/>
          <w:numId w:val="33"/>
        </w:numPr>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7E711004" w14:textId="77777777" w:rsidR="00972DD8" w:rsidRDefault="00972DD8" w:rsidP="0010608C">
      <w:pPr>
        <w:numPr>
          <w:ilvl w:val="0"/>
          <w:numId w:val="33"/>
        </w:numPr>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52806FE0" w14:textId="77777777" w:rsidR="00972DD8" w:rsidRDefault="00972DD8" w:rsidP="0010608C">
      <w:pPr>
        <w:numPr>
          <w:ilvl w:val="0"/>
          <w:numId w:val="33"/>
        </w:numPr>
        <w:rPr>
          <w:rFonts w:eastAsia="Times New Roman"/>
          <w:szCs w:val="24"/>
          <w:lang w:eastAsia="ru-RU"/>
        </w:rPr>
      </w:pPr>
      <w:r>
        <w:rPr>
          <w:rFonts w:eastAsia="Times New Roman"/>
          <w:szCs w:val="24"/>
          <w:lang w:eastAsia="ru-RU"/>
        </w:rPr>
        <w:t>перемежающаяся хромота (артериальные тромбозы);</w:t>
      </w:r>
    </w:p>
    <w:p w14:paraId="2450B91F" w14:textId="77777777" w:rsidR="00972DD8" w:rsidRDefault="00972DD8" w:rsidP="0010608C">
      <w:pPr>
        <w:numPr>
          <w:ilvl w:val="0"/>
          <w:numId w:val="33"/>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47DA9E72" w14:textId="77777777" w:rsidR="00972DD8" w:rsidRDefault="00972DD8" w:rsidP="0010608C">
      <w:pPr>
        <w:numPr>
          <w:ilvl w:val="0"/>
          <w:numId w:val="33"/>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28FD607E" w14:textId="77777777" w:rsidR="00972DD8" w:rsidRDefault="00972DD8" w:rsidP="0010608C">
      <w:pPr>
        <w:numPr>
          <w:ilvl w:val="0"/>
          <w:numId w:val="33"/>
        </w:numPr>
        <w:rPr>
          <w:rFonts w:eastAsia="Times New Roman"/>
          <w:szCs w:val="24"/>
          <w:lang w:eastAsia="ru-RU"/>
        </w:rPr>
      </w:pPr>
      <w:r>
        <w:rPr>
          <w:szCs w:val="24"/>
        </w:rPr>
        <w:t>синдром сдавления венозного ствола или вены;</w:t>
      </w:r>
    </w:p>
    <w:p w14:paraId="1B6B9CE4" w14:textId="77777777" w:rsidR="00972DD8" w:rsidRDefault="00972DD8" w:rsidP="0010608C">
      <w:pPr>
        <w:numPr>
          <w:ilvl w:val="0"/>
          <w:numId w:val="33"/>
        </w:numPr>
        <w:rPr>
          <w:rFonts w:eastAsia="Times New Roman"/>
          <w:szCs w:val="24"/>
          <w:lang w:eastAsia="ru-RU"/>
        </w:rPr>
      </w:pPr>
      <w:r>
        <w:rPr>
          <w:szCs w:val="24"/>
        </w:rPr>
        <w:t>расширение венозной сети;</w:t>
      </w:r>
    </w:p>
    <w:p w14:paraId="0A6E8583" w14:textId="77777777" w:rsidR="00972DD8" w:rsidRDefault="00972DD8" w:rsidP="0010608C">
      <w:pPr>
        <w:numPr>
          <w:ilvl w:val="0"/>
          <w:numId w:val="33"/>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4D04AC49" w14:textId="77777777" w:rsidR="00972DD8" w:rsidRDefault="00972DD8" w:rsidP="00972DD8">
      <w:pPr>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4752411D" w14:textId="77777777" w:rsidR="00972DD8" w:rsidRDefault="00972DD8" w:rsidP="00972DD8">
      <w:pPr>
        <w:pStyle w:val="Numlist"/>
        <w:spacing w:line="360" w:lineRule="auto"/>
        <w:ind w:firstLine="360"/>
        <w:jc w:val="both"/>
        <w:rPr>
          <w:b/>
        </w:rPr>
      </w:pPr>
    </w:p>
    <w:p w14:paraId="3998D226" w14:textId="4C8F8571" w:rsidR="00972DD8" w:rsidRDefault="00972DD8" w:rsidP="00972DD8">
      <w:pPr>
        <w:pStyle w:val="Numlist"/>
        <w:spacing w:line="360" w:lineRule="auto"/>
        <w:ind w:firstLine="360"/>
        <w:jc w:val="both"/>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fldChar w:fldCharType="separate"/>
      </w:r>
      <w:r w:rsidR="00D2308B" w:rsidRPr="00D2308B">
        <w:rPr>
          <w:noProof/>
        </w:rPr>
        <w:t>[39,40]</w:t>
      </w:r>
      <w:r>
        <w:fldChar w:fldCharType="end"/>
      </w:r>
      <w:r>
        <w:t xml:space="preserve">: </w:t>
      </w:r>
    </w:p>
    <w:p w14:paraId="36C2C2C3" w14:textId="77777777" w:rsidR="00972DD8" w:rsidRDefault="00972DD8" w:rsidP="00972DD8">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68B68D34" w14:textId="77777777" w:rsidR="00972DD8" w:rsidRDefault="00972DD8" w:rsidP="00972DD8">
      <w:pPr>
        <w:rPr>
          <w:szCs w:val="24"/>
        </w:rPr>
      </w:pPr>
      <w:r>
        <w:rPr>
          <w:szCs w:val="24"/>
        </w:rPr>
        <w:t>2) Коагулограмма с определением следующих показателей:</w:t>
      </w:r>
    </w:p>
    <w:p w14:paraId="3E53DFFA" w14:textId="77777777" w:rsidR="00972DD8" w:rsidRDefault="00972DD8" w:rsidP="0010608C">
      <w:pPr>
        <w:pStyle w:val="afe"/>
        <w:widowControl w:val="0"/>
        <w:numPr>
          <w:ilvl w:val="0"/>
          <w:numId w:val="29"/>
        </w:numPr>
        <w:ind w:left="1418" w:hanging="567"/>
        <w:rPr>
          <w:szCs w:val="24"/>
        </w:rPr>
      </w:pPr>
      <w:r>
        <w:rPr>
          <w:szCs w:val="24"/>
        </w:rPr>
        <w:t>активированное частичное тромбопластиновое время (АЧТВ);</w:t>
      </w:r>
    </w:p>
    <w:p w14:paraId="32C45CBA" w14:textId="77777777" w:rsidR="00972DD8" w:rsidRDefault="00972DD8" w:rsidP="0010608C">
      <w:pPr>
        <w:pStyle w:val="afe"/>
        <w:widowControl w:val="0"/>
        <w:numPr>
          <w:ilvl w:val="0"/>
          <w:numId w:val="29"/>
        </w:numPr>
        <w:ind w:left="1418" w:hanging="567"/>
        <w:rPr>
          <w:szCs w:val="24"/>
        </w:rPr>
      </w:pPr>
      <w:r>
        <w:rPr>
          <w:szCs w:val="24"/>
        </w:rPr>
        <w:t>тромбиновое время (ТВ);</w:t>
      </w:r>
    </w:p>
    <w:p w14:paraId="32261C6B" w14:textId="77777777" w:rsidR="00972DD8" w:rsidRDefault="00972DD8" w:rsidP="0010608C">
      <w:pPr>
        <w:pStyle w:val="afe"/>
        <w:widowControl w:val="0"/>
        <w:numPr>
          <w:ilvl w:val="0"/>
          <w:numId w:val="29"/>
        </w:numPr>
        <w:ind w:left="1418" w:hanging="567"/>
        <w:rPr>
          <w:szCs w:val="24"/>
        </w:rPr>
      </w:pPr>
      <w:r>
        <w:rPr>
          <w:szCs w:val="24"/>
        </w:rPr>
        <w:t>протромбин по Квику (международное нормализованное отношение - МНО);</w:t>
      </w:r>
    </w:p>
    <w:p w14:paraId="7B1D0E55" w14:textId="77777777" w:rsidR="00972DD8" w:rsidRDefault="00972DD8" w:rsidP="0010608C">
      <w:pPr>
        <w:pStyle w:val="afe"/>
        <w:widowControl w:val="0"/>
        <w:numPr>
          <w:ilvl w:val="0"/>
          <w:numId w:val="29"/>
        </w:numPr>
        <w:ind w:left="1418" w:hanging="567"/>
        <w:rPr>
          <w:szCs w:val="24"/>
        </w:rPr>
      </w:pPr>
      <w:r>
        <w:rPr>
          <w:szCs w:val="24"/>
        </w:rPr>
        <w:t>плазменная концентрация фибриногена;</w:t>
      </w:r>
    </w:p>
    <w:p w14:paraId="24BBCE70" w14:textId="77777777" w:rsidR="00972DD8" w:rsidRDefault="00972DD8" w:rsidP="0010608C">
      <w:pPr>
        <w:pStyle w:val="afe"/>
        <w:widowControl w:val="0"/>
        <w:numPr>
          <w:ilvl w:val="0"/>
          <w:numId w:val="29"/>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53EB6665" w14:textId="77777777" w:rsidR="00972DD8" w:rsidRDefault="00972DD8" w:rsidP="0010608C">
      <w:pPr>
        <w:pStyle w:val="afe"/>
        <w:widowControl w:val="0"/>
        <w:numPr>
          <w:ilvl w:val="0"/>
          <w:numId w:val="29"/>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08C40404" w14:textId="57B58810" w:rsidR="00972DD8" w:rsidRDefault="00972DD8" w:rsidP="0010608C">
      <w:pPr>
        <w:pStyle w:val="afe"/>
        <w:widowControl w:val="0"/>
        <w:numPr>
          <w:ilvl w:val="0"/>
          <w:numId w:val="29"/>
        </w:numPr>
        <w:ind w:left="1418" w:hanging="567"/>
        <w:rPr>
          <w:szCs w:val="24"/>
        </w:rPr>
      </w:pPr>
      <w:r>
        <w:rPr>
          <w:szCs w:val="24"/>
        </w:rPr>
        <w:t>D-димер</w:t>
      </w:r>
      <w:r>
        <w:rPr>
          <w:szCs w:val="24"/>
          <w:lang w:val="en-US"/>
        </w:rPr>
        <w:t xml:space="preserve"> </w:t>
      </w:r>
      <w:r>
        <w:rPr>
          <w:szCs w:val="24"/>
          <w:lang w:val="en-US"/>
        </w:rPr>
        <w:fldChar w:fldCharType="begin" w:fldLock="1"/>
      </w:r>
      <w:r w:rsidR="004C3BA5">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41]","plainTextFormattedCitation":"[41]","previouslyFormattedCitation":"[41]"},"properties":{"noteIndex":0},"schema":"https://github.com/citation-style-language/schema/raw/master/csl-citation.json"}</w:instrText>
      </w:r>
      <w:r>
        <w:rPr>
          <w:szCs w:val="24"/>
          <w:lang w:val="en-US"/>
        </w:rPr>
        <w:fldChar w:fldCharType="separate"/>
      </w:r>
      <w:r w:rsidR="00D2308B" w:rsidRPr="00D2308B">
        <w:rPr>
          <w:noProof/>
          <w:szCs w:val="24"/>
          <w:lang w:val="en-US"/>
        </w:rPr>
        <w:t>[41]</w:t>
      </w:r>
      <w:r>
        <w:rPr>
          <w:szCs w:val="24"/>
          <w:lang w:val="en-US"/>
        </w:rPr>
        <w:fldChar w:fldCharType="end"/>
      </w:r>
      <w:r>
        <w:rPr>
          <w:szCs w:val="24"/>
        </w:rPr>
        <w:t>;</w:t>
      </w:r>
    </w:p>
    <w:p w14:paraId="62DAC054" w14:textId="77777777" w:rsidR="00972DD8" w:rsidRDefault="00972DD8" w:rsidP="0010608C">
      <w:pPr>
        <w:pStyle w:val="afe"/>
        <w:widowControl w:val="0"/>
        <w:numPr>
          <w:ilvl w:val="0"/>
          <w:numId w:val="29"/>
        </w:numPr>
        <w:ind w:left="1418" w:hanging="567"/>
        <w:rPr>
          <w:szCs w:val="24"/>
        </w:rPr>
      </w:pPr>
      <w:r>
        <w:rPr>
          <w:szCs w:val="24"/>
        </w:rPr>
        <w:t>протеин С;</w:t>
      </w:r>
    </w:p>
    <w:p w14:paraId="7D113D2A" w14:textId="77777777" w:rsidR="00972DD8" w:rsidRDefault="00972DD8" w:rsidP="0010608C">
      <w:pPr>
        <w:pStyle w:val="afe"/>
        <w:widowControl w:val="0"/>
        <w:numPr>
          <w:ilvl w:val="0"/>
          <w:numId w:val="29"/>
        </w:numPr>
        <w:ind w:left="1418" w:hanging="567"/>
        <w:rPr>
          <w:szCs w:val="24"/>
        </w:rPr>
      </w:pPr>
      <w:r>
        <w:rPr>
          <w:szCs w:val="24"/>
        </w:rPr>
        <w:t xml:space="preserve">протеин </w:t>
      </w:r>
      <w:r>
        <w:rPr>
          <w:szCs w:val="24"/>
          <w:lang w:val="en-US"/>
        </w:rPr>
        <w:t>S</w:t>
      </w:r>
      <w:r>
        <w:rPr>
          <w:szCs w:val="24"/>
        </w:rPr>
        <w:t>;</w:t>
      </w:r>
    </w:p>
    <w:p w14:paraId="19646E9E" w14:textId="77777777" w:rsidR="00972DD8" w:rsidRDefault="00972DD8" w:rsidP="0010608C">
      <w:pPr>
        <w:pStyle w:val="afe"/>
        <w:widowControl w:val="0"/>
        <w:numPr>
          <w:ilvl w:val="0"/>
          <w:numId w:val="29"/>
        </w:numPr>
        <w:ind w:left="1418" w:hanging="567"/>
        <w:rPr>
          <w:szCs w:val="24"/>
        </w:rPr>
      </w:pPr>
      <w:r>
        <w:rPr>
          <w:szCs w:val="24"/>
        </w:rPr>
        <w:t>XIIa-зависимый фибринолиз;</w:t>
      </w:r>
    </w:p>
    <w:p w14:paraId="3CF46EB4" w14:textId="77777777" w:rsidR="00972DD8" w:rsidRDefault="00972DD8" w:rsidP="00972DD8">
      <w:pPr>
        <w:widowControl w:val="0"/>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0847B7ED" w14:textId="707A9CD0" w:rsidR="00972DD8" w:rsidRDefault="00972DD8" w:rsidP="00972DD8">
      <w:pPr>
        <w:widowControl w:val="0"/>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rPr>
          <w:szCs w:val="24"/>
        </w:rPr>
        <w:t xml:space="preserve"> </w:t>
      </w:r>
      <w:r>
        <w:rPr>
          <w:szCs w:val="24"/>
        </w:rPr>
        <w:fldChar w:fldCharType="begin" w:fldLock="1"/>
      </w:r>
      <w:r w:rsidR="004C3BA5">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41]","plainTextFormattedCitation":"[41]","previouslyFormattedCitation":"[41]"},"properties":{"noteIndex":0},"schema":"https://github.com/citation-style-language/schema/raw/master/csl-citation.json"}</w:instrText>
      </w:r>
      <w:r>
        <w:rPr>
          <w:szCs w:val="24"/>
        </w:rPr>
        <w:fldChar w:fldCharType="separate"/>
      </w:r>
      <w:r w:rsidR="00D2308B" w:rsidRPr="00D2308B">
        <w:rPr>
          <w:noProof/>
          <w:szCs w:val="24"/>
        </w:rPr>
        <w:t>[41]</w:t>
      </w:r>
      <w:r>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4267ABFB" w14:textId="77777777" w:rsidR="00972DD8" w:rsidRPr="00494FA4" w:rsidRDefault="00972DD8" w:rsidP="00972DD8">
      <w:pPr>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b"/>
          <w:iCs/>
          <w:shd w:val="clear" w:color="auto" w:fill="FFFFFF"/>
        </w:rPr>
        <w:t>В</w:t>
      </w:r>
      <w:r w:rsidRPr="00111FC7">
        <w:rPr>
          <w:rStyle w:val="affc"/>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1E3D8E75" w14:textId="77777777" w:rsidR="00972DD8" w:rsidRDefault="00972DD8" w:rsidP="00972DD8">
      <w:pPr>
        <w:rPr>
          <w:szCs w:val="24"/>
        </w:rPr>
      </w:pPr>
      <w:r>
        <w:rPr>
          <w:szCs w:val="24"/>
        </w:rPr>
        <w:t>4) Определение концентрации гомоцистеина – важно в диагностике гипергомоцистеинемии.</w:t>
      </w:r>
    </w:p>
    <w:p w14:paraId="3A8EE2EA" w14:textId="77777777" w:rsidR="00972DD8" w:rsidRDefault="00972DD8" w:rsidP="00972DD8">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16A3FEA1" w14:textId="77777777" w:rsidR="00972DD8" w:rsidRPr="00494FA4" w:rsidRDefault="00972DD8" w:rsidP="00972DD8">
      <w:pPr>
        <w:rPr>
          <w:szCs w:val="24"/>
        </w:rPr>
      </w:pPr>
      <w:r>
        <w:t xml:space="preserve">6) Тромбоэластография, пространственная тромбодинамика и определение тромбинового потенциала – по показаниям. </w:t>
      </w:r>
    </w:p>
    <w:p w14:paraId="2C6C353D" w14:textId="77777777" w:rsidR="00972DD8" w:rsidRDefault="00972DD8" w:rsidP="00972DD8">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4E433B54" w14:textId="77777777" w:rsidR="00972DD8" w:rsidRDefault="00972DD8" w:rsidP="00972DD8">
      <w:pPr>
        <w:rPr>
          <w:b/>
          <w:szCs w:val="24"/>
        </w:rPr>
      </w:pPr>
    </w:p>
    <w:p w14:paraId="0447DB03" w14:textId="3B9AD95D" w:rsidR="00972DD8" w:rsidRDefault="00972DD8" w:rsidP="00972DD8">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fldChar w:fldCharType="separate"/>
      </w:r>
      <w:r w:rsidR="00D2308B" w:rsidRPr="00D2308B">
        <w:rPr>
          <w:noProof/>
        </w:rPr>
        <w:t>[39,40]</w:t>
      </w:r>
      <w:r>
        <w:fldChar w:fldCharType="end"/>
      </w:r>
      <w:r>
        <w:rPr>
          <w:szCs w:val="24"/>
        </w:rPr>
        <w:t>:</w:t>
      </w:r>
    </w:p>
    <w:p w14:paraId="53A9BF3B" w14:textId="77777777" w:rsidR="00972DD8" w:rsidRDefault="00972DD8" w:rsidP="0010608C">
      <w:pPr>
        <w:pStyle w:val="afe"/>
        <w:numPr>
          <w:ilvl w:val="0"/>
          <w:numId w:val="32"/>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321A1CAA" w14:textId="77777777" w:rsidR="00972DD8" w:rsidRDefault="00972DD8" w:rsidP="0010608C">
      <w:pPr>
        <w:pStyle w:val="afe"/>
        <w:numPr>
          <w:ilvl w:val="0"/>
          <w:numId w:val="32"/>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2ECA849E" w14:textId="77777777" w:rsidR="00972DD8" w:rsidRDefault="00972DD8" w:rsidP="0010608C">
      <w:pPr>
        <w:pStyle w:val="afe"/>
        <w:numPr>
          <w:ilvl w:val="0"/>
          <w:numId w:val="32"/>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2A4E7997" w14:textId="77777777" w:rsidR="00972DD8" w:rsidRPr="004C1787" w:rsidRDefault="00972DD8" w:rsidP="0010608C">
      <w:pPr>
        <w:pStyle w:val="afe"/>
        <w:numPr>
          <w:ilvl w:val="0"/>
          <w:numId w:val="32"/>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1F9B67AE" w14:textId="77777777" w:rsidR="00972DD8" w:rsidRPr="004C1787" w:rsidRDefault="00972DD8" w:rsidP="0010608C">
      <w:pPr>
        <w:pStyle w:val="afe"/>
        <w:numPr>
          <w:ilvl w:val="0"/>
          <w:numId w:val="32"/>
        </w:numPr>
        <w:ind w:left="1134"/>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27E53F2D" w14:textId="77777777" w:rsidR="00972DD8" w:rsidRPr="004C1787" w:rsidRDefault="00972DD8" w:rsidP="0010608C">
      <w:pPr>
        <w:pStyle w:val="afe"/>
        <w:numPr>
          <w:ilvl w:val="0"/>
          <w:numId w:val="32"/>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20B56755" w14:textId="77777777" w:rsidR="00972DD8" w:rsidRPr="004C1787" w:rsidRDefault="00972DD8" w:rsidP="0010608C">
      <w:pPr>
        <w:pStyle w:val="afe"/>
        <w:numPr>
          <w:ilvl w:val="0"/>
          <w:numId w:val="32"/>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6A49F461" w14:textId="77777777" w:rsidR="00972DD8" w:rsidRPr="004C1787" w:rsidRDefault="00972DD8" w:rsidP="0010608C">
      <w:pPr>
        <w:pStyle w:val="afe"/>
        <w:numPr>
          <w:ilvl w:val="0"/>
          <w:numId w:val="32"/>
        </w:numPr>
        <w:ind w:left="1134"/>
        <w:rPr>
          <w:bCs/>
          <w:szCs w:val="24"/>
        </w:rPr>
      </w:pPr>
      <w:r w:rsidRPr="004C1787">
        <w:rPr>
          <w:szCs w:val="24"/>
        </w:rPr>
        <w:t>ЭхоКГ для оценки легочной гипертензии.</w:t>
      </w:r>
    </w:p>
    <w:p w14:paraId="32311889" w14:textId="77777777" w:rsidR="00972DD8" w:rsidRPr="004C1787" w:rsidRDefault="00972DD8" w:rsidP="0010608C">
      <w:pPr>
        <w:pStyle w:val="afe"/>
        <w:numPr>
          <w:ilvl w:val="0"/>
          <w:numId w:val="32"/>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20871DCF" w14:textId="77777777" w:rsidR="00972DD8" w:rsidRDefault="00972DD8" w:rsidP="00972DD8">
      <w:pPr>
        <w:pStyle w:val="Numlist"/>
        <w:spacing w:line="360" w:lineRule="auto"/>
        <w:ind w:firstLine="709"/>
        <w:jc w:val="both"/>
        <w:rPr>
          <w:b/>
        </w:rPr>
      </w:pPr>
    </w:p>
    <w:p w14:paraId="7A8F4019" w14:textId="0D07D20C" w:rsidR="00972DD8" w:rsidRDefault="00972DD8" w:rsidP="00972DD8">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fldChar w:fldCharType="separate"/>
      </w:r>
      <w:r w:rsidR="00D2308B" w:rsidRPr="00D2308B">
        <w:rPr>
          <w:noProof/>
        </w:rPr>
        <w:t>[39]</w:t>
      </w:r>
      <w:r>
        <w:fldChar w:fldCharType="end"/>
      </w:r>
      <w:r>
        <w:t>.</w:t>
      </w:r>
    </w:p>
    <w:p w14:paraId="649AFE3C" w14:textId="77777777" w:rsidR="00972DD8" w:rsidRDefault="00972DD8" w:rsidP="00972DD8">
      <w:pPr>
        <w:rPr>
          <w:b/>
          <w:szCs w:val="24"/>
        </w:rPr>
      </w:pPr>
    </w:p>
    <w:p w14:paraId="29182714" w14:textId="77777777" w:rsidR="00972DD8" w:rsidRPr="004C1787" w:rsidRDefault="00972DD8" w:rsidP="00972DD8">
      <w:pPr>
        <w:rPr>
          <w:bCs/>
          <w:i/>
          <w:iCs/>
          <w:szCs w:val="24"/>
          <w:u w:val="single"/>
        </w:rPr>
      </w:pPr>
      <w:r w:rsidRPr="004C1787">
        <w:rPr>
          <w:bCs/>
          <w:i/>
          <w:iCs/>
          <w:szCs w:val="24"/>
          <w:u w:val="single"/>
        </w:rPr>
        <w:t xml:space="preserve">Общие принципы профилактики ВТЭО у гематологических больных. </w:t>
      </w:r>
    </w:p>
    <w:p w14:paraId="1E9FF798" w14:textId="77777777" w:rsidR="00972DD8" w:rsidRDefault="00972DD8" w:rsidP="00972DD8">
      <w:pPr>
        <w:pStyle w:val="Numlist"/>
        <w:spacing w:line="360" w:lineRule="auto"/>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79EA4713" w14:textId="77777777" w:rsidR="00972DD8" w:rsidRPr="00F855C8" w:rsidRDefault="00972DD8" w:rsidP="00972DD8">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2BB5A155" w14:textId="783BAECF" w:rsidR="00972DD8" w:rsidRPr="00111FC7" w:rsidRDefault="00972DD8" w:rsidP="00972DD8">
      <w:pPr>
        <w:ind w:firstLine="708"/>
        <w:rPr>
          <w:szCs w:val="24"/>
        </w:rPr>
      </w:pPr>
      <w:r w:rsidRPr="00111FC7">
        <w:rPr>
          <w:szCs w:val="24"/>
        </w:rPr>
        <w:t>Профилактические мероприятия следует проводить у всех больных, относящихся к группам риска</w:t>
      </w:r>
      <w:r>
        <w:rPr>
          <w:szCs w:val="24"/>
        </w:rPr>
        <w:t xml:space="preserve">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fldChar w:fldCharType="separate"/>
      </w:r>
      <w:r w:rsidR="00D2308B" w:rsidRPr="00D2308B">
        <w:rPr>
          <w:noProof/>
        </w:rPr>
        <w:t>[39,40]</w:t>
      </w:r>
      <w:r>
        <w:fldChar w:fldCharType="end"/>
      </w:r>
      <w:r w:rsidRPr="00111FC7">
        <w:rPr>
          <w:szCs w:val="24"/>
        </w:rPr>
        <w:t>:</w:t>
      </w:r>
    </w:p>
    <w:p w14:paraId="71FB166A" w14:textId="77777777" w:rsidR="00972DD8" w:rsidRDefault="00972DD8" w:rsidP="0010608C">
      <w:pPr>
        <w:pStyle w:val="afe"/>
        <w:numPr>
          <w:ilvl w:val="0"/>
          <w:numId w:val="25"/>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4897C6DC" w14:textId="77777777" w:rsidR="00972DD8" w:rsidRDefault="00972DD8" w:rsidP="0010608C">
      <w:pPr>
        <w:pStyle w:val="afe"/>
        <w:numPr>
          <w:ilvl w:val="0"/>
          <w:numId w:val="25"/>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01B4C48F" w14:textId="77777777" w:rsidR="00972DD8" w:rsidRPr="0019724D" w:rsidRDefault="00972DD8" w:rsidP="0010608C">
      <w:pPr>
        <w:pStyle w:val="afe"/>
        <w:numPr>
          <w:ilvl w:val="0"/>
          <w:numId w:val="25"/>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0EE5653D" w14:textId="77777777" w:rsidR="00972DD8" w:rsidRDefault="00972DD8" w:rsidP="0010608C">
      <w:pPr>
        <w:pStyle w:val="afe"/>
        <w:numPr>
          <w:ilvl w:val="0"/>
          <w:numId w:val="25"/>
        </w:numPr>
        <w:rPr>
          <w:szCs w:val="24"/>
        </w:rPr>
      </w:pPr>
      <w:r>
        <w:rPr>
          <w:szCs w:val="24"/>
        </w:rPr>
        <w:t>у больных с крайне высоким риском ВТЭО медикаментозная и механическая профилактика должны сочетаться;</w:t>
      </w:r>
    </w:p>
    <w:p w14:paraId="11698CFD" w14:textId="77777777" w:rsidR="00972DD8" w:rsidRDefault="00972DD8" w:rsidP="0010608C">
      <w:pPr>
        <w:pStyle w:val="afe"/>
        <w:numPr>
          <w:ilvl w:val="0"/>
          <w:numId w:val="25"/>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19527664" w14:textId="77777777" w:rsidR="00972DD8" w:rsidRDefault="00972DD8" w:rsidP="0010608C">
      <w:pPr>
        <w:pStyle w:val="afe"/>
        <w:numPr>
          <w:ilvl w:val="0"/>
          <w:numId w:val="25"/>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0B94A1D0" w14:textId="77777777" w:rsidR="00972DD8" w:rsidRDefault="00972DD8" w:rsidP="0010608C">
      <w:pPr>
        <w:pStyle w:val="afe"/>
        <w:numPr>
          <w:ilvl w:val="0"/>
          <w:numId w:val="25"/>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601066FA" w14:textId="77777777" w:rsidR="00972DD8" w:rsidRDefault="00972DD8" w:rsidP="0010608C">
      <w:pPr>
        <w:pStyle w:val="afe"/>
        <w:numPr>
          <w:ilvl w:val="0"/>
          <w:numId w:val="25"/>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704B6A6C" w14:textId="77777777" w:rsidR="00972DD8" w:rsidRDefault="00972DD8" w:rsidP="0010608C">
      <w:pPr>
        <w:pStyle w:val="afe"/>
        <w:numPr>
          <w:ilvl w:val="0"/>
          <w:numId w:val="24"/>
        </w:numPr>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183E96C4" w14:textId="77777777" w:rsidR="00972DD8" w:rsidRDefault="00972DD8" w:rsidP="00972DD8">
      <w:pPr>
        <w:pStyle w:val="3"/>
        <w:keepLines w:val="0"/>
        <w:spacing w:before="0"/>
        <w:rPr>
          <w:rFonts w:ascii="Times New Roman" w:hAnsi="Times New Roman"/>
          <w:b/>
          <w:bCs/>
          <w:i/>
          <w:iCs/>
          <w:color w:val="auto"/>
          <w:u w:val="single"/>
          <w:lang w:eastAsia="ru-RU"/>
        </w:rPr>
      </w:pPr>
    </w:p>
    <w:p w14:paraId="342A957A" w14:textId="77777777" w:rsidR="00972DD8" w:rsidRPr="00F149A1" w:rsidRDefault="00972DD8" w:rsidP="00972DD8">
      <w:pPr>
        <w:pStyle w:val="afd"/>
        <w:spacing w:beforeAutospacing="0" w:afterAutospacing="0" w:line="360" w:lineRule="auto"/>
        <w:rPr>
          <w:i/>
          <w:iCs/>
          <w:u w:val="single"/>
        </w:rPr>
      </w:pPr>
      <w:r w:rsidRPr="00F149A1">
        <w:rPr>
          <w:i/>
          <w:iCs/>
          <w:u w:val="single"/>
        </w:rPr>
        <w:t>Профилактика и лечение тромботических нарушений у онкогематологических пациентов.</w:t>
      </w:r>
    </w:p>
    <w:p w14:paraId="60B52C9B" w14:textId="2A5DA075" w:rsidR="00972DD8" w:rsidRDefault="00972DD8" w:rsidP="00972DD8">
      <w:pPr>
        <w:ind w:firstLine="360"/>
        <w:contextualSpacing/>
        <w:rPr>
          <w:rFonts w:eastAsia="Times New Roman"/>
          <w:szCs w:val="24"/>
          <w:lang w:eastAsia="ru-RU"/>
        </w:rPr>
      </w:pPr>
      <w:r>
        <w:rPr>
          <w:rFonts w:eastAsia="Times New Roman"/>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fldChar w:fldCharType="separate"/>
      </w:r>
      <w:r w:rsidR="00D2308B" w:rsidRPr="00D2308B">
        <w:rPr>
          <w:noProof/>
        </w:rPr>
        <w:t>[39,40]</w:t>
      </w:r>
      <w:r>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217D147F" w14:textId="77777777" w:rsidR="00972DD8" w:rsidRDefault="00972DD8" w:rsidP="00972DD8">
      <w:pPr>
        <w:rPr>
          <w:rFonts w:eastAsia="Times New Roman"/>
          <w:szCs w:val="24"/>
          <w:u w:val="single"/>
          <w:lang w:eastAsia="ru-RU"/>
        </w:rPr>
      </w:pPr>
    </w:p>
    <w:p w14:paraId="56880BF9" w14:textId="77777777" w:rsidR="00972DD8" w:rsidRDefault="00972DD8" w:rsidP="00972DD8">
      <w:pPr>
        <w:rPr>
          <w:rFonts w:eastAsia="Times New Roman"/>
          <w:szCs w:val="24"/>
          <w:u w:val="single"/>
          <w:lang w:eastAsia="ru-RU"/>
        </w:rPr>
      </w:pPr>
      <w:r>
        <w:rPr>
          <w:rFonts w:eastAsia="Times New Roman"/>
          <w:szCs w:val="24"/>
          <w:u w:val="single"/>
          <w:lang w:eastAsia="ru-RU"/>
        </w:rPr>
        <w:t>Медикаментозная терапия.</w:t>
      </w:r>
    </w:p>
    <w:p w14:paraId="3C40465E" w14:textId="6A3AEEE8" w:rsidR="00972DD8" w:rsidRPr="003F7AC3" w:rsidRDefault="00972DD8" w:rsidP="00972DD8">
      <w:pPr>
        <w:ind w:firstLine="708"/>
        <w:rPr>
          <w:rFonts w:eastAsia="Times New Roman"/>
          <w:szCs w:val="24"/>
          <w:lang w:eastAsia="ru-RU"/>
        </w:rPr>
      </w:pPr>
      <w:r w:rsidRPr="003F7AC3">
        <w:rPr>
          <w:rFonts w:eastAsia="Times New Roman"/>
          <w:szCs w:val="24"/>
          <w:lang w:eastAsia="ru-RU"/>
        </w:rPr>
        <w:t>1) Антикоагулянтная терапия</w:t>
      </w:r>
      <w:r>
        <w:rPr>
          <w:rFonts w:eastAsia="Times New Roman"/>
          <w:szCs w:val="24"/>
          <w:lang w:eastAsia="ru-RU"/>
        </w:rPr>
        <w:t xml:space="preserve">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37,39,40]","plainTextFormattedCitation":"[37,39,40]","previouslyFormattedCitation":"[37,39,40]"},"properties":{"noteIndex":0},"schema":"https://github.com/citation-style-language/schema/raw/master/csl-citation.json"}</w:instrText>
      </w:r>
      <w:r>
        <w:fldChar w:fldCharType="separate"/>
      </w:r>
      <w:r w:rsidR="00D2308B" w:rsidRPr="00D2308B">
        <w:rPr>
          <w:noProof/>
        </w:rPr>
        <w:t>[37,39,40]</w:t>
      </w:r>
      <w:r>
        <w:fldChar w:fldCharType="end"/>
      </w:r>
      <w:r>
        <w:rPr>
          <w:rFonts w:eastAsia="Times New Roman"/>
          <w:szCs w:val="24"/>
          <w:lang w:eastAsia="ru-RU"/>
        </w:rPr>
        <w:t>.</w:t>
      </w:r>
    </w:p>
    <w:p w14:paraId="08D8681B" w14:textId="34D6DAEC" w:rsidR="00972DD8" w:rsidRDefault="00972DD8" w:rsidP="00972DD8">
      <w:pPr>
        <w:widowControl w:val="0"/>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rPr>
          <w:rFonts w:eastAsia="Times New Roman"/>
          <w:szCs w:val="24"/>
          <w:lang w:eastAsia="ru-RU"/>
        </w:rPr>
        <w:t xml:space="preserve"> </w:t>
      </w:r>
      <w:r>
        <w:rPr>
          <w:rFonts w:eastAsia="Times New Roman"/>
          <w:szCs w:val="24"/>
          <w:lang w:eastAsia="ru-RU"/>
        </w:rPr>
        <w:fldChar w:fldCharType="begin" w:fldLock="1"/>
      </w:r>
      <w:r w:rsidR="004C3BA5">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42]","plainTextFormattedCitation":"[42]","previouslyFormattedCitation":"[42]"},"properties":{"noteIndex":0},"schema":"https://github.com/citation-style-language/schema/raw/master/csl-citation.json"}</w:instrText>
      </w:r>
      <w:r>
        <w:rPr>
          <w:rFonts w:eastAsia="Times New Roman"/>
          <w:szCs w:val="24"/>
          <w:lang w:eastAsia="ru-RU"/>
        </w:rPr>
        <w:fldChar w:fldCharType="separate"/>
      </w:r>
      <w:r w:rsidR="00D2308B" w:rsidRPr="00D2308B">
        <w:rPr>
          <w:rFonts w:eastAsia="Times New Roman"/>
          <w:noProof/>
          <w:szCs w:val="24"/>
          <w:lang w:eastAsia="ru-RU"/>
        </w:rPr>
        <w:t>[42]</w:t>
      </w:r>
      <w:r>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711E931F" w14:textId="4310B39C" w:rsidR="00972DD8" w:rsidRDefault="00972DD8" w:rsidP="00972DD8">
      <w:pPr>
        <w:widowControl w:val="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Pr="00E425CD">
        <w:rPr>
          <w:szCs w:val="24"/>
        </w:rPr>
        <w:t xml:space="preserve"> </w:t>
      </w:r>
      <w:r>
        <w:rPr>
          <w:szCs w:val="24"/>
        </w:rPr>
        <w:fldChar w:fldCharType="begin" w:fldLock="1"/>
      </w:r>
      <w:r w:rsidR="004C3BA5">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43]","plainTextFormattedCitation":"[43]","previouslyFormattedCitation":"[43]"},"properties":{"noteIndex":0},"schema":"https://github.com/citation-style-language/schema/raw/master/csl-citation.json"}</w:instrText>
      </w:r>
      <w:r>
        <w:rPr>
          <w:szCs w:val="24"/>
        </w:rPr>
        <w:fldChar w:fldCharType="separate"/>
      </w:r>
      <w:r w:rsidR="00D2308B" w:rsidRPr="00D2308B">
        <w:rPr>
          <w:noProof/>
          <w:szCs w:val="24"/>
        </w:rPr>
        <w:t>[43]</w:t>
      </w:r>
      <w:r>
        <w:rPr>
          <w:szCs w:val="24"/>
        </w:rPr>
        <w:fldChar w:fldCharType="end"/>
      </w:r>
      <w:r>
        <w:rPr>
          <w:szCs w:val="24"/>
        </w:rPr>
        <w:t xml:space="preserve">. </w:t>
      </w:r>
    </w:p>
    <w:p w14:paraId="3CFEF8C2" w14:textId="77777777" w:rsidR="00972DD8" w:rsidRDefault="00972DD8" w:rsidP="00972DD8">
      <w:pPr>
        <w:widowControl w:val="0"/>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1C9A04EB" w14:textId="77777777" w:rsidR="00972DD8" w:rsidRDefault="00972DD8" w:rsidP="00972DD8">
      <w:pPr>
        <w:widowControl w:val="0"/>
        <w:rPr>
          <w:rFonts w:eastAsia="Times New Roman"/>
          <w:szCs w:val="24"/>
          <w:lang w:eastAsia="ru-RU"/>
        </w:rPr>
      </w:pPr>
      <w:r>
        <w:rPr>
          <w:rFonts w:eastAsia="Times New Roman"/>
          <w:szCs w:val="24"/>
          <w:lang w:eastAsia="ru-RU"/>
        </w:rPr>
        <w:t>Альтернативой НФГ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5BBB6810" w14:textId="77777777" w:rsidR="00972DD8" w:rsidRDefault="00972DD8" w:rsidP="00972DD8">
      <w:pPr>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3F940C99" w14:textId="77777777" w:rsidR="00972DD8" w:rsidRDefault="00972DD8" w:rsidP="0010608C">
      <w:pPr>
        <w:pStyle w:val="afe"/>
        <w:numPr>
          <w:ilvl w:val="0"/>
          <w:numId w:val="24"/>
        </w:numPr>
        <w:ind w:left="1134"/>
        <w:rPr>
          <w:szCs w:val="24"/>
        </w:rPr>
      </w:pPr>
      <w:r>
        <w:rPr>
          <w:szCs w:val="24"/>
        </w:rPr>
        <w:t xml:space="preserve">при профилактической дозе НМГ – 0,3-0,4 МЕ/мл плазмы, </w:t>
      </w:r>
    </w:p>
    <w:p w14:paraId="2DB41ACE" w14:textId="77777777" w:rsidR="00972DD8" w:rsidRDefault="00972DD8" w:rsidP="0010608C">
      <w:pPr>
        <w:pStyle w:val="afe"/>
        <w:numPr>
          <w:ilvl w:val="0"/>
          <w:numId w:val="26"/>
        </w:numPr>
        <w:ind w:left="1134"/>
        <w:rPr>
          <w:szCs w:val="24"/>
        </w:rPr>
      </w:pPr>
      <w:r>
        <w:rPr>
          <w:szCs w:val="24"/>
        </w:rPr>
        <w:t>при лечебной дозе НМГ при введении 2 р/сут – 0,5-1,0 МЕ/мл плазмы,</w:t>
      </w:r>
    </w:p>
    <w:p w14:paraId="717526C7" w14:textId="77777777" w:rsidR="00972DD8" w:rsidRDefault="00972DD8" w:rsidP="0010608C">
      <w:pPr>
        <w:pStyle w:val="afe"/>
        <w:numPr>
          <w:ilvl w:val="0"/>
          <w:numId w:val="26"/>
        </w:numPr>
        <w:ind w:left="1134"/>
        <w:rPr>
          <w:szCs w:val="24"/>
        </w:rPr>
      </w:pPr>
      <w:r>
        <w:rPr>
          <w:szCs w:val="24"/>
        </w:rPr>
        <w:t>при лечебной дозе НМГ при введении 1 р/сут – 1,0-2,0 МЕ/мл плазмы.</w:t>
      </w:r>
    </w:p>
    <w:p w14:paraId="365D873F" w14:textId="77777777" w:rsidR="00972DD8" w:rsidRDefault="00972DD8" w:rsidP="00972DD8">
      <w:pPr>
        <w:ind w:left="708"/>
        <w:rPr>
          <w:bCs/>
          <w:szCs w:val="24"/>
        </w:rPr>
      </w:pPr>
    </w:p>
    <w:p w14:paraId="3D1A458B" w14:textId="77777777" w:rsidR="00972DD8" w:rsidRPr="00B46409" w:rsidRDefault="00972DD8" w:rsidP="00972DD8">
      <w:pPr>
        <w:ind w:firstLine="0"/>
        <w:rPr>
          <w:bCs/>
          <w:szCs w:val="24"/>
        </w:rPr>
      </w:pPr>
      <w:r>
        <w:rPr>
          <w:bCs/>
          <w:szCs w:val="24"/>
        </w:rPr>
        <w:t>Таблица 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6"/>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972DD8" w:rsidRPr="00B46409" w14:paraId="32948C70" w14:textId="77777777" w:rsidTr="002D3EBF">
        <w:trPr>
          <w:trHeight w:val="452"/>
        </w:trPr>
        <w:tc>
          <w:tcPr>
            <w:tcW w:w="3998" w:type="dxa"/>
            <w:shd w:val="clear" w:color="auto" w:fill="auto"/>
          </w:tcPr>
          <w:p w14:paraId="33EAAE2D" w14:textId="77777777" w:rsidR="00972DD8" w:rsidRPr="00B46409" w:rsidRDefault="00972DD8" w:rsidP="002D3EBF">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4D28D587" w14:textId="77777777" w:rsidR="00972DD8" w:rsidRPr="00B46409" w:rsidRDefault="00972DD8" w:rsidP="002D3EBF">
            <w:pPr>
              <w:ind w:firstLine="0"/>
              <w:jc w:val="center"/>
              <w:rPr>
                <w:rFonts w:cs="Times New Roman"/>
                <w:bCs/>
                <w:szCs w:val="24"/>
              </w:rPr>
            </w:pPr>
            <w:r w:rsidRPr="00B46409">
              <w:rPr>
                <w:rFonts w:eastAsiaTheme="majorEastAsia" w:cs="Times New Roman"/>
                <w:bCs/>
                <w:szCs w:val="24"/>
              </w:rPr>
              <w:t>Дозы</w:t>
            </w:r>
          </w:p>
        </w:tc>
      </w:tr>
      <w:tr w:rsidR="00972DD8" w:rsidRPr="00B46409" w14:paraId="712C660B" w14:textId="77777777" w:rsidTr="002D3EBF">
        <w:trPr>
          <w:trHeight w:val="452"/>
        </w:trPr>
        <w:tc>
          <w:tcPr>
            <w:tcW w:w="3998" w:type="dxa"/>
            <w:shd w:val="clear" w:color="auto" w:fill="auto"/>
          </w:tcPr>
          <w:p w14:paraId="07DC69DA" w14:textId="77777777" w:rsidR="00972DD8" w:rsidRPr="00B46409" w:rsidRDefault="00972DD8" w:rsidP="002D3EBF">
            <w:pPr>
              <w:ind w:firstLine="0"/>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14:paraId="2DD57669" w14:textId="77777777" w:rsidR="00972DD8" w:rsidRPr="00B46409" w:rsidRDefault="00972DD8" w:rsidP="002D3EBF">
            <w:pPr>
              <w:ind w:firstLine="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972DD8" w:rsidRPr="00B46409" w14:paraId="49EA19CF" w14:textId="77777777" w:rsidTr="002D3EBF">
        <w:trPr>
          <w:trHeight w:val="452"/>
        </w:trPr>
        <w:tc>
          <w:tcPr>
            <w:tcW w:w="3998" w:type="dxa"/>
            <w:shd w:val="clear" w:color="auto" w:fill="auto"/>
          </w:tcPr>
          <w:p w14:paraId="4F53B446" w14:textId="77777777" w:rsidR="00972DD8" w:rsidRPr="00B46409" w:rsidRDefault="00972DD8" w:rsidP="002D3EBF">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5937BA12" w14:textId="77777777" w:rsidR="00972DD8" w:rsidRPr="00B46409" w:rsidRDefault="00972DD8" w:rsidP="002D3EBF">
            <w:pPr>
              <w:ind w:firstLine="0"/>
              <w:rPr>
                <w:rFonts w:cs="Times New Roman"/>
                <w:bCs/>
                <w:szCs w:val="24"/>
              </w:rPr>
            </w:pPr>
            <w:r w:rsidRPr="00B46409">
              <w:rPr>
                <w:rFonts w:eastAsiaTheme="majorEastAsia" w:cs="Times New Roman"/>
                <w:bCs/>
                <w:szCs w:val="24"/>
              </w:rPr>
              <w:t>5000 МЕ 1 раз в день, п/к</w:t>
            </w:r>
          </w:p>
        </w:tc>
      </w:tr>
      <w:tr w:rsidR="00972DD8" w:rsidRPr="00B46409" w14:paraId="7C3F7F1F" w14:textId="77777777" w:rsidTr="002D3EBF">
        <w:trPr>
          <w:trHeight w:val="452"/>
        </w:trPr>
        <w:tc>
          <w:tcPr>
            <w:tcW w:w="3998" w:type="dxa"/>
            <w:shd w:val="clear" w:color="auto" w:fill="auto"/>
          </w:tcPr>
          <w:p w14:paraId="34ECE8CD" w14:textId="77777777" w:rsidR="00972DD8" w:rsidRPr="00B46409" w:rsidRDefault="00972DD8" w:rsidP="002D3EBF">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7FABC8B3" w14:textId="77777777" w:rsidR="00972DD8" w:rsidRPr="00B46409" w:rsidRDefault="00972DD8" w:rsidP="002D3EBF">
            <w:pPr>
              <w:ind w:firstLine="0"/>
              <w:rPr>
                <w:rFonts w:cs="Times New Roman"/>
                <w:bCs/>
                <w:szCs w:val="24"/>
              </w:rPr>
            </w:pPr>
            <w:r w:rsidRPr="00B46409">
              <w:rPr>
                <w:rFonts w:eastAsiaTheme="majorEastAsia" w:cs="Times New Roman"/>
                <w:bCs/>
                <w:szCs w:val="24"/>
              </w:rPr>
              <w:t>0,4 мл 1 раз в день, п/к</w:t>
            </w:r>
          </w:p>
        </w:tc>
      </w:tr>
      <w:tr w:rsidR="00972DD8" w:rsidRPr="00B46409" w14:paraId="4B1B500F" w14:textId="77777777" w:rsidTr="002D3EBF">
        <w:trPr>
          <w:trHeight w:val="452"/>
        </w:trPr>
        <w:tc>
          <w:tcPr>
            <w:tcW w:w="3998" w:type="dxa"/>
            <w:shd w:val="clear" w:color="auto" w:fill="auto"/>
          </w:tcPr>
          <w:p w14:paraId="2AFCD175" w14:textId="77777777" w:rsidR="00972DD8" w:rsidRPr="00B46409" w:rsidRDefault="00972DD8" w:rsidP="002D3EBF">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3FFC3F75" w14:textId="77777777" w:rsidR="00972DD8" w:rsidRPr="00B46409" w:rsidRDefault="00972DD8" w:rsidP="002D3EBF">
            <w:pPr>
              <w:ind w:firstLine="0"/>
              <w:rPr>
                <w:rFonts w:cs="Times New Roman"/>
                <w:bCs/>
                <w:szCs w:val="24"/>
              </w:rPr>
            </w:pPr>
            <w:r w:rsidRPr="00B46409">
              <w:rPr>
                <w:rFonts w:eastAsiaTheme="majorEastAsia" w:cs="Times New Roman"/>
                <w:bCs/>
                <w:szCs w:val="24"/>
              </w:rPr>
              <w:t>0,3 мл 1 раз в день, п/к</w:t>
            </w:r>
          </w:p>
        </w:tc>
      </w:tr>
      <w:tr w:rsidR="00972DD8" w:rsidRPr="00B46409" w14:paraId="3B0B2351" w14:textId="77777777" w:rsidTr="002D3EBF">
        <w:trPr>
          <w:trHeight w:val="452"/>
        </w:trPr>
        <w:tc>
          <w:tcPr>
            <w:tcW w:w="3998" w:type="dxa"/>
            <w:shd w:val="clear" w:color="auto" w:fill="auto"/>
          </w:tcPr>
          <w:p w14:paraId="71DB2025" w14:textId="77777777" w:rsidR="00972DD8" w:rsidRPr="00B46409" w:rsidRDefault="00972DD8" w:rsidP="002D3EBF">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7E6D1D54" w14:textId="77777777" w:rsidR="00972DD8" w:rsidRPr="00B46409" w:rsidRDefault="00972DD8" w:rsidP="002D3EBF">
            <w:pPr>
              <w:ind w:firstLine="0"/>
              <w:rPr>
                <w:rFonts w:cs="Times New Roman"/>
                <w:bCs/>
                <w:szCs w:val="24"/>
              </w:rPr>
            </w:pPr>
            <w:r w:rsidRPr="00B46409">
              <w:rPr>
                <w:rFonts w:eastAsiaTheme="majorEastAsia" w:cs="Times New Roman"/>
                <w:bCs/>
                <w:szCs w:val="24"/>
              </w:rPr>
              <w:t>2,5 мг 1 раз в день, п/к</w:t>
            </w:r>
          </w:p>
        </w:tc>
      </w:tr>
      <w:tr w:rsidR="00972DD8" w:rsidRPr="00B46409" w14:paraId="22A0EDD5" w14:textId="77777777" w:rsidTr="002D3EBF">
        <w:trPr>
          <w:trHeight w:val="452"/>
        </w:trPr>
        <w:tc>
          <w:tcPr>
            <w:tcW w:w="3998" w:type="dxa"/>
            <w:shd w:val="clear" w:color="auto" w:fill="auto"/>
          </w:tcPr>
          <w:p w14:paraId="3556A162"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577A06F7"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7F6A0DD0"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972DD8" w:rsidRPr="00B46409" w14:paraId="02A8BBF8" w14:textId="77777777" w:rsidTr="002D3EBF">
        <w:trPr>
          <w:trHeight w:val="452"/>
        </w:trPr>
        <w:tc>
          <w:tcPr>
            <w:tcW w:w="3998" w:type="dxa"/>
            <w:shd w:val="clear" w:color="auto" w:fill="auto"/>
          </w:tcPr>
          <w:p w14:paraId="12D0D53B"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7090EB88" w14:textId="77777777" w:rsidR="00972DD8" w:rsidRPr="00A4634E" w:rsidRDefault="00972DD8"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972DD8" w:rsidRPr="00B46409" w14:paraId="6C51F2F7" w14:textId="77777777" w:rsidTr="002D3EBF">
        <w:trPr>
          <w:trHeight w:val="452"/>
        </w:trPr>
        <w:tc>
          <w:tcPr>
            <w:tcW w:w="3998" w:type="dxa"/>
            <w:shd w:val="clear" w:color="auto" w:fill="auto"/>
          </w:tcPr>
          <w:p w14:paraId="1E3FBA70"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0DE02E03" w14:textId="77777777" w:rsidR="00972DD8" w:rsidRPr="00A4634E" w:rsidRDefault="00972DD8"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972DD8" w:rsidRPr="00B46409" w14:paraId="59BF5EEE" w14:textId="77777777" w:rsidTr="002D3EBF">
        <w:trPr>
          <w:trHeight w:val="452"/>
        </w:trPr>
        <w:tc>
          <w:tcPr>
            <w:tcW w:w="3998" w:type="dxa"/>
            <w:shd w:val="clear" w:color="auto" w:fill="auto"/>
          </w:tcPr>
          <w:p w14:paraId="1EE2F1AE"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035E751C" w14:textId="77777777" w:rsidR="00972DD8" w:rsidRPr="00A4634E" w:rsidRDefault="00972DD8"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1DA9AD4D" w14:textId="77777777" w:rsidR="00972DD8" w:rsidRDefault="00972DD8" w:rsidP="00972DD8">
      <w:pPr>
        <w:rPr>
          <w:b/>
          <w:bCs/>
          <w:szCs w:val="24"/>
        </w:rPr>
      </w:pPr>
    </w:p>
    <w:p w14:paraId="116A187A" w14:textId="77777777" w:rsidR="00972DD8" w:rsidRPr="00A4634E" w:rsidRDefault="00972DD8" w:rsidP="00972DD8">
      <w:pPr>
        <w:ind w:firstLine="0"/>
        <w:rPr>
          <w:szCs w:val="24"/>
        </w:rPr>
      </w:pPr>
      <w:r w:rsidRPr="00A4634E">
        <w:rPr>
          <w:bCs/>
          <w:szCs w:val="24"/>
        </w:rPr>
        <w:t xml:space="preserve">Таблица </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6"/>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972DD8" w:rsidRPr="00A4634E" w14:paraId="4C9EF952" w14:textId="77777777" w:rsidTr="002D3EBF">
        <w:trPr>
          <w:trHeight w:val="333"/>
        </w:trPr>
        <w:tc>
          <w:tcPr>
            <w:tcW w:w="3573" w:type="dxa"/>
            <w:shd w:val="clear" w:color="auto" w:fill="auto"/>
          </w:tcPr>
          <w:p w14:paraId="2E39A7F5" w14:textId="77777777" w:rsidR="00972DD8" w:rsidRPr="00A4634E" w:rsidRDefault="00972DD8" w:rsidP="002D3EBF">
            <w:pPr>
              <w:ind w:firstLine="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74ED3F36" w14:textId="77777777" w:rsidR="00972DD8" w:rsidRPr="00A4634E" w:rsidRDefault="00972DD8" w:rsidP="002D3EBF">
            <w:pPr>
              <w:ind w:firstLine="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972DD8" w:rsidRPr="00A4634E" w14:paraId="48A25789" w14:textId="77777777" w:rsidTr="002D3EBF">
        <w:trPr>
          <w:trHeight w:val="574"/>
        </w:trPr>
        <w:tc>
          <w:tcPr>
            <w:tcW w:w="3573" w:type="dxa"/>
            <w:shd w:val="clear" w:color="auto" w:fill="auto"/>
          </w:tcPr>
          <w:p w14:paraId="09CF9EA0"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7D051FD0" w14:textId="77777777" w:rsidR="00972DD8" w:rsidRPr="00A4634E" w:rsidRDefault="00972DD8"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972DD8" w:rsidRPr="00A4634E" w14:paraId="134BD077" w14:textId="77777777" w:rsidTr="002D3EBF">
        <w:trPr>
          <w:trHeight w:val="574"/>
        </w:trPr>
        <w:tc>
          <w:tcPr>
            <w:tcW w:w="3573" w:type="dxa"/>
            <w:shd w:val="clear" w:color="auto" w:fill="auto"/>
          </w:tcPr>
          <w:p w14:paraId="17050F0B"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14:paraId="381EDE88" w14:textId="77777777" w:rsidR="00972DD8" w:rsidRPr="00A4634E" w:rsidRDefault="00972DD8"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972DD8" w:rsidRPr="00A4634E" w14:paraId="36C8AC69" w14:textId="77777777" w:rsidTr="002D3EBF">
        <w:trPr>
          <w:trHeight w:val="333"/>
        </w:trPr>
        <w:tc>
          <w:tcPr>
            <w:tcW w:w="3573" w:type="dxa"/>
            <w:shd w:val="clear" w:color="auto" w:fill="auto"/>
          </w:tcPr>
          <w:p w14:paraId="5E891C87"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14:paraId="4D1842D4"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972DD8" w:rsidRPr="00A4634E" w14:paraId="3CD214CD" w14:textId="77777777" w:rsidTr="002D3EBF">
        <w:trPr>
          <w:trHeight w:val="333"/>
        </w:trPr>
        <w:tc>
          <w:tcPr>
            <w:tcW w:w="3573" w:type="dxa"/>
            <w:shd w:val="clear" w:color="auto" w:fill="auto"/>
          </w:tcPr>
          <w:p w14:paraId="4B8B197A"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14:paraId="325D354A"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972DD8" w:rsidRPr="00A4634E" w14:paraId="470B994D" w14:textId="77777777" w:rsidTr="002D3EBF">
        <w:trPr>
          <w:trHeight w:val="821"/>
        </w:trPr>
        <w:tc>
          <w:tcPr>
            <w:tcW w:w="3573" w:type="dxa"/>
            <w:shd w:val="clear" w:color="auto" w:fill="auto"/>
          </w:tcPr>
          <w:p w14:paraId="6274C9CC"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356E8255"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6B8ACDF1"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972DD8" w:rsidRPr="00A4634E" w14:paraId="7FBAF402" w14:textId="77777777" w:rsidTr="002D3EBF">
        <w:trPr>
          <w:trHeight w:val="821"/>
        </w:trPr>
        <w:tc>
          <w:tcPr>
            <w:tcW w:w="3573" w:type="dxa"/>
            <w:shd w:val="clear" w:color="auto" w:fill="auto"/>
          </w:tcPr>
          <w:p w14:paraId="2304F777"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14:paraId="10965791"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72AA0627"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972DD8" w:rsidRPr="00A4634E" w14:paraId="5AA2856E" w14:textId="77777777" w:rsidTr="002D3EBF">
        <w:trPr>
          <w:trHeight w:val="387"/>
        </w:trPr>
        <w:tc>
          <w:tcPr>
            <w:tcW w:w="3573" w:type="dxa"/>
            <w:shd w:val="clear" w:color="auto" w:fill="auto"/>
          </w:tcPr>
          <w:p w14:paraId="422FFC05"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45E41911"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972DD8" w:rsidRPr="00A4634E" w14:paraId="6A304EDC" w14:textId="77777777" w:rsidTr="002D3EBF">
        <w:trPr>
          <w:trHeight w:val="333"/>
        </w:trPr>
        <w:tc>
          <w:tcPr>
            <w:tcW w:w="3573" w:type="dxa"/>
            <w:shd w:val="clear" w:color="auto" w:fill="auto"/>
          </w:tcPr>
          <w:p w14:paraId="27E5A827"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307095D1"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972DD8" w:rsidRPr="00A4634E" w14:paraId="76FCA11A" w14:textId="77777777" w:rsidTr="002D3EBF">
        <w:trPr>
          <w:trHeight w:val="333"/>
        </w:trPr>
        <w:tc>
          <w:tcPr>
            <w:tcW w:w="3573" w:type="dxa"/>
            <w:shd w:val="clear" w:color="auto" w:fill="auto"/>
          </w:tcPr>
          <w:p w14:paraId="5A4E4941"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085D1BB5" w14:textId="77777777" w:rsidR="00972DD8" w:rsidRPr="00A4634E" w:rsidRDefault="00972DD8"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54BD650B" w14:textId="77777777" w:rsidR="00972DD8" w:rsidRDefault="00972DD8" w:rsidP="00972DD8">
      <w:pPr>
        <w:rPr>
          <w:szCs w:val="24"/>
        </w:rPr>
      </w:pPr>
    </w:p>
    <w:p w14:paraId="00DA47EB" w14:textId="77777777" w:rsidR="00972DD8" w:rsidRDefault="00972DD8" w:rsidP="00972DD8">
      <w:pPr>
        <w:ind w:firstLine="360"/>
        <w:rPr>
          <w:rFonts w:eastAsia="Times New Roman"/>
          <w:szCs w:val="24"/>
          <w:lang w:eastAsia="ru-RU"/>
        </w:rPr>
      </w:pPr>
    </w:p>
    <w:p w14:paraId="5105AB95" w14:textId="77777777" w:rsidR="00972DD8" w:rsidRDefault="00972DD8" w:rsidP="00972DD8">
      <w:pPr>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61944939" w14:textId="77777777" w:rsidR="00972DD8" w:rsidRDefault="00972DD8" w:rsidP="00972DD8">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10C9E9B3" w14:textId="77777777" w:rsidR="00972DD8" w:rsidRDefault="00972DD8" w:rsidP="00972DD8">
      <w:pPr>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2D173146" w14:textId="77777777" w:rsidR="00972DD8" w:rsidRDefault="00972DD8" w:rsidP="00972DD8">
      <w:pPr>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6DCA1B93" w14:textId="77777777" w:rsidR="00972DD8" w:rsidRDefault="00972DD8" w:rsidP="00972DD8">
      <w:pPr>
        <w:rPr>
          <w:rFonts w:eastAsia="Times New Roman"/>
          <w:szCs w:val="24"/>
          <w:lang w:eastAsia="ru-RU"/>
        </w:rPr>
      </w:pPr>
      <w:r>
        <w:rPr>
          <w:rFonts w:eastAsia="Times New Roman"/>
          <w:szCs w:val="24"/>
          <w:lang w:eastAsia="ru-RU"/>
        </w:rPr>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7D90CBBD" w14:textId="7CC47346" w:rsidR="00972DD8" w:rsidRDefault="00972DD8" w:rsidP="00972DD8">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4C3BA5">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43]","plainTextFormattedCitation":"[43]","previouslyFormattedCitation":"[43]"},"properties":{"noteIndex":0},"schema":"https://github.com/citation-style-language/schema/raw/master/csl-citation.json"}</w:instrText>
      </w:r>
      <w:r>
        <w:rPr>
          <w:szCs w:val="24"/>
        </w:rPr>
        <w:fldChar w:fldCharType="separate"/>
      </w:r>
      <w:r w:rsidR="00D2308B" w:rsidRPr="00D2308B">
        <w:rPr>
          <w:noProof/>
          <w:szCs w:val="24"/>
        </w:rPr>
        <w:t>[43]</w:t>
      </w:r>
      <w:r>
        <w:rPr>
          <w:szCs w:val="24"/>
        </w:rPr>
        <w:fldChar w:fldCharType="end"/>
      </w:r>
      <w:r>
        <w:rPr>
          <w:rFonts w:eastAsia="Times New Roman"/>
          <w:szCs w:val="24"/>
          <w:lang w:eastAsia="ru-RU"/>
        </w:rPr>
        <w:t xml:space="preserve">: </w:t>
      </w:r>
    </w:p>
    <w:p w14:paraId="36E4FCE2" w14:textId="77777777" w:rsidR="00972DD8" w:rsidRPr="00C83EC0" w:rsidRDefault="00972DD8" w:rsidP="0010608C">
      <w:pPr>
        <w:pStyle w:val="afe"/>
        <w:numPr>
          <w:ilvl w:val="0"/>
          <w:numId w:val="34"/>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09C6413F" w14:textId="77777777" w:rsidR="00972DD8" w:rsidRPr="00C83EC0" w:rsidRDefault="00972DD8" w:rsidP="0010608C">
      <w:pPr>
        <w:pStyle w:val="afe"/>
        <w:numPr>
          <w:ilvl w:val="0"/>
          <w:numId w:val="34"/>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15C1CAE2" w14:textId="77777777" w:rsidR="00972DD8" w:rsidRPr="00C83EC0" w:rsidRDefault="00972DD8" w:rsidP="0010608C">
      <w:pPr>
        <w:pStyle w:val="afe"/>
        <w:numPr>
          <w:ilvl w:val="0"/>
          <w:numId w:val="34"/>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4690EE08" w14:textId="77777777" w:rsidR="00972DD8" w:rsidRPr="00C83EC0" w:rsidRDefault="00972DD8" w:rsidP="0010608C">
      <w:pPr>
        <w:pStyle w:val="afe"/>
        <w:numPr>
          <w:ilvl w:val="0"/>
          <w:numId w:val="34"/>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41089002" w14:textId="77777777" w:rsidR="00972DD8" w:rsidRDefault="00972DD8" w:rsidP="00972DD8">
      <w:pPr>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14:paraId="0089742C" w14:textId="77777777" w:rsidR="00972DD8" w:rsidRDefault="00972DD8" w:rsidP="00972DD8">
      <w:pPr>
        <w:ind w:firstLine="708"/>
        <w:rPr>
          <w:szCs w:val="24"/>
        </w:rPr>
      </w:pPr>
    </w:p>
    <w:p w14:paraId="343A6E7D" w14:textId="77777777" w:rsidR="00972DD8" w:rsidRPr="00B46409" w:rsidRDefault="00972DD8" w:rsidP="00972DD8">
      <w:pPr>
        <w:ind w:firstLine="0"/>
        <w:rPr>
          <w:szCs w:val="24"/>
        </w:rPr>
      </w:pPr>
      <w:r w:rsidRPr="00B46409">
        <w:rPr>
          <w:szCs w:val="24"/>
        </w:rPr>
        <w:t xml:space="preserve">Таблица </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6"/>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972DD8" w14:paraId="3F80C261" w14:textId="77777777" w:rsidTr="002D3EBF">
        <w:trPr>
          <w:trHeight w:val="374"/>
        </w:trPr>
        <w:tc>
          <w:tcPr>
            <w:tcW w:w="4394" w:type="dxa"/>
            <w:shd w:val="clear" w:color="auto" w:fill="auto"/>
          </w:tcPr>
          <w:p w14:paraId="40AD7539" w14:textId="77777777" w:rsidR="00972DD8" w:rsidRPr="007C4816" w:rsidRDefault="00972DD8" w:rsidP="002D3EB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5976D972" w14:textId="77777777" w:rsidR="00972DD8" w:rsidRPr="007C4816" w:rsidRDefault="00972DD8" w:rsidP="002D3EB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972DD8" w14:paraId="282303CD" w14:textId="77777777" w:rsidTr="002D3EBF">
        <w:trPr>
          <w:trHeight w:val="714"/>
        </w:trPr>
        <w:tc>
          <w:tcPr>
            <w:tcW w:w="4394" w:type="dxa"/>
            <w:shd w:val="clear" w:color="auto" w:fill="auto"/>
          </w:tcPr>
          <w:p w14:paraId="49ADE685" w14:textId="77777777" w:rsidR="00972DD8" w:rsidRPr="007C4816" w:rsidRDefault="00972DD8" w:rsidP="002D3EB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2F7149A5" w14:textId="77777777" w:rsidR="00972DD8" w:rsidRPr="007C4816" w:rsidRDefault="00972DD8" w:rsidP="002D3EB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972DD8" w14:paraId="3B993EBB" w14:textId="77777777" w:rsidTr="002D3EBF">
        <w:trPr>
          <w:trHeight w:val="515"/>
        </w:trPr>
        <w:tc>
          <w:tcPr>
            <w:tcW w:w="4394" w:type="dxa"/>
            <w:shd w:val="clear" w:color="auto" w:fill="auto"/>
          </w:tcPr>
          <w:p w14:paraId="6255A68A" w14:textId="77777777" w:rsidR="00972DD8" w:rsidRPr="007C4816" w:rsidRDefault="00972DD8" w:rsidP="002D3EBF">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0AE2D886" w14:textId="77777777" w:rsidR="00972DD8" w:rsidRPr="007C4816" w:rsidRDefault="00972DD8"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972DD8" w14:paraId="3C98C888" w14:textId="77777777" w:rsidTr="002D3EBF">
        <w:trPr>
          <w:trHeight w:val="539"/>
        </w:trPr>
        <w:tc>
          <w:tcPr>
            <w:tcW w:w="4394" w:type="dxa"/>
            <w:shd w:val="clear" w:color="auto" w:fill="auto"/>
          </w:tcPr>
          <w:p w14:paraId="010872AA" w14:textId="77777777" w:rsidR="00972DD8" w:rsidRPr="007C4816" w:rsidRDefault="00972DD8"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3C23985C" w14:textId="77777777" w:rsidR="00972DD8" w:rsidRPr="007C4816" w:rsidRDefault="00972DD8"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972DD8" w14:paraId="7C3DD27C" w14:textId="77777777" w:rsidTr="002D3EBF">
        <w:trPr>
          <w:trHeight w:val="437"/>
        </w:trPr>
        <w:tc>
          <w:tcPr>
            <w:tcW w:w="4394" w:type="dxa"/>
            <w:shd w:val="clear" w:color="auto" w:fill="auto"/>
          </w:tcPr>
          <w:p w14:paraId="4C51D6CF" w14:textId="77777777" w:rsidR="00972DD8" w:rsidRPr="007C4816" w:rsidRDefault="00972DD8" w:rsidP="002D3EBF">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7AAA8F06" w14:textId="77777777" w:rsidR="00972DD8" w:rsidRPr="007C4816" w:rsidRDefault="00972DD8"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972DD8" w14:paraId="0E4E89DB" w14:textId="77777777" w:rsidTr="002D3EBF">
        <w:trPr>
          <w:trHeight w:val="565"/>
        </w:trPr>
        <w:tc>
          <w:tcPr>
            <w:tcW w:w="4394" w:type="dxa"/>
            <w:vMerge w:val="restart"/>
            <w:shd w:val="clear" w:color="auto" w:fill="auto"/>
          </w:tcPr>
          <w:p w14:paraId="6AC0E23E" w14:textId="77777777" w:rsidR="00972DD8" w:rsidRPr="007C4816" w:rsidRDefault="00972DD8" w:rsidP="002D3EBF">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04B466D4" w14:textId="77777777" w:rsidR="00972DD8" w:rsidRPr="007C4816" w:rsidRDefault="00972DD8" w:rsidP="002D3EBF">
            <w:pPr>
              <w:ind w:firstLine="0"/>
              <w:jc w:val="center"/>
              <w:rPr>
                <w:rFonts w:cs="Times New Roman"/>
                <w:szCs w:val="24"/>
              </w:rPr>
            </w:pPr>
          </w:p>
        </w:tc>
        <w:tc>
          <w:tcPr>
            <w:tcW w:w="4570" w:type="dxa"/>
            <w:shd w:val="clear" w:color="auto" w:fill="auto"/>
          </w:tcPr>
          <w:p w14:paraId="17D981A0" w14:textId="77777777" w:rsidR="00972DD8" w:rsidRPr="007C4816" w:rsidRDefault="00972DD8"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972DD8" w14:paraId="4DF11EA8" w14:textId="77777777" w:rsidTr="002D3EBF">
        <w:trPr>
          <w:trHeight w:val="755"/>
        </w:trPr>
        <w:tc>
          <w:tcPr>
            <w:tcW w:w="4394" w:type="dxa"/>
            <w:vMerge/>
            <w:shd w:val="clear" w:color="auto" w:fill="auto"/>
          </w:tcPr>
          <w:p w14:paraId="760B48E8" w14:textId="77777777" w:rsidR="00972DD8" w:rsidRPr="007C4816" w:rsidRDefault="00972DD8" w:rsidP="002D3EBF">
            <w:pPr>
              <w:ind w:firstLine="0"/>
              <w:jc w:val="center"/>
              <w:rPr>
                <w:rFonts w:eastAsiaTheme="majorEastAsia" w:cs="Times New Roman"/>
                <w:bCs/>
                <w:szCs w:val="24"/>
              </w:rPr>
            </w:pPr>
          </w:p>
        </w:tc>
        <w:tc>
          <w:tcPr>
            <w:tcW w:w="4570" w:type="dxa"/>
            <w:shd w:val="clear" w:color="auto" w:fill="auto"/>
          </w:tcPr>
          <w:p w14:paraId="29F8EEE2" w14:textId="77777777" w:rsidR="00972DD8" w:rsidRPr="007C4816" w:rsidRDefault="00972DD8" w:rsidP="002D3EBF">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3631E29B" w14:textId="77777777" w:rsidR="00972DD8" w:rsidRDefault="00972DD8" w:rsidP="00972DD8">
      <w:pPr>
        <w:rPr>
          <w:strike/>
          <w:szCs w:val="24"/>
        </w:rPr>
      </w:pPr>
    </w:p>
    <w:p w14:paraId="32CF2A67" w14:textId="77777777" w:rsidR="00972DD8" w:rsidRDefault="00972DD8" w:rsidP="00972DD8">
      <w:pPr>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509A7FF1" w14:textId="77777777" w:rsidR="00972DD8" w:rsidRDefault="00972DD8" w:rsidP="00972DD8">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522B282D" w14:textId="77777777" w:rsidR="00972DD8" w:rsidRDefault="00972DD8" w:rsidP="0010608C">
      <w:pPr>
        <w:pStyle w:val="afe"/>
        <w:numPr>
          <w:ilvl w:val="0"/>
          <w:numId w:val="27"/>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5CB12834" w14:textId="77777777" w:rsidR="00972DD8" w:rsidRDefault="00972DD8" w:rsidP="0010608C">
      <w:pPr>
        <w:pStyle w:val="afe"/>
        <w:numPr>
          <w:ilvl w:val="0"/>
          <w:numId w:val="27"/>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13603546" w14:textId="77777777" w:rsidR="00972DD8" w:rsidRDefault="00972DD8" w:rsidP="00972DD8">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6CE884DC" w14:textId="77777777" w:rsidR="00972DD8" w:rsidRDefault="00972DD8" w:rsidP="00972DD8">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2F3DE23C" w14:textId="77777777" w:rsidR="00972DD8" w:rsidRDefault="00972DD8" w:rsidP="0010608C">
      <w:pPr>
        <w:pStyle w:val="afe"/>
        <w:numPr>
          <w:ilvl w:val="0"/>
          <w:numId w:val="28"/>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741CEA71" w14:textId="77777777" w:rsidR="00972DD8" w:rsidRDefault="00972DD8" w:rsidP="0010608C">
      <w:pPr>
        <w:pStyle w:val="afe"/>
        <w:numPr>
          <w:ilvl w:val="0"/>
          <w:numId w:val="28"/>
        </w:numPr>
        <w:ind w:left="1134"/>
        <w:rPr>
          <w:szCs w:val="24"/>
        </w:rPr>
      </w:pPr>
      <w:r>
        <w:rPr>
          <w:szCs w:val="24"/>
        </w:rPr>
        <w:t>для апиксабана – выждать 12 часов с приема последней дозы и ввести парентеральный антикоагулянт.</w:t>
      </w:r>
    </w:p>
    <w:p w14:paraId="145AD84E" w14:textId="77777777" w:rsidR="00972DD8" w:rsidRDefault="00972DD8" w:rsidP="00972DD8">
      <w:pPr>
        <w:ind w:firstLine="708"/>
        <w:rPr>
          <w:bCs/>
          <w:szCs w:val="24"/>
        </w:rPr>
      </w:pPr>
      <w:r>
        <w:rPr>
          <w:bCs/>
          <w:szCs w:val="24"/>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7C28E77F" w14:textId="77777777" w:rsidR="00972DD8" w:rsidRDefault="00972DD8" w:rsidP="00972DD8">
      <w:pPr>
        <w:ind w:firstLine="0"/>
        <w:rPr>
          <w:bCs/>
          <w:szCs w:val="24"/>
        </w:rPr>
      </w:pPr>
    </w:p>
    <w:p w14:paraId="4845F80F" w14:textId="77777777" w:rsidR="00972DD8" w:rsidRPr="00B46409" w:rsidRDefault="00972DD8" w:rsidP="00972DD8">
      <w:pPr>
        <w:ind w:firstLine="0"/>
        <w:rPr>
          <w:bCs/>
          <w:szCs w:val="24"/>
        </w:rPr>
      </w:pPr>
      <w:r w:rsidRPr="00B46409">
        <w:rPr>
          <w:bCs/>
          <w:szCs w:val="24"/>
        </w:rPr>
        <w:t xml:space="preserve">Таблица </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6"/>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972DD8" w:rsidRPr="00B46409" w14:paraId="36B084DB" w14:textId="77777777" w:rsidTr="002D3EBF">
        <w:trPr>
          <w:trHeight w:val="452"/>
        </w:trPr>
        <w:tc>
          <w:tcPr>
            <w:tcW w:w="3258" w:type="dxa"/>
            <w:shd w:val="clear" w:color="auto" w:fill="auto"/>
          </w:tcPr>
          <w:p w14:paraId="3F4A3A48" w14:textId="77777777" w:rsidR="00972DD8" w:rsidRPr="00B46409" w:rsidRDefault="00972DD8" w:rsidP="002D3EBF">
            <w:pPr>
              <w:ind w:firstLine="0"/>
              <w:rPr>
                <w:rFonts w:cs="Times New Roman"/>
                <w:bCs/>
                <w:szCs w:val="24"/>
              </w:rPr>
            </w:pPr>
            <w:r w:rsidRPr="00B46409">
              <w:rPr>
                <w:rFonts w:eastAsiaTheme="majorEastAsia" w:cs="Times New Roman"/>
                <w:bCs/>
                <w:szCs w:val="24"/>
              </w:rPr>
              <w:t>Нефракционированный гепарин</w:t>
            </w:r>
          </w:p>
        </w:tc>
        <w:tc>
          <w:tcPr>
            <w:tcW w:w="4680" w:type="dxa"/>
            <w:shd w:val="clear" w:color="auto" w:fill="auto"/>
          </w:tcPr>
          <w:p w14:paraId="1DAAA60A" w14:textId="77777777" w:rsidR="00972DD8" w:rsidRPr="00B46409" w:rsidRDefault="00972DD8" w:rsidP="002D3EBF">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972DD8" w:rsidRPr="00B46409" w14:paraId="2B794B49" w14:textId="77777777" w:rsidTr="002D3EBF">
        <w:trPr>
          <w:trHeight w:val="452"/>
        </w:trPr>
        <w:tc>
          <w:tcPr>
            <w:tcW w:w="3258" w:type="dxa"/>
            <w:shd w:val="clear" w:color="auto" w:fill="auto"/>
          </w:tcPr>
          <w:p w14:paraId="2CE59A61" w14:textId="77777777" w:rsidR="00972DD8" w:rsidRPr="00B46409" w:rsidRDefault="00972DD8" w:rsidP="002D3EBF">
            <w:pPr>
              <w:ind w:firstLine="0"/>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14:paraId="7F604663" w14:textId="77777777" w:rsidR="00972DD8" w:rsidRPr="00B46409" w:rsidRDefault="00972DD8" w:rsidP="002D3EBF">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972DD8" w:rsidRPr="00B46409" w14:paraId="361CBF7C" w14:textId="77777777" w:rsidTr="002D3EBF">
        <w:trPr>
          <w:trHeight w:val="561"/>
        </w:trPr>
        <w:tc>
          <w:tcPr>
            <w:tcW w:w="3258" w:type="dxa"/>
            <w:shd w:val="clear" w:color="auto" w:fill="auto"/>
          </w:tcPr>
          <w:p w14:paraId="674A0B28" w14:textId="77777777" w:rsidR="00972DD8" w:rsidRPr="00B46409" w:rsidRDefault="00972DD8" w:rsidP="002D3EBF">
            <w:pPr>
              <w:ind w:firstLine="0"/>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14:paraId="1E9ADCFE" w14:textId="77777777" w:rsidR="00972DD8" w:rsidRPr="00B46409" w:rsidRDefault="00972DD8" w:rsidP="002D3EBF">
            <w:pPr>
              <w:ind w:firstLine="0"/>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972DD8" w:rsidRPr="00B46409" w14:paraId="5DE474EE" w14:textId="77777777" w:rsidTr="002D3EBF">
        <w:trPr>
          <w:trHeight w:val="452"/>
        </w:trPr>
        <w:tc>
          <w:tcPr>
            <w:tcW w:w="3258" w:type="dxa"/>
            <w:shd w:val="clear" w:color="auto" w:fill="auto"/>
          </w:tcPr>
          <w:p w14:paraId="07EACF44" w14:textId="77777777" w:rsidR="00972DD8" w:rsidRPr="00B46409" w:rsidRDefault="00972DD8" w:rsidP="002D3EBF">
            <w:pPr>
              <w:ind w:firstLine="0"/>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14:paraId="561E27A9" w14:textId="77777777" w:rsidR="00972DD8" w:rsidRPr="00B46409" w:rsidRDefault="00972DD8" w:rsidP="002D3EBF">
            <w:pPr>
              <w:ind w:firstLine="0"/>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972DD8" w:rsidRPr="00B46409" w14:paraId="0931D26F" w14:textId="77777777" w:rsidTr="002D3EBF">
        <w:trPr>
          <w:trHeight w:val="780"/>
        </w:trPr>
        <w:tc>
          <w:tcPr>
            <w:tcW w:w="3258" w:type="dxa"/>
            <w:shd w:val="clear" w:color="auto" w:fill="auto"/>
          </w:tcPr>
          <w:p w14:paraId="2066B5F0" w14:textId="77777777" w:rsidR="00972DD8" w:rsidRPr="00B46409" w:rsidRDefault="00972DD8" w:rsidP="002D3EBF">
            <w:pPr>
              <w:ind w:firstLine="0"/>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14:paraId="1F5E8C1C" w14:textId="77777777" w:rsidR="00972DD8" w:rsidRPr="00B46409" w:rsidRDefault="00972DD8" w:rsidP="002D3EBF">
            <w:pPr>
              <w:ind w:firstLine="0"/>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14:paraId="5762B202" w14:textId="77777777" w:rsidR="00972DD8" w:rsidRDefault="00972DD8" w:rsidP="00972DD8">
      <w:pPr>
        <w:rPr>
          <w:b/>
          <w:bCs/>
          <w:szCs w:val="24"/>
        </w:rPr>
      </w:pPr>
    </w:p>
    <w:p w14:paraId="0053CDB9" w14:textId="77777777" w:rsidR="00972DD8" w:rsidRPr="00C14067" w:rsidRDefault="00972DD8" w:rsidP="00972DD8">
      <w:pPr>
        <w:rPr>
          <w:rFonts w:eastAsia="Times New Roman"/>
          <w:szCs w:val="24"/>
          <w:lang w:eastAsia="ru-RU"/>
        </w:rPr>
      </w:pPr>
      <w:r>
        <w:rPr>
          <w:rFonts w:eastAsia="Times New Roman"/>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2A07E143" w14:textId="77777777" w:rsidR="00972DD8" w:rsidRDefault="00972DD8" w:rsidP="00972DD8">
      <w:pPr>
        <w:rPr>
          <w:rFonts w:eastAsia="Times New Roman"/>
          <w:szCs w:val="24"/>
          <w:u w:val="single"/>
          <w:lang w:eastAsia="ru-RU"/>
        </w:rPr>
      </w:pPr>
    </w:p>
    <w:p w14:paraId="0B59A3E2" w14:textId="40EC4537" w:rsidR="00972DD8" w:rsidRPr="00307C3E" w:rsidRDefault="00972DD8" w:rsidP="00972DD8">
      <w:pPr>
        <w:rPr>
          <w:rFonts w:eastAsia="Times New Roman"/>
          <w:szCs w:val="24"/>
          <w:lang w:eastAsia="ru-RU"/>
        </w:rPr>
      </w:pPr>
      <w:r w:rsidRPr="00307C3E">
        <w:rPr>
          <w:rFonts w:eastAsia="Times New Roman"/>
          <w:szCs w:val="24"/>
          <w:lang w:eastAsia="ru-RU"/>
        </w:rPr>
        <w:t>2) Фибринолитическая терапия</w:t>
      </w:r>
      <w:r>
        <w:rPr>
          <w:rFonts w:eastAsia="Times New Roman"/>
          <w:szCs w:val="24"/>
          <w:lang w:eastAsia="ru-RU"/>
        </w:rPr>
        <w:t xml:space="preserve">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fldChar w:fldCharType="separate"/>
      </w:r>
      <w:r w:rsidR="00D2308B" w:rsidRPr="00D2308B">
        <w:rPr>
          <w:noProof/>
        </w:rPr>
        <w:t>[39,40]</w:t>
      </w:r>
      <w:r>
        <w:fldChar w:fldCharType="end"/>
      </w:r>
      <w:r w:rsidRPr="00307C3E">
        <w:rPr>
          <w:rFonts w:eastAsia="Times New Roman"/>
          <w:szCs w:val="24"/>
          <w:lang w:eastAsia="ru-RU"/>
        </w:rPr>
        <w:t>.</w:t>
      </w:r>
    </w:p>
    <w:p w14:paraId="08F0BD1E" w14:textId="77777777" w:rsidR="00972DD8" w:rsidRDefault="00972DD8" w:rsidP="00972DD8">
      <w:pPr>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1693DB3A" w14:textId="77777777" w:rsidR="00972DD8" w:rsidRDefault="00972DD8" w:rsidP="00972DD8">
      <w:pPr>
        <w:rPr>
          <w:rFonts w:eastAsia="Times New Roman"/>
          <w:szCs w:val="24"/>
          <w:u w:val="single"/>
          <w:lang w:eastAsia="ru-RU"/>
        </w:rPr>
      </w:pPr>
    </w:p>
    <w:p w14:paraId="414E03CE" w14:textId="3D562DE5" w:rsidR="00972DD8" w:rsidRPr="00307C3E" w:rsidRDefault="00972DD8" w:rsidP="00972DD8">
      <w:pPr>
        <w:rPr>
          <w:rFonts w:eastAsia="Times New Roman"/>
          <w:szCs w:val="24"/>
          <w:lang w:eastAsia="ru-RU"/>
        </w:rPr>
      </w:pPr>
      <w:r w:rsidRPr="00307C3E">
        <w:rPr>
          <w:rFonts w:eastAsia="Times New Roman"/>
          <w:szCs w:val="24"/>
          <w:lang w:eastAsia="ru-RU"/>
        </w:rPr>
        <w:t>3) Антиагрегантная терапия</w:t>
      </w:r>
      <w:r>
        <w:rPr>
          <w:rFonts w:eastAsia="Times New Roman"/>
          <w:szCs w:val="24"/>
          <w:lang w:eastAsia="ru-RU"/>
        </w:rPr>
        <w:t xml:space="preserve">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fldChar w:fldCharType="separate"/>
      </w:r>
      <w:r w:rsidR="00D2308B" w:rsidRPr="00D2308B">
        <w:rPr>
          <w:noProof/>
        </w:rPr>
        <w:t>[39,40]</w:t>
      </w:r>
      <w:r>
        <w:fldChar w:fldCharType="end"/>
      </w:r>
      <w:r w:rsidRPr="00307C3E">
        <w:rPr>
          <w:rFonts w:eastAsia="Times New Roman"/>
          <w:szCs w:val="24"/>
          <w:lang w:eastAsia="ru-RU"/>
        </w:rPr>
        <w:t>.</w:t>
      </w:r>
    </w:p>
    <w:p w14:paraId="68F4D777" w14:textId="77777777" w:rsidR="00972DD8" w:rsidRDefault="00972DD8" w:rsidP="00972DD8">
      <w:pPr>
        <w:rPr>
          <w:rFonts w:eastAsia="Times New Roman"/>
          <w:szCs w:val="24"/>
          <w:lang w:eastAsia="ru-RU"/>
        </w:rPr>
      </w:pPr>
      <w:r w:rsidRPr="00A4634E">
        <w:rPr>
          <w:rFonts w:eastAsia="Times New Roman"/>
          <w:szCs w:val="24"/>
          <w:lang w:eastAsia="ru-RU"/>
        </w:rPr>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14:paraId="13FAE413" w14:textId="77777777" w:rsidR="00972DD8" w:rsidRDefault="00972DD8" w:rsidP="0010608C">
      <w:pPr>
        <w:numPr>
          <w:ilvl w:val="0"/>
          <w:numId w:val="31"/>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1B0C5956" w14:textId="77777777" w:rsidR="00972DD8" w:rsidRDefault="00972DD8" w:rsidP="0010608C">
      <w:pPr>
        <w:pStyle w:val="afe"/>
        <w:numPr>
          <w:ilvl w:val="0"/>
          <w:numId w:val="31"/>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43CC0711" w14:textId="77777777" w:rsidR="00972DD8" w:rsidRPr="00A4634E" w:rsidRDefault="00972DD8" w:rsidP="0010608C">
      <w:pPr>
        <w:pStyle w:val="afe"/>
        <w:numPr>
          <w:ilvl w:val="0"/>
          <w:numId w:val="31"/>
        </w:numPr>
        <w:ind w:left="1134"/>
        <w:rPr>
          <w:rFonts w:eastAsia="Times New Roman"/>
          <w:szCs w:val="24"/>
          <w:lang w:eastAsia="ru-RU"/>
        </w:rPr>
      </w:pPr>
      <w:r w:rsidRPr="00A4634E">
        <w:rPr>
          <w:rFonts w:eastAsia="Times New Roman"/>
          <w:szCs w:val="24"/>
          <w:lang w:eastAsia="ru-RU"/>
        </w:rPr>
        <w:t>Дипиридамол 25-75 мг/сут.</w:t>
      </w:r>
    </w:p>
    <w:p w14:paraId="0537F451" w14:textId="77777777" w:rsidR="00972DD8" w:rsidRDefault="00972DD8" w:rsidP="0010608C">
      <w:pPr>
        <w:numPr>
          <w:ilvl w:val="0"/>
          <w:numId w:val="31"/>
        </w:numPr>
        <w:ind w:left="1134"/>
        <w:rPr>
          <w:rFonts w:eastAsia="Times New Roman"/>
          <w:szCs w:val="24"/>
          <w:lang w:eastAsia="ru-RU"/>
        </w:rPr>
      </w:pPr>
      <w:r>
        <w:rPr>
          <w:rFonts w:eastAsia="Times New Roman"/>
          <w:szCs w:val="24"/>
          <w:lang w:eastAsia="ru-RU"/>
        </w:rPr>
        <w:t>Пентоксифиллин 0,1 х 3 раза в день; или 400 мг 2-3раза в день.</w:t>
      </w:r>
    </w:p>
    <w:p w14:paraId="4EA4726F" w14:textId="77777777" w:rsidR="00972DD8" w:rsidRPr="003A104D" w:rsidRDefault="00972DD8" w:rsidP="0010608C">
      <w:pPr>
        <w:pStyle w:val="afe"/>
        <w:numPr>
          <w:ilvl w:val="0"/>
          <w:numId w:val="31"/>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15C6F035" w14:textId="77777777" w:rsidR="00972DD8" w:rsidRPr="00A4634E" w:rsidRDefault="00972DD8" w:rsidP="0010608C">
      <w:pPr>
        <w:pStyle w:val="afe"/>
        <w:numPr>
          <w:ilvl w:val="0"/>
          <w:numId w:val="31"/>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0BF9D99A" w14:textId="4F13D710" w:rsidR="00972DD8" w:rsidRPr="003A104D" w:rsidRDefault="00972DD8" w:rsidP="0010608C">
      <w:pPr>
        <w:pStyle w:val="afe"/>
        <w:numPr>
          <w:ilvl w:val="0"/>
          <w:numId w:val="31"/>
        </w:numPr>
        <w:spacing w:after="200"/>
        <w:ind w:left="1134"/>
      </w:pPr>
      <w:r w:rsidRPr="00972DD8">
        <w:rPr>
          <w:szCs w:val="24"/>
        </w:rPr>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0B1DB334" w14:textId="77777777" w:rsidR="00972DD8" w:rsidRDefault="00972DD8" w:rsidP="0010608C">
      <w:pPr>
        <w:pStyle w:val="afe"/>
        <w:numPr>
          <w:ilvl w:val="0"/>
          <w:numId w:val="31"/>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0D708598" w14:textId="2D741F97" w:rsidR="00972DD8" w:rsidRDefault="00972DD8" w:rsidP="00972DD8">
      <w:pPr>
        <w:rPr>
          <w:rFonts w:eastAsia="Times New Roman"/>
          <w:szCs w:val="24"/>
          <w:lang w:eastAsia="ru-RU"/>
        </w:rPr>
      </w:pPr>
      <w:r w:rsidRPr="006F5CEC">
        <w:rPr>
          <w:rFonts w:eastAsia="Times New Roman"/>
          <w:szCs w:val="24"/>
          <w:lang w:eastAsia="ru-RU"/>
        </w:rPr>
        <w:t>4)  Вазопротекторная терапия</w:t>
      </w:r>
      <w:r>
        <w:rPr>
          <w:rFonts w:eastAsia="Times New Roman"/>
          <w:szCs w:val="24"/>
          <w:lang w:eastAsia="ru-RU"/>
        </w:rPr>
        <w:t xml:space="preserve">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fldChar w:fldCharType="separate"/>
      </w:r>
      <w:r w:rsidR="00D2308B" w:rsidRPr="00D2308B">
        <w:rPr>
          <w:noProof/>
        </w:rPr>
        <w:t>[39]</w:t>
      </w:r>
      <w:r>
        <w:fldChar w:fldCharType="end"/>
      </w:r>
      <w:r w:rsidRPr="006F5CEC">
        <w:rPr>
          <w:rFonts w:eastAsia="Times New Roman"/>
          <w:szCs w:val="24"/>
          <w:lang w:eastAsia="ru-RU"/>
        </w:rPr>
        <w:t>:</w:t>
      </w:r>
    </w:p>
    <w:p w14:paraId="30C1D86F" w14:textId="77777777" w:rsidR="00972DD8" w:rsidRDefault="00972DD8" w:rsidP="0010608C">
      <w:pPr>
        <w:pStyle w:val="afe"/>
        <w:numPr>
          <w:ilvl w:val="0"/>
          <w:numId w:val="35"/>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1798E75A" w14:textId="77777777" w:rsidR="00972DD8" w:rsidRDefault="00972DD8" w:rsidP="0010608C">
      <w:pPr>
        <w:pStyle w:val="afe"/>
        <w:numPr>
          <w:ilvl w:val="0"/>
          <w:numId w:val="35"/>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5FF0370B" w14:textId="77777777" w:rsidR="00972DD8" w:rsidRPr="00440427" w:rsidRDefault="00972DD8" w:rsidP="0010608C">
      <w:pPr>
        <w:pStyle w:val="afe"/>
        <w:numPr>
          <w:ilvl w:val="0"/>
          <w:numId w:val="35"/>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1D7C888D" w14:textId="77777777" w:rsidR="00972DD8" w:rsidRDefault="00972DD8" w:rsidP="00972DD8">
      <w:pPr>
        <w:rPr>
          <w:rFonts w:eastAsia="Times New Roman"/>
          <w:szCs w:val="24"/>
          <w:u w:val="single"/>
          <w:lang w:eastAsia="ru-RU"/>
        </w:rPr>
      </w:pPr>
    </w:p>
    <w:p w14:paraId="4D8F3DBF" w14:textId="55F49E41" w:rsidR="00972DD8" w:rsidRDefault="00972DD8" w:rsidP="00972DD8">
      <w:pPr>
        <w:rPr>
          <w:rFonts w:eastAsia="Times New Roman"/>
          <w:szCs w:val="24"/>
          <w:lang w:eastAsia="ru-RU"/>
        </w:rPr>
      </w:pPr>
      <w:r w:rsidRPr="00440427">
        <w:rPr>
          <w:rFonts w:eastAsia="Times New Roman"/>
          <w:szCs w:val="24"/>
          <w:lang w:eastAsia="ru-RU"/>
        </w:rPr>
        <w:t>5) Коррекция тромбофилических состояний</w:t>
      </w:r>
      <w:r>
        <w:rPr>
          <w:rFonts w:eastAsia="Times New Roman"/>
          <w:szCs w:val="24"/>
          <w:lang w:eastAsia="ru-RU"/>
        </w:rPr>
        <w:t xml:space="preserve">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fldChar w:fldCharType="separate"/>
      </w:r>
      <w:r w:rsidR="00D2308B" w:rsidRPr="00D2308B">
        <w:rPr>
          <w:noProof/>
        </w:rPr>
        <w:t>[39]</w:t>
      </w:r>
      <w:r>
        <w:fldChar w:fldCharType="end"/>
      </w:r>
      <w:r w:rsidRPr="00440427">
        <w:rPr>
          <w:rFonts w:eastAsia="Times New Roman"/>
          <w:szCs w:val="24"/>
          <w:lang w:eastAsia="ru-RU"/>
        </w:rPr>
        <w:t>:</w:t>
      </w:r>
    </w:p>
    <w:p w14:paraId="0B40AEE4" w14:textId="77777777" w:rsidR="00972DD8" w:rsidRDefault="00972DD8" w:rsidP="0010608C">
      <w:pPr>
        <w:pStyle w:val="afe"/>
        <w:numPr>
          <w:ilvl w:val="0"/>
          <w:numId w:val="37"/>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4B8226E3" w14:textId="77777777" w:rsidR="00972DD8" w:rsidRPr="00B54A88" w:rsidRDefault="00972DD8" w:rsidP="0010608C">
      <w:pPr>
        <w:pStyle w:val="afe"/>
        <w:numPr>
          <w:ilvl w:val="0"/>
          <w:numId w:val="37"/>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5B1AA5EF" w14:textId="77777777" w:rsidR="00972DD8" w:rsidRPr="00B54A88" w:rsidRDefault="00972DD8" w:rsidP="0010608C">
      <w:pPr>
        <w:pStyle w:val="afe"/>
        <w:numPr>
          <w:ilvl w:val="0"/>
          <w:numId w:val="36"/>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285CA901" w14:textId="77777777" w:rsidR="00972DD8" w:rsidRDefault="00972DD8" w:rsidP="0010608C">
      <w:pPr>
        <w:pStyle w:val="afe"/>
        <w:numPr>
          <w:ilvl w:val="0"/>
          <w:numId w:val="36"/>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05CC436A" w14:textId="77777777" w:rsidR="00972DD8" w:rsidRDefault="00972DD8" w:rsidP="0010608C">
      <w:pPr>
        <w:pStyle w:val="afe"/>
        <w:numPr>
          <w:ilvl w:val="0"/>
          <w:numId w:val="36"/>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0842E7E4" w14:textId="77777777" w:rsidR="00972DD8" w:rsidRDefault="00972DD8" w:rsidP="0010608C">
      <w:pPr>
        <w:pStyle w:val="afe"/>
        <w:numPr>
          <w:ilvl w:val="0"/>
          <w:numId w:val="36"/>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09C6DA04" w14:textId="77777777" w:rsidR="00972DD8" w:rsidRPr="00B54A88" w:rsidRDefault="00972DD8" w:rsidP="0010608C">
      <w:pPr>
        <w:pStyle w:val="afe"/>
        <w:numPr>
          <w:ilvl w:val="0"/>
          <w:numId w:val="36"/>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2CA68A2B" w14:textId="77777777" w:rsidR="00972DD8" w:rsidRDefault="00972DD8" w:rsidP="00972DD8">
      <w:pPr>
        <w:rPr>
          <w:rFonts w:eastAsia="Times New Roman"/>
          <w:szCs w:val="24"/>
          <w:lang w:eastAsia="ru-RU"/>
        </w:rPr>
      </w:pPr>
    </w:p>
    <w:p w14:paraId="0C0F6EBD" w14:textId="77777777" w:rsidR="00972DD8" w:rsidRDefault="00972DD8" w:rsidP="00972DD8">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14:paraId="4717F757" w14:textId="477E7132" w:rsidR="00972DD8" w:rsidRDefault="00972DD8" w:rsidP="00972DD8">
      <w:pPr>
        <w:widowControl w:val="0"/>
        <w:rPr>
          <w:szCs w:val="24"/>
        </w:rPr>
      </w:pPr>
      <w:r w:rsidRPr="00482DE7">
        <w:rPr>
          <w:rFonts w:eastAsia="Times New Roman"/>
          <w:szCs w:val="24"/>
          <w:lang w:eastAsia="ru-RU"/>
        </w:rPr>
        <w:t>1)  Кава-фильтр</w:t>
      </w:r>
      <w:r>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fldChar w:fldCharType="separate"/>
      </w:r>
      <w:r w:rsidR="00D2308B" w:rsidRPr="00D2308B">
        <w:rPr>
          <w:noProof/>
        </w:rPr>
        <w:t>[39]</w:t>
      </w:r>
      <w:r>
        <w:fldChar w:fldCharType="end"/>
      </w:r>
      <w:r>
        <w:rPr>
          <w:rFonts w:eastAsia="Times New Roman"/>
          <w:szCs w:val="24"/>
          <w:lang w:eastAsia="ru-RU"/>
        </w:rPr>
        <w:t>.</w:t>
      </w:r>
      <w:r>
        <w:rPr>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7D78A4A9" w14:textId="77777777" w:rsidR="00972DD8" w:rsidRPr="005650C3" w:rsidRDefault="00972DD8" w:rsidP="0010608C">
      <w:pPr>
        <w:pStyle w:val="afe"/>
        <w:numPr>
          <w:ilvl w:val="0"/>
          <w:numId w:val="36"/>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1851E25B" w14:textId="77777777" w:rsidR="00972DD8" w:rsidRPr="005650C3" w:rsidRDefault="00972DD8" w:rsidP="0010608C">
      <w:pPr>
        <w:pStyle w:val="afe"/>
        <w:numPr>
          <w:ilvl w:val="0"/>
          <w:numId w:val="36"/>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18657362" w14:textId="77777777" w:rsidR="00972DD8" w:rsidRPr="005650C3" w:rsidRDefault="00972DD8" w:rsidP="0010608C">
      <w:pPr>
        <w:pStyle w:val="afe"/>
        <w:numPr>
          <w:ilvl w:val="0"/>
          <w:numId w:val="36"/>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07084488" w14:textId="77777777" w:rsidR="00972DD8" w:rsidRPr="005650C3" w:rsidRDefault="00972DD8" w:rsidP="0010608C">
      <w:pPr>
        <w:pStyle w:val="afe"/>
        <w:numPr>
          <w:ilvl w:val="0"/>
          <w:numId w:val="36"/>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6339C549" w14:textId="77777777" w:rsidR="00972DD8" w:rsidRPr="005650C3" w:rsidRDefault="00972DD8" w:rsidP="0010608C">
      <w:pPr>
        <w:pStyle w:val="afe"/>
        <w:numPr>
          <w:ilvl w:val="0"/>
          <w:numId w:val="36"/>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3A525DFB" w14:textId="77777777" w:rsidR="00972DD8" w:rsidRPr="00A13E2A" w:rsidRDefault="00972DD8" w:rsidP="00972DD8">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14:paraId="04EC4592" w14:textId="77777777" w:rsidR="00972DD8" w:rsidRDefault="00972DD8" w:rsidP="00972DD8">
      <w:pPr>
        <w:ind w:left="1459"/>
        <w:rPr>
          <w:rFonts w:eastAsia="Times New Roman"/>
          <w:szCs w:val="24"/>
          <w:lang w:eastAsia="ru-RU"/>
        </w:rPr>
      </w:pPr>
    </w:p>
    <w:p w14:paraId="7735AE47" w14:textId="493CC115" w:rsidR="00972DD8" w:rsidRDefault="00972DD8" w:rsidP="00972DD8">
      <w:pPr>
        <w:rPr>
          <w:rFonts w:eastAsia="Times New Roman"/>
          <w:szCs w:val="24"/>
          <w:lang w:eastAsia="ru-RU"/>
        </w:rPr>
      </w:pPr>
      <w:r w:rsidRPr="00482DE7">
        <w:rPr>
          <w:rFonts w:eastAsia="Times New Roman"/>
          <w:szCs w:val="24"/>
          <w:lang w:eastAsia="ru-RU"/>
        </w:rPr>
        <w:t>2) Эндоваскулярная тромбоэкстракция</w:t>
      </w:r>
      <w:r>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4C3BA5">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fldChar w:fldCharType="separate"/>
      </w:r>
      <w:r w:rsidR="00D2308B" w:rsidRPr="00D2308B">
        <w:rPr>
          <w:noProof/>
        </w:rPr>
        <w:t>[39]</w:t>
      </w:r>
      <w:r>
        <w:fldChar w:fldCharType="end"/>
      </w:r>
      <w:r>
        <w:rPr>
          <w:rFonts w:eastAsia="Times New Roman"/>
          <w:szCs w:val="24"/>
          <w:lang w:eastAsia="ru-RU"/>
        </w:rPr>
        <w:t xml:space="preserve">. При необходимости устанавливаются различные сосудистые стенты. </w:t>
      </w:r>
    </w:p>
    <w:p w14:paraId="616BDB7E" w14:textId="77777777" w:rsidR="00972DD8" w:rsidRDefault="00972DD8" w:rsidP="00972DD8">
      <w:pPr>
        <w:ind w:left="708" w:firstLine="708"/>
        <w:rPr>
          <w:rFonts w:eastAsia="Times New Roman"/>
          <w:szCs w:val="24"/>
          <w:lang w:eastAsia="ru-RU"/>
        </w:rPr>
      </w:pPr>
    </w:p>
    <w:p w14:paraId="01D05ACD" w14:textId="77777777" w:rsidR="00972DD8" w:rsidRDefault="00972DD8" w:rsidP="00972DD8">
      <w:pPr>
        <w:rPr>
          <w:rFonts w:eastAsia="Times New Roman"/>
          <w:szCs w:val="24"/>
          <w:lang w:eastAsia="ru-RU"/>
        </w:rPr>
      </w:pPr>
      <w:r w:rsidRPr="00482DE7">
        <w:rPr>
          <w:rFonts w:eastAsia="Times New Roman"/>
          <w:szCs w:val="24"/>
          <w:lang w:eastAsia="ru-RU"/>
        </w:rPr>
        <w:t>3) Плазмаферез (ПФ)</w:t>
      </w:r>
      <w:r>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31381EC6" w14:textId="77777777" w:rsidR="00972DD8" w:rsidRDefault="00972DD8" w:rsidP="00972DD8">
      <w:pPr>
        <w:ind w:left="1429"/>
        <w:rPr>
          <w:rFonts w:eastAsia="Times New Roman"/>
          <w:szCs w:val="24"/>
          <w:lang w:eastAsia="ru-RU"/>
        </w:rPr>
      </w:pPr>
    </w:p>
    <w:p w14:paraId="51016387" w14:textId="77777777" w:rsidR="00972DD8" w:rsidRPr="00111FC7" w:rsidRDefault="00972DD8" w:rsidP="00972DD8">
      <w:pPr>
        <w:ind w:firstLine="708"/>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14:paraId="3D541B78" w14:textId="77777777" w:rsidR="00972DD8" w:rsidRPr="00A13E2A" w:rsidRDefault="00972DD8" w:rsidP="00972DD8">
      <w:pPr>
        <w:contextualSpacing/>
        <w:rPr>
          <w:rFonts w:eastAsia="Times New Roman"/>
          <w:b/>
          <w:szCs w:val="24"/>
          <w:lang w:eastAsia="ru-RU"/>
        </w:rPr>
      </w:pPr>
      <w:r w:rsidRPr="00A13E2A">
        <w:rPr>
          <w:rFonts w:eastAsia="Times New Roman"/>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5EAE93DF" w14:textId="77777777" w:rsidR="00972DD8" w:rsidRPr="00A13E2A" w:rsidRDefault="00972DD8" w:rsidP="00972DD8">
      <w:pPr>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6A6BC493" w14:textId="77777777" w:rsidR="00972DD8" w:rsidRPr="00A13E2A" w:rsidRDefault="00972DD8" w:rsidP="00972DD8">
      <w:pPr>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43613131" w14:textId="77777777" w:rsidR="00972DD8" w:rsidRDefault="00972DD8" w:rsidP="00972DD8">
      <w:pPr>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02A8ECF6" w14:textId="3B5861F6" w:rsidR="00972DD8" w:rsidRDefault="00972DD8" w:rsidP="00972DD8">
      <w:pPr>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48B2F867" w14:textId="14F05FB0" w:rsidR="00087712" w:rsidRDefault="00087712" w:rsidP="00972DD8">
      <w:pPr>
        <w:rPr>
          <w:szCs w:val="24"/>
        </w:rPr>
      </w:pPr>
    </w:p>
    <w:p w14:paraId="7C7C9665" w14:textId="653D864D" w:rsidR="00116AF3" w:rsidRDefault="00116AF3" w:rsidP="00116AF3">
      <w:pPr>
        <w:pStyle w:val="2"/>
        <w:spacing w:before="0"/>
      </w:pPr>
      <w:bookmarkStart w:id="78" w:name="_Toc65770417"/>
      <w:bookmarkStart w:id="79" w:name="_Toc66097844"/>
      <w:bookmarkStart w:id="80" w:name="_Toc66184331"/>
      <w:r w:rsidRPr="000322E4">
        <w:t>7.</w:t>
      </w:r>
      <w:r w:rsidR="00F5021D">
        <w:t>7</w:t>
      </w:r>
      <w:r>
        <w:t xml:space="preserve"> </w:t>
      </w:r>
      <w:bookmarkStart w:id="81" w:name="_Toc57985408"/>
      <w:bookmarkStart w:id="82" w:name="_Toc64295959"/>
      <w:r w:rsidRPr="00761653">
        <w:t xml:space="preserve">Диагностика и лечение </w:t>
      </w:r>
      <w:r>
        <w:t xml:space="preserve">бактериальных </w:t>
      </w:r>
      <w:r w:rsidRPr="00761653">
        <w:t>инфекционных осложнений</w:t>
      </w:r>
      <w:bookmarkEnd w:id="78"/>
      <w:bookmarkEnd w:id="79"/>
      <w:bookmarkEnd w:id="80"/>
      <w:bookmarkEnd w:id="81"/>
      <w:bookmarkEnd w:id="82"/>
    </w:p>
    <w:p w14:paraId="52A294D4" w14:textId="1C3B5C52" w:rsidR="00116AF3" w:rsidRDefault="00116AF3" w:rsidP="00116AF3">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9D41F9">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44,45]","plainTextFormattedCitation":"[44,45]","previouslyFormattedCitation":"[44,45]"},"properties":{"noteIndex":0},"schema":"https://github.com/citation-style-language/schema/raw/master/csl-citation.json"}</w:instrText>
      </w:r>
      <w:r>
        <w:fldChar w:fldCharType="separate"/>
      </w:r>
      <w:r w:rsidR="004C3BA5" w:rsidRPr="004C3BA5">
        <w:rPr>
          <w:noProof/>
        </w:rPr>
        <w:t>[44,45]</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423477D6" w14:textId="77777777" w:rsidR="00116AF3" w:rsidRPr="00761653" w:rsidRDefault="00116AF3" w:rsidP="00116AF3">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71E61904" w14:textId="77777777" w:rsidR="00116AF3" w:rsidRDefault="00116AF3" w:rsidP="00116AF3">
      <w:pPr>
        <w:widowControl w:val="0"/>
        <w:autoSpaceDE w:val="0"/>
        <w:autoSpaceDN w:val="0"/>
        <w:adjustRightInd w:val="0"/>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235AAB36" w14:textId="77777777" w:rsidR="00116AF3" w:rsidRDefault="00116AF3" w:rsidP="00116AF3">
      <w:pPr>
        <w:widowControl w:val="0"/>
        <w:autoSpaceDE w:val="0"/>
        <w:autoSpaceDN w:val="0"/>
        <w:adjustRightInd w:val="0"/>
        <w:ind w:right="49"/>
        <w:contextualSpacing/>
        <w:rPr>
          <w:b/>
        </w:rPr>
      </w:pPr>
    </w:p>
    <w:p w14:paraId="6866FABA" w14:textId="77777777" w:rsidR="00116AF3" w:rsidRPr="005A451C" w:rsidRDefault="00116AF3" w:rsidP="00116AF3">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51AD8FAE" w14:textId="204D6E20" w:rsidR="00116AF3" w:rsidRPr="00761653" w:rsidRDefault="00116AF3" w:rsidP="00116AF3">
      <w:pPr>
        <w:widowControl w:val="0"/>
        <w:autoSpaceDE w:val="0"/>
        <w:autoSpaceDN w:val="0"/>
        <w:adjustRightInd w:val="0"/>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9D41F9">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44]","plainTextFormattedCitation":"[44]","previouslyFormattedCitation":"[44]"},"properties":{"noteIndex":0},"schema":"https://github.com/citation-style-language/schema/raw/master/csl-citation.json"}</w:instrText>
      </w:r>
      <w:r>
        <w:fldChar w:fldCharType="separate"/>
      </w:r>
      <w:r w:rsidR="004C3BA5" w:rsidRPr="004C3BA5">
        <w:rPr>
          <w:noProof/>
        </w:rPr>
        <w:t>[44]</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9D41F9">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6]","plainTextFormattedCitation":"[46]","previouslyFormattedCitation":"[46]"},"properties":{"noteIndex":0},"schema":"https://github.com/citation-style-language/schema/raw/master/csl-citation.json"}</w:instrText>
      </w:r>
      <w:r>
        <w:fldChar w:fldCharType="separate"/>
      </w:r>
      <w:r w:rsidR="004C3BA5" w:rsidRPr="004C3BA5">
        <w:rPr>
          <w:noProof/>
        </w:rPr>
        <w:t>[46]</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0A6DE573" w14:textId="432EE7CC" w:rsidR="00116AF3" w:rsidRPr="00761653" w:rsidRDefault="00116AF3" w:rsidP="00116AF3">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9D41F9">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47]","plainTextFormattedCitation":"[47]","previouslyFormattedCitation":"[47]"},"properties":{"noteIndex":0},"schema":"https://github.com/citation-style-language/schema/raw/master/csl-citation.json"}</w:instrText>
      </w:r>
      <w:r>
        <w:fldChar w:fldCharType="separate"/>
      </w:r>
      <w:r w:rsidR="004C3BA5" w:rsidRPr="004C3BA5">
        <w:rPr>
          <w:noProof/>
        </w:rPr>
        <w:t>[47]</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9D41F9">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6]","plainTextFormattedCitation":"[46]","previouslyFormattedCitation":"[46]"},"properties":{"noteIndex":0},"schema":"https://github.com/citation-style-language/schema/raw/master/csl-citation.json"}</w:instrText>
      </w:r>
      <w:r>
        <w:rPr>
          <w:i/>
          <w:iCs/>
        </w:rPr>
        <w:fldChar w:fldCharType="separate"/>
      </w:r>
      <w:r w:rsidR="004C3BA5" w:rsidRPr="004C3BA5">
        <w:rPr>
          <w:iCs/>
          <w:noProof/>
        </w:rPr>
        <w:t>[46]</w:t>
      </w:r>
      <w:r>
        <w:rPr>
          <w:i/>
          <w:iCs/>
        </w:rPr>
        <w:fldChar w:fldCharType="end"/>
      </w:r>
      <w:r w:rsidRPr="00761653">
        <w:t>.</w:t>
      </w:r>
    </w:p>
    <w:p w14:paraId="35081B16" w14:textId="77777777" w:rsidR="00116AF3" w:rsidRDefault="00116AF3" w:rsidP="00116AF3">
      <w:pPr>
        <w:widowControl w:val="0"/>
        <w:autoSpaceDE w:val="0"/>
        <w:autoSpaceDN w:val="0"/>
        <w:adjustRightInd w:val="0"/>
        <w:ind w:right="49"/>
        <w:contextualSpacing/>
        <w:rPr>
          <w:b/>
        </w:rPr>
      </w:pPr>
    </w:p>
    <w:p w14:paraId="1303D836" w14:textId="77777777" w:rsidR="00116AF3" w:rsidRPr="00CD4DE7" w:rsidRDefault="00116AF3" w:rsidP="00116AF3">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158A5275" w14:textId="77777777" w:rsidR="00116AF3" w:rsidRDefault="00116AF3" w:rsidP="00116AF3">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768A06E0" w14:textId="77777777" w:rsidR="00116AF3" w:rsidRDefault="00116AF3" w:rsidP="006D53E9">
      <w:pPr>
        <w:pStyle w:val="afe"/>
        <w:widowControl w:val="0"/>
        <w:numPr>
          <w:ilvl w:val="0"/>
          <w:numId w:val="43"/>
        </w:numPr>
        <w:autoSpaceDE w:val="0"/>
        <w:autoSpaceDN w:val="0"/>
        <w:adjustRightInd w:val="0"/>
        <w:ind w:right="49"/>
      </w:pPr>
      <w:r w:rsidRPr="00940E71">
        <w:t xml:space="preserve">скудность </w:t>
      </w:r>
      <w:r>
        <w:t xml:space="preserve">клинических проявлений; </w:t>
      </w:r>
    </w:p>
    <w:p w14:paraId="2836BE4E" w14:textId="77777777" w:rsidR="00116AF3" w:rsidRDefault="00116AF3" w:rsidP="006D53E9">
      <w:pPr>
        <w:pStyle w:val="afe"/>
        <w:widowControl w:val="0"/>
        <w:numPr>
          <w:ilvl w:val="0"/>
          <w:numId w:val="43"/>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572F84C9" w14:textId="77777777" w:rsidR="00116AF3" w:rsidRPr="00940E71" w:rsidRDefault="00116AF3" w:rsidP="006D53E9">
      <w:pPr>
        <w:pStyle w:val="afe"/>
        <w:widowControl w:val="0"/>
        <w:numPr>
          <w:ilvl w:val="0"/>
          <w:numId w:val="43"/>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5505F3AD" w14:textId="77777777" w:rsidR="00116AF3" w:rsidRPr="00761653" w:rsidRDefault="00116AF3" w:rsidP="00116AF3">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606219D3" w14:textId="77777777" w:rsidR="00116AF3" w:rsidRPr="00761653" w:rsidRDefault="00116AF3" w:rsidP="00116AF3">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2E8595A9" w14:textId="77777777" w:rsidR="00116AF3" w:rsidRDefault="00116AF3" w:rsidP="00116AF3">
      <w:pPr>
        <w:widowControl w:val="0"/>
        <w:autoSpaceDE w:val="0"/>
        <w:autoSpaceDN w:val="0"/>
        <w:adjustRightInd w:val="0"/>
        <w:ind w:right="49"/>
        <w:contextualSpacing/>
        <w:rPr>
          <w:b/>
        </w:rPr>
      </w:pPr>
    </w:p>
    <w:p w14:paraId="55CB3E59" w14:textId="77777777" w:rsidR="00116AF3" w:rsidRPr="00CD4DE7" w:rsidRDefault="00116AF3" w:rsidP="00116AF3">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7123C0E2" w14:textId="77777777" w:rsidR="00116AF3" w:rsidRPr="0076198F" w:rsidRDefault="00116AF3" w:rsidP="00116AF3">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03AB952B" w14:textId="77777777" w:rsidR="00116AF3" w:rsidRPr="0076198F" w:rsidRDefault="00116AF3" w:rsidP="00116AF3">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688637DC" w14:textId="77777777" w:rsidR="00116AF3" w:rsidRPr="0076198F" w:rsidRDefault="00116AF3" w:rsidP="00116AF3">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0019D754" w14:textId="77777777" w:rsidR="00116AF3" w:rsidRPr="0076198F" w:rsidRDefault="00116AF3" w:rsidP="006D53E9">
      <w:pPr>
        <w:pStyle w:val="afe"/>
        <w:numPr>
          <w:ilvl w:val="0"/>
          <w:numId w:val="54"/>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7A667446" w14:textId="77777777" w:rsidR="00116AF3" w:rsidRPr="0076198F" w:rsidRDefault="00116AF3" w:rsidP="006D53E9">
      <w:pPr>
        <w:pStyle w:val="afe"/>
        <w:numPr>
          <w:ilvl w:val="0"/>
          <w:numId w:val="54"/>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47879B90" w14:textId="77777777" w:rsidR="00116AF3" w:rsidRPr="0076198F" w:rsidRDefault="00116AF3" w:rsidP="006D53E9">
      <w:pPr>
        <w:pStyle w:val="afe"/>
        <w:numPr>
          <w:ilvl w:val="0"/>
          <w:numId w:val="54"/>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3867CDC9" w14:textId="77777777" w:rsidR="00116AF3" w:rsidRPr="0076198F" w:rsidRDefault="00116AF3" w:rsidP="006D53E9">
      <w:pPr>
        <w:pStyle w:val="afe"/>
        <w:numPr>
          <w:ilvl w:val="0"/>
          <w:numId w:val="54"/>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014E7622" w14:textId="77777777" w:rsidR="00116AF3" w:rsidRPr="0076198F" w:rsidRDefault="00116AF3" w:rsidP="006D53E9">
      <w:pPr>
        <w:pStyle w:val="afe"/>
        <w:numPr>
          <w:ilvl w:val="0"/>
          <w:numId w:val="54"/>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3A16AF39" w14:textId="77777777" w:rsidR="00116AF3" w:rsidRPr="0076198F" w:rsidRDefault="00116AF3" w:rsidP="006D53E9">
      <w:pPr>
        <w:pStyle w:val="afe"/>
        <w:numPr>
          <w:ilvl w:val="0"/>
          <w:numId w:val="54"/>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134CF261" w14:textId="77777777" w:rsidR="00116AF3" w:rsidRDefault="00116AF3" w:rsidP="00116AF3">
      <w:pPr>
        <w:widowControl w:val="0"/>
        <w:autoSpaceDE w:val="0"/>
        <w:autoSpaceDN w:val="0"/>
        <w:adjustRightInd w:val="0"/>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09FB3BEC" w14:textId="77777777" w:rsidR="00116AF3" w:rsidRPr="00761653" w:rsidRDefault="00116AF3" w:rsidP="00116AF3">
      <w:pPr>
        <w:widowControl w:val="0"/>
        <w:autoSpaceDE w:val="0"/>
        <w:autoSpaceDN w:val="0"/>
        <w:adjustRightInd w:val="0"/>
        <w:ind w:right="4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0636878F" w14:textId="77777777" w:rsidR="00116AF3" w:rsidRPr="00761653" w:rsidRDefault="00116AF3" w:rsidP="00116AF3">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74FB1C9D" w14:textId="77777777" w:rsidR="00116AF3" w:rsidRPr="00761653" w:rsidRDefault="00116AF3" w:rsidP="00116AF3">
      <w:pPr>
        <w:widowControl w:val="0"/>
        <w:tabs>
          <w:tab w:val="left" w:pos="0"/>
        </w:tabs>
        <w:autoSpaceDE w:val="0"/>
        <w:autoSpaceDN w:val="0"/>
        <w:adjustRightInd w:val="0"/>
        <w:ind w:right="4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60859E8E" w14:textId="77777777" w:rsidR="00116AF3" w:rsidRPr="00761653" w:rsidRDefault="00116AF3" w:rsidP="00116AF3">
      <w:pPr>
        <w:widowControl w:val="0"/>
        <w:autoSpaceDE w:val="0"/>
        <w:autoSpaceDN w:val="0"/>
        <w:adjustRightInd w:val="0"/>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0120A09B" w14:textId="77777777" w:rsidR="00116AF3" w:rsidRPr="00C73751" w:rsidRDefault="00116AF3" w:rsidP="00116AF3">
      <w:pPr>
        <w:widowControl w:val="0"/>
        <w:autoSpaceDE w:val="0"/>
        <w:autoSpaceDN w:val="0"/>
        <w:adjustRightInd w:val="0"/>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5BBE06D1" w14:textId="77777777" w:rsidR="00116AF3" w:rsidRPr="00761653" w:rsidRDefault="00116AF3" w:rsidP="00116AF3">
      <w:pPr>
        <w:widowControl w:val="0"/>
        <w:autoSpaceDE w:val="0"/>
        <w:autoSpaceDN w:val="0"/>
        <w:adjustRightInd w:val="0"/>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241855B9" w14:textId="77777777" w:rsidR="00116AF3" w:rsidRPr="00761653" w:rsidRDefault="00116AF3" w:rsidP="00116AF3">
      <w:pPr>
        <w:widowControl w:val="0"/>
        <w:autoSpaceDE w:val="0"/>
        <w:autoSpaceDN w:val="0"/>
        <w:adjustRightInd w:val="0"/>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549D5852" w14:textId="77777777" w:rsidR="00116AF3" w:rsidRPr="00761653" w:rsidRDefault="00116AF3" w:rsidP="00116AF3">
      <w:pPr>
        <w:widowControl w:val="0"/>
        <w:autoSpaceDE w:val="0"/>
        <w:autoSpaceDN w:val="0"/>
        <w:adjustRightInd w:val="0"/>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335231E2" w14:textId="77777777" w:rsidR="00116AF3" w:rsidRDefault="00116AF3" w:rsidP="00116AF3">
      <w:pPr>
        <w:widowControl w:val="0"/>
        <w:autoSpaceDE w:val="0"/>
        <w:autoSpaceDN w:val="0"/>
        <w:adjustRightInd w:val="0"/>
        <w:ind w:right="49"/>
        <w:contextualSpacing/>
      </w:pPr>
      <w:r w:rsidRPr="00761653">
        <w:t xml:space="preserve">Исследование </w:t>
      </w:r>
      <w:r>
        <w:t>показано:</w:t>
      </w:r>
      <w:r w:rsidRPr="00761653">
        <w:t xml:space="preserve"> </w:t>
      </w:r>
    </w:p>
    <w:p w14:paraId="73507ABF" w14:textId="77777777" w:rsidR="00116AF3" w:rsidRPr="00C73751" w:rsidRDefault="00116AF3" w:rsidP="006D53E9">
      <w:pPr>
        <w:pStyle w:val="afe"/>
        <w:widowControl w:val="0"/>
        <w:numPr>
          <w:ilvl w:val="0"/>
          <w:numId w:val="44"/>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7181F4CF" w14:textId="77777777" w:rsidR="00116AF3" w:rsidRDefault="00116AF3" w:rsidP="006D53E9">
      <w:pPr>
        <w:pStyle w:val="afe"/>
        <w:widowControl w:val="0"/>
        <w:numPr>
          <w:ilvl w:val="0"/>
          <w:numId w:val="44"/>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21999A1E" w14:textId="77777777" w:rsidR="00116AF3" w:rsidRDefault="00116AF3" w:rsidP="006D53E9">
      <w:pPr>
        <w:pStyle w:val="afe"/>
        <w:widowControl w:val="0"/>
        <w:numPr>
          <w:ilvl w:val="0"/>
          <w:numId w:val="44"/>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1CBA408D" w14:textId="77777777" w:rsidR="00116AF3" w:rsidRPr="00CB604C" w:rsidRDefault="00116AF3" w:rsidP="00116AF3">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304B17EC" w14:textId="77777777" w:rsidR="00116AF3" w:rsidRDefault="00116AF3" w:rsidP="00116AF3">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4BE18323" w14:textId="77777777" w:rsidR="00116AF3" w:rsidRDefault="00116AF3" w:rsidP="006D53E9">
      <w:pPr>
        <w:pStyle w:val="afe"/>
        <w:widowControl w:val="0"/>
        <w:numPr>
          <w:ilvl w:val="0"/>
          <w:numId w:val="45"/>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2570BDB8" w14:textId="77777777" w:rsidR="00116AF3" w:rsidRPr="00CB604C" w:rsidRDefault="00116AF3" w:rsidP="006D53E9">
      <w:pPr>
        <w:pStyle w:val="afe"/>
        <w:widowControl w:val="0"/>
        <w:numPr>
          <w:ilvl w:val="0"/>
          <w:numId w:val="45"/>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712AF3D0" w14:textId="77777777" w:rsidR="00116AF3" w:rsidRPr="00761653" w:rsidRDefault="00116AF3" w:rsidP="00116AF3">
      <w:pPr>
        <w:widowControl w:val="0"/>
        <w:autoSpaceDE w:val="0"/>
        <w:autoSpaceDN w:val="0"/>
        <w:adjustRightInd w:val="0"/>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17D866B4" w14:textId="77777777" w:rsidR="00116AF3" w:rsidRPr="009F2603" w:rsidRDefault="00116AF3" w:rsidP="00116AF3">
      <w:pPr>
        <w:widowControl w:val="0"/>
        <w:autoSpaceDE w:val="0"/>
        <w:autoSpaceDN w:val="0"/>
        <w:adjustRightInd w:val="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63E8CFD8" w14:textId="77777777" w:rsidR="00116AF3" w:rsidRPr="00284D51" w:rsidRDefault="00116AF3" w:rsidP="00116AF3">
      <w:pPr>
        <w:widowControl w:val="0"/>
        <w:tabs>
          <w:tab w:val="left" w:pos="1134"/>
        </w:tabs>
        <w:autoSpaceDE w:val="0"/>
        <w:autoSpaceDN w:val="0"/>
        <w:adjustRightInd w:val="0"/>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757A841B" w14:textId="77777777" w:rsidR="00116AF3" w:rsidRPr="00284D51" w:rsidRDefault="00116AF3" w:rsidP="00116AF3">
      <w:pPr>
        <w:widowControl w:val="0"/>
        <w:autoSpaceDE w:val="0"/>
        <w:autoSpaceDN w:val="0"/>
        <w:adjustRightInd w:val="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782AFC90" w14:textId="77777777" w:rsidR="00116AF3" w:rsidRPr="00833774" w:rsidRDefault="00116AF3" w:rsidP="006D53E9">
      <w:pPr>
        <w:pStyle w:val="afe"/>
        <w:widowControl w:val="0"/>
        <w:numPr>
          <w:ilvl w:val="0"/>
          <w:numId w:val="46"/>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24280ACA" w14:textId="77777777" w:rsidR="00116AF3" w:rsidRDefault="00116AF3" w:rsidP="006D53E9">
      <w:pPr>
        <w:pStyle w:val="afe"/>
        <w:widowControl w:val="0"/>
        <w:numPr>
          <w:ilvl w:val="0"/>
          <w:numId w:val="46"/>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2F329F35" w14:textId="77777777" w:rsidR="00116AF3" w:rsidRDefault="00116AF3" w:rsidP="006D53E9">
      <w:pPr>
        <w:pStyle w:val="afe"/>
        <w:widowControl w:val="0"/>
        <w:numPr>
          <w:ilvl w:val="0"/>
          <w:numId w:val="46"/>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44127418" w14:textId="7A2F1583" w:rsidR="00116AF3" w:rsidRPr="00761653" w:rsidRDefault="00116AF3" w:rsidP="00116AF3">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9D41F9">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48]","plainTextFormattedCitation":"[48]","previouslyFormattedCitation":"[48]"},"properties":{"noteIndex":0},"schema":"https://github.com/citation-style-language/schema/raw/master/csl-citation.json"}</w:instrText>
      </w:r>
      <w:r>
        <w:fldChar w:fldCharType="separate"/>
      </w:r>
      <w:r w:rsidR="004C3BA5" w:rsidRPr="004C3BA5">
        <w:rPr>
          <w:noProof/>
        </w:rPr>
        <w:t>[48]</w:t>
      </w:r>
      <w:r>
        <w:fldChar w:fldCharType="end"/>
      </w:r>
      <w:r w:rsidRPr="00761653">
        <w:t xml:space="preserve">. </w:t>
      </w:r>
    </w:p>
    <w:p w14:paraId="12FC8D45" w14:textId="77777777" w:rsidR="00116AF3" w:rsidRPr="00284D51" w:rsidRDefault="00116AF3" w:rsidP="00116AF3">
      <w:pPr>
        <w:widowControl w:val="0"/>
        <w:autoSpaceDE w:val="0"/>
        <w:autoSpaceDN w:val="0"/>
        <w:adjustRightInd w:val="0"/>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7DC44DA7" w14:textId="77777777" w:rsidR="00116AF3" w:rsidRDefault="00116AF3" w:rsidP="006D53E9">
      <w:pPr>
        <w:pStyle w:val="afe"/>
        <w:widowControl w:val="0"/>
        <w:numPr>
          <w:ilvl w:val="0"/>
          <w:numId w:val="47"/>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6EE40BB5" w14:textId="77777777" w:rsidR="00116AF3" w:rsidRDefault="00116AF3" w:rsidP="006D53E9">
      <w:pPr>
        <w:pStyle w:val="afe"/>
        <w:widowControl w:val="0"/>
        <w:numPr>
          <w:ilvl w:val="0"/>
          <w:numId w:val="47"/>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3DA20B53" w14:textId="77777777" w:rsidR="00116AF3" w:rsidRPr="00315F82" w:rsidRDefault="00116AF3" w:rsidP="00116AF3">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0C9950A3" w14:textId="77777777" w:rsidR="00116AF3" w:rsidRPr="00284D51" w:rsidRDefault="00116AF3" w:rsidP="00116AF3">
      <w:pPr>
        <w:widowControl w:val="0"/>
        <w:autoSpaceDE w:val="0"/>
        <w:autoSpaceDN w:val="0"/>
        <w:adjustRightInd w:val="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70B73CC0" w14:textId="77777777" w:rsidR="00116AF3" w:rsidRPr="00284D51" w:rsidRDefault="00116AF3" w:rsidP="00116AF3">
      <w:pPr>
        <w:widowControl w:val="0"/>
        <w:autoSpaceDE w:val="0"/>
        <w:autoSpaceDN w:val="0"/>
        <w:adjustRightInd w:val="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40A29327" w14:textId="77777777" w:rsidR="00116AF3" w:rsidRPr="00284D51" w:rsidRDefault="00116AF3" w:rsidP="00116AF3">
      <w:pPr>
        <w:widowControl w:val="0"/>
        <w:tabs>
          <w:tab w:val="left" w:pos="0"/>
        </w:tabs>
        <w:autoSpaceDE w:val="0"/>
        <w:autoSpaceDN w:val="0"/>
        <w:adjustRightInd w:val="0"/>
        <w:contextualSpacing/>
      </w:pPr>
      <w:r w:rsidRPr="00284D51">
        <w:t xml:space="preserve">Показаниями к проведению </w:t>
      </w:r>
      <w:r w:rsidRPr="00284D51">
        <w:rPr>
          <w:i/>
          <w:iCs/>
        </w:rPr>
        <w:t>КТ/СКТ органов грудной полости являются:</w:t>
      </w:r>
    </w:p>
    <w:p w14:paraId="37F40D52" w14:textId="77777777" w:rsidR="00116AF3" w:rsidRDefault="00116AF3" w:rsidP="006D53E9">
      <w:pPr>
        <w:pStyle w:val="afe"/>
        <w:widowControl w:val="0"/>
        <w:numPr>
          <w:ilvl w:val="0"/>
          <w:numId w:val="48"/>
        </w:numPr>
        <w:tabs>
          <w:tab w:val="left" w:pos="0"/>
        </w:tabs>
        <w:autoSpaceDE w:val="0"/>
        <w:autoSpaceDN w:val="0"/>
        <w:adjustRightInd w:val="0"/>
      </w:pPr>
      <w:r w:rsidRPr="00016F8E">
        <w:t xml:space="preserve">пневмония (аускультативные признаки); </w:t>
      </w:r>
    </w:p>
    <w:p w14:paraId="28AFC793" w14:textId="77777777" w:rsidR="00116AF3" w:rsidRDefault="00116AF3" w:rsidP="006D53E9">
      <w:pPr>
        <w:pStyle w:val="afe"/>
        <w:widowControl w:val="0"/>
        <w:numPr>
          <w:ilvl w:val="0"/>
          <w:numId w:val="48"/>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7A88227F" w14:textId="77777777" w:rsidR="00116AF3" w:rsidRDefault="00116AF3" w:rsidP="006D53E9">
      <w:pPr>
        <w:pStyle w:val="afe"/>
        <w:widowControl w:val="0"/>
        <w:numPr>
          <w:ilvl w:val="0"/>
          <w:numId w:val="48"/>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53A06902" w14:textId="0456297E" w:rsidR="00116AF3" w:rsidRPr="00761653" w:rsidRDefault="00116AF3" w:rsidP="00116AF3">
      <w:pPr>
        <w:widowControl w:val="0"/>
        <w:tabs>
          <w:tab w:val="left" w:pos="0"/>
        </w:tabs>
        <w:autoSpaceDE w:val="0"/>
        <w:autoSpaceDN w:val="0"/>
        <w:adjustRightInd w:val="0"/>
      </w:pP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4BE949C4" w14:textId="77777777" w:rsidR="00116AF3" w:rsidRPr="008572A7" w:rsidRDefault="00116AF3" w:rsidP="00116AF3">
      <w:pPr>
        <w:widowControl w:val="0"/>
        <w:autoSpaceDE w:val="0"/>
        <w:autoSpaceDN w:val="0"/>
        <w:adjustRightInd w:val="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4FBFCE73" w14:textId="77777777" w:rsidR="00116AF3" w:rsidRDefault="00116AF3" w:rsidP="006D53E9">
      <w:pPr>
        <w:pStyle w:val="afe"/>
        <w:widowControl w:val="0"/>
        <w:numPr>
          <w:ilvl w:val="0"/>
          <w:numId w:val="49"/>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0C600159" w14:textId="77777777" w:rsidR="00116AF3" w:rsidRDefault="00116AF3" w:rsidP="006D53E9">
      <w:pPr>
        <w:pStyle w:val="afe"/>
        <w:widowControl w:val="0"/>
        <w:numPr>
          <w:ilvl w:val="0"/>
          <w:numId w:val="49"/>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5A207891" w14:textId="77777777" w:rsidR="00116AF3" w:rsidRDefault="00116AF3" w:rsidP="006D53E9">
      <w:pPr>
        <w:pStyle w:val="afe"/>
        <w:widowControl w:val="0"/>
        <w:numPr>
          <w:ilvl w:val="0"/>
          <w:numId w:val="49"/>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2ABE2639" w14:textId="77777777" w:rsidR="00116AF3" w:rsidRPr="00016F8E" w:rsidRDefault="00116AF3" w:rsidP="00116AF3">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5BCD207D" w14:textId="77777777" w:rsidR="00116AF3" w:rsidRPr="008572A7" w:rsidRDefault="00116AF3" w:rsidP="00116AF3">
      <w:pPr>
        <w:widowControl w:val="0"/>
        <w:autoSpaceDE w:val="0"/>
        <w:autoSpaceDN w:val="0"/>
        <w:adjustRightInd w:val="0"/>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676435B2" w14:textId="77777777" w:rsidR="00116AF3" w:rsidRDefault="00116AF3" w:rsidP="006D53E9">
      <w:pPr>
        <w:pStyle w:val="afe"/>
        <w:widowControl w:val="0"/>
        <w:numPr>
          <w:ilvl w:val="0"/>
          <w:numId w:val="50"/>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0A6CE926" w14:textId="77777777" w:rsidR="00116AF3" w:rsidRPr="00016F8E" w:rsidRDefault="00116AF3" w:rsidP="006D53E9">
      <w:pPr>
        <w:pStyle w:val="afe"/>
        <w:widowControl w:val="0"/>
        <w:numPr>
          <w:ilvl w:val="0"/>
          <w:numId w:val="50"/>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0F391779" w14:textId="77777777" w:rsidR="00116AF3" w:rsidRPr="00284D51" w:rsidRDefault="00116AF3" w:rsidP="00116AF3">
      <w:pPr>
        <w:widowControl w:val="0"/>
        <w:autoSpaceDE w:val="0"/>
        <w:autoSpaceDN w:val="0"/>
        <w:adjustRightInd w:val="0"/>
        <w:contextualSpacing/>
        <w:rPr>
          <w:i/>
          <w:iCs/>
        </w:rPr>
      </w:pPr>
      <w:r w:rsidRPr="00284D51">
        <w:rPr>
          <w:i/>
          <w:iCs/>
        </w:rPr>
        <w:t>Эхокардиография (ЭхоКГ), включая чрезпищеводную ЭхоКГ</w:t>
      </w:r>
    </w:p>
    <w:p w14:paraId="1C462712" w14:textId="77777777" w:rsidR="00116AF3" w:rsidRDefault="00116AF3" w:rsidP="00116AF3">
      <w:pPr>
        <w:widowControl w:val="0"/>
        <w:autoSpaceDE w:val="0"/>
        <w:autoSpaceDN w:val="0"/>
        <w:adjustRightInd w:val="0"/>
        <w:contextualSpacing/>
      </w:pPr>
      <w:r>
        <w:t>Проводится для исключения бактериального эндокардита, особенно в случае:</w:t>
      </w:r>
    </w:p>
    <w:p w14:paraId="4A559429" w14:textId="77777777" w:rsidR="00116AF3" w:rsidRDefault="00116AF3" w:rsidP="006D53E9">
      <w:pPr>
        <w:pStyle w:val="afe"/>
        <w:widowControl w:val="0"/>
        <w:numPr>
          <w:ilvl w:val="0"/>
          <w:numId w:val="51"/>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5021D2B1" w14:textId="77777777" w:rsidR="00116AF3" w:rsidRDefault="00116AF3" w:rsidP="006D53E9">
      <w:pPr>
        <w:pStyle w:val="afe"/>
        <w:widowControl w:val="0"/>
        <w:numPr>
          <w:ilvl w:val="0"/>
          <w:numId w:val="51"/>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3C9CBC6C" w14:textId="77777777" w:rsidR="00116AF3" w:rsidRPr="00016F8E" w:rsidRDefault="00116AF3" w:rsidP="00116AF3">
      <w:pPr>
        <w:widowControl w:val="0"/>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63F55931" w14:textId="77777777" w:rsidR="00116AF3" w:rsidRPr="00761653" w:rsidRDefault="00116AF3" w:rsidP="00116AF3">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14:paraId="566BA476" w14:textId="77777777" w:rsidR="00116AF3" w:rsidRDefault="00116AF3" w:rsidP="00116AF3">
      <w:pPr>
        <w:widowControl w:val="0"/>
        <w:autoSpaceDE w:val="0"/>
        <w:autoSpaceDN w:val="0"/>
        <w:adjustRightInd w:val="0"/>
        <w:contextualSpacing/>
      </w:pPr>
    </w:p>
    <w:p w14:paraId="7A911FC6" w14:textId="77777777" w:rsidR="00116AF3" w:rsidRPr="00761653" w:rsidRDefault="00116AF3" w:rsidP="00116AF3">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116AF3" w:rsidRPr="00761653" w14:paraId="45DAEB52" w14:textId="77777777" w:rsidTr="002D3EBF">
        <w:trPr>
          <w:trHeight w:val="93"/>
        </w:trPr>
        <w:tc>
          <w:tcPr>
            <w:tcW w:w="3510" w:type="dxa"/>
            <w:tcMar>
              <w:top w:w="100" w:type="nil"/>
              <w:right w:w="100" w:type="nil"/>
            </w:tcMar>
            <w:vAlign w:val="center"/>
          </w:tcPr>
          <w:p w14:paraId="2C7CF820" w14:textId="77777777" w:rsidR="00116AF3" w:rsidRPr="00761653" w:rsidRDefault="00116AF3" w:rsidP="002D3EBF">
            <w:pPr>
              <w:widowControl w:val="0"/>
              <w:autoSpaceDE w:val="0"/>
              <w:autoSpaceDN w:val="0"/>
              <w:adjustRightInd w:val="0"/>
              <w:ind w:left="57" w:right="57" w:firstLine="0"/>
              <w:jc w:val="center"/>
              <w:rPr>
                <w:b/>
                <w:bCs/>
              </w:rPr>
            </w:pPr>
            <w:r w:rsidRPr="00761653">
              <w:rPr>
                <w:b/>
                <w:bCs/>
              </w:rPr>
              <w:t>Показания</w:t>
            </w:r>
          </w:p>
        </w:tc>
        <w:tc>
          <w:tcPr>
            <w:tcW w:w="6096" w:type="dxa"/>
            <w:tcMar>
              <w:top w:w="100" w:type="nil"/>
              <w:right w:w="100" w:type="nil"/>
            </w:tcMar>
            <w:vAlign w:val="center"/>
          </w:tcPr>
          <w:p w14:paraId="5147AD94" w14:textId="77777777" w:rsidR="00116AF3" w:rsidRPr="00761653" w:rsidRDefault="00116AF3" w:rsidP="002D3EBF">
            <w:pPr>
              <w:widowControl w:val="0"/>
              <w:autoSpaceDE w:val="0"/>
              <w:autoSpaceDN w:val="0"/>
              <w:adjustRightInd w:val="0"/>
              <w:ind w:left="57" w:right="57" w:firstLine="0"/>
              <w:jc w:val="center"/>
              <w:rPr>
                <w:b/>
                <w:bCs/>
              </w:rPr>
            </w:pPr>
            <w:r w:rsidRPr="00761653">
              <w:rPr>
                <w:b/>
                <w:bCs/>
              </w:rPr>
              <w:t>Исследование</w:t>
            </w:r>
          </w:p>
        </w:tc>
      </w:tr>
      <w:tr w:rsidR="00116AF3" w:rsidRPr="00265B67" w14:paraId="3B6BF811" w14:textId="77777777" w:rsidTr="002D3EBF">
        <w:trPr>
          <w:trHeight w:val="702"/>
        </w:trPr>
        <w:tc>
          <w:tcPr>
            <w:tcW w:w="3510" w:type="dxa"/>
            <w:tcMar>
              <w:top w:w="100" w:type="nil"/>
              <w:right w:w="100" w:type="nil"/>
            </w:tcMar>
            <w:vAlign w:val="center"/>
          </w:tcPr>
          <w:p w14:paraId="7A82797C" w14:textId="77777777" w:rsidR="00116AF3" w:rsidRPr="00761653" w:rsidRDefault="00116AF3" w:rsidP="002D3EBF">
            <w:pPr>
              <w:widowControl w:val="0"/>
              <w:autoSpaceDE w:val="0"/>
              <w:autoSpaceDN w:val="0"/>
              <w:adjustRightInd w:val="0"/>
              <w:ind w:left="57" w:right="57" w:firstLine="0"/>
            </w:pPr>
            <w:r w:rsidRPr="00761653">
              <w:t xml:space="preserve">Температура ≥38°С, </w:t>
            </w:r>
          </w:p>
          <w:p w14:paraId="7A7B7BEF" w14:textId="77777777" w:rsidR="00116AF3" w:rsidRPr="00761653" w:rsidRDefault="00116AF3" w:rsidP="002D3EBF">
            <w:pPr>
              <w:widowControl w:val="0"/>
              <w:autoSpaceDE w:val="0"/>
              <w:autoSpaceDN w:val="0"/>
              <w:adjustRightInd w:val="0"/>
              <w:ind w:left="57" w:right="57" w:firstLine="0"/>
            </w:pPr>
            <w:r w:rsidRPr="00761653">
              <w:t>впервые возникшая</w:t>
            </w:r>
          </w:p>
        </w:tc>
        <w:tc>
          <w:tcPr>
            <w:tcW w:w="6096" w:type="dxa"/>
            <w:tcMar>
              <w:top w:w="100" w:type="nil"/>
              <w:right w:w="100" w:type="nil"/>
            </w:tcMar>
            <w:vAlign w:val="center"/>
          </w:tcPr>
          <w:p w14:paraId="6E4E839F" w14:textId="77777777" w:rsidR="00116AF3" w:rsidRPr="00761653" w:rsidRDefault="00116AF3" w:rsidP="002D3EBF">
            <w:pPr>
              <w:widowControl w:val="0"/>
              <w:autoSpaceDE w:val="0"/>
              <w:autoSpaceDN w:val="0"/>
              <w:adjustRightInd w:val="0"/>
              <w:ind w:left="57" w:right="57" w:firstLine="0"/>
            </w:pPr>
            <w:r w:rsidRPr="00761653">
              <w:t xml:space="preserve">Взятие крови в 2 флакона для гемокультуры </w:t>
            </w:r>
          </w:p>
          <w:p w14:paraId="551C5815" w14:textId="77777777" w:rsidR="00116AF3" w:rsidRPr="00761653" w:rsidRDefault="00116AF3" w:rsidP="002D3EBF">
            <w:pPr>
              <w:widowControl w:val="0"/>
              <w:autoSpaceDE w:val="0"/>
              <w:autoSpaceDN w:val="0"/>
              <w:adjustRightInd w:val="0"/>
              <w:ind w:left="57" w:right="57" w:firstLine="0"/>
            </w:pPr>
            <w:r w:rsidRPr="00761653">
              <w:t>(вена-катетер или вена-вена)</w:t>
            </w:r>
          </w:p>
        </w:tc>
      </w:tr>
      <w:tr w:rsidR="00116AF3" w:rsidRPr="00265B67" w14:paraId="57A6E9A2" w14:textId="77777777" w:rsidTr="002D3EBF">
        <w:trPr>
          <w:trHeight w:val="841"/>
        </w:trPr>
        <w:tc>
          <w:tcPr>
            <w:tcW w:w="3510" w:type="dxa"/>
            <w:tcMar>
              <w:top w:w="100" w:type="nil"/>
              <w:right w:w="100" w:type="nil"/>
            </w:tcMar>
            <w:vAlign w:val="center"/>
          </w:tcPr>
          <w:p w14:paraId="3818873B" w14:textId="77777777" w:rsidR="00116AF3" w:rsidRPr="00761653" w:rsidRDefault="00116AF3" w:rsidP="002D3EBF">
            <w:pPr>
              <w:widowControl w:val="0"/>
              <w:autoSpaceDE w:val="0"/>
              <w:autoSpaceDN w:val="0"/>
              <w:adjustRightInd w:val="0"/>
              <w:ind w:left="57" w:right="57" w:firstLine="0"/>
            </w:pPr>
            <w:r w:rsidRPr="00761653">
              <w:t>Температура ≥38°С в течение</w:t>
            </w:r>
          </w:p>
          <w:p w14:paraId="2008C138" w14:textId="77777777" w:rsidR="00116AF3" w:rsidRPr="00761653" w:rsidRDefault="00116AF3" w:rsidP="002D3EBF">
            <w:pPr>
              <w:widowControl w:val="0"/>
              <w:autoSpaceDE w:val="0"/>
              <w:autoSpaceDN w:val="0"/>
              <w:adjustRightInd w:val="0"/>
              <w:ind w:left="57" w:right="57" w:firstLine="0"/>
            </w:pPr>
            <w:r w:rsidRPr="00761653">
              <w:t xml:space="preserve"> ≥ 5 дней и лейкопения </w:t>
            </w:r>
          </w:p>
        </w:tc>
        <w:tc>
          <w:tcPr>
            <w:tcW w:w="6096" w:type="dxa"/>
            <w:tcMar>
              <w:top w:w="100" w:type="nil"/>
              <w:right w:w="100" w:type="nil"/>
            </w:tcMar>
            <w:vAlign w:val="center"/>
          </w:tcPr>
          <w:p w14:paraId="0AE95292" w14:textId="77777777" w:rsidR="00116AF3" w:rsidRPr="00761653" w:rsidRDefault="00116AF3" w:rsidP="002D3EBF">
            <w:pPr>
              <w:ind w:left="57" w:right="57" w:firstLine="0"/>
              <w:contextualSpacing/>
              <w:rPr>
                <w:rFonts w:eastAsia="MS Mincho"/>
              </w:rPr>
            </w:pPr>
            <w:r w:rsidRPr="00761653">
              <w:t>Повторное взятие крови для гемокультуры 1 раз в неделю</w:t>
            </w:r>
          </w:p>
          <w:p w14:paraId="34115A9F" w14:textId="77777777" w:rsidR="00116AF3" w:rsidRPr="00761653" w:rsidRDefault="00116AF3" w:rsidP="002D3EBF">
            <w:pPr>
              <w:ind w:left="57" w:right="57" w:firstLine="0"/>
              <w:contextualSpacing/>
            </w:pPr>
            <w:r w:rsidRPr="00761653">
              <w:t>Микробиологическое исследование мочи</w:t>
            </w:r>
          </w:p>
          <w:p w14:paraId="18CE465A" w14:textId="77777777" w:rsidR="00116AF3" w:rsidRPr="00761653" w:rsidRDefault="00116AF3" w:rsidP="002D3EBF">
            <w:pPr>
              <w:ind w:left="57" w:right="57" w:firstLine="0"/>
              <w:contextualSpacing/>
            </w:pPr>
            <w:r w:rsidRPr="00761653">
              <w:t>Ректальный мазок</w:t>
            </w:r>
          </w:p>
          <w:p w14:paraId="3C6DB433" w14:textId="77777777" w:rsidR="00116AF3" w:rsidRPr="00761653" w:rsidRDefault="00116AF3" w:rsidP="002D3EBF">
            <w:pPr>
              <w:ind w:left="57" w:right="57" w:firstLine="0"/>
              <w:contextualSpacing/>
            </w:pPr>
            <w:r w:rsidRPr="00761653">
              <w:t>КТВР легких</w:t>
            </w:r>
          </w:p>
        </w:tc>
      </w:tr>
      <w:tr w:rsidR="00116AF3" w:rsidRPr="00975FC1" w14:paraId="39BBE7F4" w14:textId="77777777" w:rsidTr="002D3EBF">
        <w:trPr>
          <w:trHeight w:val="1491"/>
        </w:trPr>
        <w:tc>
          <w:tcPr>
            <w:tcW w:w="3510" w:type="dxa"/>
            <w:tcMar>
              <w:top w:w="100" w:type="nil"/>
              <w:right w:w="100" w:type="nil"/>
            </w:tcMar>
            <w:vAlign w:val="center"/>
          </w:tcPr>
          <w:p w14:paraId="395DD547" w14:textId="77777777" w:rsidR="00116AF3" w:rsidRPr="00761653" w:rsidRDefault="00116AF3" w:rsidP="002D3EBF">
            <w:pPr>
              <w:widowControl w:val="0"/>
              <w:autoSpaceDE w:val="0"/>
              <w:autoSpaceDN w:val="0"/>
              <w:adjustRightInd w:val="0"/>
              <w:ind w:left="57" w:right="57" w:firstLine="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5FCBCE12" w14:textId="77777777" w:rsidR="00116AF3" w:rsidRPr="00761653" w:rsidRDefault="00116AF3" w:rsidP="002D3EBF">
            <w:pPr>
              <w:ind w:left="57" w:right="57" w:firstLine="0"/>
              <w:contextualSpacing/>
              <w:rPr>
                <w:rFonts w:eastAsia="MS Mincho"/>
              </w:rPr>
            </w:pPr>
            <w:r w:rsidRPr="00761653">
              <w:t>УЗИ брюшной полости</w:t>
            </w:r>
          </w:p>
          <w:p w14:paraId="28AD7B1B" w14:textId="77777777" w:rsidR="00116AF3" w:rsidRPr="00761653" w:rsidRDefault="00116AF3" w:rsidP="002D3EBF">
            <w:pPr>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22588A3C" w14:textId="77777777" w:rsidR="00116AF3" w:rsidRPr="00761653" w:rsidRDefault="00116AF3" w:rsidP="002D3EBF">
            <w:pPr>
              <w:ind w:left="57" w:right="57" w:firstLine="0"/>
              <w:contextualSpacing/>
            </w:pPr>
            <w:r w:rsidRPr="00761653">
              <w:t>КТВР или МРТ органов брюшной полости при неинформативном УЗИ</w:t>
            </w:r>
          </w:p>
        </w:tc>
      </w:tr>
      <w:tr w:rsidR="00116AF3" w:rsidRPr="00975FC1" w14:paraId="15D80690" w14:textId="77777777" w:rsidTr="002D3EBF">
        <w:trPr>
          <w:trHeight w:val="1731"/>
        </w:trPr>
        <w:tc>
          <w:tcPr>
            <w:tcW w:w="3510" w:type="dxa"/>
            <w:tcMar>
              <w:top w:w="100" w:type="nil"/>
              <w:right w:w="100" w:type="nil"/>
            </w:tcMar>
            <w:vAlign w:val="center"/>
          </w:tcPr>
          <w:p w14:paraId="78BE5268" w14:textId="77777777" w:rsidR="00116AF3" w:rsidRPr="00761653" w:rsidRDefault="00116AF3" w:rsidP="002D3EBF">
            <w:pPr>
              <w:widowControl w:val="0"/>
              <w:autoSpaceDE w:val="0"/>
              <w:autoSpaceDN w:val="0"/>
              <w:adjustRightInd w:val="0"/>
              <w:ind w:left="57" w:right="57" w:firstLine="0"/>
            </w:pPr>
            <w:r w:rsidRPr="00761653">
              <w:t>Катетер-ассоциированная инфекция</w:t>
            </w:r>
          </w:p>
        </w:tc>
        <w:tc>
          <w:tcPr>
            <w:tcW w:w="6096" w:type="dxa"/>
            <w:tcMar>
              <w:top w:w="100" w:type="nil"/>
              <w:right w:w="100" w:type="nil"/>
            </w:tcMar>
            <w:vAlign w:val="center"/>
          </w:tcPr>
          <w:p w14:paraId="386C46A9" w14:textId="77777777" w:rsidR="00116AF3" w:rsidRPr="00761653" w:rsidRDefault="00116AF3" w:rsidP="002D3EBF">
            <w:pPr>
              <w:widowControl w:val="0"/>
              <w:autoSpaceDE w:val="0"/>
              <w:autoSpaceDN w:val="0"/>
              <w:adjustRightInd w:val="0"/>
              <w:ind w:left="57" w:right="57" w:firstLine="0"/>
              <w:contextualSpacing/>
              <w:rPr>
                <w:rFonts w:eastAsia="MS Mincho"/>
              </w:rPr>
            </w:pPr>
            <w:r w:rsidRPr="00761653">
              <w:t>Взятие одновременно крови из вены и из ЦВК для микробиологического исследования</w:t>
            </w:r>
          </w:p>
          <w:p w14:paraId="2CDF8402" w14:textId="77777777" w:rsidR="00116AF3" w:rsidRPr="00761653" w:rsidRDefault="00116AF3" w:rsidP="002D3EBF">
            <w:pPr>
              <w:widowControl w:val="0"/>
              <w:autoSpaceDE w:val="0"/>
              <w:autoSpaceDN w:val="0"/>
              <w:adjustRightInd w:val="0"/>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116AF3" w:rsidRPr="00265B67" w14:paraId="5912624B" w14:textId="77777777" w:rsidTr="002D3EBF">
        <w:trPr>
          <w:trHeight w:val="698"/>
        </w:trPr>
        <w:tc>
          <w:tcPr>
            <w:tcW w:w="3510" w:type="dxa"/>
            <w:tcMar>
              <w:top w:w="100" w:type="nil"/>
              <w:right w:w="100" w:type="nil"/>
            </w:tcMar>
            <w:vAlign w:val="center"/>
          </w:tcPr>
          <w:p w14:paraId="1B8080E1" w14:textId="77777777" w:rsidR="00116AF3" w:rsidRPr="00761653" w:rsidRDefault="00116AF3" w:rsidP="002D3EBF">
            <w:pPr>
              <w:widowControl w:val="0"/>
              <w:autoSpaceDE w:val="0"/>
              <w:autoSpaceDN w:val="0"/>
              <w:adjustRightInd w:val="0"/>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14:paraId="2BDD04EA" w14:textId="77777777" w:rsidR="00116AF3" w:rsidRPr="00761653" w:rsidRDefault="00116AF3" w:rsidP="002D3EBF">
            <w:pPr>
              <w:widowControl w:val="0"/>
              <w:autoSpaceDE w:val="0"/>
              <w:autoSpaceDN w:val="0"/>
              <w:adjustRightInd w:val="0"/>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116AF3" w:rsidRPr="00761653" w14:paraId="5E34072A" w14:textId="77777777" w:rsidTr="002D3EBF">
        <w:trPr>
          <w:trHeight w:val="556"/>
        </w:trPr>
        <w:tc>
          <w:tcPr>
            <w:tcW w:w="3510" w:type="dxa"/>
            <w:tcMar>
              <w:top w:w="100" w:type="nil"/>
              <w:right w:w="100" w:type="nil"/>
            </w:tcMar>
            <w:vAlign w:val="center"/>
          </w:tcPr>
          <w:p w14:paraId="3151B68E" w14:textId="77777777" w:rsidR="00116AF3" w:rsidRPr="00761653" w:rsidRDefault="00116AF3" w:rsidP="002D3EBF">
            <w:pPr>
              <w:widowControl w:val="0"/>
              <w:autoSpaceDE w:val="0"/>
              <w:autoSpaceDN w:val="0"/>
              <w:adjustRightInd w:val="0"/>
              <w:ind w:left="57" w:right="57" w:firstLine="0"/>
            </w:pPr>
            <w:r w:rsidRPr="00761653">
              <w:t>Стоматит</w:t>
            </w:r>
          </w:p>
        </w:tc>
        <w:tc>
          <w:tcPr>
            <w:tcW w:w="6096" w:type="dxa"/>
            <w:tcMar>
              <w:top w:w="100" w:type="nil"/>
              <w:right w:w="100" w:type="nil"/>
            </w:tcMar>
            <w:vAlign w:val="center"/>
          </w:tcPr>
          <w:p w14:paraId="26D5413A" w14:textId="77777777" w:rsidR="00116AF3" w:rsidRPr="00761653" w:rsidRDefault="00116AF3" w:rsidP="002D3EBF">
            <w:pPr>
              <w:widowControl w:val="0"/>
              <w:autoSpaceDE w:val="0"/>
              <w:autoSpaceDN w:val="0"/>
              <w:adjustRightInd w:val="0"/>
              <w:ind w:left="57" w:right="57" w:firstLine="0"/>
            </w:pPr>
            <w:r w:rsidRPr="00761653">
              <w:t>Мазок со слизистой ротоглотки</w:t>
            </w:r>
          </w:p>
        </w:tc>
      </w:tr>
      <w:tr w:rsidR="00116AF3" w:rsidRPr="00265B67" w14:paraId="7E07FEAA" w14:textId="77777777" w:rsidTr="002D3EBF">
        <w:trPr>
          <w:trHeight w:val="976"/>
        </w:trPr>
        <w:tc>
          <w:tcPr>
            <w:tcW w:w="3510" w:type="dxa"/>
            <w:tcMar>
              <w:top w:w="100" w:type="nil"/>
              <w:right w:w="100" w:type="nil"/>
            </w:tcMar>
            <w:vAlign w:val="center"/>
          </w:tcPr>
          <w:p w14:paraId="0D03BFD6" w14:textId="77777777" w:rsidR="00116AF3" w:rsidRPr="00761653" w:rsidRDefault="00116AF3" w:rsidP="002D3EBF">
            <w:pPr>
              <w:widowControl w:val="0"/>
              <w:autoSpaceDE w:val="0"/>
              <w:autoSpaceDN w:val="0"/>
              <w:adjustRightInd w:val="0"/>
              <w:ind w:left="57" w:right="57" w:firstLine="0"/>
            </w:pPr>
            <w:r w:rsidRPr="00761653">
              <w:t>Эзофагит</w:t>
            </w:r>
          </w:p>
        </w:tc>
        <w:tc>
          <w:tcPr>
            <w:tcW w:w="6096" w:type="dxa"/>
            <w:tcMar>
              <w:top w:w="100" w:type="nil"/>
              <w:right w:w="100" w:type="nil"/>
            </w:tcMar>
            <w:vAlign w:val="center"/>
          </w:tcPr>
          <w:p w14:paraId="63E32598" w14:textId="77777777" w:rsidR="00116AF3" w:rsidRPr="00761653" w:rsidRDefault="00116AF3" w:rsidP="002D3EBF">
            <w:pPr>
              <w:widowControl w:val="0"/>
              <w:autoSpaceDE w:val="0"/>
              <w:autoSpaceDN w:val="0"/>
              <w:adjustRightInd w:val="0"/>
              <w:ind w:left="57" w:right="57" w:firstLine="0"/>
            </w:pPr>
            <w:r w:rsidRPr="00761653">
              <w:t>Эзофагоскопия (тромбоцитов не менее 50x10</w:t>
            </w:r>
            <w:r w:rsidRPr="00761653">
              <w:rPr>
                <w:vertAlign w:val="superscript"/>
              </w:rPr>
              <w:t>9</w:t>
            </w:r>
            <w:r w:rsidRPr="00761653">
              <w:t>/л)</w:t>
            </w:r>
          </w:p>
          <w:p w14:paraId="1C26228B" w14:textId="77777777" w:rsidR="00116AF3" w:rsidRPr="00761653" w:rsidRDefault="00116AF3" w:rsidP="002D3EBF">
            <w:pPr>
              <w:widowControl w:val="0"/>
              <w:autoSpaceDE w:val="0"/>
              <w:autoSpaceDN w:val="0"/>
              <w:adjustRightInd w:val="0"/>
              <w:ind w:left="57" w:right="57" w:firstLine="0"/>
            </w:pPr>
            <w:r w:rsidRPr="00761653">
              <w:t>Исследование - соскоб (браш-метод) со слизистой оболочки или биопсия</w:t>
            </w:r>
          </w:p>
        </w:tc>
      </w:tr>
      <w:tr w:rsidR="00116AF3" w:rsidRPr="00265B67" w14:paraId="50490AFE" w14:textId="77777777" w:rsidTr="002D3EBF">
        <w:trPr>
          <w:trHeight w:val="704"/>
        </w:trPr>
        <w:tc>
          <w:tcPr>
            <w:tcW w:w="3510" w:type="dxa"/>
            <w:tcMar>
              <w:top w:w="100" w:type="nil"/>
              <w:right w:w="100" w:type="nil"/>
            </w:tcMar>
            <w:vAlign w:val="center"/>
          </w:tcPr>
          <w:p w14:paraId="13C1CD9A" w14:textId="77777777" w:rsidR="00116AF3" w:rsidRPr="00761653" w:rsidRDefault="00116AF3" w:rsidP="002D3EBF">
            <w:pPr>
              <w:widowControl w:val="0"/>
              <w:autoSpaceDE w:val="0"/>
              <w:autoSpaceDN w:val="0"/>
              <w:adjustRightInd w:val="0"/>
              <w:ind w:left="57" w:right="57" w:firstLine="0"/>
            </w:pPr>
            <w:r w:rsidRPr="00761653">
              <w:t>Некроз слизистой оболочки носового хода</w:t>
            </w:r>
          </w:p>
        </w:tc>
        <w:tc>
          <w:tcPr>
            <w:tcW w:w="6096" w:type="dxa"/>
            <w:tcMar>
              <w:top w:w="100" w:type="nil"/>
              <w:right w:w="100" w:type="nil"/>
            </w:tcMar>
            <w:vAlign w:val="center"/>
          </w:tcPr>
          <w:p w14:paraId="0CF93A95" w14:textId="77777777" w:rsidR="00116AF3" w:rsidRPr="00761653" w:rsidRDefault="00116AF3" w:rsidP="002D3EBF">
            <w:pPr>
              <w:widowControl w:val="0"/>
              <w:autoSpaceDE w:val="0"/>
              <w:autoSpaceDN w:val="0"/>
              <w:adjustRightInd w:val="0"/>
              <w:ind w:left="57" w:right="57" w:firstLine="0"/>
            </w:pPr>
            <w:r w:rsidRPr="00761653">
              <w:t>Мазок со слизистой оболочки носа</w:t>
            </w:r>
          </w:p>
        </w:tc>
      </w:tr>
      <w:tr w:rsidR="00116AF3" w:rsidRPr="00265B67" w14:paraId="5F3BBC16" w14:textId="77777777" w:rsidTr="002D3EBF">
        <w:trPr>
          <w:trHeight w:val="701"/>
        </w:trPr>
        <w:tc>
          <w:tcPr>
            <w:tcW w:w="3510" w:type="dxa"/>
            <w:tcMar>
              <w:top w:w="100" w:type="nil"/>
              <w:right w:w="100" w:type="nil"/>
            </w:tcMar>
            <w:vAlign w:val="center"/>
          </w:tcPr>
          <w:p w14:paraId="1D379A34" w14:textId="77777777" w:rsidR="00116AF3" w:rsidRPr="00761653" w:rsidRDefault="00116AF3" w:rsidP="002D3EBF">
            <w:pPr>
              <w:widowControl w:val="0"/>
              <w:autoSpaceDE w:val="0"/>
              <w:autoSpaceDN w:val="0"/>
              <w:adjustRightInd w:val="0"/>
              <w:ind w:left="57" w:right="57" w:firstLine="0"/>
            </w:pPr>
            <w:r w:rsidRPr="00761653">
              <w:t>Гайморит</w:t>
            </w:r>
          </w:p>
        </w:tc>
        <w:tc>
          <w:tcPr>
            <w:tcW w:w="6096" w:type="dxa"/>
            <w:tcMar>
              <w:top w:w="100" w:type="nil"/>
              <w:right w:w="100" w:type="nil"/>
            </w:tcMar>
            <w:vAlign w:val="center"/>
          </w:tcPr>
          <w:p w14:paraId="79236DE4" w14:textId="77777777" w:rsidR="00116AF3" w:rsidRPr="00761653" w:rsidRDefault="00116AF3" w:rsidP="002D3EBF">
            <w:pPr>
              <w:widowControl w:val="0"/>
              <w:autoSpaceDE w:val="0"/>
              <w:autoSpaceDN w:val="0"/>
              <w:adjustRightInd w:val="0"/>
              <w:ind w:left="57" w:right="57" w:firstLine="0"/>
            </w:pPr>
            <w:r w:rsidRPr="00761653">
              <w:t>Исследование содержимого околоносовой пазухи, полученной при пункции</w:t>
            </w:r>
          </w:p>
        </w:tc>
      </w:tr>
      <w:tr w:rsidR="00116AF3" w:rsidRPr="00761653" w14:paraId="75B1B464" w14:textId="77777777" w:rsidTr="002D3EBF">
        <w:trPr>
          <w:trHeight w:val="825"/>
        </w:trPr>
        <w:tc>
          <w:tcPr>
            <w:tcW w:w="3510" w:type="dxa"/>
            <w:tcMar>
              <w:top w:w="100" w:type="nil"/>
              <w:right w:w="100" w:type="nil"/>
            </w:tcMar>
            <w:vAlign w:val="center"/>
          </w:tcPr>
          <w:p w14:paraId="11AB865D" w14:textId="77777777" w:rsidR="00116AF3" w:rsidRPr="00761653" w:rsidRDefault="00116AF3" w:rsidP="002D3EBF">
            <w:pPr>
              <w:widowControl w:val="0"/>
              <w:autoSpaceDE w:val="0"/>
              <w:autoSpaceDN w:val="0"/>
              <w:adjustRightInd w:val="0"/>
              <w:ind w:left="57" w:right="57" w:firstLine="0"/>
            </w:pPr>
            <w:r w:rsidRPr="00761653">
              <w:t>Симптомы инфекции мочевыводящих путей</w:t>
            </w:r>
          </w:p>
          <w:p w14:paraId="7C4E669D" w14:textId="77777777" w:rsidR="00116AF3" w:rsidRPr="00761653" w:rsidRDefault="00116AF3" w:rsidP="002D3EBF">
            <w:pPr>
              <w:widowControl w:val="0"/>
              <w:autoSpaceDE w:val="0"/>
              <w:autoSpaceDN w:val="0"/>
              <w:adjustRightInd w:val="0"/>
              <w:ind w:left="57" w:right="57" w:firstLine="0"/>
            </w:pPr>
            <w:r w:rsidRPr="00761653">
              <w:t>Лейкоцитурия</w:t>
            </w:r>
          </w:p>
        </w:tc>
        <w:tc>
          <w:tcPr>
            <w:tcW w:w="6096" w:type="dxa"/>
            <w:tcMar>
              <w:top w:w="100" w:type="nil"/>
              <w:right w:w="100" w:type="nil"/>
            </w:tcMar>
            <w:vAlign w:val="center"/>
          </w:tcPr>
          <w:p w14:paraId="66C38427" w14:textId="77777777" w:rsidR="00116AF3" w:rsidRPr="00761653" w:rsidRDefault="00116AF3" w:rsidP="002D3EBF">
            <w:pPr>
              <w:widowControl w:val="0"/>
              <w:autoSpaceDE w:val="0"/>
              <w:autoSpaceDN w:val="0"/>
              <w:adjustRightInd w:val="0"/>
              <w:ind w:left="57" w:right="57" w:firstLine="0"/>
            </w:pPr>
            <w:r w:rsidRPr="00761653">
              <w:t>Микробиологическое исследование мочи</w:t>
            </w:r>
          </w:p>
        </w:tc>
      </w:tr>
      <w:tr w:rsidR="00116AF3" w:rsidRPr="00265B67" w14:paraId="37119201" w14:textId="77777777" w:rsidTr="002D3EBF">
        <w:trPr>
          <w:trHeight w:val="1016"/>
        </w:trPr>
        <w:tc>
          <w:tcPr>
            <w:tcW w:w="3510" w:type="dxa"/>
            <w:tcMar>
              <w:top w:w="100" w:type="nil"/>
              <w:right w:w="100" w:type="nil"/>
            </w:tcMar>
            <w:vAlign w:val="center"/>
          </w:tcPr>
          <w:p w14:paraId="3D625391" w14:textId="77777777" w:rsidR="00116AF3" w:rsidRPr="00761653" w:rsidRDefault="00116AF3" w:rsidP="002D3EBF">
            <w:pPr>
              <w:widowControl w:val="0"/>
              <w:autoSpaceDE w:val="0"/>
              <w:autoSpaceDN w:val="0"/>
              <w:adjustRightInd w:val="0"/>
              <w:ind w:left="57" w:right="57" w:firstLine="0"/>
            </w:pPr>
            <w:r w:rsidRPr="00761653">
              <w:t>Пневмония</w:t>
            </w:r>
          </w:p>
        </w:tc>
        <w:tc>
          <w:tcPr>
            <w:tcW w:w="6096" w:type="dxa"/>
            <w:tcMar>
              <w:top w:w="100" w:type="nil"/>
              <w:right w:w="100" w:type="nil"/>
            </w:tcMar>
          </w:tcPr>
          <w:p w14:paraId="002CC99B" w14:textId="77777777" w:rsidR="00116AF3" w:rsidRPr="00761653" w:rsidRDefault="00116AF3" w:rsidP="002D3EBF">
            <w:pPr>
              <w:widowControl w:val="0"/>
              <w:autoSpaceDE w:val="0"/>
              <w:autoSpaceDN w:val="0"/>
              <w:adjustRightInd w:val="0"/>
              <w:ind w:left="57" w:right="57" w:firstLine="0"/>
              <w:contextualSpacing/>
            </w:pPr>
            <w:r w:rsidRPr="00761653">
              <w:t>КТВР легких</w:t>
            </w:r>
          </w:p>
          <w:p w14:paraId="513EF050" w14:textId="77777777" w:rsidR="00116AF3" w:rsidRPr="00761653" w:rsidRDefault="00116AF3" w:rsidP="002D3EBF">
            <w:pPr>
              <w:widowControl w:val="0"/>
              <w:autoSpaceDE w:val="0"/>
              <w:autoSpaceDN w:val="0"/>
              <w:adjustRightInd w:val="0"/>
              <w:ind w:left="57" w:right="57" w:firstLine="0"/>
              <w:contextualSpacing/>
            </w:pPr>
            <w:r w:rsidRPr="00761653">
              <w:t>Бронхоальвеолярный лаваж после КТВР легких</w:t>
            </w:r>
          </w:p>
          <w:p w14:paraId="7695FEF5" w14:textId="77777777" w:rsidR="00116AF3" w:rsidRPr="00761653" w:rsidRDefault="00116AF3" w:rsidP="002D3EBF">
            <w:pPr>
              <w:widowControl w:val="0"/>
              <w:autoSpaceDE w:val="0"/>
              <w:autoSpaceDN w:val="0"/>
              <w:adjustRightInd w:val="0"/>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7362F9AF" w14:textId="77777777" w:rsidR="00116AF3" w:rsidRPr="00761653" w:rsidRDefault="00116AF3" w:rsidP="002D3EBF">
            <w:pPr>
              <w:widowControl w:val="0"/>
              <w:autoSpaceDE w:val="0"/>
              <w:autoSpaceDN w:val="0"/>
              <w:adjustRightInd w:val="0"/>
              <w:ind w:left="57" w:right="57" w:firstLine="0"/>
              <w:contextualSpacing/>
            </w:pPr>
            <w:r w:rsidRPr="00761653">
              <w:t xml:space="preserve">Исследование крови на антиген </w:t>
            </w:r>
            <w:r w:rsidRPr="00761653">
              <w:rPr>
                <w:i/>
                <w:iCs/>
              </w:rPr>
              <w:t>Aspergillus</w:t>
            </w:r>
          </w:p>
        </w:tc>
      </w:tr>
      <w:tr w:rsidR="00116AF3" w:rsidRPr="00265B67" w14:paraId="76F10D6B" w14:textId="77777777" w:rsidTr="002D3EBF">
        <w:trPr>
          <w:trHeight w:val="360"/>
        </w:trPr>
        <w:tc>
          <w:tcPr>
            <w:tcW w:w="3510" w:type="dxa"/>
            <w:tcMar>
              <w:top w:w="100" w:type="nil"/>
              <w:right w:w="100" w:type="nil"/>
            </w:tcMar>
          </w:tcPr>
          <w:p w14:paraId="381B0BB4" w14:textId="77777777" w:rsidR="00116AF3" w:rsidRPr="00761653" w:rsidRDefault="00116AF3" w:rsidP="002D3EBF">
            <w:pPr>
              <w:widowControl w:val="0"/>
              <w:autoSpaceDE w:val="0"/>
              <w:autoSpaceDN w:val="0"/>
              <w:adjustRightInd w:val="0"/>
              <w:ind w:left="57" w:right="57" w:firstLine="0"/>
            </w:pPr>
            <w:r w:rsidRPr="00761653">
              <w:t>Cимптомы менингита</w:t>
            </w:r>
          </w:p>
          <w:p w14:paraId="009CBBFB" w14:textId="77777777" w:rsidR="00116AF3" w:rsidRPr="00761653" w:rsidRDefault="00116AF3" w:rsidP="002D3EBF">
            <w:pPr>
              <w:widowControl w:val="0"/>
              <w:autoSpaceDE w:val="0"/>
              <w:autoSpaceDN w:val="0"/>
              <w:adjustRightInd w:val="0"/>
              <w:ind w:left="57" w:right="57" w:firstLine="0"/>
              <w:rPr>
                <w:rFonts w:eastAsia="MS Mincho"/>
              </w:rPr>
            </w:pPr>
            <w:r w:rsidRPr="00761653">
              <w:t>«Мозговая» симптоматика на фоне лихорадки и нейтропении</w:t>
            </w:r>
          </w:p>
          <w:p w14:paraId="17E43985" w14:textId="77777777" w:rsidR="00116AF3" w:rsidRPr="00761653" w:rsidRDefault="00116AF3" w:rsidP="002D3EBF">
            <w:pPr>
              <w:widowControl w:val="0"/>
              <w:autoSpaceDE w:val="0"/>
              <w:autoSpaceDN w:val="0"/>
              <w:adjustRightInd w:val="0"/>
              <w:ind w:left="57" w:right="57" w:firstLine="0"/>
            </w:pPr>
            <w:r w:rsidRPr="00761653">
              <w:t>Обнаружение очага (очагов) в головном мозге</w:t>
            </w:r>
          </w:p>
        </w:tc>
        <w:tc>
          <w:tcPr>
            <w:tcW w:w="6096" w:type="dxa"/>
            <w:tcMar>
              <w:top w:w="100" w:type="nil"/>
              <w:right w:w="100" w:type="nil"/>
            </w:tcMar>
            <w:vAlign w:val="center"/>
          </w:tcPr>
          <w:p w14:paraId="297F52AD" w14:textId="77777777" w:rsidR="00116AF3" w:rsidRPr="00761653" w:rsidRDefault="00116AF3" w:rsidP="002D3EBF">
            <w:pPr>
              <w:widowControl w:val="0"/>
              <w:autoSpaceDE w:val="0"/>
              <w:autoSpaceDN w:val="0"/>
              <w:adjustRightInd w:val="0"/>
              <w:ind w:left="57" w:right="57" w:firstLine="0"/>
              <w:contextualSpacing/>
              <w:rPr>
                <w:rFonts w:eastAsia="MS Mincho"/>
              </w:rPr>
            </w:pPr>
            <w:r w:rsidRPr="00761653">
              <w:t>Люмбальная пункция</w:t>
            </w:r>
          </w:p>
          <w:p w14:paraId="14936E09" w14:textId="77777777" w:rsidR="00116AF3" w:rsidRPr="00761653" w:rsidRDefault="00116AF3" w:rsidP="002D3EBF">
            <w:pPr>
              <w:widowControl w:val="0"/>
              <w:autoSpaceDE w:val="0"/>
              <w:autoSpaceDN w:val="0"/>
              <w:adjustRightInd w:val="0"/>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116AF3" w:rsidRPr="00265B67" w14:paraId="40737608" w14:textId="77777777" w:rsidTr="002D3EBF">
        <w:trPr>
          <w:trHeight w:val="93"/>
        </w:trPr>
        <w:tc>
          <w:tcPr>
            <w:tcW w:w="3510" w:type="dxa"/>
            <w:tcMar>
              <w:top w:w="100" w:type="nil"/>
              <w:right w:w="100" w:type="nil"/>
            </w:tcMar>
            <w:vAlign w:val="center"/>
          </w:tcPr>
          <w:p w14:paraId="189CC8A2" w14:textId="77777777" w:rsidR="00116AF3" w:rsidRPr="00761653" w:rsidRDefault="00116AF3" w:rsidP="002D3EBF">
            <w:pPr>
              <w:widowControl w:val="0"/>
              <w:autoSpaceDE w:val="0"/>
              <w:autoSpaceDN w:val="0"/>
              <w:adjustRightInd w:val="0"/>
              <w:ind w:left="57" w:right="57" w:firstLine="0"/>
            </w:pPr>
            <w:r w:rsidRPr="00761653">
              <w:t>Диарея</w:t>
            </w:r>
          </w:p>
        </w:tc>
        <w:tc>
          <w:tcPr>
            <w:tcW w:w="6096" w:type="dxa"/>
            <w:tcMar>
              <w:top w:w="100" w:type="nil"/>
              <w:right w:w="100" w:type="nil"/>
            </w:tcMar>
          </w:tcPr>
          <w:p w14:paraId="51C9A95F" w14:textId="77777777" w:rsidR="00116AF3" w:rsidRPr="00761653" w:rsidRDefault="00116AF3" w:rsidP="002D3EBF">
            <w:pPr>
              <w:widowControl w:val="0"/>
              <w:autoSpaceDE w:val="0"/>
              <w:autoSpaceDN w:val="0"/>
              <w:adjustRightInd w:val="0"/>
              <w:ind w:left="57" w:right="57" w:firstLine="0"/>
            </w:pPr>
            <w:r w:rsidRPr="00761653">
              <w:t xml:space="preserve">Исследование кала на токсин </w:t>
            </w:r>
            <w:r w:rsidRPr="00761653">
              <w:rPr>
                <w:i/>
                <w:iCs/>
              </w:rPr>
              <w:t>C. difficile</w:t>
            </w:r>
          </w:p>
        </w:tc>
      </w:tr>
      <w:tr w:rsidR="00116AF3" w:rsidRPr="00265B67" w14:paraId="66E17DF9" w14:textId="77777777" w:rsidTr="002D3EBF">
        <w:trPr>
          <w:trHeight w:val="187"/>
        </w:trPr>
        <w:tc>
          <w:tcPr>
            <w:tcW w:w="3510" w:type="dxa"/>
            <w:tcMar>
              <w:top w:w="100" w:type="nil"/>
              <w:right w:w="100" w:type="nil"/>
            </w:tcMar>
            <w:vAlign w:val="center"/>
          </w:tcPr>
          <w:p w14:paraId="2883E68D" w14:textId="77777777" w:rsidR="00116AF3" w:rsidRPr="00761653" w:rsidRDefault="00116AF3" w:rsidP="002D3EBF">
            <w:pPr>
              <w:widowControl w:val="0"/>
              <w:autoSpaceDE w:val="0"/>
              <w:autoSpaceDN w:val="0"/>
              <w:adjustRightInd w:val="0"/>
              <w:ind w:left="57" w:right="57" w:firstLine="0"/>
              <w:contextualSpacing/>
              <w:rPr>
                <w:rFonts w:eastAsia="MS Mincho"/>
              </w:rPr>
            </w:pPr>
            <w:r w:rsidRPr="00761653">
              <w:t>Парапроктит</w:t>
            </w:r>
          </w:p>
          <w:p w14:paraId="67307A4C" w14:textId="77777777" w:rsidR="00116AF3" w:rsidRPr="00761653" w:rsidRDefault="00116AF3" w:rsidP="002D3EBF">
            <w:pPr>
              <w:widowControl w:val="0"/>
              <w:autoSpaceDE w:val="0"/>
              <w:autoSpaceDN w:val="0"/>
              <w:adjustRightInd w:val="0"/>
              <w:ind w:left="57" w:right="57" w:firstLine="0"/>
              <w:contextualSpacing/>
            </w:pPr>
            <w:r w:rsidRPr="00761653">
              <w:t>Трещина в области прямой кишки</w:t>
            </w:r>
          </w:p>
        </w:tc>
        <w:tc>
          <w:tcPr>
            <w:tcW w:w="6096" w:type="dxa"/>
            <w:tcMar>
              <w:top w:w="100" w:type="nil"/>
              <w:right w:w="100" w:type="nil"/>
            </w:tcMar>
            <w:vAlign w:val="center"/>
          </w:tcPr>
          <w:p w14:paraId="49D0B5F6" w14:textId="77777777" w:rsidR="00116AF3" w:rsidRPr="00761653" w:rsidRDefault="00116AF3" w:rsidP="002D3EBF">
            <w:pPr>
              <w:widowControl w:val="0"/>
              <w:autoSpaceDE w:val="0"/>
              <w:autoSpaceDN w:val="0"/>
              <w:adjustRightInd w:val="0"/>
              <w:ind w:left="57" w:right="57" w:firstLine="0"/>
            </w:pPr>
            <w:r w:rsidRPr="00761653">
              <w:t>Мазок со слизистой оболочки прямой кишки</w:t>
            </w:r>
          </w:p>
        </w:tc>
      </w:tr>
      <w:tr w:rsidR="00116AF3" w:rsidRPr="00265B67" w14:paraId="6D4B4C32" w14:textId="77777777" w:rsidTr="002D3EBF">
        <w:trPr>
          <w:trHeight w:val="200"/>
        </w:trPr>
        <w:tc>
          <w:tcPr>
            <w:tcW w:w="3510" w:type="dxa"/>
            <w:tcMar>
              <w:top w:w="100" w:type="nil"/>
              <w:right w:w="100" w:type="nil"/>
            </w:tcMar>
            <w:vAlign w:val="center"/>
          </w:tcPr>
          <w:p w14:paraId="73AAB0F7" w14:textId="77777777" w:rsidR="00116AF3" w:rsidRPr="00761653" w:rsidRDefault="00116AF3" w:rsidP="002D3EBF">
            <w:pPr>
              <w:widowControl w:val="0"/>
              <w:autoSpaceDE w:val="0"/>
              <w:autoSpaceDN w:val="0"/>
              <w:adjustRightInd w:val="0"/>
              <w:ind w:left="57" w:right="57" w:firstLine="0"/>
              <w:contextualSpacing/>
            </w:pPr>
            <w:r w:rsidRPr="00761653">
              <w:t>Образования (инфильтраты) на коже</w:t>
            </w:r>
          </w:p>
        </w:tc>
        <w:tc>
          <w:tcPr>
            <w:tcW w:w="6096" w:type="dxa"/>
            <w:tcMar>
              <w:top w:w="100" w:type="nil"/>
              <w:right w:w="100" w:type="nil"/>
            </w:tcMar>
            <w:vAlign w:val="center"/>
          </w:tcPr>
          <w:p w14:paraId="7653E911" w14:textId="77777777" w:rsidR="00116AF3" w:rsidRPr="00761653" w:rsidRDefault="00116AF3" w:rsidP="002D3EBF">
            <w:pPr>
              <w:widowControl w:val="0"/>
              <w:autoSpaceDE w:val="0"/>
              <w:autoSpaceDN w:val="0"/>
              <w:adjustRightInd w:val="0"/>
              <w:ind w:left="57" w:right="57" w:firstLine="0"/>
              <w:contextualSpacing/>
            </w:pPr>
            <w:r w:rsidRPr="00761653">
              <w:t>Биопсия</w:t>
            </w:r>
          </w:p>
          <w:p w14:paraId="0C211C67" w14:textId="77777777" w:rsidR="00116AF3" w:rsidRPr="00761653" w:rsidRDefault="00116AF3" w:rsidP="002D3EBF">
            <w:pPr>
              <w:widowControl w:val="0"/>
              <w:autoSpaceDE w:val="0"/>
              <w:autoSpaceDN w:val="0"/>
              <w:adjustRightInd w:val="0"/>
              <w:ind w:left="57" w:right="57" w:firstLine="0"/>
              <w:contextualSpacing/>
            </w:pPr>
            <w:r w:rsidRPr="00761653">
              <w:t>Микробиологическое и гистологическое исследование биоптата</w:t>
            </w:r>
          </w:p>
        </w:tc>
      </w:tr>
    </w:tbl>
    <w:p w14:paraId="7CB6FD84" w14:textId="77777777" w:rsidR="00116AF3" w:rsidRDefault="00116AF3" w:rsidP="00116AF3">
      <w:pPr>
        <w:widowControl w:val="0"/>
        <w:tabs>
          <w:tab w:val="left" w:pos="1134"/>
        </w:tabs>
        <w:autoSpaceDE w:val="0"/>
        <w:autoSpaceDN w:val="0"/>
        <w:adjustRightInd w:val="0"/>
        <w:ind w:right="-130"/>
        <w:contextualSpacing/>
        <w:rPr>
          <w:b/>
          <w:bCs/>
        </w:rPr>
      </w:pPr>
    </w:p>
    <w:p w14:paraId="1328ABC3" w14:textId="77777777" w:rsidR="00116AF3" w:rsidRPr="00284D51" w:rsidRDefault="00116AF3" w:rsidP="00116AF3">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1A522698" w14:textId="77777777" w:rsidR="00116AF3" w:rsidRPr="0076198F" w:rsidRDefault="00116AF3" w:rsidP="00116AF3">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C9F4506" w14:textId="77777777" w:rsidR="00116AF3" w:rsidRDefault="00116AF3" w:rsidP="00116AF3">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6527CCAC" w14:textId="77777777" w:rsidR="00116AF3" w:rsidRPr="00761653" w:rsidRDefault="00116AF3" w:rsidP="00116AF3">
      <w:pPr>
        <w:widowControl w:val="0"/>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42E3C5FD" w14:textId="77777777" w:rsidR="00116AF3" w:rsidRPr="00761653" w:rsidRDefault="00116AF3" w:rsidP="00116AF3">
      <w:pPr>
        <w:widowControl w:val="0"/>
        <w:autoSpaceDE w:val="0"/>
        <w:autoSpaceDN w:val="0"/>
        <w:adjustRightInd w:val="0"/>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372F5D24" w14:textId="77777777" w:rsidR="00116AF3" w:rsidRPr="00761653" w:rsidRDefault="00116AF3" w:rsidP="00116AF3">
      <w:pPr>
        <w:widowControl w:val="0"/>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2F150CF0" w14:textId="77777777" w:rsidR="00116AF3" w:rsidRDefault="00116AF3" w:rsidP="00116AF3">
      <w:pPr>
        <w:widowControl w:val="0"/>
        <w:autoSpaceDE w:val="0"/>
        <w:autoSpaceDN w:val="0"/>
        <w:adjustRightInd w:val="0"/>
        <w:ind w:right="49"/>
        <w:contextualSpacing/>
        <w:rPr>
          <w:bCs/>
          <w:u w:val="single"/>
        </w:rPr>
      </w:pPr>
    </w:p>
    <w:p w14:paraId="559E2B61" w14:textId="77777777" w:rsidR="00116AF3" w:rsidRPr="00284D51" w:rsidRDefault="00116AF3" w:rsidP="00116AF3">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2FF2FA10" w14:textId="77777777" w:rsidR="00116AF3" w:rsidRPr="00761653" w:rsidRDefault="00116AF3" w:rsidP="00116AF3">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176FF8C7" w14:textId="77777777" w:rsidR="00116AF3" w:rsidRDefault="00116AF3" w:rsidP="00116AF3">
      <w:pPr>
        <w:widowControl w:val="0"/>
        <w:autoSpaceDE w:val="0"/>
        <w:autoSpaceDN w:val="0"/>
        <w:adjustRightInd w:val="0"/>
        <w:ind w:right="49"/>
        <w:contextualSpacing/>
        <w:rPr>
          <w:bCs/>
          <w:u w:val="single"/>
        </w:rPr>
      </w:pPr>
    </w:p>
    <w:p w14:paraId="3DA7B047" w14:textId="77777777" w:rsidR="00116AF3" w:rsidRPr="00284D51" w:rsidRDefault="00116AF3" w:rsidP="00116AF3">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6522604B" w14:textId="77777777" w:rsidR="00116AF3" w:rsidRPr="00761653" w:rsidRDefault="00116AF3" w:rsidP="00116AF3">
      <w:pPr>
        <w:widowControl w:val="0"/>
        <w:autoSpaceDE w:val="0"/>
        <w:autoSpaceDN w:val="0"/>
        <w:adjustRightInd w:val="0"/>
        <w:ind w:right="-211"/>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72D5088A" w14:textId="77777777" w:rsidR="00116AF3" w:rsidRPr="00761653" w:rsidRDefault="00116AF3" w:rsidP="00116AF3">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71B59A87" w14:textId="77777777" w:rsidR="00116AF3" w:rsidRDefault="00116AF3" w:rsidP="00116AF3">
      <w:pPr>
        <w:widowControl w:val="0"/>
        <w:tabs>
          <w:tab w:val="left" w:pos="1134"/>
        </w:tabs>
        <w:autoSpaceDE w:val="0"/>
        <w:autoSpaceDN w:val="0"/>
        <w:adjustRightInd w:val="0"/>
        <w:ind w:right="49"/>
        <w:contextualSpacing/>
        <w:rPr>
          <w:b/>
        </w:rPr>
      </w:pPr>
    </w:p>
    <w:p w14:paraId="5EF62BBF" w14:textId="77777777" w:rsidR="00116AF3" w:rsidRPr="00284D51" w:rsidRDefault="00116AF3" w:rsidP="00116AF3">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24F91E39" w14:textId="77777777" w:rsidR="00116AF3" w:rsidRPr="00761653" w:rsidRDefault="00116AF3" w:rsidP="00116AF3">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04093066" w14:textId="77777777" w:rsidR="00116AF3" w:rsidRPr="00284D51" w:rsidRDefault="00116AF3" w:rsidP="00116AF3">
      <w:pPr>
        <w:widowControl w:val="0"/>
        <w:autoSpaceDE w:val="0"/>
        <w:autoSpaceDN w:val="0"/>
        <w:adjustRightInd w:val="0"/>
        <w:ind w:right="49"/>
        <w:contextualSpacing/>
        <w:rPr>
          <w:bCs/>
          <w:i/>
          <w:iCs/>
        </w:rPr>
      </w:pPr>
      <w:r w:rsidRPr="00284D51">
        <w:rPr>
          <w:bCs/>
          <w:i/>
          <w:iCs/>
        </w:rPr>
        <w:t>Энтеробактерии с продукцией БЛРС, Enterobacter spp</w:t>
      </w:r>
    </w:p>
    <w:p w14:paraId="6F927BAA" w14:textId="77777777" w:rsidR="00116AF3" w:rsidRPr="00761653" w:rsidRDefault="00116AF3" w:rsidP="00116AF3">
      <w:pPr>
        <w:widowControl w:val="0"/>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619F14F4" w14:textId="77777777" w:rsidR="00116AF3" w:rsidRPr="00284D51" w:rsidRDefault="00116AF3" w:rsidP="00116AF3">
      <w:pPr>
        <w:widowControl w:val="0"/>
        <w:autoSpaceDE w:val="0"/>
        <w:autoSpaceDN w:val="0"/>
        <w:adjustRightInd w:val="0"/>
        <w:ind w:right="49"/>
        <w:contextualSpacing/>
        <w:rPr>
          <w:bCs/>
          <w:i/>
          <w:iCs/>
        </w:rPr>
      </w:pPr>
      <w:r w:rsidRPr="00284D51">
        <w:rPr>
          <w:bCs/>
          <w:i/>
          <w:iCs/>
        </w:rPr>
        <w:t xml:space="preserve">Энтеробактерии с продукцией карбапенемаз </w:t>
      </w:r>
    </w:p>
    <w:p w14:paraId="2EF3B992" w14:textId="77777777" w:rsidR="00116AF3" w:rsidRPr="00761653" w:rsidRDefault="00116AF3" w:rsidP="00116AF3">
      <w:pPr>
        <w:widowControl w:val="0"/>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5722E337" w14:textId="77777777" w:rsidR="00116AF3" w:rsidRDefault="00116AF3" w:rsidP="00116AF3"/>
    <w:p w14:paraId="70739243" w14:textId="77777777" w:rsidR="00116AF3" w:rsidRPr="00761653" w:rsidRDefault="00116AF3" w:rsidP="00116AF3">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116AF3" w:rsidRPr="00761653" w14:paraId="76CF7F07" w14:textId="77777777" w:rsidTr="002D3EBF">
        <w:trPr>
          <w:trHeight w:val="555"/>
        </w:trPr>
        <w:tc>
          <w:tcPr>
            <w:tcW w:w="3227" w:type="dxa"/>
            <w:vAlign w:val="center"/>
          </w:tcPr>
          <w:p w14:paraId="1CBF1A04" w14:textId="77777777" w:rsidR="00116AF3" w:rsidRPr="00761653" w:rsidRDefault="00116AF3" w:rsidP="002D3EBF">
            <w:pPr>
              <w:ind w:left="57" w:right="57" w:firstLine="0"/>
              <w:jc w:val="center"/>
              <w:rPr>
                <w:lang w:val="en-US"/>
              </w:rPr>
            </w:pPr>
            <w:r w:rsidRPr="00761653">
              <w:t>Препарат</w:t>
            </w:r>
          </w:p>
        </w:tc>
        <w:tc>
          <w:tcPr>
            <w:tcW w:w="6520" w:type="dxa"/>
            <w:vAlign w:val="center"/>
          </w:tcPr>
          <w:p w14:paraId="6A55C0BA" w14:textId="77777777" w:rsidR="00116AF3" w:rsidRPr="00761653" w:rsidRDefault="00116AF3" w:rsidP="002D3EBF">
            <w:pPr>
              <w:ind w:left="57" w:right="57" w:firstLine="0"/>
              <w:jc w:val="center"/>
              <w:rPr>
                <w:lang w:val="en-US"/>
              </w:rPr>
            </w:pPr>
            <w:r w:rsidRPr="00761653">
              <w:t>Доза</w:t>
            </w:r>
          </w:p>
        </w:tc>
      </w:tr>
      <w:tr w:rsidR="00116AF3" w:rsidRPr="00265B67" w14:paraId="33FE01BB" w14:textId="77777777" w:rsidTr="002D3EBF">
        <w:trPr>
          <w:trHeight w:val="421"/>
        </w:trPr>
        <w:tc>
          <w:tcPr>
            <w:tcW w:w="3227" w:type="dxa"/>
          </w:tcPr>
          <w:p w14:paraId="1149191F" w14:textId="77777777" w:rsidR="00116AF3" w:rsidRPr="00761653" w:rsidRDefault="00116AF3" w:rsidP="002D3EBF">
            <w:pPr>
              <w:ind w:left="57" w:right="57" w:firstLine="0"/>
            </w:pPr>
            <w:r w:rsidRPr="00761653">
              <w:t>Цефтазидим-авибактам</w:t>
            </w:r>
          </w:p>
        </w:tc>
        <w:tc>
          <w:tcPr>
            <w:tcW w:w="6520" w:type="dxa"/>
          </w:tcPr>
          <w:p w14:paraId="3C556B31" w14:textId="77777777" w:rsidR="00116AF3" w:rsidRPr="00761653" w:rsidRDefault="00116AF3" w:rsidP="002D3EBF">
            <w:pPr>
              <w:ind w:left="57" w:right="57" w:firstLine="0"/>
            </w:pPr>
            <w:r w:rsidRPr="00761653">
              <w:t>2,5 г каждые 8 часов, длительность инфузии 2 часа</w:t>
            </w:r>
          </w:p>
        </w:tc>
      </w:tr>
      <w:tr w:rsidR="00116AF3" w:rsidRPr="00975FC1" w14:paraId="6AEA7628" w14:textId="77777777" w:rsidTr="002D3EBF">
        <w:trPr>
          <w:trHeight w:val="825"/>
        </w:trPr>
        <w:tc>
          <w:tcPr>
            <w:tcW w:w="3227" w:type="dxa"/>
          </w:tcPr>
          <w:p w14:paraId="32952EFD" w14:textId="77777777" w:rsidR="00116AF3" w:rsidRPr="00761653" w:rsidRDefault="00116AF3" w:rsidP="002D3EBF">
            <w:pPr>
              <w:ind w:left="57" w:right="57" w:firstLine="0"/>
              <w:rPr>
                <w:lang w:val="en-US"/>
              </w:rPr>
            </w:pPr>
            <w:r w:rsidRPr="00761653">
              <w:t>Меропенем</w:t>
            </w:r>
          </w:p>
        </w:tc>
        <w:tc>
          <w:tcPr>
            <w:tcW w:w="6520" w:type="dxa"/>
          </w:tcPr>
          <w:p w14:paraId="20386166" w14:textId="77777777" w:rsidR="00116AF3" w:rsidRPr="00761653" w:rsidRDefault="00116AF3" w:rsidP="002D3EBF">
            <w:pPr>
              <w:ind w:left="57" w:right="57" w:firstLine="0"/>
            </w:pPr>
            <w:r w:rsidRPr="00761653">
              <w:t xml:space="preserve">2 г каждые 8 часов </w:t>
            </w:r>
          </w:p>
          <w:p w14:paraId="2DFD5674" w14:textId="77777777" w:rsidR="00116AF3" w:rsidRPr="00761653" w:rsidRDefault="00116AF3" w:rsidP="002D3EBF">
            <w:pPr>
              <w:ind w:left="57" w:right="57" w:firstLine="0"/>
            </w:pPr>
            <w:r w:rsidRPr="00761653">
              <w:t>пролонгированная инфузия в течение 3х часов</w:t>
            </w:r>
          </w:p>
        </w:tc>
      </w:tr>
      <w:tr w:rsidR="00116AF3" w:rsidRPr="00761653" w14:paraId="41BD9B08" w14:textId="77777777" w:rsidTr="002D3EBF">
        <w:trPr>
          <w:trHeight w:val="270"/>
        </w:trPr>
        <w:tc>
          <w:tcPr>
            <w:tcW w:w="3227" w:type="dxa"/>
          </w:tcPr>
          <w:p w14:paraId="3FC3CA74" w14:textId="77777777" w:rsidR="00116AF3" w:rsidRPr="00761653" w:rsidRDefault="00116AF3" w:rsidP="002D3EBF">
            <w:pPr>
              <w:ind w:left="57" w:right="57" w:firstLine="0"/>
              <w:rPr>
                <w:lang w:val="en-US"/>
              </w:rPr>
            </w:pPr>
            <w:r w:rsidRPr="00761653">
              <w:t>Имипенем</w:t>
            </w:r>
          </w:p>
        </w:tc>
        <w:tc>
          <w:tcPr>
            <w:tcW w:w="6520" w:type="dxa"/>
          </w:tcPr>
          <w:p w14:paraId="553A8999" w14:textId="77777777" w:rsidR="00116AF3" w:rsidRPr="00761653" w:rsidRDefault="00116AF3" w:rsidP="002D3EBF">
            <w:pPr>
              <w:ind w:left="57" w:right="57" w:firstLine="0"/>
            </w:pPr>
            <w:r w:rsidRPr="00761653">
              <w:t>1 г каждые 8 часов</w:t>
            </w:r>
          </w:p>
        </w:tc>
      </w:tr>
      <w:tr w:rsidR="00116AF3" w:rsidRPr="00975FC1" w14:paraId="04BA7141" w14:textId="77777777" w:rsidTr="002D3EBF">
        <w:tc>
          <w:tcPr>
            <w:tcW w:w="3227" w:type="dxa"/>
          </w:tcPr>
          <w:p w14:paraId="21F163B1" w14:textId="77777777" w:rsidR="00116AF3" w:rsidRPr="00761653" w:rsidRDefault="00116AF3" w:rsidP="002D3EBF">
            <w:pPr>
              <w:ind w:left="57" w:right="57" w:firstLine="0"/>
              <w:rPr>
                <w:lang w:val="en-US"/>
              </w:rPr>
            </w:pPr>
            <w:r w:rsidRPr="00761653">
              <w:t>Дорипенем</w:t>
            </w:r>
          </w:p>
        </w:tc>
        <w:tc>
          <w:tcPr>
            <w:tcW w:w="6520" w:type="dxa"/>
          </w:tcPr>
          <w:p w14:paraId="448A325A" w14:textId="77777777" w:rsidR="00116AF3" w:rsidRPr="00761653" w:rsidRDefault="00116AF3" w:rsidP="002D3EBF">
            <w:pPr>
              <w:ind w:left="57" w:right="57" w:firstLine="0"/>
            </w:pPr>
            <w:r w:rsidRPr="00761653">
              <w:t>1 г каждые 8 часов, продленная инфузия (4 часа)</w:t>
            </w:r>
          </w:p>
        </w:tc>
      </w:tr>
      <w:tr w:rsidR="00116AF3" w:rsidRPr="00265B67" w14:paraId="6BC59E37" w14:textId="77777777" w:rsidTr="002D3EBF">
        <w:tc>
          <w:tcPr>
            <w:tcW w:w="3227" w:type="dxa"/>
          </w:tcPr>
          <w:p w14:paraId="7F9773D2" w14:textId="77777777" w:rsidR="00116AF3" w:rsidRPr="00761653" w:rsidRDefault="00116AF3" w:rsidP="002D3EBF">
            <w:pPr>
              <w:ind w:left="57" w:right="57" w:firstLine="0"/>
              <w:rPr>
                <w:lang w:val="en-US"/>
              </w:rPr>
            </w:pPr>
            <w:r w:rsidRPr="00761653">
              <w:t>Эртапенем</w:t>
            </w:r>
          </w:p>
        </w:tc>
        <w:tc>
          <w:tcPr>
            <w:tcW w:w="6520" w:type="dxa"/>
          </w:tcPr>
          <w:p w14:paraId="70433BBE" w14:textId="77777777" w:rsidR="00116AF3" w:rsidRPr="00761653" w:rsidRDefault="00116AF3" w:rsidP="002D3EBF">
            <w:pPr>
              <w:ind w:left="57" w:right="57" w:firstLine="0"/>
            </w:pPr>
            <w:r w:rsidRPr="00761653">
              <w:t>1 г каждые 24 часа или 1г каждые 12 час</w:t>
            </w:r>
          </w:p>
          <w:p w14:paraId="5E57DCFC" w14:textId="77777777" w:rsidR="00116AF3" w:rsidRPr="00761653" w:rsidRDefault="00116AF3" w:rsidP="002D3EBF">
            <w:pPr>
              <w:ind w:left="57" w:right="57" w:firstLine="0"/>
            </w:pPr>
            <w:r w:rsidRPr="00761653">
              <w:t>Используют в режиме “два карбапенема” при отсутствии других опций</w:t>
            </w:r>
          </w:p>
        </w:tc>
      </w:tr>
      <w:tr w:rsidR="00116AF3" w:rsidRPr="00975FC1" w14:paraId="6F6A2E40" w14:textId="77777777" w:rsidTr="002D3EBF">
        <w:tc>
          <w:tcPr>
            <w:tcW w:w="3227" w:type="dxa"/>
          </w:tcPr>
          <w:p w14:paraId="175388B0" w14:textId="77777777" w:rsidR="00116AF3" w:rsidRPr="00761653" w:rsidRDefault="00116AF3" w:rsidP="002D3EBF">
            <w:pPr>
              <w:ind w:left="57" w:right="57" w:firstLine="0"/>
            </w:pPr>
            <w:r w:rsidRPr="00761653">
              <w:t>Колистин</w:t>
            </w:r>
          </w:p>
        </w:tc>
        <w:tc>
          <w:tcPr>
            <w:tcW w:w="6520" w:type="dxa"/>
          </w:tcPr>
          <w:p w14:paraId="7AAF8035" w14:textId="77777777" w:rsidR="00116AF3" w:rsidRPr="00761653" w:rsidRDefault="00116AF3" w:rsidP="002D3EBF">
            <w:pPr>
              <w:ind w:left="57" w:right="57" w:firstLine="0"/>
            </w:pPr>
            <w:r w:rsidRPr="00761653">
              <w:t>Нагрузочная доза 9 млн МЕ, в первый день, однократно, далее по 4,5 млн МЕ</w:t>
            </w:r>
            <w:r w:rsidRPr="00761653">
              <w:rPr>
                <w:color w:val="4D5156"/>
                <w:shd w:val="clear" w:color="auto" w:fill="FFFFFF"/>
              </w:rPr>
              <w:t xml:space="preserve"> </w:t>
            </w:r>
            <w:r w:rsidRPr="00761653">
              <w:t xml:space="preserve">каждые 12 час </w:t>
            </w:r>
          </w:p>
          <w:p w14:paraId="39D65AE7" w14:textId="77777777" w:rsidR="00116AF3" w:rsidRPr="00761653" w:rsidRDefault="00116AF3" w:rsidP="002D3EBF">
            <w:pPr>
              <w:ind w:left="57" w:right="57" w:firstLine="0"/>
            </w:pPr>
            <w:r w:rsidRPr="00761653">
              <w:t>Ингаляции 1-3 млн МЕ каждые 8 часов</w:t>
            </w:r>
          </w:p>
        </w:tc>
      </w:tr>
      <w:tr w:rsidR="00116AF3" w:rsidRPr="00265B67" w14:paraId="3CAE284C" w14:textId="77777777" w:rsidTr="002D3EBF">
        <w:tc>
          <w:tcPr>
            <w:tcW w:w="3227" w:type="dxa"/>
          </w:tcPr>
          <w:p w14:paraId="577D4163" w14:textId="77777777" w:rsidR="00116AF3" w:rsidRPr="00761653" w:rsidRDefault="00116AF3" w:rsidP="002D3EBF">
            <w:pPr>
              <w:ind w:left="57" w:right="57" w:firstLine="0"/>
            </w:pPr>
            <w:r w:rsidRPr="00761653">
              <w:t>Полимиксин В</w:t>
            </w:r>
          </w:p>
        </w:tc>
        <w:tc>
          <w:tcPr>
            <w:tcW w:w="6520" w:type="dxa"/>
          </w:tcPr>
          <w:p w14:paraId="7B4261C8" w14:textId="77777777" w:rsidR="00116AF3" w:rsidRPr="00761653" w:rsidRDefault="00116AF3" w:rsidP="002D3EBF">
            <w:pPr>
              <w:ind w:left="57" w:right="57" w:firstLine="0"/>
            </w:pPr>
            <w:r w:rsidRPr="00761653">
              <w:t xml:space="preserve">Нагрузочная доза 2-2,5 мг/кг, далее 1,25-1,5 мг/кг каждые 12 час </w:t>
            </w:r>
          </w:p>
        </w:tc>
      </w:tr>
      <w:tr w:rsidR="00116AF3" w:rsidRPr="00265B67" w14:paraId="5B9447FA" w14:textId="77777777" w:rsidTr="002D3EBF">
        <w:tc>
          <w:tcPr>
            <w:tcW w:w="3227" w:type="dxa"/>
          </w:tcPr>
          <w:p w14:paraId="004CC228" w14:textId="77777777" w:rsidR="00116AF3" w:rsidRPr="00761653" w:rsidRDefault="00116AF3" w:rsidP="002D3EBF">
            <w:pPr>
              <w:ind w:left="57" w:right="57" w:firstLine="0"/>
            </w:pPr>
            <w:r w:rsidRPr="00761653">
              <w:t>Тигециклин</w:t>
            </w:r>
          </w:p>
        </w:tc>
        <w:tc>
          <w:tcPr>
            <w:tcW w:w="6520" w:type="dxa"/>
          </w:tcPr>
          <w:p w14:paraId="1BC12424" w14:textId="77777777" w:rsidR="00116AF3" w:rsidRPr="00761653" w:rsidRDefault="00116AF3" w:rsidP="002D3EBF">
            <w:pPr>
              <w:ind w:left="57" w:right="57" w:firstLine="0"/>
            </w:pPr>
            <w:r w:rsidRPr="00761653">
              <w:t>Первая доза 100 мг, далее каждые 12 часов по 50 мг</w:t>
            </w:r>
          </w:p>
        </w:tc>
      </w:tr>
      <w:tr w:rsidR="00116AF3" w:rsidRPr="00265B67" w14:paraId="1E29E09D" w14:textId="77777777" w:rsidTr="002D3EBF">
        <w:tc>
          <w:tcPr>
            <w:tcW w:w="3227" w:type="dxa"/>
          </w:tcPr>
          <w:p w14:paraId="629A344F" w14:textId="77777777" w:rsidR="00116AF3" w:rsidRPr="00761653" w:rsidRDefault="00116AF3" w:rsidP="002D3EBF">
            <w:pPr>
              <w:ind w:left="57" w:right="57" w:firstLine="0"/>
              <w:rPr>
                <w:lang w:val="en-US"/>
              </w:rPr>
            </w:pPr>
            <w:r w:rsidRPr="00761653">
              <w:t>Гентамицин</w:t>
            </w:r>
            <w:r w:rsidRPr="00761653">
              <w:rPr>
                <w:lang w:val="en-US"/>
              </w:rPr>
              <w:t xml:space="preserve">, </w:t>
            </w:r>
          </w:p>
          <w:p w14:paraId="50D5A984" w14:textId="77777777" w:rsidR="00116AF3" w:rsidRPr="00761653" w:rsidRDefault="00116AF3" w:rsidP="002D3EBF">
            <w:pPr>
              <w:ind w:left="57" w:right="57" w:firstLine="0"/>
              <w:rPr>
                <w:lang w:val="en-US"/>
              </w:rPr>
            </w:pPr>
            <w:r w:rsidRPr="00761653">
              <w:t>тобрамицин</w:t>
            </w:r>
          </w:p>
        </w:tc>
        <w:tc>
          <w:tcPr>
            <w:tcW w:w="6520" w:type="dxa"/>
          </w:tcPr>
          <w:p w14:paraId="2FD51F98" w14:textId="77777777" w:rsidR="00116AF3" w:rsidRPr="00761653" w:rsidRDefault="00116AF3" w:rsidP="002D3EBF">
            <w:pPr>
              <w:ind w:left="57" w:right="57" w:firstLine="0"/>
            </w:pPr>
            <w:r w:rsidRPr="00761653">
              <w:t>5-7 мг/кг/сутки, введение в течение 1 часа</w:t>
            </w:r>
          </w:p>
        </w:tc>
      </w:tr>
      <w:tr w:rsidR="00116AF3" w:rsidRPr="00265B67" w14:paraId="3BD0FE91" w14:textId="77777777" w:rsidTr="002D3EBF">
        <w:tc>
          <w:tcPr>
            <w:tcW w:w="3227" w:type="dxa"/>
          </w:tcPr>
          <w:p w14:paraId="479AAB12" w14:textId="77777777" w:rsidR="00116AF3" w:rsidRPr="00761653" w:rsidRDefault="00116AF3" w:rsidP="002D3EBF">
            <w:pPr>
              <w:ind w:left="57" w:right="57" w:firstLine="0"/>
              <w:rPr>
                <w:lang w:val="en-US"/>
              </w:rPr>
            </w:pPr>
            <w:r w:rsidRPr="00761653">
              <w:t>Амикацин</w:t>
            </w:r>
          </w:p>
        </w:tc>
        <w:tc>
          <w:tcPr>
            <w:tcW w:w="6520" w:type="dxa"/>
          </w:tcPr>
          <w:p w14:paraId="13A1A8AF" w14:textId="77777777" w:rsidR="00116AF3" w:rsidRPr="00761653" w:rsidRDefault="00116AF3" w:rsidP="002D3EBF">
            <w:pPr>
              <w:ind w:left="57" w:right="57" w:firstLine="0"/>
            </w:pPr>
            <w:r w:rsidRPr="00761653">
              <w:t>15-20 мг/кг/сутки, введение в течение 1 часа</w:t>
            </w:r>
          </w:p>
        </w:tc>
      </w:tr>
      <w:tr w:rsidR="00116AF3" w:rsidRPr="00265B67" w14:paraId="7946F69A" w14:textId="77777777" w:rsidTr="002D3EBF">
        <w:tc>
          <w:tcPr>
            <w:tcW w:w="3227" w:type="dxa"/>
          </w:tcPr>
          <w:p w14:paraId="5BC2D4F8" w14:textId="77777777" w:rsidR="00116AF3" w:rsidRPr="00761653" w:rsidRDefault="00116AF3" w:rsidP="002D3EBF">
            <w:pPr>
              <w:ind w:left="57" w:right="57" w:firstLine="0"/>
            </w:pPr>
            <w:r w:rsidRPr="00761653">
              <w:t>Фосфомицин</w:t>
            </w:r>
          </w:p>
        </w:tc>
        <w:tc>
          <w:tcPr>
            <w:tcW w:w="6520" w:type="dxa"/>
          </w:tcPr>
          <w:p w14:paraId="5C711532" w14:textId="77777777" w:rsidR="00116AF3" w:rsidRPr="00761653" w:rsidRDefault="00116AF3" w:rsidP="002D3EBF">
            <w:pPr>
              <w:ind w:left="57" w:right="57" w:firstLine="0"/>
            </w:pPr>
            <w:r w:rsidRPr="00761653">
              <w:t>По 4 г каждые 6 час или по 8 г каждые 8 час (суммарно 16-24 г)</w:t>
            </w:r>
          </w:p>
        </w:tc>
      </w:tr>
      <w:tr w:rsidR="00116AF3" w:rsidRPr="00761653" w14:paraId="056799E0" w14:textId="77777777" w:rsidTr="002D3EBF">
        <w:tc>
          <w:tcPr>
            <w:tcW w:w="3227" w:type="dxa"/>
          </w:tcPr>
          <w:p w14:paraId="326F712D" w14:textId="77777777" w:rsidR="00116AF3" w:rsidRPr="00761653" w:rsidRDefault="00116AF3" w:rsidP="002D3EBF">
            <w:pPr>
              <w:ind w:left="57" w:right="57" w:firstLine="0"/>
            </w:pPr>
            <w:r w:rsidRPr="00761653">
              <w:t>Азтреонам</w:t>
            </w:r>
          </w:p>
        </w:tc>
        <w:tc>
          <w:tcPr>
            <w:tcW w:w="6520" w:type="dxa"/>
          </w:tcPr>
          <w:p w14:paraId="78558F4E" w14:textId="77777777" w:rsidR="00116AF3" w:rsidRPr="00761653" w:rsidRDefault="00116AF3" w:rsidP="002D3EBF">
            <w:pPr>
              <w:ind w:left="57" w:right="57" w:firstLine="0"/>
            </w:pPr>
            <w:r w:rsidRPr="00761653">
              <w:t>2 г каждые 8 часов</w:t>
            </w:r>
          </w:p>
        </w:tc>
      </w:tr>
    </w:tbl>
    <w:p w14:paraId="7286E7A3" w14:textId="77777777" w:rsidR="00116AF3" w:rsidRDefault="00116AF3" w:rsidP="00116AF3">
      <w:pPr>
        <w:widowControl w:val="0"/>
        <w:tabs>
          <w:tab w:val="left" w:pos="1134"/>
        </w:tabs>
        <w:autoSpaceDE w:val="0"/>
        <w:autoSpaceDN w:val="0"/>
        <w:adjustRightInd w:val="0"/>
        <w:ind w:right="49"/>
        <w:contextualSpacing/>
        <w:rPr>
          <w:bCs/>
          <w:i/>
          <w:u w:val="single"/>
        </w:rPr>
      </w:pPr>
    </w:p>
    <w:p w14:paraId="3C713A12" w14:textId="77777777" w:rsidR="00116AF3" w:rsidRPr="00284D51" w:rsidRDefault="00116AF3" w:rsidP="00116AF3">
      <w:pPr>
        <w:widowControl w:val="0"/>
        <w:autoSpaceDE w:val="0"/>
        <w:autoSpaceDN w:val="0"/>
        <w:adjustRightInd w:val="0"/>
        <w:ind w:right="49"/>
        <w:contextualSpacing/>
        <w:rPr>
          <w:bCs/>
        </w:rPr>
      </w:pPr>
      <w:r w:rsidRPr="00284D51">
        <w:rPr>
          <w:bCs/>
          <w:i/>
        </w:rPr>
        <w:t>Pseudomonas aeruginosa</w:t>
      </w:r>
    </w:p>
    <w:p w14:paraId="5ECDA711" w14:textId="52581235" w:rsidR="00116AF3" w:rsidRPr="00761653" w:rsidRDefault="00116AF3" w:rsidP="00116AF3">
      <w:pPr>
        <w:widowControl w:val="0"/>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9D41F9">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49]","plainTextFormattedCitation":"[49]","previouslyFormattedCitation":"[49]"},"properties":{"noteIndex":0},"schema":"https://github.com/citation-style-language/schema/raw/master/csl-citation.json"}</w:instrText>
      </w:r>
      <w:r>
        <w:fldChar w:fldCharType="separate"/>
      </w:r>
      <w:r w:rsidR="004C3BA5" w:rsidRPr="004C3BA5">
        <w:rPr>
          <w:noProof/>
        </w:rPr>
        <w:t>[49]</w:t>
      </w:r>
      <w:r>
        <w:fldChar w:fldCharType="end"/>
      </w:r>
      <w:r w:rsidRPr="00761653">
        <w:t>. Препараты для лечения представлены в табл</w:t>
      </w:r>
      <w:r>
        <w:t>ице 3.</w:t>
      </w:r>
      <w:r w:rsidRPr="00761653">
        <w:t xml:space="preserve"> </w:t>
      </w:r>
    </w:p>
    <w:p w14:paraId="128F31E9" w14:textId="77777777" w:rsidR="00116AF3" w:rsidRDefault="00116AF3" w:rsidP="00116AF3">
      <w:pPr>
        <w:ind w:hanging="142"/>
      </w:pPr>
    </w:p>
    <w:p w14:paraId="1A7A7F5B" w14:textId="77777777" w:rsidR="00116AF3" w:rsidRPr="00761653" w:rsidRDefault="00116AF3" w:rsidP="00116AF3">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116AF3" w:rsidRPr="00761653" w14:paraId="374B21F4" w14:textId="77777777" w:rsidTr="002D3EBF">
        <w:tc>
          <w:tcPr>
            <w:tcW w:w="3510" w:type="dxa"/>
            <w:vAlign w:val="center"/>
          </w:tcPr>
          <w:p w14:paraId="68747303" w14:textId="77777777" w:rsidR="00116AF3" w:rsidRPr="00761653" w:rsidRDefault="00116AF3" w:rsidP="002D3EBF">
            <w:pPr>
              <w:ind w:left="57" w:right="57" w:firstLine="0"/>
              <w:jc w:val="center"/>
            </w:pPr>
            <w:r w:rsidRPr="00761653">
              <w:t>Препарат</w:t>
            </w:r>
          </w:p>
        </w:tc>
        <w:tc>
          <w:tcPr>
            <w:tcW w:w="6237" w:type="dxa"/>
            <w:vAlign w:val="center"/>
          </w:tcPr>
          <w:p w14:paraId="566D39B1" w14:textId="77777777" w:rsidR="00116AF3" w:rsidRPr="00761653" w:rsidRDefault="00116AF3" w:rsidP="002D3EBF">
            <w:pPr>
              <w:ind w:left="57" w:right="57" w:firstLine="0"/>
              <w:jc w:val="center"/>
            </w:pPr>
            <w:r w:rsidRPr="00761653">
              <w:t>Доза</w:t>
            </w:r>
          </w:p>
        </w:tc>
      </w:tr>
      <w:tr w:rsidR="00116AF3" w:rsidRPr="00265B67" w14:paraId="63CE57F9" w14:textId="77777777" w:rsidTr="002D3EBF">
        <w:tc>
          <w:tcPr>
            <w:tcW w:w="3510" w:type="dxa"/>
          </w:tcPr>
          <w:p w14:paraId="586261A2" w14:textId="77777777" w:rsidR="00116AF3" w:rsidRPr="00761653" w:rsidRDefault="00116AF3" w:rsidP="002D3EBF">
            <w:pPr>
              <w:ind w:left="57" w:right="57" w:firstLine="0"/>
            </w:pPr>
            <w:r w:rsidRPr="00761653">
              <w:t>Цефтолозан/тазобактам</w:t>
            </w:r>
          </w:p>
        </w:tc>
        <w:tc>
          <w:tcPr>
            <w:tcW w:w="6237" w:type="dxa"/>
          </w:tcPr>
          <w:p w14:paraId="51487571" w14:textId="77777777" w:rsidR="00116AF3" w:rsidRPr="00761653" w:rsidRDefault="00116AF3" w:rsidP="002D3EBF">
            <w:pPr>
              <w:ind w:left="57" w:right="57" w:firstLine="0"/>
            </w:pPr>
            <w:r w:rsidRPr="00761653">
              <w:t>1,5 или 3 г каждые 8 часов, инфузия в течение 1 часа (при пневмонии по 3 г х 3 раза)</w:t>
            </w:r>
          </w:p>
        </w:tc>
      </w:tr>
      <w:tr w:rsidR="00116AF3" w:rsidRPr="00265B67" w14:paraId="75E5B33F" w14:textId="77777777" w:rsidTr="002D3EBF">
        <w:tc>
          <w:tcPr>
            <w:tcW w:w="3510" w:type="dxa"/>
          </w:tcPr>
          <w:p w14:paraId="7E11E92F" w14:textId="77777777" w:rsidR="00116AF3" w:rsidRPr="00761653" w:rsidRDefault="00116AF3" w:rsidP="002D3EBF">
            <w:pPr>
              <w:ind w:left="57" w:right="57" w:firstLine="0"/>
            </w:pPr>
            <w:r w:rsidRPr="00761653">
              <w:t>Цефтазидим</w:t>
            </w:r>
          </w:p>
        </w:tc>
        <w:tc>
          <w:tcPr>
            <w:tcW w:w="6237" w:type="dxa"/>
          </w:tcPr>
          <w:p w14:paraId="102BA856" w14:textId="77777777" w:rsidR="00116AF3" w:rsidRPr="00761653" w:rsidRDefault="00116AF3" w:rsidP="002D3EBF">
            <w:pPr>
              <w:ind w:left="57" w:right="57" w:firstLine="0"/>
            </w:pPr>
            <w:r w:rsidRPr="00761653">
              <w:t>Нагрузочная доза 1-2 г, затем 6 г/сут, непрерывная инфузии в течение 24 ч</w:t>
            </w:r>
          </w:p>
        </w:tc>
      </w:tr>
      <w:tr w:rsidR="00116AF3" w:rsidRPr="00975FC1" w14:paraId="00FEECC2" w14:textId="77777777" w:rsidTr="002D3EBF">
        <w:tc>
          <w:tcPr>
            <w:tcW w:w="3510" w:type="dxa"/>
          </w:tcPr>
          <w:p w14:paraId="081A6716" w14:textId="77777777" w:rsidR="00116AF3" w:rsidRPr="00761653" w:rsidRDefault="00116AF3" w:rsidP="002D3EBF">
            <w:pPr>
              <w:ind w:left="57" w:right="57" w:firstLine="0"/>
            </w:pPr>
            <w:r w:rsidRPr="00761653">
              <w:t>Цефепим</w:t>
            </w:r>
          </w:p>
        </w:tc>
        <w:tc>
          <w:tcPr>
            <w:tcW w:w="6237" w:type="dxa"/>
          </w:tcPr>
          <w:p w14:paraId="77F15962" w14:textId="77777777" w:rsidR="00116AF3" w:rsidRPr="00761653" w:rsidRDefault="00116AF3" w:rsidP="002D3EBF">
            <w:pPr>
              <w:ind w:left="57" w:right="57" w:firstLine="0"/>
            </w:pPr>
            <w:r w:rsidRPr="00761653">
              <w:t>Нагрузочная доза 15 мг/кг в течение 30 мин, затем 6 г/сут посредством непрерывной инфузии в течение 24 часов</w:t>
            </w:r>
          </w:p>
        </w:tc>
      </w:tr>
      <w:tr w:rsidR="00116AF3" w:rsidRPr="00975FC1" w14:paraId="6E8F91C7" w14:textId="77777777" w:rsidTr="002D3EBF">
        <w:tc>
          <w:tcPr>
            <w:tcW w:w="3510" w:type="dxa"/>
          </w:tcPr>
          <w:p w14:paraId="4ECD6E2C" w14:textId="77777777" w:rsidR="00116AF3" w:rsidRPr="00761653" w:rsidRDefault="00116AF3" w:rsidP="002D3EBF">
            <w:pPr>
              <w:ind w:left="57" w:right="57" w:firstLine="0"/>
            </w:pPr>
            <w:r w:rsidRPr="00761653">
              <w:t>Пиперациллин/тазобактам</w:t>
            </w:r>
          </w:p>
        </w:tc>
        <w:tc>
          <w:tcPr>
            <w:tcW w:w="6237" w:type="dxa"/>
          </w:tcPr>
          <w:p w14:paraId="3A086175" w14:textId="77777777" w:rsidR="00116AF3" w:rsidRPr="00761653" w:rsidRDefault="00116AF3" w:rsidP="002D3EBF">
            <w:pPr>
              <w:ind w:left="57" w:right="57" w:firstLine="0"/>
            </w:pPr>
            <w:r w:rsidRPr="00761653">
              <w:t>Нагрузочная доза 2,25 г затем 16,2 г/сут посредством непрерывной инфузии в течение 24 часов</w:t>
            </w:r>
          </w:p>
        </w:tc>
      </w:tr>
      <w:tr w:rsidR="00116AF3" w:rsidRPr="00975FC1" w14:paraId="540E437D" w14:textId="77777777" w:rsidTr="002D3EBF">
        <w:tc>
          <w:tcPr>
            <w:tcW w:w="3510" w:type="dxa"/>
          </w:tcPr>
          <w:p w14:paraId="14D87C0D" w14:textId="77777777" w:rsidR="00116AF3" w:rsidRPr="00761653" w:rsidRDefault="00116AF3" w:rsidP="002D3EBF">
            <w:pPr>
              <w:ind w:left="57" w:right="57" w:firstLine="0"/>
            </w:pPr>
            <w:r w:rsidRPr="00761653">
              <w:t>Цефтазидим/авибактам</w:t>
            </w:r>
          </w:p>
        </w:tc>
        <w:tc>
          <w:tcPr>
            <w:tcW w:w="6237" w:type="dxa"/>
          </w:tcPr>
          <w:p w14:paraId="501BC2D5" w14:textId="77777777" w:rsidR="00116AF3" w:rsidRPr="00761653" w:rsidRDefault="00116AF3" w:rsidP="002D3EBF">
            <w:pPr>
              <w:ind w:left="57" w:right="57" w:firstLine="0"/>
            </w:pPr>
            <w:r w:rsidRPr="00761653">
              <w:t>2,5 г каждые 8 часов, продленная инфузия в течение 2 часов</w:t>
            </w:r>
          </w:p>
        </w:tc>
      </w:tr>
      <w:tr w:rsidR="00116AF3" w:rsidRPr="00975FC1" w14:paraId="12FE1341" w14:textId="77777777" w:rsidTr="002D3EBF">
        <w:tc>
          <w:tcPr>
            <w:tcW w:w="3510" w:type="dxa"/>
          </w:tcPr>
          <w:p w14:paraId="423FF1A5" w14:textId="77777777" w:rsidR="00116AF3" w:rsidRPr="00761653" w:rsidRDefault="00116AF3" w:rsidP="002D3EBF">
            <w:pPr>
              <w:ind w:left="57" w:right="57" w:firstLine="0"/>
            </w:pPr>
            <w:r w:rsidRPr="00761653">
              <w:t>Азтреонам</w:t>
            </w:r>
          </w:p>
        </w:tc>
        <w:tc>
          <w:tcPr>
            <w:tcW w:w="6237" w:type="dxa"/>
          </w:tcPr>
          <w:p w14:paraId="2A261B9D" w14:textId="77777777" w:rsidR="00116AF3" w:rsidRPr="00761653" w:rsidRDefault="00116AF3" w:rsidP="002D3EBF">
            <w:pPr>
              <w:ind w:left="57" w:right="57" w:firstLine="0"/>
            </w:pPr>
            <w:r w:rsidRPr="00761653">
              <w:t>Нагрузочная доза 1-2 г, затем 6 г/сут посредством непрерывной инфузии в течение 24 часов</w:t>
            </w:r>
          </w:p>
        </w:tc>
      </w:tr>
      <w:tr w:rsidR="00116AF3" w:rsidRPr="00265B67" w14:paraId="544B7D84" w14:textId="77777777" w:rsidTr="002D3EBF">
        <w:tc>
          <w:tcPr>
            <w:tcW w:w="3510" w:type="dxa"/>
          </w:tcPr>
          <w:p w14:paraId="38356773" w14:textId="77777777" w:rsidR="00116AF3" w:rsidRPr="00761653" w:rsidRDefault="00116AF3" w:rsidP="002D3EBF">
            <w:pPr>
              <w:ind w:left="57" w:right="57" w:firstLine="0"/>
            </w:pPr>
            <w:r w:rsidRPr="00761653">
              <w:t>Дорипенем</w:t>
            </w:r>
          </w:p>
        </w:tc>
        <w:tc>
          <w:tcPr>
            <w:tcW w:w="6237" w:type="dxa"/>
          </w:tcPr>
          <w:p w14:paraId="73CE8183" w14:textId="77777777" w:rsidR="00116AF3" w:rsidRPr="00761653" w:rsidRDefault="00116AF3" w:rsidP="002D3EBF">
            <w:pPr>
              <w:ind w:left="57" w:right="57" w:firstLine="0"/>
            </w:pPr>
            <w:r w:rsidRPr="00761653">
              <w:t>1 г каждые 8 часов, инфузия в течение 4 часов</w:t>
            </w:r>
          </w:p>
        </w:tc>
      </w:tr>
      <w:tr w:rsidR="00116AF3" w:rsidRPr="00265B67" w14:paraId="2081CE0D" w14:textId="77777777" w:rsidTr="002D3EBF">
        <w:tc>
          <w:tcPr>
            <w:tcW w:w="3510" w:type="dxa"/>
          </w:tcPr>
          <w:p w14:paraId="6F1B25C4" w14:textId="77777777" w:rsidR="00116AF3" w:rsidRPr="00761653" w:rsidRDefault="00116AF3" w:rsidP="002D3EBF">
            <w:pPr>
              <w:ind w:left="57" w:right="57" w:firstLine="0"/>
            </w:pPr>
            <w:r w:rsidRPr="00761653">
              <w:t>Меропенем</w:t>
            </w:r>
          </w:p>
        </w:tc>
        <w:tc>
          <w:tcPr>
            <w:tcW w:w="6237" w:type="dxa"/>
          </w:tcPr>
          <w:p w14:paraId="7F84B0DB" w14:textId="77777777" w:rsidR="00116AF3" w:rsidRPr="00761653" w:rsidRDefault="00116AF3" w:rsidP="002D3EBF">
            <w:pPr>
              <w:ind w:left="57" w:right="57" w:firstLine="0"/>
            </w:pPr>
            <w:r w:rsidRPr="00761653">
              <w:t>Нагрузочная доза 1-2 г, затем по 2 г каждые 8 часов, продленная инфузия в течение 3 часов</w:t>
            </w:r>
          </w:p>
        </w:tc>
      </w:tr>
      <w:tr w:rsidR="00116AF3" w:rsidRPr="00975FC1" w14:paraId="3AF9278E" w14:textId="77777777" w:rsidTr="002D3EBF">
        <w:tc>
          <w:tcPr>
            <w:tcW w:w="3510" w:type="dxa"/>
          </w:tcPr>
          <w:p w14:paraId="2ECA9261" w14:textId="77777777" w:rsidR="00116AF3" w:rsidRPr="00761653" w:rsidRDefault="00116AF3" w:rsidP="002D3EBF">
            <w:pPr>
              <w:ind w:left="57" w:right="57" w:firstLine="0"/>
            </w:pPr>
            <w:r w:rsidRPr="00761653">
              <w:t>Имипенем</w:t>
            </w:r>
          </w:p>
        </w:tc>
        <w:tc>
          <w:tcPr>
            <w:tcW w:w="6237" w:type="dxa"/>
          </w:tcPr>
          <w:p w14:paraId="2C5E5BEC" w14:textId="77777777" w:rsidR="00116AF3" w:rsidRPr="00761653" w:rsidRDefault="00116AF3" w:rsidP="002D3EBF">
            <w:pPr>
              <w:ind w:left="57" w:right="57" w:firstLine="0"/>
            </w:pPr>
            <w:r w:rsidRPr="00761653">
              <w:t>1 г каждые 6-8 часов, в/в</w:t>
            </w:r>
          </w:p>
        </w:tc>
      </w:tr>
      <w:tr w:rsidR="00116AF3" w:rsidRPr="00975FC1" w14:paraId="75EDC086" w14:textId="77777777" w:rsidTr="002D3EBF">
        <w:tc>
          <w:tcPr>
            <w:tcW w:w="3510" w:type="dxa"/>
          </w:tcPr>
          <w:p w14:paraId="036F3C9E" w14:textId="77777777" w:rsidR="00116AF3" w:rsidRPr="00761653" w:rsidRDefault="00116AF3" w:rsidP="002D3EBF">
            <w:pPr>
              <w:ind w:left="57" w:right="57" w:firstLine="0"/>
            </w:pPr>
            <w:r w:rsidRPr="00761653">
              <w:t>Фосфомицин</w:t>
            </w:r>
          </w:p>
        </w:tc>
        <w:tc>
          <w:tcPr>
            <w:tcW w:w="6237" w:type="dxa"/>
          </w:tcPr>
          <w:p w14:paraId="5D753E8E" w14:textId="77777777" w:rsidR="00116AF3" w:rsidRPr="00761653" w:rsidRDefault="00116AF3" w:rsidP="002D3EBF">
            <w:pPr>
              <w:ind w:left="57" w:right="57" w:firstLine="0"/>
            </w:pPr>
            <w:r w:rsidRPr="00761653">
              <w:t xml:space="preserve">Нагрузочная доза 2-4 г, затем по 16-24 г посредством непрерывной инфузии в течение 24 часов </w:t>
            </w:r>
          </w:p>
        </w:tc>
      </w:tr>
      <w:tr w:rsidR="00116AF3" w:rsidRPr="00975FC1" w14:paraId="3A557C87" w14:textId="77777777" w:rsidTr="002D3EBF">
        <w:tc>
          <w:tcPr>
            <w:tcW w:w="3510" w:type="dxa"/>
          </w:tcPr>
          <w:p w14:paraId="3CFFC6F2" w14:textId="77777777" w:rsidR="00116AF3" w:rsidRPr="00761653" w:rsidRDefault="00116AF3" w:rsidP="002D3EBF">
            <w:pPr>
              <w:ind w:left="57" w:right="57" w:firstLine="0"/>
            </w:pPr>
            <w:r w:rsidRPr="00761653">
              <w:t>Колистин</w:t>
            </w:r>
          </w:p>
        </w:tc>
        <w:tc>
          <w:tcPr>
            <w:tcW w:w="6237" w:type="dxa"/>
          </w:tcPr>
          <w:p w14:paraId="3B800BE7" w14:textId="77777777" w:rsidR="00116AF3" w:rsidRPr="00761653" w:rsidRDefault="00116AF3" w:rsidP="002D3EBF">
            <w:pPr>
              <w:ind w:left="57" w:right="57" w:firstLine="0"/>
            </w:pPr>
            <w:r w:rsidRPr="00761653">
              <w:t>Нагрузочная доза 6-9 млн МЕ, затем по 4,5 млн МЕ каждые 12 часов</w:t>
            </w:r>
          </w:p>
        </w:tc>
      </w:tr>
      <w:tr w:rsidR="00116AF3" w:rsidRPr="00265B67" w14:paraId="0A88D83D" w14:textId="77777777" w:rsidTr="002D3EBF">
        <w:tc>
          <w:tcPr>
            <w:tcW w:w="3510" w:type="dxa"/>
          </w:tcPr>
          <w:p w14:paraId="7C971830" w14:textId="77777777" w:rsidR="00116AF3" w:rsidRPr="00761653" w:rsidRDefault="00116AF3" w:rsidP="002D3EBF">
            <w:pPr>
              <w:ind w:left="57" w:right="57" w:firstLine="0"/>
            </w:pPr>
            <w:r w:rsidRPr="00761653">
              <w:t>Полимиксин В</w:t>
            </w:r>
          </w:p>
        </w:tc>
        <w:tc>
          <w:tcPr>
            <w:tcW w:w="6237" w:type="dxa"/>
          </w:tcPr>
          <w:p w14:paraId="4B87DEC6" w14:textId="77777777" w:rsidR="00116AF3" w:rsidRPr="00761653" w:rsidRDefault="00116AF3" w:rsidP="002D3EBF">
            <w:pPr>
              <w:ind w:left="57" w:right="57" w:firstLine="0"/>
            </w:pPr>
            <w:r w:rsidRPr="00761653">
              <w:t xml:space="preserve">Нагрузочная доза 2-2,5 мг/кг, инфузия в течение 2 часов, далее по </w:t>
            </w:r>
          </w:p>
          <w:p w14:paraId="367A3D27" w14:textId="77777777" w:rsidR="00116AF3" w:rsidRPr="00761653" w:rsidRDefault="00116AF3" w:rsidP="002D3EBF">
            <w:pPr>
              <w:ind w:left="57" w:right="57" w:firstLine="0"/>
            </w:pPr>
            <w:r w:rsidRPr="00761653">
              <w:t>1,25-1,5 мг/кг каждые 12 часов, инфузия в течение 1 часа</w:t>
            </w:r>
          </w:p>
        </w:tc>
      </w:tr>
      <w:tr w:rsidR="00116AF3" w:rsidRPr="00265B67" w14:paraId="16917B24" w14:textId="77777777" w:rsidTr="002D3EBF">
        <w:tc>
          <w:tcPr>
            <w:tcW w:w="3510" w:type="dxa"/>
          </w:tcPr>
          <w:p w14:paraId="3EDC522F" w14:textId="77777777" w:rsidR="00116AF3" w:rsidRPr="00761653" w:rsidRDefault="00116AF3" w:rsidP="002D3EBF">
            <w:pPr>
              <w:ind w:left="57" w:right="57" w:firstLine="0"/>
            </w:pPr>
            <w:r w:rsidRPr="00761653">
              <w:t>Ципрофлоксацин</w:t>
            </w:r>
          </w:p>
        </w:tc>
        <w:tc>
          <w:tcPr>
            <w:tcW w:w="6237" w:type="dxa"/>
          </w:tcPr>
          <w:p w14:paraId="2549AD7E" w14:textId="77777777" w:rsidR="00116AF3" w:rsidRPr="00761653" w:rsidRDefault="00116AF3" w:rsidP="002D3EBF">
            <w:pPr>
              <w:ind w:left="57" w:right="57" w:firstLine="0"/>
            </w:pPr>
            <w:r w:rsidRPr="00761653">
              <w:t>400 мг каждые 8 часов, инфузия в течение 30-60 минут</w:t>
            </w:r>
          </w:p>
        </w:tc>
      </w:tr>
      <w:tr w:rsidR="00116AF3" w:rsidRPr="00265B67" w14:paraId="7B2C45B9" w14:textId="77777777" w:rsidTr="002D3EBF">
        <w:tc>
          <w:tcPr>
            <w:tcW w:w="3510" w:type="dxa"/>
          </w:tcPr>
          <w:p w14:paraId="662DC8AD" w14:textId="77777777" w:rsidR="00116AF3" w:rsidRPr="00761653" w:rsidRDefault="00116AF3" w:rsidP="002D3EBF">
            <w:pPr>
              <w:ind w:left="57" w:right="57" w:firstLine="0"/>
            </w:pPr>
            <w:r w:rsidRPr="00761653">
              <w:t>Левофлоксацин</w:t>
            </w:r>
          </w:p>
        </w:tc>
        <w:tc>
          <w:tcPr>
            <w:tcW w:w="6237" w:type="dxa"/>
          </w:tcPr>
          <w:p w14:paraId="05788252" w14:textId="77777777" w:rsidR="00116AF3" w:rsidRPr="00761653" w:rsidRDefault="00116AF3" w:rsidP="002D3EBF">
            <w:pPr>
              <w:ind w:left="57" w:right="57" w:firstLine="0"/>
            </w:pPr>
            <w:r w:rsidRPr="00761653">
              <w:t>500 мг каждые 12 часов, инфузия в течение 50-60 минут</w:t>
            </w:r>
          </w:p>
        </w:tc>
      </w:tr>
      <w:tr w:rsidR="00116AF3" w:rsidRPr="00265B67" w14:paraId="02CEC703" w14:textId="77777777" w:rsidTr="002D3EBF">
        <w:tc>
          <w:tcPr>
            <w:tcW w:w="3510" w:type="dxa"/>
          </w:tcPr>
          <w:p w14:paraId="6C7BC46A" w14:textId="77777777" w:rsidR="00116AF3" w:rsidRPr="00761653" w:rsidRDefault="00116AF3" w:rsidP="002D3EBF">
            <w:pPr>
              <w:ind w:left="57" w:right="57" w:firstLine="0"/>
            </w:pPr>
            <w:r w:rsidRPr="00761653">
              <w:t>Тобрамицин</w:t>
            </w:r>
          </w:p>
        </w:tc>
        <w:tc>
          <w:tcPr>
            <w:tcW w:w="6237" w:type="dxa"/>
          </w:tcPr>
          <w:p w14:paraId="632AFA3C" w14:textId="77777777" w:rsidR="00116AF3" w:rsidRPr="00761653" w:rsidRDefault="00116AF3" w:rsidP="002D3EBF">
            <w:pPr>
              <w:ind w:left="57" w:right="57" w:firstLine="0"/>
            </w:pPr>
            <w:r w:rsidRPr="00761653">
              <w:t>8 мг/кг 1 раз/сут, инфузия в течение 60 мин</w:t>
            </w:r>
          </w:p>
        </w:tc>
      </w:tr>
      <w:tr w:rsidR="00116AF3" w:rsidRPr="00265B67" w14:paraId="5AF1CA45" w14:textId="77777777" w:rsidTr="002D3EBF">
        <w:tc>
          <w:tcPr>
            <w:tcW w:w="3510" w:type="dxa"/>
          </w:tcPr>
          <w:p w14:paraId="51B57131" w14:textId="77777777" w:rsidR="00116AF3" w:rsidRPr="00761653" w:rsidRDefault="00116AF3" w:rsidP="002D3EBF">
            <w:pPr>
              <w:ind w:left="57" w:right="57" w:firstLine="0"/>
            </w:pPr>
            <w:r w:rsidRPr="00761653">
              <w:t>Амикацин</w:t>
            </w:r>
          </w:p>
        </w:tc>
        <w:tc>
          <w:tcPr>
            <w:tcW w:w="6237" w:type="dxa"/>
          </w:tcPr>
          <w:p w14:paraId="38C439FF" w14:textId="77777777" w:rsidR="00116AF3" w:rsidRPr="00761653" w:rsidRDefault="00116AF3" w:rsidP="002D3EBF">
            <w:pPr>
              <w:ind w:left="57" w:right="57" w:firstLine="0"/>
            </w:pPr>
            <w:r w:rsidRPr="00761653">
              <w:t xml:space="preserve">25 мг/кг 1 раз/сут, инфузия в течение 60 минут </w:t>
            </w:r>
          </w:p>
        </w:tc>
      </w:tr>
    </w:tbl>
    <w:p w14:paraId="08E9A2B8" w14:textId="77777777" w:rsidR="00116AF3" w:rsidRDefault="00116AF3" w:rsidP="00116AF3">
      <w:pPr>
        <w:widowControl w:val="0"/>
        <w:tabs>
          <w:tab w:val="left" w:pos="1134"/>
        </w:tabs>
        <w:autoSpaceDE w:val="0"/>
        <w:autoSpaceDN w:val="0"/>
        <w:adjustRightInd w:val="0"/>
        <w:ind w:right="49"/>
        <w:contextualSpacing/>
        <w:rPr>
          <w:bCs/>
          <w:i/>
          <w:u w:val="single"/>
        </w:rPr>
      </w:pPr>
    </w:p>
    <w:p w14:paraId="061424AB" w14:textId="77777777" w:rsidR="00116AF3" w:rsidRPr="00284D51" w:rsidRDefault="00116AF3" w:rsidP="00116AF3">
      <w:pPr>
        <w:widowControl w:val="0"/>
        <w:autoSpaceDE w:val="0"/>
        <w:autoSpaceDN w:val="0"/>
        <w:adjustRightInd w:val="0"/>
        <w:ind w:right="49"/>
        <w:contextualSpacing/>
        <w:rPr>
          <w:bCs/>
          <w:i/>
        </w:rPr>
      </w:pPr>
      <w:r w:rsidRPr="00284D51">
        <w:rPr>
          <w:bCs/>
          <w:i/>
        </w:rPr>
        <w:t>Acinetobacter baumannii</w:t>
      </w:r>
    </w:p>
    <w:p w14:paraId="4DCF73F6" w14:textId="77777777" w:rsidR="00116AF3" w:rsidRPr="00761653" w:rsidRDefault="00116AF3" w:rsidP="00116AF3">
      <w:pPr>
        <w:widowControl w:val="0"/>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2AA074EB" w14:textId="77777777" w:rsidR="00116AF3" w:rsidRPr="00284D51" w:rsidRDefault="00116AF3" w:rsidP="00116AF3">
      <w:pPr>
        <w:widowControl w:val="0"/>
        <w:autoSpaceDE w:val="0"/>
        <w:autoSpaceDN w:val="0"/>
        <w:adjustRightInd w:val="0"/>
        <w:ind w:right="49"/>
        <w:contextualSpacing/>
        <w:rPr>
          <w:bCs/>
        </w:rPr>
      </w:pPr>
      <w:r w:rsidRPr="00284D51">
        <w:rPr>
          <w:bCs/>
          <w:i/>
        </w:rPr>
        <w:t>Stenotrophomonas maltophilia</w:t>
      </w:r>
    </w:p>
    <w:p w14:paraId="68B218F6" w14:textId="77777777" w:rsidR="00116AF3" w:rsidRPr="00761653" w:rsidRDefault="00116AF3" w:rsidP="00116AF3">
      <w:pPr>
        <w:widowControl w:val="0"/>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14:paraId="13747B0C" w14:textId="77777777" w:rsidR="00116AF3" w:rsidRDefault="00116AF3" w:rsidP="00116AF3">
      <w:pPr>
        <w:widowControl w:val="0"/>
        <w:tabs>
          <w:tab w:val="left" w:pos="317"/>
          <w:tab w:val="left" w:pos="8715"/>
        </w:tabs>
        <w:autoSpaceDE w:val="0"/>
        <w:autoSpaceDN w:val="0"/>
        <w:adjustRightInd w:val="0"/>
        <w:ind w:right="49"/>
        <w:contextualSpacing/>
        <w:rPr>
          <w:b/>
        </w:rPr>
      </w:pPr>
    </w:p>
    <w:p w14:paraId="76A1417D" w14:textId="77777777" w:rsidR="00116AF3" w:rsidRPr="00761653" w:rsidRDefault="00116AF3" w:rsidP="00116AF3">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235A5937" w14:textId="77777777" w:rsidR="00116AF3" w:rsidRPr="00284D51" w:rsidRDefault="00116AF3" w:rsidP="00116AF3">
      <w:pPr>
        <w:widowControl w:val="0"/>
        <w:tabs>
          <w:tab w:val="left" w:pos="8715"/>
        </w:tabs>
        <w:autoSpaceDE w:val="0"/>
        <w:autoSpaceDN w:val="0"/>
        <w:adjustRightInd w:val="0"/>
        <w:ind w:right="49"/>
        <w:contextualSpacing/>
        <w:rPr>
          <w:i/>
          <w:iCs/>
        </w:rPr>
      </w:pPr>
      <w:r w:rsidRPr="00284D51">
        <w:rPr>
          <w:i/>
          <w:iCs/>
        </w:rPr>
        <w:t>Коагулазонегативные стафилококки</w:t>
      </w:r>
    </w:p>
    <w:p w14:paraId="5C1D4FBF" w14:textId="77777777" w:rsidR="00116AF3" w:rsidRPr="00761653" w:rsidRDefault="00116AF3" w:rsidP="00116AF3">
      <w:pPr>
        <w:widowControl w:val="0"/>
        <w:tabs>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6B893823" w14:textId="77777777" w:rsidR="00116AF3" w:rsidRPr="00284D51" w:rsidRDefault="00116AF3" w:rsidP="00116AF3">
      <w:pPr>
        <w:widowControl w:val="0"/>
        <w:tabs>
          <w:tab w:val="left" w:pos="8715"/>
        </w:tabs>
        <w:autoSpaceDE w:val="0"/>
        <w:autoSpaceDN w:val="0"/>
        <w:adjustRightInd w:val="0"/>
        <w:ind w:right="49"/>
        <w:contextualSpacing/>
      </w:pPr>
      <w:r w:rsidRPr="00284D51">
        <w:rPr>
          <w:i/>
        </w:rPr>
        <w:t>Enterococcus</w:t>
      </w:r>
      <w:r w:rsidRPr="00284D51">
        <w:t xml:space="preserve"> spp. </w:t>
      </w:r>
    </w:p>
    <w:p w14:paraId="0A3B8A2F" w14:textId="77777777" w:rsidR="00116AF3" w:rsidRPr="00761653" w:rsidRDefault="00116AF3" w:rsidP="00116AF3">
      <w:pPr>
        <w:widowControl w:val="0"/>
        <w:tabs>
          <w:tab w:val="left" w:pos="8715"/>
        </w:tabs>
        <w:autoSpaceDE w:val="0"/>
        <w:autoSpaceDN w:val="0"/>
        <w:adjustRightInd w:val="0"/>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2930DD1B" w14:textId="77777777" w:rsidR="00116AF3" w:rsidRPr="00284D51" w:rsidRDefault="00116AF3" w:rsidP="00116AF3">
      <w:pPr>
        <w:widowControl w:val="0"/>
        <w:tabs>
          <w:tab w:val="left" w:pos="8715"/>
        </w:tabs>
        <w:autoSpaceDE w:val="0"/>
        <w:autoSpaceDN w:val="0"/>
        <w:adjustRightInd w:val="0"/>
        <w:ind w:right="49"/>
        <w:contextualSpacing/>
        <w:rPr>
          <w:i/>
        </w:rPr>
      </w:pPr>
      <w:r w:rsidRPr="00284D51">
        <w:rPr>
          <w:i/>
        </w:rPr>
        <w:t>Staphylococcus aureus</w:t>
      </w:r>
    </w:p>
    <w:p w14:paraId="529F18D8" w14:textId="77777777" w:rsidR="00116AF3" w:rsidRPr="00761653" w:rsidRDefault="00116AF3" w:rsidP="00116AF3">
      <w:pPr>
        <w:widowControl w:val="0"/>
        <w:tabs>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3C88ED9C" w14:textId="77777777" w:rsidR="00116AF3" w:rsidRPr="00761653" w:rsidRDefault="00116AF3" w:rsidP="00116AF3">
      <w:pPr>
        <w:widowControl w:val="0"/>
        <w:tabs>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6C105D06" w14:textId="77777777" w:rsidR="00116AF3" w:rsidRDefault="00116AF3" w:rsidP="00116AF3">
      <w:pPr>
        <w:ind w:hanging="142"/>
      </w:pPr>
    </w:p>
    <w:p w14:paraId="4ACDA9D6" w14:textId="77777777" w:rsidR="00116AF3" w:rsidRPr="00761653" w:rsidRDefault="00116AF3" w:rsidP="00116AF3">
      <w:pPr>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116AF3" w:rsidRPr="00761653" w14:paraId="59DEFA9A" w14:textId="77777777" w:rsidTr="002D3EBF">
        <w:tc>
          <w:tcPr>
            <w:tcW w:w="2376" w:type="dxa"/>
            <w:vAlign w:val="center"/>
          </w:tcPr>
          <w:p w14:paraId="4EF95DEB" w14:textId="77777777" w:rsidR="00116AF3" w:rsidRPr="00761653" w:rsidRDefault="00116AF3" w:rsidP="002D3EBF">
            <w:pPr>
              <w:ind w:left="57" w:right="57" w:firstLine="0"/>
              <w:jc w:val="center"/>
            </w:pPr>
            <w:r w:rsidRPr="00761653">
              <w:t>Микроорганизм</w:t>
            </w:r>
          </w:p>
        </w:tc>
        <w:tc>
          <w:tcPr>
            <w:tcW w:w="2835" w:type="dxa"/>
            <w:vAlign w:val="center"/>
          </w:tcPr>
          <w:p w14:paraId="4F94DEC8" w14:textId="77777777" w:rsidR="00116AF3" w:rsidRPr="00761653" w:rsidRDefault="00116AF3" w:rsidP="002D3EBF">
            <w:pPr>
              <w:ind w:left="57" w:right="57" w:firstLine="0"/>
              <w:jc w:val="center"/>
            </w:pPr>
            <w:r w:rsidRPr="00761653">
              <w:t>Препарат</w:t>
            </w:r>
          </w:p>
        </w:tc>
        <w:tc>
          <w:tcPr>
            <w:tcW w:w="4395" w:type="dxa"/>
            <w:vAlign w:val="center"/>
          </w:tcPr>
          <w:p w14:paraId="1D337367" w14:textId="77777777" w:rsidR="00116AF3" w:rsidRPr="00761653" w:rsidRDefault="00116AF3" w:rsidP="002D3EBF">
            <w:pPr>
              <w:ind w:left="57" w:right="57" w:firstLine="0"/>
              <w:jc w:val="center"/>
            </w:pPr>
            <w:r w:rsidRPr="00761653">
              <w:t>Доза</w:t>
            </w:r>
          </w:p>
        </w:tc>
      </w:tr>
      <w:tr w:rsidR="00116AF3" w:rsidRPr="00975FC1" w14:paraId="1CA800F2" w14:textId="77777777" w:rsidTr="002D3EBF">
        <w:tc>
          <w:tcPr>
            <w:tcW w:w="2376" w:type="dxa"/>
            <w:vMerge w:val="restart"/>
          </w:tcPr>
          <w:p w14:paraId="5A40CB06" w14:textId="77777777" w:rsidR="00116AF3" w:rsidRPr="00761653" w:rsidRDefault="00116AF3" w:rsidP="002D3EBF">
            <w:pPr>
              <w:ind w:left="57" w:right="57" w:firstLine="0"/>
              <w:rPr>
                <w:highlight w:val="green"/>
              </w:rPr>
            </w:pPr>
            <w:r w:rsidRPr="00761653">
              <w:rPr>
                <w:i/>
              </w:rPr>
              <w:t>S. aureus</w:t>
            </w:r>
            <w:r w:rsidRPr="00761653">
              <w:t>, чувствительные к оксациллину</w:t>
            </w:r>
          </w:p>
        </w:tc>
        <w:tc>
          <w:tcPr>
            <w:tcW w:w="2835" w:type="dxa"/>
          </w:tcPr>
          <w:p w14:paraId="02B9804C" w14:textId="77777777" w:rsidR="00116AF3" w:rsidRPr="00761653" w:rsidRDefault="00116AF3" w:rsidP="002D3EBF">
            <w:pPr>
              <w:ind w:left="57" w:right="57" w:firstLine="0"/>
            </w:pPr>
            <w:r w:rsidRPr="00761653">
              <w:t>Оксациллин</w:t>
            </w:r>
          </w:p>
        </w:tc>
        <w:tc>
          <w:tcPr>
            <w:tcW w:w="4395" w:type="dxa"/>
          </w:tcPr>
          <w:p w14:paraId="217B924B" w14:textId="77777777" w:rsidR="00116AF3" w:rsidRPr="00761653" w:rsidRDefault="00116AF3" w:rsidP="002D3EBF">
            <w:pPr>
              <w:ind w:left="57" w:right="57" w:firstLine="0"/>
            </w:pPr>
            <w:r w:rsidRPr="00761653">
              <w:t>1-2 г каждые 4 часа, в/в</w:t>
            </w:r>
          </w:p>
        </w:tc>
      </w:tr>
      <w:tr w:rsidR="00116AF3" w:rsidRPr="00975FC1" w14:paraId="41A5507B" w14:textId="77777777" w:rsidTr="002D3EBF">
        <w:tc>
          <w:tcPr>
            <w:tcW w:w="2376" w:type="dxa"/>
            <w:vMerge/>
          </w:tcPr>
          <w:p w14:paraId="74390925" w14:textId="77777777" w:rsidR="00116AF3" w:rsidRPr="00761653" w:rsidRDefault="00116AF3" w:rsidP="002D3EBF">
            <w:pPr>
              <w:ind w:left="57" w:right="57" w:firstLine="0"/>
            </w:pPr>
          </w:p>
        </w:tc>
        <w:tc>
          <w:tcPr>
            <w:tcW w:w="2835" w:type="dxa"/>
          </w:tcPr>
          <w:p w14:paraId="4B20CA59" w14:textId="77777777" w:rsidR="00116AF3" w:rsidRPr="00761653" w:rsidRDefault="00116AF3" w:rsidP="002D3EBF">
            <w:pPr>
              <w:ind w:left="57" w:right="57" w:firstLine="0"/>
            </w:pPr>
            <w:r w:rsidRPr="00761653">
              <w:t>Цефазолин</w:t>
            </w:r>
          </w:p>
        </w:tc>
        <w:tc>
          <w:tcPr>
            <w:tcW w:w="4395" w:type="dxa"/>
          </w:tcPr>
          <w:p w14:paraId="43FFA68D" w14:textId="77777777" w:rsidR="00116AF3" w:rsidRPr="00761653" w:rsidRDefault="00116AF3" w:rsidP="002D3EBF">
            <w:pPr>
              <w:ind w:left="57" w:right="57" w:firstLine="0"/>
            </w:pPr>
            <w:r w:rsidRPr="00761653">
              <w:t>1-2 г каждые 8 часов (максимальная доза 12 г/сут), в/в</w:t>
            </w:r>
          </w:p>
        </w:tc>
      </w:tr>
      <w:tr w:rsidR="00116AF3" w:rsidRPr="00265B67" w14:paraId="72DDAE4A" w14:textId="77777777" w:rsidTr="002D3EBF">
        <w:tc>
          <w:tcPr>
            <w:tcW w:w="2376" w:type="dxa"/>
            <w:vMerge/>
          </w:tcPr>
          <w:p w14:paraId="7E0D4FAD" w14:textId="77777777" w:rsidR="00116AF3" w:rsidRPr="00761653" w:rsidRDefault="00116AF3" w:rsidP="002D3EBF">
            <w:pPr>
              <w:ind w:left="57" w:right="57" w:firstLine="0"/>
            </w:pPr>
          </w:p>
        </w:tc>
        <w:tc>
          <w:tcPr>
            <w:tcW w:w="2835" w:type="dxa"/>
          </w:tcPr>
          <w:p w14:paraId="5FB6AD9C" w14:textId="77777777" w:rsidR="00116AF3" w:rsidRPr="00761653" w:rsidRDefault="00116AF3" w:rsidP="002D3EBF">
            <w:pPr>
              <w:ind w:left="57" w:right="57" w:firstLine="0"/>
            </w:pPr>
            <w:r w:rsidRPr="00761653">
              <w:t>Цефтаролин</w:t>
            </w:r>
          </w:p>
        </w:tc>
        <w:tc>
          <w:tcPr>
            <w:tcW w:w="4395" w:type="dxa"/>
          </w:tcPr>
          <w:p w14:paraId="7E2F2CFC" w14:textId="77777777" w:rsidR="00116AF3" w:rsidRPr="00761653" w:rsidRDefault="00116AF3" w:rsidP="002D3EBF">
            <w:pPr>
              <w:ind w:left="57" w:right="57" w:firstLine="0"/>
            </w:pPr>
            <w:r w:rsidRPr="00761653">
              <w:t>600 мг каждые 12 часов, инфузия в течение 5-60 минут</w:t>
            </w:r>
          </w:p>
        </w:tc>
      </w:tr>
      <w:tr w:rsidR="00116AF3" w:rsidRPr="00265B67" w14:paraId="63FF1FC4" w14:textId="77777777" w:rsidTr="002D3EBF">
        <w:tc>
          <w:tcPr>
            <w:tcW w:w="2376" w:type="dxa"/>
            <w:vMerge/>
          </w:tcPr>
          <w:p w14:paraId="3D7438B5" w14:textId="77777777" w:rsidR="00116AF3" w:rsidRPr="00761653" w:rsidRDefault="00116AF3" w:rsidP="002D3EBF">
            <w:pPr>
              <w:ind w:left="57" w:right="57" w:firstLine="0"/>
              <w:rPr>
                <w:highlight w:val="yellow"/>
              </w:rPr>
            </w:pPr>
          </w:p>
        </w:tc>
        <w:tc>
          <w:tcPr>
            <w:tcW w:w="2835" w:type="dxa"/>
          </w:tcPr>
          <w:p w14:paraId="2EB039EB" w14:textId="77777777" w:rsidR="00116AF3" w:rsidRPr="00761653" w:rsidRDefault="00116AF3" w:rsidP="002D3EBF">
            <w:pPr>
              <w:ind w:left="57" w:right="57" w:firstLine="0"/>
            </w:pPr>
            <w:r w:rsidRPr="00761653">
              <w:t>Ванкомицин</w:t>
            </w:r>
          </w:p>
        </w:tc>
        <w:tc>
          <w:tcPr>
            <w:tcW w:w="4395" w:type="dxa"/>
          </w:tcPr>
          <w:p w14:paraId="39AAAEC2" w14:textId="77777777" w:rsidR="00116AF3" w:rsidRPr="00761653" w:rsidRDefault="00116AF3" w:rsidP="002D3EBF">
            <w:pPr>
              <w:ind w:left="57" w:right="57" w:firstLine="0"/>
            </w:pPr>
            <w:r w:rsidRPr="00761653">
              <w:t xml:space="preserve">Нагрузочная доза 25-30 мг/кг, затем 15-20 мг/кг каждые 8-12 часов (разовая доза не должна превышать 2 г), инфузия в течение 1,5-2 часов </w:t>
            </w:r>
          </w:p>
        </w:tc>
      </w:tr>
      <w:tr w:rsidR="00116AF3" w:rsidRPr="00265B67" w14:paraId="13B14F49" w14:textId="77777777" w:rsidTr="002D3EBF">
        <w:tc>
          <w:tcPr>
            <w:tcW w:w="2376" w:type="dxa"/>
            <w:vMerge w:val="restart"/>
          </w:tcPr>
          <w:p w14:paraId="4D72937F" w14:textId="77777777" w:rsidR="00116AF3" w:rsidRPr="00761653" w:rsidRDefault="00116AF3" w:rsidP="002D3EBF">
            <w:pPr>
              <w:ind w:left="57" w:right="57" w:firstLine="0"/>
            </w:pPr>
            <w:r w:rsidRPr="00761653">
              <w:rPr>
                <w:i/>
              </w:rPr>
              <w:t>S. aureus,</w:t>
            </w:r>
            <w:r w:rsidRPr="00761653">
              <w:t xml:space="preserve"> устойчивые к оксациллину</w:t>
            </w:r>
          </w:p>
        </w:tc>
        <w:tc>
          <w:tcPr>
            <w:tcW w:w="2835" w:type="dxa"/>
          </w:tcPr>
          <w:p w14:paraId="3F913B30" w14:textId="77777777" w:rsidR="00116AF3" w:rsidRPr="00761653" w:rsidRDefault="00116AF3" w:rsidP="002D3EBF">
            <w:pPr>
              <w:ind w:left="57" w:right="57" w:firstLine="0"/>
            </w:pPr>
            <w:r w:rsidRPr="00761653">
              <w:t>Ванкомицин</w:t>
            </w:r>
          </w:p>
        </w:tc>
        <w:tc>
          <w:tcPr>
            <w:tcW w:w="4395" w:type="dxa"/>
          </w:tcPr>
          <w:p w14:paraId="4198884A" w14:textId="77777777" w:rsidR="00116AF3" w:rsidRPr="00761653" w:rsidRDefault="00116AF3" w:rsidP="002D3EBF">
            <w:pPr>
              <w:ind w:left="57" w:right="57" w:firstLine="0"/>
            </w:pPr>
            <w:r w:rsidRPr="00761653">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rPr>
              <w:t>S. aureus</w:t>
            </w:r>
            <w:r w:rsidRPr="00761653">
              <w:t xml:space="preserve"> с МПК ванкомицина &gt; 1 мкг/мл ввиду низкой клинической эффективности)</w:t>
            </w:r>
          </w:p>
        </w:tc>
      </w:tr>
      <w:tr w:rsidR="00116AF3" w:rsidRPr="00975FC1" w14:paraId="17462C3E" w14:textId="77777777" w:rsidTr="002D3EBF">
        <w:tc>
          <w:tcPr>
            <w:tcW w:w="2376" w:type="dxa"/>
            <w:vMerge/>
          </w:tcPr>
          <w:p w14:paraId="143B532D" w14:textId="77777777" w:rsidR="00116AF3" w:rsidRPr="00761653" w:rsidRDefault="00116AF3" w:rsidP="002D3EBF">
            <w:pPr>
              <w:ind w:left="57" w:right="57" w:firstLine="0"/>
            </w:pPr>
          </w:p>
        </w:tc>
        <w:tc>
          <w:tcPr>
            <w:tcW w:w="2835" w:type="dxa"/>
          </w:tcPr>
          <w:p w14:paraId="42F2ACE8" w14:textId="77777777" w:rsidR="00116AF3" w:rsidRPr="00761653" w:rsidRDefault="00116AF3" w:rsidP="002D3EBF">
            <w:pPr>
              <w:ind w:left="57" w:right="57" w:firstLine="0"/>
            </w:pPr>
            <w:r w:rsidRPr="00761653">
              <w:t>Линезолид</w:t>
            </w:r>
          </w:p>
        </w:tc>
        <w:tc>
          <w:tcPr>
            <w:tcW w:w="4395" w:type="dxa"/>
          </w:tcPr>
          <w:p w14:paraId="72E005A9" w14:textId="77777777" w:rsidR="00116AF3" w:rsidRPr="00761653" w:rsidRDefault="00116AF3" w:rsidP="002D3EBF">
            <w:pPr>
              <w:ind w:left="57" w:right="57" w:firstLine="0"/>
            </w:pPr>
            <w:r w:rsidRPr="00761653">
              <w:t>600 мг каждые 12 часов, в/в или внутрь</w:t>
            </w:r>
          </w:p>
        </w:tc>
      </w:tr>
      <w:tr w:rsidR="00116AF3" w:rsidRPr="00975FC1" w14:paraId="3853DE73" w14:textId="77777777" w:rsidTr="002D3EBF">
        <w:tc>
          <w:tcPr>
            <w:tcW w:w="2376" w:type="dxa"/>
            <w:vMerge/>
          </w:tcPr>
          <w:p w14:paraId="7A1C0622" w14:textId="77777777" w:rsidR="00116AF3" w:rsidRPr="00761653" w:rsidRDefault="00116AF3" w:rsidP="002D3EBF">
            <w:pPr>
              <w:ind w:left="57" w:right="57" w:firstLine="0"/>
            </w:pPr>
          </w:p>
        </w:tc>
        <w:tc>
          <w:tcPr>
            <w:tcW w:w="2835" w:type="dxa"/>
          </w:tcPr>
          <w:p w14:paraId="20244EB9" w14:textId="77777777" w:rsidR="00116AF3" w:rsidRPr="00761653" w:rsidRDefault="00116AF3" w:rsidP="002D3EBF">
            <w:pPr>
              <w:ind w:left="57" w:right="57" w:firstLine="0"/>
            </w:pPr>
            <w:r w:rsidRPr="00761653">
              <w:t>Тедизолид</w:t>
            </w:r>
          </w:p>
        </w:tc>
        <w:tc>
          <w:tcPr>
            <w:tcW w:w="4395" w:type="dxa"/>
          </w:tcPr>
          <w:p w14:paraId="2BECD92A" w14:textId="77777777" w:rsidR="00116AF3" w:rsidRPr="00761653" w:rsidRDefault="00116AF3" w:rsidP="002D3EBF">
            <w:pPr>
              <w:ind w:left="57" w:right="57" w:firstLine="0"/>
            </w:pPr>
            <w:r w:rsidRPr="00761653">
              <w:t>200 мг каждые 24 часа, внутрь или в/в инфузия в течение 1 часа (не применяют для лечения инфекций кровотока и пневмонии)</w:t>
            </w:r>
          </w:p>
        </w:tc>
      </w:tr>
      <w:tr w:rsidR="00116AF3" w:rsidRPr="00265B67" w14:paraId="004D1CF4" w14:textId="77777777" w:rsidTr="002D3EBF">
        <w:tc>
          <w:tcPr>
            <w:tcW w:w="2376" w:type="dxa"/>
            <w:vMerge/>
          </w:tcPr>
          <w:p w14:paraId="0489B27B" w14:textId="77777777" w:rsidR="00116AF3" w:rsidRPr="00761653" w:rsidRDefault="00116AF3" w:rsidP="002D3EBF">
            <w:pPr>
              <w:ind w:left="57" w:right="57" w:firstLine="0"/>
            </w:pPr>
          </w:p>
        </w:tc>
        <w:tc>
          <w:tcPr>
            <w:tcW w:w="2835" w:type="dxa"/>
          </w:tcPr>
          <w:p w14:paraId="3190BDD9" w14:textId="77777777" w:rsidR="00116AF3" w:rsidRPr="00761653" w:rsidRDefault="00116AF3" w:rsidP="002D3EBF">
            <w:pPr>
              <w:ind w:left="57" w:right="57" w:firstLine="0"/>
            </w:pPr>
            <w:r w:rsidRPr="00761653">
              <w:t>Даптомицин</w:t>
            </w:r>
          </w:p>
        </w:tc>
        <w:tc>
          <w:tcPr>
            <w:tcW w:w="4395" w:type="dxa"/>
          </w:tcPr>
          <w:p w14:paraId="18D00B45" w14:textId="77777777" w:rsidR="00116AF3" w:rsidRPr="00761653" w:rsidRDefault="00116AF3" w:rsidP="002D3EBF">
            <w:pPr>
              <w:ind w:left="57" w:right="57" w:firstLine="0"/>
            </w:pPr>
            <w:r w:rsidRPr="00761653">
              <w:t>10-12 мг/кг каждые 24 часа, инфузия в течение 30 минут (препарат не применяют для лечения пневмонии)</w:t>
            </w:r>
          </w:p>
        </w:tc>
      </w:tr>
      <w:tr w:rsidR="00116AF3" w:rsidRPr="00265B67" w14:paraId="13D1D1EC" w14:textId="77777777" w:rsidTr="002D3EBF">
        <w:tc>
          <w:tcPr>
            <w:tcW w:w="2376" w:type="dxa"/>
            <w:vMerge/>
          </w:tcPr>
          <w:p w14:paraId="295C69AD" w14:textId="77777777" w:rsidR="00116AF3" w:rsidRPr="00761653" w:rsidRDefault="00116AF3" w:rsidP="002D3EBF">
            <w:pPr>
              <w:ind w:left="57" w:right="57" w:firstLine="0"/>
            </w:pPr>
          </w:p>
        </w:tc>
        <w:tc>
          <w:tcPr>
            <w:tcW w:w="2835" w:type="dxa"/>
          </w:tcPr>
          <w:p w14:paraId="594ECBB1" w14:textId="77777777" w:rsidR="00116AF3" w:rsidRPr="00761653" w:rsidRDefault="00116AF3" w:rsidP="002D3EBF">
            <w:pPr>
              <w:ind w:left="57" w:right="57" w:firstLine="0"/>
            </w:pPr>
            <w:r w:rsidRPr="00761653">
              <w:t>Телаванцин</w:t>
            </w:r>
          </w:p>
        </w:tc>
        <w:tc>
          <w:tcPr>
            <w:tcW w:w="4395" w:type="dxa"/>
          </w:tcPr>
          <w:p w14:paraId="3EE93638" w14:textId="77777777" w:rsidR="00116AF3" w:rsidRPr="00761653" w:rsidRDefault="00116AF3" w:rsidP="002D3EBF">
            <w:pPr>
              <w:ind w:left="57" w:right="57" w:firstLine="0"/>
            </w:pPr>
            <w:r w:rsidRPr="00761653">
              <w:t>10 мг/кг каждые 24 часа, инфузия в течение 1 часа</w:t>
            </w:r>
          </w:p>
        </w:tc>
      </w:tr>
      <w:tr w:rsidR="00116AF3" w:rsidRPr="00265B67" w14:paraId="378CB884" w14:textId="77777777" w:rsidTr="002D3EBF">
        <w:tc>
          <w:tcPr>
            <w:tcW w:w="2376" w:type="dxa"/>
            <w:vMerge/>
          </w:tcPr>
          <w:p w14:paraId="736EFA76" w14:textId="77777777" w:rsidR="00116AF3" w:rsidRPr="00761653" w:rsidRDefault="00116AF3" w:rsidP="002D3EBF">
            <w:pPr>
              <w:ind w:left="57" w:right="57" w:firstLine="0"/>
            </w:pPr>
          </w:p>
        </w:tc>
        <w:tc>
          <w:tcPr>
            <w:tcW w:w="2835" w:type="dxa"/>
          </w:tcPr>
          <w:p w14:paraId="038B75C2" w14:textId="77777777" w:rsidR="00116AF3" w:rsidRPr="00761653" w:rsidRDefault="00116AF3" w:rsidP="002D3EBF">
            <w:pPr>
              <w:ind w:left="57" w:right="57" w:firstLine="0"/>
            </w:pPr>
            <w:r w:rsidRPr="00761653">
              <w:t>Далбаванцин</w:t>
            </w:r>
          </w:p>
        </w:tc>
        <w:tc>
          <w:tcPr>
            <w:tcW w:w="4395" w:type="dxa"/>
          </w:tcPr>
          <w:p w14:paraId="183154BE" w14:textId="77777777" w:rsidR="00116AF3" w:rsidRPr="00761653" w:rsidRDefault="00116AF3" w:rsidP="002D3EBF">
            <w:pPr>
              <w:ind w:left="57" w:right="57" w:firstLine="0"/>
            </w:pPr>
            <w:r w:rsidRPr="00761653">
              <w:t>1000 мг, инфузия в течение 30 мин, затем через неделю 500мг , инфузия в течение 30 мин</w:t>
            </w:r>
          </w:p>
        </w:tc>
      </w:tr>
      <w:tr w:rsidR="00116AF3" w:rsidRPr="00975FC1" w14:paraId="2A6DEBAF" w14:textId="77777777" w:rsidTr="002D3EBF">
        <w:tc>
          <w:tcPr>
            <w:tcW w:w="2376" w:type="dxa"/>
            <w:vMerge/>
          </w:tcPr>
          <w:p w14:paraId="2C8F8256" w14:textId="77777777" w:rsidR="00116AF3" w:rsidRPr="00761653" w:rsidRDefault="00116AF3" w:rsidP="002D3EBF">
            <w:pPr>
              <w:ind w:left="57" w:right="57" w:firstLine="0"/>
            </w:pPr>
          </w:p>
        </w:tc>
        <w:tc>
          <w:tcPr>
            <w:tcW w:w="2835" w:type="dxa"/>
          </w:tcPr>
          <w:p w14:paraId="1887E3AD" w14:textId="77777777" w:rsidR="00116AF3" w:rsidRPr="00761653" w:rsidRDefault="00116AF3" w:rsidP="002D3EBF">
            <w:pPr>
              <w:ind w:left="57" w:right="57" w:firstLine="0"/>
            </w:pPr>
            <w:r w:rsidRPr="00761653">
              <w:t>Тигециклин</w:t>
            </w:r>
          </w:p>
        </w:tc>
        <w:tc>
          <w:tcPr>
            <w:tcW w:w="4395" w:type="dxa"/>
          </w:tcPr>
          <w:p w14:paraId="303633CC" w14:textId="77777777" w:rsidR="00116AF3" w:rsidRPr="00761653" w:rsidRDefault="00116AF3" w:rsidP="002D3EBF">
            <w:pPr>
              <w:ind w:left="57" w:right="57" w:firstLine="0"/>
            </w:pPr>
            <w:r w:rsidRPr="00761653">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116AF3" w:rsidRPr="00265B67" w14:paraId="1DC5D14B" w14:textId="77777777" w:rsidTr="002D3EBF">
        <w:tc>
          <w:tcPr>
            <w:tcW w:w="2376" w:type="dxa"/>
            <w:vMerge/>
          </w:tcPr>
          <w:p w14:paraId="55F7527E" w14:textId="77777777" w:rsidR="00116AF3" w:rsidRPr="00761653" w:rsidRDefault="00116AF3" w:rsidP="002D3EBF">
            <w:pPr>
              <w:ind w:left="57" w:right="57" w:firstLine="0"/>
            </w:pPr>
          </w:p>
        </w:tc>
        <w:tc>
          <w:tcPr>
            <w:tcW w:w="2835" w:type="dxa"/>
          </w:tcPr>
          <w:p w14:paraId="0C249547" w14:textId="77777777" w:rsidR="00116AF3" w:rsidRPr="00761653" w:rsidRDefault="00116AF3" w:rsidP="002D3EBF">
            <w:pPr>
              <w:ind w:left="57" w:right="57" w:firstLine="0"/>
            </w:pPr>
            <w:r w:rsidRPr="00761653">
              <w:t>Цефтаролин</w:t>
            </w:r>
          </w:p>
        </w:tc>
        <w:tc>
          <w:tcPr>
            <w:tcW w:w="4395" w:type="dxa"/>
          </w:tcPr>
          <w:p w14:paraId="727F6EAD" w14:textId="77777777" w:rsidR="00116AF3" w:rsidRPr="00761653" w:rsidRDefault="00116AF3" w:rsidP="002D3EBF">
            <w:pPr>
              <w:ind w:left="57" w:right="57" w:firstLine="0"/>
            </w:pPr>
            <w:r w:rsidRPr="00761653">
              <w:t>600 мг каждые 12 часов, инфузия в течение 5-60 минут</w:t>
            </w:r>
          </w:p>
        </w:tc>
      </w:tr>
      <w:tr w:rsidR="00116AF3" w:rsidRPr="00265B67" w14:paraId="110E2545" w14:textId="77777777" w:rsidTr="002D3EBF">
        <w:tc>
          <w:tcPr>
            <w:tcW w:w="2376" w:type="dxa"/>
          </w:tcPr>
          <w:p w14:paraId="48FAFA32" w14:textId="77777777" w:rsidR="00116AF3" w:rsidRPr="00761653" w:rsidRDefault="00116AF3" w:rsidP="002D3EBF">
            <w:pPr>
              <w:ind w:left="57" w:right="57" w:firstLine="0"/>
            </w:pPr>
            <w:r w:rsidRPr="00761653">
              <w:rPr>
                <w:i/>
              </w:rPr>
              <w:t xml:space="preserve">E. faecium, </w:t>
            </w:r>
            <w:r w:rsidRPr="00761653">
              <w:t>чувствительные к ванкомицину</w:t>
            </w:r>
          </w:p>
        </w:tc>
        <w:tc>
          <w:tcPr>
            <w:tcW w:w="2835" w:type="dxa"/>
          </w:tcPr>
          <w:p w14:paraId="5F5D22BC" w14:textId="77777777" w:rsidR="00116AF3" w:rsidRPr="00761653" w:rsidRDefault="00116AF3" w:rsidP="002D3EBF">
            <w:pPr>
              <w:ind w:left="57" w:right="57" w:firstLine="0"/>
            </w:pPr>
            <w:r w:rsidRPr="00761653">
              <w:t>Ванкомицин</w:t>
            </w:r>
          </w:p>
        </w:tc>
        <w:tc>
          <w:tcPr>
            <w:tcW w:w="4395" w:type="dxa"/>
          </w:tcPr>
          <w:p w14:paraId="130A6695" w14:textId="77777777" w:rsidR="00116AF3" w:rsidRPr="00761653" w:rsidRDefault="00116AF3" w:rsidP="002D3EBF">
            <w:pPr>
              <w:ind w:left="57" w:right="57" w:firstLine="0"/>
            </w:pPr>
            <w:r w:rsidRPr="00761653">
              <w:t>Нагрузочная доза 25-30 мг/кг, затем 15-20 мг/кг каждые 8-12 часов, (разовая доза не должна превышать 2 г), инфузия в течение 1,5-2 часов</w:t>
            </w:r>
          </w:p>
        </w:tc>
      </w:tr>
      <w:tr w:rsidR="00116AF3" w:rsidRPr="00265B67" w14:paraId="29B5235D" w14:textId="77777777" w:rsidTr="002D3EBF">
        <w:tc>
          <w:tcPr>
            <w:tcW w:w="2376" w:type="dxa"/>
            <w:vMerge w:val="restart"/>
          </w:tcPr>
          <w:p w14:paraId="66B871F3" w14:textId="77777777" w:rsidR="00116AF3" w:rsidRPr="00761653" w:rsidRDefault="00116AF3" w:rsidP="002D3EBF">
            <w:pPr>
              <w:ind w:left="57" w:right="57" w:firstLine="0"/>
            </w:pPr>
            <w:r w:rsidRPr="00761653">
              <w:rPr>
                <w:i/>
              </w:rPr>
              <w:t>E.faecium,</w:t>
            </w:r>
            <w:r w:rsidRPr="00761653">
              <w:t xml:space="preserve"> устойчивые к ванкомицину</w:t>
            </w:r>
          </w:p>
        </w:tc>
        <w:tc>
          <w:tcPr>
            <w:tcW w:w="2835" w:type="dxa"/>
          </w:tcPr>
          <w:p w14:paraId="4CF865B9" w14:textId="77777777" w:rsidR="00116AF3" w:rsidRPr="00761653" w:rsidRDefault="00116AF3" w:rsidP="002D3EBF">
            <w:pPr>
              <w:ind w:left="57" w:right="57" w:firstLine="0"/>
            </w:pPr>
            <w:r w:rsidRPr="00761653">
              <w:t>Даптомицин</w:t>
            </w:r>
          </w:p>
        </w:tc>
        <w:tc>
          <w:tcPr>
            <w:tcW w:w="4395" w:type="dxa"/>
          </w:tcPr>
          <w:p w14:paraId="70633A01" w14:textId="77777777" w:rsidR="00116AF3" w:rsidRPr="00761653" w:rsidRDefault="00116AF3" w:rsidP="002D3EBF">
            <w:pPr>
              <w:ind w:left="57" w:right="57" w:firstLine="0"/>
            </w:pPr>
            <w:r w:rsidRPr="00761653">
              <w:t>10-12 мг/кг каждые 24 часа, инфузия в течение 30 мин</w:t>
            </w:r>
          </w:p>
        </w:tc>
      </w:tr>
      <w:tr w:rsidR="00116AF3" w:rsidRPr="00975FC1" w14:paraId="35DBBEA7" w14:textId="77777777" w:rsidTr="002D3EBF">
        <w:tc>
          <w:tcPr>
            <w:tcW w:w="2376" w:type="dxa"/>
            <w:vMerge/>
          </w:tcPr>
          <w:p w14:paraId="251A68F3" w14:textId="77777777" w:rsidR="00116AF3" w:rsidRPr="00761653" w:rsidRDefault="00116AF3" w:rsidP="002D3EBF">
            <w:pPr>
              <w:ind w:left="57" w:right="57" w:firstLine="0"/>
            </w:pPr>
          </w:p>
        </w:tc>
        <w:tc>
          <w:tcPr>
            <w:tcW w:w="2835" w:type="dxa"/>
          </w:tcPr>
          <w:p w14:paraId="0138F4AB" w14:textId="77777777" w:rsidR="00116AF3" w:rsidRPr="00761653" w:rsidRDefault="00116AF3" w:rsidP="002D3EBF">
            <w:pPr>
              <w:ind w:left="57" w:right="57" w:firstLine="0"/>
            </w:pPr>
            <w:r w:rsidRPr="00761653">
              <w:t>Линезолид</w:t>
            </w:r>
          </w:p>
        </w:tc>
        <w:tc>
          <w:tcPr>
            <w:tcW w:w="4395" w:type="dxa"/>
          </w:tcPr>
          <w:p w14:paraId="010EF50E" w14:textId="77777777" w:rsidR="00116AF3" w:rsidRPr="00761653" w:rsidRDefault="00116AF3" w:rsidP="002D3EBF">
            <w:pPr>
              <w:ind w:left="57" w:right="57" w:firstLine="0"/>
            </w:pPr>
            <w:r w:rsidRPr="00761653">
              <w:t>600 мг каждые 12 часов, в/в или внутрь (следует применять при инфекциях, вызванных штаммами с МПК даптомицина &gt; 4 мкг/мл)</w:t>
            </w:r>
          </w:p>
        </w:tc>
      </w:tr>
      <w:tr w:rsidR="00116AF3" w:rsidRPr="00975FC1" w14:paraId="0E68F678" w14:textId="77777777" w:rsidTr="002D3EBF">
        <w:tc>
          <w:tcPr>
            <w:tcW w:w="2376" w:type="dxa"/>
            <w:vMerge/>
          </w:tcPr>
          <w:p w14:paraId="4A2DE438" w14:textId="77777777" w:rsidR="00116AF3" w:rsidRPr="00761653" w:rsidRDefault="00116AF3" w:rsidP="002D3EBF">
            <w:pPr>
              <w:ind w:left="57" w:right="57" w:firstLine="0"/>
            </w:pPr>
          </w:p>
        </w:tc>
        <w:tc>
          <w:tcPr>
            <w:tcW w:w="2835" w:type="dxa"/>
          </w:tcPr>
          <w:p w14:paraId="5D9917E0" w14:textId="77777777" w:rsidR="00116AF3" w:rsidRPr="00761653" w:rsidRDefault="00116AF3" w:rsidP="002D3EBF">
            <w:pPr>
              <w:ind w:left="57" w:right="57" w:firstLine="0"/>
            </w:pPr>
            <w:r w:rsidRPr="00761653">
              <w:t>Тедизолид</w:t>
            </w:r>
          </w:p>
        </w:tc>
        <w:tc>
          <w:tcPr>
            <w:tcW w:w="4395" w:type="dxa"/>
          </w:tcPr>
          <w:p w14:paraId="5535DCEB" w14:textId="77777777" w:rsidR="00116AF3" w:rsidRPr="00761653" w:rsidRDefault="00116AF3" w:rsidP="002D3EBF">
            <w:pPr>
              <w:ind w:left="57" w:right="57" w:firstLine="0"/>
            </w:pPr>
            <w:r w:rsidRPr="00761653">
              <w:t>200 мг каждые 24 часа, внутрь или в/в инфузия в течение 1 часа (не применяют в лечении инфекций кровотока и пневмонии)</w:t>
            </w:r>
          </w:p>
        </w:tc>
      </w:tr>
      <w:tr w:rsidR="00116AF3" w:rsidRPr="00265B67" w14:paraId="1F22EA72" w14:textId="77777777" w:rsidTr="002D3EBF">
        <w:tc>
          <w:tcPr>
            <w:tcW w:w="2376" w:type="dxa"/>
            <w:vMerge/>
          </w:tcPr>
          <w:p w14:paraId="6BC41DED" w14:textId="77777777" w:rsidR="00116AF3" w:rsidRPr="00761653" w:rsidRDefault="00116AF3" w:rsidP="002D3EBF">
            <w:pPr>
              <w:ind w:left="57" w:right="57" w:firstLine="0"/>
            </w:pPr>
          </w:p>
        </w:tc>
        <w:tc>
          <w:tcPr>
            <w:tcW w:w="2835" w:type="dxa"/>
          </w:tcPr>
          <w:p w14:paraId="5DBD001C" w14:textId="77777777" w:rsidR="00116AF3" w:rsidRPr="00761653" w:rsidRDefault="00116AF3" w:rsidP="002D3EBF">
            <w:pPr>
              <w:ind w:left="57" w:right="57" w:firstLine="0"/>
            </w:pPr>
            <w:r w:rsidRPr="00761653">
              <w:t>Тигециклин</w:t>
            </w:r>
          </w:p>
        </w:tc>
        <w:tc>
          <w:tcPr>
            <w:tcW w:w="4395" w:type="dxa"/>
          </w:tcPr>
          <w:p w14:paraId="36BA2B7B" w14:textId="77777777" w:rsidR="00116AF3" w:rsidRPr="00761653" w:rsidRDefault="00116AF3" w:rsidP="002D3EBF">
            <w:pPr>
              <w:ind w:left="57" w:right="57" w:firstLine="0"/>
            </w:pPr>
            <w:r w:rsidRPr="00761653">
              <w:t>Нагрузочная доза 100 мг, затем по 50 мг каждые 12 часов (не показан для лечения инфекций кровотока, инфекций мочевыводящих путей)</w:t>
            </w:r>
          </w:p>
        </w:tc>
      </w:tr>
    </w:tbl>
    <w:p w14:paraId="1988EC4F" w14:textId="77777777" w:rsidR="00116AF3" w:rsidRDefault="00116AF3" w:rsidP="00116AF3">
      <w:pPr>
        <w:widowControl w:val="0"/>
        <w:autoSpaceDE w:val="0"/>
        <w:autoSpaceDN w:val="0"/>
        <w:adjustRightInd w:val="0"/>
        <w:ind w:right="49"/>
        <w:contextualSpacing/>
        <w:rPr>
          <w:b/>
          <w:bCs/>
          <w:iCs/>
        </w:rPr>
      </w:pPr>
    </w:p>
    <w:p w14:paraId="34DE64D2" w14:textId="77777777" w:rsidR="00116AF3" w:rsidRPr="00761653" w:rsidRDefault="00116AF3" w:rsidP="00116AF3">
      <w:pPr>
        <w:widowControl w:val="0"/>
        <w:autoSpaceDE w:val="0"/>
        <w:autoSpaceDN w:val="0"/>
        <w:adjustRightInd w:val="0"/>
        <w:ind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52CEA920" w14:textId="77777777" w:rsidR="00116AF3" w:rsidRPr="00284D51" w:rsidRDefault="00116AF3" w:rsidP="00116AF3">
      <w:pPr>
        <w:widowControl w:val="0"/>
        <w:autoSpaceDE w:val="0"/>
        <w:autoSpaceDN w:val="0"/>
        <w:adjustRightInd w:val="0"/>
        <w:ind w:right="49"/>
        <w:contextualSpacing/>
        <w:rPr>
          <w:i/>
          <w:iCs/>
        </w:rPr>
      </w:pPr>
      <w:r w:rsidRPr="00284D51">
        <w:rPr>
          <w:i/>
          <w:iCs/>
        </w:rPr>
        <w:t xml:space="preserve">Listeria monocytogenes </w:t>
      </w:r>
    </w:p>
    <w:p w14:paraId="5D3B0C7C" w14:textId="3F1AEAD9" w:rsidR="00116AF3" w:rsidRPr="00761653" w:rsidRDefault="00116AF3" w:rsidP="00116AF3">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9D41F9">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50]","plainTextFormattedCitation":"[50]","previouslyFormattedCitation":"[50]"},"properties":{"noteIndex":0},"schema":"https://github.com/citation-style-language/schema/raw/master/csl-citation.json"}</w:instrText>
      </w:r>
      <w:r>
        <w:fldChar w:fldCharType="separate"/>
      </w:r>
      <w:r w:rsidR="004C3BA5" w:rsidRPr="004C3BA5">
        <w:rPr>
          <w:noProof/>
        </w:rPr>
        <w:t>[50]</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3D5AE569" w14:textId="77777777" w:rsidR="00116AF3" w:rsidRPr="00284D51" w:rsidRDefault="00116AF3" w:rsidP="00116AF3">
      <w:pPr>
        <w:widowControl w:val="0"/>
        <w:autoSpaceDE w:val="0"/>
        <w:autoSpaceDN w:val="0"/>
        <w:adjustRightInd w:val="0"/>
        <w:ind w:right="49"/>
        <w:contextualSpacing/>
        <w:rPr>
          <w:bCs/>
          <w:i/>
        </w:rPr>
      </w:pPr>
      <w:r w:rsidRPr="00284D51">
        <w:rPr>
          <w:bCs/>
          <w:i/>
        </w:rPr>
        <w:t xml:space="preserve">Legionella pneumophila </w:t>
      </w:r>
    </w:p>
    <w:p w14:paraId="631FCA5A" w14:textId="77777777" w:rsidR="00116AF3" w:rsidRPr="00761653" w:rsidRDefault="00116AF3" w:rsidP="00116AF3">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55A2DD66" w14:textId="77777777" w:rsidR="00116AF3" w:rsidRPr="00284D51" w:rsidRDefault="00116AF3" w:rsidP="00116AF3">
      <w:pPr>
        <w:widowControl w:val="0"/>
        <w:autoSpaceDE w:val="0"/>
        <w:autoSpaceDN w:val="0"/>
        <w:adjustRightInd w:val="0"/>
        <w:ind w:right="49"/>
        <w:contextualSpacing/>
        <w:rPr>
          <w:i/>
          <w:iCs/>
        </w:rPr>
      </w:pPr>
      <w:r w:rsidRPr="00284D51">
        <w:rPr>
          <w:i/>
          <w:iCs/>
        </w:rPr>
        <w:t xml:space="preserve">Clostridioides difficile </w:t>
      </w:r>
    </w:p>
    <w:p w14:paraId="641471D0" w14:textId="09BFF92A" w:rsidR="00116AF3" w:rsidRPr="00761653" w:rsidRDefault="00116AF3" w:rsidP="00116AF3">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9D41F9">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51]","plainTextFormattedCitation":"[51]","previouslyFormattedCitation":"[51]"},"properties":{"noteIndex":0},"schema":"https://github.com/citation-style-language/schema/raw/master/csl-citation.json"}</w:instrText>
      </w:r>
      <w:r>
        <w:fldChar w:fldCharType="separate"/>
      </w:r>
      <w:r w:rsidR="004C3BA5" w:rsidRPr="004C3BA5">
        <w:rPr>
          <w:noProof/>
        </w:rPr>
        <w:t>[51]</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9D41F9">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49]","plainTextFormattedCitation":"[49]","previouslyFormattedCitation":"[49]"},"properties":{"noteIndex":0},"schema":"https://github.com/citation-style-language/schema/raw/master/csl-citation.json"}</w:instrText>
      </w:r>
      <w:r>
        <w:fldChar w:fldCharType="separate"/>
      </w:r>
      <w:r w:rsidR="004C3BA5" w:rsidRPr="004C3BA5">
        <w:rPr>
          <w:noProof/>
        </w:rPr>
        <w:t>[49]</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7F5F17A5" w14:textId="77777777" w:rsidR="00116AF3" w:rsidRDefault="00116AF3" w:rsidP="00116AF3">
      <w:pPr>
        <w:widowControl w:val="0"/>
        <w:tabs>
          <w:tab w:val="left" w:pos="317"/>
          <w:tab w:val="left" w:pos="8715"/>
        </w:tabs>
        <w:autoSpaceDE w:val="0"/>
        <w:autoSpaceDN w:val="0"/>
        <w:adjustRightInd w:val="0"/>
        <w:ind w:right="49"/>
        <w:contextualSpacing/>
        <w:rPr>
          <w:b/>
          <w:iCs/>
        </w:rPr>
      </w:pPr>
    </w:p>
    <w:p w14:paraId="7E1B0209" w14:textId="77777777" w:rsidR="00116AF3" w:rsidRPr="00284D51" w:rsidRDefault="00116AF3" w:rsidP="00116AF3">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6D29FF17" w14:textId="77777777" w:rsidR="00116AF3" w:rsidRPr="00284D51" w:rsidRDefault="00116AF3" w:rsidP="00116AF3">
      <w:pPr>
        <w:widowControl w:val="0"/>
        <w:autoSpaceDE w:val="0"/>
        <w:autoSpaceDN w:val="0"/>
        <w:adjustRightInd w:val="0"/>
        <w:ind w:right="49"/>
        <w:contextualSpacing/>
        <w:rPr>
          <w:bCs/>
          <w:i/>
          <w:iCs/>
        </w:rPr>
      </w:pPr>
      <w:r w:rsidRPr="00284D51">
        <w:rPr>
          <w:bCs/>
          <w:i/>
          <w:iCs/>
        </w:rPr>
        <w:t>Мукозит. Гингивит</w:t>
      </w:r>
    </w:p>
    <w:p w14:paraId="7F2BFDE0" w14:textId="77777777" w:rsidR="00116AF3" w:rsidRPr="00761653" w:rsidRDefault="00116AF3" w:rsidP="00116AF3">
      <w:pPr>
        <w:widowControl w:val="0"/>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55B78990" w14:textId="77777777" w:rsidR="00116AF3" w:rsidRPr="00284D51" w:rsidRDefault="00116AF3" w:rsidP="00116AF3">
      <w:pPr>
        <w:widowControl w:val="0"/>
        <w:autoSpaceDE w:val="0"/>
        <w:autoSpaceDN w:val="0"/>
        <w:adjustRightInd w:val="0"/>
        <w:ind w:right="49"/>
        <w:contextualSpacing/>
        <w:rPr>
          <w:bCs/>
          <w:i/>
          <w:iCs/>
        </w:rPr>
      </w:pPr>
      <w:r w:rsidRPr="00284D51">
        <w:rPr>
          <w:bCs/>
          <w:i/>
          <w:iCs/>
        </w:rPr>
        <w:t>Пневмония</w:t>
      </w:r>
    </w:p>
    <w:p w14:paraId="7D2537A5" w14:textId="77777777" w:rsidR="00116AF3" w:rsidRPr="00761653" w:rsidRDefault="00116AF3" w:rsidP="00116AF3">
      <w:pPr>
        <w:widowControl w:val="0"/>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17D4A915" w14:textId="77777777" w:rsidR="00116AF3" w:rsidRPr="00284D51" w:rsidRDefault="00116AF3" w:rsidP="00116AF3">
      <w:pPr>
        <w:widowControl w:val="0"/>
        <w:autoSpaceDE w:val="0"/>
        <w:autoSpaceDN w:val="0"/>
        <w:adjustRightInd w:val="0"/>
        <w:ind w:right="49"/>
        <w:contextualSpacing/>
        <w:rPr>
          <w:bCs/>
          <w:i/>
        </w:rPr>
      </w:pPr>
      <w:r w:rsidRPr="00284D51">
        <w:rPr>
          <w:bCs/>
          <w:i/>
        </w:rPr>
        <w:t>Инфекция перианальной области (парапроктит, обострение геморроя и другие)</w:t>
      </w:r>
    </w:p>
    <w:p w14:paraId="54675315" w14:textId="77777777" w:rsidR="00116AF3" w:rsidRPr="00761653" w:rsidRDefault="00116AF3" w:rsidP="00116AF3">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1AEB3F46" w14:textId="77777777" w:rsidR="00116AF3" w:rsidRDefault="00116AF3" w:rsidP="00116AF3">
      <w:pPr>
        <w:widowControl w:val="0"/>
        <w:autoSpaceDE w:val="0"/>
        <w:autoSpaceDN w:val="0"/>
        <w:adjustRightInd w:val="0"/>
        <w:ind w:right="49"/>
        <w:contextualSpacing/>
        <w:rPr>
          <w:b/>
          <w:bCs/>
        </w:rPr>
      </w:pPr>
    </w:p>
    <w:p w14:paraId="4DE71075" w14:textId="77777777" w:rsidR="00116AF3" w:rsidRPr="00284D51" w:rsidRDefault="00116AF3" w:rsidP="00116AF3">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346F42E7" w14:textId="77777777" w:rsidR="00116AF3" w:rsidRPr="00761653" w:rsidRDefault="00116AF3" w:rsidP="00116AF3">
      <w:pPr>
        <w:widowControl w:val="0"/>
        <w:autoSpaceDE w:val="0"/>
        <w:autoSpaceDN w:val="0"/>
        <w:adjustRightInd w:val="0"/>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2B666F10" w14:textId="77777777" w:rsidR="00116AF3" w:rsidRPr="00761653" w:rsidRDefault="00116AF3" w:rsidP="00116AF3">
      <w:pPr>
        <w:widowControl w:val="0"/>
        <w:autoSpaceDE w:val="0"/>
        <w:autoSpaceDN w:val="0"/>
        <w:adjustRightInd w:val="0"/>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13BF75CF" w14:textId="77777777" w:rsidR="00116AF3" w:rsidRDefault="00116AF3" w:rsidP="00116AF3">
      <w:pPr>
        <w:widowControl w:val="0"/>
        <w:autoSpaceDE w:val="0"/>
        <w:autoSpaceDN w:val="0"/>
        <w:adjustRightInd w:val="0"/>
        <w:ind w:right="49"/>
        <w:contextualSpacing/>
        <w:rPr>
          <w:b/>
          <w:bCs/>
        </w:rPr>
      </w:pPr>
    </w:p>
    <w:p w14:paraId="33173422" w14:textId="77777777" w:rsidR="00116AF3" w:rsidRPr="00284D51" w:rsidRDefault="00116AF3" w:rsidP="00116AF3">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1C37BD18" w14:textId="77777777" w:rsidR="00116AF3" w:rsidRDefault="00116AF3" w:rsidP="00116AF3">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215DF2CD" w14:textId="77777777" w:rsidR="00116AF3" w:rsidRDefault="00116AF3" w:rsidP="00116AF3">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2C3854FA" w14:textId="77777777" w:rsidR="00116AF3" w:rsidRDefault="00116AF3" w:rsidP="00116AF3">
      <w:pPr>
        <w:widowControl w:val="0"/>
        <w:autoSpaceDE w:val="0"/>
        <w:autoSpaceDN w:val="0"/>
        <w:adjustRightInd w:val="0"/>
        <w:ind w:right="49"/>
        <w:contextualSpacing/>
        <w:jc w:val="left"/>
        <w:rPr>
          <w:b/>
        </w:rPr>
      </w:pPr>
    </w:p>
    <w:p w14:paraId="0820BEA2" w14:textId="77777777" w:rsidR="00116AF3" w:rsidRPr="00284D51" w:rsidRDefault="00116AF3" w:rsidP="00116AF3">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6B3E0F16" w14:textId="77777777" w:rsidR="00116AF3" w:rsidRPr="009A4DCC" w:rsidRDefault="00116AF3" w:rsidP="00116AF3">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46D5AEB6" w14:textId="77777777" w:rsidR="00116AF3" w:rsidRPr="00284D51" w:rsidRDefault="00116AF3" w:rsidP="00116AF3">
      <w:pPr>
        <w:ind w:firstLine="708"/>
        <w:rPr>
          <w:bCs/>
          <w:i/>
          <w:iCs/>
        </w:rPr>
      </w:pPr>
      <w:r w:rsidRPr="00284D51">
        <w:rPr>
          <w:bCs/>
          <w:i/>
          <w:iCs/>
        </w:rPr>
        <w:t>Клиническая картина.</w:t>
      </w:r>
    </w:p>
    <w:p w14:paraId="0E9C4F5E" w14:textId="77777777" w:rsidR="00116AF3" w:rsidRPr="009A4DCC" w:rsidRDefault="00116AF3" w:rsidP="00116AF3">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1D9D750F" w14:textId="77777777" w:rsidR="00116AF3" w:rsidRPr="00284D51" w:rsidRDefault="00116AF3" w:rsidP="00116AF3">
      <w:pPr>
        <w:ind w:firstLine="708"/>
        <w:rPr>
          <w:bCs/>
          <w:i/>
          <w:iCs/>
        </w:rPr>
      </w:pPr>
      <w:r w:rsidRPr="00284D51">
        <w:rPr>
          <w:bCs/>
          <w:i/>
          <w:iCs/>
        </w:rPr>
        <w:t>Диагностика.</w:t>
      </w:r>
    </w:p>
    <w:p w14:paraId="3CA084DC" w14:textId="77777777" w:rsidR="00116AF3" w:rsidRPr="009A4DCC" w:rsidRDefault="00116AF3" w:rsidP="006D53E9">
      <w:pPr>
        <w:pStyle w:val="afe"/>
        <w:numPr>
          <w:ilvl w:val="0"/>
          <w:numId w:val="52"/>
        </w:numPr>
      </w:pPr>
      <w:r w:rsidRPr="009A4DCC">
        <w:t>Осмотр колопроктолога (первичный и повторно в динамике)</w:t>
      </w:r>
    </w:p>
    <w:p w14:paraId="7515BF8A" w14:textId="77777777" w:rsidR="00116AF3" w:rsidRPr="009A4DCC" w:rsidRDefault="00116AF3" w:rsidP="006D53E9">
      <w:pPr>
        <w:pStyle w:val="afe"/>
        <w:numPr>
          <w:ilvl w:val="0"/>
          <w:numId w:val="52"/>
        </w:numPr>
      </w:pPr>
      <w:r w:rsidRPr="009A4DCC">
        <w:t>МРТ органов малого таза.</w:t>
      </w:r>
    </w:p>
    <w:p w14:paraId="5E62063F" w14:textId="77777777" w:rsidR="00116AF3" w:rsidRPr="009A4DCC" w:rsidRDefault="00116AF3" w:rsidP="006D53E9">
      <w:pPr>
        <w:pStyle w:val="afe"/>
        <w:numPr>
          <w:ilvl w:val="0"/>
          <w:numId w:val="52"/>
        </w:numPr>
      </w:pPr>
      <w:r>
        <w:t>КТ/СКТ</w:t>
      </w:r>
      <w:r w:rsidRPr="009A4DCC">
        <w:t xml:space="preserve"> органов малого таза</w:t>
      </w:r>
    </w:p>
    <w:p w14:paraId="71967520" w14:textId="77777777" w:rsidR="00116AF3" w:rsidRPr="00AE580F" w:rsidRDefault="00116AF3" w:rsidP="006D53E9">
      <w:pPr>
        <w:pStyle w:val="afe"/>
        <w:numPr>
          <w:ilvl w:val="0"/>
          <w:numId w:val="52"/>
        </w:numPr>
      </w:pPr>
      <w:r>
        <w:t>Бактериологическое исследование</w:t>
      </w:r>
    </w:p>
    <w:p w14:paraId="34184F73" w14:textId="77777777" w:rsidR="00116AF3" w:rsidRPr="009A4DCC" w:rsidRDefault="00116AF3" w:rsidP="00116AF3">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23ACCE50" w14:textId="77777777" w:rsidR="00116AF3" w:rsidRPr="00284D51" w:rsidRDefault="00116AF3" w:rsidP="00116AF3">
      <w:pPr>
        <w:ind w:firstLine="708"/>
        <w:rPr>
          <w:bCs/>
          <w:i/>
          <w:iCs/>
        </w:rPr>
      </w:pPr>
      <w:r w:rsidRPr="00284D51">
        <w:rPr>
          <w:bCs/>
          <w:i/>
          <w:iCs/>
        </w:rPr>
        <w:t>Лечение</w:t>
      </w:r>
    </w:p>
    <w:p w14:paraId="37739D3E" w14:textId="77777777" w:rsidR="00116AF3" w:rsidRPr="00F36465" w:rsidRDefault="00116AF3" w:rsidP="006D53E9">
      <w:pPr>
        <w:pStyle w:val="afe"/>
        <w:numPr>
          <w:ilvl w:val="0"/>
          <w:numId w:val="53"/>
        </w:numPr>
      </w:pPr>
      <w:r w:rsidRPr="00F36465">
        <w:t>Антибактериальная терапия</w:t>
      </w:r>
      <w:r>
        <w:t xml:space="preserve"> (см. выше)</w:t>
      </w:r>
    </w:p>
    <w:p w14:paraId="6964269E" w14:textId="77777777" w:rsidR="00116AF3" w:rsidRPr="00F22A59" w:rsidRDefault="00116AF3" w:rsidP="006D53E9">
      <w:pPr>
        <w:pStyle w:val="afe"/>
        <w:numPr>
          <w:ilvl w:val="0"/>
          <w:numId w:val="53"/>
        </w:numPr>
      </w:pPr>
      <w:r>
        <w:t>Хирургическое пособие</w:t>
      </w:r>
    </w:p>
    <w:p w14:paraId="422A6619" w14:textId="77777777" w:rsidR="00116AF3" w:rsidRPr="009A4DCC" w:rsidRDefault="00116AF3" w:rsidP="00116AF3">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6F9B99BB" w14:textId="77777777" w:rsidR="00116AF3" w:rsidRPr="009A4DCC" w:rsidRDefault="00116AF3" w:rsidP="00116AF3">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3F65942B" w14:textId="77777777" w:rsidR="00116AF3" w:rsidRPr="009A4DCC" w:rsidRDefault="00116AF3" w:rsidP="00116AF3">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36F20B91" w14:textId="77777777" w:rsidR="00116AF3" w:rsidRPr="00284D51" w:rsidRDefault="00116AF3" w:rsidP="00116AF3">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7EB27A43" w14:textId="77777777" w:rsidR="00116AF3" w:rsidRDefault="00116AF3" w:rsidP="00116AF3">
      <w:pPr>
        <w:pStyle w:val="2"/>
        <w:spacing w:before="0"/>
      </w:pPr>
    </w:p>
    <w:p w14:paraId="20094C36" w14:textId="2A6914D0" w:rsidR="00116AF3" w:rsidRPr="005802BC" w:rsidRDefault="00116AF3" w:rsidP="00116AF3">
      <w:pPr>
        <w:pStyle w:val="2"/>
        <w:spacing w:before="0"/>
      </w:pPr>
      <w:bookmarkStart w:id="83" w:name="_Toc65770418"/>
      <w:bookmarkStart w:id="84" w:name="_Toc66097845"/>
      <w:bookmarkStart w:id="85" w:name="_Toc66184332"/>
      <w:r w:rsidRPr="000322E4">
        <w:t>7.</w:t>
      </w:r>
      <w:r w:rsidR="00F5021D">
        <w:t>8</w:t>
      </w:r>
      <w:r>
        <w:t xml:space="preserve"> </w:t>
      </w:r>
      <w:r w:rsidRPr="00262806">
        <w:t>Вирусные инфекции у пациентов с гематологическими заболеваниями</w:t>
      </w:r>
      <w:bookmarkEnd w:id="83"/>
      <w:bookmarkEnd w:id="84"/>
      <w:bookmarkEnd w:id="85"/>
    </w:p>
    <w:p w14:paraId="1FBD6E70" w14:textId="77777777" w:rsidR="00116AF3" w:rsidRDefault="00116AF3" w:rsidP="00116AF3">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414288B8" w14:textId="77777777" w:rsidR="00116AF3" w:rsidRDefault="00116AF3" w:rsidP="00116AF3">
      <w:pPr>
        <w:ind w:firstLine="708"/>
      </w:pPr>
    </w:p>
    <w:p w14:paraId="3083C001" w14:textId="77777777" w:rsidR="00116AF3" w:rsidRPr="00A14D1D" w:rsidRDefault="00116AF3" w:rsidP="00116AF3">
      <w:pPr>
        <w:rPr>
          <w:bCs/>
          <w:i/>
          <w:iCs/>
          <w:u w:val="single"/>
        </w:rPr>
      </w:pPr>
      <w:r w:rsidRPr="00A14D1D">
        <w:rPr>
          <w:bCs/>
          <w:i/>
          <w:iCs/>
          <w:u w:val="single"/>
        </w:rPr>
        <w:t>Вирусы простого герпеса 1 и 2 типа (Herpes simplex virus, HSV)</w:t>
      </w:r>
    </w:p>
    <w:p w14:paraId="4969B2F1" w14:textId="4D23D679" w:rsidR="00116AF3" w:rsidRPr="00867D9A" w:rsidRDefault="00116AF3" w:rsidP="00116AF3">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9D41F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867D9A">
        <w:fldChar w:fldCharType="separate"/>
      </w:r>
      <w:r w:rsidR="004C3BA5" w:rsidRPr="004C3BA5">
        <w:rPr>
          <w:noProof/>
        </w:rPr>
        <w:t>[52]</w:t>
      </w:r>
      <w:r w:rsidRPr="00867D9A">
        <w:fldChar w:fldCharType="end"/>
      </w:r>
      <w:r w:rsidRPr="00867D9A">
        <w:t>.</w:t>
      </w:r>
    </w:p>
    <w:p w14:paraId="77029373" w14:textId="77777777" w:rsidR="00116AF3" w:rsidRPr="00867D9A" w:rsidRDefault="00116AF3" w:rsidP="00116AF3">
      <w:pPr>
        <w:ind w:firstLine="708"/>
        <w:rPr>
          <w:bCs/>
          <w:i/>
          <w:iCs/>
        </w:rPr>
      </w:pPr>
      <w:r w:rsidRPr="00867D9A">
        <w:rPr>
          <w:bCs/>
          <w:i/>
          <w:iCs/>
        </w:rPr>
        <w:t>Диагностика</w:t>
      </w:r>
    </w:p>
    <w:p w14:paraId="38DFA30E" w14:textId="7241009B" w:rsidR="00116AF3" w:rsidRPr="006B215F" w:rsidRDefault="00116AF3" w:rsidP="00116AF3">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9D41F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867D9A">
        <w:fldChar w:fldCharType="separate"/>
      </w:r>
      <w:r w:rsidR="004C3BA5" w:rsidRPr="004C3BA5">
        <w:rPr>
          <w:noProof/>
        </w:rPr>
        <w:t>[52]</w:t>
      </w:r>
      <w:r w:rsidRPr="00867D9A">
        <w:fldChar w:fldCharType="end"/>
      </w:r>
      <w:r w:rsidRPr="006B215F">
        <w:t>.</w:t>
      </w:r>
    </w:p>
    <w:p w14:paraId="767F28B9" w14:textId="37163AEF" w:rsidR="00116AF3" w:rsidRPr="006B215F" w:rsidRDefault="00116AF3" w:rsidP="00116AF3">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9D41F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867D9A">
        <w:fldChar w:fldCharType="separate"/>
      </w:r>
      <w:r w:rsidR="004C3BA5" w:rsidRPr="004C3BA5">
        <w:rPr>
          <w:noProof/>
        </w:rPr>
        <w:t>[52]</w:t>
      </w:r>
      <w:r w:rsidRPr="00867D9A">
        <w:fldChar w:fldCharType="end"/>
      </w:r>
      <w:r w:rsidRPr="006B215F">
        <w:t>.</w:t>
      </w:r>
    </w:p>
    <w:p w14:paraId="074A3CD8" w14:textId="77777777" w:rsidR="00116AF3" w:rsidRPr="00CA38D1" w:rsidRDefault="00116AF3" w:rsidP="00116AF3">
      <w:pPr>
        <w:ind w:firstLine="708"/>
        <w:rPr>
          <w:bCs/>
          <w:i/>
          <w:iCs/>
        </w:rPr>
      </w:pPr>
      <w:r w:rsidRPr="00CA38D1">
        <w:rPr>
          <w:bCs/>
          <w:i/>
          <w:iCs/>
        </w:rPr>
        <w:t>Лечение</w:t>
      </w:r>
    </w:p>
    <w:p w14:paraId="460CD2DB" w14:textId="7E4B420A" w:rsidR="00116AF3" w:rsidRPr="006B215F" w:rsidRDefault="00116AF3" w:rsidP="00116AF3">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9D41F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867D9A">
        <w:fldChar w:fldCharType="separate"/>
      </w:r>
      <w:r w:rsidR="004C3BA5" w:rsidRPr="004C3BA5">
        <w:rPr>
          <w:noProof/>
        </w:rPr>
        <w:t>[52]</w:t>
      </w:r>
      <w:r w:rsidRPr="00867D9A">
        <w:fldChar w:fldCharType="end"/>
      </w:r>
      <w:r w:rsidRPr="006B215F">
        <w:t>.</w:t>
      </w:r>
    </w:p>
    <w:p w14:paraId="7501F1B9" w14:textId="2550EBA4" w:rsidR="00116AF3" w:rsidRDefault="00116AF3" w:rsidP="00116AF3">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9D41F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867D9A">
        <w:fldChar w:fldCharType="separate"/>
      </w:r>
      <w:r w:rsidR="004C3BA5" w:rsidRPr="004C3BA5">
        <w:rPr>
          <w:noProof/>
        </w:rPr>
        <w:t>[52]</w:t>
      </w:r>
      <w:r w:rsidRPr="00867D9A">
        <w:fldChar w:fldCharType="end"/>
      </w:r>
      <w:r w:rsidRPr="006B215F">
        <w:t>.</w:t>
      </w:r>
    </w:p>
    <w:p w14:paraId="66A34210" w14:textId="77777777" w:rsidR="00116AF3" w:rsidRPr="006B215F" w:rsidRDefault="00116AF3" w:rsidP="00116AF3">
      <w:pPr>
        <w:ind w:firstLine="708"/>
      </w:pPr>
    </w:p>
    <w:p w14:paraId="202A4365" w14:textId="77777777" w:rsidR="00116AF3" w:rsidRPr="00861C01" w:rsidRDefault="00116AF3" w:rsidP="00116AF3">
      <w:pPr>
        <w:rPr>
          <w:bCs/>
          <w:i/>
          <w:iCs/>
          <w:u w:val="single"/>
        </w:rPr>
      </w:pPr>
      <w:r w:rsidRPr="00861C01">
        <w:rPr>
          <w:bCs/>
          <w:i/>
          <w:iCs/>
          <w:u w:val="single"/>
        </w:rPr>
        <w:t xml:space="preserve">Герпес зостер вирус (Herpes zoster virus, HZV) </w:t>
      </w:r>
    </w:p>
    <w:p w14:paraId="10683C88" w14:textId="77777777" w:rsidR="00116AF3" w:rsidRPr="00EE012F" w:rsidRDefault="00116AF3" w:rsidP="00116AF3">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09E6E1C9" w14:textId="77777777" w:rsidR="00116AF3" w:rsidRPr="006B215F" w:rsidRDefault="00116AF3" w:rsidP="00116AF3">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79708E38" w14:textId="77777777" w:rsidR="00116AF3" w:rsidRPr="006B215F" w:rsidRDefault="00116AF3" w:rsidP="00116AF3">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6E0CEF01" w14:textId="77777777" w:rsidR="00116AF3" w:rsidRDefault="00116AF3" w:rsidP="00116AF3">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0139F287" w14:textId="77777777" w:rsidR="00116AF3" w:rsidRDefault="00116AF3" w:rsidP="00116AF3">
      <w:pPr>
        <w:ind w:firstLine="708"/>
      </w:pPr>
    </w:p>
    <w:p w14:paraId="2719CD95" w14:textId="77777777" w:rsidR="00116AF3" w:rsidRPr="007F7F8C" w:rsidRDefault="00116AF3" w:rsidP="00116AF3">
      <w:pPr>
        <w:rPr>
          <w:bCs/>
          <w:i/>
          <w:iCs/>
          <w:u w:val="single"/>
        </w:rPr>
      </w:pPr>
      <w:r w:rsidRPr="007F7F8C">
        <w:rPr>
          <w:bCs/>
          <w:i/>
          <w:iCs/>
          <w:u w:val="single"/>
        </w:rPr>
        <w:t>Цитомегаловирус (Cytomegalovirus, CMV)</w:t>
      </w:r>
    </w:p>
    <w:p w14:paraId="23F08ADF" w14:textId="32E82FD7" w:rsidR="00116AF3" w:rsidRPr="00E42938" w:rsidRDefault="00116AF3" w:rsidP="00116AF3">
      <w:pPr>
        <w:ind w:firstLine="708"/>
      </w:pPr>
      <w:r w:rsidRPr="0028579C">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9D41F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E42938">
        <w:fldChar w:fldCharType="separate"/>
      </w:r>
      <w:r w:rsidR="004C3BA5" w:rsidRPr="004C3BA5">
        <w:rPr>
          <w:noProof/>
        </w:rPr>
        <w:t>[53]</w:t>
      </w:r>
      <w:r w:rsidRPr="00E42938">
        <w:fldChar w:fldCharType="end"/>
      </w:r>
      <w:r w:rsidRPr="00E42938">
        <w:t xml:space="preserve">. </w:t>
      </w:r>
    </w:p>
    <w:p w14:paraId="5E0C65C3" w14:textId="77777777" w:rsidR="00116AF3" w:rsidRPr="007F7F8C" w:rsidRDefault="00116AF3" w:rsidP="00116AF3">
      <w:pPr>
        <w:ind w:firstLine="708"/>
        <w:rPr>
          <w:bCs/>
          <w:i/>
          <w:iCs/>
        </w:rPr>
      </w:pPr>
      <w:r w:rsidRPr="007F7F8C">
        <w:rPr>
          <w:bCs/>
          <w:i/>
          <w:iCs/>
        </w:rPr>
        <w:t>Диагностика</w:t>
      </w:r>
    </w:p>
    <w:p w14:paraId="1CA8DCBF" w14:textId="77777777" w:rsidR="00116AF3" w:rsidRPr="006B215F" w:rsidRDefault="00116AF3" w:rsidP="00116AF3">
      <w:pPr>
        <w:ind w:firstLine="708"/>
      </w:pPr>
      <w:r w:rsidRPr="006B215F">
        <w:t xml:space="preserve">У реципиентов </w:t>
      </w:r>
      <w:r>
        <w:t xml:space="preserve">до </w:t>
      </w:r>
      <w:r w:rsidRPr="006B215F">
        <w:t xml:space="preserve">ТГСК исследуют наличие антител </w:t>
      </w:r>
      <w:r>
        <w:t>CMV.</w:t>
      </w:r>
    </w:p>
    <w:p w14:paraId="15294097" w14:textId="603E2E4D" w:rsidR="00116AF3" w:rsidRPr="006B215F" w:rsidRDefault="00116AF3" w:rsidP="00116AF3">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9D41F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E42938">
        <w:fldChar w:fldCharType="separate"/>
      </w:r>
      <w:r w:rsidR="004C3BA5" w:rsidRPr="004C3BA5">
        <w:rPr>
          <w:noProof/>
        </w:rPr>
        <w:t>[53]</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6A9F92FB" w14:textId="77777777" w:rsidR="00116AF3" w:rsidRPr="007F7F8C" w:rsidRDefault="00116AF3" w:rsidP="00116AF3">
      <w:pPr>
        <w:ind w:firstLine="708"/>
        <w:rPr>
          <w:bCs/>
          <w:i/>
          <w:iCs/>
        </w:rPr>
      </w:pPr>
      <w:r w:rsidRPr="007F7F8C">
        <w:rPr>
          <w:bCs/>
          <w:i/>
          <w:iCs/>
        </w:rPr>
        <w:t>Лечение</w:t>
      </w:r>
    </w:p>
    <w:p w14:paraId="06D694E2" w14:textId="3C9BA00F" w:rsidR="00116AF3" w:rsidRPr="006B215F" w:rsidRDefault="00116AF3" w:rsidP="00116AF3">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9D41F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E42938">
        <w:fldChar w:fldCharType="separate"/>
      </w:r>
      <w:r w:rsidR="004C3BA5" w:rsidRPr="004C3BA5">
        <w:rPr>
          <w:noProof/>
        </w:rPr>
        <w:t>[53]</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9D41F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E42938">
        <w:fldChar w:fldCharType="separate"/>
      </w:r>
      <w:r w:rsidR="004C3BA5" w:rsidRPr="004C3BA5">
        <w:rPr>
          <w:noProof/>
        </w:rPr>
        <w:t>[53]</w:t>
      </w:r>
      <w:r w:rsidRPr="00E42938">
        <w:fldChar w:fldCharType="end"/>
      </w:r>
      <w:r w:rsidRPr="006B215F">
        <w:t>.</w:t>
      </w:r>
    </w:p>
    <w:p w14:paraId="711A5294" w14:textId="77777777" w:rsidR="00116AF3" w:rsidRDefault="00116AF3" w:rsidP="00116AF3">
      <w:pPr>
        <w:rPr>
          <w:bCs/>
          <w:i/>
          <w:iCs/>
          <w:u w:val="single"/>
        </w:rPr>
      </w:pPr>
    </w:p>
    <w:p w14:paraId="19DEE59D" w14:textId="77777777" w:rsidR="00116AF3" w:rsidRPr="00E42938" w:rsidRDefault="00116AF3" w:rsidP="00116AF3">
      <w:pPr>
        <w:rPr>
          <w:bCs/>
          <w:i/>
          <w:iCs/>
          <w:u w:val="single"/>
        </w:rPr>
      </w:pPr>
      <w:r w:rsidRPr="00E42938">
        <w:rPr>
          <w:bCs/>
          <w:i/>
          <w:iCs/>
          <w:u w:val="single"/>
        </w:rPr>
        <w:t>Вирус Эпштейна-Барр (Epstein-Barr virus – EBV)</w:t>
      </w:r>
    </w:p>
    <w:p w14:paraId="171B769A" w14:textId="1E4AA48F" w:rsidR="00116AF3" w:rsidRDefault="00116AF3" w:rsidP="00116AF3">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9D41F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867D9A">
        <w:fldChar w:fldCharType="separate"/>
      </w:r>
      <w:r w:rsidR="004C3BA5" w:rsidRPr="004C3BA5">
        <w:rPr>
          <w:noProof/>
        </w:rPr>
        <w:t>[52]</w:t>
      </w:r>
      <w:r w:rsidRPr="00867D9A">
        <w:fldChar w:fldCharType="end"/>
      </w:r>
      <w:r>
        <w:t>.</w:t>
      </w:r>
    </w:p>
    <w:p w14:paraId="13A1BF20" w14:textId="77777777" w:rsidR="00116AF3" w:rsidRPr="006B215F" w:rsidRDefault="00116AF3" w:rsidP="00116AF3">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3F2DE58C" w14:textId="28823438" w:rsidR="00116AF3" w:rsidRPr="003605AD" w:rsidRDefault="00116AF3" w:rsidP="00116AF3">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9D41F9">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867D9A">
        <w:fldChar w:fldCharType="separate"/>
      </w:r>
      <w:r w:rsidR="004C3BA5" w:rsidRPr="004C3BA5">
        <w:rPr>
          <w:noProof/>
        </w:rPr>
        <w:t>[52]</w:t>
      </w:r>
      <w:r w:rsidRPr="00867D9A">
        <w:fldChar w:fldCharType="end"/>
      </w:r>
      <w:r>
        <w:t>. Антивирусные препараты и иммуноглобулин не рекомендованы для лечения.</w:t>
      </w:r>
    </w:p>
    <w:p w14:paraId="5ECC0B2B" w14:textId="77777777" w:rsidR="00116AF3" w:rsidRDefault="00116AF3" w:rsidP="00116AF3">
      <w:pPr>
        <w:rPr>
          <w:bCs/>
          <w:i/>
          <w:iCs/>
          <w:u w:val="single"/>
        </w:rPr>
      </w:pPr>
    </w:p>
    <w:p w14:paraId="54D54C42" w14:textId="77777777" w:rsidR="00116AF3" w:rsidRPr="00023E68" w:rsidRDefault="00116AF3" w:rsidP="00116AF3">
      <w:pPr>
        <w:rPr>
          <w:bCs/>
          <w:i/>
          <w:iCs/>
          <w:u w:val="single"/>
        </w:rPr>
      </w:pPr>
      <w:r w:rsidRPr="00023E68">
        <w:rPr>
          <w:bCs/>
          <w:i/>
          <w:iCs/>
          <w:u w:val="single"/>
        </w:rPr>
        <w:t>Вирус герпеса человека 6 типа (Human herpes virus 6 – HHV-6)</w:t>
      </w:r>
    </w:p>
    <w:p w14:paraId="15DB5F70" w14:textId="45F7F45A" w:rsidR="00116AF3" w:rsidRPr="006B215F" w:rsidRDefault="00116AF3" w:rsidP="00116AF3">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9D41F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E42938">
        <w:fldChar w:fldCharType="separate"/>
      </w:r>
      <w:r w:rsidR="004C3BA5" w:rsidRPr="004C3BA5">
        <w:rPr>
          <w:noProof/>
        </w:rPr>
        <w:t>[53]</w:t>
      </w:r>
      <w:r w:rsidRPr="00E42938">
        <w:fldChar w:fldCharType="end"/>
      </w:r>
      <w:r w:rsidRPr="006B215F">
        <w:t xml:space="preserve">. </w:t>
      </w:r>
    </w:p>
    <w:p w14:paraId="1BE90EE7" w14:textId="77777777" w:rsidR="00116AF3" w:rsidRDefault="00116AF3" w:rsidP="00116AF3">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56ED64C5" w14:textId="3F0CD515" w:rsidR="00116AF3" w:rsidRPr="00C1743E" w:rsidRDefault="00116AF3" w:rsidP="00116AF3">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9D41F9">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E42938">
        <w:fldChar w:fldCharType="separate"/>
      </w:r>
      <w:r w:rsidR="004C3BA5" w:rsidRPr="004C3BA5">
        <w:rPr>
          <w:noProof/>
        </w:rPr>
        <w:t>[53]</w:t>
      </w:r>
      <w:r w:rsidRPr="00E42938">
        <w:fldChar w:fldCharType="end"/>
      </w:r>
      <w:r w:rsidRPr="006B215F">
        <w:t>.</w:t>
      </w:r>
      <w:r>
        <w:t xml:space="preserve"> Профилактика в отношении HHV</w:t>
      </w:r>
      <w:r w:rsidRPr="006B215F">
        <w:t>-6</w:t>
      </w:r>
      <w:r>
        <w:t xml:space="preserve"> не проводится.</w:t>
      </w:r>
    </w:p>
    <w:p w14:paraId="6C3FC3E3" w14:textId="77777777" w:rsidR="00116AF3" w:rsidRDefault="00116AF3" w:rsidP="00116AF3">
      <w:pPr>
        <w:pStyle w:val="2"/>
        <w:spacing w:before="0"/>
      </w:pPr>
    </w:p>
    <w:p w14:paraId="654AD200" w14:textId="529AEC2E" w:rsidR="00116AF3" w:rsidRPr="007531B6" w:rsidRDefault="00116AF3" w:rsidP="00116AF3">
      <w:pPr>
        <w:pStyle w:val="2"/>
        <w:spacing w:before="0"/>
      </w:pPr>
      <w:bookmarkStart w:id="86" w:name="_Toc65770419"/>
      <w:bookmarkStart w:id="87" w:name="_Toc66097846"/>
      <w:bookmarkStart w:id="88" w:name="_Toc66184333"/>
      <w:r w:rsidRPr="000322E4">
        <w:t>7.</w:t>
      </w:r>
      <w:r w:rsidR="00C07B00">
        <w:t>9</w:t>
      </w:r>
      <w:r>
        <w:t xml:space="preserve"> </w:t>
      </w:r>
      <w:bookmarkStart w:id="89" w:name="_Toc57985410"/>
      <w:bookmarkStart w:id="90" w:name="_Toc64478031"/>
      <w:r>
        <w:t>Д</w:t>
      </w:r>
      <w:r w:rsidRPr="007531B6">
        <w:t>иагностика и лечение инфекций</w:t>
      </w:r>
      <w:r>
        <w:t xml:space="preserve">, </w:t>
      </w:r>
      <w:r w:rsidRPr="007531B6">
        <w:t>вызванных грибами</w:t>
      </w:r>
      <w:bookmarkEnd w:id="86"/>
      <w:bookmarkEnd w:id="87"/>
      <w:bookmarkEnd w:id="88"/>
      <w:bookmarkEnd w:id="89"/>
      <w:bookmarkEnd w:id="90"/>
    </w:p>
    <w:p w14:paraId="026731A1" w14:textId="77777777" w:rsidR="00116AF3" w:rsidRPr="0002711B" w:rsidRDefault="00116AF3" w:rsidP="00116AF3">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4BE7A8FB" w14:textId="77777777" w:rsidR="00116AF3" w:rsidRDefault="00116AF3" w:rsidP="00116AF3">
      <w:pPr>
        <w:widowControl w:val="0"/>
        <w:autoSpaceDE w:val="0"/>
        <w:autoSpaceDN w:val="0"/>
        <w:adjustRightInd w:val="0"/>
        <w:ind w:right="51"/>
        <w:contextualSpacing/>
        <w:rPr>
          <w:b/>
          <w:bCs/>
        </w:rPr>
      </w:pPr>
    </w:p>
    <w:p w14:paraId="114A8792" w14:textId="5847D75B" w:rsidR="00116AF3" w:rsidRPr="00084B8B" w:rsidRDefault="00116AF3" w:rsidP="00116AF3">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9D41F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47,48,54,55]","plainTextFormattedCitation":"[47,48,54,55]","previouslyFormattedCitation":"[47,48,54,55]"},"properties":{"noteIndex":0},"schema":"https://github.com/citation-style-language/schema/raw/master/csl-citation.json"}</w:instrText>
      </w:r>
      <w:r>
        <w:rPr>
          <w:b/>
        </w:rPr>
        <w:fldChar w:fldCharType="separate"/>
      </w:r>
      <w:r w:rsidR="004C3BA5" w:rsidRPr="004C3BA5">
        <w:rPr>
          <w:noProof/>
        </w:rPr>
        <w:t>[47,48,54,55]</w:t>
      </w:r>
      <w:r>
        <w:rPr>
          <w:b/>
        </w:rPr>
        <w:fldChar w:fldCharType="end"/>
      </w:r>
    </w:p>
    <w:p w14:paraId="733FA31C" w14:textId="77777777" w:rsidR="00116AF3" w:rsidRPr="0014445B" w:rsidRDefault="00116AF3" w:rsidP="00116AF3">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14:paraId="6B61566A" w14:textId="77777777" w:rsidR="00116AF3" w:rsidRPr="00F87280" w:rsidRDefault="00116AF3" w:rsidP="00116AF3">
      <w:pPr>
        <w:widowControl w:val="0"/>
        <w:autoSpaceDE w:val="0"/>
        <w:autoSpaceDN w:val="0"/>
        <w:adjustRightInd w:val="0"/>
        <w:ind w:right="51"/>
        <w:contextualSpacing/>
        <w:rPr>
          <w:i/>
          <w:iCs/>
        </w:rPr>
      </w:pPr>
      <w:r w:rsidRPr="00F87280">
        <w:rPr>
          <w:i/>
          <w:iCs/>
          <w:u w:val="single"/>
        </w:rPr>
        <w:t>Возбудители</w:t>
      </w:r>
    </w:p>
    <w:p w14:paraId="103D1A6B" w14:textId="77777777" w:rsidR="00116AF3" w:rsidRPr="00DA2BC8" w:rsidRDefault="00116AF3" w:rsidP="00116AF3">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132B42BB" w14:textId="77777777" w:rsidR="00116AF3" w:rsidRPr="00F87280" w:rsidRDefault="00116AF3" w:rsidP="00116AF3">
      <w:pPr>
        <w:widowControl w:val="0"/>
        <w:autoSpaceDE w:val="0"/>
        <w:autoSpaceDN w:val="0"/>
        <w:adjustRightInd w:val="0"/>
        <w:ind w:right="51"/>
        <w:contextualSpacing/>
        <w:rPr>
          <w:i/>
          <w:iCs/>
          <w:u w:val="single"/>
        </w:rPr>
      </w:pPr>
      <w:r w:rsidRPr="00F87280">
        <w:rPr>
          <w:i/>
          <w:iCs/>
          <w:u w:val="single"/>
        </w:rPr>
        <w:t>Факторы риска</w:t>
      </w:r>
    </w:p>
    <w:p w14:paraId="7DABBAD3" w14:textId="77777777" w:rsidR="00116AF3" w:rsidRPr="00DA2BC8" w:rsidRDefault="00116AF3" w:rsidP="00116AF3">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402B2803" w14:textId="77777777" w:rsidR="00116AF3" w:rsidRPr="00F87280" w:rsidRDefault="00116AF3" w:rsidP="00116AF3">
      <w:pPr>
        <w:widowControl w:val="0"/>
        <w:autoSpaceDE w:val="0"/>
        <w:autoSpaceDN w:val="0"/>
        <w:adjustRightInd w:val="0"/>
        <w:ind w:right="51"/>
        <w:contextualSpacing/>
        <w:rPr>
          <w:i/>
          <w:iCs/>
          <w:u w:val="single"/>
        </w:rPr>
      </w:pPr>
      <w:r w:rsidRPr="00F87280">
        <w:rPr>
          <w:i/>
          <w:iCs/>
          <w:u w:val="single"/>
        </w:rPr>
        <w:t>Симптомы инфекции</w:t>
      </w:r>
    </w:p>
    <w:p w14:paraId="52AAE291" w14:textId="77777777" w:rsidR="00116AF3" w:rsidRPr="00DA2BC8" w:rsidRDefault="00116AF3" w:rsidP="00116AF3">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00C2A89A" w14:textId="77777777" w:rsidR="00116AF3" w:rsidRPr="00F87280" w:rsidRDefault="00116AF3" w:rsidP="00116AF3">
      <w:pPr>
        <w:widowControl w:val="0"/>
        <w:autoSpaceDE w:val="0"/>
        <w:autoSpaceDN w:val="0"/>
        <w:adjustRightInd w:val="0"/>
        <w:ind w:right="51"/>
        <w:contextualSpacing/>
        <w:rPr>
          <w:i/>
          <w:iCs/>
          <w:u w:val="single"/>
        </w:rPr>
      </w:pPr>
      <w:r w:rsidRPr="00F87280">
        <w:rPr>
          <w:i/>
          <w:iCs/>
          <w:u w:val="single"/>
        </w:rPr>
        <w:t>Диагностика</w:t>
      </w:r>
    </w:p>
    <w:p w14:paraId="46CAB9D7" w14:textId="77777777" w:rsidR="00116AF3" w:rsidRPr="00DA2BC8" w:rsidRDefault="00116AF3" w:rsidP="00116AF3">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6A485927" w14:textId="77777777" w:rsidR="00116AF3" w:rsidRPr="00F87280" w:rsidRDefault="00116AF3" w:rsidP="00116AF3">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14:paraId="74910F9F" w14:textId="77777777" w:rsidR="00116AF3" w:rsidRPr="00DA2BC8" w:rsidRDefault="00116AF3" w:rsidP="00116AF3">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7C113A86" w14:textId="77777777" w:rsidR="00116AF3" w:rsidRPr="00F87280" w:rsidRDefault="00116AF3" w:rsidP="00116AF3">
      <w:pPr>
        <w:widowControl w:val="0"/>
        <w:autoSpaceDE w:val="0"/>
        <w:autoSpaceDN w:val="0"/>
        <w:adjustRightInd w:val="0"/>
        <w:ind w:right="51"/>
        <w:contextualSpacing/>
        <w:rPr>
          <w:i/>
          <w:iCs/>
          <w:u w:val="single"/>
        </w:rPr>
      </w:pPr>
      <w:r w:rsidRPr="00F87280">
        <w:rPr>
          <w:i/>
          <w:iCs/>
          <w:u w:val="single"/>
        </w:rPr>
        <w:t xml:space="preserve">Лечение </w:t>
      </w:r>
    </w:p>
    <w:p w14:paraId="3BFF18F2" w14:textId="77777777" w:rsidR="00116AF3" w:rsidRPr="00DA2BC8" w:rsidRDefault="00116AF3" w:rsidP="00116AF3">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446CD5E7" w14:textId="77777777" w:rsidR="00116AF3" w:rsidRPr="0014445B" w:rsidRDefault="00116AF3" w:rsidP="00116AF3">
      <w:pPr>
        <w:widowControl w:val="0"/>
        <w:autoSpaceDE w:val="0"/>
        <w:autoSpaceDN w:val="0"/>
        <w:adjustRightInd w:val="0"/>
        <w:ind w:right="50"/>
        <w:contextualSpacing/>
        <w:rPr>
          <w:b/>
          <w:bCs/>
        </w:rPr>
      </w:pPr>
      <w:r w:rsidRPr="0014445B">
        <w:rPr>
          <w:b/>
          <w:bCs/>
        </w:rPr>
        <w:t>Кандидоз пищевода</w:t>
      </w:r>
    </w:p>
    <w:p w14:paraId="1E56DE87" w14:textId="77777777" w:rsidR="00116AF3" w:rsidRPr="00F87280" w:rsidRDefault="00116AF3" w:rsidP="00116AF3">
      <w:pPr>
        <w:widowControl w:val="0"/>
        <w:autoSpaceDE w:val="0"/>
        <w:autoSpaceDN w:val="0"/>
        <w:adjustRightInd w:val="0"/>
        <w:ind w:right="50"/>
        <w:contextualSpacing/>
        <w:rPr>
          <w:i/>
          <w:iCs/>
          <w:u w:val="single"/>
        </w:rPr>
      </w:pPr>
      <w:r w:rsidRPr="00F87280">
        <w:rPr>
          <w:i/>
          <w:iCs/>
          <w:u w:val="single"/>
        </w:rPr>
        <w:t>Возбудители</w:t>
      </w:r>
    </w:p>
    <w:p w14:paraId="05A3B232" w14:textId="77777777" w:rsidR="00116AF3" w:rsidRPr="00DA2BC8" w:rsidRDefault="00116AF3" w:rsidP="00116AF3">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73F7D0C6" w14:textId="77777777" w:rsidR="00116AF3" w:rsidRPr="00DA2BC8" w:rsidRDefault="00116AF3" w:rsidP="00116AF3">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14:paraId="05112702" w14:textId="77777777" w:rsidR="00116AF3" w:rsidRPr="00F87280" w:rsidRDefault="00116AF3" w:rsidP="00116AF3">
      <w:pPr>
        <w:widowControl w:val="0"/>
        <w:autoSpaceDE w:val="0"/>
        <w:autoSpaceDN w:val="0"/>
        <w:adjustRightInd w:val="0"/>
        <w:ind w:right="50"/>
        <w:contextualSpacing/>
        <w:rPr>
          <w:i/>
          <w:iCs/>
          <w:u w:val="single"/>
        </w:rPr>
      </w:pPr>
      <w:r w:rsidRPr="00F87280">
        <w:rPr>
          <w:i/>
          <w:iCs/>
          <w:u w:val="single"/>
        </w:rPr>
        <w:t>Симптомы инфекции</w:t>
      </w:r>
    </w:p>
    <w:p w14:paraId="7E121A91" w14:textId="77777777" w:rsidR="00116AF3" w:rsidRPr="00DA2BC8" w:rsidRDefault="00116AF3" w:rsidP="00116AF3">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17921847" w14:textId="77777777" w:rsidR="00116AF3" w:rsidRPr="00F87280" w:rsidRDefault="00116AF3" w:rsidP="00116AF3">
      <w:pPr>
        <w:widowControl w:val="0"/>
        <w:autoSpaceDE w:val="0"/>
        <w:autoSpaceDN w:val="0"/>
        <w:adjustRightInd w:val="0"/>
        <w:ind w:right="50"/>
        <w:contextualSpacing/>
        <w:rPr>
          <w:i/>
          <w:iCs/>
        </w:rPr>
      </w:pPr>
      <w:r w:rsidRPr="00F87280">
        <w:rPr>
          <w:i/>
          <w:iCs/>
          <w:u w:val="single"/>
        </w:rPr>
        <w:t>Диагностика</w:t>
      </w:r>
    </w:p>
    <w:p w14:paraId="5ABA08F9" w14:textId="77777777" w:rsidR="00116AF3" w:rsidRPr="00DA2BC8" w:rsidRDefault="00116AF3" w:rsidP="00116AF3">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2DF7269A" w14:textId="77777777" w:rsidR="00116AF3" w:rsidRPr="00F87280" w:rsidRDefault="00116AF3" w:rsidP="00116AF3">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14:paraId="7D90BC3B" w14:textId="77777777" w:rsidR="00116AF3" w:rsidRPr="00DA2BC8" w:rsidRDefault="00116AF3" w:rsidP="00116AF3">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34921EEB" w14:textId="77777777" w:rsidR="00116AF3" w:rsidRPr="00F87280" w:rsidRDefault="00116AF3" w:rsidP="00116AF3">
      <w:pPr>
        <w:widowControl w:val="0"/>
        <w:autoSpaceDE w:val="0"/>
        <w:autoSpaceDN w:val="0"/>
        <w:adjustRightInd w:val="0"/>
        <w:ind w:right="50"/>
        <w:contextualSpacing/>
        <w:rPr>
          <w:i/>
          <w:iCs/>
          <w:u w:val="single"/>
        </w:rPr>
      </w:pPr>
      <w:r w:rsidRPr="00F87280">
        <w:rPr>
          <w:i/>
          <w:iCs/>
          <w:u w:val="single"/>
        </w:rPr>
        <w:t>Лечение</w:t>
      </w:r>
    </w:p>
    <w:p w14:paraId="64B8DE08" w14:textId="77777777" w:rsidR="00116AF3" w:rsidRPr="00DA2BC8" w:rsidRDefault="00116AF3" w:rsidP="00116AF3">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232ACFBF" w14:textId="77777777" w:rsidR="00116AF3" w:rsidRPr="00DA2BC8" w:rsidRDefault="00116AF3" w:rsidP="00116AF3">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3C708903" w14:textId="77777777" w:rsidR="00116AF3" w:rsidRPr="0014445B" w:rsidRDefault="00116AF3" w:rsidP="00116AF3">
      <w:pPr>
        <w:widowControl w:val="0"/>
        <w:autoSpaceDE w:val="0"/>
        <w:autoSpaceDN w:val="0"/>
        <w:adjustRightInd w:val="0"/>
        <w:ind w:right="50"/>
        <w:contextualSpacing/>
        <w:rPr>
          <w:b/>
          <w:bCs/>
        </w:rPr>
      </w:pPr>
      <w:r w:rsidRPr="0014445B">
        <w:rPr>
          <w:b/>
          <w:bCs/>
        </w:rPr>
        <w:t>Инвазивный кандидоз</w:t>
      </w:r>
    </w:p>
    <w:p w14:paraId="4444FB86" w14:textId="77777777" w:rsidR="00116AF3" w:rsidRPr="00DA2BC8" w:rsidRDefault="00116AF3" w:rsidP="00116AF3">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25722FCE" w14:textId="77777777" w:rsidR="00116AF3" w:rsidRPr="00F87280" w:rsidRDefault="00116AF3" w:rsidP="00116AF3">
      <w:pPr>
        <w:widowControl w:val="0"/>
        <w:autoSpaceDE w:val="0"/>
        <w:autoSpaceDN w:val="0"/>
        <w:adjustRightInd w:val="0"/>
        <w:ind w:right="50"/>
        <w:contextualSpacing/>
        <w:rPr>
          <w:i/>
          <w:iCs/>
          <w:u w:val="single"/>
        </w:rPr>
      </w:pPr>
      <w:r w:rsidRPr="00F87280">
        <w:rPr>
          <w:i/>
          <w:iCs/>
          <w:u w:val="single"/>
        </w:rPr>
        <w:t>Возбудители</w:t>
      </w:r>
    </w:p>
    <w:p w14:paraId="28A0A96F" w14:textId="77777777" w:rsidR="00116AF3" w:rsidRPr="005D3BBD" w:rsidRDefault="00116AF3" w:rsidP="00116AF3">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3690D89F" w14:textId="77777777" w:rsidR="00116AF3" w:rsidRPr="00F87280" w:rsidRDefault="00116AF3" w:rsidP="00116AF3">
      <w:pPr>
        <w:widowControl w:val="0"/>
        <w:autoSpaceDE w:val="0"/>
        <w:autoSpaceDN w:val="0"/>
        <w:adjustRightInd w:val="0"/>
        <w:ind w:right="50"/>
        <w:contextualSpacing/>
        <w:rPr>
          <w:i/>
          <w:iCs/>
          <w:u w:val="single"/>
        </w:rPr>
      </w:pPr>
      <w:r w:rsidRPr="00F87280">
        <w:rPr>
          <w:i/>
          <w:iCs/>
          <w:u w:val="single"/>
        </w:rPr>
        <w:t>Факторы риска</w:t>
      </w:r>
    </w:p>
    <w:p w14:paraId="6DD328AC" w14:textId="77777777" w:rsidR="00116AF3" w:rsidRPr="00DA2BC8" w:rsidRDefault="00116AF3" w:rsidP="00116AF3">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58CC3150" w14:textId="77777777" w:rsidR="00116AF3" w:rsidRPr="00F87280" w:rsidRDefault="00116AF3" w:rsidP="00116AF3">
      <w:pPr>
        <w:widowControl w:val="0"/>
        <w:autoSpaceDE w:val="0"/>
        <w:autoSpaceDN w:val="0"/>
        <w:adjustRightInd w:val="0"/>
        <w:ind w:right="50"/>
        <w:contextualSpacing/>
        <w:rPr>
          <w:i/>
          <w:iCs/>
        </w:rPr>
      </w:pPr>
      <w:r w:rsidRPr="00F87280">
        <w:rPr>
          <w:i/>
          <w:iCs/>
          <w:u w:val="single"/>
        </w:rPr>
        <w:t>Симптомы инфекции</w:t>
      </w:r>
    </w:p>
    <w:p w14:paraId="2C8CBA62" w14:textId="77777777" w:rsidR="00116AF3" w:rsidRPr="00DA2BC8" w:rsidRDefault="00116AF3" w:rsidP="00116AF3">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2DD6FFCB" w14:textId="77777777" w:rsidR="00116AF3" w:rsidRPr="00F87280" w:rsidRDefault="00116AF3" w:rsidP="00116AF3">
      <w:pPr>
        <w:widowControl w:val="0"/>
        <w:autoSpaceDE w:val="0"/>
        <w:autoSpaceDN w:val="0"/>
        <w:adjustRightInd w:val="0"/>
        <w:ind w:right="50"/>
        <w:contextualSpacing/>
        <w:rPr>
          <w:i/>
          <w:iCs/>
        </w:rPr>
      </w:pPr>
      <w:r w:rsidRPr="00F87280">
        <w:rPr>
          <w:i/>
          <w:iCs/>
          <w:u w:val="single"/>
        </w:rPr>
        <w:t>Диагностика</w:t>
      </w:r>
    </w:p>
    <w:p w14:paraId="2C1FDF72" w14:textId="77777777" w:rsidR="00116AF3" w:rsidRPr="00DA2BC8" w:rsidRDefault="00116AF3" w:rsidP="00116AF3">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5DCBE3F1" w14:textId="77777777" w:rsidR="00116AF3" w:rsidRPr="00DA2BC8" w:rsidRDefault="00116AF3" w:rsidP="00116AF3">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71F471FC" w14:textId="77777777" w:rsidR="00116AF3" w:rsidRPr="00DA2BC8" w:rsidRDefault="00116AF3" w:rsidP="00116AF3">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49C5BDCB" w14:textId="77777777" w:rsidR="00116AF3" w:rsidRPr="00DA2BC8" w:rsidRDefault="00116AF3" w:rsidP="00116AF3">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420EE84B" w14:textId="77777777" w:rsidR="00116AF3" w:rsidRPr="00F87280" w:rsidRDefault="00116AF3" w:rsidP="00116AF3">
      <w:pPr>
        <w:widowControl w:val="0"/>
        <w:autoSpaceDE w:val="0"/>
        <w:autoSpaceDN w:val="0"/>
        <w:adjustRightInd w:val="0"/>
        <w:ind w:right="50"/>
        <w:contextualSpacing/>
        <w:rPr>
          <w:bCs/>
          <w:i/>
          <w:iCs/>
          <w:u w:val="single"/>
        </w:rPr>
      </w:pPr>
      <w:r w:rsidRPr="00F87280">
        <w:rPr>
          <w:bCs/>
          <w:i/>
          <w:iCs/>
          <w:u w:val="single"/>
        </w:rPr>
        <w:t>Лечение</w:t>
      </w:r>
    </w:p>
    <w:p w14:paraId="50F24D07" w14:textId="77777777" w:rsidR="00116AF3" w:rsidRDefault="00116AF3" w:rsidP="00116AF3">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7A81DFD4" w14:textId="77777777" w:rsidR="00116AF3" w:rsidRDefault="00116AF3" w:rsidP="006D53E9">
      <w:pPr>
        <w:pStyle w:val="afe"/>
        <w:widowControl w:val="0"/>
        <w:numPr>
          <w:ilvl w:val="0"/>
          <w:numId w:val="55"/>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6374C37F" w14:textId="77777777" w:rsidR="00116AF3" w:rsidRDefault="00116AF3" w:rsidP="006D53E9">
      <w:pPr>
        <w:pStyle w:val="afe"/>
        <w:widowControl w:val="0"/>
        <w:numPr>
          <w:ilvl w:val="0"/>
          <w:numId w:val="55"/>
        </w:numPr>
        <w:autoSpaceDE w:val="0"/>
        <w:autoSpaceDN w:val="0"/>
        <w:adjustRightInd w:val="0"/>
        <w:ind w:right="50"/>
        <w:rPr>
          <w:bCs/>
        </w:rPr>
      </w:pPr>
      <w:r w:rsidRPr="007531B6">
        <w:t>удаление сосудистого катетера;</w:t>
      </w:r>
      <w:r w:rsidRPr="007531B6">
        <w:rPr>
          <w:bCs/>
        </w:rPr>
        <w:t xml:space="preserve"> </w:t>
      </w:r>
    </w:p>
    <w:p w14:paraId="117CC62B" w14:textId="77777777" w:rsidR="00116AF3" w:rsidRPr="007531B6" w:rsidRDefault="00116AF3" w:rsidP="006D53E9">
      <w:pPr>
        <w:pStyle w:val="afe"/>
        <w:widowControl w:val="0"/>
        <w:numPr>
          <w:ilvl w:val="0"/>
          <w:numId w:val="55"/>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7ACB09BA" w14:textId="77777777" w:rsidR="00116AF3" w:rsidRPr="00DA2BC8" w:rsidRDefault="00116AF3" w:rsidP="00116AF3">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5A4127EB" w14:textId="3D715A96" w:rsidR="00116AF3" w:rsidRPr="00DA2BC8" w:rsidRDefault="00116AF3" w:rsidP="00116AF3">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9D41F9">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56]","plainTextFormattedCitation":"[56]","previouslyFormattedCitation":"[56]"},"properties":{"noteIndex":0},"schema":"https://github.com/citation-style-language/schema/raw/master/csl-citation.json"}</w:instrText>
      </w:r>
      <w:r>
        <w:rPr>
          <w:iCs/>
        </w:rPr>
        <w:fldChar w:fldCharType="separate"/>
      </w:r>
      <w:r w:rsidR="004C3BA5" w:rsidRPr="004C3BA5">
        <w:rPr>
          <w:iCs/>
          <w:noProof/>
        </w:rPr>
        <w:t>[56]</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10A54C3F" w14:textId="77777777" w:rsidR="00116AF3" w:rsidRPr="00DA2BC8" w:rsidRDefault="00116AF3" w:rsidP="00116AF3">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306AD99D" w14:textId="77777777" w:rsidR="00116AF3" w:rsidRPr="00CB7689" w:rsidRDefault="00116AF3" w:rsidP="00116AF3">
      <w:pPr>
        <w:widowControl w:val="0"/>
        <w:autoSpaceDE w:val="0"/>
        <w:autoSpaceDN w:val="0"/>
        <w:adjustRightInd w:val="0"/>
        <w:ind w:right="50"/>
        <w:contextualSpacing/>
        <w:rPr>
          <w:i/>
          <w:iCs/>
          <w:u w:val="single"/>
        </w:rPr>
      </w:pPr>
      <w:r w:rsidRPr="00CB7689">
        <w:rPr>
          <w:i/>
          <w:iCs/>
          <w:u w:val="single"/>
        </w:rPr>
        <w:t>Длительность лечения</w:t>
      </w:r>
    </w:p>
    <w:p w14:paraId="0E2B35E1" w14:textId="77777777" w:rsidR="00116AF3" w:rsidRPr="00DA2BC8" w:rsidRDefault="00116AF3" w:rsidP="00116AF3">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2ABEA40C" w14:textId="77777777" w:rsidR="00116AF3" w:rsidRPr="00DA2BC8" w:rsidRDefault="00116AF3" w:rsidP="00116AF3">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6EA839BF" w14:textId="77777777" w:rsidR="00116AF3" w:rsidRPr="0014445B" w:rsidRDefault="00116AF3" w:rsidP="00116AF3">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14:paraId="46BC48FA" w14:textId="77777777" w:rsidR="00116AF3" w:rsidRPr="00CB7689" w:rsidRDefault="00116AF3" w:rsidP="00116AF3">
      <w:pPr>
        <w:widowControl w:val="0"/>
        <w:autoSpaceDE w:val="0"/>
        <w:autoSpaceDN w:val="0"/>
        <w:adjustRightInd w:val="0"/>
        <w:ind w:right="50"/>
        <w:contextualSpacing/>
        <w:rPr>
          <w:i/>
          <w:iCs/>
        </w:rPr>
      </w:pPr>
      <w:r w:rsidRPr="00CB7689">
        <w:rPr>
          <w:i/>
          <w:iCs/>
          <w:u w:val="single"/>
        </w:rPr>
        <w:t>Симптомы</w:t>
      </w:r>
    </w:p>
    <w:p w14:paraId="40486A93" w14:textId="77777777" w:rsidR="00116AF3" w:rsidRPr="00DA2BC8" w:rsidRDefault="00116AF3" w:rsidP="00116AF3">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352D5561" w14:textId="77777777" w:rsidR="00116AF3" w:rsidRPr="00CB7689" w:rsidRDefault="00116AF3" w:rsidP="00116AF3">
      <w:pPr>
        <w:widowControl w:val="0"/>
        <w:autoSpaceDE w:val="0"/>
        <w:autoSpaceDN w:val="0"/>
        <w:adjustRightInd w:val="0"/>
        <w:ind w:right="50"/>
        <w:contextualSpacing/>
        <w:rPr>
          <w:i/>
          <w:iCs/>
        </w:rPr>
      </w:pPr>
      <w:r w:rsidRPr="00CB7689">
        <w:rPr>
          <w:i/>
          <w:iCs/>
          <w:u w:val="single"/>
        </w:rPr>
        <w:t>Диагностика</w:t>
      </w:r>
    </w:p>
    <w:p w14:paraId="27314B1F" w14:textId="77777777" w:rsidR="00116AF3" w:rsidRPr="00DA2BC8" w:rsidRDefault="00116AF3" w:rsidP="00116AF3">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291BB8C8" w14:textId="77777777" w:rsidR="00116AF3" w:rsidRPr="00DA2BC8" w:rsidRDefault="00116AF3" w:rsidP="00116AF3">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278CA64D" w14:textId="77777777" w:rsidR="00116AF3" w:rsidRPr="00DA2BC8" w:rsidRDefault="00116AF3" w:rsidP="00116AF3">
      <w:pPr>
        <w:widowControl w:val="0"/>
        <w:autoSpaceDE w:val="0"/>
        <w:autoSpaceDN w:val="0"/>
        <w:adjustRightInd w:val="0"/>
        <w:ind w:right="50"/>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59D4A30D" w14:textId="77777777" w:rsidR="00116AF3" w:rsidRPr="00DA2BC8" w:rsidRDefault="00116AF3" w:rsidP="00116AF3">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4D8003B6" w14:textId="77777777" w:rsidR="00116AF3" w:rsidRPr="0014445B" w:rsidRDefault="00116AF3" w:rsidP="00116AF3">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14:paraId="431B3CBA" w14:textId="77777777" w:rsidR="00116AF3" w:rsidRPr="00DA2BC8" w:rsidRDefault="00116AF3" w:rsidP="00116AF3">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06F57CB9" w14:textId="77777777" w:rsidR="00116AF3" w:rsidRPr="00DA2BC8" w:rsidRDefault="00116AF3" w:rsidP="00116AF3">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12BE6DD2" w14:textId="77777777" w:rsidR="00116AF3" w:rsidRPr="00CB7689" w:rsidRDefault="00116AF3" w:rsidP="00116AF3">
      <w:pPr>
        <w:widowControl w:val="0"/>
        <w:autoSpaceDE w:val="0"/>
        <w:autoSpaceDN w:val="0"/>
        <w:adjustRightInd w:val="0"/>
        <w:ind w:right="50"/>
        <w:contextualSpacing/>
        <w:rPr>
          <w:i/>
          <w:iCs/>
        </w:rPr>
      </w:pPr>
      <w:r w:rsidRPr="00CB7689">
        <w:rPr>
          <w:i/>
          <w:iCs/>
          <w:u w:val="single"/>
        </w:rPr>
        <w:t>Диагностика</w:t>
      </w:r>
    </w:p>
    <w:p w14:paraId="2E87D600" w14:textId="77777777" w:rsidR="00116AF3" w:rsidRPr="00DA2BC8" w:rsidRDefault="00116AF3" w:rsidP="00116AF3">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2C298722" w14:textId="77777777" w:rsidR="00116AF3" w:rsidRPr="00CB7689" w:rsidRDefault="00116AF3" w:rsidP="00116AF3">
      <w:pPr>
        <w:widowControl w:val="0"/>
        <w:tabs>
          <w:tab w:val="left" w:pos="-90"/>
        </w:tabs>
        <w:autoSpaceDE w:val="0"/>
        <w:autoSpaceDN w:val="0"/>
        <w:adjustRightInd w:val="0"/>
        <w:ind w:right="50"/>
        <w:contextualSpacing/>
        <w:rPr>
          <w:i/>
          <w:iCs/>
          <w:u w:val="single"/>
        </w:rPr>
      </w:pPr>
      <w:r w:rsidRPr="00CB7689">
        <w:rPr>
          <w:i/>
          <w:iCs/>
          <w:u w:val="single"/>
        </w:rPr>
        <w:t>Лечение</w:t>
      </w:r>
    </w:p>
    <w:p w14:paraId="5031E19E" w14:textId="77777777" w:rsidR="00116AF3" w:rsidRPr="00DA2BC8" w:rsidRDefault="00116AF3" w:rsidP="00116AF3">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24A94211" w14:textId="77777777" w:rsidR="00116AF3" w:rsidRPr="00DA2BC8" w:rsidRDefault="00116AF3" w:rsidP="00116AF3">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0C584D96" w14:textId="77777777" w:rsidR="00116AF3" w:rsidRPr="00CB7689" w:rsidRDefault="00116AF3" w:rsidP="00116AF3">
      <w:pPr>
        <w:widowControl w:val="0"/>
        <w:autoSpaceDE w:val="0"/>
        <w:autoSpaceDN w:val="0"/>
        <w:adjustRightInd w:val="0"/>
        <w:ind w:right="50"/>
        <w:contextualSpacing/>
        <w:rPr>
          <w:i/>
          <w:iCs/>
          <w:u w:val="single"/>
        </w:rPr>
      </w:pPr>
      <w:r w:rsidRPr="00CB7689">
        <w:rPr>
          <w:i/>
          <w:iCs/>
          <w:u w:val="single"/>
        </w:rPr>
        <w:t>Длительность лечения</w:t>
      </w:r>
    </w:p>
    <w:p w14:paraId="32A52AF1" w14:textId="77777777" w:rsidR="00116AF3" w:rsidRPr="00DA2BC8" w:rsidRDefault="00116AF3" w:rsidP="00116AF3">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056D22EA" w14:textId="77777777" w:rsidR="00116AF3" w:rsidRPr="00444F93" w:rsidRDefault="00116AF3" w:rsidP="00116AF3">
      <w:pPr>
        <w:widowControl w:val="0"/>
        <w:autoSpaceDE w:val="0"/>
        <w:autoSpaceDN w:val="0"/>
        <w:adjustRightInd w:val="0"/>
        <w:ind w:right="50"/>
        <w:contextualSpacing/>
        <w:rPr>
          <w:b/>
          <w:bCs/>
        </w:rPr>
      </w:pPr>
      <w:r w:rsidRPr="00444F93">
        <w:rPr>
          <w:b/>
          <w:bCs/>
        </w:rPr>
        <w:t>Кандидозный эндофтальмит</w:t>
      </w:r>
    </w:p>
    <w:p w14:paraId="46E129CC" w14:textId="77777777" w:rsidR="00116AF3" w:rsidRDefault="00116AF3" w:rsidP="00116AF3">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470D5931" w14:textId="77777777" w:rsidR="00116AF3" w:rsidRPr="00DA2BC8" w:rsidRDefault="00116AF3" w:rsidP="00116AF3">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66237DB9" w14:textId="77777777" w:rsidR="00116AF3" w:rsidRPr="00444F93" w:rsidRDefault="00116AF3" w:rsidP="00116AF3">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14:paraId="7A9B02A3" w14:textId="77777777" w:rsidR="00116AF3" w:rsidRPr="00DA2BC8" w:rsidRDefault="00116AF3" w:rsidP="00116AF3">
      <w:pPr>
        <w:widowControl w:val="0"/>
        <w:autoSpaceDE w:val="0"/>
        <w:autoSpaceDN w:val="0"/>
        <w:adjustRightInd w:val="0"/>
        <w:ind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27C11EA7" w14:textId="77777777" w:rsidR="00116AF3" w:rsidRPr="00444F93" w:rsidRDefault="00116AF3" w:rsidP="00116AF3">
      <w:pPr>
        <w:widowControl w:val="0"/>
        <w:autoSpaceDE w:val="0"/>
        <w:autoSpaceDN w:val="0"/>
        <w:adjustRightInd w:val="0"/>
        <w:ind w:right="51"/>
        <w:contextualSpacing/>
        <w:rPr>
          <w:b/>
          <w:bCs/>
        </w:rPr>
      </w:pPr>
      <w:r w:rsidRPr="00444F93">
        <w:rPr>
          <w:b/>
          <w:bCs/>
        </w:rPr>
        <w:t>Кандидоз мочевыводящих путей</w:t>
      </w:r>
    </w:p>
    <w:p w14:paraId="36C1B4D3" w14:textId="77777777" w:rsidR="00116AF3" w:rsidRPr="00DA2BC8" w:rsidRDefault="00116AF3" w:rsidP="00116AF3">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4042D96B" w14:textId="77777777" w:rsidR="00116AF3" w:rsidRDefault="00116AF3" w:rsidP="00116AF3">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5F9BC4BF" w14:textId="77777777" w:rsidR="00116AF3" w:rsidRPr="00DA2BC8" w:rsidRDefault="00116AF3" w:rsidP="00116AF3">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75D7BC49" w14:textId="77777777" w:rsidR="00116AF3" w:rsidRDefault="00116AF3" w:rsidP="00116AF3">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705F21BF" w14:textId="77777777" w:rsidR="00116AF3" w:rsidRPr="00DA2BC8" w:rsidRDefault="00116AF3" w:rsidP="00116AF3">
      <w:pPr>
        <w:widowControl w:val="0"/>
        <w:autoSpaceDE w:val="0"/>
        <w:autoSpaceDN w:val="0"/>
        <w:adjustRightInd w:val="0"/>
        <w:ind w:right="51"/>
        <w:contextualSpacing/>
      </w:pPr>
    </w:p>
    <w:p w14:paraId="0C9E8584" w14:textId="1123146A" w:rsidR="00116AF3" w:rsidRPr="00084B8B" w:rsidRDefault="00116AF3" w:rsidP="00116AF3">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9D41F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47,48,54]","plainTextFormattedCitation":"[47,48,54]","previouslyFormattedCitation":"[47,48,54]"},"properties":{"noteIndex":0},"schema":"https://github.com/citation-style-language/schema/raw/master/csl-citation.json"}</w:instrText>
      </w:r>
      <w:r>
        <w:rPr>
          <w:b/>
        </w:rPr>
        <w:fldChar w:fldCharType="separate"/>
      </w:r>
      <w:r w:rsidR="004C3BA5" w:rsidRPr="004C3BA5">
        <w:rPr>
          <w:noProof/>
        </w:rPr>
        <w:t>[47,48,54]</w:t>
      </w:r>
      <w:r>
        <w:rPr>
          <w:b/>
        </w:rPr>
        <w:fldChar w:fldCharType="end"/>
      </w:r>
    </w:p>
    <w:p w14:paraId="3874C66F" w14:textId="77777777" w:rsidR="00116AF3" w:rsidRPr="00DA2BC8" w:rsidRDefault="00116AF3" w:rsidP="00116AF3">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72ED73FA" w14:textId="77777777" w:rsidR="00116AF3" w:rsidRPr="00CB7689" w:rsidRDefault="00116AF3" w:rsidP="00116AF3">
      <w:pPr>
        <w:widowControl w:val="0"/>
        <w:autoSpaceDE w:val="0"/>
        <w:autoSpaceDN w:val="0"/>
        <w:adjustRightInd w:val="0"/>
        <w:ind w:right="50"/>
        <w:contextualSpacing/>
        <w:rPr>
          <w:i/>
          <w:iCs/>
          <w:u w:val="single"/>
        </w:rPr>
      </w:pPr>
      <w:r w:rsidRPr="00CB7689">
        <w:rPr>
          <w:i/>
          <w:iCs/>
          <w:u w:val="single"/>
        </w:rPr>
        <w:t>Симптомы</w:t>
      </w:r>
    </w:p>
    <w:p w14:paraId="1A872DFE" w14:textId="77777777" w:rsidR="00116AF3" w:rsidRPr="00DA2BC8" w:rsidRDefault="00116AF3" w:rsidP="00116AF3">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4EFC199A" w14:textId="77777777" w:rsidR="00116AF3" w:rsidRPr="00CB7689" w:rsidRDefault="00116AF3" w:rsidP="00116AF3">
      <w:pPr>
        <w:widowControl w:val="0"/>
        <w:autoSpaceDE w:val="0"/>
        <w:autoSpaceDN w:val="0"/>
        <w:adjustRightInd w:val="0"/>
        <w:ind w:right="50"/>
        <w:contextualSpacing/>
        <w:rPr>
          <w:i/>
          <w:iCs/>
          <w:u w:val="single"/>
        </w:rPr>
      </w:pPr>
      <w:r w:rsidRPr="00CB7689">
        <w:rPr>
          <w:i/>
          <w:iCs/>
          <w:u w:val="single"/>
        </w:rPr>
        <w:t>Диагностика</w:t>
      </w:r>
    </w:p>
    <w:p w14:paraId="386F08DB" w14:textId="77777777" w:rsidR="00116AF3" w:rsidRPr="00C17F87" w:rsidRDefault="00116AF3" w:rsidP="00116AF3">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16B38038" w14:textId="77777777" w:rsidR="00116AF3" w:rsidRDefault="00116AF3" w:rsidP="00116AF3">
      <w:pPr>
        <w:widowControl w:val="0"/>
        <w:autoSpaceDE w:val="0"/>
        <w:autoSpaceDN w:val="0"/>
        <w:adjustRightInd w:val="0"/>
        <w:ind w:right="50"/>
        <w:contextualSpacing/>
      </w:pPr>
      <w:r w:rsidRPr="00DA2BC8">
        <w:t>Диагноз устанавливают на основании</w:t>
      </w:r>
      <w:r>
        <w:t>:</w:t>
      </w:r>
    </w:p>
    <w:p w14:paraId="7F4AA2D5" w14:textId="77777777" w:rsidR="00116AF3" w:rsidRDefault="00116AF3" w:rsidP="006D53E9">
      <w:pPr>
        <w:pStyle w:val="afe"/>
        <w:widowControl w:val="0"/>
        <w:numPr>
          <w:ilvl w:val="0"/>
          <w:numId w:val="56"/>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6D55B1F3" w14:textId="77777777" w:rsidR="00116AF3" w:rsidRDefault="00116AF3" w:rsidP="006D53E9">
      <w:pPr>
        <w:pStyle w:val="afe"/>
        <w:widowControl w:val="0"/>
        <w:numPr>
          <w:ilvl w:val="0"/>
          <w:numId w:val="56"/>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0B9898C3" w14:textId="77777777" w:rsidR="00116AF3" w:rsidRPr="00444F93" w:rsidRDefault="00116AF3" w:rsidP="00116AF3">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78293073" w14:textId="77777777" w:rsidR="00116AF3" w:rsidRPr="00CB7689" w:rsidRDefault="00116AF3" w:rsidP="00116AF3">
      <w:pPr>
        <w:widowControl w:val="0"/>
        <w:autoSpaceDE w:val="0"/>
        <w:autoSpaceDN w:val="0"/>
        <w:adjustRightInd w:val="0"/>
        <w:ind w:right="50"/>
        <w:contextualSpacing/>
        <w:rPr>
          <w:i/>
          <w:iCs/>
          <w:u w:val="single"/>
        </w:rPr>
      </w:pPr>
      <w:r w:rsidRPr="00CB7689">
        <w:rPr>
          <w:i/>
          <w:iCs/>
          <w:u w:val="single"/>
        </w:rPr>
        <w:t>Лечение</w:t>
      </w:r>
    </w:p>
    <w:p w14:paraId="5F34B425" w14:textId="77777777" w:rsidR="00116AF3" w:rsidRPr="00DA2BC8" w:rsidRDefault="00116AF3" w:rsidP="00116AF3">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03EFDFC3" w14:textId="77777777" w:rsidR="00116AF3" w:rsidRDefault="00116AF3" w:rsidP="00116AF3">
      <w:pPr>
        <w:pStyle w:val="afe"/>
        <w:widowControl w:val="0"/>
        <w:autoSpaceDE w:val="0"/>
        <w:autoSpaceDN w:val="0"/>
        <w:adjustRightInd w:val="0"/>
        <w:ind w:left="1069" w:right="50" w:firstLine="0"/>
        <w:rPr>
          <w:b/>
          <w:bCs/>
        </w:rPr>
      </w:pPr>
    </w:p>
    <w:p w14:paraId="2467FA08" w14:textId="1FE555C5" w:rsidR="00116AF3" w:rsidRPr="00084B8B" w:rsidRDefault="00116AF3" w:rsidP="00116AF3">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9D41F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47,48,54]","plainTextFormattedCitation":"[47,48,54]","previouslyFormattedCitation":"[47,48,54]"},"properties":{"noteIndex":0},"schema":"https://github.com/citation-style-language/schema/raw/master/csl-citation.json"}</w:instrText>
      </w:r>
      <w:r>
        <w:rPr>
          <w:b/>
        </w:rPr>
        <w:fldChar w:fldCharType="separate"/>
      </w:r>
      <w:r w:rsidR="004C3BA5" w:rsidRPr="004C3BA5">
        <w:rPr>
          <w:noProof/>
        </w:rPr>
        <w:t>[47,48,54]</w:t>
      </w:r>
      <w:r>
        <w:rPr>
          <w:b/>
        </w:rPr>
        <w:fldChar w:fldCharType="end"/>
      </w:r>
    </w:p>
    <w:p w14:paraId="43EFD59B" w14:textId="77777777" w:rsidR="00116AF3" w:rsidRPr="00DA2BC8" w:rsidRDefault="00116AF3" w:rsidP="00116AF3">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62E266D6" w14:textId="77777777" w:rsidR="00116AF3" w:rsidRPr="0093109D" w:rsidRDefault="00116AF3" w:rsidP="00116AF3">
      <w:pPr>
        <w:widowControl w:val="0"/>
        <w:autoSpaceDE w:val="0"/>
        <w:autoSpaceDN w:val="0"/>
        <w:adjustRightInd w:val="0"/>
        <w:ind w:right="50"/>
        <w:contextualSpacing/>
        <w:rPr>
          <w:i/>
          <w:iCs/>
        </w:rPr>
      </w:pPr>
      <w:r w:rsidRPr="00C553B6">
        <w:rPr>
          <w:i/>
          <w:iCs/>
          <w:u w:val="single"/>
        </w:rPr>
        <w:t>Микозы</w:t>
      </w:r>
      <w:r w:rsidRPr="0093109D">
        <w:rPr>
          <w:i/>
          <w:iCs/>
          <w:u w:val="single"/>
        </w:rPr>
        <w:t xml:space="preserve">, </w:t>
      </w:r>
      <w:r w:rsidRPr="00C553B6">
        <w:rPr>
          <w:i/>
          <w:iCs/>
          <w:u w:val="single"/>
        </w:rPr>
        <w:t>вызванные</w:t>
      </w:r>
      <w:r w:rsidRPr="0093109D">
        <w:rPr>
          <w:i/>
          <w:iCs/>
          <w:u w:val="single"/>
        </w:rPr>
        <w:t xml:space="preserve"> </w:t>
      </w:r>
      <w:r w:rsidRPr="00C553B6">
        <w:rPr>
          <w:i/>
          <w:iCs/>
          <w:u w:val="single"/>
          <w:lang w:val="en-US"/>
        </w:rPr>
        <w:t>Saprochaete</w:t>
      </w:r>
      <w:r w:rsidRPr="0093109D">
        <w:rPr>
          <w:i/>
          <w:iCs/>
          <w:u w:val="single"/>
        </w:rPr>
        <w:t xml:space="preserve"> </w:t>
      </w:r>
      <w:r w:rsidRPr="00C553B6">
        <w:rPr>
          <w:i/>
          <w:iCs/>
          <w:u w:val="single"/>
          <w:lang w:val="en-US"/>
        </w:rPr>
        <w:t>capitat</w:t>
      </w:r>
      <w:r w:rsidRPr="00C553B6">
        <w:rPr>
          <w:i/>
          <w:iCs/>
          <w:lang w:val="en-US"/>
        </w:rPr>
        <w:t>a</w:t>
      </w:r>
      <w:r w:rsidRPr="0093109D">
        <w:rPr>
          <w:i/>
          <w:iCs/>
          <w:u w:val="single"/>
        </w:rPr>
        <w:t xml:space="preserve"> (</w:t>
      </w:r>
      <w:r w:rsidRPr="00C553B6">
        <w:rPr>
          <w:i/>
          <w:iCs/>
          <w:u w:val="single"/>
        </w:rPr>
        <w:t>синонимы</w:t>
      </w:r>
      <w:r w:rsidRPr="0093109D">
        <w:rPr>
          <w:i/>
          <w:iCs/>
          <w:u w:val="single"/>
        </w:rPr>
        <w:t xml:space="preserve"> </w:t>
      </w:r>
      <w:r w:rsidRPr="00C553B6">
        <w:rPr>
          <w:i/>
          <w:iCs/>
          <w:u w:val="single"/>
          <w:lang w:val="en-US"/>
        </w:rPr>
        <w:t>Trichosporon</w:t>
      </w:r>
      <w:r w:rsidRPr="0093109D">
        <w:rPr>
          <w:i/>
          <w:iCs/>
          <w:u w:val="single"/>
        </w:rPr>
        <w:t xml:space="preserve"> </w:t>
      </w:r>
      <w:r w:rsidRPr="00C553B6">
        <w:rPr>
          <w:i/>
          <w:iCs/>
          <w:u w:val="single"/>
          <w:lang w:val="en-US"/>
        </w:rPr>
        <w:t>capitatum</w:t>
      </w:r>
      <w:r w:rsidRPr="0093109D">
        <w:rPr>
          <w:i/>
          <w:iCs/>
          <w:u w:val="single"/>
        </w:rPr>
        <w:t xml:space="preserve">, </w:t>
      </w:r>
      <w:r w:rsidRPr="00C553B6">
        <w:rPr>
          <w:i/>
          <w:iCs/>
          <w:u w:val="single"/>
          <w:lang w:val="en-US"/>
        </w:rPr>
        <w:t>Geotrichum</w:t>
      </w:r>
      <w:r w:rsidRPr="0093109D">
        <w:rPr>
          <w:i/>
          <w:iCs/>
          <w:u w:val="single"/>
        </w:rPr>
        <w:t xml:space="preserve"> </w:t>
      </w:r>
      <w:r w:rsidRPr="00C553B6">
        <w:rPr>
          <w:i/>
          <w:iCs/>
          <w:u w:val="single"/>
          <w:lang w:val="en-US"/>
        </w:rPr>
        <w:t>capitatum</w:t>
      </w:r>
      <w:r w:rsidRPr="0093109D">
        <w:rPr>
          <w:i/>
          <w:iCs/>
          <w:u w:val="single"/>
        </w:rPr>
        <w:t xml:space="preserve">, </w:t>
      </w:r>
      <w:r w:rsidRPr="00C553B6">
        <w:rPr>
          <w:i/>
          <w:iCs/>
          <w:u w:val="single"/>
          <w:lang w:val="en-US"/>
        </w:rPr>
        <w:t>Ascotrichosporon</w:t>
      </w:r>
      <w:r w:rsidRPr="0093109D">
        <w:rPr>
          <w:i/>
          <w:iCs/>
          <w:u w:val="single"/>
        </w:rPr>
        <w:t xml:space="preserve"> </w:t>
      </w:r>
      <w:r w:rsidRPr="00C553B6">
        <w:rPr>
          <w:i/>
          <w:iCs/>
          <w:u w:val="single"/>
          <w:lang w:val="en-US"/>
        </w:rPr>
        <w:t>capitatum</w:t>
      </w:r>
      <w:r w:rsidRPr="0093109D">
        <w:rPr>
          <w:i/>
          <w:iCs/>
          <w:u w:val="single"/>
        </w:rPr>
        <w:t xml:space="preserve">, </w:t>
      </w:r>
      <w:r w:rsidRPr="00C553B6">
        <w:rPr>
          <w:i/>
          <w:iCs/>
          <w:u w:val="single"/>
          <w:lang w:val="en-US"/>
        </w:rPr>
        <w:t>Blastoschizomyces</w:t>
      </w:r>
      <w:r w:rsidRPr="0093109D">
        <w:rPr>
          <w:i/>
          <w:iCs/>
          <w:u w:val="single"/>
        </w:rPr>
        <w:t xml:space="preserve"> </w:t>
      </w:r>
      <w:r w:rsidRPr="00C553B6">
        <w:rPr>
          <w:i/>
          <w:iCs/>
          <w:u w:val="single"/>
          <w:lang w:val="en-US"/>
        </w:rPr>
        <w:t>capitatus</w:t>
      </w:r>
      <w:r w:rsidRPr="0093109D">
        <w:rPr>
          <w:i/>
          <w:iCs/>
          <w:u w:val="single"/>
        </w:rPr>
        <w:t>)</w:t>
      </w:r>
    </w:p>
    <w:p w14:paraId="228FFD2E" w14:textId="77777777" w:rsidR="00116AF3" w:rsidRPr="00DA2BC8" w:rsidRDefault="00116AF3" w:rsidP="00116AF3">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08F09499" w14:textId="77777777" w:rsidR="00116AF3" w:rsidRPr="00C553B6" w:rsidRDefault="00116AF3" w:rsidP="00116AF3">
      <w:pPr>
        <w:widowControl w:val="0"/>
        <w:autoSpaceDE w:val="0"/>
        <w:autoSpaceDN w:val="0"/>
        <w:adjustRightInd w:val="0"/>
        <w:ind w:right="50"/>
        <w:contextualSpacing/>
        <w:rPr>
          <w:i/>
          <w:iCs/>
          <w:u w:val="single"/>
        </w:rPr>
      </w:pPr>
      <w:r w:rsidRPr="00C553B6">
        <w:rPr>
          <w:i/>
          <w:iCs/>
          <w:u w:val="single"/>
        </w:rPr>
        <w:t>Микозы, вызванные Malassezia spp.</w:t>
      </w:r>
    </w:p>
    <w:p w14:paraId="10815E9E" w14:textId="77777777" w:rsidR="00116AF3" w:rsidRPr="00DA2BC8" w:rsidRDefault="00116AF3" w:rsidP="00116AF3">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4E178D3E" w14:textId="77777777" w:rsidR="00116AF3" w:rsidRPr="00C553B6" w:rsidRDefault="00116AF3" w:rsidP="00116AF3">
      <w:pPr>
        <w:widowControl w:val="0"/>
        <w:autoSpaceDE w:val="0"/>
        <w:autoSpaceDN w:val="0"/>
        <w:adjustRightInd w:val="0"/>
        <w:ind w:right="50"/>
        <w:contextualSpacing/>
        <w:rPr>
          <w:i/>
          <w:iCs/>
          <w:u w:val="single"/>
        </w:rPr>
      </w:pPr>
      <w:r w:rsidRPr="00C553B6">
        <w:rPr>
          <w:i/>
          <w:iCs/>
          <w:u w:val="single"/>
        </w:rPr>
        <w:t>Микозы, вызванные Trichosporon spp.</w:t>
      </w:r>
    </w:p>
    <w:p w14:paraId="7892660D" w14:textId="77777777" w:rsidR="00116AF3" w:rsidRPr="00DA2BC8" w:rsidRDefault="00116AF3" w:rsidP="00116AF3">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2361FB75" w14:textId="77777777" w:rsidR="00116AF3" w:rsidRPr="00DA2BC8" w:rsidRDefault="00116AF3" w:rsidP="00116AF3">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00F87F5D" w14:textId="77777777" w:rsidR="00116AF3" w:rsidRPr="00C553B6" w:rsidRDefault="00116AF3" w:rsidP="00116AF3">
      <w:pPr>
        <w:widowControl w:val="0"/>
        <w:autoSpaceDE w:val="0"/>
        <w:autoSpaceDN w:val="0"/>
        <w:adjustRightInd w:val="0"/>
        <w:ind w:right="50"/>
        <w:contextualSpacing/>
        <w:rPr>
          <w:i/>
          <w:iCs/>
          <w:u w:val="single"/>
        </w:rPr>
      </w:pPr>
      <w:r w:rsidRPr="00C553B6">
        <w:rPr>
          <w:i/>
          <w:iCs/>
          <w:u w:val="single"/>
        </w:rPr>
        <w:t>Микозы, вызванные Rhodotorula spp.</w:t>
      </w:r>
    </w:p>
    <w:p w14:paraId="583ACDAD" w14:textId="77777777" w:rsidR="00116AF3" w:rsidRPr="00DA2BC8" w:rsidRDefault="00116AF3" w:rsidP="00116AF3">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62F15D35" w14:textId="77777777" w:rsidR="00116AF3" w:rsidRPr="00DA2BC8" w:rsidRDefault="00116AF3" w:rsidP="00116AF3">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6091AD1E" w14:textId="77777777" w:rsidR="00116AF3" w:rsidRPr="00C553B6" w:rsidRDefault="00116AF3" w:rsidP="00116AF3">
      <w:pPr>
        <w:widowControl w:val="0"/>
        <w:autoSpaceDE w:val="0"/>
        <w:autoSpaceDN w:val="0"/>
        <w:adjustRightInd w:val="0"/>
        <w:ind w:right="50"/>
        <w:contextualSpacing/>
        <w:rPr>
          <w:i/>
          <w:iCs/>
          <w:u w:val="single"/>
        </w:rPr>
      </w:pPr>
      <w:r w:rsidRPr="00C553B6">
        <w:rPr>
          <w:i/>
          <w:iCs/>
          <w:u w:val="single"/>
        </w:rPr>
        <w:t>Микозы, вызванные Saccharomyces spp.</w:t>
      </w:r>
    </w:p>
    <w:p w14:paraId="4FAB4332" w14:textId="77777777" w:rsidR="00116AF3" w:rsidRPr="00DA2BC8" w:rsidRDefault="00116AF3" w:rsidP="00116AF3">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783DB332" w14:textId="77777777" w:rsidR="00116AF3" w:rsidRPr="00C553B6" w:rsidRDefault="00116AF3" w:rsidP="00116AF3">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721083CA" w14:textId="77777777" w:rsidR="00116AF3" w:rsidRPr="00453773" w:rsidRDefault="00116AF3" w:rsidP="00116AF3">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7E9CDBAF" w14:textId="77777777" w:rsidR="00116AF3" w:rsidRDefault="00116AF3" w:rsidP="00116AF3">
      <w:pPr>
        <w:widowControl w:val="0"/>
        <w:autoSpaceDE w:val="0"/>
        <w:autoSpaceDN w:val="0"/>
        <w:adjustRightInd w:val="0"/>
        <w:ind w:right="50"/>
        <w:contextualSpacing/>
        <w:rPr>
          <w:b/>
          <w:bCs/>
        </w:rPr>
      </w:pPr>
    </w:p>
    <w:p w14:paraId="62A4B9CA" w14:textId="589B1D7C" w:rsidR="00116AF3" w:rsidRPr="00084B8B" w:rsidRDefault="00116AF3" w:rsidP="00116AF3">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9D41F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47,48,54,55,57]","plainTextFormattedCitation":"[47,48,54,55,57]","previouslyFormattedCitation":"[47,48,54,55,57]"},"properties":{"noteIndex":0},"schema":"https://github.com/citation-style-language/schema/raw/master/csl-citation.json"}</w:instrText>
      </w:r>
      <w:r>
        <w:rPr>
          <w:b/>
        </w:rPr>
        <w:fldChar w:fldCharType="separate"/>
      </w:r>
      <w:r w:rsidR="004C3BA5" w:rsidRPr="004C3BA5">
        <w:rPr>
          <w:noProof/>
        </w:rPr>
        <w:t>[47,48,54,55,57]</w:t>
      </w:r>
      <w:r>
        <w:rPr>
          <w:b/>
        </w:rPr>
        <w:fldChar w:fldCharType="end"/>
      </w:r>
    </w:p>
    <w:p w14:paraId="647865E7" w14:textId="77777777" w:rsidR="00116AF3" w:rsidRPr="00DA2BC8" w:rsidRDefault="00116AF3" w:rsidP="00116AF3">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79EA41DB" w14:textId="77777777" w:rsidR="00116AF3" w:rsidRPr="009B5EC6" w:rsidRDefault="00116AF3" w:rsidP="00116AF3">
      <w:pPr>
        <w:widowControl w:val="0"/>
        <w:autoSpaceDE w:val="0"/>
        <w:autoSpaceDN w:val="0"/>
        <w:adjustRightInd w:val="0"/>
        <w:ind w:right="50"/>
        <w:contextualSpacing/>
        <w:rPr>
          <w:i/>
          <w:iCs/>
          <w:u w:val="single"/>
        </w:rPr>
      </w:pPr>
      <w:r w:rsidRPr="009B5EC6">
        <w:rPr>
          <w:i/>
          <w:iCs/>
          <w:u w:val="single"/>
        </w:rPr>
        <w:t>Факторы риска</w:t>
      </w:r>
    </w:p>
    <w:p w14:paraId="2AED60D3" w14:textId="77777777" w:rsidR="00116AF3" w:rsidRPr="00DA2BC8" w:rsidRDefault="00116AF3" w:rsidP="00116AF3">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6FA858A3" w14:textId="77777777" w:rsidR="00116AF3" w:rsidRPr="00453773" w:rsidRDefault="00116AF3" w:rsidP="00116AF3">
      <w:pPr>
        <w:widowControl w:val="0"/>
        <w:autoSpaceDE w:val="0"/>
        <w:autoSpaceDN w:val="0"/>
        <w:adjustRightInd w:val="0"/>
        <w:ind w:right="50"/>
        <w:contextualSpacing/>
        <w:rPr>
          <w:b/>
          <w:bCs/>
        </w:rPr>
      </w:pPr>
      <w:r w:rsidRPr="00453773">
        <w:rPr>
          <w:b/>
          <w:bCs/>
        </w:rPr>
        <w:t>Инвазивный аспергиллез легких</w:t>
      </w:r>
    </w:p>
    <w:p w14:paraId="285D6B30" w14:textId="77777777" w:rsidR="00116AF3" w:rsidRPr="009B5EC6" w:rsidRDefault="00116AF3" w:rsidP="00116AF3">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14:paraId="22E5E196" w14:textId="77777777" w:rsidR="00116AF3" w:rsidRPr="00DA2BC8" w:rsidRDefault="00116AF3" w:rsidP="00116AF3">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680C0677" w14:textId="77777777" w:rsidR="00116AF3" w:rsidRPr="009B5EC6" w:rsidRDefault="00116AF3" w:rsidP="00116AF3">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14:paraId="3060EE4E" w14:textId="77777777" w:rsidR="00116AF3" w:rsidRPr="00DA2BC8" w:rsidRDefault="00116AF3" w:rsidP="00116AF3">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11A2EF78" w14:textId="77777777" w:rsidR="00116AF3" w:rsidRPr="009B5EC6" w:rsidRDefault="00116AF3" w:rsidP="00116AF3">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14:paraId="32C98CDC" w14:textId="77777777" w:rsidR="00116AF3" w:rsidRPr="00DA2BC8" w:rsidRDefault="00116AF3" w:rsidP="00116AF3">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792DAB96" w14:textId="77777777" w:rsidR="00116AF3" w:rsidRPr="00DA2BC8" w:rsidRDefault="00116AF3" w:rsidP="00116AF3">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681C8743" w14:textId="77777777" w:rsidR="00116AF3" w:rsidRPr="00EB3571" w:rsidRDefault="00116AF3" w:rsidP="00116AF3">
      <w:pPr>
        <w:widowControl w:val="0"/>
        <w:autoSpaceDE w:val="0"/>
        <w:autoSpaceDN w:val="0"/>
        <w:adjustRightInd w:val="0"/>
        <w:ind w:right="50"/>
        <w:contextualSpacing/>
        <w:rPr>
          <w:i/>
          <w:iCs/>
          <w:u w:val="single"/>
        </w:rPr>
      </w:pPr>
      <w:r w:rsidRPr="00EB3571">
        <w:rPr>
          <w:i/>
          <w:iCs/>
          <w:u w:val="single"/>
        </w:rPr>
        <w:t>Мониторинг исследований</w:t>
      </w:r>
    </w:p>
    <w:p w14:paraId="297DF33A" w14:textId="77777777" w:rsidR="00116AF3" w:rsidRPr="00DA2BC8" w:rsidRDefault="00116AF3" w:rsidP="00116AF3">
      <w:pPr>
        <w:widowControl w:val="0"/>
        <w:tabs>
          <w:tab w:val="left" w:pos="317"/>
        </w:tabs>
        <w:autoSpaceDE w:val="0"/>
        <w:autoSpaceDN w:val="0"/>
        <w:adjustRightInd w:val="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5FE8C266" w14:textId="77777777" w:rsidR="00116AF3" w:rsidRPr="00DA2BC8" w:rsidRDefault="00116AF3" w:rsidP="00116AF3">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7F76A415" w14:textId="77777777" w:rsidR="00116AF3" w:rsidRPr="00DA2BC8" w:rsidRDefault="00116AF3" w:rsidP="00116AF3">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0581C274" w14:textId="77777777" w:rsidR="00116AF3" w:rsidRPr="00EB3571" w:rsidRDefault="00116AF3" w:rsidP="00116AF3">
      <w:pPr>
        <w:widowControl w:val="0"/>
        <w:autoSpaceDE w:val="0"/>
        <w:autoSpaceDN w:val="0"/>
        <w:adjustRightInd w:val="0"/>
        <w:ind w:right="50"/>
        <w:contextualSpacing/>
        <w:rPr>
          <w:i/>
        </w:rPr>
      </w:pPr>
      <w:r w:rsidRPr="00EB3571">
        <w:rPr>
          <w:i/>
          <w:u w:val="single"/>
        </w:rPr>
        <w:t xml:space="preserve">Лечение инвазивного аспергиллеза </w:t>
      </w:r>
    </w:p>
    <w:p w14:paraId="5E0D8354" w14:textId="77777777" w:rsidR="00116AF3" w:rsidRPr="00DA2BC8" w:rsidRDefault="00116AF3" w:rsidP="00116AF3">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47740748" w14:textId="77777777" w:rsidR="00116AF3" w:rsidRPr="00DA2BC8" w:rsidRDefault="00116AF3" w:rsidP="00116AF3">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49481FDC" w14:textId="77777777" w:rsidR="00116AF3" w:rsidRPr="00DA2BC8" w:rsidRDefault="00116AF3" w:rsidP="00116AF3">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6EFB186E" w14:textId="77777777" w:rsidR="00116AF3" w:rsidRPr="00DA2BC8" w:rsidRDefault="00116AF3" w:rsidP="00116AF3">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31E5282D" w14:textId="77777777" w:rsidR="00116AF3" w:rsidRPr="00DA2BC8" w:rsidRDefault="00116AF3" w:rsidP="00116AF3">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3F4315B2" w14:textId="77777777" w:rsidR="00116AF3" w:rsidRPr="008F73A5" w:rsidRDefault="00116AF3" w:rsidP="00116AF3">
      <w:pPr>
        <w:widowControl w:val="0"/>
        <w:autoSpaceDE w:val="0"/>
        <w:autoSpaceDN w:val="0"/>
        <w:adjustRightInd w:val="0"/>
        <w:ind w:right="50"/>
        <w:contextualSpacing/>
        <w:rPr>
          <w:b/>
          <w:bCs/>
        </w:rPr>
      </w:pPr>
      <w:r w:rsidRPr="008F73A5">
        <w:rPr>
          <w:b/>
          <w:bCs/>
        </w:rPr>
        <w:t>Инвазивный аспергиллезный риносинусит</w:t>
      </w:r>
    </w:p>
    <w:p w14:paraId="0BA43538" w14:textId="77777777" w:rsidR="00116AF3" w:rsidRPr="00DA2BC8" w:rsidRDefault="00116AF3" w:rsidP="00116AF3">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359A59DF" w14:textId="77777777" w:rsidR="00116AF3" w:rsidRDefault="00116AF3" w:rsidP="00116AF3">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7D768026" w14:textId="77777777" w:rsidR="00116AF3" w:rsidRPr="00DA2BC8" w:rsidRDefault="00116AF3" w:rsidP="00116AF3">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461F1E3A" w14:textId="77777777" w:rsidR="00116AF3" w:rsidRPr="001828E6" w:rsidRDefault="00116AF3" w:rsidP="00116AF3">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14:paraId="32D76A9E" w14:textId="77777777" w:rsidR="00116AF3" w:rsidRPr="00DA2BC8" w:rsidRDefault="00116AF3" w:rsidP="00116AF3">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0D21F72F" w14:textId="77777777" w:rsidR="00116AF3" w:rsidRPr="00DA2BC8" w:rsidRDefault="00116AF3" w:rsidP="00116AF3">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6B1479FF" w14:textId="77777777" w:rsidR="00116AF3" w:rsidRPr="00047807" w:rsidRDefault="00116AF3" w:rsidP="00116AF3">
      <w:pPr>
        <w:widowControl w:val="0"/>
        <w:autoSpaceDE w:val="0"/>
        <w:autoSpaceDN w:val="0"/>
        <w:adjustRightInd w:val="0"/>
        <w:ind w:right="50"/>
        <w:contextualSpacing/>
        <w:rPr>
          <w:b/>
          <w:bCs/>
        </w:rPr>
      </w:pPr>
      <w:r w:rsidRPr="00047807">
        <w:rPr>
          <w:b/>
          <w:bCs/>
        </w:rPr>
        <w:t>Инвазивный аспергиллез ЦНС</w:t>
      </w:r>
    </w:p>
    <w:p w14:paraId="0B99271F" w14:textId="77777777" w:rsidR="00116AF3" w:rsidRPr="00DA2BC8" w:rsidRDefault="00116AF3" w:rsidP="00116AF3">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0D7E90EE" w14:textId="77777777" w:rsidR="00116AF3" w:rsidRDefault="00116AF3" w:rsidP="00116AF3">
      <w:pPr>
        <w:widowControl w:val="0"/>
        <w:autoSpaceDE w:val="0"/>
        <w:autoSpaceDN w:val="0"/>
        <w:adjustRightInd w:val="0"/>
        <w:ind w:right="50"/>
        <w:contextualSpacing/>
        <w:rPr>
          <w:b/>
          <w:bCs/>
        </w:rPr>
      </w:pPr>
    </w:p>
    <w:p w14:paraId="4B8AA492" w14:textId="516C22F9" w:rsidR="00116AF3" w:rsidRPr="00084B8B" w:rsidRDefault="00116AF3" w:rsidP="00116AF3">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9D41F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47,48,54,55,58]","plainTextFormattedCitation":"[47,48,54,55,58]","previouslyFormattedCitation":"[47,48,54,55,58]"},"properties":{"noteIndex":0},"schema":"https://github.com/citation-style-language/schema/raw/master/csl-citation.json"}</w:instrText>
      </w:r>
      <w:r>
        <w:rPr>
          <w:b/>
        </w:rPr>
        <w:fldChar w:fldCharType="separate"/>
      </w:r>
      <w:r w:rsidR="004C3BA5" w:rsidRPr="004C3BA5">
        <w:rPr>
          <w:noProof/>
        </w:rPr>
        <w:t>[47,48,54,55,58]</w:t>
      </w:r>
      <w:r>
        <w:rPr>
          <w:b/>
        </w:rPr>
        <w:fldChar w:fldCharType="end"/>
      </w:r>
    </w:p>
    <w:p w14:paraId="20D85207" w14:textId="77777777" w:rsidR="00116AF3" w:rsidRPr="00DA2BC8" w:rsidRDefault="00116AF3" w:rsidP="00116AF3">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25CF99FB" w14:textId="77777777" w:rsidR="00116AF3" w:rsidRPr="00DA2BC8" w:rsidRDefault="00116AF3" w:rsidP="00116AF3">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2852F7F2" w14:textId="77777777" w:rsidR="00116AF3" w:rsidRPr="00047807" w:rsidRDefault="00116AF3" w:rsidP="00116AF3">
      <w:pPr>
        <w:widowControl w:val="0"/>
        <w:autoSpaceDE w:val="0"/>
        <w:autoSpaceDN w:val="0"/>
        <w:adjustRightInd w:val="0"/>
        <w:ind w:right="50"/>
        <w:contextualSpacing/>
        <w:rPr>
          <w:b/>
          <w:bCs/>
        </w:rPr>
      </w:pPr>
      <w:r w:rsidRPr="00047807">
        <w:rPr>
          <w:b/>
          <w:bCs/>
        </w:rPr>
        <w:t>Мукормикоз легких</w:t>
      </w:r>
    </w:p>
    <w:p w14:paraId="11FEB684" w14:textId="77777777" w:rsidR="00116AF3" w:rsidRPr="00686506" w:rsidRDefault="00116AF3" w:rsidP="00116AF3">
      <w:pPr>
        <w:widowControl w:val="0"/>
        <w:autoSpaceDE w:val="0"/>
        <w:autoSpaceDN w:val="0"/>
        <w:adjustRightInd w:val="0"/>
        <w:ind w:right="50"/>
        <w:contextualSpacing/>
        <w:rPr>
          <w:i/>
          <w:iCs/>
          <w:u w:val="single"/>
        </w:rPr>
      </w:pPr>
      <w:r w:rsidRPr="00686506">
        <w:rPr>
          <w:i/>
          <w:iCs/>
          <w:u w:val="single"/>
        </w:rPr>
        <w:t>Симптомы</w:t>
      </w:r>
    </w:p>
    <w:p w14:paraId="73AC90E2" w14:textId="77777777" w:rsidR="00116AF3" w:rsidRPr="00DA2BC8" w:rsidRDefault="00116AF3" w:rsidP="00116AF3">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3E3F3160" w14:textId="77777777" w:rsidR="00116AF3" w:rsidRPr="00DA2BC8" w:rsidRDefault="00116AF3" w:rsidP="00116AF3">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195612B5" w14:textId="77777777" w:rsidR="00116AF3" w:rsidRPr="00686506" w:rsidRDefault="00116AF3" w:rsidP="00116AF3">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14:paraId="161873A3" w14:textId="77777777" w:rsidR="00116AF3" w:rsidRPr="00DA2BC8" w:rsidRDefault="00116AF3" w:rsidP="00116AF3">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4318EB70" w14:textId="77777777" w:rsidR="00116AF3" w:rsidRPr="00686506" w:rsidRDefault="00116AF3" w:rsidP="00116AF3">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14:paraId="2E0CFC82" w14:textId="77777777" w:rsidR="00116AF3" w:rsidRPr="00DA2BC8" w:rsidRDefault="00116AF3" w:rsidP="00116AF3">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433FD261" w14:textId="77777777" w:rsidR="00116AF3" w:rsidRPr="00686506" w:rsidRDefault="00116AF3" w:rsidP="00116AF3">
      <w:pPr>
        <w:widowControl w:val="0"/>
        <w:autoSpaceDE w:val="0"/>
        <w:autoSpaceDN w:val="0"/>
        <w:adjustRightInd w:val="0"/>
        <w:ind w:right="50"/>
        <w:contextualSpacing/>
        <w:rPr>
          <w:i/>
          <w:iCs/>
          <w:u w:val="single"/>
        </w:rPr>
      </w:pPr>
      <w:r w:rsidRPr="00686506">
        <w:rPr>
          <w:i/>
          <w:iCs/>
          <w:u w:val="single"/>
        </w:rPr>
        <w:t>Лечение мукормикоза легких</w:t>
      </w:r>
    </w:p>
    <w:p w14:paraId="0276B433" w14:textId="77777777" w:rsidR="00116AF3" w:rsidRPr="00DA2BC8" w:rsidRDefault="00116AF3" w:rsidP="00116AF3">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1EEBBDA7" w14:textId="77777777" w:rsidR="00116AF3" w:rsidRPr="00DA2BC8" w:rsidRDefault="00116AF3" w:rsidP="00116AF3">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54D78131" w14:textId="77777777" w:rsidR="00116AF3" w:rsidRPr="00686506" w:rsidRDefault="00116AF3" w:rsidP="00116AF3">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14:paraId="6A841741" w14:textId="77777777" w:rsidR="00116AF3" w:rsidRPr="00DA2BC8" w:rsidRDefault="00116AF3" w:rsidP="00116AF3">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687D0C60" w14:textId="77777777" w:rsidR="00116AF3" w:rsidRPr="00DA2BC8" w:rsidRDefault="00116AF3" w:rsidP="00116AF3">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2050B111" w14:textId="77777777" w:rsidR="00116AF3" w:rsidRPr="00047807" w:rsidRDefault="00116AF3" w:rsidP="00116AF3">
      <w:pPr>
        <w:widowControl w:val="0"/>
        <w:autoSpaceDE w:val="0"/>
        <w:autoSpaceDN w:val="0"/>
        <w:adjustRightInd w:val="0"/>
        <w:ind w:right="51"/>
        <w:contextualSpacing/>
        <w:rPr>
          <w:b/>
          <w:bCs/>
        </w:rPr>
      </w:pPr>
      <w:r w:rsidRPr="00047807">
        <w:rPr>
          <w:b/>
          <w:bCs/>
        </w:rPr>
        <w:t>Мукормикоз придаточных пазух носа</w:t>
      </w:r>
    </w:p>
    <w:p w14:paraId="52A5AC1F" w14:textId="77777777" w:rsidR="00116AF3" w:rsidRPr="00DA2BC8" w:rsidRDefault="00116AF3" w:rsidP="00116AF3">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38C8FE06" w14:textId="77777777" w:rsidR="00116AF3" w:rsidRPr="00DA2BC8" w:rsidRDefault="00116AF3" w:rsidP="00116AF3">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11C60114" w14:textId="77777777" w:rsidR="00116AF3" w:rsidRPr="00DA2BC8" w:rsidRDefault="00116AF3" w:rsidP="00116AF3">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74240805" w14:textId="77777777" w:rsidR="00116AF3" w:rsidRPr="00DA2BC8" w:rsidRDefault="00116AF3" w:rsidP="00116AF3">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2554AB05" w14:textId="77777777" w:rsidR="00116AF3" w:rsidRPr="00047807" w:rsidRDefault="00116AF3" w:rsidP="00116AF3">
      <w:pPr>
        <w:widowControl w:val="0"/>
        <w:autoSpaceDE w:val="0"/>
        <w:autoSpaceDN w:val="0"/>
        <w:adjustRightInd w:val="0"/>
        <w:ind w:right="51"/>
        <w:contextualSpacing/>
        <w:rPr>
          <w:b/>
          <w:bCs/>
        </w:rPr>
      </w:pPr>
      <w:r w:rsidRPr="00047807">
        <w:rPr>
          <w:b/>
          <w:bCs/>
        </w:rPr>
        <w:t>Мукормикоз кожи и мягких тканей</w:t>
      </w:r>
    </w:p>
    <w:p w14:paraId="3C319464" w14:textId="77777777" w:rsidR="00116AF3" w:rsidRPr="00DA2BC8" w:rsidRDefault="00116AF3" w:rsidP="00116AF3">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5516954C" w14:textId="77777777" w:rsidR="00116AF3" w:rsidRPr="00DA2BC8" w:rsidRDefault="00116AF3" w:rsidP="00116AF3">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5E6A5DB3" w14:textId="77777777" w:rsidR="00116AF3" w:rsidRDefault="00116AF3" w:rsidP="00116AF3">
      <w:pPr>
        <w:widowControl w:val="0"/>
        <w:autoSpaceDE w:val="0"/>
        <w:autoSpaceDN w:val="0"/>
        <w:adjustRightInd w:val="0"/>
        <w:ind w:right="50"/>
        <w:contextualSpacing/>
        <w:rPr>
          <w:b/>
          <w:bCs/>
        </w:rPr>
      </w:pPr>
    </w:p>
    <w:p w14:paraId="319974BE" w14:textId="172E54F9" w:rsidR="00116AF3" w:rsidRPr="00144984" w:rsidRDefault="00116AF3" w:rsidP="00116AF3">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9D41F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47,48,54,59]","plainTextFormattedCitation":"[47,48,54,59]","previouslyFormattedCitation":"[47,48,54,59]"},"properties":{"noteIndex":0},"schema":"https://github.com/citation-style-language/schema/raw/master/csl-citation.json"}</w:instrText>
      </w:r>
      <w:r>
        <w:rPr>
          <w:b/>
        </w:rPr>
        <w:fldChar w:fldCharType="separate"/>
      </w:r>
      <w:r w:rsidR="004C3BA5" w:rsidRPr="004C3BA5">
        <w:rPr>
          <w:noProof/>
        </w:rPr>
        <w:t>[47,48,54,59]</w:t>
      </w:r>
      <w:r>
        <w:rPr>
          <w:b/>
        </w:rPr>
        <w:fldChar w:fldCharType="end"/>
      </w:r>
    </w:p>
    <w:p w14:paraId="67207942" w14:textId="77777777" w:rsidR="00116AF3" w:rsidRPr="00144984" w:rsidRDefault="00116AF3" w:rsidP="00116AF3">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63D8C9D1" w14:textId="77777777" w:rsidR="00116AF3" w:rsidRPr="00144984" w:rsidRDefault="00116AF3" w:rsidP="00116AF3">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14:paraId="0EC345E6" w14:textId="77777777" w:rsidR="00116AF3" w:rsidRPr="00DA2BC8" w:rsidRDefault="00116AF3" w:rsidP="00116AF3">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745D3C67" w14:textId="77777777" w:rsidR="00116AF3" w:rsidRPr="00DA2BC8" w:rsidRDefault="00116AF3" w:rsidP="00116AF3">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37E32FEF" w14:textId="77777777" w:rsidR="00116AF3" w:rsidRPr="00686506" w:rsidRDefault="00116AF3" w:rsidP="00116AF3">
      <w:pPr>
        <w:widowControl w:val="0"/>
        <w:autoSpaceDE w:val="0"/>
        <w:autoSpaceDN w:val="0"/>
        <w:adjustRightInd w:val="0"/>
        <w:ind w:right="51"/>
        <w:contextualSpacing/>
        <w:rPr>
          <w:i/>
          <w:iCs/>
          <w:u w:val="single"/>
        </w:rPr>
      </w:pPr>
      <w:r w:rsidRPr="00686506">
        <w:rPr>
          <w:i/>
          <w:iCs/>
          <w:u w:val="single"/>
        </w:rPr>
        <w:t xml:space="preserve">Сцедоспориоз </w:t>
      </w:r>
    </w:p>
    <w:p w14:paraId="21B2A8AF" w14:textId="77777777" w:rsidR="00116AF3" w:rsidRPr="00DA2BC8" w:rsidRDefault="00116AF3" w:rsidP="00116AF3">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5DFE18A4" w14:textId="77777777" w:rsidR="00116AF3" w:rsidRPr="00686506" w:rsidRDefault="00116AF3" w:rsidP="00116AF3">
      <w:pPr>
        <w:widowControl w:val="0"/>
        <w:autoSpaceDE w:val="0"/>
        <w:autoSpaceDN w:val="0"/>
        <w:adjustRightInd w:val="0"/>
        <w:ind w:right="51"/>
        <w:contextualSpacing/>
        <w:rPr>
          <w:i/>
          <w:iCs/>
          <w:u w:val="single"/>
        </w:rPr>
      </w:pPr>
      <w:r w:rsidRPr="00686506">
        <w:rPr>
          <w:i/>
          <w:iCs/>
          <w:u w:val="single"/>
        </w:rPr>
        <w:t>Инфекции, вызванные Acremonium spp.</w:t>
      </w:r>
    </w:p>
    <w:p w14:paraId="780427F6" w14:textId="77777777" w:rsidR="00116AF3" w:rsidRPr="00DA2BC8" w:rsidRDefault="00116AF3" w:rsidP="00116AF3">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527E0725" w14:textId="77777777" w:rsidR="00116AF3" w:rsidRDefault="00116AF3" w:rsidP="00116AF3">
      <w:pPr>
        <w:widowControl w:val="0"/>
        <w:autoSpaceDE w:val="0"/>
        <w:autoSpaceDN w:val="0"/>
        <w:adjustRightInd w:val="0"/>
        <w:ind w:right="50"/>
        <w:contextualSpacing/>
        <w:rPr>
          <w:b/>
          <w:bCs/>
        </w:rPr>
      </w:pPr>
    </w:p>
    <w:p w14:paraId="47E4FD2B" w14:textId="5F174276" w:rsidR="00116AF3" w:rsidRPr="00084B8B" w:rsidRDefault="00116AF3" w:rsidP="00116AF3">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9D41F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47,48,54,60]","plainTextFormattedCitation":"[47,48,54,60]","previouslyFormattedCitation":"[47,48,54,60]"},"properties":{"noteIndex":0},"schema":"https://github.com/citation-style-language/schema/raw/master/csl-citation.json"}</w:instrText>
      </w:r>
      <w:r>
        <w:rPr>
          <w:b/>
        </w:rPr>
        <w:fldChar w:fldCharType="separate"/>
      </w:r>
      <w:r w:rsidR="004C3BA5" w:rsidRPr="004C3BA5">
        <w:rPr>
          <w:noProof/>
        </w:rPr>
        <w:t>[47,48,54,60]</w:t>
      </w:r>
      <w:r>
        <w:rPr>
          <w:b/>
        </w:rPr>
        <w:fldChar w:fldCharType="end"/>
      </w:r>
    </w:p>
    <w:p w14:paraId="36D13596" w14:textId="77777777" w:rsidR="00116AF3" w:rsidRPr="00DA2BC8" w:rsidRDefault="00116AF3" w:rsidP="00116AF3">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1301829A" w14:textId="77777777" w:rsidR="00116AF3" w:rsidRPr="00DA2BC8" w:rsidRDefault="00116AF3" w:rsidP="00116AF3">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3BFC0FE2" w14:textId="77777777" w:rsidR="00116AF3" w:rsidRPr="00686506" w:rsidRDefault="00116AF3" w:rsidP="00116AF3">
      <w:pPr>
        <w:widowControl w:val="0"/>
        <w:autoSpaceDE w:val="0"/>
        <w:autoSpaceDN w:val="0"/>
        <w:adjustRightInd w:val="0"/>
        <w:ind w:right="50"/>
        <w:contextualSpacing/>
        <w:rPr>
          <w:i/>
          <w:iCs/>
        </w:rPr>
      </w:pPr>
      <w:r w:rsidRPr="00686506">
        <w:rPr>
          <w:i/>
          <w:iCs/>
          <w:u w:val="single"/>
        </w:rPr>
        <w:t>Факторы риска</w:t>
      </w:r>
    </w:p>
    <w:p w14:paraId="4FFA24F2" w14:textId="77777777" w:rsidR="00116AF3" w:rsidRPr="00DA2BC8" w:rsidRDefault="00116AF3" w:rsidP="00116AF3">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4A683B92" w14:textId="77777777" w:rsidR="00116AF3" w:rsidRPr="00686506" w:rsidRDefault="00116AF3" w:rsidP="00116AF3">
      <w:pPr>
        <w:widowControl w:val="0"/>
        <w:autoSpaceDE w:val="0"/>
        <w:autoSpaceDN w:val="0"/>
        <w:adjustRightInd w:val="0"/>
        <w:ind w:right="50"/>
        <w:contextualSpacing/>
        <w:rPr>
          <w:i/>
          <w:iCs/>
          <w:u w:val="single"/>
        </w:rPr>
      </w:pPr>
      <w:r w:rsidRPr="00686506">
        <w:rPr>
          <w:i/>
          <w:iCs/>
          <w:u w:val="single"/>
        </w:rPr>
        <w:t>Симптомы</w:t>
      </w:r>
    </w:p>
    <w:p w14:paraId="1BC219D9" w14:textId="77777777" w:rsidR="00116AF3" w:rsidRPr="00DA2BC8" w:rsidRDefault="00116AF3" w:rsidP="00116AF3">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00664A17" w14:textId="77777777" w:rsidR="00116AF3" w:rsidRPr="00DA2BC8" w:rsidRDefault="00116AF3" w:rsidP="00116AF3">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6F3506EE" w14:textId="77777777" w:rsidR="00116AF3" w:rsidRPr="00DA2BC8" w:rsidRDefault="00116AF3" w:rsidP="00116AF3">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6057C99A" w14:textId="77777777" w:rsidR="00116AF3" w:rsidRPr="00DA2BC8" w:rsidRDefault="00116AF3" w:rsidP="00116AF3">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22DE0BD0" w14:textId="77777777" w:rsidR="00116AF3" w:rsidRPr="00DA2BC8" w:rsidRDefault="00116AF3" w:rsidP="00116AF3">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3B77EF7F" w14:textId="77777777" w:rsidR="00116AF3" w:rsidRPr="00686506" w:rsidRDefault="00116AF3" w:rsidP="00116AF3">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14:paraId="032BB92D" w14:textId="77777777" w:rsidR="00116AF3" w:rsidRPr="00DA2BC8" w:rsidRDefault="00116AF3" w:rsidP="00116AF3">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3F6BA540" w14:textId="77777777" w:rsidR="00116AF3" w:rsidRPr="00DA2BC8" w:rsidRDefault="00116AF3" w:rsidP="00116AF3">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1FAF610B" w14:textId="77777777" w:rsidR="00116AF3" w:rsidRPr="00DA2BC8" w:rsidRDefault="00116AF3" w:rsidP="00116AF3">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262AB6D8" w14:textId="77777777" w:rsidR="00116AF3" w:rsidRPr="00DA2BC8" w:rsidRDefault="00116AF3" w:rsidP="00116AF3">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4FB539C2" w14:textId="77777777" w:rsidR="00116AF3" w:rsidRDefault="00116AF3" w:rsidP="00116AF3">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7675B7A4" w14:textId="77777777" w:rsidR="00116AF3" w:rsidRDefault="00116AF3" w:rsidP="00116AF3">
      <w:pPr>
        <w:widowControl w:val="0"/>
        <w:autoSpaceDE w:val="0"/>
        <w:autoSpaceDN w:val="0"/>
        <w:adjustRightInd w:val="0"/>
        <w:ind w:right="50"/>
        <w:contextualSpacing/>
      </w:pPr>
    </w:p>
    <w:p w14:paraId="1D130B90" w14:textId="6C017AA3" w:rsidR="00116AF3" w:rsidRPr="00AE3627" w:rsidRDefault="00116AF3" w:rsidP="00116AF3">
      <w:pPr>
        <w:pStyle w:val="2"/>
        <w:spacing w:before="0"/>
      </w:pPr>
      <w:bookmarkStart w:id="91" w:name="_Toc66097847"/>
      <w:bookmarkStart w:id="92" w:name="_Toc66184334"/>
      <w:r w:rsidRPr="000322E4">
        <w:t>7.</w:t>
      </w:r>
      <w:r w:rsidR="00C07B00">
        <w:t>10</w:t>
      </w:r>
      <w:r>
        <w:t xml:space="preserve"> </w:t>
      </w:r>
      <w:r w:rsidRPr="003722EE">
        <w:rPr>
          <w:bCs/>
        </w:rPr>
        <w:t>Профилактика инфекционных осложнений у пациентов с гематологическими заболеваниями</w:t>
      </w:r>
      <w:bookmarkEnd w:id="91"/>
      <w:bookmarkEnd w:id="92"/>
    </w:p>
    <w:p w14:paraId="7EAF45E3" w14:textId="77777777" w:rsidR="00116AF3" w:rsidRPr="003722EE" w:rsidRDefault="00116AF3" w:rsidP="00116AF3">
      <w:pPr>
        <w:ind w:right="49" w:firstLine="708"/>
        <w:contextualSpacing/>
        <w:rPr>
          <w:rFonts w:cs="Times New Roman"/>
        </w:rPr>
      </w:pPr>
      <w:r w:rsidRPr="003722EE">
        <w:rPr>
          <w:rFonts w:cs="Times New Roman"/>
        </w:rPr>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2519069C" w14:textId="77777777" w:rsidR="00116AF3" w:rsidRDefault="00116AF3" w:rsidP="00116AF3">
      <w:pPr>
        <w:widowControl w:val="0"/>
        <w:autoSpaceDE w:val="0"/>
        <w:autoSpaceDN w:val="0"/>
        <w:adjustRightInd w:val="0"/>
        <w:ind w:right="49"/>
        <w:rPr>
          <w:rFonts w:cs="Times New Roman"/>
          <w:i/>
          <w:iCs/>
          <w:u w:val="single"/>
        </w:rPr>
      </w:pPr>
    </w:p>
    <w:p w14:paraId="4C1F4CF0" w14:textId="77777777" w:rsidR="00116AF3" w:rsidRPr="003722EE" w:rsidRDefault="00116AF3" w:rsidP="00116AF3">
      <w:pPr>
        <w:widowControl w:val="0"/>
        <w:autoSpaceDE w:val="0"/>
        <w:autoSpaceDN w:val="0"/>
        <w:adjustRightInd w:val="0"/>
        <w:ind w:right="49"/>
        <w:rPr>
          <w:rFonts w:cs="Times New Roman"/>
          <w:i/>
          <w:iCs/>
          <w:u w:val="single"/>
        </w:rPr>
      </w:pPr>
      <w:r w:rsidRPr="003722EE">
        <w:rPr>
          <w:rFonts w:cs="Times New Roman"/>
          <w:i/>
          <w:iCs/>
          <w:u w:val="single"/>
        </w:rPr>
        <w:t>Профилактика инфекций, вызванных бактериями</w:t>
      </w:r>
    </w:p>
    <w:p w14:paraId="67D76ADA" w14:textId="77777777" w:rsidR="00116AF3" w:rsidRPr="003722EE" w:rsidRDefault="00116AF3" w:rsidP="00116AF3">
      <w:pPr>
        <w:widowControl w:val="0"/>
        <w:autoSpaceDE w:val="0"/>
        <w:autoSpaceDN w:val="0"/>
        <w:adjustRightInd w:val="0"/>
        <w:ind w:right="49"/>
        <w:contextualSpacing/>
        <w:rPr>
          <w:rFonts w:cs="Times New Roman"/>
          <w:bCs/>
        </w:rPr>
      </w:pPr>
      <w:r w:rsidRPr="003722EE">
        <w:rPr>
          <w:rFonts w:cs="Times New Roman"/>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rFonts w:cs="Times New Roman"/>
          <w:bCs/>
        </w:rPr>
        <w:sym w:font="Symbol" w:char="F062"/>
      </w:r>
      <w:r w:rsidRPr="003722EE">
        <w:rPr>
          <w:rFonts w:cs="Times New Roman"/>
          <w:bCs/>
        </w:rPr>
        <w:t xml:space="preserve">-лактамаз расширенного спектра или карбапенемаз, фторхинолон-устойчивыми штаммами </w:t>
      </w:r>
      <w:r w:rsidRPr="003722EE">
        <w:rPr>
          <w:rFonts w:cs="Times New Roman"/>
          <w:bCs/>
          <w:i/>
        </w:rPr>
        <w:t>Pseudomonas aeruginosa, Stenotrophomonas maltophilia, Acinetobacter baumannii</w:t>
      </w:r>
      <w:r w:rsidRPr="003722EE">
        <w:rPr>
          <w:rFonts w:cs="Times New Roman"/>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rPr>
          <w:rFonts w:cs="Times New Roman"/>
        </w:rPr>
        <w:t xml:space="preserve">ципрофлоксацин по 0,5 г внутрь 2 раза в сутки </w:t>
      </w:r>
      <w:r w:rsidRPr="003722EE">
        <w:rPr>
          <w:rFonts w:cs="Times New Roman"/>
          <w:iCs/>
        </w:rPr>
        <w:t>или</w:t>
      </w:r>
      <w:r w:rsidRPr="003722EE">
        <w:rPr>
          <w:rFonts w:cs="Times New Roman"/>
          <w:bCs/>
        </w:rPr>
        <w:t xml:space="preserve"> </w:t>
      </w:r>
      <w:r w:rsidRPr="003722EE">
        <w:rPr>
          <w:rFonts w:cs="Times New Roman"/>
        </w:rPr>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rFonts w:cs="Times New Roman"/>
          <w:vertAlign w:val="superscript"/>
        </w:rPr>
        <w:t>9</w:t>
      </w:r>
      <w:r w:rsidRPr="003722EE">
        <w:rPr>
          <w:rFonts w:cs="Times New Roman"/>
        </w:rPr>
        <w:t>/л или при назначении системных антибиотиков по поводу возникшей инфекции.</w:t>
      </w:r>
    </w:p>
    <w:p w14:paraId="4E2B1AF7" w14:textId="77777777" w:rsidR="00116AF3" w:rsidRDefault="00116AF3" w:rsidP="00116AF3">
      <w:pPr>
        <w:widowControl w:val="0"/>
        <w:autoSpaceDE w:val="0"/>
        <w:autoSpaceDN w:val="0"/>
        <w:adjustRightInd w:val="0"/>
        <w:ind w:right="49"/>
        <w:contextualSpacing/>
        <w:rPr>
          <w:rFonts w:cs="Times New Roman"/>
        </w:rPr>
      </w:pPr>
      <w:r w:rsidRPr="003722EE">
        <w:rPr>
          <w:rFonts w:cs="Times New Roman"/>
        </w:rPr>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66B6538A" w14:textId="77777777" w:rsidR="00116AF3" w:rsidRPr="003722EE" w:rsidRDefault="00116AF3" w:rsidP="00116AF3">
      <w:pPr>
        <w:widowControl w:val="0"/>
        <w:autoSpaceDE w:val="0"/>
        <w:autoSpaceDN w:val="0"/>
        <w:adjustRightInd w:val="0"/>
        <w:ind w:right="49"/>
        <w:contextualSpacing/>
        <w:rPr>
          <w:rFonts w:cs="Times New Roman"/>
          <w:bCs/>
        </w:rPr>
      </w:pPr>
    </w:p>
    <w:p w14:paraId="7BAFBEDA" w14:textId="063E5CA7" w:rsidR="00116AF3" w:rsidRPr="00DD5F61" w:rsidRDefault="00116AF3" w:rsidP="00116AF3">
      <w:pPr>
        <w:widowControl w:val="0"/>
        <w:autoSpaceDE w:val="0"/>
        <w:autoSpaceDN w:val="0"/>
        <w:adjustRightInd w:val="0"/>
        <w:ind w:right="49"/>
        <w:rPr>
          <w:rFonts w:cs="Times New Roman"/>
          <w:i/>
          <w:iCs/>
          <w:u w:val="single"/>
        </w:rPr>
      </w:pPr>
      <w:r w:rsidRPr="006F23E6">
        <w:rPr>
          <w:rFonts w:cs="Times New Roman"/>
          <w:i/>
          <w:iCs/>
          <w:u w:val="single"/>
        </w:rPr>
        <w:t>Профилактика пневмоцистной пневмонии</w:t>
      </w:r>
      <w:r>
        <w:rPr>
          <w:rFonts w:cs="Times New Roman"/>
          <w:i/>
          <w:iCs/>
          <w:u w:val="single"/>
        </w:rPr>
        <w:t xml:space="preserve"> </w:t>
      </w:r>
      <w:r>
        <w:rPr>
          <w:rFonts w:cs="Times New Roman"/>
          <w:i/>
          <w:iCs/>
          <w:u w:val="single"/>
        </w:rPr>
        <w:fldChar w:fldCharType="begin" w:fldLock="1"/>
      </w:r>
      <w:r w:rsidR="009D41F9">
        <w:rPr>
          <w:rFonts w:cs="Times New Roman"/>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61]","plainTextFormattedCitation":"[61]","previouslyFormattedCitation":"[61]"},"properties":{"noteIndex":0},"schema":"https://github.com/citation-style-language/schema/raw/master/csl-citation.json"}</w:instrText>
      </w:r>
      <w:r>
        <w:rPr>
          <w:rFonts w:cs="Times New Roman"/>
          <w:i/>
          <w:iCs/>
          <w:u w:val="single"/>
        </w:rPr>
        <w:fldChar w:fldCharType="separate"/>
      </w:r>
      <w:r w:rsidR="004C3BA5" w:rsidRPr="004C3BA5">
        <w:rPr>
          <w:rFonts w:cs="Times New Roman"/>
          <w:iCs/>
          <w:noProof/>
        </w:rPr>
        <w:t>[61]</w:t>
      </w:r>
      <w:r>
        <w:rPr>
          <w:rFonts w:cs="Times New Roman"/>
          <w:i/>
          <w:iCs/>
          <w:u w:val="single"/>
        </w:rPr>
        <w:fldChar w:fldCharType="end"/>
      </w:r>
    </w:p>
    <w:p w14:paraId="2039BCB7" w14:textId="77777777" w:rsidR="00116AF3" w:rsidRPr="003722EE" w:rsidRDefault="00116AF3" w:rsidP="00116AF3">
      <w:pPr>
        <w:widowControl w:val="0"/>
        <w:autoSpaceDE w:val="0"/>
        <w:autoSpaceDN w:val="0"/>
        <w:adjustRightInd w:val="0"/>
        <w:snapToGrid w:val="0"/>
        <w:ind w:right="51" w:firstLine="708"/>
        <w:contextualSpacing/>
        <w:rPr>
          <w:rFonts w:cs="Times New Roman"/>
        </w:rPr>
      </w:pPr>
      <w:r w:rsidRPr="003722EE">
        <w:rPr>
          <w:rFonts w:cs="Times New Roman"/>
        </w:rPr>
        <w:t>Профилактика пневмоцистной пневмонии является обязательной для:</w:t>
      </w:r>
    </w:p>
    <w:p w14:paraId="62097459" w14:textId="77777777" w:rsidR="00116AF3" w:rsidRPr="006F23E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F23E6">
        <w:rPr>
          <w:rFonts w:cs="Times New Roman"/>
          <w:szCs w:val="24"/>
        </w:rPr>
        <w:t>пациентов с острыми лимфобластными лейкозами (ОЛЛ);</w:t>
      </w:r>
    </w:p>
    <w:p w14:paraId="1FC15932" w14:textId="77777777" w:rsidR="00116AF3" w:rsidRPr="006F23E6" w:rsidRDefault="00116AF3" w:rsidP="006D53E9">
      <w:pPr>
        <w:pStyle w:val="afe"/>
        <w:widowControl w:val="0"/>
        <w:numPr>
          <w:ilvl w:val="0"/>
          <w:numId w:val="65"/>
        </w:numPr>
        <w:autoSpaceDE w:val="0"/>
        <w:autoSpaceDN w:val="0"/>
        <w:adjustRightInd w:val="0"/>
        <w:ind w:right="49"/>
        <w:rPr>
          <w:rFonts w:cs="Times New Roman"/>
          <w:szCs w:val="24"/>
        </w:rPr>
      </w:pPr>
      <w:r w:rsidRPr="006F23E6">
        <w:rPr>
          <w:rFonts w:cs="Times New Roman"/>
          <w:szCs w:val="24"/>
        </w:rPr>
        <w:t>реципиентов аллогенной ТГСК;</w:t>
      </w:r>
    </w:p>
    <w:p w14:paraId="578784FE" w14:textId="77777777" w:rsidR="00116AF3" w:rsidRPr="006F23E6" w:rsidRDefault="00116AF3" w:rsidP="006D53E9">
      <w:pPr>
        <w:pStyle w:val="afe"/>
        <w:widowControl w:val="0"/>
        <w:numPr>
          <w:ilvl w:val="0"/>
          <w:numId w:val="65"/>
        </w:numPr>
        <w:autoSpaceDE w:val="0"/>
        <w:autoSpaceDN w:val="0"/>
        <w:adjustRightInd w:val="0"/>
        <w:ind w:right="49"/>
        <w:rPr>
          <w:rFonts w:cs="Times New Roman"/>
          <w:szCs w:val="24"/>
        </w:rPr>
      </w:pPr>
      <w:r w:rsidRPr="006F23E6">
        <w:rPr>
          <w:rFonts w:cs="Times New Roman"/>
          <w:szCs w:val="24"/>
        </w:rPr>
        <w:t>при терапиии алемтузумабом;</w:t>
      </w:r>
    </w:p>
    <w:p w14:paraId="0505D619" w14:textId="77777777" w:rsidR="00116AF3" w:rsidRPr="006F23E6" w:rsidRDefault="00116AF3" w:rsidP="006D53E9">
      <w:pPr>
        <w:pStyle w:val="afe"/>
        <w:widowControl w:val="0"/>
        <w:numPr>
          <w:ilvl w:val="0"/>
          <w:numId w:val="65"/>
        </w:numPr>
        <w:autoSpaceDE w:val="0"/>
        <w:autoSpaceDN w:val="0"/>
        <w:adjustRightInd w:val="0"/>
        <w:ind w:right="49"/>
        <w:rPr>
          <w:rFonts w:cs="Times New Roman"/>
          <w:szCs w:val="24"/>
        </w:rPr>
      </w:pPr>
      <w:r w:rsidRPr="006F23E6">
        <w:rPr>
          <w:rFonts w:cs="Times New Roman"/>
          <w:szCs w:val="24"/>
        </w:rPr>
        <w:t>при использовании программ с включением флударабина, циклофосфамида, ритуксимаба;</w:t>
      </w:r>
    </w:p>
    <w:p w14:paraId="4BF33E0B" w14:textId="77777777" w:rsidR="00116AF3" w:rsidRPr="006F23E6" w:rsidRDefault="00116AF3" w:rsidP="006D53E9">
      <w:pPr>
        <w:pStyle w:val="afe"/>
        <w:widowControl w:val="0"/>
        <w:numPr>
          <w:ilvl w:val="0"/>
          <w:numId w:val="65"/>
        </w:numPr>
        <w:autoSpaceDE w:val="0"/>
        <w:autoSpaceDN w:val="0"/>
        <w:adjustRightInd w:val="0"/>
        <w:ind w:right="51"/>
        <w:rPr>
          <w:rFonts w:cs="Times New Roman"/>
          <w:szCs w:val="24"/>
        </w:rPr>
      </w:pPr>
      <w:r w:rsidRPr="006F23E6">
        <w:rPr>
          <w:rFonts w:cs="Times New Roman"/>
          <w:szCs w:val="24"/>
        </w:rPr>
        <w:t>при лечении глюкокортикостероидными препаратами.</w:t>
      </w:r>
    </w:p>
    <w:p w14:paraId="4DA01858" w14:textId="77777777" w:rsidR="00116AF3" w:rsidRPr="003722EE" w:rsidRDefault="00116AF3" w:rsidP="00116AF3">
      <w:pPr>
        <w:widowControl w:val="0"/>
        <w:autoSpaceDE w:val="0"/>
        <w:autoSpaceDN w:val="0"/>
        <w:adjustRightInd w:val="0"/>
        <w:ind w:right="51" w:firstLine="708"/>
        <w:contextualSpacing/>
        <w:rPr>
          <w:rFonts w:cs="Times New Roman"/>
        </w:rPr>
      </w:pPr>
      <w:r w:rsidRPr="003722EE">
        <w:rPr>
          <w:rFonts w:cs="Times New Roman"/>
        </w:rPr>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rFonts w:cs="Times New Roman"/>
          <w:vertAlign w:val="superscript"/>
        </w:rPr>
        <w:t>3</w:t>
      </w:r>
      <w:r w:rsidRPr="003722EE">
        <w:rPr>
          <w:rFonts w:cs="Times New Roman"/>
        </w:rPr>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11D2B479" w14:textId="77777777" w:rsidR="00116AF3" w:rsidRPr="003722EE" w:rsidRDefault="00116AF3" w:rsidP="00116AF3">
      <w:pPr>
        <w:widowControl w:val="0"/>
        <w:autoSpaceDE w:val="0"/>
        <w:autoSpaceDN w:val="0"/>
        <w:adjustRightInd w:val="0"/>
        <w:ind w:right="51" w:firstLine="708"/>
        <w:contextualSpacing/>
        <w:rPr>
          <w:rFonts w:cs="Times New Roman"/>
        </w:rPr>
      </w:pPr>
      <w:r w:rsidRPr="003722EE">
        <w:rPr>
          <w:rFonts w:cs="Times New Roman"/>
        </w:rPr>
        <w:t xml:space="preserve">Профилактика пневмоцистной пневмонии также рекомендована: </w:t>
      </w:r>
    </w:p>
    <w:p w14:paraId="5B624AE4"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rFonts w:cs="Times New Roman"/>
          <w:szCs w:val="24"/>
        </w:rPr>
        <w:t>R</w:t>
      </w:r>
      <w:r w:rsidRPr="003722EE">
        <w:rPr>
          <w:rFonts w:cs="Times New Roman"/>
          <w:szCs w:val="24"/>
        </w:rPr>
        <w:t>-</w:t>
      </w:r>
      <w:r w:rsidRPr="006F23E6">
        <w:rPr>
          <w:rFonts w:cs="Times New Roman"/>
          <w:szCs w:val="24"/>
        </w:rPr>
        <w:t>CHOP</w:t>
      </w:r>
      <w:r w:rsidRPr="003722EE">
        <w:rPr>
          <w:rFonts w:cs="Times New Roman"/>
          <w:szCs w:val="24"/>
        </w:rPr>
        <w:t xml:space="preserve"> или </w:t>
      </w:r>
      <w:r w:rsidRPr="006F23E6">
        <w:rPr>
          <w:rFonts w:cs="Times New Roman"/>
          <w:szCs w:val="24"/>
        </w:rPr>
        <w:t>BEACOPP</w:t>
      </w:r>
      <w:r w:rsidRPr="003722EE">
        <w:rPr>
          <w:rFonts w:cs="Times New Roman"/>
          <w:szCs w:val="24"/>
        </w:rPr>
        <w:t>-14, ВЕАСОРР</w:t>
      </w:r>
      <w:r w:rsidRPr="006F23E6">
        <w:rPr>
          <w:rFonts w:cs="Times New Roman"/>
          <w:szCs w:val="24"/>
        </w:rPr>
        <w:t>esc</w:t>
      </w:r>
      <w:r w:rsidRPr="003722EE">
        <w:rPr>
          <w:rFonts w:cs="Times New Roman"/>
          <w:szCs w:val="24"/>
        </w:rPr>
        <w:t xml:space="preserve"> и др.);</w:t>
      </w:r>
    </w:p>
    <w:p w14:paraId="64DFEADC"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ри лечении лимфопролиферативных заболеваний нуклеозидными препаратами (флударабин, кладрибин);</w:t>
      </w:r>
    </w:p>
    <w:p w14:paraId="7D41F88C"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 при применении имуунодепрессантов (например, микофенолат мофетил);</w:t>
      </w:r>
    </w:p>
    <w:p w14:paraId="66E91203"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1664E05F" w14:textId="77777777" w:rsidR="00116AF3" w:rsidRPr="003722EE" w:rsidRDefault="00116AF3" w:rsidP="00116AF3">
      <w:pPr>
        <w:widowControl w:val="0"/>
        <w:autoSpaceDE w:val="0"/>
        <w:autoSpaceDN w:val="0"/>
        <w:adjustRightInd w:val="0"/>
        <w:ind w:right="49" w:firstLine="708"/>
        <w:contextualSpacing/>
        <w:rPr>
          <w:rFonts w:cs="Times New Roman"/>
          <w:i/>
          <w:iCs/>
        </w:rPr>
      </w:pPr>
      <w:r w:rsidRPr="003722EE">
        <w:rPr>
          <w:rFonts w:cs="Times New Roman"/>
        </w:rPr>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370069D7" w14:textId="77777777" w:rsidR="00116AF3" w:rsidRPr="003722EE" w:rsidRDefault="00116AF3" w:rsidP="00116AF3">
      <w:pPr>
        <w:widowControl w:val="0"/>
        <w:autoSpaceDE w:val="0"/>
        <w:autoSpaceDN w:val="0"/>
        <w:adjustRightInd w:val="0"/>
        <w:ind w:right="49" w:firstLine="708"/>
        <w:contextualSpacing/>
        <w:rPr>
          <w:rFonts w:cs="Times New Roman"/>
        </w:rPr>
      </w:pPr>
      <w:r w:rsidRPr="003722EE">
        <w:rPr>
          <w:rFonts w:cs="Times New Roman"/>
        </w:rPr>
        <w:t xml:space="preserve">Использование триметоприма/сульфаметоксазола ежедневно одновременно предупреждает инфекции, вызываемые </w:t>
      </w:r>
      <w:r w:rsidRPr="003722EE">
        <w:rPr>
          <w:rFonts w:cs="Times New Roman"/>
          <w:i/>
          <w:iCs/>
        </w:rPr>
        <w:t>Toxoplasma gondii, Listeria monocytogenes, Nocardia asteroides.</w:t>
      </w:r>
    </w:p>
    <w:p w14:paraId="25E921F7" w14:textId="77777777" w:rsidR="00116AF3" w:rsidRPr="003722EE" w:rsidRDefault="00116AF3" w:rsidP="00116AF3">
      <w:pPr>
        <w:widowControl w:val="0"/>
        <w:autoSpaceDE w:val="0"/>
        <w:autoSpaceDN w:val="0"/>
        <w:adjustRightInd w:val="0"/>
        <w:ind w:right="49" w:firstLine="708"/>
        <w:contextualSpacing/>
        <w:rPr>
          <w:rFonts w:cs="Times New Roman"/>
        </w:rPr>
      </w:pPr>
      <w:r w:rsidRPr="003722EE">
        <w:rPr>
          <w:rFonts w:cs="Times New Roman"/>
        </w:rPr>
        <w:t xml:space="preserve">Пациенты, инфицированные </w:t>
      </w:r>
      <w:r w:rsidRPr="003722EE">
        <w:rPr>
          <w:rFonts w:cs="Times New Roman"/>
          <w:i/>
          <w:iCs/>
        </w:rPr>
        <w:t>Pneumocystis jirovecii,</w:t>
      </w:r>
      <w:r w:rsidRPr="003722EE">
        <w:rPr>
          <w:rFonts w:cs="Times New Roman"/>
        </w:rPr>
        <w:t xml:space="preserve"> не должны находиться в одной палате с другими иммунокомпрометированными пациентами.</w:t>
      </w:r>
    </w:p>
    <w:p w14:paraId="7BC8D7CB" w14:textId="77777777" w:rsidR="00116AF3" w:rsidRDefault="00116AF3" w:rsidP="00116AF3">
      <w:pPr>
        <w:widowControl w:val="0"/>
        <w:autoSpaceDE w:val="0"/>
        <w:autoSpaceDN w:val="0"/>
        <w:adjustRightInd w:val="0"/>
        <w:ind w:right="49"/>
        <w:rPr>
          <w:rFonts w:cs="Times New Roman"/>
          <w:i/>
          <w:iCs/>
          <w:u w:val="single"/>
        </w:rPr>
      </w:pPr>
    </w:p>
    <w:p w14:paraId="630B897F" w14:textId="799A475F" w:rsidR="00116AF3" w:rsidRPr="001A25D9" w:rsidRDefault="00116AF3" w:rsidP="00116AF3">
      <w:pPr>
        <w:widowControl w:val="0"/>
        <w:autoSpaceDE w:val="0"/>
        <w:autoSpaceDN w:val="0"/>
        <w:adjustRightInd w:val="0"/>
        <w:ind w:right="49"/>
        <w:rPr>
          <w:rFonts w:cs="Times New Roman"/>
          <w:i/>
          <w:iCs/>
          <w:u w:val="single"/>
        </w:rPr>
      </w:pPr>
      <w:r w:rsidRPr="00643B16">
        <w:rPr>
          <w:rFonts w:cs="Times New Roman"/>
          <w:i/>
          <w:iCs/>
          <w:u w:val="single"/>
        </w:rPr>
        <w:t>Профилактика инфекций, вызванных грибами</w:t>
      </w:r>
      <w:r>
        <w:rPr>
          <w:rFonts w:cs="Times New Roman"/>
          <w:i/>
          <w:iCs/>
          <w:u w:val="single"/>
        </w:rPr>
        <w:t xml:space="preserve"> </w:t>
      </w:r>
      <w:r>
        <w:rPr>
          <w:rFonts w:cs="Times New Roman"/>
          <w:i/>
          <w:iCs/>
          <w:u w:val="single"/>
        </w:rPr>
        <w:fldChar w:fldCharType="begin" w:fldLock="1"/>
      </w:r>
      <w:r w:rsidR="009D41F9">
        <w:rPr>
          <w:rFonts w:cs="Times New Roman"/>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48]","plainTextFormattedCitation":"[48]","previouslyFormattedCitation":"[48]"},"properties":{"noteIndex":0},"schema":"https://github.com/citation-style-language/schema/raw/master/csl-citation.json"}</w:instrText>
      </w:r>
      <w:r>
        <w:rPr>
          <w:rFonts w:cs="Times New Roman"/>
          <w:i/>
          <w:iCs/>
          <w:u w:val="single"/>
        </w:rPr>
        <w:fldChar w:fldCharType="separate"/>
      </w:r>
      <w:r w:rsidR="004C3BA5" w:rsidRPr="004C3BA5">
        <w:rPr>
          <w:rFonts w:cs="Times New Roman"/>
          <w:iCs/>
          <w:noProof/>
        </w:rPr>
        <w:t>[48]</w:t>
      </w:r>
      <w:r>
        <w:rPr>
          <w:rFonts w:cs="Times New Roman"/>
          <w:i/>
          <w:iCs/>
          <w:u w:val="single"/>
        </w:rPr>
        <w:fldChar w:fldCharType="end"/>
      </w:r>
    </w:p>
    <w:p w14:paraId="4CA6A5A0" w14:textId="77777777" w:rsidR="00116AF3" w:rsidRPr="003722EE" w:rsidRDefault="00116AF3" w:rsidP="00116AF3">
      <w:pPr>
        <w:widowControl w:val="0"/>
        <w:autoSpaceDE w:val="0"/>
        <w:autoSpaceDN w:val="0"/>
        <w:adjustRightInd w:val="0"/>
        <w:ind w:right="49"/>
        <w:contextualSpacing/>
        <w:rPr>
          <w:rFonts w:cs="Times New Roman"/>
        </w:rPr>
      </w:pPr>
      <w:r w:rsidRPr="003722EE">
        <w:rPr>
          <w:rFonts w:cs="Times New Roman"/>
        </w:rPr>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302CD8D2" w14:textId="77777777" w:rsidR="00116AF3" w:rsidRPr="003722EE" w:rsidRDefault="00116AF3" w:rsidP="00116AF3">
      <w:pPr>
        <w:widowControl w:val="0"/>
        <w:autoSpaceDE w:val="0"/>
        <w:autoSpaceDN w:val="0"/>
        <w:adjustRightInd w:val="0"/>
        <w:ind w:right="49"/>
        <w:contextualSpacing/>
        <w:rPr>
          <w:rFonts w:cs="Times New Roman"/>
        </w:rPr>
      </w:pPr>
      <w:r w:rsidRPr="003722EE">
        <w:rPr>
          <w:rFonts w:cs="Times New Roman"/>
        </w:rPr>
        <w:t xml:space="preserve">Различают первичную и вторичную </w:t>
      </w:r>
      <w:r w:rsidRPr="003722EE">
        <w:rPr>
          <w:rFonts w:cs="Times New Roman"/>
          <w:bCs/>
        </w:rPr>
        <w:t xml:space="preserve">противогрибковую </w:t>
      </w:r>
      <w:r w:rsidRPr="003722EE">
        <w:rPr>
          <w:rFonts w:cs="Times New Roman"/>
        </w:rPr>
        <w:t>профилактику.</w:t>
      </w:r>
    </w:p>
    <w:p w14:paraId="4386C722" w14:textId="77777777" w:rsidR="00116AF3" w:rsidRDefault="00116AF3" w:rsidP="00116AF3">
      <w:pPr>
        <w:widowControl w:val="0"/>
        <w:autoSpaceDE w:val="0"/>
        <w:autoSpaceDN w:val="0"/>
        <w:adjustRightInd w:val="0"/>
        <w:ind w:right="51" w:firstLine="708"/>
        <w:contextualSpacing/>
        <w:rPr>
          <w:rFonts w:cs="Times New Roman"/>
          <w:b/>
          <w:bCs/>
          <w:u w:val="single"/>
        </w:rPr>
      </w:pPr>
    </w:p>
    <w:p w14:paraId="24922AD6" w14:textId="77777777" w:rsidR="00116AF3" w:rsidRPr="00643B16" w:rsidRDefault="00116AF3" w:rsidP="00116AF3">
      <w:pPr>
        <w:widowControl w:val="0"/>
        <w:autoSpaceDE w:val="0"/>
        <w:autoSpaceDN w:val="0"/>
        <w:adjustRightInd w:val="0"/>
        <w:ind w:right="51" w:firstLine="708"/>
        <w:contextualSpacing/>
        <w:rPr>
          <w:rFonts w:cs="Times New Roman"/>
          <w:b/>
          <w:bCs/>
        </w:rPr>
      </w:pPr>
      <w:r w:rsidRPr="00643B16">
        <w:rPr>
          <w:rFonts w:cs="Times New Roman"/>
          <w:b/>
          <w:bCs/>
        </w:rPr>
        <w:t xml:space="preserve">Первичная противогрибковая профилактика </w:t>
      </w:r>
    </w:p>
    <w:p w14:paraId="16821229" w14:textId="77777777" w:rsidR="00116AF3" w:rsidRPr="003722EE" w:rsidRDefault="00116AF3" w:rsidP="00116AF3">
      <w:pPr>
        <w:widowControl w:val="0"/>
        <w:autoSpaceDE w:val="0"/>
        <w:autoSpaceDN w:val="0"/>
        <w:adjustRightInd w:val="0"/>
        <w:ind w:right="51"/>
        <w:contextualSpacing/>
        <w:rPr>
          <w:rFonts w:cs="Times New Roman"/>
          <w:bCs/>
        </w:rPr>
      </w:pPr>
      <w:r w:rsidRPr="003722EE">
        <w:rPr>
          <w:rFonts w:cs="Times New Roman"/>
          <w:bCs/>
        </w:rPr>
        <w:t>Первичная противогрибковая профилактика показана:</w:t>
      </w:r>
    </w:p>
    <w:p w14:paraId="16FF6E23"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реципиентам аллогенной ТГСК;</w:t>
      </w:r>
    </w:p>
    <w:p w14:paraId="6030F3E1"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ациентам острым миелобластным лейкозом на этапах индукции и консолидации проводят при ожидаемой длительной нейтропении;</w:t>
      </w:r>
    </w:p>
    <w:p w14:paraId="5108DD4C"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ациентам с апластической анемией (во время введения антитимоцитарного глобулина (</w:t>
      </w:r>
      <w:r w:rsidRPr="00643B16">
        <w:rPr>
          <w:rFonts w:cs="Times New Roman"/>
          <w:szCs w:val="24"/>
        </w:rPr>
        <w:t>A</w:t>
      </w:r>
      <w:r w:rsidRPr="003722EE">
        <w:rPr>
          <w:rFonts w:cs="Times New Roman"/>
          <w:szCs w:val="24"/>
        </w:rPr>
        <w:t>ТГ).</w:t>
      </w:r>
    </w:p>
    <w:p w14:paraId="5C1E8F4A" w14:textId="77777777" w:rsidR="00116AF3" w:rsidRPr="003722EE" w:rsidRDefault="00116AF3" w:rsidP="00116AF3">
      <w:pPr>
        <w:widowControl w:val="0"/>
        <w:autoSpaceDE w:val="0"/>
        <w:autoSpaceDN w:val="0"/>
        <w:adjustRightInd w:val="0"/>
        <w:ind w:right="51"/>
        <w:contextualSpacing/>
        <w:rPr>
          <w:rFonts w:cs="Times New Roman"/>
          <w:b/>
          <w:bCs/>
          <w:i/>
          <w:iCs/>
        </w:rPr>
      </w:pPr>
      <w:r w:rsidRPr="003722EE">
        <w:rPr>
          <w:rFonts w:cs="Times New Roman"/>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rPr>
          <w:rFonts w:cs="Times New Roman"/>
        </w:rPr>
        <w:t>флуконазол, (400 мг в сутки, внутривенно или внутрь), альтернативные препараты - микафунгин 50</w:t>
      </w:r>
      <w:r>
        <w:rPr>
          <w:rFonts w:cs="Times New Roman"/>
        </w:rPr>
        <w:t xml:space="preserve"> </w:t>
      </w:r>
      <w:r w:rsidRPr="003722EE">
        <w:rPr>
          <w:rFonts w:cs="Times New Roman"/>
        </w:rPr>
        <w:t>мг внутривенно</w:t>
      </w:r>
      <w:r w:rsidRPr="003722EE">
        <w:rPr>
          <w:rFonts w:cs="Times New Roman"/>
          <w:b/>
          <w:bCs/>
          <w:i/>
          <w:iCs/>
        </w:rPr>
        <w:t>,</w:t>
      </w:r>
      <w:r w:rsidRPr="003722EE">
        <w:rPr>
          <w:rFonts w:cs="Times New Roman"/>
          <w:bCs/>
          <w:iCs/>
        </w:rPr>
        <w:t xml:space="preserve"> в</w:t>
      </w:r>
      <w:r w:rsidRPr="003722EE">
        <w:rPr>
          <w:rFonts w:cs="Times New Roman"/>
        </w:rPr>
        <w:t>ориконазол (по 200</w:t>
      </w:r>
      <w:r>
        <w:rPr>
          <w:rFonts w:cs="Times New Roman"/>
        </w:rPr>
        <w:t xml:space="preserve"> </w:t>
      </w:r>
      <w:r w:rsidRPr="003722EE">
        <w:rPr>
          <w:rFonts w:cs="Times New Roman"/>
        </w:rPr>
        <w:t>мг 2 раза в сутки внутрь или внутривенно).</w:t>
      </w:r>
    </w:p>
    <w:p w14:paraId="1B6BEC31" w14:textId="77777777" w:rsidR="00116AF3" w:rsidRPr="003722EE" w:rsidRDefault="00116AF3" w:rsidP="00116AF3">
      <w:pPr>
        <w:widowControl w:val="0"/>
        <w:autoSpaceDE w:val="0"/>
        <w:autoSpaceDN w:val="0"/>
        <w:adjustRightInd w:val="0"/>
        <w:ind w:right="51"/>
        <w:contextualSpacing/>
        <w:rPr>
          <w:rFonts w:cs="Times New Roman"/>
          <w:bCs/>
          <w:iCs/>
        </w:rPr>
      </w:pPr>
      <w:r w:rsidRPr="003722EE">
        <w:rPr>
          <w:rFonts w:cs="Times New Roman"/>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rPr>
          <w:rFonts w:cs="Times New Roman"/>
        </w:rPr>
        <w:t xml:space="preserve">при проведении 2й и последующих трансплантаций </w:t>
      </w:r>
      <w:r w:rsidRPr="003722EE">
        <w:rPr>
          <w:rFonts w:cs="Times New Roman"/>
          <w:bCs/>
          <w:iCs/>
        </w:rPr>
        <w:t>назначают антимикотики, активные против плесневых грибов:</w:t>
      </w:r>
    </w:p>
    <w:p w14:paraId="1650D345"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микафунгин (по 50</w:t>
      </w:r>
      <w:r>
        <w:rPr>
          <w:rFonts w:cs="Times New Roman"/>
          <w:szCs w:val="24"/>
        </w:rPr>
        <w:t xml:space="preserve"> </w:t>
      </w:r>
      <w:r w:rsidRPr="00643B16">
        <w:rPr>
          <w:rFonts w:cs="Times New Roman"/>
          <w:szCs w:val="24"/>
        </w:rPr>
        <w:t>мг внутривенно)</w:t>
      </w:r>
      <w:r w:rsidRPr="003722EE">
        <w:rPr>
          <w:rFonts w:cs="Times New Roman"/>
          <w:szCs w:val="24"/>
        </w:rPr>
        <w:t>;</w:t>
      </w:r>
    </w:p>
    <w:p w14:paraId="35C5ABC6"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7B5B9D1F"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озаконазол  в суспензии;</w:t>
      </w:r>
      <w:r>
        <w:rPr>
          <w:rFonts w:cs="Times New Roman"/>
          <w:szCs w:val="24"/>
        </w:rPr>
        <w:t xml:space="preserve"> </w:t>
      </w:r>
      <w:r w:rsidRPr="003722EE">
        <w:rPr>
          <w:rFonts w:cs="Times New Roman"/>
          <w:szCs w:val="24"/>
        </w:rPr>
        <w:t>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04A7B86F"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озаконазол в таблетках (в 1 день по 300 мг 2 раза, далее по 300 мг 1 раз в сутки).</w:t>
      </w:r>
    </w:p>
    <w:p w14:paraId="315B2BB4" w14:textId="77777777" w:rsidR="00116AF3" w:rsidRPr="003722EE" w:rsidRDefault="00116AF3" w:rsidP="00116AF3">
      <w:pPr>
        <w:pStyle w:val="afe"/>
        <w:widowControl w:val="0"/>
        <w:autoSpaceDE w:val="0"/>
        <w:autoSpaceDN w:val="0"/>
        <w:adjustRightInd w:val="0"/>
        <w:ind w:right="49"/>
        <w:rPr>
          <w:rFonts w:cs="Times New Roman"/>
          <w:szCs w:val="24"/>
        </w:rPr>
      </w:pPr>
    </w:p>
    <w:p w14:paraId="11A866C5" w14:textId="77777777" w:rsidR="00116AF3" w:rsidRPr="003722EE" w:rsidRDefault="00116AF3" w:rsidP="00116AF3">
      <w:pPr>
        <w:pStyle w:val="afe"/>
        <w:widowControl w:val="0"/>
        <w:autoSpaceDE w:val="0"/>
        <w:autoSpaceDN w:val="0"/>
        <w:adjustRightInd w:val="0"/>
        <w:ind w:right="49"/>
        <w:rPr>
          <w:rFonts w:cs="Times New Roman"/>
          <w:szCs w:val="24"/>
        </w:rPr>
      </w:pPr>
      <w:r w:rsidRPr="003722EE">
        <w:rPr>
          <w:rFonts w:cs="Times New Roman"/>
          <w:szCs w:val="24"/>
        </w:rPr>
        <w:t>Реципиентам, имевшим в анамнезе инвазивный аспергиллез назначают:</w:t>
      </w:r>
    </w:p>
    <w:p w14:paraId="047B46E5"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085B82EE"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позаконазол (в суспензии 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39BA9FBB"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позаконазол в таблетках (в 1 день по 300 мг 2 раза, далее по 300 мг 1 раз в сутки); </w:t>
      </w:r>
    </w:p>
    <w:p w14:paraId="478E9669"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изавуконазол в таблетках или внутривенно (в 1-2 дни по 200 мг 3 раза, затем по 200 мг 1 раз).</w:t>
      </w:r>
    </w:p>
    <w:p w14:paraId="442D0CF1" w14:textId="77777777" w:rsidR="00116AF3" w:rsidRPr="003722EE" w:rsidRDefault="00116AF3" w:rsidP="00116AF3">
      <w:pPr>
        <w:widowControl w:val="0"/>
        <w:autoSpaceDE w:val="0"/>
        <w:autoSpaceDN w:val="0"/>
        <w:adjustRightInd w:val="0"/>
        <w:ind w:right="51"/>
        <w:contextualSpacing/>
        <w:rPr>
          <w:rFonts w:cs="Times New Roman"/>
        </w:rPr>
      </w:pPr>
    </w:p>
    <w:p w14:paraId="0F564861" w14:textId="77777777" w:rsidR="00116AF3" w:rsidRPr="003722EE" w:rsidRDefault="00116AF3" w:rsidP="00116AF3">
      <w:pPr>
        <w:widowControl w:val="0"/>
        <w:autoSpaceDE w:val="0"/>
        <w:autoSpaceDN w:val="0"/>
        <w:adjustRightInd w:val="0"/>
        <w:ind w:right="51"/>
        <w:contextualSpacing/>
        <w:rPr>
          <w:rFonts w:cs="Times New Roman"/>
        </w:rPr>
      </w:pPr>
      <w:r w:rsidRPr="003722EE">
        <w:rPr>
          <w:rFonts w:cs="Times New Roman"/>
        </w:rPr>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7C236802" w14:textId="77777777" w:rsidR="00116AF3" w:rsidRPr="003722EE" w:rsidRDefault="00116AF3" w:rsidP="00116AF3">
      <w:pPr>
        <w:widowControl w:val="0"/>
        <w:autoSpaceDE w:val="0"/>
        <w:autoSpaceDN w:val="0"/>
        <w:adjustRightInd w:val="0"/>
        <w:ind w:right="49"/>
        <w:contextualSpacing/>
        <w:rPr>
          <w:rFonts w:cs="Times New Roman"/>
          <w:bCs/>
          <w:iCs/>
        </w:rPr>
      </w:pPr>
      <w:r w:rsidRPr="003722EE">
        <w:rPr>
          <w:rFonts w:cs="Times New Roman"/>
          <w:bCs/>
          <w:iCs/>
        </w:rPr>
        <w:t xml:space="preserve">Реципиентам аутологичной ТГСК в период гранулоцитопении противогрибковую профилактику не проводят. </w:t>
      </w:r>
    </w:p>
    <w:p w14:paraId="755A0C76" w14:textId="77777777" w:rsidR="00116AF3" w:rsidRPr="003722EE" w:rsidRDefault="00116AF3" w:rsidP="00116AF3">
      <w:pPr>
        <w:widowControl w:val="0"/>
        <w:autoSpaceDE w:val="0"/>
        <w:autoSpaceDN w:val="0"/>
        <w:adjustRightInd w:val="0"/>
        <w:ind w:right="49"/>
        <w:contextualSpacing/>
        <w:rPr>
          <w:rFonts w:cs="Times New Roman"/>
        </w:rPr>
      </w:pPr>
      <w:r w:rsidRPr="003722EE">
        <w:rPr>
          <w:rFonts w:cs="Times New Roman"/>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rFonts w:cs="Times New Roman"/>
          <w:bCs/>
        </w:rPr>
        <w:t xml:space="preserve">репаратом выбора для профилактики является </w:t>
      </w:r>
      <w:r w:rsidRPr="003722EE">
        <w:rPr>
          <w:rFonts w:cs="Times New Roman"/>
        </w:rPr>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1A9CEEE6" w14:textId="77777777" w:rsidR="00116AF3" w:rsidRPr="003722EE" w:rsidRDefault="00116AF3" w:rsidP="00116AF3">
      <w:pPr>
        <w:widowControl w:val="0"/>
        <w:autoSpaceDE w:val="0"/>
        <w:autoSpaceDN w:val="0"/>
        <w:adjustRightInd w:val="0"/>
        <w:ind w:right="49"/>
        <w:contextualSpacing/>
        <w:rPr>
          <w:rFonts w:cs="Times New Roman"/>
          <w:bCs/>
          <w:iCs/>
        </w:rPr>
      </w:pPr>
      <w:r w:rsidRPr="003722EE">
        <w:rPr>
          <w:rFonts w:cs="Times New Roman"/>
          <w:bCs/>
          <w:iCs/>
        </w:rPr>
        <w:t xml:space="preserve">Больным апластической анемией во время введения AТГ назначают для профилактики </w:t>
      </w:r>
      <w:r w:rsidRPr="003722EE">
        <w:rPr>
          <w:rFonts w:cs="Times New Roman"/>
        </w:rPr>
        <w:t>флуконазол (400 мг в сутки, внутривенно или внутрь).</w:t>
      </w:r>
    </w:p>
    <w:p w14:paraId="1185B3EA" w14:textId="77777777" w:rsidR="00116AF3" w:rsidRDefault="00116AF3" w:rsidP="00116AF3">
      <w:pPr>
        <w:widowControl w:val="0"/>
        <w:tabs>
          <w:tab w:val="left" w:pos="0"/>
        </w:tabs>
        <w:autoSpaceDE w:val="0"/>
        <w:autoSpaceDN w:val="0"/>
        <w:adjustRightInd w:val="0"/>
        <w:ind w:right="49"/>
        <w:contextualSpacing/>
        <w:rPr>
          <w:rFonts w:cs="Times New Roman"/>
        </w:rPr>
      </w:pPr>
      <w:r w:rsidRPr="003722EE">
        <w:rPr>
          <w:rFonts w:cs="Times New Roman"/>
        </w:rPr>
        <w:t>Антимикотики для профилактики назначают</w:t>
      </w:r>
      <w:r w:rsidRPr="003722EE">
        <w:rPr>
          <w:rFonts w:cs="Times New Roman"/>
          <w:bCs/>
          <w:iCs/>
        </w:rPr>
        <w:t xml:space="preserve"> р</w:t>
      </w:r>
      <w:r w:rsidRPr="003722EE">
        <w:rPr>
          <w:rFonts w:cs="Times New Roman"/>
        </w:rPr>
        <w:t>еципиентам аллогенной ТГСК  с 1-го дня предтрансплантационного кондиционирования</w:t>
      </w:r>
      <w:r w:rsidRPr="003722EE">
        <w:rPr>
          <w:rFonts w:cs="Times New Roman"/>
          <w:b/>
          <w:bCs/>
          <w:i/>
          <w:iCs/>
        </w:rPr>
        <w:t xml:space="preserve">, </w:t>
      </w:r>
      <w:r w:rsidRPr="003722EE">
        <w:rPr>
          <w:rFonts w:cs="Times New Roman"/>
        </w:rPr>
        <w:t xml:space="preserve">реципиентам с РТПХ и терапией преднизолона ≥ 1 мг/кг </w:t>
      </w:r>
      <w:r>
        <w:rPr>
          <w:rFonts w:cs="Times New Roman"/>
        </w:rPr>
        <w:t>–</w:t>
      </w:r>
      <w:r w:rsidRPr="003722EE">
        <w:rPr>
          <w:rFonts w:cs="Times New Roman"/>
        </w:rPr>
        <w:t xml:space="preserve"> с 1-го дня применения глюкокортикоидов, </w:t>
      </w:r>
      <w:r w:rsidRPr="003722EE">
        <w:rPr>
          <w:rFonts w:cs="Times New Roman"/>
          <w:bCs/>
          <w:iCs/>
        </w:rPr>
        <w:t>пациента</w:t>
      </w:r>
      <w:r w:rsidRPr="003722EE">
        <w:rPr>
          <w:rFonts w:cs="Times New Roman"/>
        </w:rPr>
        <w:t xml:space="preserve">м острым миелобластным лейкозом – с 1-го дня послекурсового периода, </w:t>
      </w:r>
      <w:r w:rsidRPr="003722EE">
        <w:rPr>
          <w:rFonts w:cs="Times New Roman"/>
          <w:bCs/>
          <w:iCs/>
        </w:rPr>
        <w:t>пациента</w:t>
      </w:r>
      <w:r w:rsidRPr="003722EE">
        <w:rPr>
          <w:rFonts w:cs="Times New Roman"/>
        </w:rPr>
        <w:t>м апластической анемией – за 2 дня до введения АТГ (в день назначения преднизолона).</w:t>
      </w:r>
    </w:p>
    <w:p w14:paraId="5153E0FD" w14:textId="77777777" w:rsidR="00116AF3" w:rsidRPr="00B77DCF" w:rsidRDefault="00116AF3" w:rsidP="00116AF3">
      <w:pPr>
        <w:widowControl w:val="0"/>
        <w:tabs>
          <w:tab w:val="left" w:pos="0"/>
        </w:tabs>
        <w:autoSpaceDE w:val="0"/>
        <w:autoSpaceDN w:val="0"/>
        <w:adjustRightInd w:val="0"/>
        <w:ind w:right="49"/>
        <w:contextualSpacing/>
        <w:rPr>
          <w:rFonts w:cs="Times New Roman"/>
          <w:u w:val="single"/>
        </w:rPr>
      </w:pPr>
      <w:r w:rsidRPr="00B77DCF">
        <w:rPr>
          <w:rFonts w:cs="Times New Roman"/>
          <w:iCs/>
          <w:u w:val="single"/>
        </w:rPr>
        <w:t xml:space="preserve">Критерии отмены профилактики противогрибковыми препаратами: </w:t>
      </w:r>
    </w:p>
    <w:p w14:paraId="19EB209B"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у реципиентов аллогенных ТГСК без РТПХ – восстановление гранулоцитов (&gt;0,5 х 10</w:t>
      </w:r>
      <w:r w:rsidRPr="00015917">
        <w:rPr>
          <w:rFonts w:cs="Times New Roman"/>
          <w:szCs w:val="24"/>
          <w:vertAlign w:val="superscript"/>
        </w:rPr>
        <w:t>9</w:t>
      </w:r>
      <w:r w:rsidRPr="00643B16">
        <w:rPr>
          <w:rFonts w:cs="Times New Roman"/>
          <w:szCs w:val="24"/>
        </w:rPr>
        <w:t xml:space="preserve">/л); </w:t>
      </w:r>
    </w:p>
    <w:p w14:paraId="6C4E93DA"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 </w:t>
      </w:r>
      <w:r w:rsidRPr="00643B16">
        <w:rPr>
          <w:rFonts w:cs="Times New Roman"/>
          <w:szCs w:val="24"/>
        </w:rPr>
        <w:t>у пациентов с РТПХ</w:t>
      </w:r>
      <w:r w:rsidRPr="003722EE">
        <w:rPr>
          <w:rFonts w:cs="Times New Roman"/>
          <w:szCs w:val="24"/>
        </w:rPr>
        <w:t xml:space="preserve"> – “контроль” над РТПХ, снижение дозы преднизолона до 0,15-0,3 мг/кг/сут, количество гранулоцитов &gt;0,5х10</w:t>
      </w:r>
      <w:r w:rsidRPr="00015917">
        <w:rPr>
          <w:rFonts w:cs="Times New Roman"/>
          <w:szCs w:val="24"/>
          <w:vertAlign w:val="superscript"/>
        </w:rPr>
        <w:t>9</w:t>
      </w:r>
      <w:r w:rsidRPr="003722EE">
        <w:rPr>
          <w:rFonts w:cs="Times New Roman"/>
          <w:szCs w:val="24"/>
        </w:rPr>
        <w:t xml:space="preserve">/л, отсутствие лимфопении и цитомегаловирусной инфекции. </w:t>
      </w:r>
      <w:r w:rsidRPr="003722EE">
        <w:rPr>
          <w:rFonts w:cs="Times New Roman"/>
          <w:szCs w:val="24"/>
        </w:rPr>
        <w:tab/>
      </w:r>
    </w:p>
    <w:p w14:paraId="1D8AFF38"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786DC5E8"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у пациентов с о</w:t>
      </w:r>
      <w:r w:rsidRPr="00643B16">
        <w:rPr>
          <w:rFonts w:cs="Times New Roman"/>
          <w:szCs w:val="24"/>
        </w:rPr>
        <w:t>стрыми миелоидными лейкозами – восстановление гранулоцитов (&gt;0,5 х 10</w:t>
      </w:r>
      <w:r w:rsidRPr="00015917">
        <w:rPr>
          <w:rFonts w:cs="Times New Roman"/>
          <w:szCs w:val="24"/>
          <w:vertAlign w:val="superscript"/>
        </w:rPr>
        <w:t>9</w:t>
      </w:r>
      <w:r w:rsidRPr="00643B16">
        <w:rPr>
          <w:rFonts w:cs="Times New Roman"/>
          <w:szCs w:val="24"/>
        </w:rPr>
        <w:t>/л);</w:t>
      </w:r>
    </w:p>
    <w:p w14:paraId="264E48D3"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у пациентов с апластической анемией – ч</w:t>
      </w:r>
      <w:r w:rsidRPr="003722EE">
        <w:rPr>
          <w:rFonts w:cs="Times New Roman"/>
          <w:szCs w:val="24"/>
        </w:rPr>
        <w:t>ерез 10</w:t>
      </w:r>
      <w:r w:rsidRPr="00643B16">
        <w:rPr>
          <w:rFonts w:cs="Times New Roman"/>
          <w:szCs w:val="24"/>
        </w:rPr>
        <w:t> </w:t>
      </w:r>
      <w:r w:rsidRPr="003722EE">
        <w:rPr>
          <w:rFonts w:cs="Times New Roman"/>
          <w:szCs w:val="24"/>
        </w:rPr>
        <w:t>дней после окончания введения АТГ.</w:t>
      </w:r>
    </w:p>
    <w:p w14:paraId="244C7DBA" w14:textId="77777777" w:rsidR="00116AF3" w:rsidRDefault="00116AF3" w:rsidP="00116AF3">
      <w:pPr>
        <w:widowControl w:val="0"/>
        <w:autoSpaceDE w:val="0"/>
        <w:autoSpaceDN w:val="0"/>
        <w:adjustRightInd w:val="0"/>
        <w:ind w:right="51"/>
        <w:contextualSpacing/>
        <w:rPr>
          <w:rFonts w:cs="Times New Roman"/>
          <w:b/>
        </w:rPr>
      </w:pPr>
    </w:p>
    <w:p w14:paraId="25800F74" w14:textId="77777777" w:rsidR="00116AF3" w:rsidRPr="00B77DCF" w:rsidRDefault="00116AF3" w:rsidP="00116AF3">
      <w:pPr>
        <w:widowControl w:val="0"/>
        <w:autoSpaceDE w:val="0"/>
        <w:autoSpaceDN w:val="0"/>
        <w:adjustRightInd w:val="0"/>
        <w:ind w:right="51"/>
        <w:contextualSpacing/>
        <w:rPr>
          <w:rFonts w:cs="Times New Roman"/>
          <w:b/>
        </w:rPr>
      </w:pPr>
      <w:r w:rsidRPr="00B77DCF">
        <w:rPr>
          <w:rFonts w:cs="Times New Roman"/>
          <w:b/>
        </w:rPr>
        <w:t>Вторичная противогрибковая профилактика</w:t>
      </w:r>
    </w:p>
    <w:p w14:paraId="3CDDA889" w14:textId="77777777" w:rsidR="00116AF3" w:rsidRPr="003722EE" w:rsidRDefault="00116AF3" w:rsidP="00116AF3">
      <w:pPr>
        <w:widowControl w:val="0"/>
        <w:autoSpaceDE w:val="0"/>
        <w:autoSpaceDN w:val="0"/>
        <w:adjustRightInd w:val="0"/>
        <w:ind w:right="51" w:firstLine="708"/>
        <w:contextualSpacing/>
        <w:rPr>
          <w:rFonts w:cs="Times New Roman"/>
          <w:bCs/>
        </w:rPr>
      </w:pPr>
      <w:r w:rsidRPr="003722EE">
        <w:rPr>
          <w:rFonts w:cs="Times New Roman"/>
        </w:rPr>
        <w:t>Вторичная противогрибковая профилактика п</w:t>
      </w:r>
      <w:r w:rsidRPr="003722EE">
        <w:rPr>
          <w:rFonts w:cs="Times New Roman"/>
          <w:bCs/>
        </w:rPr>
        <w:t>роводится:</w:t>
      </w:r>
    </w:p>
    <w:p w14:paraId="1E976FFB"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32AFAC5A"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во время очередного курса ПХТ, если ожидается нейтропения от 7 дней и более</w:t>
      </w:r>
      <w:r>
        <w:rPr>
          <w:rFonts w:cs="Times New Roman"/>
          <w:szCs w:val="24"/>
        </w:rPr>
        <w:t>.</w:t>
      </w:r>
    </w:p>
    <w:p w14:paraId="1873CD11" w14:textId="77777777" w:rsidR="00116AF3" w:rsidRPr="00B77DCF" w:rsidRDefault="00116AF3" w:rsidP="00116AF3">
      <w:pPr>
        <w:widowControl w:val="0"/>
        <w:autoSpaceDE w:val="0"/>
        <w:autoSpaceDN w:val="0"/>
        <w:adjustRightInd w:val="0"/>
        <w:snapToGrid w:val="0"/>
        <w:ind w:right="51"/>
        <w:rPr>
          <w:rFonts w:cs="Times New Roman"/>
        </w:rPr>
      </w:pPr>
      <w:r w:rsidRPr="00B77DCF">
        <w:rPr>
          <w:rFonts w:cs="Times New Roman"/>
        </w:rPr>
        <w:t>Пациентам, имевшим кандидемию без диссеминации в органы, профилактику не проводят.</w:t>
      </w:r>
    </w:p>
    <w:p w14:paraId="2D8ECCE2" w14:textId="77777777" w:rsidR="00116AF3" w:rsidRPr="003722EE" w:rsidRDefault="00116AF3" w:rsidP="00116AF3">
      <w:pPr>
        <w:widowControl w:val="0"/>
        <w:autoSpaceDE w:val="0"/>
        <w:autoSpaceDN w:val="0"/>
        <w:adjustRightInd w:val="0"/>
        <w:ind w:right="49"/>
        <w:contextualSpacing/>
        <w:rPr>
          <w:rFonts w:cs="Times New Roman"/>
        </w:rPr>
      </w:pPr>
      <w:r w:rsidRPr="003722EE">
        <w:rPr>
          <w:rFonts w:cs="Times New Roman"/>
        </w:rPr>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rPr>
          <w:rFonts w:cs="Times New Roman"/>
        </w:rPr>
        <w:t xml:space="preserve"> </w:t>
      </w:r>
      <w:r w:rsidRPr="003722EE">
        <w:rPr>
          <w:rFonts w:cs="Times New Roman"/>
        </w:rPr>
        <w:t>х</w:t>
      </w:r>
      <w:r>
        <w:rPr>
          <w:rFonts w:cs="Times New Roman"/>
        </w:rPr>
        <w:t xml:space="preserve"> </w:t>
      </w:r>
      <w:r w:rsidRPr="003722EE">
        <w:rPr>
          <w:rFonts w:cs="Times New Roman"/>
        </w:rPr>
        <w:t>10</w:t>
      </w:r>
      <w:r w:rsidRPr="003722EE">
        <w:rPr>
          <w:rFonts w:cs="Times New Roman"/>
          <w:vertAlign w:val="superscript"/>
        </w:rPr>
        <w:t>9</w:t>
      </w:r>
      <w:r w:rsidRPr="003722EE">
        <w:rPr>
          <w:rFonts w:cs="Times New Roman"/>
        </w:rPr>
        <w:t>/л, а также в течение всего периода применения иммуносупрессивных препаратов.</w:t>
      </w:r>
    </w:p>
    <w:p w14:paraId="5A56CD6C" w14:textId="0CE42A68" w:rsidR="00116AF3" w:rsidRPr="003722EE" w:rsidRDefault="00116AF3" w:rsidP="00116AF3">
      <w:pPr>
        <w:widowControl w:val="0"/>
        <w:autoSpaceDE w:val="0"/>
        <w:autoSpaceDN w:val="0"/>
        <w:adjustRightInd w:val="0"/>
        <w:ind w:right="51"/>
        <w:contextualSpacing/>
        <w:rPr>
          <w:rFonts w:cs="Times New Roman"/>
        </w:rPr>
      </w:pPr>
      <w:r w:rsidRPr="003722EE">
        <w:rPr>
          <w:rFonts w:cs="Times New Roman"/>
        </w:rPr>
        <w:t>Противогрибковые препараты, используемые для вторичной профилактики больным, имевшим в анамнезе</w:t>
      </w:r>
      <w:r w:rsidRPr="00026095">
        <w:rPr>
          <w:rFonts w:cs="Times New Roman"/>
        </w:rPr>
        <w:t xml:space="preserve"> </w:t>
      </w:r>
      <w:r>
        <w:rPr>
          <w:rFonts w:cs="Times New Roman"/>
        </w:rPr>
        <w:fldChar w:fldCharType="begin" w:fldLock="1"/>
      </w:r>
      <w:r w:rsidR="009D41F9">
        <w:rPr>
          <w:rFonts w:cs="Times New Roman"/>
        </w:rPr>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55]","plainTextFormattedCitation":"[55]","previouslyFormattedCitation":"[55]"},"properties":{"noteIndex":0},"schema":"https://github.com/citation-style-language/schema/raw/master/csl-citation.json"}</w:instrText>
      </w:r>
      <w:r>
        <w:rPr>
          <w:rFonts w:cs="Times New Roman"/>
        </w:rPr>
        <w:fldChar w:fldCharType="separate"/>
      </w:r>
      <w:r w:rsidR="004C3BA5" w:rsidRPr="004C3BA5">
        <w:rPr>
          <w:rFonts w:cs="Times New Roman"/>
          <w:noProof/>
        </w:rPr>
        <w:t>[55]</w:t>
      </w:r>
      <w:r>
        <w:rPr>
          <w:rFonts w:cs="Times New Roman"/>
        </w:rPr>
        <w:fldChar w:fldCharType="end"/>
      </w:r>
      <w:r w:rsidRPr="003722EE">
        <w:rPr>
          <w:rFonts w:cs="Times New Roman"/>
        </w:rPr>
        <w:t>:</w:t>
      </w:r>
    </w:p>
    <w:p w14:paraId="4F138179"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Кандидемию с диссеминацией в органы или хронический диссеминированный кандидоз:</w:t>
      </w:r>
    </w:p>
    <w:p w14:paraId="3A5AE59C" w14:textId="77777777" w:rsidR="00116AF3" w:rsidRPr="003722EE"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флуконазол, по 400 мг в сутки, внутривенно или внутрь;</w:t>
      </w:r>
    </w:p>
    <w:p w14:paraId="4C2765AB" w14:textId="77777777" w:rsidR="00116AF3" w:rsidRPr="003722EE"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каспофунгин, по 50 мг в сутки внутривенно;</w:t>
      </w:r>
    </w:p>
    <w:p w14:paraId="1E741C5A" w14:textId="77777777" w:rsidR="00116AF3" w:rsidRPr="003722EE"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микафунгин, по 100 мг в сутки внутривенно;</w:t>
      </w:r>
    </w:p>
    <w:p w14:paraId="67706A41" w14:textId="77777777" w:rsidR="00116AF3" w:rsidRPr="003722EE" w:rsidRDefault="00116AF3" w:rsidP="006D53E9">
      <w:pPr>
        <w:widowControl w:val="0"/>
        <w:numPr>
          <w:ilvl w:val="0"/>
          <w:numId w:val="66"/>
        </w:numPr>
        <w:tabs>
          <w:tab w:val="left" w:pos="317"/>
        </w:tabs>
        <w:autoSpaceDE w:val="0"/>
        <w:autoSpaceDN w:val="0"/>
        <w:adjustRightInd w:val="0"/>
        <w:ind w:right="51"/>
        <w:contextualSpacing/>
        <w:rPr>
          <w:rFonts w:cs="Times New Roman"/>
        </w:rPr>
      </w:pPr>
      <w:r w:rsidRPr="003722EE">
        <w:rPr>
          <w:rFonts w:cs="Times New Roman"/>
        </w:rPr>
        <w:t>анидулафунгин, по 100 мг в сутки внутривенно.</w:t>
      </w:r>
    </w:p>
    <w:p w14:paraId="5EA93D57"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Инвазивный аспергиллез:</w:t>
      </w:r>
    </w:p>
    <w:p w14:paraId="1DA32ADE" w14:textId="77777777" w:rsidR="00116AF3" w:rsidRPr="003722EE"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вориконазол (таблетки/внутривенно), по 200</w:t>
      </w:r>
      <w:r w:rsidRPr="00643B16">
        <w:rPr>
          <w:rFonts w:cs="Times New Roman"/>
        </w:rPr>
        <w:t> </w:t>
      </w:r>
      <w:r w:rsidRPr="003722EE">
        <w:rPr>
          <w:rFonts w:cs="Times New Roman"/>
        </w:rPr>
        <w:t>мг 2</w:t>
      </w:r>
      <w:r w:rsidRPr="00643B16">
        <w:rPr>
          <w:rFonts w:cs="Times New Roman"/>
        </w:rPr>
        <w:t> </w:t>
      </w:r>
      <w:r w:rsidRPr="003722EE">
        <w:rPr>
          <w:rFonts w:cs="Times New Roman"/>
        </w:rPr>
        <w:t>раза;</w:t>
      </w:r>
    </w:p>
    <w:p w14:paraId="17B04E95" w14:textId="77777777" w:rsidR="00116AF3" w:rsidRPr="003722EE"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позаконазол (суспензия), по 200</w:t>
      </w:r>
      <w:r w:rsidRPr="00643B16">
        <w:rPr>
          <w:rFonts w:cs="Times New Roman"/>
        </w:rPr>
        <w:t> </w:t>
      </w:r>
      <w:r w:rsidRPr="003722EE">
        <w:rPr>
          <w:rFonts w:cs="Times New Roman"/>
        </w:rPr>
        <w:t>мг 3</w:t>
      </w:r>
      <w:r w:rsidRPr="00643B16">
        <w:rPr>
          <w:rFonts w:cs="Times New Roman"/>
        </w:rPr>
        <w:t> </w:t>
      </w:r>
      <w:r w:rsidRPr="003722EE">
        <w:rPr>
          <w:rFonts w:cs="Times New Roman"/>
        </w:rPr>
        <w:t>раза (после еды);</w:t>
      </w:r>
    </w:p>
    <w:p w14:paraId="61C36BFD" w14:textId="77777777" w:rsidR="00116AF3" w:rsidRPr="003722EE"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позаконазол (таблетки) в 1й день по 300 мг х 2 раза, далее по 1 таб 1 раз;</w:t>
      </w:r>
    </w:p>
    <w:p w14:paraId="2112BC27" w14:textId="77777777" w:rsidR="00116AF3" w:rsidRPr="00643B16"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изавуконазол (таблетки/внутривенно) в 1-2й дни по 200 мг 3 раза, затем по 200 мг 1 раз.</w:t>
      </w:r>
    </w:p>
    <w:p w14:paraId="66C8E594"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Мукормикоз:</w:t>
      </w:r>
    </w:p>
    <w:p w14:paraId="441C4E8F" w14:textId="77777777" w:rsidR="00116AF3" w:rsidRPr="003722EE"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позаконазол (суспензия), по 200</w:t>
      </w:r>
      <w:r w:rsidRPr="00643B16">
        <w:rPr>
          <w:rFonts w:cs="Times New Roman"/>
        </w:rPr>
        <w:t> </w:t>
      </w:r>
      <w:r w:rsidRPr="003722EE">
        <w:rPr>
          <w:rFonts w:cs="Times New Roman"/>
        </w:rPr>
        <w:t>мг 3</w:t>
      </w:r>
      <w:r w:rsidRPr="00643B16">
        <w:rPr>
          <w:rFonts w:cs="Times New Roman"/>
        </w:rPr>
        <w:t> </w:t>
      </w:r>
      <w:r w:rsidRPr="003722EE">
        <w:rPr>
          <w:rFonts w:cs="Times New Roman"/>
        </w:rPr>
        <w:t>раза (после еды);</w:t>
      </w:r>
    </w:p>
    <w:p w14:paraId="0CFE9E17" w14:textId="77777777" w:rsidR="00116AF3" w:rsidRPr="003722EE"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позаконазол (таблетки) в 1й день по 300 мг х 2 раза, далее по 1 таб 1 раз;</w:t>
      </w:r>
    </w:p>
    <w:p w14:paraId="1F039F8A" w14:textId="77777777" w:rsidR="00116AF3" w:rsidRPr="00643B16" w:rsidRDefault="00116AF3" w:rsidP="006D53E9">
      <w:pPr>
        <w:widowControl w:val="0"/>
        <w:numPr>
          <w:ilvl w:val="0"/>
          <w:numId w:val="66"/>
        </w:numPr>
        <w:tabs>
          <w:tab w:val="left" w:pos="317"/>
        </w:tabs>
        <w:autoSpaceDE w:val="0"/>
        <w:autoSpaceDN w:val="0"/>
        <w:adjustRightInd w:val="0"/>
        <w:ind w:right="49"/>
        <w:contextualSpacing/>
        <w:rPr>
          <w:rFonts w:cs="Times New Roman"/>
        </w:rPr>
      </w:pPr>
      <w:r w:rsidRPr="003722EE">
        <w:rPr>
          <w:rFonts w:cs="Times New Roman"/>
        </w:rPr>
        <w:t>изавуконазол (таблетки/внутривенно) в 1-2й дни по 200 мг 3 раза, затем по 200 мг 1 раз.</w:t>
      </w:r>
    </w:p>
    <w:p w14:paraId="690C3A09" w14:textId="77777777" w:rsidR="00116AF3" w:rsidRPr="003722EE" w:rsidRDefault="00116AF3" w:rsidP="00116AF3">
      <w:pPr>
        <w:widowControl w:val="0"/>
        <w:autoSpaceDE w:val="0"/>
        <w:autoSpaceDN w:val="0"/>
        <w:adjustRightInd w:val="0"/>
        <w:ind w:right="51" w:firstLine="708"/>
        <w:contextualSpacing/>
        <w:rPr>
          <w:rFonts w:cs="Times New Roman"/>
        </w:rPr>
      </w:pPr>
      <w:r w:rsidRPr="003722EE">
        <w:rPr>
          <w:rFonts w:cs="Times New Roman"/>
        </w:rPr>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151B615C" w14:textId="77777777" w:rsidR="00116AF3" w:rsidRPr="003722EE" w:rsidRDefault="00116AF3" w:rsidP="00116AF3">
      <w:pPr>
        <w:widowControl w:val="0"/>
        <w:tabs>
          <w:tab w:val="left" w:pos="0"/>
        </w:tabs>
        <w:autoSpaceDE w:val="0"/>
        <w:autoSpaceDN w:val="0"/>
        <w:adjustRightInd w:val="0"/>
        <w:ind w:right="49"/>
        <w:contextualSpacing/>
        <w:rPr>
          <w:rFonts w:cs="Times New Roman"/>
          <w:bCs/>
          <w:iCs/>
        </w:rPr>
      </w:pPr>
      <w:r w:rsidRPr="003722EE">
        <w:rPr>
          <w:rFonts w:cs="Times New Roman"/>
          <w:bCs/>
        </w:rPr>
        <w:tab/>
        <w:t xml:space="preserve">Противогрибковые препараты, назначенные для вторичной профилактики, отменяют при </w:t>
      </w:r>
      <w:r w:rsidRPr="003722EE">
        <w:rPr>
          <w:rFonts w:cs="Times New Roman"/>
          <w:bCs/>
          <w:iCs/>
        </w:rPr>
        <w:t>восстановление гранулоцитов (&gt;0,5 х 10</w:t>
      </w:r>
      <w:r w:rsidRPr="003722EE">
        <w:rPr>
          <w:rFonts w:cs="Times New Roman"/>
          <w:bCs/>
          <w:iCs/>
          <w:vertAlign w:val="superscript"/>
        </w:rPr>
        <w:t>9</w:t>
      </w:r>
      <w:r w:rsidRPr="003722EE">
        <w:rPr>
          <w:rFonts w:cs="Times New Roman"/>
          <w:bCs/>
          <w:iCs/>
        </w:rPr>
        <w:t>/л).</w:t>
      </w:r>
    </w:p>
    <w:p w14:paraId="5672C416" w14:textId="77777777" w:rsidR="00116AF3" w:rsidRDefault="00116AF3" w:rsidP="00116AF3">
      <w:pPr>
        <w:pStyle w:val="afe"/>
        <w:widowControl w:val="0"/>
        <w:autoSpaceDE w:val="0"/>
        <w:autoSpaceDN w:val="0"/>
        <w:adjustRightInd w:val="0"/>
        <w:ind w:right="51"/>
        <w:rPr>
          <w:rFonts w:cs="Times New Roman"/>
          <w:b/>
          <w:szCs w:val="24"/>
        </w:rPr>
      </w:pPr>
    </w:p>
    <w:p w14:paraId="0BD96CA4" w14:textId="6DFFC9F7" w:rsidR="00116AF3" w:rsidRPr="0051550E" w:rsidRDefault="00116AF3" w:rsidP="00116AF3">
      <w:pPr>
        <w:pStyle w:val="afe"/>
        <w:widowControl w:val="0"/>
        <w:autoSpaceDE w:val="0"/>
        <w:autoSpaceDN w:val="0"/>
        <w:adjustRightInd w:val="0"/>
        <w:ind w:right="51"/>
        <w:rPr>
          <w:rFonts w:cs="Times New Roman"/>
          <w:bCs/>
          <w:i/>
          <w:iCs/>
          <w:szCs w:val="24"/>
          <w:u w:val="single"/>
        </w:rPr>
      </w:pPr>
      <w:r w:rsidRPr="00B77DCF">
        <w:rPr>
          <w:rFonts w:cs="Times New Roman"/>
          <w:bCs/>
          <w:i/>
          <w:iCs/>
          <w:szCs w:val="24"/>
          <w:u w:val="single"/>
        </w:rPr>
        <w:t>Профилактика вирусных инфекций</w:t>
      </w:r>
      <w:r>
        <w:rPr>
          <w:rFonts w:cs="Times New Roman"/>
          <w:bCs/>
          <w:i/>
          <w:iCs/>
          <w:szCs w:val="24"/>
          <w:u w:val="single"/>
        </w:rPr>
        <w:t xml:space="preserve"> </w:t>
      </w:r>
      <w:r>
        <w:rPr>
          <w:rFonts w:cs="Times New Roman"/>
          <w:bCs/>
          <w:i/>
          <w:iCs/>
          <w:szCs w:val="24"/>
          <w:u w:val="single"/>
        </w:rPr>
        <w:fldChar w:fldCharType="begin" w:fldLock="1"/>
      </w:r>
      <w:r w:rsidR="009D41F9">
        <w:rPr>
          <w:rFonts w:cs="Times New Roman"/>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2,53]","plainTextFormattedCitation":"[52,53]","previouslyFormattedCitation":"[52,53]"},"properties":{"noteIndex":0},"schema":"https://github.com/citation-style-language/schema/raw/master/csl-citation.json"}</w:instrText>
      </w:r>
      <w:r>
        <w:rPr>
          <w:rFonts w:cs="Times New Roman"/>
          <w:bCs/>
          <w:i/>
          <w:iCs/>
          <w:szCs w:val="24"/>
          <w:u w:val="single"/>
        </w:rPr>
        <w:fldChar w:fldCharType="separate"/>
      </w:r>
      <w:r w:rsidR="004C3BA5" w:rsidRPr="004C3BA5">
        <w:rPr>
          <w:rFonts w:cs="Times New Roman"/>
          <w:bCs/>
          <w:iCs/>
          <w:noProof/>
          <w:szCs w:val="24"/>
        </w:rPr>
        <w:t>[52,53]</w:t>
      </w:r>
      <w:r>
        <w:rPr>
          <w:rFonts w:cs="Times New Roman"/>
          <w:bCs/>
          <w:i/>
          <w:iCs/>
          <w:szCs w:val="24"/>
          <w:u w:val="single"/>
        </w:rPr>
        <w:fldChar w:fldCharType="end"/>
      </w:r>
    </w:p>
    <w:p w14:paraId="2F299197" w14:textId="77777777" w:rsidR="00116AF3" w:rsidRPr="003722EE" w:rsidRDefault="00116AF3" w:rsidP="00116AF3">
      <w:pPr>
        <w:ind w:right="51" w:firstLine="708"/>
        <w:contextualSpacing/>
        <w:rPr>
          <w:rFonts w:cs="Times New Roman"/>
        </w:rPr>
      </w:pPr>
      <w:r w:rsidRPr="003722EE">
        <w:rPr>
          <w:rFonts w:cs="Times New Roman"/>
        </w:rPr>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68C328AB" w14:textId="77777777" w:rsidR="00116AF3" w:rsidRPr="003722EE" w:rsidRDefault="00116AF3" w:rsidP="00116AF3">
      <w:pPr>
        <w:ind w:right="49"/>
        <w:contextualSpacing/>
        <w:rPr>
          <w:rFonts w:cs="Times New Roman"/>
        </w:rPr>
      </w:pPr>
      <w:r w:rsidRPr="003722EE">
        <w:rPr>
          <w:rFonts w:cs="Times New Roman"/>
        </w:rPr>
        <w:t>Используют следующие препараты для профилактики вирусных инфекций:</w:t>
      </w:r>
    </w:p>
    <w:p w14:paraId="21FC07A8"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ацикловир внутривенно 250 мг/м</w:t>
      </w:r>
      <w:r w:rsidRPr="008356BD">
        <w:rPr>
          <w:rFonts w:cs="Times New Roman"/>
          <w:szCs w:val="24"/>
          <w:vertAlign w:val="superscript"/>
        </w:rPr>
        <w:t>2</w:t>
      </w:r>
      <w:r w:rsidRPr="003722EE">
        <w:rPr>
          <w:rFonts w:cs="Times New Roman"/>
          <w:szCs w:val="24"/>
        </w:rPr>
        <w:t xml:space="preserve"> или 5 мг/кг каждые 12 часов;</w:t>
      </w:r>
    </w:p>
    <w:p w14:paraId="5CBE8235"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ацикловир таблетки по 200 мг х 3 раза;</w:t>
      </w:r>
    </w:p>
    <w:p w14:paraId="139624B7" w14:textId="77777777" w:rsidR="00116AF3" w:rsidRPr="003722EE" w:rsidRDefault="00116AF3" w:rsidP="006D53E9">
      <w:pPr>
        <w:pStyle w:val="afe"/>
        <w:widowControl w:val="0"/>
        <w:numPr>
          <w:ilvl w:val="0"/>
          <w:numId w:val="65"/>
        </w:numPr>
        <w:autoSpaceDE w:val="0"/>
        <w:autoSpaceDN w:val="0"/>
        <w:adjustRightInd w:val="0"/>
        <w:snapToGrid w:val="0"/>
        <w:ind w:right="51"/>
        <w:rPr>
          <w:rFonts w:cs="Times New Roman"/>
          <w:szCs w:val="24"/>
        </w:rPr>
      </w:pPr>
      <w:r w:rsidRPr="003722EE">
        <w:rPr>
          <w:rFonts w:cs="Times New Roman"/>
          <w:szCs w:val="24"/>
        </w:rPr>
        <w:t>валациковир по 500 мг х 2 раза;</w:t>
      </w:r>
    </w:p>
    <w:p w14:paraId="020B44D2" w14:textId="77777777" w:rsidR="00116AF3" w:rsidRPr="00643B16" w:rsidRDefault="00116AF3" w:rsidP="006D53E9">
      <w:pPr>
        <w:pStyle w:val="afe"/>
        <w:widowControl w:val="0"/>
        <w:numPr>
          <w:ilvl w:val="0"/>
          <w:numId w:val="65"/>
        </w:numPr>
        <w:autoSpaceDE w:val="0"/>
        <w:autoSpaceDN w:val="0"/>
        <w:adjustRightInd w:val="0"/>
        <w:snapToGrid w:val="0"/>
        <w:ind w:right="51"/>
        <w:rPr>
          <w:rFonts w:cs="Times New Roman"/>
          <w:szCs w:val="24"/>
        </w:rPr>
      </w:pPr>
      <w:r w:rsidRPr="00643B16">
        <w:rPr>
          <w:rFonts w:cs="Times New Roman"/>
          <w:szCs w:val="24"/>
        </w:rPr>
        <w:t>фамцикловир по 500 мг 2 раза.</w:t>
      </w:r>
    </w:p>
    <w:p w14:paraId="055BD295" w14:textId="77777777" w:rsidR="00116AF3" w:rsidRPr="003722EE" w:rsidRDefault="00116AF3" w:rsidP="00116AF3">
      <w:pPr>
        <w:ind w:right="49"/>
        <w:contextualSpacing/>
        <w:rPr>
          <w:rFonts w:cs="Times New Roman"/>
        </w:rPr>
      </w:pPr>
      <w:r w:rsidRPr="003722EE">
        <w:rPr>
          <w:rFonts w:cs="Times New Roman"/>
        </w:rPr>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2EAA4AA4" w14:textId="77777777" w:rsidR="00116AF3" w:rsidRPr="003722EE" w:rsidRDefault="00116AF3" w:rsidP="00116AF3">
      <w:pPr>
        <w:ind w:right="49"/>
        <w:contextualSpacing/>
        <w:rPr>
          <w:rFonts w:cs="Times New Roman"/>
        </w:rPr>
      </w:pPr>
      <w:r w:rsidRPr="003722EE">
        <w:rPr>
          <w:rFonts w:cs="Times New Roman"/>
        </w:rPr>
        <w:t>Антивирусная профилактика ВПГ не требуется для серонегативных больных острыми лейкозами и после ТГСК.</w:t>
      </w:r>
    </w:p>
    <w:p w14:paraId="432190A1" w14:textId="77777777" w:rsidR="00F061F3" w:rsidRDefault="00F061F3" w:rsidP="00116AF3">
      <w:pPr>
        <w:widowControl w:val="0"/>
        <w:autoSpaceDE w:val="0"/>
        <w:autoSpaceDN w:val="0"/>
        <w:adjustRightInd w:val="0"/>
        <w:ind w:right="49"/>
        <w:contextualSpacing/>
        <w:rPr>
          <w:rFonts w:cs="Times New Roman"/>
        </w:rPr>
        <w:sectPr w:rsidR="00F061F3" w:rsidSect="00EE59C2">
          <w:headerReference w:type="default" r:id="rId8"/>
          <w:footerReference w:type="default" r:id="rId9"/>
          <w:pgSz w:w="11906" w:h="16838"/>
          <w:pgMar w:top="1134" w:right="850" w:bottom="1134" w:left="1701" w:header="708" w:footer="708" w:gutter="0"/>
          <w:cols w:space="720"/>
          <w:formProt w:val="0"/>
          <w:titlePg/>
          <w:docGrid w:linePitch="360" w:charSpace="-6145"/>
        </w:sectPr>
      </w:pPr>
    </w:p>
    <w:p w14:paraId="44BAE19E" w14:textId="77777777" w:rsidR="000414F6" w:rsidRPr="00FE2263" w:rsidRDefault="00CB71DA" w:rsidP="00FA741B">
      <w:pPr>
        <w:pStyle w:val="afff2"/>
      </w:pPr>
      <w:bookmarkStart w:id="93" w:name="_Toc66184335"/>
      <w:bookmarkEnd w:id="77"/>
      <w:r w:rsidRPr="00FE2263">
        <w:t>Критерии оценки качества медицинской помощи</w:t>
      </w:r>
      <w:bookmarkEnd w:id="65"/>
      <w:bookmarkEnd w:id="66"/>
      <w:bookmarkEnd w:id="93"/>
    </w:p>
    <w:p w14:paraId="506E4224" w14:textId="77777777" w:rsidR="0025228A" w:rsidRPr="00FE2263" w:rsidRDefault="0025228A" w:rsidP="00F817BC">
      <w:pPr>
        <w:pStyle w:val="afffb"/>
      </w:pPr>
    </w:p>
    <w:tbl>
      <w:tblPr>
        <w:tblW w:w="9348" w:type="dxa"/>
        <w:tblCellMar>
          <w:top w:w="15" w:type="dxa"/>
          <w:left w:w="15" w:type="dxa"/>
          <w:bottom w:w="15" w:type="dxa"/>
          <w:right w:w="15" w:type="dxa"/>
        </w:tblCellMar>
        <w:tblLook w:val="04A0" w:firstRow="1" w:lastRow="0" w:firstColumn="1" w:lastColumn="0" w:noHBand="0" w:noVBand="1"/>
      </w:tblPr>
      <w:tblGrid>
        <w:gridCol w:w="1083"/>
        <w:gridCol w:w="5572"/>
        <w:gridCol w:w="2693"/>
      </w:tblGrid>
      <w:tr w:rsidR="00AE6DD2" w:rsidRPr="00FE2263" w14:paraId="5F519EE9"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10085578" w14:textId="77777777" w:rsidR="00AE6DD2" w:rsidRPr="00F061F3" w:rsidRDefault="00AE6DD2" w:rsidP="00AE6DD2">
            <w:pPr>
              <w:spacing w:line="240" w:lineRule="auto"/>
              <w:ind w:firstLine="0"/>
              <w:rPr>
                <w:rFonts w:eastAsia="Times New Roman"/>
              </w:rPr>
            </w:pPr>
            <w:bookmarkStart w:id="94" w:name="__RefHeading___doc_bible"/>
            <w:r w:rsidRPr="00FE2263">
              <w:rPr>
                <w:rFonts w:eastAsia="Times New Roman"/>
              </w:rPr>
              <w:t> </w:t>
            </w:r>
            <w:r w:rsidRPr="00F061F3">
              <w:rPr>
                <w:rFonts w:eastAsia="Times New Roman"/>
              </w:rPr>
              <w:t>1</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2AC38C06"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о определение соотношения белковых фракций в крови и в моче методом электрофореза и исследование моноклональности иммуноглобулинов в крови и в моче методом иммунофиксации</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2ADF9B32"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78F431A9"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594A3100" w14:textId="77777777" w:rsidR="00AE6DD2" w:rsidRPr="00F061F3" w:rsidRDefault="00AE6DD2" w:rsidP="00AE6DD2">
            <w:pPr>
              <w:spacing w:line="240" w:lineRule="auto"/>
              <w:ind w:firstLine="0"/>
              <w:rPr>
                <w:rFonts w:eastAsia="Times New Roman"/>
              </w:rPr>
            </w:pPr>
            <w:r w:rsidRPr="00FE2263">
              <w:rPr>
                <w:rFonts w:eastAsia="Times New Roman"/>
              </w:rPr>
              <w:t> </w:t>
            </w:r>
            <w:r w:rsidRPr="00F061F3">
              <w:rPr>
                <w:rFonts w:eastAsia="Times New Roman"/>
              </w:rPr>
              <w:t>3</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0E46BD79"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 развернутый клинический анализ крови с определением гемоглобина, эритроцитов, тромбоцитов, лейкоцитов, подсчетом лейкоцитарной формулы и количества ретикулоцитов</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4ADF70B8"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090285D3"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4B221309" w14:textId="77777777" w:rsidR="00AE6DD2" w:rsidRPr="00F061F3" w:rsidRDefault="00AE6DD2" w:rsidP="00AE6DD2">
            <w:pPr>
              <w:spacing w:line="240" w:lineRule="auto"/>
              <w:ind w:firstLine="0"/>
              <w:rPr>
                <w:rFonts w:eastAsia="Times New Roman"/>
              </w:rPr>
            </w:pPr>
            <w:r w:rsidRPr="00FE2263">
              <w:rPr>
                <w:rFonts w:eastAsia="Times New Roman"/>
              </w:rPr>
              <w:t> </w:t>
            </w:r>
            <w:r w:rsidRPr="00F061F3">
              <w:rPr>
                <w:rFonts w:eastAsia="Times New Roman"/>
              </w:rPr>
              <w:t>4</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754116CF"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 биохимический анализ крови, включающий обязательное определение ЛДГ, мочевой кислоты, мочевины, креатинина, общего белка, альбумина, билирубина, АСТ, АЛТ, щелочной фосфатазы, кальция, кальция</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5D14FB88"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4AA1FCEC"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40D494F8" w14:textId="77777777" w:rsidR="00AE6DD2" w:rsidRPr="00FE2263" w:rsidRDefault="00AE6DD2" w:rsidP="00AE6DD2">
            <w:pPr>
              <w:spacing w:line="240" w:lineRule="auto"/>
              <w:ind w:firstLine="0"/>
              <w:rPr>
                <w:rFonts w:eastAsia="Times New Roman"/>
                <w:lang w:val="en-US"/>
              </w:rPr>
            </w:pPr>
            <w:r w:rsidRPr="00FE2263">
              <w:rPr>
                <w:rFonts w:eastAsia="Times New Roman"/>
              </w:rPr>
              <w:t> </w:t>
            </w:r>
            <w:r w:rsidRPr="00FE2263">
              <w:rPr>
                <w:rFonts w:eastAsia="Times New Roman"/>
                <w:lang w:val="en-US"/>
              </w:rPr>
              <w:t>5</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3663B31B"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а коагулограмма (ориентировочное исследование системы гемостаза) с определением следующих параметров: АЧТВ, протромбиновый индекс по Квику, тромбиновое время, фибриноген</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29DAD173"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38A613A6"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4370C2E6" w14:textId="77777777" w:rsidR="00AE6DD2" w:rsidRPr="00FE2263" w:rsidRDefault="00AE6DD2" w:rsidP="00AE6DD2">
            <w:pPr>
              <w:spacing w:line="240" w:lineRule="auto"/>
              <w:ind w:firstLine="0"/>
              <w:rPr>
                <w:rFonts w:eastAsia="Times New Roman"/>
                <w:lang w:val="en-US"/>
              </w:rPr>
            </w:pPr>
            <w:r w:rsidRPr="00FE2263">
              <w:rPr>
                <w:rFonts w:eastAsia="Times New Roman"/>
              </w:rPr>
              <w:t> </w:t>
            </w:r>
            <w:r w:rsidRPr="00FE2263">
              <w:rPr>
                <w:rFonts w:eastAsia="Times New Roman"/>
                <w:lang w:val="en-US"/>
              </w:rPr>
              <w:t>6</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57F1D13D"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а рентгенологическое исследование костей скелета (рентгенография или КТ)</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72F4E946"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62C9D15C"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564C8C76" w14:textId="77777777" w:rsidR="00AE6DD2" w:rsidRPr="00FE2263" w:rsidRDefault="00AE6DD2" w:rsidP="00AE6DD2">
            <w:pPr>
              <w:spacing w:line="240" w:lineRule="auto"/>
              <w:ind w:firstLine="0"/>
              <w:rPr>
                <w:rFonts w:eastAsia="Times New Roman"/>
                <w:lang w:val="en-US"/>
              </w:rPr>
            </w:pPr>
            <w:r w:rsidRPr="00FE2263">
              <w:rPr>
                <w:rFonts w:eastAsia="Times New Roman"/>
              </w:rPr>
              <w:t> </w:t>
            </w:r>
            <w:r w:rsidRPr="00FE2263">
              <w:rPr>
                <w:rFonts w:eastAsia="Times New Roman"/>
                <w:lang w:val="en-US"/>
              </w:rPr>
              <w:t>7</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51B57DCE"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о КТ брюшной полости и забрюшинного пространства</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3AA83A1A"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26932168"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73718F0F" w14:textId="77777777" w:rsidR="00AE6DD2" w:rsidRPr="00FE2263" w:rsidRDefault="00AE6DD2" w:rsidP="00AE6DD2">
            <w:pPr>
              <w:spacing w:line="240" w:lineRule="auto"/>
              <w:ind w:firstLine="0"/>
              <w:rPr>
                <w:rFonts w:eastAsia="Times New Roman"/>
                <w:lang w:val="en-US"/>
              </w:rPr>
            </w:pPr>
            <w:r w:rsidRPr="00FE2263">
              <w:rPr>
                <w:rFonts w:eastAsia="Times New Roman"/>
              </w:rPr>
              <w:t> </w:t>
            </w:r>
            <w:r w:rsidRPr="00FE2263">
              <w:rPr>
                <w:rFonts w:eastAsia="Times New Roman"/>
                <w:lang w:val="en-US"/>
              </w:rPr>
              <w:t>8</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668A2E14"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а рентгенография органов грудной клетки в двух проекциях</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5E16AA61"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1A1766F3"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75756846" w14:textId="77777777" w:rsidR="00AE6DD2" w:rsidRPr="00FE2263" w:rsidRDefault="00AE6DD2" w:rsidP="00AE6DD2">
            <w:pPr>
              <w:spacing w:line="240" w:lineRule="auto"/>
              <w:ind w:firstLine="0"/>
              <w:rPr>
                <w:rFonts w:eastAsia="Times New Roman"/>
                <w:lang w:val="en-US"/>
              </w:rPr>
            </w:pPr>
            <w:r w:rsidRPr="00FE2263">
              <w:rPr>
                <w:rFonts w:eastAsia="Times New Roman"/>
              </w:rPr>
              <w:t> </w:t>
            </w:r>
            <w:r w:rsidRPr="00FE2263">
              <w:rPr>
                <w:rFonts w:eastAsia="Times New Roman"/>
                <w:lang w:val="en-US"/>
              </w:rPr>
              <w:t>9</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342E28EF"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о ультразвуковое исследование органов брюшной полости</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69E53B0E"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7E09F9E8"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0ED52A1C" w14:textId="77777777" w:rsidR="00AE6DD2" w:rsidRPr="00FE2263" w:rsidRDefault="00AE6DD2" w:rsidP="00AE6DD2">
            <w:pPr>
              <w:spacing w:line="240" w:lineRule="auto"/>
              <w:ind w:firstLine="0"/>
              <w:rPr>
                <w:rFonts w:eastAsia="Times New Roman"/>
                <w:lang w:val="en-US"/>
              </w:rPr>
            </w:pPr>
            <w:r w:rsidRPr="00FE2263">
              <w:rPr>
                <w:rFonts w:eastAsia="Times New Roman"/>
              </w:rPr>
              <w:t> </w:t>
            </w:r>
            <w:r w:rsidRPr="00FE2263">
              <w:rPr>
                <w:rFonts w:eastAsia="Times New Roman"/>
                <w:lang w:val="en-US"/>
              </w:rPr>
              <w:t>10</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22BD1FA2"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о ультразвуковое исследование всех групп периферических, внутрибрюшных и забрюшинных лимфоузлов</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4C734AD0"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1E5AE0D3"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5FC52C25" w14:textId="77777777" w:rsidR="00AE6DD2" w:rsidRPr="00FE2263" w:rsidRDefault="00AE6DD2" w:rsidP="00AE6DD2">
            <w:pPr>
              <w:spacing w:line="240" w:lineRule="auto"/>
              <w:ind w:firstLine="0"/>
              <w:rPr>
                <w:rFonts w:eastAsia="Times New Roman"/>
                <w:lang w:val="en-US"/>
              </w:rPr>
            </w:pPr>
            <w:r w:rsidRPr="00FE2263">
              <w:rPr>
                <w:rFonts w:eastAsia="Times New Roman"/>
              </w:rPr>
              <w:t> </w:t>
            </w:r>
            <w:r w:rsidRPr="00FE2263">
              <w:rPr>
                <w:rFonts w:eastAsia="Times New Roman"/>
                <w:lang w:val="en-US"/>
              </w:rPr>
              <w:t>11</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2A3B72D1" w14:textId="77777777" w:rsidR="00AE6DD2" w:rsidRPr="00FE2263" w:rsidRDefault="00AE6DD2" w:rsidP="00AE6DD2">
            <w:pPr>
              <w:pStyle w:val="afd"/>
              <w:spacing w:beforeAutospacing="0" w:afterAutospacing="0" w:line="240" w:lineRule="auto"/>
              <w:ind w:firstLine="0"/>
              <w:rPr>
                <w:rFonts w:eastAsiaTheme="minorEastAsia"/>
              </w:rPr>
            </w:pPr>
            <w:r w:rsidRPr="00FE2263">
              <w:t>Выполнено получение цитологического препарата костного мозга путем пункции</w:t>
            </w:r>
            <w:r w:rsidRPr="00FE2263">
              <w:rPr>
                <w:color w:val="000000" w:themeColor="text1"/>
              </w:rPr>
              <w:t>, цитологическое исследование мазка костного мозга (миелограмма)</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45B07A91" w14:textId="77777777" w:rsidR="00AE6DD2" w:rsidRPr="00FE2263" w:rsidRDefault="00AE6DD2" w:rsidP="00AE6DD2">
            <w:pPr>
              <w:pStyle w:val="afd"/>
              <w:spacing w:beforeAutospacing="0" w:afterAutospacing="0" w:line="240" w:lineRule="auto"/>
              <w:ind w:firstLine="0"/>
              <w:jc w:val="center"/>
            </w:pPr>
            <w:r w:rsidRPr="00FE2263">
              <w:t>Да/Нет</w:t>
            </w:r>
          </w:p>
        </w:tc>
      </w:tr>
      <w:tr w:rsidR="00AE6DD2" w:rsidRPr="00FE2263" w14:paraId="7609AC6B" w14:textId="77777777" w:rsidTr="00AE6DD2">
        <w:tc>
          <w:tcPr>
            <w:tcW w:w="1083" w:type="dxa"/>
            <w:tcBorders>
              <w:top w:val="single" w:sz="6" w:space="0" w:color="000000"/>
              <w:left w:val="single" w:sz="6" w:space="0" w:color="000000"/>
              <w:bottom w:val="single" w:sz="6" w:space="0" w:color="000000"/>
              <w:right w:val="single" w:sz="6" w:space="0" w:color="000000"/>
            </w:tcBorders>
            <w:vAlign w:val="center"/>
            <w:hideMark/>
          </w:tcPr>
          <w:p w14:paraId="1F6FB175" w14:textId="77777777" w:rsidR="00AE6DD2" w:rsidRPr="00FE2263" w:rsidRDefault="00AE6DD2" w:rsidP="00AE6DD2">
            <w:pPr>
              <w:spacing w:line="240" w:lineRule="auto"/>
              <w:ind w:firstLine="0"/>
              <w:rPr>
                <w:rFonts w:eastAsia="Times New Roman"/>
                <w:lang w:val="en-US"/>
              </w:rPr>
            </w:pPr>
            <w:r w:rsidRPr="00FE2263">
              <w:rPr>
                <w:rFonts w:eastAsia="Times New Roman"/>
              </w:rPr>
              <w:t> </w:t>
            </w:r>
            <w:r w:rsidRPr="00FE2263">
              <w:rPr>
                <w:rFonts w:eastAsia="Times New Roman"/>
                <w:lang w:val="en-US"/>
              </w:rPr>
              <w:t>12</w:t>
            </w:r>
          </w:p>
        </w:tc>
        <w:tc>
          <w:tcPr>
            <w:tcW w:w="5572" w:type="dxa"/>
            <w:tcBorders>
              <w:top w:val="single" w:sz="6" w:space="0" w:color="000000"/>
              <w:left w:val="single" w:sz="6" w:space="0" w:color="000000"/>
              <w:bottom w:val="single" w:sz="6" w:space="0" w:color="000000"/>
              <w:right w:val="single" w:sz="6" w:space="0" w:color="000000"/>
            </w:tcBorders>
            <w:vAlign w:val="center"/>
            <w:hideMark/>
          </w:tcPr>
          <w:p w14:paraId="1AF78ED4" w14:textId="77777777" w:rsidR="00AE6DD2" w:rsidRPr="00FE2263" w:rsidRDefault="00AE6DD2" w:rsidP="00AE6DD2">
            <w:pPr>
              <w:pStyle w:val="afd"/>
              <w:spacing w:beforeAutospacing="0" w:afterAutospacing="0" w:line="240" w:lineRule="auto"/>
              <w:ind w:firstLine="0"/>
              <w:rPr>
                <w:rFonts w:eastAsiaTheme="minorEastAsia"/>
              </w:rPr>
            </w:pPr>
            <w:r w:rsidRPr="00FE2263">
              <w:t xml:space="preserve">Выполнено </w:t>
            </w:r>
            <w:r w:rsidRPr="00FE2263">
              <w:rPr>
                <w:color w:val="000000" w:themeColor="text1"/>
              </w:rPr>
              <w:t xml:space="preserve">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 </w:t>
            </w:r>
            <w:r w:rsidRPr="00FE2263">
              <w:t>и/или иммунофенотипирование клеток-предшественниц в костном мозге (ИФТ) клеток аспирата костного мозга</w:t>
            </w:r>
          </w:p>
        </w:tc>
        <w:tc>
          <w:tcPr>
            <w:tcW w:w="2693" w:type="dxa"/>
            <w:tcBorders>
              <w:top w:val="single" w:sz="6" w:space="0" w:color="000000"/>
              <w:left w:val="single" w:sz="6" w:space="0" w:color="000000"/>
              <w:bottom w:val="single" w:sz="6" w:space="0" w:color="000000"/>
              <w:right w:val="single" w:sz="6" w:space="0" w:color="000000"/>
            </w:tcBorders>
            <w:vAlign w:val="center"/>
            <w:hideMark/>
          </w:tcPr>
          <w:p w14:paraId="262F0CC5" w14:textId="77777777" w:rsidR="00AE6DD2" w:rsidRPr="00FE2263" w:rsidRDefault="00AE6DD2" w:rsidP="00AE6DD2">
            <w:pPr>
              <w:pStyle w:val="afd"/>
              <w:spacing w:beforeAutospacing="0" w:afterAutospacing="0" w:line="240" w:lineRule="auto"/>
              <w:ind w:firstLine="0"/>
              <w:jc w:val="center"/>
            </w:pPr>
            <w:r w:rsidRPr="00FE2263">
              <w:t>Да/Нет</w:t>
            </w:r>
          </w:p>
        </w:tc>
      </w:tr>
    </w:tbl>
    <w:p w14:paraId="241C142A" w14:textId="5EFAC61B" w:rsidR="00AF3168" w:rsidRPr="00FE2263" w:rsidRDefault="00AF3168" w:rsidP="00004D38">
      <w:pPr>
        <w:pStyle w:val="afd"/>
      </w:pPr>
    </w:p>
    <w:p w14:paraId="643E4F3F" w14:textId="34EB5819" w:rsidR="000414F6" w:rsidRPr="00FE2263" w:rsidRDefault="00CB71DA" w:rsidP="00FA741B">
      <w:pPr>
        <w:pStyle w:val="afff2"/>
      </w:pPr>
      <w:bookmarkStart w:id="95" w:name="_Toc11747751"/>
      <w:bookmarkStart w:id="96" w:name="_Toc66184336"/>
      <w:r w:rsidRPr="00FE2263">
        <w:t>Список литературы</w:t>
      </w:r>
      <w:bookmarkEnd w:id="94"/>
      <w:bookmarkEnd w:id="95"/>
      <w:bookmarkEnd w:id="96"/>
    </w:p>
    <w:p w14:paraId="4692AABC" w14:textId="6A1BC2C6" w:rsidR="004F29A0" w:rsidRPr="004F29A0" w:rsidRDefault="00004D38" w:rsidP="004F29A0">
      <w:pPr>
        <w:widowControl w:val="0"/>
        <w:autoSpaceDE w:val="0"/>
        <w:autoSpaceDN w:val="0"/>
        <w:adjustRightInd w:val="0"/>
        <w:ind w:left="640" w:hanging="640"/>
        <w:rPr>
          <w:rFonts w:cs="Times New Roman"/>
          <w:noProof/>
        </w:rPr>
      </w:pPr>
      <w:r w:rsidRPr="00FE2263">
        <w:fldChar w:fldCharType="begin" w:fldLock="1"/>
      </w:r>
      <w:r w:rsidRPr="00FE2263">
        <w:rPr>
          <w:lang w:val="en-US"/>
        </w:rPr>
        <w:instrText xml:space="preserve">ADDIN Mendeley Bibliography CSL_BIBLIOGRAPHY </w:instrText>
      </w:r>
      <w:r w:rsidRPr="00FE2263">
        <w:fldChar w:fldCharType="separate"/>
      </w:r>
      <w:r w:rsidR="004F29A0" w:rsidRPr="004F29A0">
        <w:rPr>
          <w:rFonts w:cs="Times New Roman"/>
          <w:noProof/>
        </w:rPr>
        <w:t>1.</w:t>
      </w:r>
      <w:r w:rsidR="004F29A0" w:rsidRPr="004F29A0">
        <w:rPr>
          <w:rFonts w:cs="Times New Roman"/>
          <w:noProof/>
        </w:rPr>
        <w:tab/>
        <w:t>Owen R.G. et al. Clinicopathological definition of Waldenstrom’s macroglobulinemia: Consensus panel recommendations from the Second International Workshop on Waldenstrom’s Macroglobulinemia // Seminars in Oncology. W.B. Saunders, 2003. Vol. 30, № 2. P. 110–115.</w:t>
      </w:r>
    </w:p>
    <w:p w14:paraId="03ACB8C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w:t>
      </w:r>
      <w:r w:rsidRPr="004F29A0">
        <w:rPr>
          <w:rFonts w:cs="Times New Roman"/>
          <w:noProof/>
        </w:rPr>
        <w:tab/>
        <w:t>Kumar S.K. et al. Waldenström Macroglobulinemia/ Lymphoplasmacytic Lymphoma. NCCN Clinical Practice Guidelines in Oncology (NCCN Guidelines®). 2020.</w:t>
      </w:r>
    </w:p>
    <w:p w14:paraId="143972E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w:t>
      </w:r>
      <w:r w:rsidRPr="004F29A0">
        <w:rPr>
          <w:rFonts w:cs="Times New Roman"/>
          <w:noProof/>
        </w:rPr>
        <w:tab/>
        <w:t>Балакирева Т.В., Андреева Н.Е. Макроглобулинемия Вальденстрема // Клиническая онкогематология. Фундаментальные исследования и клиническая практика. 2009. Vol. 2, № 2. P. 121–136.</w:t>
      </w:r>
    </w:p>
    <w:p w14:paraId="7AF9BBC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w:t>
      </w:r>
      <w:r w:rsidRPr="004F29A0">
        <w:rPr>
          <w:rFonts w:cs="Times New Roman"/>
          <w:noProof/>
        </w:rPr>
        <w:tab/>
        <w:t>Varettoni M. et al. Prevalence and clinical significance of the MYD88 (L265P) somatic mutation in Waldenström’s macroglobulinemia and related lymphoid neoplasms // Blood. American Society of Hematology, 2013. Vol. 121, № 13. P. 2522–2528.</w:t>
      </w:r>
    </w:p>
    <w:p w14:paraId="59A542B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w:t>
      </w:r>
      <w:r w:rsidRPr="004F29A0">
        <w:rPr>
          <w:rFonts w:cs="Times New Roman"/>
          <w:noProof/>
        </w:rPr>
        <w:tab/>
        <w:t>Treon S.P. et al. MYD88 L265P somatic mutation in Waldenström’s macroglobulinemia // N. Engl. J. Med. Massachussetts Medical Society, 2012. Vol. 367, № 9. P. 826–833.</w:t>
      </w:r>
    </w:p>
    <w:p w14:paraId="33FD51B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w:t>
      </w:r>
      <w:r w:rsidRPr="004F29A0">
        <w:rPr>
          <w:rFonts w:cs="Times New Roman"/>
          <w:noProof/>
        </w:rPr>
        <w:tab/>
        <w:t>Morel P. et al. International prognostic scoring system for Waldenström macroglobulinemia // Blood. 2009. Vol. 113, № 18. P. 4163–4170.</w:t>
      </w:r>
    </w:p>
    <w:p w14:paraId="18343D76"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w:t>
      </w:r>
      <w:r w:rsidRPr="004F29A0">
        <w:rPr>
          <w:rFonts w:cs="Times New Roman"/>
          <w:noProof/>
        </w:rPr>
        <w:tab/>
        <w:t>Kastritis E. et al. Waldenström’s macroglobulinaemia: ESMO Clinical Practice Guidelines for diagnosis, treatment and follow-up // Ann. Oncol. 2018. Vol. 29, № Supp. 4. P. iv41–iv50.</w:t>
      </w:r>
    </w:p>
    <w:p w14:paraId="27268DE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w:t>
      </w:r>
      <w:r w:rsidRPr="004F29A0">
        <w:rPr>
          <w:rFonts w:cs="Times New Roman"/>
          <w:noProof/>
        </w:rPr>
        <w:tab/>
        <w:t>Kastritis E. et al. Prognostication in young and old patients with Waldenström’s macroglobulinemia: Importance of the international prognostic scoring system and of serum lactate dehydrogenase // Clin. Lymphoma Myeloma. Cancer Information Group, LP, 2009. Vol. 9, № 1. P. 50–52.</w:t>
      </w:r>
    </w:p>
    <w:p w14:paraId="0D1E3C3F"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w:t>
      </w:r>
      <w:r w:rsidRPr="004F29A0">
        <w:rPr>
          <w:rFonts w:cs="Times New Roman"/>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5BF9FD4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w:t>
      </w:r>
      <w:r w:rsidRPr="004F29A0">
        <w:rPr>
          <w:rFonts w:cs="Times New Roman"/>
          <w:noProof/>
        </w:rPr>
        <w:tab/>
        <w:t>Auwerda J.J.A. et al. Prothrombotic coagulation abnormalities in patients with paraprotein-producing B-cell disorders. // Clin. Lymphoma Myeloma. 2007. Vol. 7, № 7. P. 462–466.</w:t>
      </w:r>
    </w:p>
    <w:p w14:paraId="20755B3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w:t>
      </w:r>
      <w:r w:rsidRPr="004F29A0">
        <w:rPr>
          <w:rFonts w:cs="Times New Roman"/>
          <w:noProof/>
        </w:rPr>
        <w:tab/>
        <w:t>Rothschild B.M., Ruhli F., Rothschild C. Skeletal clues apparently distinguishing Waldenstrom’s macroglobulinemia from multiple myeloma and leukemia // Am. J. Hum. Biol. Wiley-Blackwell, 2002. Vol. 14, № 4. P. 532–537.</w:t>
      </w:r>
    </w:p>
    <w:p w14:paraId="51391416"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w:t>
      </w:r>
      <w:r w:rsidRPr="004F29A0">
        <w:rPr>
          <w:rFonts w:cs="Times New Roman"/>
          <w:noProof/>
        </w:rPr>
        <w:tab/>
        <w:t>Rausch P.G., Herion J.C. Pulmonary manifestations of waldenstrom macroglobulinemia // Am. J. Hematol. John Wiley &amp; Sons, Ltd, 1980. Vol. 9, № 2. P. 201–209.</w:t>
      </w:r>
    </w:p>
    <w:p w14:paraId="15C4784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w:t>
      </w:r>
      <w:r w:rsidRPr="004F29A0">
        <w:rPr>
          <w:rFonts w:cs="Times New Roman"/>
          <w:noProof/>
        </w:rPr>
        <w:tab/>
        <w:t>Kyle R.A. et al. Prognostic markers and criteria to initiate therapy in Waldenstrom’s macroglobulinemia: Consensus panel recommendations from the Second International Workshop on Waldenstrom’s Macroglobulinemia // Seminars in Oncology. W.B. Saunders, 2003. Vol. 30, № 2. P. 116–120.</w:t>
      </w:r>
    </w:p>
    <w:p w14:paraId="2D47A91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w:t>
      </w:r>
      <w:r w:rsidRPr="004F29A0">
        <w:rPr>
          <w:rFonts w:cs="Times New Roman"/>
          <w:noProof/>
        </w:rPr>
        <w:tab/>
        <w:t>Owen R.G. et al. Waldenström macroglobulinemia: Development of diagnostic criteria and identification of prognostic factors // Am. J. Clin. Pathol. 2001. Vol. 116, № 3. P. 420–428.</w:t>
      </w:r>
    </w:p>
    <w:p w14:paraId="312EBB0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5.</w:t>
      </w:r>
      <w:r w:rsidRPr="004F29A0">
        <w:rPr>
          <w:rFonts w:cs="Times New Roman"/>
          <w:noProof/>
        </w:rPr>
        <w:tab/>
        <w:t>Palladini G. et al. Serum N-terminal pro-brain natriuretic peptide is a sensitive marker of myocardial dysfunction in AL amyloidosis // Circulation. Lippincott Williams and Wilkins, 2003. Vol. 107, № 19. P. 2440–2445.</w:t>
      </w:r>
    </w:p>
    <w:p w14:paraId="68C92BE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6.</w:t>
      </w:r>
      <w:r w:rsidRPr="004F29A0">
        <w:rPr>
          <w:rFonts w:cs="Times New Roman"/>
          <w:noProof/>
        </w:rPr>
        <w:tab/>
        <w:t>Menke M. et al. Ophthalmologic techniques to assess the severity of hyperviscosity syndrome and the effect of plasmapheresis in patients with Waldenström’s macroglobulinemia // Clin. Lymphoma Myeloma. Cancer Information Group, LP, 2009. Vol. 9, № 1. P. 100–103.</w:t>
      </w:r>
    </w:p>
    <w:p w14:paraId="08A5C6D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7.</w:t>
      </w:r>
      <w:r w:rsidRPr="004F29A0">
        <w:rPr>
          <w:rFonts w:cs="Times New Roman"/>
          <w:noProof/>
        </w:rPr>
        <w:tab/>
        <w:t>Brandefors L. et al. Prognostic factors and primary treatment for Waldenström macroglobulinemia – a Swedish Lymphoma Registry study // Br. J. Haematol. Blackwell Publishing Ltd, 2018. Vol. 183, № 4. P. 564–577.</w:t>
      </w:r>
    </w:p>
    <w:p w14:paraId="5AC8CC2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8.</w:t>
      </w:r>
      <w:r w:rsidRPr="004F29A0">
        <w:rPr>
          <w:rFonts w:cs="Times New Roman"/>
          <w:noProof/>
        </w:rPr>
        <w:tab/>
        <w:t>Dimopoulos M.A. et al. Predictive factors for response to rituximab in Waldenstrom’s macroglobulinemia. // Clin. Lymphoma. 2005. Vol. 5, № 4. P. 270–272.</w:t>
      </w:r>
    </w:p>
    <w:p w14:paraId="644C4BD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9.</w:t>
      </w:r>
      <w:r w:rsidRPr="004F29A0">
        <w:rPr>
          <w:rFonts w:cs="Times New Roman"/>
          <w:noProof/>
        </w:rPr>
        <w:tab/>
        <w:t>Treon S.P. et al. Primary therapy of Waldenström macroglobulinemia with bortezomib, dexamethasone, and rituximab: WMCTG clinical trial 05-180 // J. Clin. Oncol. 2009. Vol. 27, № 23. P. 3830–3835.</w:t>
      </w:r>
    </w:p>
    <w:p w14:paraId="5E06F509"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0.</w:t>
      </w:r>
      <w:r w:rsidRPr="004F29A0">
        <w:rPr>
          <w:rFonts w:cs="Times New Roman"/>
          <w:noProof/>
        </w:rPr>
        <w:tab/>
        <w:t>Ghobrial I.M. et al. Phase II trial of weekly bortezomib in combination with rituximab in untreated patients with Waldenström Macroglobulinemia // Am. J. Hematol. Wiley-Liss Inc., 2010. Vol. 85, № 9. P. 670–674.</w:t>
      </w:r>
    </w:p>
    <w:p w14:paraId="4BF34A5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1.</w:t>
      </w:r>
      <w:r w:rsidRPr="004F29A0">
        <w:rPr>
          <w:rFonts w:cs="Times New Roman"/>
          <w:noProof/>
        </w:rPr>
        <w:tab/>
        <w:t>Dimopoulos M.A. et al. Primary treatment of Waldenström macroglobulinemia with dexamethasone, rituximab, and cyclophosphamide // J. Clin. Oncol. 2007. Vol. 25, № 22. P. 3344–3349.</w:t>
      </w:r>
    </w:p>
    <w:p w14:paraId="4F78A16F"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2.</w:t>
      </w:r>
      <w:r w:rsidRPr="004F29A0">
        <w:rPr>
          <w:rFonts w:cs="Times New Roman"/>
          <w:noProof/>
        </w:rPr>
        <w:tab/>
        <w:t>Buske C. et al. The addition of rituximab to front-line therapy with CHOP (R-CHOP) results in a higher response rate and longer time to treatment failure in patients with lymphoplasmacytic lymphoma: Results of a randomized trial of the German Low-Grade Lymphoma Study Group (GLSG) // Leukemia. Nature Publishing Group, 2009. Vol. 23, № 1. P. 153–161.</w:t>
      </w:r>
    </w:p>
    <w:p w14:paraId="61D5FC62"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3.</w:t>
      </w:r>
      <w:r w:rsidRPr="004F29A0">
        <w:rPr>
          <w:rFonts w:cs="Times New Roman"/>
          <w:noProof/>
        </w:rPr>
        <w:tab/>
        <w:t>Treon S.P. et al. Maintenance Rituximab is associated with improved clinical outcome in rituximab naïve patients with Waldenstrom Macroglobulinaemia who respond to a rituximab-containing regimen // Br. J. Haematol. 2011. Vol. 154, № 3. P. 357–362.</w:t>
      </w:r>
    </w:p>
    <w:p w14:paraId="69402C5E"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4.</w:t>
      </w:r>
      <w:r w:rsidRPr="004F29A0">
        <w:rPr>
          <w:rFonts w:cs="Times New Roman"/>
          <w:noProof/>
        </w:rPr>
        <w:tab/>
        <w:t>Chen C.I. et al. Bortezomib is active in patients with untreated or relapsed Waldenström’s macroglobulinemia: A phase II study of the National Cancer Institute of Canada Clinical Trials Group // J. Clin. Oncol. 2007. Vol. 25, № 12. P. 1570–1575.</w:t>
      </w:r>
    </w:p>
    <w:p w14:paraId="5DF2FA26"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5.</w:t>
      </w:r>
      <w:r w:rsidRPr="004F29A0">
        <w:rPr>
          <w:rFonts w:cs="Times New Roman"/>
          <w:noProof/>
        </w:rPr>
        <w:tab/>
        <w:t>Paludo J. et al. Bendamustine and rituximab (BR) versus dexamethasone, rituximab, and cyclophosphamide (DRC) in patients with Waldenström macroglobulinemia // Ann. Hematol. Springer Verlag, 2018. Vol. 97, № 8. P. 1417–1425.</w:t>
      </w:r>
    </w:p>
    <w:p w14:paraId="4D73622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6.</w:t>
      </w:r>
      <w:r w:rsidRPr="004F29A0">
        <w:rPr>
          <w:rFonts w:cs="Times New Roman"/>
          <w:noProof/>
        </w:rPr>
        <w:tab/>
        <w:t>Treon S.P. et al. Long-term outcomes to fludarabine and rituximab in Waldenström macroglobulinemia // Blood. 2009. Vol. 113, № 16. P. 3673–3678.</w:t>
      </w:r>
    </w:p>
    <w:p w14:paraId="5E88CCD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7.</w:t>
      </w:r>
      <w:r w:rsidRPr="004F29A0">
        <w:rPr>
          <w:rFonts w:cs="Times New Roman"/>
          <w:noProof/>
        </w:rPr>
        <w:tab/>
        <w:t>Laszlo D. et al. Rituximab and subcutaneous 2-chloro-2’-deoxyadenosine as therapy in untreated and relapsed Waldenström’s macroglobulinemia // Clinical Lymphoma, Myeloma and Leukemia. 2011. Vol. 11, № 1. P. 130–132.</w:t>
      </w:r>
    </w:p>
    <w:p w14:paraId="4127B5D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8.</w:t>
      </w:r>
      <w:r w:rsidRPr="004F29A0">
        <w:rPr>
          <w:rFonts w:cs="Times New Roman"/>
          <w:noProof/>
        </w:rPr>
        <w:tab/>
        <w:t>Tedeschi A. et al. Fludarabine plus cyclophosphamide and rituximab in waldenstrom macroglobulinemia: An effective but myelosuppressive regimen to be offered to patients with advanced disease // Cancer. 2012. Vol. 118, № 2. P. 434–443.</w:t>
      </w:r>
    </w:p>
    <w:p w14:paraId="2B78C3FE"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29.</w:t>
      </w:r>
      <w:r w:rsidRPr="004F29A0">
        <w:rPr>
          <w:rFonts w:cs="Times New Roman"/>
          <w:noProof/>
        </w:rPr>
        <w:tab/>
        <w:t>Souchet L. et al. Efficacy and long-term toxicity of the rituximab-fludarabine-cyclophosphamide combination therapy in Waldenstrom’s macroglobulinemia // Am. J. Hematol. Wiley-Liss Inc., 2016. Vol. 91, № 8. P. 782–786.</w:t>
      </w:r>
    </w:p>
    <w:p w14:paraId="53039F8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0.</w:t>
      </w:r>
      <w:r w:rsidRPr="004F29A0">
        <w:rPr>
          <w:rFonts w:cs="Times New Roman"/>
          <w:noProof/>
        </w:rPr>
        <w:tab/>
        <w:t>Kyle R.A. et al. Waldenstrom’s macroglobulinaemia: A prospective study comparing daily intermittent oral chlorambucil // Br. J. Haematol. 2000. Vol. 108, № 4. P. 737–742.</w:t>
      </w:r>
    </w:p>
    <w:p w14:paraId="4D0C812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1.</w:t>
      </w:r>
      <w:r w:rsidRPr="004F29A0">
        <w:rPr>
          <w:rFonts w:cs="Times New Roman"/>
          <w:noProof/>
        </w:rPr>
        <w:tab/>
        <w:t>Treon S.P. et al. Ibrutinib monotherapy in symptomatic, treatment-naïve patients with waldenström macroglobulinemia // J. Clin. Oncol. American Society of Clinical Oncology, 2018. Vol. 36, № 27. P. 2755–2761.</w:t>
      </w:r>
    </w:p>
    <w:p w14:paraId="73C346A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2.</w:t>
      </w:r>
      <w:r w:rsidRPr="004F29A0">
        <w:rPr>
          <w:rFonts w:cs="Times New Roman"/>
          <w:noProof/>
        </w:rPr>
        <w:tab/>
        <w:t>Dimopoulos M.A. et al. Update on treatment recommendations from the fourth international workshop on Waldenström’s macroglobulinemia // Journal of Clinical Oncology. 2009. Vol. 27, № 1. P. 120–126.</w:t>
      </w:r>
    </w:p>
    <w:p w14:paraId="25794E5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3.</w:t>
      </w:r>
      <w:r w:rsidRPr="004F29A0">
        <w:rPr>
          <w:rFonts w:cs="Times New Roman"/>
          <w:noProof/>
        </w:rPr>
        <w:tab/>
        <w:t>Rummel M.J. et al. Bendamustine plus rituximab versus CHOP plus rituximab as first-line treatment for patients with indolent and mantle-cell lymphomas: An open-label, multicentre, randomised, phase 3 non-inferiority trial // Lancet. Lancet Publishing Group, 2013. Vol. 381, № 9873. P. 1203–1210.</w:t>
      </w:r>
    </w:p>
    <w:p w14:paraId="39BEBD1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4.</w:t>
      </w:r>
      <w:r w:rsidRPr="004F29A0">
        <w:rPr>
          <w:rFonts w:cs="Times New Roman"/>
          <w:noProof/>
        </w:rPr>
        <w:tab/>
        <w:t>Treon S.P. et al. Bendamustine therapy in patients with relapsed or refractory Waldenström’s macroglobulinemia // Clinical Lymphoma, Myeloma and Leukemia. 2011. Vol. 11, № 1. P. 133–135.</w:t>
      </w:r>
    </w:p>
    <w:p w14:paraId="6567F2C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5.</w:t>
      </w:r>
      <w:r w:rsidRPr="004F29A0">
        <w:rPr>
          <w:rFonts w:cs="Times New Roman"/>
          <w:noProof/>
        </w:rPr>
        <w:tab/>
        <w:t>Treon S.P. et al. Ibrutinib in Previously Treated Waldenström’s Macroglobulinemia. Supplemental Appendix. // N. Engl. J. Med. 2015. Vol. 372, № 15. P. 1430–1440.</w:t>
      </w:r>
    </w:p>
    <w:p w14:paraId="5FD92EE1"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6.</w:t>
      </w:r>
      <w:r w:rsidRPr="004F29A0">
        <w:rPr>
          <w:rFonts w:cs="Times New Roman"/>
          <w:noProof/>
        </w:rPr>
        <w:tab/>
        <w:t>Treon S.P. How I treat Waldenström macroglobulinemia // Blood. 2009. Vol. 114, № 12. P. 2375–2385.</w:t>
      </w:r>
    </w:p>
    <w:p w14:paraId="29E85A3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7.</w:t>
      </w:r>
      <w:r w:rsidRPr="004F29A0">
        <w:rPr>
          <w:rFonts w:cs="Times New Roman"/>
          <w:noProof/>
        </w:rPr>
        <w:tab/>
        <w:t>Annibali O. et al. Incidence of venous thromboembolism and use of anticoagulation in hematological malignancies: Critical review of the literature // Critical Reviews in Oncology/Hematology. Elsevier Ireland Ltd, 2018. Vol. 124. P. 41–50.</w:t>
      </w:r>
    </w:p>
    <w:p w14:paraId="51DA8A3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8.</w:t>
      </w:r>
      <w:r w:rsidRPr="004F29A0">
        <w:rPr>
          <w:rFonts w:cs="Times New Roman"/>
          <w:noProof/>
        </w:rPr>
        <w:tab/>
        <w:t>Falanga A., Marchetti M., Russo L. Venous thromboembolism in the hematologic malignancies // Current Opinion in Oncology. Curr Opin Oncol, 2012. Vol. 24, № 6. P. 702–710.</w:t>
      </w:r>
    </w:p>
    <w:p w14:paraId="47F602D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39.</w:t>
      </w:r>
      <w:r w:rsidRPr="004F29A0">
        <w:rPr>
          <w:rFonts w:cs="Times New Roman"/>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43D843F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0.</w:t>
      </w:r>
      <w:r w:rsidRPr="004F29A0">
        <w:rPr>
          <w:rFonts w:cs="Times New Roman"/>
          <w:noProof/>
        </w:rPr>
        <w:tab/>
        <w:t>Пантелеев М.А. et al. Практическая коагулология. 2010. 192 p.</w:t>
      </w:r>
    </w:p>
    <w:p w14:paraId="5AB4C56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1.</w:t>
      </w:r>
      <w:r w:rsidRPr="004F29A0">
        <w:rPr>
          <w:rFonts w:cs="Times New Roman"/>
          <w:noProof/>
        </w:rPr>
        <w:tab/>
        <w:t>Greenberg C.S. The role of D-dimer testing in clinical hematology and oncology // Clin. Adv. Hematol. Oncol. 2017. Vol. 15, № 8. P. 580–583.</w:t>
      </w:r>
    </w:p>
    <w:p w14:paraId="6405FCB9"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2.</w:t>
      </w:r>
      <w:r w:rsidRPr="004F29A0">
        <w:rPr>
          <w:rFonts w:cs="Times New Roman"/>
          <w:noProof/>
        </w:rPr>
        <w:tab/>
        <w:t>Weitz I.C. et al. Chemotherapy-induced activation of hemostasis: effect of a low molecular weight heparin (dalteparin sodium) on plasma markers of hemostatic activation // Thromb. Haemost. 2002. Vol. 88, № 2. P. 213–220.</w:t>
      </w:r>
    </w:p>
    <w:p w14:paraId="54BD2C2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3.</w:t>
      </w:r>
      <w:r w:rsidRPr="004F29A0">
        <w:rPr>
          <w:rFonts w:cs="Times New Roman"/>
          <w:noProof/>
        </w:rPr>
        <w:tab/>
        <w:t>Sharifi M. et al. New oral anticoagulants in the treatment of heparin- Induced thrombocytopenia // Thromb. Res. Elsevier Ltd, 2015. Vol. 135, № 4. P. 607–609.</w:t>
      </w:r>
    </w:p>
    <w:p w14:paraId="7853EA6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4.</w:t>
      </w:r>
      <w:r w:rsidRPr="004F29A0">
        <w:rPr>
          <w:rFonts w:cs="Times New Roman"/>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46542C29"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5.</w:t>
      </w:r>
      <w:r w:rsidRPr="004F29A0">
        <w:rPr>
          <w:rFonts w:cs="Times New Roman"/>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262F0A52"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6.</w:t>
      </w:r>
      <w:r w:rsidRPr="004F29A0">
        <w:rPr>
          <w:rFonts w:cs="Times New Roman"/>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75ABB511"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7.</w:t>
      </w:r>
      <w:r w:rsidRPr="004F29A0">
        <w:rPr>
          <w:rFonts w:cs="Times New Roman"/>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574E3FB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8.</w:t>
      </w:r>
      <w:r w:rsidRPr="004F29A0">
        <w:rPr>
          <w:rFonts w:cs="Times New Roman"/>
          <w:noProof/>
        </w:rPr>
        <w:tab/>
        <w:t>Maertens J. et al. European guidelines for antifungal management in leukemia and hematopoietic stem cell transplant recipients: Summary of the ECIL 32009 update // Bone Marrow Transplant. Nature Publishing Group, 2011. Vol. 46, № 5. P. 709–718.</w:t>
      </w:r>
    </w:p>
    <w:p w14:paraId="6FF02B8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49.</w:t>
      </w:r>
      <w:r w:rsidRPr="004F29A0">
        <w:rPr>
          <w:rFonts w:cs="Times New Roman"/>
          <w:noProof/>
        </w:rPr>
        <w:tab/>
        <w:t>Kollef M.H. et al. Ceftolozane–tazobactam versus meropenem for treatment of nosocomial pneumonia (ASPECT-NP): a randomised, controlled, double-blind, phase 3, non-inferiority trial // Lancet Infect. Dis. Lancet Publishing Group, 2019. Vol. 19, № 12. P. 1299–1311.</w:t>
      </w:r>
    </w:p>
    <w:p w14:paraId="6BC282C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0.</w:t>
      </w:r>
      <w:r w:rsidRPr="004F29A0">
        <w:rPr>
          <w:rFonts w:cs="Times New Roman"/>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2020EB7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1.</w:t>
      </w:r>
      <w:r w:rsidRPr="004F29A0">
        <w:rPr>
          <w:rFonts w:cs="Times New Roman"/>
          <w:noProof/>
        </w:rPr>
        <w:tab/>
        <w:t>Debast S.B. et al. European society of clinical microbiology and infectious diseases: Update of the treatment guidance document for Clostridium difficile infection // Clin. Microbiol. Infect. Blackwell Publishing Ltd, 2014. Vol. 20, № S2. P. 1–26.</w:t>
      </w:r>
    </w:p>
    <w:p w14:paraId="29F6B50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2.</w:t>
      </w:r>
      <w:r w:rsidRPr="004F29A0">
        <w:rPr>
          <w:rFonts w:cs="Times New Roman"/>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788AFA12"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3.</w:t>
      </w:r>
      <w:r w:rsidRPr="004F29A0">
        <w:rPr>
          <w:rFonts w:cs="Times New Roman"/>
          <w:noProof/>
        </w:rPr>
        <w:tab/>
        <w:t>Ljungman P. et al. Management of CMV, HHV-6, HHV-7 and Kaposi-sarcoma herpesvirus (HHV-8) infections in patients with hematological malignancies and after SCT // Bone Marrow Transplant. Bone Marrow Transplant, 2008. Vol. 42, № 4. P. 227–240.</w:t>
      </w:r>
    </w:p>
    <w:p w14:paraId="06A8776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4.</w:t>
      </w:r>
      <w:r w:rsidRPr="004F29A0">
        <w:rPr>
          <w:rFonts w:cs="Times New Roman"/>
          <w:noProof/>
        </w:rPr>
        <w:tab/>
        <w:t>Arendrup M.C. et al. ESCMID and ECMM joint clinical guidelines for the diagnosis and management of rare invasive yeast infections // Clin. Microbiol. Infect. Blackwell Publishing Ltd, 2014. Vol. 20, № S3. P. 76–98.</w:t>
      </w:r>
    </w:p>
    <w:p w14:paraId="07F995C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5.</w:t>
      </w:r>
      <w:r w:rsidRPr="004F29A0">
        <w:rPr>
          <w:rFonts w:cs="Times New Roman"/>
          <w:noProof/>
        </w:rPr>
        <w:tab/>
        <w:t>Tissot F. et al. ECIL-6 guidelines for the treatment of invasive candidiasis, aspergillosis and mucormycosis in leukemia and hematopoietic stem cell transplant patients // Haematologica. Ferrata Storti Foundation, 2017. Vol. 102, № 3. P. 433–444.</w:t>
      </w:r>
    </w:p>
    <w:p w14:paraId="0CF44B6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6.</w:t>
      </w:r>
      <w:r w:rsidRPr="004F29A0">
        <w:rPr>
          <w:rFonts w:cs="Times New Roman"/>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12FCE91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7.</w:t>
      </w:r>
      <w:r w:rsidRPr="004F29A0">
        <w:rPr>
          <w:rFonts w:cs="Times New Roman"/>
          <w:noProof/>
        </w:rPr>
        <w:tab/>
        <w:t>Ullmann A.J. et al. Diagnosis and management of Aspergillus diseases: executive summary of the 2017 ESCMID-ECMM-ERS guideline // Clin. Microbiol. Infect. Elsevier B.V., 2018. Vol. 24. P. e1–e38.</w:t>
      </w:r>
    </w:p>
    <w:p w14:paraId="0B87B05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8.</w:t>
      </w:r>
      <w:r w:rsidRPr="004F29A0">
        <w:rPr>
          <w:rFonts w:cs="Times New Roman"/>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6F84B2E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59.</w:t>
      </w:r>
      <w:r w:rsidRPr="004F29A0">
        <w:rPr>
          <w:rFonts w:cs="Times New Roman"/>
          <w:noProof/>
        </w:rPr>
        <w:tab/>
        <w:t>Tortorano A.M. et al. ESCMID and ECMM joint guidelines on diagnosis and management of hyalohyphomycosis: Fusarium spp., Scedosporium spp. and others // Clin. Microbiol. Infect. Blackwell Publishing Ltd, 2014. Vol. 20, № S3. P. 27–46.</w:t>
      </w:r>
    </w:p>
    <w:p w14:paraId="50D10636"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0.</w:t>
      </w:r>
      <w:r w:rsidRPr="004F29A0">
        <w:rPr>
          <w:rFonts w:cs="Times New Roman"/>
          <w:noProof/>
        </w:rPr>
        <w:tab/>
        <w:t>Maschmeyer G. et al. ECIL guidelines for treatment of Pneumocystis jirovecii pneumonia in non-HIV-infected haematology patients // J. Antimicrob. Chemother. J Antimicrob Chemother, 2016. Vol. 71, № 9. P. 2405–2413.</w:t>
      </w:r>
    </w:p>
    <w:p w14:paraId="7DE836D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1.</w:t>
      </w:r>
      <w:r w:rsidRPr="004F29A0">
        <w:rPr>
          <w:rFonts w:cs="Times New Roman"/>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508C74D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2.</w:t>
      </w:r>
      <w:r w:rsidRPr="004F29A0">
        <w:rPr>
          <w:rFonts w:cs="Times New Roman"/>
          <w:noProof/>
        </w:rPr>
        <w:tab/>
        <w:t>Ioakimidis L. et al. Comparative outcomes following CP-R, CVP-R, and CHOP-R in Waldenström’s macroglobulinemia // Clin. Lymphoma Myeloma. Cancer Information Group, LP, 2009. Vol. 9, № 1. P. 62–66.</w:t>
      </w:r>
    </w:p>
    <w:p w14:paraId="376AAEC6"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3.</w:t>
      </w:r>
      <w:r w:rsidRPr="004F29A0">
        <w:rPr>
          <w:rFonts w:cs="Times New Roman"/>
          <w:noProof/>
        </w:rPr>
        <w:tab/>
        <w:t>Leblond V. et al. Results of a randomized Trial of Chlorambucil versus Fludarabine for patients with untreated Waldenström Macroglobulinemia, marginal zone lymphoma, or lymphoplasmacytic lymphoma // J. Clin. Oncol. 2013. Vol. 31, № 3. P. 301–307.</w:t>
      </w:r>
    </w:p>
    <w:p w14:paraId="12BFBFE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4.</w:t>
      </w:r>
      <w:r w:rsidRPr="004F29A0">
        <w:rPr>
          <w:rFonts w:cs="Times New Roman"/>
          <w:noProof/>
        </w:rPr>
        <w:tab/>
        <w:t>Dimopoulos M.A. et al. Treatment of waldenstrom macroglobulinemia with 2-chlorodeoxyadenosine // Ann. Intern. Med. American College of Physicians, 1993. Vol. 118, № 3. P. 195–198.</w:t>
      </w:r>
    </w:p>
    <w:p w14:paraId="61315F2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5.</w:t>
      </w:r>
      <w:r w:rsidRPr="004F29A0">
        <w:rPr>
          <w:rFonts w:cs="Times New Roman"/>
          <w:noProof/>
        </w:rPr>
        <w:tab/>
        <w:t>Dimopoulos M.A. et al. Treatment of Waldenstrom’s macroglobulinemia resistant to standard therapy with 2-chlorodeoxyadenosine: Identification of prognostic factors // Ann. Oncol. 1995. Vol. 6, № 1. P. 49–52.</w:t>
      </w:r>
    </w:p>
    <w:p w14:paraId="3E1B2B89"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6.</w:t>
      </w:r>
      <w:r w:rsidRPr="004F29A0">
        <w:rPr>
          <w:rFonts w:cs="Times New Roman"/>
          <w:noProof/>
        </w:rPr>
        <w:tab/>
        <w:t>Haanen J.B.A.G. et al. Management of toxicities from immunotherapy: ESMO Clinical Practice Guidelines for diagnosis, treatment and follow-up // Ann. Oncol. 2018. Vol. 29, № Supp. 4. P. iv264–iv266.</w:t>
      </w:r>
    </w:p>
    <w:p w14:paraId="3362099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7.</w:t>
      </w:r>
      <w:r w:rsidRPr="004F29A0">
        <w:rPr>
          <w:rFonts w:cs="Times New Roman"/>
          <w:noProof/>
        </w:rPr>
        <w:tab/>
        <w:t>Hua Q., Zhu Y., Liu H. Severe and fatal adverse events risk associated with rituximab addition to b-cell non-hodgkin’s lymphoma (B-NHL) chemotherapy: A meta-analysis // J. Chemother. 2015.</w:t>
      </w:r>
    </w:p>
    <w:p w14:paraId="531722D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8.</w:t>
      </w:r>
      <w:r w:rsidRPr="004F29A0">
        <w:rPr>
          <w:rFonts w:cs="Times New Roman"/>
          <w:noProof/>
        </w:rPr>
        <w:tab/>
        <w:t>Navari R.M., Aapro M. Antiemetic Prophylaxis for Chemotherapy-Induced Nausea and Vomiting // N. Engl. J. Med. New England Journal of Medicine (NEJM/MMS), 2016. Vol. 374, № 14. P. 1356–1367.</w:t>
      </w:r>
    </w:p>
    <w:p w14:paraId="399FD63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69.</w:t>
      </w:r>
      <w:r w:rsidRPr="004F29A0">
        <w:rPr>
          <w:rFonts w:cs="Times New Roman"/>
          <w:noProof/>
        </w:rPr>
        <w:tab/>
        <w:t>Ettinger D.S. et al. Antiemesis. NCCN Clinical Practice Guidelines in Oncology (NCCN Guidelines). Version 1.2021. 2020.</w:t>
      </w:r>
    </w:p>
    <w:p w14:paraId="43EAB6F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0.</w:t>
      </w:r>
      <w:r w:rsidRPr="004F29A0">
        <w:rPr>
          <w:rFonts w:cs="Times New Roman"/>
          <w:noProof/>
        </w:rPr>
        <w:tab/>
        <w:t>Roila F. et al. Prevention of chemotherapy- and radiotherapy-induced emesis: Results of the 2004 Perugia International Antiemetic Consensus Conference // Annals of Oncology. Ann Oncol, 2006. Vol. 17, № 1. P. 20–28.</w:t>
      </w:r>
    </w:p>
    <w:p w14:paraId="1E7A865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1.</w:t>
      </w:r>
      <w:r w:rsidRPr="004F29A0">
        <w:rPr>
          <w:rFonts w:cs="Times New Roman"/>
          <w:noProof/>
        </w:rPr>
        <w:tab/>
        <w:t>Basch E. et al. Antiemetics: American Society of Clinical Oncology clinical practice guideline update // J. Clin. Oncol. J Clin Oncol, 2011. Vol. 29, № 31. P. 4189–4198.</w:t>
      </w:r>
    </w:p>
    <w:p w14:paraId="5D80723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2.</w:t>
      </w:r>
      <w:r w:rsidRPr="004F29A0">
        <w:rPr>
          <w:rFonts w:cs="Times New Roman"/>
          <w:noProof/>
        </w:rPr>
        <w:tab/>
        <w:t>Hesketh P.J. et al. Antiemetics: American Society of Clinical Oncology clinical practice guideline update // Journal of Clinical Oncology. American Society of Clinical Oncology, 2017. Vol. 35, № 28. P. 3240–3261.</w:t>
      </w:r>
    </w:p>
    <w:p w14:paraId="23A9EA0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3.</w:t>
      </w:r>
      <w:r w:rsidRPr="004F29A0">
        <w:rPr>
          <w:rFonts w:cs="Times New Roman"/>
          <w:noProof/>
        </w:rPr>
        <w:tab/>
        <w:t>Razvi Y. et al. ASCO, NCCN, MASCC/ESMO: a comparison of antiemetic guidelines for the treatment of chemotherapy-induced nausea and vomiting in adult patients // Supportive Care in Cancer. Springer Verlag, 2019. Vol. 27, № 1. P. 87–95.</w:t>
      </w:r>
    </w:p>
    <w:p w14:paraId="48836CF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4.</w:t>
      </w:r>
      <w:r w:rsidRPr="004F29A0">
        <w:rPr>
          <w:rFonts w:cs="Times New Roman"/>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74F87E4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5.</w:t>
      </w:r>
      <w:r w:rsidRPr="004F29A0">
        <w:rPr>
          <w:rFonts w:cs="Times New Roman"/>
          <w:noProof/>
        </w:rPr>
        <w:tab/>
        <w:t>Narum S., Westergren T., Klemp M. Corticosteroids and risk of gastrointestinal bleeding: A systematic review and meta-analysis // BMJ Open. BMJ Publishing Group, 2014. Vol. 4, № 5.</w:t>
      </w:r>
    </w:p>
    <w:p w14:paraId="7C1119E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6.</w:t>
      </w:r>
      <w:r w:rsidRPr="004F29A0">
        <w:rPr>
          <w:rFonts w:cs="Times New Roman"/>
          <w:noProof/>
        </w:rPr>
        <w:tab/>
        <w:t>Conn H.O., Poynard T. Corticosteroids and peptic ulcer: meta-analysis of adverse events during steroid therapy. // J. Intern. Med. J Intern Med, 1994. Vol. 236, № 6. P. 619–632.</w:t>
      </w:r>
    </w:p>
    <w:p w14:paraId="371B57B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7.</w:t>
      </w:r>
      <w:r w:rsidRPr="004F29A0">
        <w:rPr>
          <w:rFonts w:cs="Times New Roman"/>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2F009BC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8.</w:t>
      </w:r>
      <w:r w:rsidRPr="004F29A0">
        <w:rPr>
          <w:rFonts w:cs="Times New Roman"/>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4565507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79.</w:t>
      </w:r>
      <w:r w:rsidRPr="004F29A0">
        <w:rPr>
          <w:rFonts w:cs="Times New Roman"/>
          <w:noProof/>
        </w:rPr>
        <w:tab/>
        <w:t>Scally B. et al. Effects of gastroprotectant drugs for the prevention and treatment of peptic ulcer disease and its complications: a meta-analysis of randomised trials // Lancet Gastroenterol. Hepatol. Elsevier Ltd, 2018. Vol. 3, № 4. P. 231–241.</w:t>
      </w:r>
    </w:p>
    <w:p w14:paraId="5ACD25B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0.</w:t>
      </w:r>
      <w:r w:rsidRPr="004F29A0">
        <w:rPr>
          <w:rFonts w:cs="Times New Roman"/>
          <w:noProof/>
        </w:rPr>
        <w:tab/>
        <w:t>Hu Z.-H. et al. Efficacy of proton pump inhibitors for patients with duodenal ulcers: A pairwise and network meta-analysis of randomized controlled trials // Saudi J. Gastroenterol. Medknow Publications, 2017. Vol. 23, № 1. P. 11.</w:t>
      </w:r>
    </w:p>
    <w:p w14:paraId="0B2CF60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1.</w:t>
      </w:r>
      <w:r w:rsidRPr="004F29A0">
        <w:rPr>
          <w:rFonts w:cs="Times New Roman"/>
          <w:noProof/>
        </w:rPr>
        <w:tab/>
        <w:t>Poynard T., Lemaire M., Agostini H. Meta-analysis of randomized clinical trials comparing lansoprazole with ranitidine or famotidine in the treatment of acute duodenal ulcer // Eur. J. Gastroenterol. Hepatol. 1995. Vol. 7, № 7. P. 661–665.</w:t>
      </w:r>
    </w:p>
    <w:p w14:paraId="56E78A3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2.</w:t>
      </w:r>
      <w:r w:rsidRPr="004F29A0">
        <w:rPr>
          <w:rFonts w:cs="Times New Roman"/>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0BAE3CBF"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3.</w:t>
      </w:r>
      <w:r w:rsidRPr="004F29A0">
        <w:rPr>
          <w:rFonts w:cs="Times New Roman"/>
          <w:noProof/>
        </w:rPr>
        <w:tab/>
        <w:t>Hoorn E.J. Intravenous fluids: balancing solutions // Journal of Nephrology. Springer New York LLC, 2017. Vol. 30, № 4. P. 485–492.</w:t>
      </w:r>
    </w:p>
    <w:p w14:paraId="365D19E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4.</w:t>
      </w:r>
      <w:r w:rsidRPr="004F29A0">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2CB81E7E"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5.</w:t>
      </w:r>
      <w:r w:rsidRPr="004F29A0">
        <w:rPr>
          <w:rFonts w:cs="Times New Roman"/>
          <w:noProof/>
        </w:rPr>
        <w:tab/>
        <w:t>Wang J. et al. Diagnostic utility of bilateral bone marrow examination: Significance of morphologic and ancillary technique study in malignancy // Cancer. Cancer, 2002. Vol. 94, № 5. P. 1522–1531.</w:t>
      </w:r>
    </w:p>
    <w:p w14:paraId="2E76A49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6.</w:t>
      </w:r>
      <w:r w:rsidRPr="004F29A0">
        <w:rPr>
          <w:rFonts w:cs="Times New Roman"/>
          <w:noProof/>
        </w:rPr>
        <w:tab/>
        <w:t>SPIRIN M., GALSTYAN G., DROKOV M. Central venous access in lymphoma patients (pts) with superior vena cava syndrome (SVCS) // INTENSIVE CARE Med. Exp. 2019. Vol. 7, № Suppl. 3:001341. P. 388–389.</w:t>
      </w:r>
    </w:p>
    <w:p w14:paraId="1895D089"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7.</w:t>
      </w:r>
      <w:r w:rsidRPr="004F29A0">
        <w:rPr>
          <w:rFonts w:cs="Times New Roman"/>
          <w:noProof/>
        </w:rPr>
        <w:tab/>
        <w:t>Pluschnig U. et al. Extravasation emergencies: state-of-the-art management and progress in clinical research. // Memo. Springer, 2016. Vol. 9, № 4. P. 226–230.</w:t>
      </w:r>
    </w:p>
    <w:p w14:paraId="466DE5C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8.</w:t>
      </w:r>
      <w:r w:rsidRPr="004F29A0">
        <w:rPr>
          <w:rFonts w:cs="Times New Roman"/>
          <w:noProof/>
        </w:rPr>
        <w:tab/>
        <w:t>Zeidler K. et al. Optimal preprocedural platelet transfusion threshold for central venous catheter insertions in patients with thrombocytopenia. // Transfusion. 2011. Vol. 51, № 11. P. 2269–2276.</w:t>
      </w:r>
    </w:p>
    <w:p w14:paraId="011493C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89.</w:t>
      </w:r>
      <w:r w:rsidRPr="004F29A0">
        <w:rPr>
          <w:rFonts w:cs="Times New Roman"/>
          <w:noProof/>
        </w:rPr>
        <w:tab/>
        <w:t>Zerati A.E. et al. Totally implantable venous catheters : history , implantation technique and complications. // J Vasc Bras. 2017. Vol. 16, № 2. P. 128–139.</w:t>
      </w:r>
    </w:p>
    <w:p w14:paraId="0D7611A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0.</w:t>
      </w:r>
      <w:r w:rsidRPr="004F29A0">
        <w:rPr>
          <w:rFonts w:cs="Times New Roman"/>
          <w:noProof/>
        </w:rPr>
        <w:tab/>
        <w:t>Gow K.W., Tapper D., Hickman R.O. Between the lines: The 50th anniversary of long-term central venous catheters // Am. J. Surg. Elsevier Ltd, 2017. Vol. 213, № 5. P. 837–848.</w:t>
      </w:r>
    </w:p>
    <w:p w14:paraId="058F539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1.</w:t>
      </w:r>
      <w:r w:rsidRPr="004F29A0">
        <w:rPr>
          <w:rFonts w:cs="Times New Roman"/>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66877241"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2.</w:t>
      </w:r>
      <w:r w:rsidRPr="004F29A0">
        <w:rPr>
          <w:rFonts w:cs="Times New Roman"/>
          <w:noProof/>
        </w:rPr>
        <w:tab/>
        <w:t>Maki D.G., Kluger D.M., Crnich C.J. The Risk of Bloodstream Infection in Adults With Different Intravascular Devices: A Systematic Review of 200 Published Prospective Studies // Mayo Clin. Proc. Elsevier, 2006. Vol. 81, № 9. P. 1159–1171.</w:t>
      </w:r>
    </w:p>
    <w:p w14:paraId="7537235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3.</w:t>
      </w:r>
      <w:r w:rsidRPr="004F29A0">
        <w:rPr>
          <w:rFonts w:cs="Times New Roman"/>
          <w:noProof/>
        </w:rPr>
        <w:tab/>
        <w:t>Hamilton H. Central Venous Catheters / ed. Bodenham A.R. Oxford, UK: Wiley-Blackwell, 2009.</w:t>
      </w:r>
    </w:p>
    <w:p w14:paraId="5F544641"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4.</w:t>
      </w:r>
      <w:r w:rsidRPr="004F29A0">
        <w:rPr>
          <w:rFonts w:cs="Times New Roman"/>
          <w:noProof/>
        </w:rPr>
        <w:tab/>
        <w:t>Biffi R. Introduction and Overview of PICC History // Peripherally Inserted Central Venous Catheters. Milano: Springer Milan, 2014. P. 1–6.</w:t>
      </w:r>
    </w:p>
    <w:p w14:paraId="3F18108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5.</w:t>
      </w:r>
      <w:r w:rsidRPr="004F29A0">
        <w:rPr>
          <w:rFonts w:cs="Times New Roman"/>
          <w:noProof/>
        </w:rPr>
        <w:tab/>
        <w:t>Linenberger M.L. Catheter-related thrombosis: risks, diagnosis, and management. // J. Natl. Compr. Canc. Netw. 2006. Vol. 4, № 9. P. 889–901.</w:t>
      </w:r>
    </w:p>
    <w:p w14:paraId="193F71A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6.</w:t>
      </w:r>
      <w:r w:rsidRPr="004F29A0">
        <w:rPr>
          <w:rFonts w:cs="Times New Roman"/>
          <w:noProof/>
        </w:rPr>
        <w:tab/>
        <w:t>Lee A.Y.Y., Kamphuisen P.W. Epidemiology and prevention of catheter-related thrombosis in patients with cancer // J. Thromb. Haemost. 2012. № 10. P. 1491–1499.</w:t>
      </w:r>
    </w:p>
    <w:p w14:paraId="31F8B0C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7.</w:t>
      </w:r>
      <w:r w:rsidRPr="004F29A0">
        <w:rPr>
          <w:rFonts w:cs="Times New Roman"/>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2CA254E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8.</w:t>
      </w:r>
      <w:r w:rsidRPr="004F29A0">
        <w:rPr>
          <w:rFonts w:cs="Times New Roman"/>
          <w:noProof/>
        </w:rPr>
        <w:tab/>
        <w:t>Linder L.E. et al. Material thrombogenicity in central venous catheterization: a comparison between soft, antebrachial catheters of silicone elastomer and polyurethane. // JPEN. J. Parenter. Enteral Nutr. 1984. Vol. 8, № 4. P. 399–406.</w:t>
      </w:r>
    </w:p>
    <w:p w14:paraId="6A9EF10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99.</w:t>
      </w:r>
      <w:r w:rsidRPr="004F29A0">
        <w:rPr>
          <w:rFonts w:cs="Times New Roman"/>
          <w:noProof/>
        </w:rPr>
        <w:tab/>
        <w:t>Watters V.A., Grant J.P. Use of Electrocardiogram to Position Right Atrial Catheters During Surgery // Ann. Surg. Vol. 225, № 2. P. 165–171.</w:t>
      </w:r>
    </w:p>
    <w:p w14:paraId="6E90DF8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0.</w:t>
      </w:r>
      <w:r w:rsidRPr="004F29A0">
        <w:rPr>
          <w:rFonts w:cs="Times New Roman"/>
          <w:noProof/>
        </w:rPr>
        <w:tab/>
        <w:t>Taal M.W., Chesterton L.J., McIntyre C.W. Venography at insertion of tunnelled internal jugular vein dialysis catheters reveals significant occult stenosis // Nephrol. Dial. Transplant. Oxford University Press, 2004. Vol. 19, № 6. P. 1542–1545.</w:t>
      </w:r>
    </w:p>
    <w:p w14:paraId="46DCE76F"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1.</w:t>
      </w:r>
      <w:r w:rsidRPr="004F29A0">
        <w:rPr>
          <w:rFonts w:cs="Times New Roman"/>
          <w:noProof/>
        </w:rPr>
        <w:tab/>
        <w:t>Lobato E.B. et al. Cross-sectional area of the right and left internal jugular veins. // J. Cardiothorac. Vasc. Anesth. 1999. Vol. 13, № 2. P. 136–138.</w:t>
      </w:r>
    </w:p>
    <w:p w14:paraId="23A7649E"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2.</w:t>
      </w:r>
      <w:r w:rsidRPr="004F29A0">
        <w:rPr>
          <w:rFonts w:cs="Times New Roman"/>
          <w:noProof/>
        </w:rPr>
        <w:tab/>
        <w:t>Червонцева А.М. Повреждение сосудистого эндотелия в процессе лечения острых миелоидных лейкозов. 2008.</w:t>
      </w:r>
    </w:p>
    <w:p w14:paraId="67CBCC5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3.</w:t>
      </w:r>
      <w:r w:rsidRPr="004F29A0">
        <w:rPr>
          <w:rFonts w:cs="Times New Roman"/>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106A7E92"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4.</w:t>
      </w:r>
      <w:r w:rsidRPr="004F29A0">
        <w:rPr>
          <w:rFonts w:cs="Times New Roman"/>
          <w:noProof/>
        </w:rPr>
        <w:tab/>
        <w:t>Bannon M.P., Heller S.F., Rivera M. Anatomic considerations for central venous cannulation. // Risk Manag. Healthc. Policy. Dove Press, 2011. Vol. 4. P. 27–39.</w:t>
      </w:r>
    </w:p>
    <w:p w14:paraId="60866886"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5.</w:t>
      </w:r>
      <w:r w:rsidRPr="004F29A0">
        <w:rPr>
          <w:rFonts w:cs="Times New Roman"/>
          <w:noProof/>
        </w:rPr>
        <w:tab/>
        <w:t>Milling T.J. et al. Randomized, controlled clinical trial of point-of-care limited ultrasonography assistance of central venous cannulation: The Third Sonography Outcomes Assessment Program (SOAP-3) Trial* // Crit. Care Med. 2005. Vol. 33, № 8. P. 1764–1769.</w:t>
      </w:r>
    </w:p>
    <w:p w14:paraId="1F64D371"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6.</w:t>
      </w:r>
      <w:r w:rsidRPr="004F29A0">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7A106C11"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7.</w:t>
      </w:r>
      <w:r w:rsidRPr="004F29A0">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630EB61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8.</w:t>
      </w:r>
      <w:r w:rsidRPr="004F29A0">
        <w:rPr>
          <w:rFonts w:cs="Times New Roman"/>
          <w:noProof/>
        </w:rPr>
        <w:tab/>
        <w:t>Карагюлян С.Р. et al. Технические сложности выполнения спленэктомии при заболеваниях системы крови // Клиническая онкогематология. 2017. Vol. 10, № 1. P. 101–107.</w:t>
      </w:r>
    </w:p>
    <w:p w14:paraId="466CA28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09.</w:t>
      </w:r>
      <w:r w:rsidRPr="004F29A0">
        <w:rPr>
          <w:rFonts w:cs="Times New Roman"/>
          <w:noProof/>
        </w:rPr>
        <w:tab/>
        <w:t>Habermalz B. et al. Laparoscopic splenectomy: The clinical practice guidelines of the European Association for Endoscopic Surgery (EAES) // Surgical Endoscopy and Other Interventional Techniques. Surg Endosc, 2008. Vol. 22, № 4. P. 821–848.</w:t>
      </w:r>
    </w:p>
    <w:p w14:paraId="50A4709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0.</w:t>
      </w:r>
      <w:r w:rsidRPr="004F29A0">
        <w:rPr>
          <w:rFonts w:cs="Times New Roman"/>
          <w:noProof/>
        </w:rPr>
        <w:tab/>
        <w:t>Welte K. et al. Purification and biochemical characterization of human pluripotent hematopoietic colony-stimulating factor // Proc. Natl. Acad. Sci. U. S. A. Proc Natl Acad Sci U S A, 1985. Vol. 82, № 5. P. 1526–1530.</w:t>
      </w:r>
    </w:p>
    <w:p w14:paraId="4F7FE5E9"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1.</w:t>
      </w:r>
      <w:r w:rsidRPr="004F29A0">
        <w:rPr>
          <w:rFonts w:cs="Times New Roman"/>
          <w:noProof/>
        </w:rPr>
        <w:tab/>
        <w:t>Krause D.S. et al. CD34: Structure, biology, and clinical utility // Blood. American Society of Hematology, 1996. Vol. 87, № 1. P. 1–13.</w:t>
      </w:r>
    </w:p>
    <w:p w14:paraId="78A3F70E"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2.</w:t>
      </w:r>
      <w:r w:rsidRPr="004F29A0">
        <w:rPr>
          <w:rFonts w:cs="Times New Roman"/>
          <w:noProof/>
        </w:rPr>
        <w:tab/>
        <w:t>Giralt S. et al. Optimizing autologous stem cell mobilization strategies to improve patient outcomes: Consensus guidelines and recommendations // Biology of Blood and Marrow Transplantation. Elsevier, 2014. Vol. 20, № 3. P. 295–308.</w:t>
      </w:r>
    </w:p>
    <w:p w14:paraId="4549C501"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3.</w:t>
      </w:r>
      <w:r w:rsidRPr="004F29A0">
        <w:rPr>
          <w:rFonts w:cs="Times New Roman"/>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3A17870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4.</w:t>
      </w:r>
      <w:r w:rsidRPr="004F29A0">
        <w:rPr>
          <w:rFonts w:cs="Times New Roman"/>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33A35B2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5.</w:t>
      </w:r>
      <w:r w:rsidRPr="004F29A0">
        <w:rPr>
          <w:rFonts w:cs="Times New Roman"/>
          <w:noProof/>
        </w:rPr>
        <w:tab/>
        <w:t>Hohaus S. et al. Successful autografting following myeloablative conditioning therapy with blood stem cells mobilized by chemotherapy plus rhG-CSF. // Exp. Hematol. 1993. Vol. 21, № 4. P. 508–514.</w:t>
      </w:r>
    </w:p>
    <w:p w14:paraId="1CECB19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6.</w:t>
      </w:r>
      <w:r w:rsidRPr="004F29A0">
        <w:rPr>
          <w:rFonts w:cs="Times New Roman"/>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3F65160A"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7.</w:t>
      </w:r>
      <w:r w:rsidRPr="004F29A0">
        <w:rPr>
          <w:rFonts w:cs="Times New Roman"/>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240B5BF8"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8.</w:t>
      </w:r>
      <w:r w:rsidRPr="004F29A0">
        <w:rPr>
          <w:rFonts w:cs="Times New Roman"/>
          <w:noProof/>
        </w:rPr>
        <w:tab/>
        <w:t>Yang B.B., Kido A. Pharmacokinetics and pharmacodynamics of pegfilgrastim // Clinical Pharmacokinetics. Clin Pharmacokinet, 2011. Vol. 50, № 5. P. 295–306.</w:t>
      </w:r>
    </w:p>
    <w:p w14:paraId="62D406DE"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19.</w:t>
      </w:r>
      <w:r w:rsidRPr="004F29A0">
        <w:rPr>
          <w:rFonts w:cs="Times New Roman"/>
          <w:noProof/>
        </w:rPr>
        <w:tab/>
        <w:t>Costa L.J. et al. Pegfilgrastim-versus filgrastim-based autologous hematopoietic stem cell mobilization in the setting of preemptive use of plerixafor: Efficacy and cost analysis // Transfusion. Transfusion, 2012. Vol. 52, № 11. P. 2375–2381.</w:t>
      </w:r>
    </w:p>
    <w:p w14:paraId="7B18615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0.</w:t>
      </w:r>
      <w:r w:rsidRPr="004F29A0">
        <w:rPr>
          <w:rFonts w:cs="Times New Roman"/>
          <w:noProof/>
        </w:rPr>
        <w:tab/>
        <w:t>Dale D.C. et al. A systematic literature review of the efficacy, effectiveness, and safety of filgrastim // Supportive Care in Cancer. Springer Verlag, 2018. Vol. 26, № 1. P. 7–20.</w:t>
      </w:r>
    </w:p>
    <w:p w14:paraId="715A452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1.</w:t>
      </w:r>
      <w:r w:rsidRPr="004F29A0">
        <w:rPr>
          <w:rFonts w:cs="Times New Roman"/>
          <w:noProof/>
        </w:rPr>
        <w:tab/>
        <w:t>Smith T.J. et al. Recommendations for the use of WBC growth factors: American society of clinical oncology clinical practice guideline update // J. Clin. Oncol. American Society of Clinical Oncology, 2015. Vol. 33, № 28. P. 3199–3212.</w:t>
      </w:r>
    </w:p>
    <w:p w14:paraId="2F1AE1A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2.</w:t>
      </w:r>
      <w:r w:rsidRPr="004F29A0">
        <w:rPr>
          <w:rFonts w:cs="Times New Roman"/>
          <w:noProof/>
        </w:rPr>
        <w:tab/>
        <w:t>Bilgin Y.M., De Greef G.E. Plerixafor for stem cell mobilization: The current status // Current Opinion in Hematology. Lippincott Williams and Wilkins, 2016. Vol. 23, № 1. P. 67–71.</w:t>
      </w:r>
    </w:p>
    <w:p w14:paraId="354E7A7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3.</w:t>
      </w:r>
      <w:r w:rsidRPr="004F29A0">
        <w:rPr>
          <w:rFonts w:cs="Times New Roman"/>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1EBDCC34"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4.</w:t>
      </w:r>
      <w:r w:rsidRPr="004F29A0">
        <w:rPr>
          <w:rFonts w:cs="Times New Roman"/>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724FA29B"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5.</w:t>
      </w:r>
      <w:r w:rsidRPr="004F29A0">
        <w:rPr>
          <w:rFonts w:cs="Times New Roman"/>
          <w:noProof/>
        </w:rPr>
        <w:tab/>
        <w:t>Афанасьева О.И., Воинов В.А. Г.Ю.С. Экстракорпоральная гемокоррекция: терминология, языковые соответствия. СПб, 2016. P. 7–15.</w:t>
      </w:r>
    </w:p>
    <w:p w14:paraId="741E0B9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6.</w:t>
      </w:r>
      <w:r w:rsidRPr="004F29A0">
        <w:rPr>
          <w:rFonts w:cs="Times New Roman"/>
          <w:noProof/>
        </w:rPr>
        <w:tab/>
        <w:t>Ikeda K. et al. Adverse Events Associated With Infusion of Hematopoietic Stem Cell Products: A Prospective and Multicenter Surveillance Study // Transfusion Medicine Reviews. W.B. Saunders, 2018. Vol. 32, № 3. P. 186–194.</w:t>
      </w:r>
    </w:p>
    <w:p w14:paraId="3FAFA6A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7.</w:t>
      </w:r>
      <w:r w:rsidRPr="004F29A0">
        <w:rPr>
          <w:rFonts w:cs="Times New Roman"/>
          <w:noProof/>
        </w:rPr>
        <w:tab/>
        <w:t>Sutherland D.R. et al. The ISHAGE guidelines for CD34+ cell determination by flow cytometry // Journal of Hematotherapy and Stem Cell Research. J Hematother, 1996. Vol. 5, № 3. P. 213–226.</w:t>
      </w:r>
    </w:p>
    <w:p w14:paraId="509925D1"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8.</w:t>
      </w:r>
      <w:r w:rsidRPr="004F29A0">
        <w:rPr>
          <w:rFonts w:cs="Times New Roman"/>
          <w:noProof/>
        </w:rPr>
        <w:tab/>
        <w:t>Enric Carreras D.C., Mohty Mohamad K.N. Hematopoietic Stem Cell Transplantation and Cellular Therapies. 2019. 702 p.</w:t>
      </w:r>
    </w:p>
    <w:p w14:paraId="1E4C91E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29.</w:t>
      </w:r>
      <w:r w:rsidRPr="004F29A0">
        <w:rPr>
          <w:rFonts w:cs="Times New Roman"/>
          <w:noProof/>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7A860FA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0.</w:t>
      </w:r>
      <w:r w:rsidRPr="004F29A0">
        <w:rPr>
          <w:rFonts w:cs="Times New Roman"/>
          <w:noProof/>
        </w:rPr>
        <w:tab/>
        <w:t>Caballero M.D. et al. BEAM chemotherapy followed by autologous stem cell support in lymphoma patients: analysis of efficacy, toxicity and prognostic factors. // Bone Marrow Transplant. Bone Marrow Transplant, 1997. Vol. 20, № 6. P. 451–458.</w:t>
      </w:r>
    </w:p>
    <w:p w14:paraId="04125C9F"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1.</w:t>
      </w:r>
      <w:r w:rsidRPr="004F29A0">
        <w:rPr>
          <w:rFonts w:cs="Times New Roman"/>
          <w:noProof/>
        </w:rPr>
        <w:tab/>
        <w:t>Mills W. et al. BEAM chemotherapy and autologous bone marrow transplantation for patients with relapsed or refractory non-Hodgkin’s lymphoma. // J. Clin. Oncol. J Clin Oncol, 1995. Vol. 13, № 3. P. 588–595.</w:t>
      </w:r>
    </w:p>
    <w:p w14:paraId="4F77FE0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2.</w:t>
      </w:r>
      <w:r w:rsidRPr="004F29A0">
        <w:rPr>
          <w:rFonts w:cs="Times New Roman"/>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2019. Vol. 9. P. 892.</w:t>
      </w:r>
    </w:p>
    <w:p w14:paraId="49592A3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3.</w:t>
      </w:r>
      <w:r w:rsidRPr="004F29A0">
        <w:rPr>
          <w:rFonts w:cs="Times New Roman"/>
          <w:noProof/>
        </w:rPr>
        <w:tab/>
        <w:t>Sharma A. et al. Comparison of BEAM vs. LEAM regimen in autologous transplant for lymphoma at AIIMS. // Springerplus. Springerplus, 2013. Vol. 2. P. 489.</w:t>
      </w:r>
    </w:p>
    <w:p w14:paraId="7CB5210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4.</w:t>
      </w:r>
      <w:r w:rsidRPr="004F29A0">
        <w:rPr>
          <w:rFonts w:cs="Times New Roman"/>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4BC0C0F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5.</w:t>
      </w:r>
      <w:r w:rsidRPr="004F29A0">
        <w:rPr>
          <w:rFonts w:cs="Times New Roman"/>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3CB893A2"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6.</w:t>
      </w:r>
      <w:r w:rsidRPr="004F29A0">
        <w:rPr>
          <w:rFonts w:cs="Times New Roman"/>
          <w:noProof/>
        </w:rPr>
        <w:tab/>
        <w:t>Visani G. et al. XRCC1 399GG genotype predicts significantly longer overall survival in resistant lymphoma patients treated with Benda-EAM and ASCT // Bone Marrow Transplant. Nature Publishing Group, 2020. Vol. 55, № 4. P. 818–820.</w:t>
      </w:r>
    </w:p>
    <w:p w14:paraId="10049302"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7.</w:t>
      </w:r>
      <w:r w:rsidRPr="004F29A0">
        <w:rPr>
          <w:rFonts w:cs="Times New Roman"/>
          <w:noProof/>
        </w:rPr>
        <w:tab/>
        <w:t>Visani G. et al. BeEAM (bendamustine, etoposide, cytarabine, melphalan) before autologous stem cell transplantation is safe and effective for resistant/relapsed lymphoma patients. // Blood. 2011. Vol. 118, № 12. P. 3419–3425.</w:t>
      </w:r>
    </w:p>
    <w:p w14:paraId="1A886F72"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8.</w:t>
      </w:r>
      <w:r w:rsidRPr="004F29A0">
        <w:rPr>
          <w:rFonts w:cs="Times New Roman"/>
          <w:noProof/>
        </w:rPr>
        <w:tab/>
        <w:t>Lanas A., Chan F.K.L. Peptic ulcer disease. // Lancet (London, England). Lancet, 2017. Vol. 390, № 10094. P. 613–624.</w:t>
      </w:r>
    </w:p>
    <w:p w14:paraId="7F28395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39.</w:t>
      </w:r>
      <w:r w:rsidRPr="004F29A0">
        <w:rPr>
          <w:rFonts w:cs="Times New Roman"/>
          <w:noProof/>
        </w:rPr>
        <w:tab/>
        <w:t>Auner H.W. et al. Infectious complications after autologous hematopoietic stem cell transplantation: Comparison of patients with acute myeloid leukemia, malignant lymphoma, and multiple myeloma // Ann. Hematol. Ann Hematol, 2002. Vol. 81, № 7. P. 374–377.</w:t>
      </w:r>
    </w:p>
    <w:p w14:paraId="452C78A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0.</w:t>
      </w:r>
      <w:r w:rsidRPr="004F29A0">
        <w:rPr>
          <w:rFonts w:cs="Times New Roman"/>
          <w:noProof/>
        </w:rPr>
        <w:tab/>
        <w:t>Gil L., Styczynski J., Komarnicki M. Infectious complication in 314 patients after high-dose therapy and autologous hematopoietic stem cell transplantation: Risk factors analysis and outcome // Infection. Infection, 2007. Vol. 35, № 6. P. 421–427.</w:t>
      </w:r>
    </w:p>
    <w:p w14:paraId="561E55FE"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1.</w:t>
      </w:r>
      <w:r w:rsidRPr="004F29A0">
        <w:rPr>
          <w:rFonts w:cs="Times New Roman"/>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64D5E69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2.</w:t>
      </w:r>
      <w:r w:rsidRPr="004F29A0">
        <w:rPr>
          <w:rFonts w:cs="Times New Roman"/>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7CFCD9BE"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3.</w:t>
      </w:r>
      <w:r w:rsidRPr="004F29A0">
        <w:rPr>
          <w:rFonts w:cs="Times New Roman"/>
          <w:noProof/>
        </w:rPr>
        <w:tab/>
        <w:t>Moghnieh R. et al. Bacteraemia post-autologous haematopoietic stem cell transplantation in the absence of antibacterial prophylaxis: a decade’s experience from Lebanon // Infection. Urban und Vogel GmbH, 2018. Vol. 46, № 6.</w:t>
      </w:r>
    </w:p>
    <w:p w14:paraId="0B3A3D8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4.</w:t>
      </w:r>
      <w:r w:rsidRPr="004F29A0">
        <w:rPr>
          <w:rFonts w:cs="Times New Roman"/>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5456D595"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5.</w:t>
      </w:r>
      <w:r w:rsidRPr="004F29A0">
        <w:rPr>
          <w:rFonts w:cs="Times New Roman"/>
          <w:noProof/>
        </w:rPr>
        <w:tab/>
        <w:t>Савченко В.Г. и др. Алгоритмы диагностики и протоколы лечения заболеваний системы крови. Москва: Практика, 2018. 1008 p.</w:t>
      </w:r>
    </w:p>
    <w:p w14:paraId="224C8CCC"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6.</w:t>
      </w:r>
      <w:r w:rsidRPr="004F29A0">
        <w:rPr>
          <w:rFonts w:cs="Times New Roman"/>
          <w:noProof/>
        </w:rPr>
        <w:tab/>
        <w:t>Terpos E. et al. European myeloma network guidelines for the management of multiple myeloma-related complications // Haematologica. Ferrata Storti Foundation, 2015. Vol. 100, № 10. P. 1254–1266.</w:t>
      </w:r>
    </w:p>
    <w:p w14:paraId="6DC2358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7.</w:t>
      </w:r>
      <w:r w:rsidRPr="004F29A0">
        <w:rPr>
          <w:rFonts w:cs="Times New Roman"/>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4E8BE6C3"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8.</w:t>
      </w:r>
      <w:r w:rsidRPr="004F29A0">
        <w:rPr>
          <w:rFonts w:cs="Times New Roman"/>
          <w:noProof/>
        </w:rPr>
        <w:tab/>
        <w:t>Virizuela J.A. et al. Nutritional support and parenteral nutrition in cancer patients: an expert consensus report // Clin. Transl. Oncol. Springer-Verlag Italia s.r.l., 2018. Vol. 20, № 5. P. 619–629.</w:t>
      </w:r>
    </w:p>
    <w:p w14:paraId="6820B09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49.</w:t>
      </w:r>
      <w:r w:rsidRPr="004F29A0">
        <w:rPr>
          <w:rFonts w:cs="Times New Roman"/>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49226977"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50.</w:t>
      </w:r>
      <w:r w:rsidRPr="004F29A0">
        <w:rPr>
          <w:rFonts w:cs="Times New Roman"/>
          <w:noProof/>
        </w:rPr>
        <w:tab/>
        <w:t>Arends J. et al. ESPEN guidelines on nutrition in cancer patients // Clin. Nutr. Churchill Livingstone, 2017. Vol. 36, № 1. P. 11–48.</w:t>
      </w:r>
    </w:p>
    <w:p w14:paraId="4834DC50"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51.</w:t>
      </w:r>
      <w:r w:rsidRPr="004F29A0">
        <w:rPr>
          <w:rFonts w:cs="Times New Roman"/>
          <w:noProof/>
        </w:rPr>
        <w:tab/>
        <w:t>Camblor-Álvarez M. et al. Soporte nutricional y nutrición parenteral en el paciente oncológico: informe de consenso de un grupo de expertos // Nutr. Hosp. ARAN Ediciones, 2018. Vol. 35, № 1.</w:t>
      </w:r>
    </w:p>
    <w:p w14:paraId="2EF4B9FD" w14:textId="77777777" w:rsidR="004F29A0" w:rsidRPr="004F29A0" w:rsidRDefault="004F29A0" w:rsidP="004F29A0">
      <w:pPr>
        <w:widowControl w:val="0"/>
        <w:autoSpaceDE w:val="0"/>
        <w:autoSpaceDN w:val="0"/>
        <w:adjustRightInd w:val="0"/>
        <w:ind w:left="640" w:hanging="640"/>
        <w:rPr>
          <w:rFonts w:cs="Times New Roman"/>
          <w:noProof/>
        </w:rPr>
      </w:pPr>
      <w:r w:rsidRPr="004F29A0">
        <w:rPr>
          <w:rFonts w:cs="Times New Roman"/>
          <w:noProof/>
        </w:rPr>
        <w:t>152.</w:t>
      </w:r>
      <w:r w:rsidRPr="004F29A0">
        <w:rPr>
          <w:rFonts w:cs="Times New Roman"/>
          <w:noProof/>
        </w:rPr>
        <w:tab/>
        <w:t>Baiu I., Spain D.A. Parenteral Nutrition // JAMA - Journal of the American Medical Association. American Medical Association, 2019. Vol. 321, № 21. P. 2142.</w:t>
      </w:r>
    </w:p>
    <w:p w14:paraId="439F84B5" w14:textId="7D8FD8FA" w:rsidR="00004D38" w:rsidRPr="00FE2263" w:rsidRDefault="00004D38" w:rsidP="004F29A0">
      <w:pPr>
        <w:widowControl w:val="0"/>
        <w:autoSpaceDE w:val="0"/>
        <w:autoSpaceDN w:val="0"/>
        <w:adjustRightInd w:val="0"/>
        <w:ind w:left="640" w:hanging="640"/>
      </w:pPr>
      <w:r w:rsidRPr="00FE2263">
        <w:fldChar w:fldCharType="end"/>
      </w:r>
    </w:p>
    <w:p w14:paraId="3EAA0248" w14:textId="6070F64D" w:rsidR="000414F6" w:rsidRPr="00FE2263" w:rsidRDefault="00CB71DA" w:rsidP="00FA741B">
      <w:pPr>
        <w:pStyle w:val="afff2"/>
      </w:pPr>
      <w:bookmarkStart w:id="97" w:name="__RefHeading___doc_a1"/>
      <w:bookmarkStart w:id="98" w:name="_Toc66184337"/>
      <w:r w:rsidRPr="00FE2263">
        <w:t>Приложение А1. Состав рабочей группы</w:t>
      </w:r>
      <w:bookmarkEnd w:id="97"/>
      <w:r w:rsidR="005627B3" w:rsidRPr="00FE2263">
        <w:t xml:space="preserve"> по разработке и пересмотру клинических рекомендаций</w:t>
      </w:r>
      <w:bookmarkEnd w:id="98"/>
    </w:p>
    <w:p w14:paraId="1B265036" w14:textId="77777777" w:rsidR="00A2640D" w:rsidRPr="00FE2263" w:rsidRDefault="00A2640D" w:rsidP="00F817BC"/>
    <w:p w14:paraId="27DFE91B" w14:textId="77777777" w:rsidR="00A2640D" w:rsidRPr="00FE2263" w:rsidRDefault="00A2640D" w:rsidP="0010608C">
      <w:pPr>
        <w:pStyle w:val="afd"/>
        <w:numPr>
          <w:ilvl w:val="0"/>
          <w:numId w:val="6"/>
        </w:numPr>
        <w:spacing w:beforeAutospacing="0" w:afterAutospacing="0" w:line="360" w:lineRule="auto"/>
        <w:ind w:left="357" w:hanging="357"/>
      </w:pPr>
      <w:r w:rsidRPr="00FE2263">
        <w:rPr>
          <w:rStyle w:val="affb"/>
        </w:rPr>
        <w:t>Вотякова Ольга Михайловна</w:t>
      </w:r>
      <w:r w:rsidRPr="00FE2263">
        <w:t xml:space="preserve"> – кандидат медицинских наук, старший научный сотрудник ФГБУ РОНЦ МЗ РФ, член Российского профессионального общества онкогематологов</w:t>
      </w:r>
    </w:p>
    <w:p w14:paraId="53FE8135" w14:textId="77777777" w:rsidR="00A2640D" w:rsidRPr="00FE2263" w:rsidRDefault="00A2640D" w:rsidP="0010608C">
      <w:pPr>
        <w:pStyle w:val="afd"/>
        <w:numPr>
          <w:ilvl w:val="0"/>
          <w:numId w:val="6"/>
        </w:numPr>
        <w:spacing w:beforeAutospacing="0" w:afterAutospacing="0" w:line="360" w:lineRule="auto"/>
        <w:ind w:left="357" w:hanging="357"/>
      </w:pPr>
      <w:r w:rsidRPr="00FE2263">
        <w:rPr>
          <w:rStyle w:val="affb"/>
        </w:rPr>
        <w:t xml:space="preserve">Менделеева Лариса Павловна </w:t>
      </w:r>
      <w:r w:rsidRPr="00FE2263">
        <w:t>– доктор медицинских наук, заместитель генерального директора ФГБУ ГНЦ МЗ РФ по научной работе и инновациям, член Национального гематологического общества, член Российского профессионального общества онкогематологов</w:t>
      </w:r>
    </w:p>
    <w:p w14:paraId="65AFA445" w14:textId="77777777" w:rsidR="00A2640D" w:rsidRPr="00FE2263" w:rsidRDefault="00A2640D" w:rsidP="0010608C">
      <w:pPr>
        <w:pStyle w:val="afe"/>
        <w:numPr>
          <w:ilvl w:val="0"/>
          <w:numId w:val="6"/>
        </w:numPr>
        <w:ind w:left="357" w:hanging="357"/>
      </w:pPr>
      <w:r w:rsidRPr="00FE2263">
        <w:rPr>
          <w:b/>
          <w:bCs/>
        </w:rPr>
        <w:t xml:space="preserve">Стадник Елена Александровна </w:t>
      </w:r>
      <w:r w:rsidRPr="00FE2263">
        <w:t>–</w:t>
      </w:r>
      <w:r w:rsidRPr="00FE2263">
        <w:rPr>
          <w:b/>
          <w:bCs/>
        </w:rPr>
        <w:t xml:space="preserve"> </w:t>
      </w:r>
      <w:r w:rsidRPr="00FE2263">
        <w:t>к.м.н., доцент кафедры факультетской терапии ФГБОУ ВО «ПСПбГМУ им. И.П. Павлова» Минздрава России, старший научный сотрудник ФГБУ «НМИЦ им. В. А. Алмазова» Минздрава России, член Российского общества онкогематологов.</w:t>
      </w:r>
    </w:p>
    <w:p w14:paraId="1E3DD8FD" w14:textId="77777777" w:rsidR="00A2640D" w:rsidRPr="00FE2263" w:rsidRDefault="00A2640D" w:rsidP="0010608C">
      <w:pPr>
        <w:pStyle w:val="afe"/>
        <w:numPr>
          <w:ilvl w:val="0"/>
          <w:numId w:val="6"/>
        </w:numPr>
        <w:ind w:left="357" w:hanging="357"/>
      </w:pPr>
      <w:r w:rsidRPr="00FE2263">
        <w:rPr>
          <w:b/>
        </w:rPr>
        <w:t xml:space="preserve">Фалалеева Наталья Александровна </w:t>
      </w:r>
      <w:r w:rsidRPr="00FE2263">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45BA274B" w14:textId="77777777" w:rsidR="00A2640D" w:rsidRPr="00FE2263" w:rsidRDefault="00A2640D" w:rsidP="0010608C">
      <w:pPr>
        <w:pStyle w:val="afe"/>
        <w:numPr>
          <w:ilvl w:val="0"/>
          <w:numId w:val="6"/>
        </w:numPr>
        <w:ind w:left="357" w:hanging="357"/>
      </w:pPr>
      <w:r w:rsidRPr="00FE2263">
        <w:rPr>
          <w:b/>
        </w:rPr>
        <w:t xml:space="preserve">Стефанов Дмитрий Николаевич </w:t>
      </w:r>
      <w:r w:rsidRPr="00FE2263">
        <w:t>–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118249BB" w14:textId="77777777" w:rsidR="00A2640D" w:rsidRPr="00FE2263" w:rsidRDefault="00A2640D" w:rsidP="0010608C">
      <w:pPr>
        <w:pStyle w:val="afe"/>
        <w:numPr>
          <w:ilvl w:val="0"/>
          <w:numId w:val="6"/>
        </w:numPr>
      </w:pPr>
      <w:r w:rsidRPr="00FE2263">
        <w:rPr>
          <w:b/>
        </w:rPr>
        <w:t xml:space="preserve">Поддубная Ирина Владимировна </w:t>
      </w:r>
      <w:r w:rsidRPr="00FE2263">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4E534A79" w14:textId="77777777" w:rsidR="00A2640D" w:rsidRPr="00FE2263" w:rsidRDefault="00A2640D" w:rsidP="0010608C">
      <w:pPr>
        <w:pStyle w:val="afe"/>
        <w:numPr>
          <w:ilvl w:val="0"/>
          <w:numId w:val="6"/>
        </w:numPr>
      </w:pPr>
      <w:r w:rsidRPr="00FE2263">
        <w:rPr>
          <w:b/>
          <w:bCs/>
        </w:rPr>
        <w:t xml:space="preserve">Мякова Наталья Валерьевна </w:t>
      </w:r>
      <w:r w:rsidRPr="00FE2263">
        <w:t>– д.м.н., профессор, Заместитель главного врача по лечебной работе, зав. 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6C5CDEFE" w14:textId="77777777" w:rsidR="00A2640D" w:rsidRPr="00FE2263" w:rsidRDefault="00A2640D" w:rsidP="0010608C">
      <w:pPr>
        <w:pStyle w:val="Default"/>
        <w:numPr>
          <w:ilvl w:val="0"/>
          <w:numId w:val="6"/>
        </w:numPr>
        <w:spacing w:line="360" w:lineRule="auto"/>
      </w:pPr>
      <w:r w:rsidRPr="00FE2263">
        <w:rPr>
          <w:b/>
          <w:bCs/>
        </w:rPr>
        <w:t>Невольских Алексей Алексеевич</w:t>
      </w:r>
      <w:r w:rsidRPr="00FE2263">
        <w:t xml:space="preserve"> – д.м.н., заместитель директора по лечебной работе МРНЦ им. А.Ф. Цыба – филиал ФГБУ «НМИЦ радиологии» Минздрава России.</w:t>
      </w:r>
    </w:p>
    <w:p w14:paraId="41E3AAB6" w14:textId="77777777" w:rsidR="00A2640D" w:rsidRPr="00FE2263" w:rsidRDefault="00A2640D" w:rsidP="0010608C">
      <w:pPr>
        <w:pStyle w:val="Default"/>
        <w:numPr>
          <w:ilvl w:val="0"/>
          <w:numId w:val="6"/>
        </w:numPr>
        <w:spacing w:line="360" w:lineRule="auto"/>
      </w:pPr>
      <w:r w:rsidRPr="00FE2263">
        <w:rPr>
          <w:b/>
          <w:bCs/>
        </w:rPr>
        <w:t>Иванов Сергей Анатольевич</w:t>
      </w:r>
      <w:r w:rsidRPr="00FE2263">
        <w:t xml:space="preserve"> – профессор РАН, д.м.н., директор МРНЦ им. А.Ф. Цыба – филиал ФГБУ «НМИЦ радиологии» Минздрава России.</w:t>
      </w:r>
    </w:p>
    <w:p w14:paraId="5618EC72" w14:textId="77777777" w:rsidR="00A2640D" w:rsidRPr="00FE2263" w:rsidRDefault="00A2640D" w:rsidP="0010608C">
      <w:pPr>
        <w:pStyle w:val="Default"/>
        <w:numPr>
          <w:ilvl w:val="0"/>
          <w:numId w:val="6"/>
        </w:numPr>
        <w:spacing w:line="360" w:lineRule="auto"/>
      </w:pPr>
      <w:r w:rsidRPr="00FE2263">
        <w:rPr>
          <w:b/>
          <w:bCs/>
        </w:rPr>
        <w:t>Хайлова Жанна Владимировна</w:t>
      </w:r>
      <w:r w:rsidRPr="00FE2263">
        <w:t xml:space="preserve"> –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1533B393" w14:textId="77777777" w:rsidR="00A2640D" w:rsidRPr="00FE2263" w:rsidRDefault="00A2640D" w:rsidP="0010608C">
      <w:pPr>
        <w:numPr>
          <w:ilvl w:val="0"/>
          <w:numId w:val="6"/>
        </w:numPr>
      </w:pPr>
      <w:r w:rsidRPr="00FE2263">
        <w:rPr>
          <w:b/>
          <w:bCs/>
          <w:shd w:val="clear" w:color="auto" w:fill="FFFFFF"/>
        </w:rPr>
        <w:t>Геворкян Тигран Гагикович</w:t>
      </w:r>
      <w:r w:rsidRPr="00FE2263">
        <w:rPr>
          <w:shd w:val="clear" w:color="auto" w:fill="FFFFFF"/>
        </w:rPr>
        <w:t xml:space="preserve"> – заместитель директора НИИ КЭР ФГБУ «НМИЦ онкологии им. Н.Н. Блохина».</w:t>
      </w:r>
    </w:p>
    <w:p w14:paraId="7B7CBFED" w14:textId="77777777" w:rsidR="00A2640D" w:rsidRPr="00FE2263" w:rsidRDefault="00A2640D" w:rsidP="00C46D62"/>
    <w:p w14:paraId="7BDBE9C5" w14:textId="77777777" w:rsidR="00A2640D" w:rsidRPr="00FE2263" w:rsidRDefault="00A2640D" w:rsidP="00C46D62">
      <w:pPr>
        <w:rPr>
          <w:b/>
        </w:rPr>
      </w:pPr>
      <w:r w:rsidRPr="00FE2263">
        <w:rPr>
          <w:b/>
        </w:rPr>
        <w:t>Конфликт интересов отсутствует.</w:t>
      </w:r>
    </w:p>
    <w:p w14:paraId="3EA42261" w14:textId="77777777" w:rsidR="00A2640D" w:rsidRPr="00FE2263" w:rsidRDefault="00A2640D" w:rsidP="00C46D62">
      <w:pPr>
        <w:rPr>
          <w:b/>
          <w:bCs/>
        </w:rPr>
      </w:pPr>
    </w:p>
    <w:p w14:paraId="39C7A7CC" w14:textId="77777777" w:rsidR="000414F6" w:rsidRPr="00FE2263" w:rsidRDefault="00CB71DA" w:rsidP="00FA741B">
      <w:pPr>
        <w:pStyle w:val="afff2"/>
      </w:pPr>
      <w:r w:rsidRPr="00FE2263">
        <w:br w:type="page"/>
      </w:r>
      <w:bookmarkStart w:id="99" w:name="__RefHeading___doc_a2"/>
      <w:bookmarkStart w:id="100" w:name="_Toc11747752"/>
      <w:bookmarkStart w:id="101" w:name="_Toc66184338"/>
      <w:r w:rsidRPr="00FE2263">
        <w:t>Приложение А2. Методология разработки клинических рекомендаций</w:t>
      </w:r>
      <w:bookmarkEnd w:id="99"/>
      <w:bookmarkEnd w:id="100"/>
      <w:bookmarkEnd w:id="101"/>
    </w:p>
    <w:p w14:paraId="3B7D1EAB" w14:textId="77777777" w:rsidR="00B16138" w:rsidRPr="00FE2263" w:rsidRDefault="00B16138" w:rsidP="00004D38">
      <w:pPr>
        <w:pStyle w:val="afd"/>
        <w:spacing w:beforeAutospacing="0" w:afterAutospacing="0" w:line="360" w:lineRule="auto"/>
        <w:divId w:val="1333020968"/>
      </w:pPr>
      <w:bookmarkStart w:id="102" w:name="_Ref515967586"/>
      <w:r w:rsidRPr="00FE2263">
        <w:rPr>
          <w:rStyle w:val="affb"/>
          <w:u w:val="single"/>
        </w:rPr>
        <w:t>Целевая аудитория данных клинических рекомендаций:</w:t>
      </w:r>
    </w:p>
    <w:p w14:paraId="4A0E4CA1" w14:textId="45EB04AE" w:rsidR="00B16138" w:rsidRPr="00FE2263" w:rsidRDefault="00004D38" w:rsidP="0010608C">
      <w:pPr>
        <w:pStyle w:val="afd"/>
        <w:numPr>
          <w:ilvl w:val="0"/>
          <w:numId w:val="9"/>
        </w:numPr>
        <w:spacing w:beforeAutospacing="0" w:afterAutospacing="0" w:line="360" w:lineRule="auto"/>
        <w:jc w:val="left"/>
        <w:divId w:val="1333020968"/>
      </w:pPr>
      <w:r w:rsidRPr="00FE2263">
        <w:t>Врачи-гематологи</w:t>
      </w:r>
    </w:p>
    <w:p w14:paraId="219E9368" w14:textId="142E347F" w:rsidR="00B16138" w:rsidRPr="00FE2263" w:rsidRDefault="00004D38" w:rsidP="0010608C">
      <w:pPr>
        <w:pStyle w:val="afd"/>
        <w:numPr>
          <w:ilvl w:val="0"/>
          <w:numId w:val="9"/>
        </w:numPr>
        <w:spacing w:beforeAutospacing="0" w:afterAutospacing="0" w:line="360" w:lineRule="auto"/>
        <w:jc w:val="left"/>
        <w:divId w:val="1333020968"/>
      </w:pPr>
      <w:r w:rsidRPr="00FE2263">
        <w:t>Врачи-онкологи</w:t>
      </w:r>
    </w:p>
    <w:p w14:paraId="4BA0B484" w14:textId="291E2A70" w:rsidR="00004D38" w:rsidRPr="00FE2263" w:rsidRDefault="00004D38" w:rsidP="0010608C">
      <w:pPr>
        <w:pStyle w:val="afd"/>
        <w:numPr>
          <w:ilvl w:val="0"/>
          <w:numId w:val="9"/>
        </w:numPr>
        <w:spacing w:beforeAutospacing="0" w:afterAutospacing="0" w:line="360" w:lineRule="auto"/>
        <w:jc w:val="left"/>
        <w:divId w:val="1333020968"/>
      </w:pPr>
      <w:r w:rsidRPr="00FE2263">
        <w:t>Врачи-детские гематологи-онкологи</w:t>
      </w:r>
    </w:p>
    <w:p w14:paraId="054ED060" w14:textId="2DE8E939" w:rsidR="00004D38" w:rsidRPr="00FE2263" w:rsidRDefault="00004D38" w:rsidP="0010608C">
      <w:pPr>
        <w:pStyle w:val="afd"/>
        <w:numPr>
          <w:ilvl w:val="0"/>
          <w:numId w:val="9"/>
        </w:numPr>
        <w:spacing w:beforeAutospacing="0" w:afterAutospacing="0" w:line="360" w:lineRule="auto"/>
        <w:jc w:val="left"/>
        <w:divId w:val="1333020968"/>
      </w:pPr>
      <w:r w:rsidRPr="00FE2263">
        <w:t>Студенты медицинских ВУЗов</w:t>
      </w:r>
    </w:p>
    <w:p w14:paraId="5B89CB3B" w14:textId="77777777" w:rsidR="00B16138" w:rsidRPr="00FE2263" w:rsidRDefault="00B16138" w:rsidP="00004D38">
      <w:pPr>
        <w:pStyle w:val="afd"/>
        <w:spacing w:beforeAutospacing="0" w:afterAutospacing="0" w:line="360" w:lineRule="auto"/>
        <w:divId w:val="1333020968"/>
      </w:pPr>
      <w:r w:rsidRPr="00FE2263">
        <w:rPr>
          <w:rStyle w:val="affb"/>
          <w:u w:val="single"/>
        </w:rPr>
        <w:t>Методология сбора доказательств</w:t>
      </w:r>
    </w:p>
    <w:p w14:paraId="50467717" w14:textId="77777777" w:rsidR="00B16138" w:rsidRPr="00FE2263" w:rsidRDefault="00B16138" w:rsidP="00004D38">
      <w:pPr>
        <w:pStyle w:val="afd"/>
        <w:spacing w:beforeAutospacing="0" w:afterAutospacing="0" w:line="360" w:lineRule="auto"/>
        <w:divId w:val="1333020968"/>
      </w:pPr>
      <w:r w:rsidRPr="00FE2263">
        <w:rPr>
          <w:rStyle w:val="affb"/>
        </w:rPr>
        <w:t>Методы, использованные для сбора / селекции доказательств:</w:t>
      </w:r>
    </w:p>
    <w:p w14:paraId="3A539355" w14:textId="77777777" w:rsidR="00B16138" w:rsidRPr="00FE2263" w:rsidRDefault="00B16138" w:rsidP="00004D38">
      <w:pPr>
        <w:pStyle w:val="afd"/>
        <w:spacing w:beforeAutospacing="0" w:afterAutospacing="0" w:line="360" w:lineRule="auto"/>
        <w:divId w:val="1333020968"/>
      </w:pPr>
      <w:r w:rsidRPr="00FE2263">
        <w:t>Поиск публикаций в специализированных периодических печатных изданиях с импакт-фактором &gt; 0.3, поиск в электронных базах данных.</w:t>
      </w:r>
    </w:p>
    <w:p w14:paraId="334805E3" w14:textId="77777777" w:rsidR="00B16138" w:rsidRPr="00FE2263" w:rsidRDefault="00B16138" w:rsidP="00004D38">
      <w:pPr>
        <w:pStyle w:val="afd"/>
        <w:spacing w:beforeAutospacing="0" w:afterAutospacing="0" w:line="360" w:lineRule="auto"/>
        <w:divId w:val="1333020968"/>
      </w:pPr>
      <w:r w:rsidRPr="00FE2263">
        <w:rPr>
          <w:rStyle w:val="affb"/>
        </w:rPr>
        <w:t>Базы данных, использованных для сбора / селекции доказательств:</w:t>
      </w:r>
    </w:p>
    <w:p w14:paraId="6D169F6B" w14:textId="77777777" w:rsidR="00B16138" w:rsidRPr="00FE2263" w:rsidRDefault="00B16138" w:rsidP="00004D38">
      <w:pPr>
        <w:pStyle w:val="afd"/>
        <w:spacing w:beforeAutospacing="0" w:afterAutospacing="0" w:line="360" w:lineRule="auto"/>
        <w:divId w:val="1333020968"/>
      </w:pPr>
      <w:r w:rsidRPr="00FE2263">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17EEB06D" w14:textId="77777777" w:rsidR="00B16138" w:rsidRPr="00FE2263" w:rsidRDefault="00B16138" w:rsidP="00004D38">
      <w:pPr>
        <w:pStyle w:val="afd"/>
        <w:spacing w:beforeAutospacing="0" w:afterAutospacing="0" w:line="360" w:lineRule="auto"/>
        <w:divId w:val="1333020968"/>
      </w:pPr>
      <w:r w:rsidRPr="00FE2263">
        <w:rPr>
          <w:rStyle w:val="affb"/>
        </w:rPr>
        <w:t>Методы, использованные для анализа доказательств:</w:t>
      </w:r>
    </w:p>
    <w:p w14:paraId="3AF31672" w14:textId="77777777" w:rsidR="00B16138" w:rsidRPr="00FE2263" w:rsidRDefault="00B16138" w:rsidP="0010608C">
      <w:pPr>
        <w:pStyle w:val="afd"/>
        <w:numPr>
          <w:ilvl w:val="0"/>
          <w:numId w:val="10"/>
        </w:numPr>
        <w:spacing w:beforeAutospacing="0" w:afterAutospacing="0" w:line="360" w:lineRule="auto"/>
        <w:jc w:val="left"/>
        <w:divId w:val="1333020968"/>
      </w:pPr>
      <w:r w:rsidRPr="00FE2263">
        <w:t>Обзоры опубликованных мета-анализов;</w:t>
      </w:r>
    </w:p>
    <w:p w14:paraId="1AB0ECE2" w14:textId="77777777" w:rsidR="00B16138" w:rsidRPr="00FE2263" w:rsidRDefault="00B16138" w:rsidP="0010608C">
      <w:pPr>
        <w:pStyle w:val="afd"/>
        <w:numPr>
          <w:ilvl w:val="0"/>
          <w:numId w:val="10"/>
        </w:numPr>
        <w:spacing w:beforeAutospacing="0" w:afterAutospacing="0" w:line="360" w:lineRule="auto"/>
        <w:jc w:val="left"/>
        <w:divId w:val="1333020968"/>
      </w:pPr>
      <w:r w:rsidRPr="00FE2263">
        <w:t>Систематические обзоры с таблицами доказательств.</w:t>
      </w:r>
    </w:p>
    <w:p w14:paraId="107C48EF" w14:textId="4E631AB2" w:rsidR="00A91645" w:rsidRPr="00FE2263" w:rsidRDefault="00A91645" w:rsidP="00F817BC">
      <w:pPr>
        <w:divId w:val="1333020968"/>
        <w:rPr>
          <w:rFonts w:eastAsia="Calibri"/>
        </w:rPr>
      </w:pPr>
      <w:r w:rsidRPr="00FE2263">
        <w:rPr>
          <w:b/>
        </w:rPr>
        <w:t xml:space="preserve">Таблица </w:t>
      </w:r>
      <w:r w:rsidRPr="00FE2263">
        <w:rPr>
          <w:b/>
        </w:rPr>
        <w:fldChar w:fldCharType="begin"/>
      </w:r>
      <w:r w:rsidRPr="00FE2263">
        <w:rPr>
          <w:b/>
        </w:rPr>
        <w:instrText xml:space="preserve"> SEQ Таблица \* ARABIC </w:instrText>
      </w:r>
      <w:r w:rsidRPr="00FE2263">
        <w:rPr>
          <w:b/>
        </w:rPr>
        <w:fldChar w:fldCharType="separate"/>
      </w:r>
      <w:r w:rsidR="004B21E9" w:rsidRPr="00FE2263">
        <w:rPr>
          <w:b/>
          <w:noProof/>
        </w:rPr>
        <w:t>1</w:t>
      </w:r>
      <w:r w:rsidRPr="00FE2263">
        <w:rPr>
          <w:b/>
        </w:rPr>
        <w:fldChar w:fldCharType="end"/>
      </w:r>
      <w:bookmarkEnd w:id="102"/>
      <w:r w:rsidRPr="00FE2263">
        <w:rPr>
          <w:rFonts w:eastAsia="Calibri"/>
          <w:b/>
        </w:rPr>
        <w:t>.</w:t>
      </w:r>
      <w:r w:rsidRPr="00FE2263">
        <w:rPr>
          <w:rFonts w:eastAsia="Calibri"/>
        </w:rPr>
        <w:t xml:space="preserve"> Шкала оценки уровней достоверности доказательств (УДД) для методов диагностики</w:t>
      </w:r>
      <w:r w:rsidR="005C7877" w:rsidRPr="00FE2263">
        <w:rPr>
          <w:rFonts w:eastAsia="Calibri"/>
        </w:rPr>
        <w:t xml:space="preserve"> (диагностических вмешательств)</w:t>
      </w:r>
    </w:p>
    <w:tbl>
      <w:tblPr>
        <w:tblStyle w:val="1f3"/>
        <w:tblW w:w="5000" w:type="pct"/>
        <w:tblLook w:val="04A0" w:firstRow="1" w:lastRow="0" w:firstColumn="1" w:lastColumn="0" w:noHBand="0" w:noVBand="1"/>
      </w:tblPr>
      <w:tblGrid>
        <w:gridCol w:w="798"/>
        <w:gridCol w:w="8547"/>
      </w:tblGrid>
      <w:tr w:rsidR="00A91645" w:rsidRPr="00FE2263" w14:paraId="59B6F2EB" w14:textId="77777777" w:rsidTr="00334F6C">
        <w:trPr>
          <w:divId w:val="1333020968"/>
          <w:trHeight w:val="58"/>
        </w:trPr>
        <w:tc>
          <w:tcPr>
            <w:tcW w:w="427" w:type="pct"/>
          </w:tcPr>
          <w:p w14:paraId="0B06C076" w14:textId="77777777" w:rsidR="00A91645" w:rsidRPr="00FE2263" w:rsidRDefault="00A91645" w:rsidP="00004D38">
            <w:pPr>
              <w:ind w:firstLine="0"/>
              <w:jc w:val="center"/>
              <w:rPr>
                <w:b/>
                <w:color w:val="000000"/>
              </w:rPr>
            </w:pPr>
            <w:r w:rsidRPr="00FE2263">
              <w:rPr>
                <w:b/>
                <w:color w:val="000000"/>
              </w:rPr>
              <w:t>УДД</w:t>
            </w:r>
          </w:p>
        </w:tc>
        <w:tc>
          <w:tcPr>
            <w:tcW w:w="4573" w:type="pct"/>
          </w:tcPr>
          <w:p w14:paraId="1D1214DC" w14:textId="77777777" w:rsidR="00A91645" w:rsidRPr="00FE2263" w:rsidRDefault="00A91645" w:rsidP="00004D38">
            <w:pPr>
              <w:ind w:firstLine="0"/>
              <w:jc w:val="center"/>
              <w:rPr>
                <w:b/>
                <w:color w:val="000000"/>
              </w:rPr>
            </w:pPr>
            <w:r w:rsidRPr="00FE2263">
              <w:rPr>
                <w:b/>
                <w:color w:val="000000"/>
              </w:rPr>
              <w:t>Расшифровка</w:t>
            </w:r>
          </w:p>
        </w:tc>
      </w:tr>
      <w:tr w:rsidR="00A91645" w:rsidRPr="00FE2263" w14:paraId="35DC5220" w14:textId="77777777" w:rsidTr="00334F6C">
        <w:trPr>
          <w:divId w:val="1333020968"/>
        </w:trPr>
        <w:tc>
          <w:tcPr>
            <w:tcW w:w="427" w:type="pct"/>
          </w:tcPr>
          <w:p w14:paraId="5A9207A6" w14:textId="77777777" w:rsidR="00A91645" w:rsidRPr="00FE2263" w:rsidRDefault="00A91645" w:rsidP="00004D38">
            <w:pPr>
              <w:ind w:firstLine="0"/>
              <w:jc w:val="center"/>
              <w:rPr>
                <w:color w:val="000000"/>
              </w:rPr>
            </w:pPr>
            <w:r w:rsidRPr="00FE2263">
              <w:rPr>
                <w:color w:val="000000"/>
              </w:rPr>
              <w:t>1</w:t>
            </w:r>
          </w:p>
        </w:tc>
        <w:tc>
          <w:tcPr>
            <w:tcW w:w="4573" w:type="pct"/>
          </w:tcPr>
          <w:p w14:paraId="2F3C42D3" w14:textId="77777777" w:rsidR="00A91645" w:rsidRPr="00FE2263" w:rsidRDefault="00A91645" w:rsidP="00004D38">
            <w:pPr>
              <w:ind w:firstLine="0"/>
              <w:rPr>
                <w:color w:val="000000"/>
              </w:rPr>
            </w:pPr>
            <w:r w:rsidRPr="00FE2263">
              <w:rPr>
                <w:color w:val="000000"/>
              </w:rPr>
              <w:t>Систематические обзоры исследований с контролем референсным методом</w:t>
            </w:r>
            <w:r w:rsidRPr="00FE2263">
              <w:t xml:space="preserve"> или систематический обзор </w:t>
            </w:r>
            <w:r w:rsidR="005C7877" w:rsidRPr="00FE2263">
              <w:t>рандомизированных клинических исследований с применением мета-анализа</w:t>
            </w:r>
          </w:p>
        </w:tc>
      </w:tr>
      <w:tr w:rsidR="00A91645" w:rsidRPr="00FE2263" w14:paraId="52009077" w14:textId="77777777" w:rsidTr="00334F6C">
        <w:trPr>
          <w:divId w:val="1333020968"/>
        </w:trPr>
        <w:tc>
          <w:tcPr>
            <w:tcW w:w="427" w:type="pct"/>
          </w:tcPr>
          <w:p w14:paraId="60475550" w14:textId="77777777" w:rsidR="00A91645" w:rsidRPr="00FE2263" w:rsidRDefault="00A91645" w:rsidP="00004D38">
            <w:pPr>
              <w:ind w:firstLine="0"/>
              <w:jc w:val="center"/>
              <w:rPr>
                <w:color w:val="000000"/>
              </w:rPr>
            </w:pPr>
            <w:r w:rsidRPr="00FE2263">
              <w:rPr>
                <w:color w:val="000000"/>
              </w:rPr>
              <w:t>2</w:t>
            </w:r>
          </w:p>
        </w:tc>
        <w:tc>
          <w:tcPr>
            <w:tcW w:w="4573" w:type="pct"/>
          </w:tcPr>
          <w:p w14:paraId="2BA0C70A" w14:textId="77777777" w:rsidR="00A91645" w:rsidRPr="00FE2263" w:rsidRDefault="00A91645" w:rsidP="00004D38">
            <w:pPr>
              <w:ind w:firstLine="0"/>
              <w:rPr>
                <w:color w:val="000000"/>
              </w:rPr>
            </w:pPr>
            <w:r w:rsidRPr="00FE2263">
              <w:rPr>
                <w:color w:val="000000"/>
              </w:rPr>
              <w:t>Отдельные исследования с контролем референсным методом</w:t>
            </w:r>
            <w:r w:rsidR="005C7877" w:rsidRPr="00FE2263">
              <w:rPr>
                <w:color w:val="000000"/>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FE2263" w14:paraId="3BD253FA" w14:textId="77777777" w:rsidTr="00334F6C">
        <w:trPr>
          <w:divId w:val="1333020968"/>
        </w:trPr>
        <w:tc>
          <w:tcPr>
            <w:tcW w:w="427" w:type="pct"/>
          </w:tcPr>
          <w:p w14:paraId="7AB30A28" w14:textId="77777777" w:rsidR="00A91645" w:rsidRPr="00FE2263" w:rsidRDefault="00A91645" w:rsidP="00004D38">
            <w:pPr>
              <w:ind w:firstLine="0"/>
              <w:jc w:val="center"/>
              <w:rPr>
                <w:color w:val="000000"/>
              </w:rPr>
            </w:pPr>
            <w:r w:rsidRPr="00FE2263">
              <w:rPr>
                <w:color w:val="000000"/>
              </w:rPr>
              <w:t>3</w:t>
            </w:r>
          </w:p>
        </w:tc>
        <w:tc>
          <w:tcPr>
            <w:tcW w:w="4573" w:type="pct"/>
          </w:tcPr>
          <w:p w14:paraId="41999412" w14:textId="77777777" w:rsidR="00A91645" w:rsidRPr="00FE2263" w:rsidRDefault="00A91645" w:rsidP="00004D38">
            <w:pPr>
              <w:ind w:firstLine="0"/>
              <w:rPr>
                <w:color w:val="000000"/>
              </w:rPr>
            </w:pPr>
            <w:r w:rsidRPr="00FE2263">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FE2263">
              <w:rPr>
                <w:color w:val="000000"/>
              </w:rPr>
              <w:t xml:space="preserve"> или нерандомизированные сравнительные исследования, в том числе когортные исследования</w:t>
            </w:r>
          </w:p>
        </w:tc>
      </w:tr>
      <w:tr w:rsidR="00A91645" w:rsidRPr="00FE2263" w14:paraId="3A569F3A" w14:textId="77777777" w:rsidTr="00334F6C">
        <w:trPr>
          <w:divId w:val="1333020968"/>
        </w:trPr>
        <w:tc>
          <w:tcPr>
            <w:tcW w:w="427" w:type="pct"/>
          </w:tcPr>
          <w:p w14:paraId="0EEC64B5" w14:textId="77777777" w:rsidR="00A91645" w:rsidRPr="00FE2263" w:rsidRDefault="00A91645" w:rsidP="00004D38">
            <w:pPr>
              <w:ind w:firstLine="0"/>
              <w:jc w:val="center"/>
              <w:rPr>
                <w:color w:val="000000"/>
              </w:rPr>
            </w:pPr>
            <w:r w:rsidRPr="00FE2263">
              <w:rPr>
                <w:color w:val="000000"/>
              </w:rPr>
              <w:t>4</w:t>
            </w:r>
          </w:p>
        </w:tc>
        <w:tc>
          <w:tcPr>
            <w:tcW w:w="4573" w:type="pct"/>
          </w:tcPr>
          <w:p w14:paraId="1DE020CA" w14:textId="77777777" w:rsidR="00A91645" w:rsidRPr="00FE2263" w:rsidRDefault="00A91645" w:rsidP="00004D38">
            <w:pPr>
              <w:ind w:firstLine="0"/>
              <w:rPr>
                <w:color w:val="000000"/>
              </w:rPr>
            </w:pPr>
            <w:r w:rsidRPr="00FE2263">
              <w:rPr>
                <w:color w:val="000000"/>
              </w:rPr>
              <w:t>Несравнительные исследования, описание клинического случая</w:t>
            </w:r>
          </w:p>
        </w:tc>
      </w:tr>
      <w:tr w:rsidR="00A91645" w:rsidRPr="00FE2263" w14:paraId="06F4B923" w14:textId="77777777" w:rsidTr="00334F6C">
        <w:trPr>
          <w:divId w:val="1333020968"/>
        </w:trPr>
        <w:tc>
          <w:tcPr>
            <w:tcW w:w="427" w:type="pct"/>
          </w:tcPr>
          <w:p w14:paraId="2827569A" w14:textId="77777777" w:rsidR="00A91645" w:rsidRPr="00FE2263" w:rsidRDefault="00A91645" w:rsidP="00004D38">
            <w:pPr>
              <w:ind w:firstLine="0"/>
              <w:jc w:val="center"/>
              <w:rPr>
                <w:color w:val="000000"/>
              </w:rPr>
            </w:pPr>
            <w:r w:rsidRPr="00FE2263">
              <w:rPr>
                <w:color w:val="000000"/>
              </w:rPr>
              <w:t>5</w:t>
            </w:r>
          </w:p>
        </w:tc>
        <w:tc>
          <w:tcPr>
            <w:tcW w:w="4573" w:type="pct"/>
          </w:tcPr>
          <w:p w14:paraId="08322651" w14:textId="77777777" w:rsidR="00A91645" w:rsidRPr="00FE2263" w:rsidRDefault="00A91645" w:rsidP="00004D38">
            <w:pPr>
              <w:ind w:firstLine="0"/>
              <w:rPr>
                <w:color w:val="000000"/>
              </w:rPr>
            </w:pPr>
            <w:r w:rsidRPr="00FE2263">
              <w:rPr>
                <w:color w:val="000000"/>
              </w:rPr>
              <w:t>Имеется лишь обоснование механизма действия или мнение экспертов</w:t>
            </w:r>
          </w:p>
        </w:tc>
      </w:tr>
    </w:tbl>
    <w:p w14:paraId="756F20AB" w14:textId="77777777" w:rsidR="00A91645" w:rsidRPr="00FE2263" w:rsidRDefault="00A91645" w:rsidP="00F817BC">
      <w:pPr>
        <w:pStyle w:val="aff8"/>
        <w:divId w:val="1333020968"/>
        <w:rPr>
          <w:rStyle w:val="affb"/>
        </w:rPr>
      </w:pPr>
    </w:p>
    <w:p w14:paraId="43453FB9" w14:textId="4C627381" w:rsidR="005C7877" w:rsidRPr="00FE2263" w:rsidRDefault="00A91645" w:rsidP="00F817BC">
      <w:pPr>
        <w:divId w:val="1333020968"/>
      </w:pPr>
      <w:bookmarkStart w:id="103" w:name="_Ref515967623"/>
      <w:r w:rsidRPr="00FE2263">
        <w:rPr>
          <w:b/>
        </w:rPr>
        <w:t xml:space="preserve">Таблица </w:t>
      </w:r>
      <w:r w:rsidRPr="00FE2263">
        <w:rPr>
          <w:b/>
        </w:rPr>
        <w:fldChar w:fldCharType="begin"/>
      </w:r>
      <w:r w:rsidRPr="00FE2263">
        <w:rPr>
          <w:b/>
        </w:rPr>
        <w:instrText xml:space="preserve"> SEQ Таблица \* ARABIC </w:instrText>
      </w:r>
      <w:r w:rsidRPr="00FE2263">
        <w:rPr>
          <w:b/>
        </w:rPr>
        <w:fldChar w:fldCharType="separate"/>
      </w:r>
      <w:r w:rsidR="004B21E9" w:rsidRPr="00FE2263">
        <w:rPr>
          <w:b/>
          <w:noProof/>
        </w:rPr>
        <w:t>2</w:t>
      </w:r>
      <w:r w:rsidRPr="00FE2263">
        <w:rPr>
          <w:b/>
        </w:rPr>
        <w:fldChar w:fldCharType="end"/>
      </w:r>
      <w:bookmarkEnd w:id="103"/>
      <w:r w:rsidRPr="00FE2263">
        <w:rPr>
          <w:rFonts w:eastAsia="Calibri"/>
          <w:b/>
        </w:rPr>
        <w:t>.</w:t>
      </w:r>
      <w:r w:rsidRPr="00FE2263">
        <w:rPr>
          <w:rFonts w:eastAsia="Calibri"/>
        </w:rPr>
        <w:t xml:space="preserve"> </w:t>
      </w:r>
      <w:r w:rsidR="005C7877" w:rsidRPr="00FE2263">
        <w:t xml:space="preserve"> Шкала оценки уровней достоверности доказательств (УДД) </w:t>
      </w:r>
      <w:r w:rsidR="005C7877" w:rsidRPr="00FE2263">
        <w:rPr>
          <w:rFonts w:eastAsia="Calibri"/>
        </w:rPr>
        <w:t xml:space="preserve">для методов профилактики, лечения и реабилитации (профилактических, </w:t>
      </w:r>
      <w:r w:rsidR="009C0364" w:rsidRPr="00FE2263">
        <w:rPr>
          <w:rFonts w:eastAsia="Calibri"/>
        </w:rPr>
        <w:t>лечебных, реабилитационных</w:t>
      </w:r>
      <w:r w:rsidR="005C7877" w:rsidRPr="00FE2263">
        <w:rPr>
          <w:rFonts w:eastAsia="Calibri"/>
        </w:rPr>
        <w:t xml:space="preserve"> вмешательств</w:t>
      </w:r>
      <w:r w:rsidR="009C0364" w:rsidRPr="00FE2263">
        <w:rPr>
          <w:rFonts w:eastAsia="Calibri"/>
        </w:rPr>
        <w:t>)</w:t>
      </w:r>
    </w:p>
    <w:tbl>
      <w:tblPr>
        <w:tblStyle w:val="1f3"/>
        <w:tblW w:w="5074" w:type="pct"/>
        <w:tblLook w:val="04A0" w:firstRow="1" w:lastRow="0" w:firstColumn="1" w:lastColumn="0" w:noHBand="0" w:noVBand="1"/>
      </w:tblPr>
      <w:tblGrid>
        <w:gridCol w:w="723"/>
        <w:gridCol w:w="8760"/>
      </w:tblGrid>
      <w:tr w:rsidR="005C7877" w:rsidRPr="00FE2263" w14:paraId="7D153D7D" w14:textId="77777777" w:rsidTr="005C7877">
        <w:trPr>
          <w:divId w:val="1333020968"/>
        </w:trPr>
        <w:tc>
          <w:tcPr>
            <w:tcW w:w="360" w:type="pct"/>
          </w:tcPr>
          <w:p w14:paraId="52AA82EF" w14:textId="77777777" w:rsidR="005C7877" w:rsidRPr="00FE2263" w:rsidRDefault="005C7877" w:rsidP="00004D38">
            <w:pPr>
              <w:ind w:firstLine="0"/>
              <w:jc w:val="center"/>
              <w:rPr>
                <w:b/>
                <w:color w:val="000000"/>
              </w:rPr>
            </w:pPr>
            <w:r w:rsidRPr="00FE2263">
              <w:rPr>
                <w:b/>
                <w:color w:val="000000"/>
              </w:rPr>
              <w:t>УДД</w:t>
            </w:r>
          </w:p>
        </w:tc>
        <w:tc>
          <w:tcPr>
            <w:tcW w:w="4640" w:type="pct"/>
          </w:tcPr>
          <w:p w14:paraId="726DE5C9" w14:textId="77777777" w:rsidR="005C7877" w:rsidRPr="00FE2263" w:rsidRDefault="005C7877" w:rsidP="00004D38">
            <w:pPr>
              <w:ind w:firstLine="0"/>
              <w:jc w:val="center"/>
              <w:rPr>
                <w:b/>
                <w:color w:val="000000"/>
              </w:rPr>
            </w:pPr>
            <w:r w:rsidRPr="00FE2263">
              <w:rPr>
                <w:b/>
                <w:color w:val="000000"/>
              </w:rPr>
              <w:t xml:space="preserve"> </w:t>
            </w:r>
            <w:r w:rsidR="009C0364" w:rsidRPr="00FE2263">
              <w:rPr>
                <w:b/>
                <w:color w:val="000000"/>
              </w:rPr>
              <w:t xml:space="preserve">Расшифровка </w:t>
            </w:r>
          </w:p>
        </w:tc>
      </w:tr>
      <w:tr w:rsidR="005C7877" w:rsidRPr="00FE2263" w14:paraId="6F024BC8" w14:textId="77777777" w:rsidTr="005C7877">
        <w:trPr>
          <w:divId w:val="1333020968"/>
        </w:trPr>
        <w:tc>
          <w:tcPr>
            <w:tcW w:w="360" w:type="pct"/>
          </w:tcPr>
          <w:p w14:paraId="32E4CCC9" w14:textId="77777777" w:rsidR="005C7877" w:rsidRPr="00FE2263" w:rsidRDefault="005C7877" w:rsidP="00004D38">
            <w:pPr>
              <w:ind w:firstLine="0"/>
              <w:jc w:val="center"/>
              <w:rPr>
                <w:color w:val="000000"/>
              </w:rPr>
            </w:pPr>
            <w:r w:rsidRPr="00FE2263">
              <w:rPr>
                <w:color w:val="000000"/>
              </w:rPr>
              <w:t>1</w:t>
            </w:r>
          </w:p>
        </w:tc>
        <w:tc>
          <w:tcPr>
            <w:tcW w:w="4640" w:type="pct"/>
          </w:tcPr>
          <w:p w14:paraId="0E9115E9" w14:textId="77777777" w:rsidR="005C7877" w:rsidRPr="00FE2263" w:rsidRDefault="005C7877" w:rsidP="00004D38">
            <w:pPr>
              <w:ind w:firstLine="0"/>
              <w:rPr>
                <w:color w:val="000000"/>
              </w:rPr>
            </w:pPr>
            <w:r w:rsidRPr="00FE2263">
              <w:rPr>
                <w:color w:val="000000"/>
              </w:rPr>
              <w:t>Систематический обзор РКИ с применением мета-анализа</w:t>
            </w:r>
          </w:p>
        </w:tc>
      </w:tr>
      <w:tr w:rsidR="005C7877" w:rsidRPr="00FE2263" w14:paraId="6A798157" w14:textId="77777777" w:rsidTr="005C7877">
        <w:trPr>
          <w:divId w:val="1333020968"/>
        </w:trPr>
        <w:tc>
          <w:tcPr>
            <w:tcW w:w="360" w:type="pct"/>
          </w:tcPr>
          <w:p w14:paraId="46222414" w14:textId="77777777" w:rsidR="005C7877" w:rsidRPr="00FE2263" w:rsidRDefault="005C7877" w:rsidP="00004D38">
            <w:pPr>
              <w:ind w:firstLine="0"/>
              <w:jc w:val="center"/>
              <w:rPr>
                <w:color w:val="000000"/>
                <w:lang w:val="en-US"/>
              </w:rPr>
            </w:pPr>
            <w:r w:rsidRPr="00FE2263">
              <w:rPr>
                <w:color w:val="000000"/>
              </w:rPr>
              <w:t>2</w:t>
            </w:r>
          </w:p>
        </w:tc>
        <w:tc>
          <w:tcPr>
            <w:tcW w:w="4640" w:type="pct"/>
          </w:tcPr>
          <w:p w14:paraId="26CEE6D0" w14:textId="77777777" w:rsidR="005C7877" w:rsidRPr="00FE2263" w:rsidRDefault="005C7877" w:rsidP="00004D38">
            <w:pPr>
              <w:ind w:firstLine="0"/>
              <w:rPr>
                <w:color w:val="000000"/>
              </w:rPr>
            </w:pPr>
            <w:r w:rsidRPr="00FE2263">
              <w:rPr>
                <w:color w:val="000000"/>
              </w:rPr>
              <w:t xml:space="preserve">Отдельные РКИ и систематические обзоры исследований любого </w:t>
            </w:r>
            <w:r w:rsidR="009C0364" w:rsidRPr="00FE2263">
              <w:rPr>
                <w:color w:val="000000"/>
              </w:rPr>
              <w:t xml:space="preserve">дизайна, за исключением РКИ, </w:t>
            </w:r>
            <w:r w:rsidRPr="00FE2263">
              <w:rPr>
                <w:color w:val="000000"/>
              </w:rPr>
              <w:t>с применением мета-анализа</w:t>
            </w:r>
          </w:p>
        </w:tc>
      </w:tr>
      <w:tr w:rsidR="005C7877" w:rsidRPr="00FE2263" w14:paraId="1CC313BF" w14:textId="77777777" w:rsidTr="005C7877">
        <w:trPr>
          <w:divId w:val="1333020968"/>
        </w:trPr>
        <w:tc>
          <w:tcPr>
            <w:tcW w:w="360" w:type="pct"/>
          </w:tcPr>
          <w:p w14:paraId="5263E742" w14:textId="77777777" w:rsidR="005C7877" w:rsidRPr="00FE2263" w:rsidRDefault="005C7877" w:rsidP="00004D38">
            <w:pPr>
              <w:ind w:firstLine="0"/>
              <w:jc w:val="center"/>
              <w:rPr>
                <w:color w:val="000000"/>
              </w:rPr>
            </w:pPr>
            <w:r w:rsidRPr="00FE2263">
              <w:rPr>
                <w:color w:val="000000"/>
              </w:rPr>
              <w:t>3</w:t>
            </w:r>
          </w:p>
        </w:tc>
        <w:tc>
          <w:tcPr>
            <w:tcW w:w="4640" w:type="pct"/>
          </w:tcPr>
          <w:p w14:paraId="5DABA418" w14:textId="77777777" w:rsidR="005C7877" w:rsidRPr="00FE2263" w:rsidRDefault="005C7877" w:rsidP="00004D38">
            <w:pPr>
              <w:ind w:firstLine="0"/>
              <w:rPr>
                <w:color w:val="000000"/>
              </w:rPr>
            </w:pPr>
            <w:r w:rsidRPr="00FE2263">
              <w:rPr>
                <w:color w:val="000000"/>
              </w:rPr>
              <w:t>Нерандомизированные сравнительные исследования, в т.ч. когортные исследования</w:t>
            </w:r>
          </w:p>
        </w:tc>
      </w:tr>
      <w:tr w:rsidR="005C7877" w:rsidRPr="00FE2263" w14:paraId="23703816" w14:textId="77777777" w:rsidTr="005C7877">
        <w:trPr>
          <w:divId w:val="1333020968"/>
        </w:trPr>
        <w:tc>
          <w:tcPr>
            <w:tcW w:w="360" w:type="pct"/>
          </w:tcPr>
          <w:p w14:paraId="02D956DD" w14:textId="77777777" w:rsidR="005C7877" w:rsidRPr="00FE2263" w:rsidRDefault="005C7877" w:rsidP="00004D38">
            <w:pPr>
              <w:ind w:firstLine="0"/>
              <w:jc w:val="center"/>
              <w:rPr>
                <w:color w:val="000000"/>
              </w:rPr>
            </w:pPr>
            <w:r w:rsidRPr="00FE2263">
              <w:rPr>
                <w:color w:val="000000"/>
              </w:rPr>
              <w:t>4</w:t>
            </w:r>
          </w:p>
        </w:tc>
        <w:tc>
          <w:tcPr>
            <w:tcW w:w="4640" w:type="pct"/>
          </w:tcPr>
          <w:p w14:paraId="66E612E8" w14:textId="77777777" w:rsidR="005C7877" w:rsidRPr="00FE2263" w:rsidRDefault="005C7877" w:rsidP="00004D38">
            <w:pPr>
              <w:ind w:firstLine="0"/>
              <w:rPr>
                <w:color w:val="000000"/>
              </w:rPr>
            </w:pPr>
            <w:r w:rsidRPr="00FE2263">
              <w:rPr>
                <w:color w:val="000000"/>
              </w:rPr>
              <w:t>Несравнительные исследования, описание клинического случая или серии случаев, исследования «случай-контроль»</w:t>
            </w:r>
          </w:p>
        </w:tc>
      </w:tr>
      <w:tr w:rsidR="005C7877" w:rsidRPr="00FE2263" w14:paraId="2932F3D5" w14:textId="77777777" w:rsidTr="005C7877">
        <w:trPr>
          <w:divId w:val="1333020968"/>
        </w:trPr>
        <w:tc>
          <w:tcPr>
            <w:tcW w:w="360" w:type="pct"/>
          </w:tcPr>
          <w:p w14:paraId="23245A64" w14:textId="77777777" w:rsidR="005C7877" w:rsidRPr="00FE2263" w:rsidRDefault="005C7877" w:rsidP="00004D38">
            <w:pPr>
              <w:ind w:firstLine="0"/>
              <w:jc w:val="center"/>
              <w:rPr>
                <w:color w:val="000000"/>
              </w:rPr>
            </w:pPr>
            <w:r w:rsidRPr="00FE2263">
              <w:rPr>
                <w:color w:val="000000"/>
              </w:rPr>
              <w:t>5</w:t>
            </w:r>
          </w:p>
        </w:tc>
        <w:tc>
          <w:tcPr>
            <w:tcW w:w="4640" w:type="pct"/>
          </w:tcPr>
          <w:p w14:paraId="44AC8339" w14:textId="77777777" w:rsidR="005C7877" w:rsidRPr="00FE2263" w:rsidRDefault="005C7877" w:rsidP="00004D38">
            <w:pPr>
              <w:ind w:firstLine="0"/>
              <w:rPr>
                <w:color w:val="000000"/>
              </w:rPr>
            </w:pPr>
            <w:r w:rsidRPr="00FE2263">
              <w:rPr>
                <w:color w:val="000000"/>
              </w:rPr>
              <w:t>Имеется лишь обоснование механизма действия вмешательства (доклинические исследования) или мнение экспертов</w:t>
            </w:r>
          </w:p>
        </w:tc>
      </w:tr>
    </w:tbl>
    <w:p w14:paraId="22C0E8DB" w14:textId="77777777" w:rsidR="005C7877" w:rsidRPr="00FE2263" w:rsidRDefault="005C7877" w:rsidP="00F817BC">
      <w:pPr>
        <w:pStyle w:val="aff8"/>
        <w:divId w:val="1333020968"/>
        <w:rPr>
          <w:rStyle w:val="affb"/>
        </w:rPr>
      </w:pPr>
    </w:p>
    <w:p w14:paraId="5DB1CF0E" w14:textId="77777777" w:rsidR="009C0364" w:rsidRPr="00FE2263" w:rsidRDefault="009C0364" w:rsidP="00F817BC">
      <w:pPr>
        <w:divId w:val="1333020968"/>
      </w:pPr>
      <w:bookmarkStart w:id="104" w:name="_Ref515967732"/>
      <w:r w:rsidRPr="00FE2263">
        <w:rPr>
          <w:b/>
        </w:rPr>
        <w:t xml:space="preserve">Таблица </w:t>
      </w:r>
      <w:bookmarkEnd w:id="104"/>
      <w:r w:rsidRPr="00FE2263">
        <w:rPr>
          <w:b/>
        </w:rPr>
        <w:t>3.</w:t>
      </w:r>
      <w:r w:rsidRPr="00FE2263">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Style w:val="1f3"/>
        <w:tblW w:w="5000" w:type="pct"/>
        <w:tblLook w:val="04A0" w:firstRow="1" w:lastRow="0" w:firstColumn="1" w:lastColumn="0" w:noHBand="0" w:noVBand="1"/>
      </w:tblPr>
      <w:tblGrid>
        <w:gridCol w:w="1331"/>
        <w:gridCol w:w="8014"/>
      </w:tblGrid>
      <w:tr w:rsidR="009C0364" w:rsidRPr="00FE2263" w14:paraId="564CBA40" w14:textId="77777777" w:rsidTr="000B7A71">
        <w:trPr>
          <w:divId w:val="1333020968"/>
        </w:trPr>
        <w:tc>
          <w:tcPr>
            <w:tcW w:w="712" w:type="pct"/>
          </w:tcPr>
          <w:p w14:paraId="09614074" w14:textId="77777777" w:rsidR="009C0364" w:rsidRPr="00FE2263" w:rsidRDefault="009C0364" w:rsidP="00004D38">
            <w:pPr>
              <w:ind w:firstLine="0"/>
              <w:jc w:val="center"/>
              <w:rPr>
                <w:b/>
                <w:color w:val="000000" w:themeColor="text1"/>
              </w:rPr>
            </w:pPr>
            <w:r w:rsidRPr="00FE2263">
              <w:rPr>
                <w:b/>
                <w:color w:val="000000" w:themeColor="text1"/>
              </w:rPr>
              <w:t>УУР</w:t>
            </w:r>
          </w:p>
        </w:tc>
        <w:tc>
          <w:tcPr>
            <w:tcW w:w="4288" w:type="pct"/>
          </w:tcPr>
          <w:p w14:paraId="72F258FC" w14:textId="77777777" w:rsidR="009C0364" w:rsidRPr="00FE2263" w:rsidRDefault="009C0364" w:rsidP="00004D38">
            <w:pPr>
              <w:ind w:firstLine="0"/>
              <w:jc w:val="center"/>
              <w:rPr>
                <w:b/>
                <w:color w:val="000000" w:themeColor="text1"/>
              </w:rPr>
            </w:pPr>
            <w:r w:rsidRPr="00FE2263">
              <w:rPr>
                <w:b/>
                <w:color w:val="000000" w:themeColor="text1"/>
              </w:rPr>
              <w:t>Расшифровка</w:t>
            </w:r>
          </w:p>
        </w:tc>
      </w:tr>
      <w:tr w:rsidR="009C0364" w:rsidRPr="00FE2263" w14:paraId="63EB0C2F" w14:textId="77777777" w:rsidTr="000B7A71">
        <w:trPr>
          <w:divId w:val="1333020968"/>
          <w:trHeight w:val="1060"/>
        </w:trPr>
        <w:tc>
          <w:tcPr>
            <w:tcW w:w="712" w:type="pct"/>
          </w:tcPr>
          <w:p w14:paraId="58920915" w14:textId="77777777" w:rsidR="009C0364" w:rsidRPr="00FE2263" w:rsidRDefault="009C0364" w:rsidP="00004D38">
            <w:pPr>
              <w:ind w:firstLine="0"/>
              <w:jc w:val="center"/>
              <w:rPr>
                <w:color w:val="000000" w:themeColor="text1"/>
              </w:rPr>
            </w:pPr>
            <w:r w:rsidRPr="00FE2263">
              <w:rPr>
                <w:color w:val="000000" w:themeColor="text1"/>
                <w:lang w:val="en-US"/>
              </w:rPr>
              <w:t>A</w:t>
            </w:r>
          </w:p>
        </w:tc>
        <w:tc>
          <w:tcPr>
            <w:tcW w:w="4288" w:type="pct"/>
          </w:tcPr>
          <w:p w14:paraId="757350AE" w14:textId="77777777" w:rsidR="009C0364" w:rsidRPr="00FE2263" w:rsidRDefault="009C0364" w:rsidP="00004D38">
            <w:pPr>
              <w:ind w:firstLine="0"/>
              <w:rPr>
                <w:color w:val="000000" w:themeColor="text1"/>
              </w:rPr>
            </w:pPr>
            <w:r w:rsidRPr="00FE2263">
              <w:rPr>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FE2263" w14:paraId="15AB07B5" w14:textId="77777777" w:rsidTr="000B7A71">
        <w:trPr>
          <w:divId w:val="1333020968"/>
          <w:trHeight w:val="558"/>
        </w:trPr>
        <w:tc>
          <w:tcPr>
            <w:tcW w:w="712" w:type="pct"/>
          </w:tcPr>
          <w:p w14:paraId="4B3F5358" w14:textId="77777777" w:rsidR="009C0364" w:rsidRPr="00FE2263" w:rsidRDefault="009C0364" w:rsidP="00004D38">
            <w:pPr>
              <w:ind w:firstLine="0"/>
              <w:jc w:val="center"/>
              <w:rPr>
                <w:color w:val="000000" w:themeColor="text1"/>
              </w:rPr>
            </w:pPr>
            <w:r w:rsidRPr="00FE2263">
              <w:rPr>
                <w:color w:val="000000" w:themeColor="text1"/>
              </w:rPr>
              <w:t>B</w:t>
            </w:r>
          </w:p>
        </w:tc>
        <w:tc>
          <w:tcPr>
            <w:tcW w:w="4288" w:type="pct"/>
          </w:tcPr>
          <w:p w14:paraId="576D42DD" w14:textId="77777777" w:rsidR="009C0364" w:rsidRPr="00FE2263" w:rsidRDefault="009C0364" w:rsidP="00004D38">
            <w:pPr>
              <w:ind w:firstLine="0"/>
              <w:rPr>
                <w:color w:val="000000" w:themeColor="text1"/>
              </w:rPr>
            </w:pPr>
            <w:r w:rsidRPr="00FE2263">
              <w:rPr>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FE2263" w14:paraId="15E730A0" w14:textId="77777777" w:rsidTr="000B7A71">
        <w:trPr>
          <w:divId w:val="1333020968"/>
          <w:trHeight w:val="798"/>
        </w:trPr>
        <w:tc>
          <w:tcPr>
            <w:tcW w:w="712" w:type="pct"/>
          </w:tcPr>
          <w:p w14:paraId="5D53620D" w14:textId="77777777" w:rsidR="009C0364" w:rsidRPr="00FE2263" w:rsidRDefault="009C0364" w:rsidP="00004D38">
            <w:pPr>
              <w:ind w:firstLine="0"/>
              <w:jc w:val="center"/>
              <w:rPr>
                <w:color w:val="000000" w:themeColor="text1"/>
              </w:rPr>
            </w:pPr>
            <w:r w:rsidRPr="00FE2263">
              <w:rPr>
                <w:color w:val="000000" w:themeColor="text1"/>
              </w:rPr>
              <w:t>C</w:t>
            </w:r>
          </w:p>
        </w:tc>
        <w:tc>
          <w:tcPr>
            <w:tcW w:w="4288" w:type="pct"/>
          </w:tcPr>
          <w:p w14:paraId="62E56882" w14:textId="77777777" w:rsidR="009C0364" w:rsidRPr="00FE2263" w:rsidRDefault="009C0364" w:rsidP="00004D38">
            <w:pPr>
              <w:ind w:firstLine="0"/>
              <w:rPr>
                <w:color w:val="000000" w:themeColor="text1"/>
              </w:rPr>
            </w:pPr>
            <w:r w:rsidRPr="00FE2263">
              <w:rPr>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61412518" w14:textId="77777777" w:rsidR="001D24E4" w:rsidRPr="00FE2263" w:rsidRDefault="001D24E4" w:rsidP="00F817BC">
      <w:pPr>
        <w:pStyle w:val="aff8"/>
        <w:divId w:val="1333020968"/>
        <w:rPr>
          <w:rStyle w:val="affb"/>
        </w:rPr>
      </w:pPr>
    </w:p>
    <w:p w14:paraId="1B38E1B0" w14:textId="77777777" w:rsidR="00275A41" w:rsidRPr="00FE2263" w:rsidRDefault="00CB71DA" w:rsidP="00F817BC">
      <w:pPr>
        <w:pStyle w:val="aff8"/>
        <w:divId w:val="1333020968"/>
        <w:rPr>
          <w:rFonts w:eastAsiaTheme="minorEastAsia"/>
        </w:rPr>
      </w:pPr>
      <w:r w:rsidRPr="00FE2263">
        <w:rPr>
          <w:rStyle w:val="affb"/>
        </w:rPr>
        <w:t>Порядок обновления клинических рекомендаций.</w:t>
      </w:r>
    </w:p>
    <w:p w14:paraId="7036D9DA" w14:textId="77777777" w:rsidR="00275A41" w:rsidRPr="00FE2263" w:rsidRDefault="00CB71DA" w:rsidP="0070759B">
      <w:pPr>
        <w:divId w:val="1333020968"/>
      </w:pPr>
      <w:r w:rsidRPr="00FE2263">
        <w:t xml:space="preserve">Механизм обновления клинических рекомендаций предусматривает их систематическую актуализацию – не реже чем один раз в три </w:t>
      </w:r>
      <w:r w:rsidR="00221384" w:rsidRPr="00FE2263">
        <w:t>года,</w:t>
      </w:r>
      <w:r w:rsidRPr="00FE2263">
        <w:t xml:space="preserve"> </w:t>
      </w:r>
      <w:r w:rsidR="00221384" w:rsidRPr="00FE2263">
        <w:t xml:space="preserve">а также </w:t>
      </w:r>
      <w:r w:rsidRPr="00FE2263">
        <w:t xml:space="preserve">при появлении </w:t>
      </w:r>
      <w:r w:rsidR="00221384" w:rsidRPr="00FE2263">
        <w:t>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035073E3" w14:textId="77777777" w:rsidR="000414F6" w:rsidRPr="00FE2263" w:rsidRDefault="00CB71DA" w:rsidP="00FA741B">
      <w:pPr>
        <w:pStyle w:val="afff2"/>
      </w:pPr>
      <w:r w:rsidRPr="00FE2263">
        <w:br w:type="page"/>
      </w:r>
      <w:bookmarkStart w:id="105" w:name="__RefHeading___doc_a3"/>
      <w:bookmarkStart w:id="106" w:name="_Toc11747753"/>
      <w:bookmarkStart w:id="107" w:name="_Toc66184339"/>
      <w:r w:rsidRPr="00FE2263">
        <w:t xml:space="preserve">Приложение А3. </w:t>
      </w:r>
      <w:bookmarkEnd w:id="105"/>
      <w:r w:rsidR="009C0364" w:rsidRPr="00FE2263">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FE2263">
        <w:t>,</w:t>
      </w:r>
      <w:r w:rsidR="009C0364" w:rsidRPr="00FE2263">
        <w:t xml:space="preserve"> инструкции по прим</w:t>
      </w:r>
      <w:r w:rsidR="003527A8" w:rsidRPr="00FE2263">
        <w:t>енению лекарственного препарата</w:t>
      </w:r>
      <w:bookmarkEnd w:id="106"/>
      <w:bookmarkEnd w:id="107"/>
    </w:p>
    <w:p w14:paraId="407A9053" w14:textId="77777777" w:rsidR="00B16138" w:rsidRPr="00FE2263" w:rsidRDefault="00B16138" w:rsidP="00710EC8">
      <w:pPr>
        <w:pStyle w:val="2"/>
        <w:spacing w:before="0"/>
      </w:pPr>
      <w:bookmarkStart w:id="108" w:name="_Toc24546459"/>
      <w:bookmarkStart w:id="109" w:name="_Toc23601741"/>
      <w:bookmarkStart w:id="110" w:name="_Toc66184340"/>
      <w:r w:rsidRPr="00FE2263">
        <w:t xml:space="preserve">Приложение А3.1. Режимы лекарственного лечения </w:t>
      </w:r>
      <w:bookmarkEnd w:id="108"/>
      <w:bookmarkEnd w:id="109"/>
      <w:r w:rsidRPr="00FE2263">
        <w:t>МВ</w:t>
      </w:r>
      <w:bookmarkEnd w:id="110"/>
    </w:p>
    <w:p w14:paraId="38FF9739" w14:textId="6E0D276F" w:rsidR="00B16138" w:rsidRPr="00FE2263" w:rsidRDefault="00B16138" w:rsidP="0010608C">
      <w:pPr>
        <w:pStyle w:val="afd"/>
        <w:numPr>
          <w:ilvl w:val="0"/>
          <w:numId w:val="11"/>
        </w:numPr>
        <w:spacing w:beforeAutospacing="0" w:afterAutospacing="0" w:line="360" w:lineRule="auto"/>
        <w:jc w:val="left"/>
      </w:pPr>
      <w:r w:rsidRPr="00FE2263">
        <w:rPr>
          <w:rStyle w:val="affb"/>
          <w:u w:val="single"/>
        </w:rPr>
        <w:t>Монотерапия ритуксимабом</w:t>
      </w:r>
      <w:r w:rsidRPr="00FE2263">
        <w:t>**</w:t>
      </w:r>
      <w:r w:rsidR="00FA741B" w:rsidRPr="00FE2263">
        <w:t xml:space="preserve"> </w:t>
      </w:r>
      <w:r w:rsidR="00FA741B" w:rsidRPr="00FE2263">
        <w:fldChar w:fldCharType="begin" w:fldLock="1"/>
      </w:r>
      <w:r w:rsidR="00FA741B" w:rsidRPr="00FE2263">
        <w:instrText>ADDIN CSL_CITATION {"citationItems":[{"id":"ITEM-1","itemData":{"DOI":"10.1111/j.1365-2141.2011.08750.x","ISSN":"00071048","abstract":"This study examined the outcome of 248 Waldenstrom macroglobulinaemia (WM) rituximab-naïve patients who responded to a rituximab-containing regimen. Eighty-six patients (35%) subsequently received maintenance rituximab (M-Rituximab). No differences in baseline characteristics, and post-induction categorical responses between cohorts were observed. The median rituximab infusions during induction was 6 for both cohorts; and 8 over a 2-year period for patients receiving M-Rituximab. Categorical responses improved in 16/162 (10%) of observed, and 36/86 (41·8%) of M-Rituximab patients respectively, following induction therapy (P&lt; 0·0001). Both progression-free (56·3 vs. 28·6months; P=0·0001) and overall survival (Not reached versus 116months; P=0·0095) were longer in patients who received M-Rituximab. Improved progression-free survival was evident despite previous treatment status, induction with rituximab alone or in combination therapy (P≤0·0001). Best serum IgM response was lower (P&lt;0·0001), and haematocrit higher (P=0·001) for patients receiving M-Rituximab. Among patients receiving M-Rituximab, an increased number of infectious events were observed, but were mainly ≤grade 2 (P=0·008). The findings of this observational study suggest improved clinical outcomes following M-Rituximab in WM patients who respond to induction with a rituximab-containing regimen. Prospective studies aimed at clarifying the role of M-Rituximab therapy in WM patients are needed to confirm these findings. © 2011 Blackwell Publishing Ltd.","author":[{"dropping-particle":"","family":"Treon","given":"Steven P.","non-dropping-particle":"","parse-names":false,"suffix":""},{"dropping-particle":"","family":"Hanzis","given":"Christina","non-dropping-particle":"","parse-names":false,"suffix":""},{"dropping-particle":"","family":"Manning","given":"Robert J.","non-dropping-particle":"","parse-names":false,"suffix":""},{"dropping-particle":"","family":"Ioakimidis","given":"Leukothea","non-dropping-particle":"","parse-names":false,"suffix":""},{"dropping-particle":"","family":"Patterson","given":"Christopher J.","non-dropping-particle":"","parse-names":false,"suffix":""},{"dropping-particle":"","family":"Hunter","given":"Zachary R.","non-dropping-particle":"","parse-names":false,"suffix":""},{"dropping-particle":"","family":"Sheehy","given":"Patricia","non-dropping-particle":"","parse-names":false,"suffix":""},{"dropping-particle":"","family":"Turnbull","given":"Barry","non-dropping-particle":"","parse-names":false,"suffix":""}],"container-title":"British Journal of Haematology","id":"ITEM-1","issue":"3","issued":{"date-parts":[["2011","8"]]},"page":"357-362","title":"Maintenance Rituximab is associated with improved clinical outcome in rituximab naïve patients with Waldenstrom Macroglobulinaemia who respond to a rituximab-containing regimen","type":"article-journal","volume":"154"},"uris":["http://www.mendeley.com/documents/?uuid=8b50c9e5-ad16-33cb-9e11-e81d590ff167"]}],"mendeley":{"formattedCitation":"[23]","plainTextFormattedCitation":"[23]","previouslyFormattedCitation":"[23]"},"properties":{"noteIndex":0},"schema":"https://github.com/citation-style-language/schema/raw/master/csl-citation.json"}</w:instrText>
      </w:r>
      <w:r w:rsidR="00FA741B" w:rsidRPr="00FE2263">
        <w:fldChar w:fldCharType="separate"/>
      </w:r>
      <w:r w:rsidR="00FA741B" w:rsidRPr="00FE2263">
        <w:rPr>
          <w:noProof/>
        </w:rPr>
        <w:t>[23]</w:t>
      </w:r>
      <w:r w:rsidR="00FA741B" w:rsidRPr="00FE2263">
        <w:fldChar w:fldCharType="end"/>
      </w:r>
    </w:p>
    <w:p w14:paraId="405932BC" w14:textId="77777777" w:rsidR="00B16138" w:rsidRPr="00FE2263" w:rsidRDefault="00B16138" w:rsidP="00F817BC">
      <w:pPr>
        <w:pStyle w:val="afd"/>
        <w:spacing w:beforeAutospacing="0" w:afterAutospacing="0" w:line="360" w:lineRule="auto"/>
      </w:pPr>
      <w:r w:rsidRPr="00FE2263">
        <w:t>Ритуксимаб** – 375 мг/м</w:t>
      </w:r>
      <w:r w:rsidRPr="00FE2263">
        <w:rPr>
          <w:vertAlign w:val="superscript"/>
        </w:rPr>
        <w:t>2</w:t>
      </w:r>
      <w:r w:rsidRPr="00FE2263">
        <w:t xml:space="preserve"> в/в кап, 1 р/нед в течение 4 недель.</w:t>
      </w:r>
    </w:p>
    <w:p w14:paraId="38FC25A6" w14:textId="77777777" w:rsidR="00B16138" w:rsidRPr="00FE2263" w:rsidRDefault="00B16138" w:rsidP="0070759B">
      <w:pPr>
        <w:pStyle w:val="afd"/>
        <w:spacing w:beforeAutospacing="0" w:afterAutospacing="0" w:line="360" w:lineRule="auto"/>
      </w:pPr>
      <w:r w:rsidRPr="00FE2263">
        <w:t>Курс повторяют через 12 недель</w:t>
      </w:r>
    </w:p>
    <w:p w14:paraId="163829E1" w14:textId="46B4F0F9" w:rsidR="00710EC8" w:rsidRPr="00FE2263" w:rsidRDefault="00710EC8" w:rsidP="00710EC8">
      <w:pPr>
        <w:rPr>
          <w:rFonts w:eastAsia="Times New Roman" w:cs="Times New Roman"/>
          <w:szCs w:val="24"/>
          <w:lang w:eastAsia="ru-RU"/>
        </w:rPr>
      </w:pPr>
      <w:r w:rsidRPr="00277C09">
        <w:rPr>
          <w:rFonts w:eastAsia="Times New Roman" w:cs="Times New Roman"/>
          <w:b/>
          <w:szCs w:val="24"/>
          <w:u w:val="single"/>
          <w:lang w:val="en-US" w:eastAsia="ru-RU"/>
        </w:rPr>
        <w:t>R</w:t>
      </w:r>
      <w:r w:rsidRPr="00277C09">
        <w:rPr>
          <w:rFonts w:eastAsia="Times New Roman" w:cs="Times New Roman"/>
          <w:b/>
          <w:szCs w:val="24"/>
          <w:u w:val="single"/>
          <w:lang w:eastAsia="ru-RU"/>
        </w:rPr>
        <w:t>-</w:t>
      </w:r>
      <w:r w:rsidRPr="00277C09">
        <w:rPr>
          <w:rFonts w:eastAsia="Times New Roman" w:cs="Times New Roman"/>
          <w:b/>
          <w:szCs w:val="24"/>
          <w:u w:val="single"/>
          <w:lang w:val="en-US" w:eastAsia="ru-RU"/>
        </w:rPr>
        <w:t>CHOP</w:t>
      </w:r>
      <w:r w:rsidR="00FA741B" w:rsidRPr="0051317D">
        <w:rPr>
          <w:rFonts w:eastAsia="Times New Roman" w:cs="Times New Roman"/>
          <w:b/>
          <w:szCs w:val="24"/>
          <w:lang w:eastAsia="ru-RU"/>
        </w:rPr>
        <w:t xml:space="preserve"> </w:t>
      </w:r>
      <w:r w:rsidR="00FA741B" w:rsidRPr="00FE2263">
        <w:rPr>
          <w:rFonts w:eastAsia="Times New Roman" w:cs="Times New Roman"/>
          <w:b/>
          <w:szCs w:val="24"/>
          <w:lang w:val="en-US" w:eastAsia="ru-RU"/>
        </w:rPr>
        <w:fldChar w:fldCharType="begin" w:fldLock="1"/>
      </w:r>
      <w:r w:rsidR="009D41F9">
        <w:rPr>
          <w:rFonts w:eastAsia="Times New Roman" w:cs="Times New Roman"/>
          <w:b/>
          <w:szCs w:val="24"/>
          <w:lang w:val="en-US" w:eastAsia="ru-RU"/>
        </w:rPr>
        <w:instrText>ADD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SL</w:instrText>
      </w:r>
      <w:r w:rsidR="009D41F9" w:rsidRPr="0051317D">
        <w:rPr>
          <w:rFonts w:eastAsia="Times New Roman" w:cs="Times New Roman"/>
          <w:b/>
          <w:szCs w:val="24"/>
          <w:lang w:eastAsia="ru-RU"/>
        </w:rPr>
        <w:instrText>_</w:instrText>
      </w:r>
      <w:r w:rsidR="009D41F9">
        <w:rPr>
          <w:rFonts w:eastAsia="Times New Roman" w:cs="Times New Roman"/>
          <w:b/>
          <w:szCs w:val="24"/>
          <w:lang w:val="en-US" w:eastAsia="ru-RU"/>
        </w:rPr>
        <w:instrText>CITATIO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itationItem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id</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ITEM</w:instrText>
      </w:r>
      <w:r w:rsidR="009D41F9" w:rsidRPr="0051317D">
        <w:rPr>
          <w:rFonts w:eastAsia="Times New Roman" w:cs="Times New Roman"/>
          <w:b/>
          <w:szCs w:val="24"/>
          <w:lang w:eastAsia="ru-RU"/>
        </w:rPr>
        <w:instrText>-1","</w:instrText>
      </w:r>
      <w:r w:rsidR="009D41F9">
        <w:rPr>
          <w:rFonts w:eastAsia="Times New Roman" w:cs="Times New Roman"/>
          <w:b/>
          <w:szCs w:val="24"/>
          <w:lang w:val="en-US" w:eastAsia="ru-RU"/>
        </w:rPr>
        <w:instrText>itemData</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OI</w:instrText>
      </w:r>
      <w:r w:rsidR="009D41F9" w:rsidRPr="0051317D">
        <w:rPr>
          <w:rFonts w:eastAsia="Times New Roman" w:cs="Times New Roman"/>
          <w:b/>
          <w:szCs w:val="24"/>
          <w:lang w:eastAsia="ru-RU"/>
        </w:rPr>
        <w:instrText>":"10.1038/</w:instrText>
      </w:r>
      <w:r w:rsidR="009D41F9">
        <w:rPr>
          <w:rFonts w:eastAsia="Times New Roman" w:cs="Times New Roman"/>
          <w:b/>
          <w:szCs w:val="24"/>
          <w:lang w:val="en-US" w:eastAsia="ru-RU"/>
        </w:rPr>
        <w:instrText>leu</w:instrText>
      </w:r>
      <w:r w:rsidR="009D41F9" w:rsidRPr="0051317D">
        <w:rPr>
          <w:rFonts w:eastAsia="Times New Roman" w:cs="Times New Roman"/>
          <w:b/>
          <w:szCs w:val="24"/>
          <w:lang w:eastAsia="ru-RU"/>
        </w:rPr>
        <w:instrText>.2008.261","</w:instrText>
      </w:r>
      <w:r w:rsidR="009D41F9">
        <w:rPr>
          <w:rFonts w:eastAsia="Times New Roman" w:cs="Times New Roman"/>
          <w:b/>
          <w:szCs w:val="24"/>
          <w:lang w:val="en-US" w:eastAsia="ru-RU"/>
        </w:rPr>
        <w:instrText>ISSN</w:instrText>
      </w:r>
      <w:r w:rsidR="009D41F9" w:rsidRPr="0051317D">
        <w:rPr>
          <w:rFonts w:eastAsia="Times New Roman" w:cs="Times New Roman"/>
          <w:b/>
          <w:szCs w:val="24"/>
          <w:lang w:eastAsia="ru-RU"/>
        </w:rPr>
        <w:instrText>":"14765551","</w:instrText>
      </w:r>
      <w:r w:rsidR="009D41F9">
        <w:rPr>
          <w:rFonts w:eastAsia="Times New Roman" w:cs="Times New Roman"/>
          <w:b/>
          <w:szCs w:val="24"/>
          <w:lang w:val="en-US" w:eastAsia="ru-RU"/>
        </w:rPr>
        <w:instrText>abstract</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Lymphoplasmacytic</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ymphom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P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dolent</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ymphom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ith</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moderat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sensitivit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o</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onventiona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hemotherap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i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stud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vestigate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hethe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dditio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ituximab</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o</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standar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hemotherap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mprove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reatment</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utcom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P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n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subgroup</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P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atien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fulfilling</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riteri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aldenstroem</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macroglobulinemi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M</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ota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69 </w:instrText>
      </w:r>
      <w:r w:rsidR="009D41F9">
        <w:rPr>
          <w:rFonts w:eastAsia="Times New Roman" w:cs="Times New Roman"/>
          <w:b/>
          <w:szCs w:val="24"/>
          <w:lang w:val="en-US" w:eastAsia="ru-RU"/>
        </w:rPr>
        <w:instrText>patien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ith</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reviousl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untreate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P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er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enrolle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to</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rial</w:instrText>
      </w:r>
      <w:r w:rsidR="009D41F9" w:rsidRPr="0051317D">
        <w:rPr>
          <w:rFonts w:eastAsia="Times New Roman" w:cs="Times New Roman"/>
          <w:b/>
          <w:szCs w:val="24"/>
          <w:lang w:eastAsia="ru-RU"/>
        </w:rPr>
        <w:instrText xml:space="preserve">; 64 </w:instrText>
      </w:r>
      <w:r w:rsidR="009D41F9">
        <w:rPr>
          <w:rFonts w:eastAsia="Times New Roman" w:cs="Times New Roman"/>
          <w:b/>
          <w:szCs w:val="24"/>
          <w:lang w:val="en-US" w:eastAsia="ru-RU"/>
        </w:rPr>
        <w:instrText>patien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er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evaluabl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fo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reatment</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utcom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ll</w:instrText>
      </w:r>
      <w:r w:rsidR="009D41F9" w:rsidRPr="0051317D">
        <w:rPr>
          <w:rFonts w:eastAsia="Times New Roman" w:cs="Times New Roman"/>
          <w:b/>
          <w:szCs w:val="24"/>
          <w:lang w:eastAsia="ru-RU"/>
        </w:rPr>
        <w:instrText xml:space="preserve">, 48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64 </w:instrText>
      </w:r>
      <w:r w:rsidR="009D41F9">
        <w:rPr>
          <w:rFonts w:eastAsia="Times New Roman" w:cs="Times New Roman"/>
          <w:b/>
          <w:szCs w:val="24"/>
          <w:lang w:val="en-US" w:eastAsia="ru-RU"/>
        </w:rPr>
        <w:instrText>LP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atien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fulfille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riteri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M</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atien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er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andoml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ssigne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o</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CHOP</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ituximab</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yclophosphamid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doxorubic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vincristin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n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rednison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n</w:instrText>
      </w:r>
      <w:r w:rsidR="009D41F9" w:rsidRPr="0051317D">
        <w:rPr>
          <w:rFonts w:eastAsia="Times New Roman" w:cs="Times New Roman"/>
          <w:b/>
          <w:szCs w:val="24"/>
          <w:lang w:eastAsia="ru-RU"/>
        </w:rPr>
        <w:instrText xml:space="preserve">=34) </w:instrText>
      </w:r>
      <w:r w:rsidR="009D41F9">
        <w:rPr>
          <w:rFonts w:eastAsia="Times New Roman" w:cs="Times New Roman"/>
          <w:b/>
          <w:szCs w:val="24"/>
          <w:lang w:val="en-US" w:eastAsia="ru-RU"/>
        </w:rPr>
        <w:instrText>o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HOP</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n</w:instrText>
      </w:r>
      <w:r w:rsidR="009D41F9" w:rsidRPr="0051317D">
        <w:rPr>
          <w:rFonts w:eastAsia="Times New Roman" w:cs="Times New Roman"/>
          <w:b/>
          <w:szCs w:val="24"/>
          <w:lang w:eastAsia="ru-RU"/>
        </w:rPr>
        <w:instrText xml:space="preserve">=30). </w:instrText>
      </w:r>
      <w:r w:rsidR="009D41F9">
        <w:rPr>
          <w:rFonts w:eastAsia="Times New Roman" w:cs="Times New Roman"/>
          <w:b/>
          <w:szCs w:val="24"/>
          <w:lang w:val="en-US" w:eastAsia="ru-RU"/>
        </w:rPr>
        <w:instrText>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CHOP</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esulte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significantl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highe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veral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espons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ate</w:instrText>
      </w:r>
      <w:r w:rsidR="009D41F9" w:rsidRPr="0051317D">
        <w:rPr>
          <w:rFonts w:eastAsia="Times New Roman" w:cs="Times New Roman"/>
          <w:b/>
          <w:szCs w:val="24"/>
          <w:lang w:eastAsia="ru-RU"/>
        </w:rPr>
        <w:instrText xml:space="preserve"> (94 </w:instrText>
      </w:r>
      <w:r w:rsidR="009D41F9">
        <w:rPr>
          <w:rFonts w:eastAsia="Times New Roman" w:cs="Times New Roman"/>
          <w:b/>
          <w:szCs w:val="24"/>
          <w:lang w:val="en-US" w:eastAsia="ru-RU"/>
        </w:rPr>
        <w:instrText>vs</w:instrText>
      </w:r>
      <w:r w:rsidR="009D41F9" w:rsidRPr="0051317D">
        <w:rPr>
          <w:rFonts w:eastAsia="Times New Roman" w:cs="Times New Roman"/>
          <w:b/>
          <w:szCs w:val="24"/>
          <w:lang w:eastAsia="ru-RU"/>
        </w:rPr>
        <w:instrText xml:space="preserve"> 67%, </w:instrText>
      </w:r>
      <w:r w:rsidR="009D41F9">
        <w:rPr>
          <w:rFonts w:eastAsia="Times New Roman" w:cs="Times New Roman"/>
          <w:b/>
          <w:szCs w:val="24"/>
          <w:lang w:val="en-US" w:eastAsia="ru-RU"/>
        </w:rPr>
        <w:instrText>P</w:instrText>
      </w:r>
      <w:r w:rsidR="009D41F9" w:rsidRPr="0051317D">
        <w:rPr>
          <w:rFonts w:eastAsia="Times New Roman" w:cs="Times New Roman"/>
          <w:b/>
          <w:szCs w:val="24"/>
          <w:lang w:eastAsia="ru-RU"/>
        </w:rPr>
        <w:instrText xml:space="preserve">=0.0085)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P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atien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n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M</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subgroup</w:instrText>
      </w:r>
      <w:r w:rsidR="009D41F9" w:rsidRPr="0051317D">
        <w:rPr>
          <w:rFonts w:eastAsia="Times New Roman" w:cs="Times New Roman"/>
          <w:b/>
          <w:szCs w:val="24"/>
          <w:lang w:eastAsia="ru-RU"/>
        </w:rPr>
        <w:instrText xml:space="preserve"> (91 </w:instrText>
      </w:r>
      <w:r w:rsidR="009D41F9">
        <w:rPr>
          <w:rFonts w:eastAsia="Times New Roman" w:cs="Times New Roman"/>
          <w:b/>
          <w:szCs w:val="24"/>
          <w:lang w:val="en-US" w:eastAsia="ru-RU"/>
        </w:rPr>
        <w:instrText>vs</w:instrText>
      </w:r>
      <w:r w:rsidR="009D41F9" w:rsidRPr="0051317D">
        <w:rPr>
          <w:rFonts w:eastAsia="Times New Roman" w:cs="Times New Roman"/>
          <w:b/>
          <w:szCs w:val="24"/>
          <w:lang w:eastAsia="ru-RU"/>
        </w:rPr>
        <w:instrText xml:space="preserve"> 60%, </w:instrText>
      </w:r>
      <w:r w:rsidR="009D41F9">
        <w:rPr>
          <w:rFonts w:eastAsia="Times New Roman" w:cs="Times New Roman"/>
          <w:b/>
          <w:szCs w:val="24"/>
          <w:lang w:val="en-US" w:eastAsia="ru-RU"/>
        </w:rPr>
        <w:instrText>P</w:instrText>
      </w:r>
      <w:r w:rsidR="009D41F9" w:rsidRPr="0051317D">
        <w:rPr>
          <w:rFonts w:eastAsia="Times New Roman" w:cs="Times New Roman"/>
          <w:b/>
          <w:szCs w:val="24"/>
          <w:lang w:eastAsia="ru-RU"/>
        </w:rPr>
        <w:instrText xml:space="preserve">=0.0188). </w:instrText>
      </w:r>
      <w:r w:rsidR="009D41F9">
        <w:rPr>
          <w:rFonts w:eastAsia="Times New Roman" w:cs="Times New Roman"/>
          <w:b/>
          <w:szCs w:val="24"/>
          <w:lang w:val="en-US" w:eastAsia="ru-RU"/>
        </w:rPr>
        <w:instrText>With</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media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bservatio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im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42 </w:instrText>
      </w:r>
      <w:r w:rsidR="009D41F9">
        <w:rPr>
          <w:rFonts w:eastAsia="Times New Roman" w:cs="Times New Roman"/>
          <w:b/>
          <w:szCs w:val="24"/>
          <w:lang w:val="en-US" w:eastAsia="ru-RU"/>
        </w:rPr>
        <w:instrText>month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CHOP</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duce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significantl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onge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im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o</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reatment</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failur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TF</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ith</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media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63 </w:instrText>
      </w:r>
      <w:r w:rsidR="009D41F9">
        <w:rPr>
          <w:rFonts w:eastAsia="Times New Roman" w:cs="Times New Roman"/>
          <w:b/>
          <w:szCs w:val="24"/>
          <w:lang w:val="en-US" w:eastAsia="ru-RU"/>
        </w:rPr>
        <w:instrText>month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fo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CHOP</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vs</w:instrText>
      </w:r>
      <w:r w:rsidR="009D41F9" w:rsidRPr="0051317D">
        <w:rPr>
          <w:rFonts w:eastAsia="Times New Roman" w:cs="Times New Roman"/>
          <w:b/>
          <w:szCs w:val="24"/>
          <w:lang w:eastAsia="ru-RU"/>
        </w:rPr>
        <w:instrText xml:space="preserve"> 22 </w:instrText>
      </w:r>
      <w:r w:rsidR="009D41F9">
        <w:rPr>
          <w:rFonts w:eastAsia="Times New Roman" w:cs="Times New Roman"/>
          <w:b/>
          <w:szCs w:val="24"/>
          <w:lang w:val="en-US" w:eastAsia="ru-RU"/>
        </w:rPr>
        <w:instrText>month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HOP</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rm</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P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atien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w:instrText>
      </w:r>
      <w:r w:rsidR="009D41F9" w:rsidRPr="0051317D">
        <w:rPr>
          <w:rFonts w:eastAsia="Times New Roman" w:cs="Times New Roman"/>
          <w:b/>
          <w:szCs w:val="24"/>
          <w:lang w:eastAsia="ru-RU"/>
        </w:rPr>
        <w:instrText xml:space="preserve">=0.0033) </w:instrText>
      </w:r>
      <w:r w:rsidR="009D41F9">
        <w:rPr>
          <w:rFonts w:eastAsia="Times New Roman" w:cs="Times New Roman"/>
          <w:b/>
          <w:szCs w:val="24"/>
          <w:lang w:val="en-US" w:eastAsia="ru-RU"/>
        </w:rPr>
        <w:instrText>an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M</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subgroup</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w:instrText>
      </w:r>
      <w:r w:rsidR="009D41F9" w:rsidRPr="0051317D">
        <w:rPr>
          <w:rFonts w:eastAsia="Times New Roman" w:cs="Times New Roman"/>
          <w:b/>
          <w:szCs w:val="24"/>
          <w:lang w:eastAsia="ru-RU"/>
        </w:rPr>
        <w:instrText xml:space="preserve">=0.0241). </w:instrText>
      </w:r>
      <w:r w:rsidR="009D41F9">
        <w:rPr>
          <w:rFonts w:eastAsia="Times New Roman" w:cs="Times New Roman"/>
          <w:b/>
          <w:szCs w:val="24"/>
          <w:lang w:val="en-US" w:eastAsia="ru-RU"/>
        </w:rPr>
        <w:instrText>Ther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a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no</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majo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differenc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reatment</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associated</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oxicit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betwee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both</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reatment</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group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s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data</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dicat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at</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h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additio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f</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rituximab</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o</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front</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lin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chemotherapy</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mprove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treatment</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utcome</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in</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patients</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ith</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LPL</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or</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WM</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autho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Busk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C</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Hoste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eyl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M</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Eimermache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H</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Wandt</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H</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Metzne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B</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uch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R</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Bittenbr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J</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Woerman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B</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Hohloch</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K</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Hes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Ludwi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W</w:instrText>
      </w:r>
      <w:r w:rsidR="009D41F9" w:rsidRPr="0051317D">
        <w:rPr>
          <w:rFonts w:eastAsia="Times New Roman" w:cs="Times New Roman"/>
          <w:b/>
          <w:szCs w:val="24"/>
          <w:lang w:eastAsia="ru-RU"/>
        </w:rPr>
        <w:instrText xml:space="preserve">. </w:instrText>
      </w:r>
      <w:r w:rsidR="009D41F9">
        <w:rPr>
          <w:rFonts w:eastAsia="Times New Roman" w:cs="Times New Roman"/>
          <w:b/>
          <w:szCs w:val="24"/>
          <w:lang w:val="en-US" w:eastAsia="ru-RU"/>
        </w:rPr>
        <w:instrText>D</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chimk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J</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ame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ls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uffix</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dropping</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particle</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family</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chmitz</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given</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S</w:instrText>
      </w:r>
      <w:r w:rsidR="009D41F9" w:rsidRPr="0051317D">
        <w:rPr>
          <w:rFonts w:eastAsia="Times New Roman" w:cs="Times New Roman"/>
          <w:b/>
          <w:szCs w:val="24"/>
          <w:lang w:eastAsia="ru-RU"/>
        </w:rPr>
        <w:instrText>.","</w:instrText>
      </w:r>
      <w:r w:rsidR="009D41F9">
        <w:rPr>
          <w:rFonts w:eastAsia="Times New Roman" w:cs="Times New Roman"/>
          <w:b/>
          <w:szCs w:val="24"/>
          <w:lang w:val="en-US" w:eastAsia="ru-RU"/>
        </w:rPr>
        <w:instrText>non-dropping-particle":"","parse-names":false,"suffix":""},{"dropping-particle":"","family":"Kneba","given":"M.","non-dropping-particle":"","parse-names":false,"suffix":""},{"dropping-particle":"","family":"Reiser","given":"M.","non-dropping-particle":"","parse-names":false,"suffix":""},{"dropping-particle":"","family":"Graeven","given":"U.","non-dropping-particle":"","parse-names":false,"suffix":""},{"dropping-particle":"","family":"Klapper","given":"W.","non-dropping-particle":"","parse-names":false,"suffix":""},{"dropping-particle":"","family":"Unterhalt","given":"M.","non-dropping-particle":"","parse-names":false,"suffix":""},{"dropping-particle":"","family":"Hiddemann","given":"W.","non-dropping-particle":"","parse-names":false,"suffix":""}],"container-title":"Leukemia","id":"ITEM-1","issue":"1","issued":{"date-parts":[["2009","1"]]},"page":"153-161","publisher":"Nature Publishing Group","title":"The addition of rituximab to front-line therapy with CHOP (R-CHOP) results in a higher response rate and longer time to treatment failure in patients with lymphoplasmacytic lymphoma: Results of a randomized trial of the German Low-Grade Lymphoma Study Group (GLSG)","type":"article-journal","volume":"23"},"uris":["http://www.mendeley.com/documents/?uuid=4e01cf7f-4756-3189-9d5d-fe062582e4cb"]},{"id":"ITEM-2","itemData":{"DOI":"10.3816/CLM.2009.n.016","ISSN":"15579190","abstract":"Since the adoption of rituximab, the importance of doxorubicin and vincristine as treatment components remains to be clarified in Waldenström's macroglobulinemia (WM). We therefore examined the outcomes of symptomatic patients with WM who received CHOP-R (cyclophosphamide/doxorubicin/ vincristine/prednisone plus rituximab; n = 23), CVP-R (cyclophosphamide/ vincristine/ prednisone plus rituximab; n = 16), or CP-R (cyclophosphamide/ prednisone plus rituximab; n = 19) at our institution. Baseline characteristics for all 3 cohorts were similar for age, previous therapies, bone marrow involvement, hematocrit, platelet count, and serum β&lt;sub&gt;2&lt;/ sub&gt;-microglobulin, though serum immunoglobulin M levels were higher in patients treated with CHOP-R (P .015). The overall response rates (ORR) and complete response (CR) rates to therapy were as follows: CHOP-R (ORR, 96%; CR, 17%); CVP-R (ORR 88%; CR 12%); CP-R (ORR, 95%; CR, 0%); P = not significant. Adverse events attributed to therapy showed a higher incidence for neutropenic fever and treatment-related neuropathy for CHOP-R and CVP-R versus CPR (P &lt; .03). The results of this study demonstrate comparable responses among patients with WM receiving CHOP-R, CVP-R, or CP-R, though a significantly higher incidence of treatment-related neuropathy and febrile neutropenia was observed among patients treated with CVP-R and CHOP-R versus CP-R. The use of CP-R might provide analogous treatment responses to more intense cyclophosphamide-based regimens while minimizing treatment-related complications in patients with WM.","author":[{"dropping-particle":"","family":"Ioakimidis","given":"Leukothea","non-dropping-particle":"","parse-names":false,"suffix":""},{"dropping-particle":"","family":"Patterson","given":"Christopher","non-dropping-particle":"","parse-names":false,"suffix":""},{"dropping-particle":"","family":"Hunter","given":"Zachary","non-dropping-particle":"","parse-names":false,"suffix":""},{"dropping-particle":"","family":"Soumerai","given":"Jacob","non-dropping-particle":"","parse-names":false,"suffix":""},{"dropping-particle":"","family":"Manning","given":"Robert","non-dropping-particle":"","parse-names":false,"suffix":""},{"dropping-particle":"","family":"Turnbull","given":"Barry","non-dropping-particle":"","parse-names":false,"suffix":""},{"dropping-particle":"","family":"Sheehy","given":"Patricia","non-dropping-particle":"","parse-names":false,"suffix":""},{"dropping-particle":"","family":"Treon","given":"Steven","non-dropping-particle":"","parse-names":false,"suffix":""}],"container-title":"Clinical Lymphoma and Myeloma","id":"ITEM-2","issue":"1","issued":{"date-parts":[["2009","3"]]},"page":"62-66","publisher":"Cancer Information Group, LP","title":"Comparative outcomes following CP-R, CVP-R, and CHOP-R in Waldenström's macroglobulinemia","type":"article-journal","volume":"9"},"uris":["http://www.mendeley.com/documents/?uuid=cdee16ce-557d-346c-add6-4fc42c938fb1"]}],"mendeley":{"formattedCitation":"[22,62]","plainTextFormattedCitation":"[22,62]","previouslyFormattedCitation":"[22,62]"},"properties":{"noteIndex":0},"schema":"https://github.com/citation-style-language/schema/raw/master/csl-citation.json"}</w:instrText>
      </w:r>
      <w:r w:rsidR="00FA741B" w:rsidRPr="00FE2263">
        <w:rPr>
          <w:rFonts w:eastAsia="Times New Roman" w:cs="Times New Roman"/>
          <w:b/>
          <w:szCs w:val="24"/>
          <w:lang w:val="en-US" w:eastAsia="ru-RU"/>
        </w:rPr>
        <w:fldChar w:fldCharType="separate"/>
      </w:r>
      <w:r w:rsidR="004C3BA5" w:rsidRPr="004C3BA5">
        <w:rPr>
          <w:rFonts w:eastAsia="Times New Roman" w:cs="Times New Roman"/>
          <w:noProof/>
          <w:szCs w:val="24"/>
          <w:lang w:eastAsia="ru-RU"/>
        </w:rPr>
        <w:t>[22,62]</w:t>
      </w:r>
      <w:r w:rsidR="00FA741B" w:rsidRPr="00FE2263">
        <w:rPr>
          <w:rFonts w:eastAsia="Times New Roman" w:cs="Times New Roman"/>
          <w:b/>
          <w:szCs w:val="24"/>
          <w:lang w:val="en-US" w:eastAsia="ru-RU"/>
        </w:rPr>
        <w:fldChar w:fldCharType="end"/>
      </w:r>
    </w:p>
    <w:p w14:paraId="5F5092B8" w14:textId="638558C3" w:rsidR="00710EC8" w:rsidRPr="00FE2263" w:rsidRDefault="00710EC8" w:rsidP="0010608C">
      <w:pPr>
        <w:numPr>
          <w:ilvl w:val="0"/>
          <w:numId w:val="12"/>
        </w:numPr>
        <w:contextualSpacing/>
        <w:rPr>
          <w:rFonts w:eastAsia="Times New Roman" w:cs="Times New Roman"/>
          <w:szCs w:val="24"/>
          <w:lang w:eastAsia="ru-RU"/>
        </w:rPr>
      </w:pPr>
      <w:r w:rsidRPr="00FE2263">
        <w:rPr>
          <w:rFonts w:eastAsia="Times New Roman" w:cs="Times New Roman"/>
          <w:szCs w:val="24"/>
          <w:lang w:eastAsia="ru-RU"/>
        </w:rPr>
        <w:t>Ритуксимаб** 375 мг/м</w:t>
      </w:r>
      <w:r w:rsidRPr="00FE2263">
        <w:rPr>
          <w:rFonts w:eastAsia="Times New Roman" w:cs="Times New Roman"/>
          <w:szCs w:val="24"/>
          <w:vertAlign w:val="superscript"/>
          <w:lang w:eastAsia="ru-RU"/>
        </w:rPr>
        <w:t>2</w:t>
      </w:r>
      <w:r w:rsidRPr="00FE2263">
        <w:rPr>
          <w:rFonts w:eastAsia="Times New Roman" w:cs="Times New Roman"/>
          <w:szCs w:val="24"/>
          <w:lang w:eastAsia="ru-RU"/>
        </w:rPr>
        <w:t xml:space="preserve"> в/в кап., день 0 или 1 все циклы курса</w:t>
      </w:r>
    </w:p>
    <w:p w14:paraId="6DAB0D7F" w14:textId="77777777" w:rsidR="00710EC8" w:rsidRPr="00FE2263" w:rsidRDefault="00710EC8" w:rsidP="0010608C">
      <w:pPr>
        <w:numPr>
          <w:ilvl w:val="0"/>
          <w:numId w:val="12"/>
        </w:numPr>
        <w:contextualSpacing/>
        <w:rPr>
          <w:rFonts w:eastAsia="Times New Roman" w:cs="Times New Roman"/>
          <w:szCs w:val="24"/>
          <w:lang w:eastAsia="ru-RU"/>
        </w:rPr>
      </w:pPr>
      <w:r w:rsidRPr="00FE2263">
        <w:rPr>
          <w:rFonts w:eastAsia="Times New Roman" w:cs="Times New Roman"/>
          <w:szCs w:val="24"/>
          <w:lang w:eastAsia="ru-RU"/>
        </w:rPr>
        <w:t>Доксорубицин** 50 мг/м</w:t>
      </w:r>
      <w:r w:rsidRPr="00FE2263">
        <w:rPr>
          <w:rFonts w:eastAsia="Times New Roman" w:cs="Times New Roman"/>
          <w:szCs w:val="24"/>
          <w:vertAlign w:val="superscript"/>
          <w:lang w:eastAsia="ru-RU"/>
        </w:rPr>
        <w:t>2</w:t>
      </w:r>
      <w:r w:rsidRPr="00FE2263">
        <w:rPr>
          <w:rFonts w:eastAsia="Times New Roman" w:cs="Times New Roman"/>
          <w:szCs w:val="24"/>
          <w:lang w:eastAsia="ru-RU"/>
        </w:rPr>
        <w:t xml:space="preserve"> в/в кап., день 1</w:t>
      </w:r>
    </w:p>
    <w:p w14:paraId="5631BE91" w14:textId="77777777" w:rsidR="00710EC8" w:rsidRPr="00FE2263" w:rsidRDefault="00710EC8" w:rsidP="0010608C">
      <w:pPr>
        <w:numPr>
          <w:ilvl w:val="0"/>
          <w:numId w:val="12"/>
        </w:numPr>
        <w:contextualSpacing/>
        <w:rPr>
          <w:rFonts w:eastAsia="Times New Roman" w:cs="Times New Roman"/>
          <w:szCs w:val="24"/>
          <w:lang w:eastAsia="ru-RU"/>
        </w:rPr>
      </w:pPr>
      <w:r w:rsidRPr="00FE2263">
        <w:rPr>
          <w:rFonts w:eastAsia="Times New Roman" w:cs="Times New Roman"/>
          <w:szCs w:val="24"/>
          <w:lang w:eastAsia="ru-RU"/>
        </w:rPr>
        <w:t>Циклофосфамид** 750 мг/м</w:t>
      </w:r>
      <w:r w:rsidRPr="00FE2263">
        <w:rPr>
          <w:rFonts w:eastAsia="Times New Roman" w:cs="Times New Roman"/>
          <w:szCs w:val="24"/>
          <w:vertAlign w:val="superscript"/>
          <w:lang w:eastAsia="ru-RU"/>
        </w:rPr>
        <w:t>2</w:t>
      </w:r>
      <w:r w:rsidRPr="00FE2263">
        <w:rPr>
          <w:rFonts w:eastAsia="Times New Roman" w:cs="Times New Roman"/>
          <w:szCs w:val="24"/>
          <w:lang w:eastAsia="ru-RU"/>
        </w:rPr>
        <w:t xml:space="preserve"> в/в кап., день 1</w:t>
      </w:r>
    </w:p>
    <w:p w14:paraId="4D689D36" w14:textId="77777777" w:rsidR="00710EC8" w:rsidRPr="00FE2263" w:rsidRDefault="00710EC8" w:rsidP="0010608C">
      <w:pPr>
        <w:numPr>
          <w:ilvl w:val="0"/>
          <w:numId w:val="12"/>
        </w:numPr>
        <w:contextualSpacing/>
        <w:rPr>
          <w:rFonts w:eastAsia="Times New Roman" w:cs="Times New Roman"/>
          <w:szCs w:val="24"/>
          <w:lang w:eastAsia="ru-RU"/>
        </w:rPr>
      </w:pPr>
      <w:r w:rsidRPr="00FE2263">
        <w:rPr>
          <w:rFonts w:eastAsia="Times New Roman" w:cs="Times New Roman"/>
          <w:szCs w:val="24"/>
          <w:lang w:eastAsia="ru-RU"/>
        </w:rPr>
        <w:t>#Винкристин** 1,4 мг/м</w:t>
      </w:r>
      <w:r w:rsidRPr="00FE2263">
        <w:rPr>
          <w:rFonts w:eastAsia="Times New Roman" w:cs="Times New Roman"/>
          <w:szCs w:val="24"/>
          <w:vertAlign w:val="superscript"/>
          <w:lang w:eastAsia="ru-RU"/>
        </w:rPr>
        <w:t>2</w:t>
      </w:r>
      <w:r w:rsidRPr="00FE2263">
        <w:rPr>
          <w:rFonts w:eastAsia="Times New Roman" w:cs="Times New Roman"/>
          <w:szCs w:val="24"/>
          <w:lang w:eastAsia="ru-RU"/>
        </w:rPr>
        <w:t xml:space="preserve"> (суммарно не более 2 мг) в/в, день 1</w:t>
      </w:r>
    </w:p>
    <w:p w14:paraId="416406F8" w14:textId="77777777" w:rsidR="00710EC8" w:rsidRPr="00FE2263" w:rsidRDefault="00710EC8" w:rsidP="0010608C">
      <w:pPr>
        <w:numPr>
          <w:ilvl w:val="0"/>
          <w:numId w:val="12"/>
        </w:numPr>
        <w:contextualSpacing/>
        <w:rPr>
          <w:rFonts w:eastAsia="Times New Roman" w:cs="Times New Roman"/>
          <w:szCs w:val="24"/>
          <w:lang w:eastAsia="ru-RU"/>
        </w:rPr>
      </w:pPr>
      <w:r w:rsidRPr="00FE2263">
        <w:rPr>
          <w:rFonts w:eastAsia="Times New Roman" w:cs="Times New Roman"/>
          <w:szCs w:val="24"/>
          <w:lang w:eastAsia="ru-RU"/>
        </w:rPr>
        <w:t>Преднизолон** 100 мг внутрь, дни 1-5</w:t>
      </w:r>
    </w:p>
    <w:p w14:paraId="65D13DE5" w14:textId="333F4197" w:rsidR="00710EC8" w:rsidRPr="00FE2263" w:rsidRDefault="00710EC8" w:rsidP="00710EC8">
      <w:pPr>
        <w:pStyle w:val="afd"/>
        <w:spacing w:beforeAutospacing="0" w:afterAutospacing="0" w:line="360" w:lineRule="auto"/>
        <w:ind w:left="720" w:firstLine="0"/>
        <w:jc w:val="left"/>
        <w:rPr>
          <w:rStyle w:val="affb"/>
          <w:b w:val="0"/>
          <w:bCs w:val="0"/>
        </w:rPr>
      </w:pPr>
      <w:r w:rsidRPr="00FE2263">
        <w:t>Лечение возобновляется на 22 день</w:t>
      </w:r>
    </w:p>
    <w:p w14:paraId="3C3D127E" w14:textId="2BED4CEC" w:rsidR="00B16138" w:rsidRPr="00FE2263" w:rsidRDefault="00B16138" w:rsidP="0010608C">
      <w:pPr>
        <w:pStyle w:val="afd"/>
        <w:numPr>
          <w:ilvl w:val="0"/>
          <w:numId w:val="12"/>
        </w:numPr>
        <w:spacing w:beforeAutospacing="0" w:afterAutospacing="0" w:line="360" w:lineRule="auto"/>
        <w:jc w:val="left"/>
      </w:pPr>
      <w:r w:rsidRPr="00FE2263">
        <w:rPr>
          <w:rStyle w:val="affb"/>
          <w:u w:val="single"/>
        </w:rPr>
        <w:t>BR</w:t>
      </w:r>
      <w:r w:rsidR="00FA741B" w:rsidRPr="00FE2263">
        <w:rPr>
          <w:rStyle w:val="affb"/>
          <w:u w:val="single"/>
        </w:rPr>
        <w:t xml:space="preserve"> </w:t>
      </w:r>
      <w:r w:rsidR="00FA741B" w:rsidRPr="00FE2263">
        <w:rPr>
          <w:rStyle w:val="affb"/>
          <w:u w:val="single"/>
          <w:lang w:val="en-US"/>
        </w:rPr>
        <w:fldChar w:fldCharType="begin" w:fldLock="1"/>
      </w:r>
      <w:r w:rsidR="00FA741B" w:rsidRPr="00FE2263">
        <w:rPr>
          <w:rStyle w:val="affb"/>
          <w:u w:val="single"/>
          <w:lang w:val="en-US"/>
        </w:rPr>
        <w:instrText>ADDIN</w:instrText>
      </w:r>
      <w:r w:rsidR="00FA741B" w:rsidRPr="00FE2263">
        <w:rPr>
          <w:rStyle w:val="affb"/>
          <w:u w:val="single"/>
        </w:rPr>
        <w:instrText xml:space="preserve"> </w:instrText>
      </w:r>
      <w:r w:rsidR="00FA741B" w:rsidRPr="00FE2263">
        <w:rPr>
          <w:rStyle w:val="affb"/>
          <w:u w:val="single"/>
          <w:lang w:val="en-US"/>
        </w:rPr>
        <w:instrText>CSL</w:instrText>
      </w:r>
      <w:r w:rsidR="00FA741B" w:rsidRPr="00FE2263">
        <w:rPr>
          <w:rStyle w:val="affb"/>
          <w:u w:val="single"/>
        </w:rPr>
        <w:instrText>_</w:instrText>
      </w:r>
      <w:r w:rsidR="00FA741B" w:rsidRPr="00FE2263">
        <w:rPr>
          <w:rStyle w:val="affb"/>
          <w:u w:val="single"/>
          <w:lang w:val="en-US"/>
        </w:rPr>
        <w:instrText>CITATION</w:instrText>
      </w:r>
      <w:r w:rsidR="00FA741B" w:rsidRPr="00FE2263">
        <w:rPr>
          <w:rStyle w:val="affb"/>
          <w:u w:val="single"/>
        </w:rPr>
        <w:instrText xml:space="preserve"> {"</w:instrText>
      </w:r>
      <w:r w:rsidR="00FA741B" w:rsidRPr="00FE2263">
        <w:rPr>
          <w:rStyle w:val="affb"/>
          <w:u w:val="single"/>
          <w:lang w:val="en-US"/>
        </w:rPr>
        <w:instrText>citationItems</w:instrText>
      </w:r>
      <w:r w:rsidR="00FA741B" w:rsidRPr="00FE2263">
        <w:rPr>
          <w:rStyle w:val="affb"/>
          <w:u w:val="single"/>
        </w:rPr>
        <w:instrText>":[{"</w:instrText>
      </w:r>
      <w:r w:rsidR="00FA741B" w:rsidRPr="00FE2263">
        <w:rPr>
          <w:rStyle w:val="affb"/>
          <w:u w:val="single"/>
          <w:lang w:val="en-US"/>
        </w:rPr>
        <w:instrText>id</w:instrText>
      </w:r>
      <w:r w:rsidR="00FA741B" w:rsidRPr="00FE2263">
        <w:rPr>
          <w:rStyle w:val="affb"/>
          <w:u w:val="single"/>
        </w:rPr>
        <w:instrText>":"</w:instrText>
      </w:r>
      <w:r w:rsidR="00FA741B" w:rsidRPr="00FE2263">
        <w:rPr>
          <w:rStyle w:val="affb"/>
          <w:u w:val="single"/>
          <w:lang w:val="en-US"/>
        </w:rPr>
        <w:instrText>ITEM</w:instrText>
      </w:r>
      <w:r w:rsidR="00FA741B" w:rsidRPr="00FE2263">
        <w:rPr>
          <w:rStyle w:val="affb"/>
          <w:u w:val="single"/>
        </w:rPr>
        <w:instrText>-1","</w:instrText>
      </w:r>
      <w:r w:rsidR="00FA741B" w:rsidRPr="00FE2263">
        <w:rPr>
          <w:rStyle w:val="affb"/>
          <w:u w:val="single"/>
          <w:lang w:val="en-US"/>
        </w:rPr>
        <w:instrText>itemData</w:instrText>
      </w:r>
      <w:r w:rsidR="00FA741B" w:rsidRPr="00FE2263">
        <w:rPr>
          <w:rStyle w:val="affb"/>
          <w:u w:val="single"/>
        </w:rPr>
        <w:instrText>":{"</w:instrText>
      </w:r>
      <w:r w:rsidR="00FA741B" w:rsidRPr="00FE2263">
        <w:rPr>
          <w:rStyle w:val="affb"/>
          <w:u w:val="single"/>
          <w:lang w:val="en-US"/>
        </w:rPr>
        <w:instrText>DOI</w:instrText>
      </w:r>
      <w:r w:rsidR="00FA741B" w:rsidRPr="00FE2263">
        <w:rPr>
          <w:rStyle w:val="affb"/>
          <w:u w:val="single"/>
        </w:rPr>
        <w:instrText>":"10.1002/</w:instrText>
      </w:r>
      <w:r w:rsidR="00FA741B" w:rsidRPr="00FE2263">
        <w:rPr>
          <w:rStyle w:val="affb"/>
          <w:u w:val="single"/>
          <w:lang w:val="en-US"/>
        </w:rPr>
        <w:instrText>ajh</w:instrText>
      </w:r>
      <w:r w:rsidR="00FA741B" w:rsidRPr="00FE2263">
        <w:rPr>
          <w:rStyle w:val="affb"/>
          <w:u w:val="single"/>
        </w:rPr>
        <w:instrText>.21788","</w:instrText>
      </w:r>
      <w:r w:rsidR="00FA741B" w:rsidRPr="00FE2263">
        <w:rPr>
          <w:rStyle w:val="affb"/>
          <w:u w:val="single"/>
          <w:lang w:val="en-US"/>
        </w:rPr>
        <w:instrText>ISSN</w:instrText>
      </w:r>
      <w:r w:rsidR="00FA741B" w:rsidRPr="00FE2263">
        <w:rPr>
          <w:rStyle w:val="affb"/>
          <w:u w:val="single"/>
        </w:rPr>
        <w:instrText>":"10968652","</w:instrText>
      </w:r>
      <w:r w:rsidR="00FA741B" w:rsidRPr="00FE2263">
        <w:rPr>
          <w:rStyle w:val="affb"/>
          <w:u w:val="single"/>
          <w:lang w:val="en-US"/>
        </w:rPr>
        <w:instrText>abstract</w:instrText>
      </w:r>
      <w:r w:rsidR="00FA741B" w:rsidRPr="00FE2263">
        <w:rPr>
          <w:rStyle w:val="affb"/>
          <w:u w:val="single"/>
        </w:rPr>
        <w:instrText>":"</w:instrText>
      </w:r>
      <w:r w:rsidR="00FA741B" w:rsidRPr="00FE2263">
        <w:rPr>
          <w:rStyle w:val="affb"/>
          <w:u w:val="single"/>
          <w:lang w:val="en-US"/>
        </w:rPr>
        <w:instrText>This</w:instrText>
      </w:r>
      <w:r w:rsidR="00FA741B" w:rsidRPr="00FE2263">
        <w:rPr>
          <w:rStyle w:val="affb"/>
          <w:u w:val="single"/>
        </w:rPr>
        <w:instrText xml:space="preserve"> </w:instrText>
      </w:r>
      <w:r w:rsidR="00FA741B" w:rsidRPr="00FE2263">
        <w:rPr>
          <w:rStyle w:val="affb"/>
          <w:u w:val="single"/>
          <w:lang w:val="en-US"/>
        </w:rPr>
        <w:instrText>study</w:instrText>
      </w:r>
      <w:r w:rsidR="00FA741B" w:rsidRPr="00FE2263">
        <w:rPr>
          <w:rStyle w:val="affb"/>
          <w:u w:val="single"/>
        </w:rPr>
        <w:instrText xml:space="preserve"> </w:instrText>
      </w:r>
      <w:r w:rsidR="00FA741B" w:rsidRPr="00FE2263">
        <w:rPr>
          <w:rStyle w:val="affb"/>
          <w:u w:val="single"/>
          <w:lang w:val="en-US"/>
        </w:rPr>
        <w:instrText>aimed</w:instrText>
      </w:r>
      <w:r w:rsidR="00FA741B" w:rsidRPr="00FE2263">
        <w:rPr>
          <w:rStyle w:val="affb"/>
          <w:u w:val="single"/>
        </w:rPr>
        <w:instrText xml:space="preserve"> </w:instrText>
      </w:r>
      <w:r w:rsidR="00FA741B" w:rsidRPr="00FE2263">
        <w:rPr>
          <w:rStyle w:val="affb"/>
          <w:u w:val="single"/>
          <w:lang w:val="en-US"/>
        </w:rPr>
        <w:instrText>to</w:instrText>
      </w:r>
      <w:r w:rsidR="00FA741B" w:rsidRPr="00FE2263">
        <w:rPr>
          <w:rStyle w:val="affb"/>
          <w:u w:val="single"/>
        </w:rPr>
        <w:instrText xml:space="preserve"> </w:instrText>
      </w:r>
      <w:r w:rsidR="00FA741B" w:rsidRPr="00FE2263">
        <w:rPr>
          <w:rStyle w:val="affb"/>
          <w:u w:val="single"/>
          <w:lang w:val="en-US"/>
        </w:rPr>
        <w:instrText>determine</w:instrText>
      </w:r>
      <w:r w:rsidR="00FA741B" w:rsidRPr="00FE2263">
        <w:rPr>
          <w:rStyle w:val="affb"/>
          <w:u w:val="single"/>
        </w:rPr>
        <w:instrText xml:space="preserve"> </w:instrText>
      </w:r>
      <w:r w:rsidR="00FA741B" w:rsidRPr="00FE2263">
        <w:rPr>
          <w:rStyle w:val="affb"/>
          <w:u w:val="single"/>
          <w:lang w:val="en-US"/>
        </w:rPr>
        <w:instrText>the</w:instrText>
      </w:r>
      <w:r w:rsidR="00FA741B" w:rsidRPr="00FE2263">
        <w:rPr>
          <w:rStyle w:val="affb"/>
          <w:u w:val="single"/>
        </w:rPr>
        <w:instrText xml:space="preserve"> </w:instrText>
      </w:r>
      <w:r w:rsidR="00FA741B" w:rsidRPr="00FE2263">
        <w:rPr>
          <w:rStyle w:val="affb"/>
          <w:u w:val="single"/>
          <w:lang w:val="en-US"/>
        </w:rPr>
        <w:instrText>activity</w:instrText>
      </w:r>
      <w:r w:rsidR="00FA741B" w:rsidRPr="00FE2263">
        <w:rPr>
          <w:rStyle w:val="affb"/>
          <w:u w:val="single"/>
        </w:rPr>
        <w:instrText xml:space="preserve"> </w:instrText>
      </w:r>
      <w:r w:rsidR="00FA741B" w:rsidRPr="00FE2263">
        <w:rPr>
          <w:rStyle w:val="affb"/>
          <w:u w:val="single"/>
          <w:lang w:val="en-US"/>
        </w:rPr>
        <w:instrText>and</w:instrText>
      </w:r>
      <w:r w:rsidR="00FA741B" w:rsidRPr="00FE2263">
        <w:rPr>
          <w:rStyle w:val="affb"/>
          <w:u w:val="single"/>
        </w:rPr>
        <w:instrText xml:space="preserve"> </w:instrText>
      </w:r>
      <w:r w:rsidR="00FA741B" w:rsidRPr="00FE2263">
        <w:rPr>
          <w:rStyle w:val="affb"/>
          <w:u w:val="single"/>
          <w:lang w:val="en-US"/>
        </w:rPr>
        <w:instrText>safety</w:instrText>
      </w:r>
      <w:r w:rsidR="00FA741B" w:rsidRPr="00FE2263">
        <w:rPr>
          <w:rStyle w:val="affb"/>
          <w:u w:val="single"/>
        </w:rPr>
        <w:instrText xml:space="preserve"> </w:instrText>
      </w:r>
      <w:r w:rsidR="00FA741B" w:rsidRPr="00FE2263">
        <w:rPr>
          <w:rStyle w:val="affb"/>
          <w:u w:val="single"/>
          <w:lang w:val="en-US"/>
        </w:rPr>
        <w:instrText>of</w:instrText>
      </w:r>
      <w:r w:rsidR="00FA741B" w:rsidRPr="00FE2263">
        <w:rPr>
          <w:rStyle w:val="affb"/>
          <w:u w:val="single"/>
        </w:rPr>
        <w:instrText xml:space="preserve"> </w:instrText>
      </w:r>
      <w:r w:rsidR="00FA741B" w:rsidRPr="00FE2263">
        <w:rPr>
          <w:rStyle w:val="affb"/>
          <w:u w:val="single"/>
          <w:lang w:val="en-US"/>
        </w:rPr>
        <w:instrText>weekly</w:instrText>
      </w:r>
      <w:r w:rsidR="00FA741B" w:rsidRPr="00FE2263">
        <w:rPr>
          <w:rStyle w:val="affb"/>
          <w:u w:val="single"/>
        </w:rPr>
        <w:instrText xml:space="preserve"> </w:instrText>
      </w:r>
      <w:r w:rsidR="00FA741B" w:rsidRPr="00FE2263">
        <w:rPr>
          <w:rStyle w:val="affb"/>
          <w:u w:val="single"/>
          <w:lang w:val="en-US"/>
        </w:rPr>
        <w:instrText>bortezomib</w:instrText>
      </w:r>
      <w:r w:rsidR="00FA741B" w:rsidRPr="00FE2263">
        <w:rPr>
          <w:rStyle w:val="affb"/>
          <w:u w:val="single"/>
        </w:rPr>
        <w:instrText xml:space="preserve"> </w:instrText>
      </w:r>
      <w:r w:rsidR="00FA741B" w:rsidRPr="00FE2263">
        <w:rPr>
          <w:rStyle w:val="affb"/>
          <w:u w:val="single"/>
          <w:lang w:val="en-US"/>
        </w:rPr>
        <w:instrText>and</w:instrText>
      </w:r>
      <w:r w:rsidR="00FA741B" w:rsidRPr="00FE2263">
        <w:rPr>
          <w:rStyle w:val="affb"/>
          <w:u w:val="single"/>
        </w:rPr>
        <w:instrText xml:space="preserve"> </w:instrText>
      </w:r>
      <w:r w:rsidR="00FA741B" w:rsidRPr="00FE2263">
        <w:rPr>
          <w:rStyle w:val="affb"/>
          <w:u w:val="single"/>
          <w:lang w:val="en-US"/>
        </w:rPr>
        <w:instrText>rituximab</w:instrText>
      </w:r>
      <w:r w:rsidR="00FA741B" w:rsidRPr="00FE2263">
        <w:rPr>
          <w:rStyle w:val="affb"/>
          <w:u w:val="single"/>
        </w:rPr>
        <w:instrText xml:space="preserve"> </w:instrText>
      </w:r>
      <w:r w:rsidR="00FA741B" w:rsidRPr="00FE2263">
        <w:rPr>
          <w:rStyle w:val="affb"/>
          <w:u w:val="single"/>
          <w:lang w:val="en-US"/>
        </w:rPr>
        <w:instrText>in</w:instrText>
      </w:r>
      <w:r w:rsidR="00FA741B" w:rsidRPr="00FE2263">
        <w:rPr>
          <w:rStyle w:val="affb"/>
          <w:u w:val="single"/>
        </w:rPr>
        <w:instrText xml:space="preserve"> </w:instrText>
      </w:r>
      <w:r w:rsidR="00FA741B" w:rsidRPr="00FE2263">
        <w:rPr>
          <w:rStyle w:val="affb"/>
          <w:u w:val="single"/>
          <w:lang w:val="en-US"/>
        </w:rPr>
        <w:instrText>patients</w:instrText>
      </w:r>
      <w:r w:rsidR="00FA741B" w:rsidRPr="00FE2263">
        <w:rPr>
          <w:rStyle w:val="affb"/>
          <w:u w:val="single"/>
        </w:rPr>
        <w:instrText xml:space="preserve"> </w:instrText>
      </w:r>
      <w:r w:rsidR="00FA741B" w:rsidRPr="00FE2263">
        <w:rPr>
          <w:rStyle w:val="affb"/>
          <w:u w:val="single"/>
          <w:lang w:val="en-US"/>
        </w:rPr>
        <w:instrText>with</w:instrText>
      </w:r>
      <w:r w:rsidR="00FA741B" w:rsidRPr="00FE2263">
        <w:rPr>
          <w:rStyle w:val="affb"/>
          <w:u w:val="single"/>
        </w:rPr>
        <w:instrText xml:space="preserve"> </w:instrText>
      </w:r>
      <w:r w:rsidR="00FA741B" w:rsidRPr="00FE2263">
        <w:rPr>
          <w:rStyle w:val="affb"/>
          <w:u w:val="single"/>
          <w:lang w:val="en-US"/>
        </w:rPr>
        <w:instrText>untreated</w:instrText>
      </w:r>
      <w:r w:rsidR="00FA741B" w:rsidRPr="00FE2263">
        <w:rPr>
          <w:rStyle w:val="affb"/>
          <w:u w:val="single"/>
        </w:rPr>
        <w:instrText xml:space="preserve"> </w:instrText>
      </w:r>
      <w:r w:rsidR="00FA741B" w:rsidRPr="00FE2263">
        <w:rPr>
          <w:rStyle w:val="affb"/>
          <w:u w:val="single"/>
          <w:lang w:val="en-US"/>
        </w:rPr>
        <w:instrText>Waldenstr</w:instrText>
      </w:r>
      <w:r w:rsidR="00FA741B" w:rsidRPr="00FE2263">
        <w:rPr>
          <w:rStyle w:val="affb"/>
          <w:u w:val="single"/>
        </w:rPr>
        <w:instrText>ö</w:instrText>
      </w:r>
      <w:r w:rsidR="00FA741B" w:rsidRPr="00FE2263">
        <w:rPr>
          <w:rStyle w:val="affb"/>
          <w:u w:val="single"/>
          <w:lang w:val="en-US"/>
        </w:rPr>
        <w:instrText>m</w:instrText>
      </w:r>
      <w:r w:rsidR="00FA741B" w:rsidRPr="00FE2263">
        <w:rPr>
          <w:rStyle w:val="affb"/>
          <w:u w:val="single"/>
        </w:rPr>
        <w:instrText xml:space="preserve"> </w:instrText>
      </w:r>
      <w:r w:rsidR="00FA741B" w:rsidRPr="00FE2263">
        <w:rPr>
          <w:rStyle w:val="affb"/>
          <w:u w:val="single"/>
          <w:lang w:val="en-US"/>
        </w:rPr>
        <w:instrText>Macroglobulinemia</w:instrText>
      </w:r>
      <w:r w:rsidR="00FA741B" w:rsidRPr="00FE2263">
        <w:rPr>
          <w:rStyle w:val="affb"/>
          <w:u w:val="single"/>
        </w:rPr>
        <w:instrText xml:space="preserve"> (</w:instrText>
      </w:r>
      <w:r w:rsidR="00FA741B" w:rsidRPr="00FE2263">
        <w:rPr>
          <w:rStyle w:val="affb"/>
          <w:u w:val="single"/>
          <w:lang w:val="en-US"/>
        </w:rPr>
        <w:instrText>WM</w:instrText>
      </w:r>
      <w:r w:rsidR="00FA741B" w:rsidRPr="00FE2263">
        <w:rPr>
          <w:rStyle w:val="affb"/>
          <w:u w:val="single"/>
        </w:rPr>
        <w:instrText xml:space="preserve">). </w:instrText>
      </w:r>
      <w:r w:rsidR="00FA741B" w:rsidRPr="00FE2263">
        <w:rPr>
          <w:rStyle w:val="affb"/>
          <w:u w:val="single"/>
          <w:lang w:val="en-US"/>
        </w:rPr>
        <w:instrText>Patients</w:instrText>
      </w:r>
      <w:r w:rsidR="00FA741B" w:rsidRPr="00FE2263">
        <w:rPr>
          <w:rStyle w:val="affb"/>
          <w:u w:val="single"/>
        </w:rPr>
        <w:instrText xml:space="preserve"> </w:instrText>
      </w:r>
      <w:r w:rsidR="00FA741B" w:rsidRPr="00FE2263">
        <w:rPr>
          <w:rStyle w:val="affb"/>
          <w:u w:val="single"/>
          <w:lang w:val="en-US"/>
        </w:rPr>
        <w:instrText>with</w:instrText>
      </w:r>
      <w:r w:rsidR="00FA741B" w:rsidRPr="00FE2263">
        <w:rPr>
          <w:rStyle w:val="affb"/>
          <w:u w:val="single"/>
        </w:rPr>
        <w:instrText xml:space="preserve"> </w:instrText>
      </w:r>
      <w:r w:rsidR="00FA741B" w:rsidRPr="00FE2263">
        <w:rPr>
          <w:rStyle w:val="affb"/>
          <w:u w:val="single"/>
          <w:lang w:val="en-US"/>
        </w:rPr>
        <w:instrText>no</w:instrText>
      </w:r>
      <w:r w:rsidR="00FA741B" w:rsidRPr="00FE2263">
        <w:rPr>
          <w:rStyle w:val="affb"/>
          <w:u w:val="single"/>
        </w:rPr>
        <w:instrText xml:space="preserve"> </w:instrText>
      </w:r>
      <w:r w:rsidR="00FA741B" w:rsidRPr="00FE2263">
        <w:rPr>
          <w:rStyle w:val="affb"/>
          <w:u w:val="single"/>
          <w:lang w:val="en-US"/>
        </w:rPr>
        <w:instrText>prior</w:instrText>
      </w:r>
      <w:r w:rsidR="00FA741B" w:rsidRPr="00FE2263">
        <w:rPr>
          <w:rStyle w:val="affb"/>
          <w:u w:val="single"/>
        </w:rPr>
        <w:instrText xml:space="preserve"> </w:instrText>
      </w:r>
      <w:r w:rsidR="00FA741B" w:rsidRPr="00FE2263">
        <w:rPr>
          <w:rStyle w:val="affb"/>
          <w:u w:val="single"/>
          <w:lang w:val="en-US"/>
        </w:rPr>
        <w:instrText>therapy</w:instrText>
      </w:r>
      <w:r w:rsidR="00FA741B" w:rsidRPr="00FE2263">
        <w:rPr>
          <w:rStyle w:val="affb"/>
          <w:u w:val="single"/>
        </w:rPr>
        <w:instrText xml:space="preserve"> </w:instrText>
      </w:r>
      <w:r w:rsidR="00FA741B" w:rsidRPr="00FE2263">
        <w:rPr>
          <w:rStyle w:val="affb"/>
          <w:u w:val="single"/>
          <w:lang w:val="en-US"/>
        </w:rPr>
        <w:instrText>and</w:instrText>
      </w:r>
      <w:r w:rsidR="00FA741B" w:rsidRPr="00FE2263">
        <w:rPr>
          <w:rStyle w:val="affb"/>
          <w:u w:val="single"/>
        </w:rPr>
        <w:instrText xml:space="preserve"> </w:instrText>
      </w:r>
      <w:r w:rsidR="00FA741B" w:rsidRPr="00FE2263">
        <w:rPr>
          <w:rStyle w:val="affb"/>
          <w:u w:val="single"/>
          <w:lang w:val="en-US"/>
        </w:rPr>
        <w:instrText>symptomatic</w:instrText>
      </w:r>
      <w:r w:rsidR="00FA741B" w:rsidRPr="00FE2263">
        <w:rPr>
          <w:rStyle w:val="affb"/>
          <w:u w:val="single"/>
        </w:rPr>
        <w:instrText xml:space="preserve"> </w:instrText>
      </w:r>
      <w:r w:rsidR="00FA741B" w:rsidRPr="00FE2263">
        <w:rPr>
          <w:rStyle w:val="affb"/>
          <w:u w:val="single"/>
          <w:lang w:val="en-US"/>
        </w:rPr>
        <w:instrText>disease</w:instrText>
      </w:r>
      <w:r w:rsidR="00FA741B" w:rsidRPr="00FE2263">
        <w:rPr>
          <w:rStyle w:val="affb"/>
          <w:u w:val="single"/>
        </w:rPr>
        <w:instrText xml:space="preserve"> </w:instrText>
      </w:r>
      <w:r w:rsidR="00FA741B" w:rsidRPr="00FE2263">
        <w:rPr>
          <w:rStyle w:val="affb"/>
          <w:u w:val="single"/>
          <w:lang w:val="en-US"/>
        </w:rPr>
        <w:instrText>were</w:instrText>
      </w:r>
      <w:r w:rsidR="00FA741B" w:rsidRPr="00FE2263">
        <w:rPr>
          <w:rStyle w:val="affb"/>
          <w:u w:val="single"/>
        </w:rPr>
        <w:instrText xml:space="preserve"> </w:instrText>
      </w:r>
      <w:r w:rsidR="00FA741B" w:rsidRPr="00FE2263">
        <w:rPr>
          <w:rStyle w:val="affb"/>
          <w:u w:val="single"/>
          <w:lang w:val="en-US"/>
        </w:rPr>
        <w:instrText>eligible</w:instrText>
      </w:r>
      <w:r w:rsidR="00FA741B" w:rsidRPr="00FE2263">
        <w:rPr>
          <w:rStyle w:val="affb"/>
          <w:u w:val="single"/>
        </w:rPr>
        <w:instrText xml:space="preserve">. </w:instrText>
      </w:r>
      <w:r w:rsidR="00FA741B" w:rsidRPr="00FE2263">
        <w:rPr>
          <w:rStyle w:val="affb"/>
          <w:u w:val="single"/>
          <w:lang w:val="en-US"/>
        </w:rPr>
        <w:instrText>Patients</w:instrText>
      </w:r>
      <w:r w:rsidR="00FA741B" w:rsidRPr="00FE2263">
        <w:rPr>
          <w:rStyle w:val="affb"/>
          <w:u w:val="single"/>
        </w:rPr>
        <w:instrText xml:space="preserve"> </w:instrText>
      </w:r>
      <w:r w:rsidR="00FA741B" w:rsidRPr="00FE2263">
        <w:rPr>
          <w:rStyle w:val="affb"/>
          <w:u w:val="single"/>
          <w:lang w:val="en-US"/>
        </w:rPr>
        <w:instrText>received</w:instrText>
      </w:r>
      <w:r w:rsidR="00FA741B" w:rsidRPr="00FE2263">
        <w:rPr>
          <w:rStyle w:val="affb"/>
          <w:u w:val="single"/>
        </w:rPr>
        <w:instrText xml:space="preserve"> </w:instrText>
      </w:r>
      <w:r w:rsidR="00FA741B" w:rsidRPr="00FE2263">
        <w:rPr>
          <w:rStyle w:val="affb"/>
          <w:u w:val="single"/>
          <w:lang w:val="en-US"/>
        </w:rPr>
        <w:instrText>bortezomib</w:instrText>
      </w:r>
      <w:r w:rsidR="00FA741B" w:rsidRPr="00FE2263">
        <w:rPr>
          <w:rStyle w:val="affb"/>
          <w:u w:val="single"/>
        </w:rPr>
        <w:instrText xml:space="preserve"> </w:instrText>
      </w:r>
      <w:r w:rsidR="00FA741B" w:rsidRPr="00FE2263">
        <w:rPr>
          <w:rStyle w:val="affb"/>
          <w:u w:val="single"/>
          <w:lang w:val="en-US"/>
        </w:rPr>
        <w:instrText>IV</w:instrText>
      </w:r>
      <w:r w:rsidR="00FA741B" w:rsidRPr="00FE2263">
        <w:rPr>
          <w:rStyle w:val="affb"/>
          <w:u w:val="single"/>
        </w:rPr>
        <w:instrText xml:space="preserve"> </w:instrText>
      </w:r>
      <w:r w:rsidR="00FA741B" w:rsidRPr="00FE2263">
        <w:rPr>
          <w:rStyle w:val="affb"/>
          <w:u w:val="single"/>
          <w:lang w:val="en-US"/>
        </w:rPr>
        <w:instrText>weekly</w:instrText>
      </w:r>
      <w:r w:rsidR="00FA741B" w:rsidRPr="00FE2263">
        <w:rPr>
          <w:rStyle w:val="affb"/>
          <w:u w:val="single"/>
        </w:rPr>
        <w:instrText xml:space="preserve"> </w:instrText>
      </w:r>
      <w:r w:rsidR="00FA741B" w:rsidRPr="00FE2263">
        <w:rPr>
          <w:rStyle w:val="affb"/>
          <w:u w:val="single"/>
          <w:lang w:val="en-US"/>
        </w:rPr>
        <w:instrText>at</w:instrText>
      </w:r>
      <w:r w:rsidR="00FA741B" w:rsidRPr="00FE2263">
        <w:rPr>
          <w:rStyle w:val="affb"/>
          <w:u w:val="single"/>
        </w:rPr>
        <w:instrText xml:space="preserve"> 1.6 </w:instrText>
      </w:r>
      <w:r w:rsidR="00FA741B" w:rsidRPr="00FE2263">
        <w:rPr>
          <w:rStyle w:val="affb"/>
          <w:u w:val="single"/>
          <w:lang w:val="en-US"/>
        </w:rPr>
        <w:instrText>mg</w:instrText>
      </w:r>
      <w:r w:rsidR="00FA741B" w:rsidRPr="00FE2263">
        <w:rPr>
          <w:rStyle w:val="affb"/>
          <w:u w:val="single"/>
        </w:rPr>
        <w:instrText>/</w:instrText>
      </w:r>
      <w:r w:rsidR="00FA741B" w:rsidRPr="00FE2263">
        <w:rPr>
          <w:rStyle w:val="affb"/>
          <w:u w:val="single"/>
          <w:lang w:val="en-US"/>
        </w:rPr>
        <w:instrText>m</w:instrText>
      </w:r>
      <w:r w:rsidR="00FA741B" w:rsidRPr="00FE2263">
        <w:rPr>
          <w:rStyle w:val="affb"/>
          <w:u w:val="single"/>
        </w:rPr>
        <w:instrText xml:space="preserve">2 </w:instrText>
      </w:r>
      <w:r w:rsidR="00FA741B" w:rsidRPr="00FE2263">
        <w:rPr>
          <w:rStyle w:val="affb"/>
          <w:u w:val="single"/>
          <w:lang w:val="en-US"/>
        </w:rPr>
        <w:instrText>on</w:instrText>
      </w:r>
      <w:r w:rsidR="00FA741B" w:rsidRPr="00FE2263">
        <w:rPr>
          <w:rStyle w:val="affb"/>
          <w:u w:val="single"/>
        </w:rPr>
        <w:instrText xml:space="preserve"> </w:instrText>
      </w:r>
      <w:r w:rsidR="00FA741B" w:rsidRPr="00FE2263">
        <w:rPr>
          <w:rStyle w:val="affb"/>
          <w:u w:val="single"/>
          <w:lang w:val="en-US"/>
        </w:rPr>
        <w:instrText>days</w:instrText>
      </w:r>
      <w:r w:rsidR="00FA741B" w:rsidRPr="00FE2263">
        <w:rPr>
          <w:rStyle w:val="affb"/>
          <w:u w:val="single"/>
        </w:rPr>
        <w:instrText xml:space="preserve"> 1, 8, 15, </w:instrText>
      </w:r>
      <w:r w:rsidR="00FA741B" w:rsidRPr="00FE2263">
        <w:rPr>
          <w:rStyle w:val="affb"/>
          <w:u w:val="single"/>
          <w:lang w:val="en-US"/>
        </w:rPr>
        <w:instrText>q</w:instrText>
      </w:r>
      <w:r w:rsidR="00FA741B" w:rsidRPr="00FE2263">
        <w:rPr>
          <w:rStyle w:val="affb"/>
          <w:u w:val="single"/>
        </w:rPr>
        <w:instrText xml:space="preserve"> 28 </w:instrText>
      </w:r>
      <w:r w:rsidR="00FA741B" w:rsidRPr="00FE2263">
        <w:rPr>
          <w:rStyle w:val="affb"/>
          <w:u w:val="single"/>
          <w:lang w:val="en-US"/>
        </w:rPr>
        <w:instrText>days</w:instrText>
      </w:r>
      <w:r w:rsidR="00FA741B" w:rsidRPr="00FE2263">
        <w:rPr>
          <w:rStyle w:val="affb"/>
          <w:u w:val="single"/>
        </w:rPr>
        <w:instrText xml:space="preserve"> × 6 </w:instrText>
      </w:r>
      <w:r w:rsidR="00FA741B" w:rsidRPr="00FE2263">
        <w:rPr>
          <w:rStyle w:val="affb"/>
          <w:u w:val="single"/>
          <w:lang w:val="en-US"/>
        </w:rPr>
        <w:instrText>cycles</w:instrText>
      </w:r>
      <w:r w:rsidR="00FA741B" w:rsidRPr="00FE2263">
        <w:rPr>
          <w:rStyle w:val="affb"/>
          <w:u w:val="single"/>
        </w:rPr>
        <w:instrText xml:space="preserve">, </w:instrText>
      </w:r>
      <w:r w:rsidR="00FA741B" w:rsidRPr="00FE2263">
        <w:rPr>
          <w:rStyle w:val="affb"/>
          <w:u w:val="single"/>
          <w:lang w:val="en-US"/>
        </w:rPr>
        <w:instrText>and</w:instrText>
      </w:r>
      <w:r w:rsidR="00FA741B" w:rsidRPr="00FE2263">
        <w:rPr>
          <w:rStyle w:val="affb"/>
          <w:u w:val="single"/>
        </w:rPr>
        <w:instrText xml:space="preserve"> </w:instrText>
      </w:r>
      <w:r w:rsidR="00FA741B" w:rsidRPr="00FE2263">
        <w:rPr>
          <w:rStyle w:val="affb"/>
          <w:u w:val="single"/>
          <w:lang w:val="en-US"/>
        </w:rPr>
        <w:instrText>rituximab</w:instrText>
      </w:r>
      <w:r w:rsidR="00FA741B" w:rsidRPr="00FE2263">
        <w:rPr>
          <w:rStyle w:val="affb"/>
          <w:u w:val="single"/>
        </w:rPr>
        <w:instrText xml:space="preserve"> 375 </w:instrText>
      </w:r>
      <w:r w:rsidR="00FA741B" w:rsidRPr="00FE2263">
        <w:rPr>
          <w:rStyle w:val="affb"/>
          <w:u w:val="single"/>
          <w:lang w:val="en-US"/>
        </w:rPr>
        <w:instrText>mg</w:instrText>
      </w:r>
      <w:r w:rsidR="00FA741B" w:rsidRPr="00FE2263">
        <w:rPr>
          <w:rStyle w:val="affb"/>
          <w:u w:val="single"/>
        </w:rPr>
        <w:instrText>/</w:instrText>
      </w:r>
      <w:r w:rsidR="00FA741B" w:rsidRPr="00FE2263">
        <w:rPr>
          <w:rStyle w:val="affb"/>
          <w:u w:val="single"/>
          <w:lang w:val="en-US"/>
        </w:rPr>
        <w:instrText>m</w:instrText>
      </w:r>
      <w:r w:rsidR="00FA741B" w:rsidRPr="00FE2263">
        <w:rPr>
          <w:rStyle w:val="affb"/>
          <w:u w:val="single"/>
        </w:rPr>
        <w:instrText xml:space="preserve">2 </w:instrText>
      </w:r>
      <w:r w:rsidR="00FA741B" w:rsidRPr="00FE2263">
        <w:rPr>
          <w:rStyle w:val="affb"/>
          <w:u w:val="single"/>
          <w:lang w:val="en-US"/>
        </w:rPr>
        <w:instrText>weekly</w:instrText>
      </w:r>
      <w:r w:rsidR="00FA741B" w:rsidRPr="00FE2263">
        <w:rPr>
          <w:rStyle w:val="affb"/>
          <w:u w:val="single"/>
        </w:rPr>
        <w:instrText xml:space="preserve"> </w:instrText>
      </w:r>
      <w:r w:rsidR="00FA741B" w:rsidRPr="00FE2263">
        <w:rPr>
          <w:rStyle w:val="affb"/>
          <w:u w:val="single"/>
          <w:lang w:val="en-US"/>
        </w:rPr>
        <w:instrText>on</w:instrText>
      </w:r>
      <w:r w:rsidR="00FA741B" w:rsidRPr="00FE2263">
        <w:rPr>
          <w:rStyle w:val="affb"/>
          <w:u w:val="single"/>
        </w:rPr>
        <w:instrText xml:space="preserve"> </w:instrText>
      </w:r>
      <w:r w:rsidR="00FA741B" w:rsidRPr="00FE2263">
        <w:rPr>
          <w:rStyle w:val="affb"/>
          <w:u w:val="single"/>
          <w:lang w:val="en-US"/>
        </w:rPr>
        <w:instrText>cycles</w:instrText>
      </w:r>
      <w:r w:rsidR="00FA741B" w:rsidRPr="00FE2263">
        <w:rPr>
          <w:rStyle w:val="affb"/>
          <w:u w:val="single"/>
        </w:rPr>
        <w:instrText xml:space="preserve"> 1 </w:instrText>
      </w:r>
      <w:r w:rsidR="00FA741B" w:rsidRPr="00FE2263">
        <w:rPr>
          <w:rStyle w:val="affb"/>
          <w:u w:val="single"/>
          <w:lang w:val="en-US"/>
        </w:rPr>
        <w:instrText>and</w:instrText>
      </w:r>
      <w:r w:rsidR="00FA741B" w:rsidRPr="00FE2263">
        <w:rPr>
          <w:rStyle w:val="affb"/>
          <w:u w:val="single"/>
        </w:rPr>
        <w:instrText xml:space="preserve"> 4. </w:instrText>
      </w:r>
      <w:r w:rsidR="00FA741B" w:rsidRPr="00FE2263">
        <w:rPr>
          <w:rStyle w:val="affb"/>
          <w:u w:val="single"/>
          <w:lang w:val="en-US"/>
        </w:rPr>
        <w:instrText>Primary</w:instrText>
      </w:r>
      <w:r w:rsidR="00FA741B" w:rsidRPr="00FE2263">
        <w:rPr>
          <w:rStyle w:val="affb"/>
          <w:u w:val="single"/>
        </w:rPr>
        <w:instrText xml:space="preserve"> </w:instrText>
      </w:r>
      <w:r w:rsidR="00FA741B" w:rsidRPr="00FE2263">
        <w:rPr>
          <w:rStyle w:val="affb"/>
          <w:u w:val="single"/>
          <w:lang w:val="en-US"/>
        </w:rPr>
        <w:instrText>endpoint</w:instrText>
      </w:r>
      <w:r w:rsidR="00FA741B" w:rsidRPr="00FE2263">
        <w:rPr>
          <w:rStyle w:val="affb"/>
          <w:u w:val="single"/>
        </w:rPr>
        <w:instrText xml:space="preserve"> </w:instrText>
      </w:r>
      <w:r w:rsidR="00FA741B" w:rsidRPr="00FE2263">
        <w:rPr>
          <w:rStyle w:val="affb"/>
          <w:u w:val="single"/>
          <w:lang w:val="en-US"/>
        </w:rPr>
        <w:instrText>was</w:instrText>
      </w:r>
      <w:r w:rsidR="00FA741B" w:rsidRPr="00FE2263">
        <w:rPr>
          <w:rStyle w:val="affb"/>
          <w:u w:val="single"/>
        </w:rPr>
        <w:instrText xml:space="preserve"> </w:instrText>
      </w:r>
      <w:r w:rsidR="00FA741B" w:rsidRPr="00FE2263">
        <w:rPr>
          <w:rStyle w:val="affb"/>
          <w:u w:val="single"/>
          <w:lang w:val="en-US"/>
        </w:rPr>
        <w:instrText>the</w:instrText>
      </w:r>
      <w:r w:rsidR="00FA741B" w:rsidRPr="00FE2263">
        <w:rPr>
          <w:rStyle w:val="affb"/>
          <w:u w:val="single"/>
        </w:rPr>
        <w:instrText xml:space="preserve"> </w:instrText>
      </w:r>
      <w:r w:rsidR="00FA741B" w:rsidRPr="00FE2263">
        <w:rPr>
          <w:rStyle w:val="affb"/>
          <w:u w:val="single"/>
          <w:lang w:val="en-US"/>
        </w:rPr>
        <w:instrText>percent</w:instrText>
      </w:r>
      <w:r w:rsidR="00FA741B" w:rsidRPr="00FE2263">
        <w:rPr>
          <w:rStyle w:val="affb"/>
          <w:u w:val="single"/>
        </w:rPr>
        <w:instrText xml:space="preserve"> </w:instrText>
      </w:r>
      <w:r w:rsidR="00FA741B" w:rsidRPr="00FE2263">
        <w:rPr>
          <w:rStyle w:val="affb"/>
          <w:u w:val="single"/>
          <w:lang w:val="en-US"/>
        </w:rPr>
        <w:instrText>of</w:instrText>
      </w:r>
      <w:r w:rsidR="00FA741B" w:rsidRPr="00FE2263">
        <w:rPr>
          <w:rStyle w:val="affb"/>
          <w:u w:val="single"/>
        </w:rPr>
        <w:instrText xml:space="preserve"> </w:instrText>
      </w:r>
      <w:r w:rsidR="00FA741B" w:rsidRPr="00FE2263">
        <w:rPr>
          <w:rStyle w:val="affb"/>
          <w:u w:val="single"/>
          <w:lang w:val="en-US"/>
        </w:rPr>
        <w:instrText>patients</w:instrText>
      </w:r>
      <w:r w:rsidR="00FA741B" w:rsidRPr="00FE2263">
        <w:rPr>
          <w:rStyle w:val="affb"/>
          <w:u w:val="single"/>
        </w:rPr>
        <w:instrText xml:space="preserve"> </w:instrText>
      </w:r>
      <w:r w:rsidR="00FA741B" w:rsidRPr="00FE2263">
        <w:rPr>
          <w:rStyle w:val="affb"/>
          <w:u w:val="single"/>
          <w:lang w:val="en-US"/>
        </w:rPr>
        <w:instrText>with</w:instrText>
      </w:r>
      <w:r w:rsidR="00FA741B" w:rsidRPr="00FE2263">
        <w:rPr>
          <w:rStyle w:val="affb"/>
          <w:u w:val="single"/>
        </w:rPr>
        <w:instrText xml:space="preserve"> </w:instrText>
      </w:r>
      <w:r w:rsidR="00FA741B" w:rsidRPr="00FE2263">
        <w:rPr>
          <w:rStyle w:val="affb"/>
          <w:u w:val="single"/>
          <w:lang w:val="en-US"/>
        </w:rPr>
        <w:instrText>at</w:instrText>
      </w:r>
      <w:r w:rsidR="00FA741B" w:rsidRPr="00FE2263">
        <w:rPr>
          <w:rStyle w:val="affb"/>
          <w:u w:val="single"/>
        </w:rPr>
        <w:instrText xml:space="preserve"> </w:instrText>
      </w:r>
      <w:r w:rsidR="00FA741B" w:rsidRPr="00FE2263">
        <w:rPr>
          <w:rStyle w:val="affb"/>
          <w:u w:val="single"/>
          <w:lang w:val="en-US"/>
        </w:rPr>
        <w:instrText>least</w:instrText>
      </w:r>
      <w:r w:rsidR="00FA741B" w:rsidRPr="00FE2263">
        <w:rPr>
          <w:rStyle w:val="affb"/>
          <w:u w:val="single"/>
        </w:rPr>
        <w:instrText xml:space="preserve"> </w:instrText>
      </w:r>
      <w:r w:rsidR="00FA741B" w:rsidRPr="00FE2263">
        <w:rPr>
          <w:rStyle w:val="affb"/>
          <w:u w:val="single"/>
          <w:lang w:val="en-US"/>
        </w:rPr>
        <w:instrText>a</w:instrText>
      </w:r>
      <w:r w:rsidR="00FA741B" w:rsidRPr="00FE2263">
        <w:rPr>
          <w:rStyle w:val="affb"/>
          <w:u w:val="single"/>
        </w:rPr>
        <w:instrText xml:space="preserve"> </w:instrText>
      </w:r>
      <w:r w:rsidR="00FA741B" w:rsidRPr="00FE2263">
        <w:rPr>
          <w:rStyle w:val="affb"/>
          <w:u w:val="single"/>
          <w:lang w:val="en-US"/>
        </w:rPr>
        <w:instrText>minor</w:instrText>
      </w:r>
      <w:r w:rsidR="00FA741B" w:rsidRPr="00FE2263">
        <w:rPr>
          <w:rStyle w:val="affb"/>
          <w:u w:val="single"/>
        </w:rPr>
        <w:instrText xml:space="preserve"> </w:instrText>
      </w:r>
      <w:r w:rsidR="00FA741B" w:rsidRPr="00FE2263">
        <w:rPr>
          <w:rStyle w:val="affb"/>
          <w:u w:val="single"/>
          <w:lang w:val="en-US"/>
        </w:rPr>
        <w:instrText>response</w:instrText>
      </w:r>
      <w:r w:rsidR="00FA741B" w:rsidRPr="00FE2263">
        <w:rPr>
          <w:rStyle w:val="affb"/>
          <w:u w:val="single"/>
        </w:rPr>
        <w:instrText xml:space="preserve"> (</w:instrText>
      </w:r>
      <w:r w:rsidR="00FA741B" w:rsidRPr="00FE2263">
        <w:rPr>
          <w:rStyle w:val="affb"/>
          <w:u w:val="single"/>
          <w:lang w:val="en-US"/>
        </w:rPr>
        <w:instrText>MR</w:instrText>
      </w:r>
      <w:r w:rsidR="00FA741B" w:rsidRPr="00FE2263">
        <w:rPr>
          <w:rStyle w:val="affb"/>
          <w:u w:val="single"/>
        </w:rPr>
        <w:instrText xml:space="preserve">). </w:instrText>
      </w:r>
      <w:r w:rsidR="00FA741B" w:rsidRPr="00FE2263">
        <w:rPr>
          <w:rStyle w:val="affb"/>
          <w:u w:val="single"/>
          <w:lang w:val="en-US"/>
        </w:rPr>
        <w:instrText>Twenty</w:instrText>
      </w:r>
      <w:r w:rsidR="00FA741B" w:rsidRPr="00FE2263">
        <w:rPr>
          <w:rStyle w:val="affb"/>
          <w:u w:val="single"/>
        </w:rPr>
        <w:instrText>-</w:instrText>
      </w:r>
      <w:r w:rsidR="00FA741B" w:rsidRPr="00FE2263">
        <w:rPr>
          <w:rStyle w:val="affb"/>
          <w:u w:val="single"/>
          <w:lang w:val="en-US"/>
        </w:rPr>
        <w:instrText>six</w:instrText>
      </w:r>
      <w:r w:rsidR="00FA741B" w:rsidRPr="00FE2263">
        <w:rPr>
          <w:rStyle w:val="affb"/>
          <w:u w:val="single"/>
        </w:rPr>
        <w:instrText xml:space="preserve"> </w:instrText>
      </w:r>
      <w:r w:rsidR="00FA741B" w:rsidRPr="00FE2263">
        <w:rPr>
          <w:rStyle w:val="affb"/>
          <w:u w:val="single"/>
          <w:lang w:val="en-US"/>
        </w:rPr>
        <w:instrText>patients</w:instrText>
      </w:r>
      <w:r w:rsidR="00FA741B" w:rsidRPr="00FE2263">
        <w:rPr>
          <w:rStyle w:val="affb"/>
          <w:u w:val="single"/>
        </w:rPr>
        <w:instrText xml:space="preserve"> </w:instrText>
      </w:r>
      <w:r w:rsidR="00FA741B" w:rsidRPr="00FE2263">
        <w:rPr>
          <w:rStyle w:val="affb"/>
          <w:u w:val="single"/>
          <w:lang w:val="en-US"/>
        </w:rPr>
        <w:instrText>were</w:instrText>
      </w:r>
      <w:r w:rsidR="00FA741B" w:rsidRPr="00FE2263">
        <w:rPr>
          <w:rStyle w:val="affb"/>
          <w:u w:val="single"/>
        </w:rPr>
        <w:instrText xml:space="preserve"> </w:instrText>
      </w:r>
      <w:r w:rsidR="00FA741B" w:rsidRPr="00FE2263">
        <w:rPr>
          <w:rStyle w:val="affb"/>
          <w:u w:val="single"/>
          <w:lang w:val="en-US"/>
        </w:rPr>
        <w:instrText>treated</w:instrText>
      </w:r>
      <w:r w:rsidR="00FA741B" w:rsidRPr="00FE2263">
        <w:rPr>
          <w:rStyle w:val="affb"/>
          <w:u w:val="single"/>
        </w:rPr>
        <w:instrText xml:space="preserve">. </w:instrText>
      </w:r>
      <w:r w:rsidR="00FA741B" w:rsidRPr="00FE2263">
        <w:rPr>
          <w:rStyle w:val="affb"/>
          <w:u w:val="single"/>
          <w:lang w:val="en-US"/>
        </w:rPr>
        <w:instrText>At</w:instrText>
      </w:r>
      <w:r w:rsidR="00FA741B" w:rsidRPr="00FE2263">
        <w:rPr>
          <w:rStyle w:val="affb"/>
          <w:u w:val="single"/>
        </w:rPr>
        <w:instrText xml:space="preserve"> </w:instrText>
      </w:r>
      <w:r w:rsidR="00FA741B" w:rsidRPr="00FE2263">
        <w:rPr>
          <w:rStyle w:val="affb"/>
          <w:u w:val="single"/>
          <w:lang w:val="en-US"/>
        </w:rPr>
        <w:instrText>least</w:instrText>
      </w:r>
      <w:r w:rsidR="00FA741B" w:rsidRPr="00FE2263">
        <w:rPr>
          <w:rStyle w:val="affb"/>
          <w:u w:val="single"/>
        </w:rPr>
        <w:instrText xml:space="preserve"> </w:instrText>
      </w:r>
      <w:r w:rsidR="00FA741B" w:rsidRPr="00FE2263">
        <w:rPr>
          <w:rStyle w:val="affb"/>
          <w:u w:val="single"/>
          <w:lang w:val="en-US"/>
        </w:rPr>
        <w:instrText>MR</w:instrText>
      </w:r>
      <w:r w:rsidR="00FA741B" w:rsidRPr="00FE2263">
        <w:rPr>
          <w:rStyle w:val="affb"/>
          <w:u w:val="single"/>
        </w:rPr>
        <w:instrText xml:space="preserve"> </w:instrText>
      </w:r>
      <w:r w:rsidR="00FA741B" w:rsidRPr="00FE2263">
        <w:rPr>
          <w:rStyle w:val="affb"/>
          <w:u w:val="single"/>
          <w:lang w:val="en-US"/>
        </w:rPr>
        <w:instrText>was</w:instrText>
      </w:r>
      <w:r w:rsidR="00FA741B" w:rsidRPr="00FE2263">
        <w:rPr>
          <w:rStyle w:val="affb"/>
          <w:u w:val="single"/>
        </w:rPr>
        <w:instrText xml:space="preserve"> </w:instrText>
      </w:r>
      <w:r w:rsidR="00FA741B" w:rsidRPr="00FE2263">
        <w:rPr>
          <w:rStyle w:val="affb"/>
          <w:u w:val="single"/>
          <w:lang w:val="en-US"/>
        </w:rPr>
        <w:instrText>observed</w:instrText>
      </w:r>
      <w:r w:rsidR="00FA741B" w:rsidRPr="00FE2263">
        <w:rPr>
          <w:rStyle w:val="affb"/>
          <w:u w:val="single"/>
        </w:rPr>
        <w:instrText xml:space="preserve"> </w:instrText>
      </w:r>
      <w:r w:rsidR="00FA741B" w:rsidRPr="00FE2263">
        <w:rPr>
          <w:rStyle w:val="affb"/>
          <w:u w:val="single"/>
          <w:lang w:val="en-US"/>
        </w:rPr>
        <w:instrText>in</w:instrText>
      </w:r>
      <w:r w:rsidR="00FA741B" w:rsidRPr="00FE2263">
        <w:rPr>
          <w:rStyle w:val="affb"/>
          <w:u w:val="single"/>
        </w:rPr>
        <w:instrText xml:space="preserve"> 23/26 </w:instrText>
      </w:r>
      <w:r w:rsidR="00FA741B" w:rsidRPr="00FE2263">
        <w:rPr>
          <w:rStyle w:val="affb"/>
          <w:u w:val="single"/>
          <w:lang w:val="en-US"/>
        </w:rPr>
        <w:instrText>patients</w:instrText>
      </w:r>
      <w:r w:rsidR="00FA741B" w:rsidRPr="00FE2263">
        <w:rPr>
          <w:rStyle w:val="affb"/>
          <w:u w:val="single"/>
        </w:rPr>
        <w:instrText xml:space="preserve"> (88%) (95% </w:instrText>
      </w:r>
      <w:r w:rsidR="00FA741B" w:rsidRPr="00FE2263">
        <w:rPr>
          <w:rStyle w:val="affb"/>
          <w:u w:val="single"/>
          <w:lang w:val="en-US"/>
        </w:rPr>
        <w:instrText>CI</w:instrText>
      </w:r>
      <w:r w:rsidR="00FA741B" w:rsidRPr="00FE2263">
        <w:rPr>
          <w:rStyle w:val="affb"/>
          <w:u w:val="single"/>
        </w:rPr>
        <w:instrText xml:space="preserve">: 70-98%) </w:instrText>
      </w:r>
      <w:r w:rsidR="00FA741B" w:rsidRPr="00FE2263">
        <w:rPr>
          <w:rStyle w:val="affb"/>
          <w:u w:val="single"/>
          <w:lang w:val="en-US"/>
        </w:rPr>
        <w:instrText>with</w:instrText>
      </w:r>
      <w:r w:rsidR="00FA741B" w:rsidRPr="00FE2263">
        <w:rPr>
          <w:rStyle w:val="affb"/>
          <w:u w:val="single"/>
        </w:rPr>
        <w:instrText xml:space="preserve"> 1 </w:instrText>
      </w:r>
      <w:r w:rsidR="00FA741B" w:rsidRPr="00FE2263">
        <w:rPr>
          <w:rStyle w:val="affb"/>
          <w:u w:val="single"/>
          <w:lang w:val="en-US"/>
        </w:rPr>
        <w:instrText>complete</w:instrText>
      </w:r>
      <w:r w:rsidR="00FA741B" w:rsidRPr="00FE2263">
        <w:rPr>
          <w:rStyle w:val="affb"/>
          <w:u w:val="single"/>
        </w:rPr>
        <w:instrText xml:space="preserve"> </w:instrText>
      </w:r>
      <w:r w:rsidR="00FA741B" w:rsidRPr="00FE2263">
        <w:rPr>
          <w:rStyle w:val="affb"/>
          <w:u w:val="single"/>
          <w:lang w:val="en-US"/>
        </w:rPr>
        <w:instrText>response</w:instrText>
      </w:r>
      <w:r w:rsidR="00FA741B" w:rsidRPr="00FE2263">
        <w:rPr>
          <w:rStyle w:val="affb"/>
          <w:u w:val="single"/>
        </w:rPr>
        <w:instrText xml:space="preserve"> (4%), 1 </w:instrText>
      </w:r>
      <w:r w:rsidR="00FA741B" w:rsidRPr="00FE2263">
        <w:rPr>
          <w:rStyle w:val="affb"/>
          <w:u w:val="single"/>
          <w:lang w:val="en-US"/>
        </w:rPr>
        <w:instrText>near</w:instrText>
      </w:r>
      <w:r w:rsidR="00FA741B" w:rsidRPr="00FE2263">
        <w:rPr>
          <w:rStyle w:val="affb"/>
          <w:u w:val="single"/>
        </w:rPr>
        <w:instrText>-</w:instrText>
      </w:r>
      <w:r w:rsidR="00FA741B" w:rsidRPr="00FE2263">
        <w:rPr>
          <w:rStyle w:val="affb"/>
          <w:u w:val="single"/>
          <w:lang w:val="en-US"/>
        </w:rPr>
        <w:instrText>complete</w:instrText>
      </w:r>
      <w:r w:rsidR="00FA741B" w:rsidRPr="00FE2263">
        <w:rPr>
          <w:rStyle w:val="affb"/>
          <w:u w:val="single"/>
        </w:rPr>
        <w:instrText xml:space="preserve"> </w:instrText>
      </w:r>
      <w:r w:rsidR="00FA741B" w:rsidRPr="00FE2263">
        <w:rPr>
          <w:rStyle w:val="affb"/>
          <w:u w:val="single"/>
          <w:lang w:val="en-US"/>
        </w:rPr>
        <w:instrText>response</w:instrText>
      </w:r>
      <w:r w:rsidR="00FA741B" w:rsidRPr="00FE2263">
        <w:rPr>
          <w:rStyle w:val="affb"/>
          <w:u w:val="single"/>
        </w:rPr>
        <w:instrText xml:space="preserve"> (4%), 15 </w:instrText>
      </w:r>
      <w:r w:rsidR="00FA741B" w:rsidRPr="00FE2263">
        <w:rPr>
          <w:rStyle w:val="affb"/>
          <w:u w:val="single"/>
          <w:lang w:val="en-US"/>
        </w:rPr>
        <w:instrText>partial</w:instrText>
      </w:r>
      <w:r w:rsidR="00FA741B" w:rsidRPr="00FE2263">
        <w:rPr>
          <w:rStyle w:val="affb"/>
          <w:u w:val="single"/>
        </w:rPr>
        <w:instrText xml:space="preserve"> </w:instrText>
      </w:r>
      <w:r w:rsidR="00FA741B" w:rsidRPr="00FE2263">
        <w:rPr>
          <w:rStyle w:val="affb"/>
          <w:u w:val="single"/>
          <w:lang w:val="en-US"/>
        </w:rPr>
        <w:instrText>remission</w:instrText>
      </w:r>
      <w:r w:rsidR="00FA741B" w:rsidRPr="00FE2263">
        <w:rPr>
          <w:rStyle w:val="affb"/>
          <w:u w:val="single"/>
        </w:rPr>
        <w:instrText xml:space="preserve"> (58%), </w:instrText>
      </w:r>
      <w:r w:rsidR="00FA741B" w:rsidRPr="00FE2263">
        <w:rPr>
          <w:rStyle w:val="affb"/>
          <w:u w:val="single"/>
          <w:lang w:val="en-US"/>
        </w:rPr>
        <w:instrText>and</w:instrText>
      </w:r>
      <w:r w:rsidR="00FA741B" w:rsidRPr="00FE2263">
        <w:rPr>
          <w:rStyle w:val="affb"/>
          <w:u w:val="single"/>
        </w:rPr>
        <w:instrText xml:space="preserve"> 6 </w:instrText>
      </w:r>
      <w:r w:rsidR="00FA741B" w:rsidRPr="00FE2263">
        <w:rPr>
          <w:rStyle w:val="affb"/>
          <w:u w:val="single"/>
          <w:lang w:val="en-US"/>
        </w:rPr>
        <w:instrText>MR</w:instrText>
      </w:r>
      <w:r w:rsidR="00FA741B" w:rsidRPr="00FE2263">
        <w:rPr>
          <w:rStyle w:val="affb"/>
          <w:u w:val="single"/>
        </w:rPr>
        <w:instrText xml:space="preserve"> (23%). </w:instrText>
      </w:r>
      <w:r w:rsidR="00FA741B" w:rsidRPr="00FE2263">
        <w:rPr>
          <w:rStyle w:val="affb"/>
          <w:u w:val="single"/>
          <w:lang w:val="en-US"/>
        </w:rPr>
        <w:instrText>Using</w:instrText>
      </w:r>
      <w:r w:rsidR="00FA741B" w:rsidRPr="00FE2263">
        <w:rPr>
          <w:rStyle w:val="affb"/>
          <w:u w:val="single"/>
        </w:rPr>
        <w:instrText xml:space="preserve"> </w:instrText>
      </w:r>
      <w:r w:rsidR="00FA741B" w:rsidRPr="00FE2263">
        <w:rPr>
          <w:rStyle w:val="affb"/>
          <w:u w:val="single"/>
          <w:lang w:val="en-US"/>
        </w:rPr>
        <w:instrText>IgM</w:instrText>
      </w:r>
      <w:r w:rsidR="00FA741B" w:rsidRPr="00FE2263">
        <w:rPr>
          <w:rStyle w:val="affb"/>
          <w:u w:val="single"/>
        </w:rPr>
        <w:instrText xml:space="preserve"> </w:instrText>
      </w:r>
      <w:r w:rsidR="00FA741B" w:rsidRPr="00FE2263">
        <w:rPr>
          <w:rStyle w:val="affb"/>
          <w:u w:val="single"/>
          <w:lang w:val="en-US"/>
        </w:rPr>
        <w:instrText>response</w:instrText>
      </w:r>
      <w:r w:rsidR="00FA741B" w:rsidRPr="00FE2263">
        <w:rPr>
          <w:rStyle w:val="affb"/>
          <w:u w:val="single"/>
        </w:rPr>
        <w:instrText xml:space="preserve"> </w:instrText>
      </w:r>
      <w:r w:rsidR="00FA741B" w:rsidRPr="00FE2263">
        <w:rPr>
          <w:rStyle w:val="affb"/>
          <w:u w:val="single"/>
          <w:lang w:val="en-US"/>
        </w:rPr>
        <w:instrText>evaluated</w:instrText>
      </w:r>
      <w:r w:rsidR="00FA741B" w:rsidRPr="00FE2263">
        <w:rPr>
          <w:rStyle w:val="affb"/>
          <w:u w:val="single"/>
        </w:rPr>
        <w:instrText xml:space="preserve"> </w:instrText>
      </w:r>
      <w:r w:rsidR="00FA741B" w:rsidRPr="00FE2263">
        <w:rPr>
          <w:rStyle w:val="affb"/>
          <w:u w:val="single"/>
          <w:lang w:val="en-US"/>
        </w:rPr>
        <w:instrText>by</w:instrText>
      </w:r>
      <w:r w:rsidR="00FA741B" w:rsidRPr="00FE2263">
        <w:rPr>
          <w:rStyle w:val="affb"/>
          <w:u w:val="single"/>
        </w:rPr>
        <w:instrText xml:space="preserve"> </w:instrText>
      </w:r>
      <w:r w:rsidR="00FA741B" w:rsidRPr="00FE2263">
        <w:rPr>
          <w:rStyle w:val="affb"/>
          <w:u w:val="single"/>
          <w:lang w:val="en-US"/>
        </w:rPr>
        <w:instrText>nephlometry</w:instrText>
      </w:r>
      <w:r w:rsidR="00FA741B" w:rsidRPr="00FE2263">
        <w:rPr>
          <w:rStyle w:val="affb"/>
          <w:u w:val="single"/>
        </w:rPr>
        <w:instrText xml:space="preserve">, </w:instrText>
      </w:r>
      <w:r w:rsidR="00FA741B" w:rsidRPr="00FE2263">
        <w:rPr>
          <w:rStyle w:val="affb"/>
          <w:u w:val="single"/>
          <w:lang w:val="en-US"/>
        </w:rPr>
        <w:instrText>all</w:instrText>
      </w:r>
      <w:r w:rsidR="00FA741B" w:rsidRPr="00FE2263">
        <w:rPr>
          <w:rStyle w:val="affb"/>
          <w:u w:val="single"/>
        </w:rPr>
        <w:instrText xml:space="preserve"> 26 </w:instrText>
      </w:r>
      <w:r w:rsidR="00FA741B" w:rsidRPr="00FE2263">
        <w:rPr>
          <w:rStyle w:val="affb"/>
          <w:u w:val="single"/>
          <w:lang w:val="en-US"/>
        </w:rPr>
        <w:instrText>patients</w:instrText>
      </w:r>
      <w:r w:rsidR="00FA741B" w:rsidRPr="00FE2263">
        <w:rPr>
          <w:rStyle w:val="affb"/>
          <w:u w:val="single"/>
        </w:rPr>
        <w:instrText xml:space="preserve"> (100%) </w:instrText>
      </w:r>
      <w:r w:rsidR="00FA741B" w:rsidRPr="00FE2263">
        <w:rPr>
          <w:rStyle w:val="affb"/>
          <w:u w:val="single"/>
          <w:lang w:val="en-US"/>
        </w:rPr>
        <w:instrText>achieved</w:instrText>
      </w:r>
      <w:r w:rsidR="00FA741B" w:rsidRPr="00FE2263">
        <w:rPr>
          <w:rStyle w:val="affb"/>
          <w:u w:val="single"/>
        </w:rPr>
        <w:instrText xml:space="preserve"> </w:instrText>
      </w:r>
      <w:r w:rsidR="00FA741B" w:rsidRPr="00FE2263">
        <w:rPr>
          <w:rStyle w:val="affb"/>
          <w:u w:val="single"/>
          <w:lang w:val="en-US"/>
        </w:rPr>
        <w:instrText>at</w:instrText>
      </w:r>
      <w:r w:rsidR="00FA741B" w:rsidRPr="00FE2263">
        <w:rPr>
          <w:rStyle w:val="affb"/>
          <w:u w:val="single"/>
        </w:rPr>
        <w:instrText xml:space="preserve"> </w:instrText>
      </w:r>
      <w:r w:rsidR="00FA741B" w:rsidRPr="00FE2263">
        <w:rPr>
          <w:rStyle w:val="affb"/>
          <w:u w:val="single"/>
          <w:lang w:val="en-US"/>
        </w:rPr>
        <w:instrText>least</w:instrText>
      </w:r>
      <w:r w:rsidR="00FA741B" w:rsidRPr="00FE2263">
        <w:rPr>
          <w:rStyle w:val="affb"/>
          <w:u w:val="single"/>
        </w:rPr>
        <w:instrText xml:space="preserve"> </w:instrText>
      </w:r>
      <w:r w:rsidR="00FA741B" w:rsidRPr="00FE2263">
        <w:rPr>
          <w:rStyle w:val="affb"/>
          <w:u w:val="single"/>
          <w:lang w:val="en-US"/>
        </w:rPr>
        <w:instrText>MR</w:instrText>
      </w:r>
      <w:r w:rsidR="00FA741B" w:rsidRPr="00FE2263">
        <w:rPr>
          <w:rStyle w:val="affb"/>
          <w:u w:val="single"/>
        </w:rPr>
        <w:instrText xml:space="preserve"> </w:instrText>
      </w:r>
      <w:r w:rsidR="00FA741B" w:rsidRPr="00FE2263">
        <w:rPr>
          <w:rStyle w:val="affb"/>
          <w:u w:val="single"/>
          <w:lang w:val="en-US"/>
        </w:rPr>
        <w:instrText>or</w:instrText>
      </w:r>
      <w:r w:rsidR="00FA741B" w:rsidRPr="00FE2263">
        <w:rPr>
          <w:rStyle w:val="affb"/>
          <w:u w:val="single"/>
        </w:rPr>
        <w:instrText xml:space="preserve"> </w:instrText>
      </w:r>
      <w:r w:rsidR="00FA741B" w:rsidRPr="00FE2263">
        <w:rPr>
          <w:rStyle w:val="affb"/>
          <w:u w:val="single"/>
          <w:lang w:val="en-US"/>
        </w:rPr>
        <w:instrText>better</w:instrText>
      </w:r>
      <w:r w:rsidR="00FA741B" w:rsidRPr="00FE2263">
        <w:rPr>
          <w:rStyle w:val="affb"/>
          <w:u w:val="single"/>
        </w:rPr>
        <w:instrText xml:space="preserve">. </w:instrText>
      </w:r>
      <w:r w:rsidR="00FA741B" w:rsidRPr="00FE2263">
        <w:rPr>
          <w:rStyle w:val="affb"/>
          <w:u w:val="single"/>
          <w:lang w:val="en-US"/>
        </w:rPr>
        <w:instrText>The</w:instrText>
      </w:r>
      <w:r w:rsidR="00FA741B" w:rsidRPr="00FE2263">
        <w:rPr>
          <w:rStyle w:val="affb"/>
          <w:u w:val="single"/>
        </w:rPr>
        <w:instrText xml:space="preserve"> </w:instrText>
      </w:r>
      <w:r w:rsidR="00FA741B" w:rsidRPr="00FE2263">
        <w:rPr>
          <w:rStyle w:val="affb"/>
          <w:u w:val="single"/>
          <w:lang w:val="en-US"/>
        </w:rPr>
        <w:instrText>median</w:instrText>
      </w:r>
      <w:r w:rsidR="00FA741B" w:rsidRPr="00FE2263">
        <w:rPr>
          <w:rStyle w:val="affb"/>
          <w:u w:val="single"/>
        </w:rPr>
        <w:instrText xml:space="preserve"> </w:instrText>
      </w:r>
      <w:r w:rsidR="00FA741B" w:rsidRPr="00FE2263">
        <w:rPr>
          <w:rStyle w:val="affb"/>
          <w:u w:val="single"/>
          <w:lang w:val="en-US"/>
        </w:rPr>
        <w:instrText>time</w:instrText>
      </w:r>
      <w:r w:rsidR="00FA741B" w:rsidRPr="00FE2263">
        <w:rPr>
          <w:rStyle w:val="affb"/>
          <w:u w:val="single"/>
        </w:rPr>
        <w:instrText xml:space="preserve"> </w:instrText>
      </w:r>
      <w:r w:rsidR="00FA741B" w:rsidRPr="00FE2263">
        <w:rPr>
          <w:rStyle w:val="affb"/>
          <w:u w:val="single"/>
          <w:lang w:val="en-US"/>
        </w:rPr>
        <w:instrText>to</w:instrText>
      </w:r>
      <w:r w:rsidR="00FA741B" w:rsidRPr="00FE2263">
        <w:rPr>
          <w:rStyle w:val="affb"/>
          <w:u w:val="single"/>
        </w:rPr>
        <w:instrText xml:space="preserve"> </w:instrText>
      </w:r>
      <w:r w:rsidR="00FA741B" w:rsidRPr="00FE2263">
        <w:rPr>
          <w:rStyle w:val="affb"/>
          <w:u w:val="single"/>
          <w:lang w:val="en-US"/>
        </w:rPr>
        <w:instrText>progression</w:instrText>
      </w:r>
      <w:r w:rsidR="00FA741B" w:rsidRPr="00FE2263">
        <w:rPr>
          <w:rStyle w:val="affb"/>
          <w:u w:val="single"/>
        </w:rPr>
        <w:instrText xml:space="preserve"> </w:instrText>
      </w:r>
      <w:r w:rsidR="00FA741B" w:rsidRPr="00FE2263">
        <w:rPr>
          <w:rStyle w:val="affb"/>
          <w:u w:val="single"/>
          <w:lang w:val="en-US"/>
        </w:rPr>
        <w:instrText>has</w:instrText>
      </w:r>
      <w:r w:rsidR="00FA741B" w:rsidRPr="00FE2263">
        <w:rPr>
          <w:rStyle w:val="affb"/>
          <w:u w:val="single"/>
        </w:rPr>
        <w:instrText xml:space="preserve"> </w:instrText>
      </w:r>
      <w:r w:rsidR="00FA741B" w:rsidRPr="00FE2263">
        <w:rPr>
          <w:rStyle w:val="affb"/>
          <w:u w:val="single"/>
          <w:lang w:val="en-US"/>
        </w:rPr>
        <w:instrText>not</w:instrText>
      </w:r>
      <w:r w:rsidR="00FA741B" w:rsidRPr="00FE2263">
        <w:rPr>
          <w:rStyle w:val="affb"/>
          <w:u w:val="single"/>
        </w:rPr>
        <w:instrText xml:space="preserve"> </w:instrText>
      </w:r>
      <w:r w:rsidR="00FA741B" w:rsidRPr="00FE2263">
        <w:rPr>
          <w:rStyle w:val="affb"/>
          <w:u w:val="single"/>
          <w:lang w:val="en-US"/>
        </w:rPr>
        <w:instrText>been</w:instrText>
      </w:r>
      <w:r w:rsidR="00FA741B" w:rsidRPr="00FE2263">
        <w:rPr>
          <w:rStyle w:val="affb"/>
          <w:u w:val="single"/>
        </w:rPr>
        <w:instrText xml:space="preserve"> </w:instrText>
      </w:r>
      <w:r w:rsidR="00FA741B" w:rsidRPr="00FE2263">
        <w:rPr>
          <w:rStyle w:val="affb"/>
          <w:u w:val="single"/>
          <w:lang w:val="en-US"/>
        </w:rPr>
        <w:instrText>reached</w:instrText>
      </w:r>
      <w:r w:rsidR="00FA741B" w:rsidRPr="00FE2263">
        <w:rPr>
          <w:rStyle w:val="affb"/>
          <w:u w:val="single"/>
        </w:rPr>
        <w:instrText xml:space="preserve">, </w:instrText>
      </w:r>
      <w:r w:rsidR="00FA741B" w:rsidRPr="00FE2263">
        <w:rPr>
          <w:rStyle w:val="affb"/>
          <w:u w:val="single"/>
          <w:lang w:val="en-US"/>
        </w:rPr>
        <w:instrText>with</w:instrText>
      </w:r>
      <w:r w:rsidR="00FA741B" w:rsidRPr="00FE2263">
        <w:rPr>
          <w:rStyle w:val="affb"/>
          <w:u w:val="single"/>
        </w:rPr>
        <w:instrText xml:space="preserve"> </w:instrText>
      </w:r>
      <w:r w:rsidR="00FA741B" w:rsidRPr="00FE2263">
        <w:rPr>
          <w:rStyle w:val="affb"/>
          <w:u w:val="single"/>
          <w:lang w:val="en-US"/>
        </w:rPr>
        <w:instrText>an</w:instrText>
      </w:r>
      <w:r w:rsidR="00FA741B" w:rsidRPr="00FE2263">
        <w:rPr>
          <w:rStyle w:val="affb"/>
          <w:u w:val="single"/>
        </w:rPr>
        <w:instrText xml:space="preserve"> </w:instrText>
      </w:r>
      <w:r w:rsidR="00FA741B" w:rsidRPr="00FE2263">
        <w:rPr>
          <w:rStyle w:val="affb"/>
          <w:u w:val="single"/>
          <w:lang w:val="en-US"/>
        </w:rPr>
        <w:instrText>estimated</w:instrText>
      </w:r>
      <w:r w:rsidR="00FA741B" w:rsidRPr="00FE2263">
        <w:rPr>
          <w:rStyle w:val="affb"/>
          <w:u w:val="single"/>
        </w:rPr>
        <w:instrText xml:space="preserve"> 1-</w:instrText>
      </w:r>
      <w:r w:rsidR="00FA741B" w:rsidRPr="00FE2263">
        <w:rPr>
          <w:rStyle w:val="affb"/>
          <w:u w:val="single"/>
          <w:lang w:val="en-US"/>
        </w:rPr>
        <w:instrText>year</w:instrText>
      </w:r>
      <w:r w:rsidR="00FA741B" w:rsidRPr="00FE2263">
        <w:rPr>
          <w:rStyle w:val="affb"/>
          <w:u w:val="single"/>
        </w:rPr>
        <w:instrText xml:space="preserve"> </w:instrText>
      </w:r>
      <w:r w:rsidR="00FA741B" w:rsidRPr="00FE2263">
        <w:rPr>
          <w:rStyle w:val="affb"/>
          <w:u w:val="single"/>
          <w:lang w:val="en-US"/>
        </w:rPr>
        <w:instrText>event</w:instrText>
      </w:r>
      <w:r w:rsidR="00FA741B" w:rsidRPr="00FE2263">
        <w:rPr>
          <w:rStyle w:val="affb"/>
          <w:u w:val="single"/>
        </w:rPr>
        <w:instrText xml:space="preserve"> </w:instrText>
      </w:r>
      <w:r w:rsidR="00FA741B" w:rsidRPr="00FE2263">
        <w:rPr>
          <w:rStyle w:val="affb"/>
          <w:u w:val="single"/>
          <w:lang w:val="en-US"/>
        </w:rPr>
        <w:instrText>free</w:instrText>
      </w:r>
      <w:r w:rsidR="00FA741B" w:rsidRPr="00FE2263">
        <w:rPr>
          <w:rStyle w:val="affb"/>
          <w:u w:val="single"/>
        </w:rPr>
        <w:instrText xml:space="preserve"> </w:instrText>
      </w:r>
      <w:r w:rsidR="00FA741B" w:rsidRPr="00FE2263">
        <w:rPr>
          <w:rStyle w:val="affb"/>
          <w:u w:val="single"/>
          <w:lang w:val="en-US"/>
        </w:rPr>
        <w:instrText>rate</w:instrText>
      </w:r>
      <w:r w:rsidR="00FA741B" w:rsidRPr="00FE2263">
        <w:rPr>
          <w:rStyle w:val="affb"/>
          <w:u w:val="single"/>
        </w:rPr>
        <w:instrText xml:space="preserve"> </w:instrText>
      </w:r>
      <w:r w:rsidR="00FA741B" w:rsidRPr="00FE2263">
        <w:rPr>
          <w:rStyle w:val="affb"/>
          <w:u w:val="single"/>
          <w:lang w:val="en-US"/>
        </w:rPr>
        <w:instrText>of</w:instrText>
      </w:r>
      <w:r w:rsidR="00FA741B" w:rsidRPr="00FE2263">
        <w:rPr>
          <w:rStyle w:val="affb"/>
          <w:u w:val="single"/>
        </w:rPr>
        <w:instrText xml:space="preserve"> 79% (95% </w:instrText>
      </w:r>
      <w:r w:rsidR="00FA741B" w:rsidRPr="00FE2263">
        <w:rPr>
          <w:rStyle w:val="affb"/>
          <w:u w:val="single"/>
          <w:lang w:val="en-US"/>
        </w:rPr>
        <w:instrText>CI</w:instrText>
      </w:r>
      <w:r w:rsidR="00FA741B" w:rsidRPr="00FE2263">
        <w:rPr>
          <w:rStyle w:val="affb"/>
          <w:u w:val="single"/>
        </w:rPr>
        <w:instrText xml:space="preserve">: 53, 91%). </w:instrText>
      </w:r>
      <w:r w:rsidR="00FA741B" w:rsidRPr="00FE2263">
        <w:rPr>
          <w:rStyle w:val="affb"/>
          <w:u w:val="single"/>
          <w:lang w:val="en-US"/>
        </w:rPr>
        <w:instrText>Common</w:instrText>
      </w:r>
      <w:r w:rsidR="00FA741B" w:rsidRPr="00FE2263">
        <w:rPr>
          <w:rStyle w:val="affb"/>
          <w:u w:val="single"/>
        </w:rPr>
        <w:instrText xml:space="preserve"> </w:instrText>
      </w:r>
      <w:r w:rsidR="00FA741B" w:rsidRPr="00FE2263">
        <w:rPr>
          <w:rStyle w:val="affb"/>
          <w:u w:val="single"/>
          <w:lang w:val="en-US"/>
        </w:rPr>
        <w:instrText>grade</w:instrText>
      </w:r>
      <w:r w:rsidR="00FA741B" w:rsidRPr="00FE2263">
        <w:rPr>
          <w:rStyle w:val="affb"/>
          <w:u w:val="single"/>
        </w:rPr>
        <w:instrText xml:space="preserve"> 3 </w:instrText>
      </w:r>
      <w:r w:rsidR="00FA741B" w:rsidRPr="00FE2263">
        <w:rPr>
          <w:rStyle w:val="affb"/>
          <w:u w:val="single"/>
          <w:lang w:val="en-US"/>
        </w:rPr>
        <w:instrText>and</w:instrText>
      </w:r>
      <w:r w:rsidR="00FA741B" w:rsidRPr="00FE2263">
        <w:rPr>
          <w:rStyle w:val="affb"/>
          <w:u w:val="single"/>
        </w:rPr>
        <w:instrText xml:space="preserve"> 4 </w:instrText>
      </w:r>
      <w:r w:rsidR="00FA741B" w:rsidRPr="00FE2263">
        <w:rPr>
          <w:rStyle w:val="affb"/>
          <w:u w:val="single"/>
          <w:lang w:val="en-US"/>
        </w:rPr>
        <w:instrText>therapy</w:instrText>
      </w:r>
      <w:r w:rsidR="00FA741B" w:rsidRPr="00FE2263">
        <w:rPr>
          <w:rStyle w:val="affb"/>
          <w:u w:val="single"/>
        </w:rPr>
        <w:instrText xml:space="preserve"> </w:instrText>
      </w:r>
      <w:r w:rsidR="00FA741B" w:rsidRPr="00FE2263">
        <w:rPr>
          <w:rStyle w:val="affb"/>
          <w:u w:val="single"/>
          <w:lang w:val="en-US"/>
        </w:rPr>
        <w:instrText>related</w:instrText>
      </w:r>
      <w:r w:rsidR="00FA741B" w:rsidRPr="00FE2263">
        <w:rPr>
          <w:rStyle w:val="affb"/>
          <w:u w:val="single"/>
        </w:rPr>
        <w:instrText xml:space="preserve"> </w:instrText>
      </w:r>
      <w:r w:rsidR="00FA741B" w:rsidRPr="00FE2263">
        <w:rPr>
          <w:rStyle w:val="affb"/>
          <w:u w:val="single"/>
          <w:lang w:val="en-US"/>
        </w:rPr>
        <w:instrText>adverse</w:instrText>
      </w:r>
      <w:r w:rsidR="00FA741B" w:rsidRPr="00FE2263">
        <w:rPr>
          <w:rStyle w:val="affb"/>
          <w:u w:val="single"/>
        </w:rPr>
        <w:instrText xml:space="preserve"> </w:instrText>
      </w:r>
      <w:r w:rsidR="00FA741B" w:rsidRPr="00FE2263">
        <w:rPr>
          <w:rStyle w:val="affb"/>
          <w:u w:val="single"/>
          <w:lang w:val="en-US"/>
        </w:rPr>
        <w:instrText>events</w:instrText>
      </w:r>
      <w:r w:rsidR="00FA741B" w:rsidRPr="00FE2263">
        <w:rPr>
          <w:rStyle w:val="affb"/>
          <w:u w:val="single"/>
        </w:rPr>
        <w:instrText xml:space="preserve"> </w:instrText>
      </w:r>
      <w:r w:rsidR="00FA741B" w:rsidRPr="00FE2263">
        <w:rPr>
          <w:rStyle w:val="affb"/>
          <w:u w:val="single"/>
          <w:lang w:val="en-US"/>
        </w:rPr>
        <w:instrText>included</w:instrText>
      </w:r>
      <w:r w:rsidR="00FA741B" w:rsidRPr="00FE2263">
        <w:rPr>
          <w:rStyle w:val="affb"/>
          <w:u w:val="single"/>
        </w:rPr>
        <w:instrText xml:space="preserve"> </w:instrText>
      </w:r>
      <w:r w:rsidR="00FA741B" w:rsidRPr="00FE2263">
        <w:rPr>
          <w:rStyle w:val="affb"/>
          <w:u w:val="single"/>
          <w:lang w:val="en-US"/>
        </w:rPr>
        <w:instrText>reversible</w:instrText>
      </w:r>
      <w:r w:rsidR="00FA741B" w:rsidRPr="00FE2263">
        <w:rPr>
          <w:rStyle w:val="affb"/>
          <w:u w:val="single"/>
        </w:rPr>
        <w:instrText xml:space="preserve"> </w:instrText>
      </w:r>
      <w:r w:rsidR="00FA741B" w:rsidRPr="00FE2263">
        <w:rPr>
          <w:rStyle w:val="affb"/>
          <w:u w:val="single"/>
          <w:lang w:val="en-US"/>
        </w:rPr>
        <w:instrText>neutropenia</w:instrText>
      </w:r>
      <w:r w:rsidR="00FA741B" w:rsidRPr="00FE2263">
        <w:rPr>
          <w:rStyle w:val="affb"/>
          <w:u w:val="single"/>
        </w:rPr>
        <w:instrText xml:space="preserve"> </w:instrText>
      </w:r>
      <w:r w:rsidR="00FA741B" w:rsidRPr="00FE2263">
        <w:rPr>
          <w:rStyle w:val="affb"/>
          <w:u w:val="single"/>
          <w:lang w:val="en-US"/>
        </w:rPr>
        <w:instrText>in</w:instrText>
      </w:r>
      <w:r w:rsidR="00FA741B" w:rsidRPr="00FE2263">
        <w:rPr>
          <w:rStyle w:val="affb"/>
          <w:u w:val="single"/>
        </w:rPr>
        <w:instrText xml:space="preserve"> 12%, </w:instrText>
      </w:r>
      <w:r w:rsidR="00FA741B" w:rsidRPr="00FE2263">
        <w:rPr>
          <w:rStyle w:val="affb"/>
          <w:u w:val="single"/>
          <w:lang w:val="en-US"/>
        </w:rPr>
        <w:instrText>anemia</w:instrText>
      </w:r>
      <w:r w:rsidR="00FA741B" w:rsidRPr="00FE2263">
        <w:rPr>
          <w:rStyle w:val="affb"/>
          <w:u w:val="single"/>
        </w:rPr>
        <w:instrText xml:space="preserve"> </w:instrText>
      </w:r>
      <w:r w:rsidR="00FA741B" w:rsidRPr="00FE2263">
        <w:rPr>
          <w:rStyle w:val="affb"/>
          <w:u w:val="single"/>
          <w:lang w:val="en-US"/>
        </w:rPr>
        <w:instrText>in</w:instrText>
      </w:r>
      <w:r w:rsidR="00FA741B" w:rsidRPr="00FE2263">
        <w:rPr>
          <w:rStyle w:val="affb"/>
          <w:u w:val="single"/>
        </w:rPr>
        <w:instrText xml:space="preserve"> 8%, </w:instrText>
      </w:r>
      <w:r w:rsidR="00FA741B" w:rsidRPr="00FE2263">
        <w:rPr>
          <w:rStyle w:val="affb"/>
          <w:u w:val="single"/>
          <w:lang w:val="en-US"/>
        </w:rPr>
        <w:instrText>and</w:instrText>
      </w:r>
      <w:r w:rsidR="00FA741B" w:rsidRPr="00FE2263">
        <w:rPr>
          <w:rStyle w:val="affb"/>
          <w:u w:val="single"/>
        </w:rPr>
        <w:instrText xml:space="preserve"> </w:instrText>
      </w:r>
      <w:r w:rsidR="00FA741B" w:rsidRPr="00FE2263">
        <w:rPr>
          <w:rStyle w:val="affb"/>
          <w:u w:val="single"/>
          <w:lang w:val="en-US"/>
        </w:rPr>
        <w:instrText>thrombocytopenia</w:instrText>
      </w:r>
      <w:r w:rsidR="00FA741B" w:rsidRPr="00FE2263">
        <w:rPr>
          <w:rStyle w:val="affb"/>
          <w:u w:val="single"/>
        </w:rPr>
        <w:instrText xml:space="preserve"> </w:instrText>
      </w:r>
      <w:r w:rsidR="00FA741B" w:rsidRPr="00FE2263">
        <w:rPr>
          <w:rStyle w:val="affb"/>
          <w:u w:val="single"/>
          <w:lang w:val="en-US"/>
        </w:rPr>
        <w:instrText>in</w:instrText>
      </w:r>
      <w:r w:rsidR="00FA741B" w:rsidRPr="00FE2263">
        <w:rPr>
          <w:rStyle w:val="affb"/>
          <w:u w:val="single"/>
        </w:rPr>
        <w:instrText xml:space="preserve"> 8%. </w:instrText>
      </w:r>
      <w:r w:rsidR="00FA741B" w:rsidRPr="00FE2263">
        <w:rPr>
          <w:rStyle w:val="affb"/>
          <w:u w:val="single"/>
          <w:lang w:val="en-US"/>
        </w:rPr>
        <w:instrText>No</w:instrText>
      </w:r>
      <w:r w:rsidR="00FA741B" w:rsidRPr="00FE2263">
        <w:rPr>
          <w:rStyle w:val="affb"/>
          <w:u w:val="single"/>
        </w:rPr>
        <w:instrText xml:space="preserve"> </w:instrText>
      </w:r>
      <w:r w:rsidR="00FA741B" w:rsidRPr="00FE2263">
        <w:rPr>
          <w:rStyle w:val="affb"/>
          <w:u w:val="single"/>
          <w:lang w:val="en-US"/>
        </w:rPr>
        <w:instrText>grade</w:instrText>
      </w:r>
      <w:r w:rsidR="00FA741B" w:rsidRPr="00FE2263">
        <w:rPr>
          <w:rStyle w:val="affb"/>
          <w:u w:val="single"/>
        </w:rPr>
        <w:instrText xml:space="preserve"> 3 </w:instrText>
      </w:r>
      <w:r w:rsidR="00FA741B" w:rsidRPr="00FE2263">
        <w:rPr>
          <w:rStyle w:val="affb"/>
          <w:u w:val="single"/>
          <w:lang w:val="en-US"/>
        </w:rPr>
        <w:instrText>or</w:instrText>
      </w:r>
      <w:r w:rsidR="00FA741B" w:rsidRPr="00FE2263">
        <w:rPr>
          <w:rStyle w:val="affb"/>
          <w:u w:val="single"/>
        </w:rPr>
        <w:instrText xml:space="preserve"> 4 </w:instrText>
      </w:r>
      <w:r w:rsidR="00FA741B" w:rsidRPr="00FE2263">
        <w:rPr>
          <w:rStyle w:val="affb"/>
          <w:u w:val="single"/>
          <w:lang w:val="en-US"/>
        </w:rPr>
        <w:instrText>neuropathy</w:instrText>
      </w:r>
      <w:r w:rsidR="00FA741B" w:rsidRPr="00FE2263">
        <w:rPr>
          <w:rStyle w:val="affb"/>
          <w:u w:val="single"/>
        </w:rPr>
        <w:instrText xml:space="preserve"> </w:instrText>
      </w:r>
      <w:r w:rsidR="00FA741B" w:rsidRPr="00FE2263">
        <w:rPr>
          <w:rStyle w:val="affb"/>
          <w:u w:val="single"/>
          <w:lang w:val="en-US"/>
        </w:rPr>
        <w:instrText>occurred</w:instrText>
      </w:r>
      <w:r w:rsidR="00FA741B" w:rsidRPr="00FE2263">
        <w:rPr>
          <w:rStyle w:val="affb"/>
          <w:u w:val="single"/>
        </w:rPr>
        <w:instrText xml:space="preserve">. </w:instrText>
      </w:r>
      <w:r w:rsidR="00FA741B" w:rsidRPr="00FE2263">
        <w:rPr>
          <w:rStyle w:val="affb"/>
          <w:u w:val="single"/>
          <w:lang w:val="en-US"/>
        </w:rPr>
        <w:instrText>The</w:instrText>
      </w:r>
      <w:r w:rsidR="00FA741B" w:rsidRPr="00FE2263">
        <w:rPr>
          <w:rStyle w:val="affb"/>
          <w:u w:val="single"/>
        </w:rPr>
        <w:instrText xml:space="preserve"> </w:instrText>
      </w:r>
      <w:r w:rsidR="00FA741B" w:rsidRPr="00FE2263">
        <w:rPr>
          <w:rStyle w:val="affb"/>
          <w:u w:val="single"/>
          <w:lang w:val="en-US"/>
        </w:rPr>
        <w:instrText>combination</w:instrText>
      </w:r>
      <w:r w:rsidR="00FA741B" w:rsidRPr="00FE2263">
        <w:rPr>
          <w:rStyle w:val="affb"/>
          <w:u w:val="single"/>
        </w:rPr>
        <w:instrText xml:space="preserve"> </w:instrText>
      </w:r>
      <w:r w:rsidR="00FA741B" w:rsidRPr="00FE2263">
        <w:rPr>
          <w:rStyle w:val="affb"/>
          <w:u w:val="single"/>
          <w:lang w:val="en-US"/>
        </w:rPr>
        <w:instrText>of</w:instrText>
      </w:r>
      <w:r w:rsidR="00FA741B" w:rsidRPr="00FE2263">
        <w:rPr>
          <w:rStyle w:val="affb"/>
          <w:u w:val="single"/>
        </w:rPr>
        <w:instrText xml:space="preserve"> </w:instrText>
      </w:r>
      <w:r w:rsidR="00FA741B" w:rsidRPr="00FE2263">
        <w:rPr>
          <w:rStyle w:val="affb"/>
          <w:u w:val="single"/>
          <w:lang w:val="en-US"/>
        </w:rPr>
        <w:instrText>weekly</w:instrText>
      </w:r>
      <w:r w:rsidR="00FA741B" w:rsidRPr="00FE2263">
        <w:rPr>
          <w:rStyle w:val="affb"/>
          <w:u w:val="single"/>
        </w:rPr>
        <w:instrText xml:space="preserve"> </w:instrText>
      </w:r>
      <w:r w:rsidR="00FA741B" w:rsidRPr="00FE2263">
        <w:rPr>
          <w:rStyle w:val="affb"/>
          <w:u w:val="single"/>
          <w:lang w:val="en-US"/>
        </w:rPr>
        <w:instrText>bortezomib</w:instrText>
      </w:r>
      <w:r w:rsidR="00FA741B" w:rsidRPr="00FE2263">
        <w:rPr>
          <w:rStyle w:val="affb"/>
          <w:u w:val="single"/>
        </w:rPr>
        <w:instrText xml:space="preserve"> </w:instrText>
      </w:r>
      <w:r w:rsidR="00FA741B" w:rsidRPr="00FE2263">
        <w:rPr>
          <w:rStyle w:val="affb"/>
          <w:u w:val="single"/>
          <w:lang w:val="en-US"/>
        </w:rPr>
        <w:instrText>and</w:instrText>
      </w:r>
      <w:r w:rsidR="00FA741B" w:rsidRPr="00FE2263">
        <w:rPr>
          <w:rStyle w:val="affb"/>
          <w:u w:val="single"/>
        </w:rPr>
        <w:instrText xml:space="preserve"> </w:instrText>
      </w:r>
      <w:r w:rsidR="00FA741B" w:rsidRPr="00FE2263">
        <w:rPr>
          <w:rStyle w:val="affb"/>
          <w:u w:val="single"/>
          <w:lang w:val="en-US"/>
        </w:rPr>
        <w:instrText>rituximab exhibited significant activity and minimal neurological toxicity in patients with untreated WM. © 2010 Wiley-Liss, Inc.","author":[{"dropping-particle":"","family":"Ghobrial","given":"Irene M.","non-dropping-particle":"","parse-names":false,"suffix":""},{"dropping-particle":"","family":"Xie","given":"Wanling","non-dropping-particle":"","parse-names":false,"suffix":""},{"dropping-particle":"","family":"Padmanabhan","given":"Swaminathan","non-dropping-particle":"","parse-names":false,"suffix":""},{"dropping-particle":"","family":"Badros","given":"Ashraf","non-dropping-particle":"","parse-names":false,"suffix":""},{"dropping-particle":"","family":"Rourke","given":"Meghan","non-dropping-particle":"","parse-names":false,"suffix":""},{"dropping-particle":"","family":"Leduc","given":"Renee","non-dropping-particle":"","parse-names":false,"suffix":""},{"dropping-particle":"","family":"Chuma","given":"Stacey","non-dropping-particle":"","parse-names":false,"suffix":""},{"dropping-particle":"","family":"Kunsman","given":"Janet","non-dropping-particle":"","parse-names":false,"suffix":""},{"dropping-particle":"","family":"Warren","given":"Diane","non-dropping-particle":"","parse-names":false,"suffix":""},{"dropping-particle":"","family":"Poon","given":"Tiffany","non-dropping-particle":"","parse-names":false,"suffix":""},</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family</w:instrText>
      </w:r>
      <w:r w:rsidR="00FA741B" w:rsidRPr="00FE2263">
        <w:rPr>
          <w:rStyle w:val="affb"/>
          <w:u w:val="single"/>
        </w:rPr>
        <w:instrText>":"</w:instrText>
      </w:r>
      <w:r w:rsidR="00FA741B" w:rsidRPr="00FE2263">
        <w:rPr>
          <w:rStyle w:val="affb"/>
          <w:u w:val="single"/>
          <w:lang w:val="en-US"/>
        </w:rPr>
        <w:instrText>Harris</w:instrText>
      </w:r>
      <w:r w:rsidR="00FA741B" w:rsidRPr="00FE2263">
        <w:rPr>
          <w:rStyle w:val="affb"/>
          <w:u w:val="single"/>
        </w:rPr>
        <w:instrText>","</w:instrText>
      </w:r>
      <w:r w:rsidR="00FA741B" w:rsidRPr="00FE2263">
        <w:rPr>
          <w:rStyle w:val="affb"/>
          <w:u w:val="single"/>
          <w:lang w:val="en-US"/>
        </w:rPr>
        <w:instrText>given</w:instrText>
      </w:r>
      <w:r w:rsidR="00FA741B" w:rsidRPr="00FE2263">
        <w:rPr>
          <w:rStyle w:val="affb"/>
          <w:u w:val="single"/>
        </w:rPr>
        <w:instrText>":"</w:instrText>
      </w:r>
      <w:r w:rsidR="00FA741B" w:rsidRPr="00FE2263">
        <w:rPr>
          <w:rStyle w:val="affb"/>
          <w:u w:val="single"/>
          <w:lang w:val="en-US"/>
        </w:rPr>
        <w:instrText>Brianna</w:instrText>
      </w:r>
      <w:r w:rsidR="00FA741B" w:rsidRPr="00FE2263">
        <w:rPr>
          <w:rStyle w:val="affb"/>
          <w:u w:val="single"/>
        </w:rPr>
        <w:instrText>","</w:instrText>
      </w:r>
      <w:r w:rsidR="00FA741B" w:rsidRPr="00FE2263">
        <w:rPr>
          <w:rStyle w:val="affb"/>
          <w:u w:val="single"/>
          <w:lang w:val="en-US"/>
        </w:rPr>
        <w:instrText>non</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parse</w:instrText>
      </w:r>
      <w:r w:rsidR="00FA741B" w:rsidRPr="00FE2263">
        <w:rPr>
          <w:rStyle w:val="affb"/>
          <w:u w:val="single"/>
        </w:rPr>
        <w:instrText>-</w:instrText>
      </w:r>
      <w:r w:rsidR="00FA741B" w:rsidRPr="00FE2263">
        <w:rPr>
          <w:rStyle w:val="affb"/>
          <w:u w:val="single"/>
          <w:lang w:val="en-US"/>
        </w:rPr>
        <w:instrText>names</w:instrText>
      </w:r>
      <w:r w:rsidR="00FA741B" w:rsidRPr="00FE2263">
        <w:rPr>
          <w:rStyle w:val="affb"/>
          <w:u w:val="single"/>
        </w:rPr>
        <w:instrText>":</w:instrText>
      </w:r>
      <w:r w:rsidR="00FA741B" w:rsidRPr="00FE2263">
        <w:rPr>
          <w:rStyle w:val="affb"/>
          <w:u w:val="single"/>
          <w:lang w:val="en-US"/>
        </w:rPr>
        <w:instrText>false</w:instrText>
      </w:r>
      <w:r w:rsidR="00FA741B" w:rsidRPr="00FE2263">
        <w:rPr>
          <w:rStyle w:val="affb"/>
          <w:u w:val="single"/>
        </w:rPr>
        <w:instrText>,"</w:instrText>
      </w:r>
      <w:r w:rsidR="00FA741B" w:rsidRPr="00FE2263">
        <w:rPr>
          <w:rStyle w:val="affb"/>
          <w:u w:val="single"/>
          <w:lang w:val="en-US"/>
        </w:rPr>
        <w:instrText>suffix</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family</w:instrText>
      </w:r>
      <w:r w:rsidR="00FA741B" w:rsidRPr="00FE2263">
        <w:rPr>
          <w:rStyle w:val="affb"/>
          <w:u w:val="single"/>
        </w:rPr>
        <w:instrText>":"</w:instrText>
      </w:r>
      <w:r w:rsidR="00FA741B" w:rsidRPr="00FE2263">
        <w:rPr>
          <w:rStyle w:val="affb"/>
          <w:u w:val="single"/>
          <w:lang w:val="en-US"/>
        </w:rPr>
        <w:instrText>Sam</w:instrText>
      </w:r>
      <w:r w:rsidR="00FA741B" w:rsidRPr="00FE2263">
        <w:rPr>
          <w:rStyle w:val="affb"/>
          <w:u w:val="single"/>
        </w:rPr>
        <w:instrText>","</w:instrText>
      </w:r>
      <w:r w:rsidR="00FA741B" w:rsidRPr="00FE2263">
        <w:rPr>
          <w:rStyle w:val="affb"/>
          <w:u w:val="single"/>
          <w:lang w:val="en-US"/>
        </w:rPr>
        <w:instrText>given</w:instrText>
      </w:r>
      <w:r w:rsidR="00FA741B" w:rsidRPr="00FE2263">
        <w:rPr>
          <w:rStyle w:val="affb"/>
          <w:u w:val="single"/>
        </w:rPr>
        <w:instrText>":"</w:instrText>
      </w:r>
      <w:r w:rsidR="00FA741B" w:rsidRPr="00FE2263">
        <w:rPr>
          <w:rStyle w:val="affb"/>
          <w:u w:val="single"/>
          <w:lang w:val="en-US"/>
        </w:rPr>
        <w:instrText>Amy</w:instrText>
      </w:r>
      <w:r w:rsidR="00FA741B" w:rsidRPr="00FE2263">
        <w:rPr>
          <w:rStyle w:val="affb"/>
          <w:u w:val="single"/>
        </w:rPr>
        <w:instrText>","</w:instrText>
      </w:r>
      <w:r w:rsidR="00FA741B" w:rsidRPr="00FE2263">
        <w:rPr>
          <w:rStyle w:val="affb"/>
          <w:u w:val="single"/>
          <w:lang w:val="en-US"/>
        </w:rPr>
        <w:instrText>non</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parse</w:instrText>
      </w:r>
      <w:r w:rsidR="00FA741B" w:rsidRPr="00FE2263">
        <w:rPr>
          <w:rStyle w:val="affb"/>
          <w:u w:val="single"/>
        </w:rPr>
        <w:instrText>-</w:instrText>
      </w:r>
      <w:r w:rsidR="00FA741B" w:rsidRPr="00FE2263">
        <w:rPr>
          <w:rStyle w:val="affb"/>
          <w:u w:val="single"/>
          <w:lang w:val="en-US"/>
        </w:rPr>
        <w:instrText>names</w:instrText>
      </w:r>
      <w:r w:rsidR="00FA741B" w:rsidRPr="00FE2263">
        <w:rPr>
          <w:rStyle w:val="affb"/>
          <w:u w:val="single"/>
        </w:rPr>
        <w:instrText>":</w:instrText>
      </w:r>
      <w:r w:rsidR="00FA741B" w:rsidRPr="00FE2263">
        <w:rPr>
          <w:rStyle w:val="affb"/>
          <w:u w:val="single"/>
          <w:lang w:val="en-US"/>
        </w:rPr>
        <w:instrText>false</w:instrText>
      </w:r>
      <w:r w:rsidR="00FA741B" w:rsidRPr="00FE2263">
        <w:rPr>
          <w:rStyle w:val="affb"/>
          <w:u w:val="single"/>
        </w:rPr>
        <w:instrText>,"</w:instrText>
      </w:r>
      <w:r w:rsidR="00FA741B" w:rsidRPr="00FE2263">
        <w:rPr>
          <w:rStyle w:val="affb"/>
          <w:u w:val="single"/>
          <w:lang w:val="en-US"/>
        </w:rPr>
        <w:instrText>suffix</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family</w:instrText>
      </w:r>
      <w:r w:rsidR="00FA741B" w:rsidRPr="00FE2263">
        <w:rPr>
          <w:rStyle w:val="affb"/>
          <w:u w:val="single"/>
        </w:rPr>
        <w:instrText>":"</w:instrText>
      </w:r>
      <w:r w:rsidR="00FA741B" w:rsidRPr="00FE2263">
        <w:rPr>
          <w:rStyle w:val="affb"/>
          <w:u w:val="single"/>
          <w:lang w:val="en-US"/>
        </w:rPr>
        <w:instrText>Anderson</w:instrText>
      </w:r>
      <w:r w:rsidR="00FA741B" w:rsidRPr="00FE2263">
        <w:rPr>
          <w:rStyle w:val="affb"/>
          <w:u w:val="single"/>
        </w:rPr>
        <w:instrText>","</w:instrText>
      </w:r>
      <w:r w:rsidR="00FA741B" w:rsidRPr="00FE2263">
        <w:rPr>
          <w:rStyle w:val="affb"/>
          <w:u w:val="single"/>
          <w:lang w:val="en-US"/>
        </w:rPr>
        <w:instrText>given</w:instrText>
      </w:r>
      <w:r w:rsidR="00FA741B" w:rsidRPr="00FE2263">
        <w:rPr>
          <w:rStyle w:val="affb"/>
          <w:u w:val="single"/>
        </w:rPr>
        <w:instrText>":"</w:instrText>
      </w:r>
      <w:r w:rsidR="00FA741B" w:rsidRPr="00FE2263">
        <w:rPr>
          <w:rStyle w:val="affb"/>
          <w:u w:val="single"/>
          <w:lang w:val="en-US"/>
        </w:rPr>
        <w:instrText>Kenneth</w:instrText>
      </w:r>
      <w:r w:rsidR="00FA741B" w:rsidRPr="00FE2263">
        <w:rPr>
          <w:rStyle w:val="affb"/>
          <w:u w:val="single"/>
        </w:rPr>
        <w:instrText xml:space="preserve"> </w:instrText>
      </w:r>
      <w:r w:rsidR="00FA741B" w:rsidRPr="00FE2263">
        <w:rPr>
          <w:rStyle w:val="affb"/>
          <w:u w:val="single"/>
          <w:lang w:val="en-US"/>
        </w:rPr>
        <w:instrText>C</w:instrText>
      </w:r>
      <w:r w:rsidR="00FA741B" w:rsidRPr="00FE2263">
        <w:rPr>
          <w:rStyle w:val="affb"/>
          <w:u w:val="single"/>
        </w:rPr>
        <w:instrText>.","</w:instrText>
      </w:r>
      <w:r w:rsidR="00FA741B" w:rsidRPr="00FE2263">
        <w:rPr>
          <w:rStyle w:val="affb"/>
          <w:u w:val="single"/>
          <w:lang w:val="en-US"/>
        </w:rPr>
        <w:instrText>non</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parse</w:instrText>
      </w:r>
      <w:r w:rsidR="00FA741B" w:rsidRPr="00FE2263">
        <w:rPr>
          <w:rStyle w:val="affb"/>
          <w:u w:val="single"/>
        </w:rPr>
        <w:instrText>-</w:instrText>
      </w:r>
      <w:r w:rsidR="00FA741B" w:rsidRPr="00FE2263">
        <w:rPr>
          <w:rStyle w:val="affb"/>
          <w:u w:val="single"/>
          <w:lang w:val="en-US"/>
        </w:rPr>
        <w:instrText>names</w:instrText>
      </w:r>
      <w:r w:rsidR="00FA741B" w:rsidRPr="00FE2263">
        <w:rPr>
          <w:rStyle w:val="affb"/>
          <w:u w:val="single"/>
        </w:rPr>
        <w:instrText>":</w:instrText>
      </w:r>
      <w:r w:rsidR="00FA741B" w:rsidRPr="00FE2263">
        <w:rPr>
          <w:rStyle w:val="affb"/>
          <w:u w:val="single"/>
          <w:lang w:val="en-US"/>
        </w:rPr>
        <w:instrText>false</w:instrText>
      </w:r>
      <w:r w:rsidR="00FA741B" w:rsidRPr="00FE2263">
        <w:rPr>
          <w:rStyle w:val="affb"/>
          <w:u w:val="single"/>
        </w:rPr>
        <w:instrText>,"</w:instrText>
      </w:r>
      <w:r w:rsidR="00FA741B" w:rsidRPr="00FE2263">
        <w:rPr>
          <w:rStyle w:val="affb"/>
          <w:u w:val="single"/>
          <w:lang w:val="en-US"/>
        </w:rPr>
        <w:instrText>suffix</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family</w:instrText>
      </w:r>
      <w:r w:rsidR="00FA741B" w:rsidRPr="00FE2263">
        <w:rPr>
          <w:rStyle w:val="affb"/>
          <w:u w:val="single"/>
        </w:rPr>
        <w:instrText>":"</w:instrText>
      </w:r>
      <w:r w:rsidR="00FA741B" w:rsidRPr="00FE2263">
        <w:rPr>
          <w:rStyle w:val="affb"/>
          <w:u w:val="single"/>
          <w:lang w:val="en-US"/>
        </w:rPr>
        <w:instrText>Richardson</w:instrText>
      </w:r>
      <w:r w:rsidR="00FA741B" w:rsidRPr="00FE2263">
        <w:rPr>
          <w:rStyle w:val="affb"/>
          <w:u w:val="single"/>
        </w:rPr>
        <w:instrText>","</w:instrText>
      </w:r>
      <w:r w:rsidR="00FA741B" w:rsidRPr="00FE2263">
        <w:rPr>
          <w:rStyle w:val="affb"/>
          <w:u w:val="single"/>
          <w:lang w:val="en-US"/>
        </w:rPr>
        <w:instrText>given</w:instrText>
      </w:r>
      <w:r w:rsidR="00FA741B" w:rsidRPr="00FE2263">
        <w:rPr>
          <w:rStyle w:val="affb"/>
          <w:u w:val="single"/>
        </w:rPr>
        <w:instrText>":"</w:instrText>
      </w:r>
      <w:r w:rsidR="00FA741B" w:rsidRPr="00FE2263">
        <w:rPr>
          <w:rStyle w:val="affb"/>
          <w:u w:val="single"/>
          <w:lang w:val="en-US"/>
        </w:rPr>
        <w:instrText>Paul</w:instrText>
      </w:r>
      <w:r w:rsidR="00FA741B" w:rsidRPr="00FE2263">
        <w:rPr>
          <w:rStyle w:val="affb"/>
          <w:u w:val="single"/>
        </w:rPr>
        <w:instrText xml:space="preserve"> </w:instrText>
      </w:r>
      <w:r w:rsidR="00FA741B" w:rsidRPr="00FE2263">
        <w:rPr>
          <w:rStyle w:val="affb"/>
          <w:u w:val="single"/>
          <w:lang w:val="en-US"/>
        </w:rPr>
        <w:instrText>G</w:instrText>
      </w:r>
      <w:r w:rsidR="00FA741B" w:rsidRPr="00FE2263">
        <w:rPr>
          <w:rStyle w:val="affb"/>
          <w:u w:val="single"/>
        </w:rPr>
        <w:instrText>.","</w:instrText>
      </w:r>
      <w:r w:rsidR="00FA741B" w:rsidRPr="00FE2263">
        <w:rPr>
          <w:rStyle w:val="affb"/>
          <w:u w:val="single"/>
          <w:lang w:val="en-US"/>
        </w:rPr>
        <w:instrText>non</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parse</w:instrText>
      </w:r>
      <w:r w:rsidR="00FA741B" w:rsidRPr="00FE2263">
        <w:rPr>
          <w:rStyle w:val="affb"/>
          <w:u w:val="single"/>
        </w:rPr>
        <w:instrText>-</w:instrText>
      </w:r>
      <w:r w:rsidR="00FA741B" w:rsidRPr="00FE2263">
        <w:rPr>
          <w:rStyle w:val="affb"/>
          <w:u w:val="single"/>
          <w:lang w:val="en-US"/>
        </w:rPr>
        <w:instrText>names</w:instrText>
      </w:r>
      <w:r w:rsidR="00FA741B" w:rsidRPr="00FE2263">
        <w:rPr>
          <w:rStyle w:val="affb"/>
          <w:u w:val="single"/>
        </w:rPr>
        <w:instrText>":</w:instrText>
      </w:r>
      <w:r w:rsidR="00FA741B" w:rsidRPr="00FE2263">
        <w:rPr>
          <w:rStyle w:val="affb"/>
          <w:u w:val="single"/>
          <w:lang w:val="en-US"/>
        </w:rPr>
        <w:instrText>false</w:instrText>
      </w:r>
      <w:r w:rsidR="00FA741B" w:rsidRPr="00FE2263">
        <w:rPr>
          <w:rStyle w:val="affb"/>
          <w:u w:val="single"/>
        </w:rPr>
        <w:instrText>,"</w:instrText>
      </w:r>
      <w:r w:rsidR="00FA741B" w:rsidRPr="00FE2263">
        <w:rPr>
          <w:rStyle w:val="affb"/>
          <w:u w:val="single"/>
          <w:lang w:val="en-US"/>
        </w:rPr>
        <w:instrText>suffix</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family</w:instrText>
      </w:r>
      <w:r w:rsidR="00FA741B" w:rsidRPr="00FE2263">
        <w:rPr>
          <w:rStyle w:val="affb"/>
          <w:u w:val="single"/>
        </w:rPr>
        <w:instrText>":"</w:instrText>
      </w:r>
      <w:r w:rsidR="00FA741B" w:rsidRPr="00FE2263">
        <w:rPr>
          <w:rStyle w:val="affb"/>
          <w:u w:val="single"/>
          <w:lang w:val="en-US"/>
        </w:rPr>
        <w:instrText>Treon</w:instrText>
      </w:r>
      <w:r w:rsidR="00FA741B" w:rsidRPr="00FE2263">
        <w:rPr>
          <w:rStyle w:val="affb"/>
          <w:u w:val="single"/>
        </w:rPr>
        <w:instrText>","</w:instrText>
      </w:r>
      <w:r w:rsidR="00FA741B" w:rsidRPr="00FE2263">
        <w:rPr>
          <w:rStyle w:val="affb"/>
          <w:u w:val="single"/>
          <w:lang w:val="en-US"/>
        </w:rPr>
        <w:instrText>given</w:instrText>
      </w:r>
      <w:r w:rsidR="00FA741B" w:rsidRPr="00FE2263">
        <w:rPr>
          <w:rStyle w:val="affb"/>
          <w:u w:val="single"/>
        </w:rPr>
        <w:instrText>":"</w:instrText>
      </w:r>
      <w:r w:rsidR="00FA741B" w:rsidRPr="00FE2263">
        <w:rPr>
          <w:rStyle w:val="affb"/>
          <w:u w:val="single"/>
          <w:lang w:val="en-US"/>
        </w:rPr>
        <w:instrText>Steven</w:instrText>
      </w:r>
      <w:r w:rsidR="00FA741B" w:rsidRPr="00FE2263">
        <w:rPr>
          <w:rStyle w:val="affb"/>
          <w:u w:val="single"/>
        </w:rPr>
        <w:instrText xml:space="preserve"> </w:instrText>
      </w:r>
      <w:r w:rsidR="00FA741B" w:rsidRPr="00FE2263">
        <w:rPr>
          <w:rStyle w:val="affb"/>
          <w:u w:val="single"/>
          <w:lang w:val="en-US"/>
        </w:rPr>
        <w:instrText>P</w:instrText>
      </w:r>
      <w:r w:rsidR="00FA741B" w:rsidRPr="00FE2263">
        <w:rPr>
          <w:rStyle w:val="affb"/>
          <w:u w:val="single"/>
        </w:rPr>
        <w:instrText>.","</w:instrText>
      </w:r>
      <w:r w:rsidR="00FA741B" w:rsidRPr="00FE2263">
        <w:rPr>
          <w:rStyle w:val="affb"/>
          <w:u w:val="single"/>
          <w:lang w:val="en-US"/>
        </w:rPr>
        <w:instrText>non</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parse</w:instrText>
      </w:r>
      <w:r w:rsidR="00FA741B" w:rsidRPr="00FE2263">
        <w:rPr>
          <w:rStyle w:val="affb"/>
          <w:u w:val="single"/>
        </w:rPr>
        <w:instrText>-</w:instrText>
      </w:r>
      <w:r w:rsidR="00FA741B" w:rsidRPr="00FE2263">
        <w:rPr>
          <w:rStyle w:val="affb"/>
          <w:u w:val="single"/>
          <w:lang w:val="en-US"/>
        </w:rPr>
        <w:instrText>names</w:instrText>
      </w:r>
      <w:r w:rsidR="00FA741B" w:rsidRPr="00FE2263">
        <w:rPr>
          <w:rStyle w:val="affb"/>
          <w:u w:val="single"/>
        </w:rPr>
        <w:instrText>":</w:instrText>
      </w:r>
      <w:r w:rsidR="00FA741B" w:rsidRPr="00FE2263">
        <w:rPr>
          <w:rStyle w:val="affb"/>
          <w:u w:val="single"/>
          <w:lang w:val="en-US"/>
        </w:rPr>
        <w:instrText>false</w:instrText>
      </w:r>
      <w:r w:rsidR="00FA741B" w:rsidRPr="00FE2263">
        <w:rPr>
          <w:rStyle w:val="affb"/>
          <w:u w:val="single"/>
        </w:rPr>
        <w:instrText>,"</w:instrText>
      </w:r>
      <w:r w:rsidR="00FA741B" w:rsidRPr="00FE2263">
        <w:rPr>
          <w:rStyle w:val="affb"/>
          <w:u w:val="single"/>
          <w:lang w:val="en-US"/>
        </w:rPr>
        <w:instrText>suffix</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family</w:instrText>
      </w:r>
      <w:r w:rsidR="00FA741B" w:rsidRPr="00FE2263">
        <w:rPr>
          <w:rStyle w:val="affb"/>
          <w:u w:val="single"/>
        </w:rPr>
        <w:instrText>":"</w:instrText>
      </w:r>
      <w:r w:rsidR="00FA741B" w:rsidRPr="00FE2263">
        <w:rPr>
          <w:rStyle w:val="affb"/>
          <w:u w:val="single"/>
          <w:lang w:val="en-US"/>
        </w:rPr>
        <w:instrText>Weller</w:instrText>
      </w:r>
      <w:r w:rsidR="00FA741B" w:rsidRPr="00FE2263">
        <w:rPr>
          <w:rStyle w:val="affb"/>
          <w:u w:val="single"/>
        </w:rPr>
        <w:instrText>","</w:instrText>
      </w:r>
      <w:r w:rsidR="00FA741B" w:rsidRPr="00FE2263">
        <w:rPr>
          <w:rStyle w:val="affb"/>
          <w:u w:val="single"/>
          <w:lang w:val="en-US"/>
        </w:rPr>
        <w:instrText>given</w:instrText>
      </w:r>
      <w:r w:rsidR="00FA741B" w:rsidRPr="00FE2263">
        <w:rPr>
          <w:rStyle w:val="affb"/>
          <w:u w:val="single"/>
        </w:rPr>
        <w:instrText>":"</w:instrText>
      </w:r>
      <w:r w:rsidR="00FA741B" w:rsidRPr="00FE2263">
        <w:rPr>
          <w:rStyle w:val="affb"/>
          <w:u w:val="single"/>
          <w:lang w:val="en-US"/>
        </w:rPr>
        <w:instrText>Edie</w:instrText>
      </w:r>
      <w:r w:rsidR="00FA741B" w:rsidRPr="00FE2263">
        <w:rPr>
          <w:rStyle w:val="affb"/>
          <w:u w:val="single"/>
        </w:rPr>
        <w:instrText>","</w:instrText>
      </w:r>
      <w:r w:rsidR="00FA741B" w:rsidRPr="00FE2263">
        <w:rPr>
          <w:rStyle w:val="affb"/>
          <w:u w:val="single"/>
          <w:lang w:val="en-US"/>
        </w:rPr>
        <w:instrText>non</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parse</w:instrText>
      </w:r>
      <w:r w:rsidR="00FA741B" w:rsidRPr="00FE2263">
        <w:rPr>
          <w:rStyle w:val="affb"/>
          <w:u w:val="single"/>
        </w:rPr>
        <w:instrText>-</w:instrText>
      </w:r>
      <w:r w:rsidR="00FA741B" w:rsidRPr="00FE2263">
        <w:rPr>
          <w:rStyle w:val="affb"/>
          <w:u w:val="single"/>
          <w:lang w:val="en-US"/>
        </w:rPr>
        <w:instrText>names</w:instrText>
      </w:r>
      <w:r w:rsidR="00FA741B" w:rsidRPr="00FE2263">
        <w:rPr>
          <w:rStyle w:val="affb"/>
          <w:u w:val="single"/>
        </w:rPr>
        <w:instrText>":</w:instrText>
      </w:r>
      <w:r w:rsidR="00FA741B" w:rsidRPr="00FE2263">
        <w:rPr>
          <w:rStyle w:val="affb"/>
          <w:u w:val="single"/>
          <w:lang w:val="en-US"/>
        </w:rPr>
        <w:instrText>false</w:instrText>
      </w:r>
      <w:r w:rsidR="00FA741B" w:rsidRPr="00FE2263">
        <w:rPr>
          <w:rStyle w:val="affb"/>
          <w:u w:val="single"/>
        </w:rPr>
        <w:instrText>,"</w:instrText>
      </w:r>
      <w:r w:rsidR="00FA741B" w:rsidRPr="00FE2263">
        <w:rPr>
          <w:rStyle w:val="affb"/>
          <w:u w:val="single"/>
          <w:lang w:val="en-US"/>
        </w:rPr>
        <w:instrText>suffix</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family</w:instrText>
      </w:r>
      <w:r w:rsidR="00FA741B" w:rsidRPr="00FE2263">
        <w:rPr>
          <w:rStyle w:val="affb"/>
          <w:u w:val="single"/>
        </w:rPr>
        <w:instrText>":"</w:instrText>
      </w:r>
      <w:r w:rsidR="00FA741B" w:rsidRPr="00FE2263">
        <w:rPr>
          <w:rStyle w:val="affb"/>
          <w:u w:val="single"/>
          <w:lang w:val="en-US"/>
        </w:rPr>
        <w:instrText>Matous</w:instrText>
      </w:r>
      <w:r w:rsidR="00FA741B" w:rsidRPr="00FE2263">
        <w:rPr>
          <w:rStyle w:val="affb"/>
          <w:u w:val="single"/>
        </w:rPr>
        <w:instrText>","</w:instrText>
      </w:r>
      <w:r w:rsidR="00FA741B" w:rsidRPr="00FE2263">
        <w:rPr>
          <w:rStyle w:val="affb"/>
          <w:u w:val="single"/>
          <w:lang w:val="en-US"/>
        </w:rPr>
        <w:instrText>given</w:instrText>
      </w:r>
      <w:r w:rsidR="00FA741B" w:rsidRPr="00FE2263">
        <w:rPr>
          <w:rStyle w:val="affb"/>
          <w:u w:val="single"/>
        </w:rPr>
        <w:instrText>":"</w:instrText>
      </w:r>
      <w:r w:rsidR="00FA741B" w:rsidRPr="00FE2263">
        <w:rPr>
          <w:rStyle w:val="affb"/>
          <w:u w:val="single"/>
          <w:lang w:val="en-US"/>
        </w:rPr>
        <w:instrText>Jeffrey</w:instrText>
      </w:r>
      <w:r w:rsidR="00FA741B" w:rsidRPr="00FE2263">
        <w:rPr>
          <w:rStyle w:val="affb"/>
          <w:u w:val="single"/>
        </w:rPr>
        <w:instrText>","</w:instrText>
      </w:r>
      <w:r w:rsidR="00FA741B" w:rsidRPr="00FE2263">
        <w:rPr>
          <w:rStyle w:val="affb"/>
          <w:u w:val="single"/>
          <w:lang w:val="en-US"/>
        </w:rPr>
        <w:instrText>non</w:instrText>
      </w:r>
      <w:r w:rsidR="00FA741B" w:rsidRPr="00FE2263">
        <w:rPr>
          <w:rStyle w:val="affb"/>
          <w:u w:val="single"/>
        </w:rPr>
        <w:instrText>-</w:instrText>
      </w:r>
      <w:r w:rsidR="00FA741B" w:rsidRPr="00FE2263">
        <w:rPr>
          <w:rStyle w:val="affb"/>
          <w:u w:val="single"/>
          <w:lang w:val="en-US"/>
        </w:rPr>
        <w:instrText>dropping</w:instrText>
      </w:r>
      <w:r w:rsidR="00FA741B" w:rsidRPr="00FE2263">
        <w:rPr>
          <w:rStyle w:val="affb"/>
          <w:u w:val="single"/>
        </w:rPr>
        <w:instrText>-</w:instrText>
      </w:r>
      <w:r w:rsidR="00FA741B" w:rsidRPr="00FE2263">
        <w:rPr>
          <w:rStyle w:val="affb"/>
          <w:u w:val="single"/>
          <w:lang w:val="en-US"/>
        </w:rPr>
        <w:instrText>particle</w:instrText>
      </w:r>
      <w:r w:rsidR="00FA741B" w:rsidRPr="00FE2263">
        <w:rPr>
          <w:rStyle w:val="affb"/>
          <w:u w:val="single"/>
        </w:rPr>
        <w:instrText>":"","</w:instrText>
      </w:r>
      <w:r w:rsidR="00FA741B" w:rsidRPr="00FE2263">
        <w:rPr>
          <w:rStyle w:val="affb"/>
          <w:u w:val="single"/>
          <w:lang w:val="en-US"/>
        </w:rPr>
        <w:instrText>parse</w:instrText>
      </w:r>
      <w:r w:rsidR="00FA741B" w:rsidRPr="00FE2263">
        <w:rPr>
          <w:rStyle w:val="affb"/>
          <w:u w:val="single"/>
        </w:rPr>
        <w:instrText>-</w:instrText>
      </w:r>
      <w:r w:rsidR="00FA741B" w:rsidRPr="00FE2263">
        <w:rPr>
          <w:rStyle w:val="affb"/>
          <w:u w:val="single"/>
          <w:lang w:val="en-US"/>
        </w:rPr>
        <w:instrText>names</w:instrText>
      </w:r>
      <w:r w:rsidR="00FA741B" w:rsidRPr="00FE2263">
        <w:rPr>
          <w:rStyle w:val="affb"/>
          <w:u w:val="single"/>
        </w:rPr>
        <w:instrText>":</w:instrText>
      </w:r>
      <w:r w:rsidR="00FA741B" w:rsidRPr="00FE2263">
        <w:rPr>
          <w:rStyle w:val="affb"/>
          <w:u w:val="single"/>
          <w:lang w:val="en-US"/>
        </w:rPr>
        <w:instrText>false</w:instrText>
      </w:r>
      <w:r w:rsidR="00FA741B" w:rsidRPr="00FE2263">
        <w:rPr>
          <w:rStyle w:val="affb"/>
          <w:u w:val="single"/>
        </w:rPr>
        <w:instrText>,"</w:instrText>
      </w:r>
      <w:r w:rsidR="00FA741B" w:rsidRPr="00FE2263">
        <w:rPr>
          <w:rStyle w:val="affb"/>
          <w:u w:val="single"/>
          <w:lang w:val="en-US"/>
        </w:rPr>
        <w:instrText>suffix</w:instrText>
      </w:r>
      <w:r w:rsidR="00FA741B" w:rsidRPr="00FE2263">
        <w:rPr>
          <w:rStyle w:val="affb"/>
          <w:u w:val="single"/>
        </w:rPr>
        <w:instrText>":""}],"</w:instrText>
      </w:r>
      <w:r w:rsidR="00FA741B" w:rsidRPr="00FE2263">
        <w:rPr>
          <w:rStyle w:val="affb"/>
          <w:u w:val="single"/>
          <w:lang w:val="en-US"/>
        </w:rPr>
        <w:instrText>container</w:instrText>
      </w:r>
      <w:r w:rsidR="00FA741B" w:rsidRPr="00FE2263">
        <w:rPr>
          <w:rStyle w:val="affb"/>
          <w:u w:val="single"/>
        </w:rPr>
        <w:instrText>-</w:instrText>
      </w:r>
      <w:r w:rsidR="00FA741B" w:rsidRPr="00FE2263">
        <w:rPr>
          <w:rStyle w:val="affb"/>
          <w:u w:val="single"/>
          <w:lang w:val="en-US"/>
        </w:rPr>
        <w:instrText>title</w:instrText>
      </w:r>
      <w:r w:rsidR="00FA741B" w:rsidRPr="00FE2263">
        <w:rPr>
          <w:rStyle w:val="affb"/>
          <w:u w:val="single"/>
        </w:rPr>
        <w:instrText>":"</w:instrText>
      </w:r>
      <w:r w:rsidR="00FA741B" w:rsidRPr="00FE2263">
        <w:rPr>
          <w:rStyle w:val="affb"/>
          <w:u w:val="single"/>
          <w:lang w:val="en-US"/>
        </w:rPr>
        <w:instrText>American</w:instrText>
      </w:r>
      <w:r w:rsidR="00FA741B" w:rsidRPr="00FE2263">
        <w:rPr>
          <w:rStyle w:val="affb"/>
          <w:u w:val="single"/>
        </w:rPr>
        <w:instrText xml:space="preserve"> </w:instrText>
      </w:r>
      <w:r w:rsidR="00FA741B" w:rsidRPr="00FE2263">
        <w:rPr>
          <w:rStyle w:val="affb"/>
          <w:u w:val="single"/>
          <w:lang w:val="en-US"/>
        </w:rPr>
        <w:instrText>Journal</w:instrText>
      </w:r>
      <w:r w:rsidR="00FA741B" w:rsidRPr="00FE2263">
        <w:rPr>
          <w:rStyle w:val="affb"/>
          <w:u w:val="single"/>
        </w:rPr>
        <w:instrText xml:space="preserve"> </w:instrText>
      </w:r>
      <w:r w:rsidR="00FA741B" w:rsidRPr="00FE2263">
        <w:rPr>
          <w:rStyle w:val="affb"/>
          <w:u w:val="single"/>
          <w:lang w:val="en-US"/>
        </w:rPr>
        <w:instrText>of</w:instrText>
      </w:r>
      <w:r w:rsidR="00FA741B" w:rsidRPr="00FE2263">
        <w:rPr>
          <w:rStyle w:val="affb"/>
          <w:u w:val="single"/>
        </w:rPr>
        <w:instrText xml:space="preserve"> </w:instrText>
      </w:r>
      <w:r w:rsidR="00FA741B" w:rsidRPr="00FE2263">
        <w:rPr>
          <w:rStyle w:val="affb"/>
          <w:u w:val="single"/>
          <w:lang w:val="en-US"/>
        </w:rPr>
        <w:instrText>Hematology</w:instrText>
      </w:r>
      <w:r w:rsidR="00FA741B" w:rsidRPr="00FE2263">
        <w:rPr>
          <w:rStyle w:val="affb"/>
          <w:u w:val="single"/>
        </w:rPr>
        <w:instrText>","</w:instrText>
      </w:r>
      <w:r w:rsidR="00FA741B" w:rsidRPr="00FE2263">
        <w:rPr>
          <w:rStyle w:val="affb"/>
          <w:u w:val="single"/>
          <w:lang w:val="en-US"/>
        </w:rPr>
        <w:instrText>id</w:instrText>
      </w:r>
      <w:r w:rsidR="00FA741B" w:rsidRPr="00FE2263">
        <w:rPr>
          <w:rStyle w:val="affb"/>
          <w:u w:val="single"/>
        </w:rPr>
        <w:instrText>":"</w:instrText>
      </w:r>
      <w:r w:rsidR="00FA741B" w:rsidRPr="00FE2263">
        <w:rPr>
          <w:rStyle w:val="affb"/>
          <w:u w:val="single"/>
          <w:lang w:val="en-US"/>
        </w:rPr>
        <w:instrText>ITEM</w:instrText>
      </w:r>
      <w:r w:rsidR="00FA741B" w:rsidRPr="00FE2263">
        <w:rPr>
          <w:rStyle w:val="affb"/>
          <w:u w:val="single"/>
        </w:rPr>
        <w:instrText>-1","</w:instrText>
      </w:r>
      <w:r w:rsidR="00FA741B" w:rsidRPr="00FE2263">
        <w:rPr>
          <w:rStyle w:val="affb"/>
          <w:u w:val="single"/>
          <w:lang w:val="en-US"/>
        </w:rPr>
        <w:instrText>issue</w:instrText>
      </w:r>
      <w:r w:rsidR="00FA741B" w:rsidRPr="00FE2263">
        <w:rPr>
          <w:rStyle w:val="affb"/>
          <w:u w:val="single"/>
        </w:rPr>
        <w:instrText>":"9","</w:instrText>
      </w:r>
      <w:r w:rsidR="00FA741B" w:rsidRPr="00FE2263">
        <w:rPr>
          <w:rStyle w:val="affb"/>
          <w:u w:val="single"/>
          <w:lang w:val="en-US"/>
        </w:rPr>
        <w:instrText>issued</w:instrText>
      </w:r>
      <w:r w:rsidR="00FA741B" w:rsidRPr="00FE2263">
        <w:rPr>
          <w:rStyle w:val="affb"/>
          <w:u w:val="single"/>
        </w:rPr>
        <w:instrText>":{"</w:instrText>
      </w:r>
      <w:r w:rsidR="00FA741B" w:rsidRPr="00FE2263">
        <w:rPr>
          <w:rStyle w:val="affb"/>
          <w:u w:val="single"/>
          <w:lang w:val="en-US"/>
        </w:rPr>
        <w:instrText>date</w:instrText>
      </w:r>
      <w:r w:rsidR="00FA741B" w:rsidRPr="00FE2263">
        <w:rPr>
          <w:rStyle w:val="affb"/>
          <w:u w:val="single"/>
        </w:rPr>
        <w:instrText>-</w:instrText>
      </w:r>
      <w:r w:rsidR="00FA741B" w:rsidRPr="00FE2263">
        <w:rPr>
          <w:rStyle w:val="affb"/>
          <w:u w:val="single"/>
          <w:lang w:val="en-US"/>
        </w:rPr>
        <w:instrText>parts</w:instrText>
      </w:r>
      <w:r w:rsidR="00FA741B" w:rsidRPr="00FE2263">
        <w:rPr>
          <w:rStyle w:val="affb"/>
          <w:u w:val="single"/>
        </w:rPr>
        <w:instrText>":[["2010","9"]]},"</w:instrText>
      </w:r>
      <w:r w:rsidR="00FA741B" w:rsidRPr="00FE2263">
        <w:rPr>
          <w:rStyle w:val="affb"/>
          <w:u w:val="single"/>
          <w:lang w:val="en-US"/>
        </w:rPr>
        <w:instrText>page</w:instrText>
      </w:r>
      <w:r w:rsidR="00FA741B" w:rsidRPr="00FE2263">
        <w:rPr>
          <w:rStyle w:val="affb"/>
          <w:u w:val="single"/>
        </w:rPr>
        <w:instrText>":"670-674","</w:instrText>
      </w:r>
      <w:r w:rsidR="00FA741B" w:rsidRPr="00FE2263">
        <w:rPr>
          <w:rStyle w:val="affb"/>
          <w:u w:val="single"/>
          <w:lang w:val="en-US"/>
        </w:rPr>
        <w:instrText>publisher</w:instrText>
      </w:r>
      <w:r w:rsidR="00FA741B" w:rsidRPr="00FE2263">
        <w:rPr>
          <w:rStyle w:val="affb"/>
          <w:u w:val="single"/>
        </w:rPr>
        <w:instrText>":"</w:instrText>
      </w:r>
      <w:r w:rsidR="00FA741B" w:rsidRPr="00FE2263">
        <w:rPr>
          <w:rStyle w:val="affb"/>
          <w:u w:val="single"/>
          <w:lang w:val="en-US"/>
        </w:rPr>
        <w:instrText>Wiley</w:instrText>
      </w:r>
      <w:r w:rsidR="00FA741B" w:rsidRPr="00FE2263">
        <w:rPr>
          <w:rStyle w:val="affb"/>
          <w:u w:val="single"/>
        </w:rPr>
        <w:instrText>-</w:instrText>
      </w:r>
      <w:r w:rsidR="00FA741B" w:rsidRPr="00FE2263">
        <w:rPr>
          <w:rStyle w:val="affb"/>
          <w:u w:val="single"/>
          <w:lang w:val="en-US"/>
        </w:rPr>
        <w:instrText>Liss</w:instrText>
      </w:r>
      <w:r w:rsidR="00FA741B" w:rsidRPr="00FE2263">
        <w:rPr>
          <w:rStyle w:val="affb"/>
          <w:u w:val="single"/>
        </w:rPr>
        <w:instrText xml:space="preserve"> </w:instrText>
      </w:r>
      <w:r w:rsidR="00FA741B" w:rsidRPr="00FE2263">
        <w:rPr>
          <w:rStyle w:val="affb"/>
          <w:u w:val="single"/>
          <w:lang w:val="en-US"/>
        </w:rPr>
        <w:instrText>Inc</w:instrText>
      </w:r>
      <w:r w:rsidR="00FA741B" w:rsidRPr="00FE2263">
        <w:rPr>
          <w:rStyle w:val="affb"/>
          <w:u w:val="single"/>
        </w:rPr>
        <w:instrText>.","</w:instrText>
      </w:r>
      <w:r w:rsidR="00FA741B" w:rsidRPr="00FE2263">
        <w:rPr>
          <w:rStyle w:val="affb"/>
          <w:u w:val="single"/>
          <w:lang w:val="en-US"/>
        </w:rPr>
        <w:instrText>title</w:instrText>
      </w:r>
      <w:r w:rsidR="00FA741B" w:rsidRPr="00FE2263">
        <w:rPr>
          <w:rStyle w:val="affb"/>
          <w:u w:val="single"/>
        </w:rPr>
        <w:instrText>":"</w:instrText>
      </w:r>
      <w:r w:rsidR="00FA741B" w:rsidRPr="00FE2263">
        <w:rPr>
          <w:rStyle w:val="affb"/>
          <w:u w:val="single"/>
          <w:lang w:val="en-US"/>
        </w:rPr>
        <w:instrText>Phase</w:instrText>
      </w:r>
      <w:r w:rsidR="00FA741B" w:rsidRPr="00FE2263">
        <w:rPr>
          <w:rStyle w:val="affb"/>
          <w:u w:val="single"/>
        </w:rPr>
        <w:instrText xml:space="preserve"> </w:instrText>
      </w:r>
      <w:r w:rsidR="00FA741B" w:rsidRPr="00FE2263">
        <w:rPr>
          <w:rStyle w:val="affb"/>
          <w:u w:val="single"/>
          <w:lang w:val="en-US"/>
        </w:rPr>
        <w:instrText>II</w:instrText>
      </w:r>
      <w:r w:rsidR="00FA741B" w:rsidRPr="00FE2263">
        <w:rPr>
          <w:rStyle w:val="affb"/>
          <w:u w:val="single"/>
        </w:rPr>
        <w:instrText xml:space="preserve"> </w:instrText>
      </w:r>
      <w:r w:rsidR="00FA741B" w:rsidRPr="00FE2263">
        <w:rPr>
          <w:rStyle w:val="affb"/>
          <w:u w:val="single"/>
          <w:lang w:val="en-US"/>
        </w:rPr>
        <w:instrText>trial</w:instrText>
      </w:r>
      <w:r w:rsidR="00FA741B" w:rsidRPr="00FE2263">
        <w:rPr>
          <w:rStyle w:val="affb"/>
          <w:u w:val="single"/>
        </w:rPr>
        <w:instrText xml:space="preserve"> </w:instrText>
      </w:r>
      <w:r w:rsidR="00FA741B" w:rsidRPr="00FE2263">
        <w:rPr>
          <w:rStyle w:val="affb"/>
          <w:u w:val="single"/>
          <w:lang w:val="en-US"/>
        </w:rPr>
        <w:instrText>of</w:instrText>
      </w:r>
      <w:r w:rsidR="00FA741B" w:rsidRPr="00FE2263">
        <w:rPr>
          <w:rStyle w:val="affb"/>
          <w:u w:val="single"/>
        </w:rPr>
        <w:instrText xml:space="preserve"> </w:instrText>
      </w:r>
      <w:r w:rsidR="00FA741B" w:rsidRPr="00FE2263">
        <w:rPr>
          <w:rStyle w:val="affb"/>
          <w:u w:val="single"/>
          <w:lang w:val="en-US"/>
        </w:rPr>
        <w:instrText>weekly</w:instrText>
      </w:r>
      <w:r w:rsidR="00FA741B" w:rsidRPr="00FE2263">
        <w:rPr>
          <w:rStyle w:val="affb"/>
          <w:u w:val="single"/>
        </w:rPr>
        <w:instrText xml:space="preserve"> </w:instrText>
      </w:r>
      <w:r w:rsidR="00FA741B" w:rsidRPr="00FE2263">
        <w:rPr>
          <w:rStyle w:val="affb"/>
          <w:u w:val="single"/>
          <w:lang w:val="en-US"/>
        </w:rPr>
        <w:instrText>bortezomib</w:instrText>
      </w:r>
      <w:r w:rsidR="00FA741B" w:rsidRPr="00FE2263">
        <w:rPr>
          <w:rStyle w:val="affb"/>
          <w:u w:val="single"/>
        </w:rPr>
        <w:instrText xml:space="preserve"> </w:instrText>
      </w:r>
      <w:r w:rsidR="00FA741B" w:rsidRPr="00FE2263">
        <w:rPr>
          <w:rStyle w:val="affb"/>
          <w:u w:val="single"/>
          <w:lang w:val="en-US"/>
        </w:rPr>
        <w:instrText>in</w:instrText>
      </w:r>
      <w:r w:rsidR="00FA741B" w:rsidRPr="00FE2263">
        <w:rPr>
          <w:rStyle w:val="affb"/>
          <w:u w:val="single"/>
        </w:rPr>
        <w:instrText xml:space="preserve"> </w:instrText>
      </w:r>
      <w:r w:rsidR="00FA741B" w:rsidRPr="00FE2263">
        <w:rPr>
          <w:rStyle w:val="affb"/>
          <w:u w:val="single"/>
          <w:lang w:val="en-US"/>
        </w:rPr>
        <w:instrText>combination</w:instrText>
      </w:r>
      <w:r w:rsidR="00FA741B" w:rsidRPr="00FE2263">
        <w:rPr>
          <w:rStyle w:val="affb"/>
          <w:u w:val="single"/>
        </w:rPr>
        <w:instrText xml:space="preserve"> </w:instrText>
      </w:r>
      <w:r w:rsidR="00FA741B" w:rsidRPr="00FE2263">
        <w:rPr>
          <w:rStyle w:val="affb"/>
          <w:u w:val="single"/>
          <w:lang w:val="en-US"/>
        </w:rPr>
        <w:instrText>with</w:instrText>
      </w:r>
      <w:r w:rsidR="00FA741B" w:rsidRPr="00FE2263">
        <w:rPr>
          <w:rStyle w:val="affb"/>
          <w:u w:val="single"/>
        </w:rPr>
        <w:instrText xml:space="preserve"> </w:instrText>
      </w:r>
      <w:r w:rsidR="00FA741B" w:rsidRPr="00FE2263">
        <w:rPr>
          <w:rStyle w:val="affb"/>
          <w:u w:val="single"/>
          <w:lang w:val="en-US"/>
        </w:rPr>
        <w:instrText>rituximab</w:instrText>
      </w:r>
      <w:r w:rsidR="00FA741B" w:rsidRPr="00FE2263">
        <w:rPr>
          <w:rStyle w:val="affb"/>
          <w:u w:val="single"/>
        </w:rPr>
        <w:instrText xml:space="preserve"> </w:instrText>
      </w:r>
      <w:r w:rsidR="00FA741B" w:rsidRPr="00FE2263">
        <w:rPr>
          <w:rStyle w:val="affb"/>
          <w:u w:val="single"/>
          <w:lang w:val="en-US"/>
        </w:rPr>
        <w:instrText>in</w:instrText>
      </w:r>
      <w:r w:rsidR="00FA741B" w:rsidRPr="00FE2263">
        <w:rPr>
          <w:rStyle w:val="affb"/>
          <w:u w:val="single"/>
        </w:rPr>
        <w:instrText xml:space="preserve"> </w:instrText>
      </w:r>
      <w:r w:rsidR="00FA741B" w:rsidRPr="00FE2263">
        <w:rPr>
          <w:rStyle w:val="affb"/>
          <w:u w:val="single"/>
          <w:lang w:val="en-US"/>
        </w:rPr>
        <w:instrText>untreated</w:instrText>
      </w:r>
      <w:r w:rsidR="00FA741B" w:rsidRPr="00FE2263">
        <w:rPr>
          <w:rStyle w:val="affb"/>
          <w:u w:val="single"/>
        </w:rPr>
        <w:instrText xml:space="preserve"> </w:instrText>
      </w:r>
      <w:r w:rsidR="00FA741B" w:rsidRPr="00FE2263">
        <w:rPr>
          <w:rStyle w:val="affb"/>
          <w:u w:val="single"/>
          <w:lang w:val="en-US"/>
        </w:rPr>
        <w:instrText>patients</w:instrText>
      </w:r>
      <w:r w:rsidR="00FA741B" w:rsidRPr="00FE2263">
        <w:rPr>
          <w:rStyle w:val="affb"/>
          <w:u w:val="single"/>
        </w:rPr>
        <w:instrText xml:space="preserve"> </w:instrText>
      </w:r>
      <w:r w:rsidR="00FA741B" w:rsidRPr="00FE2263">
        <w:rPr>
          <w:rStyle w:val="affb"/>
          <w:u w:val="single"/>
          <w:lang w:val="en-US"/>
        </w:rPr>
        <w:instrText>with</w:instrText>
      </w:r>
      <w:r w:rsidR="00FA741B" w:rsidRPr="00FE2263">
        <w:rPr>
          <w:rStyle w:val="affb"/>
          <w:u w:val="single"/>
        </w:rPr>
        <w:instrText xml:space="preserve"> </w:instrText>
      </w:r>
      <w:r w:rsidR="00FA741B" w:rsidRPr="00FE2263">
        <w:rPr>
          <w:rStyle w:val="affb"/>
          <w:u w:val="single"/>
          <w:lang w:val="en-US"/>
        </w:rPr>
        <w:instrText>Waldenstr</w:instrText>
      </w:r>
      <w:r w:rsidR="00FA741B" w:rsidRPr="00FE2263">
        <w:rPr>
          <w:rStyle w:val="affb"/>
          <w:u w:val="single"/>
        </w:rPr>
        <w:instrText>ö</w:instrText>
      </w:r>
      <w:r w:rsidR="00FA741B" w:rsidRPr="00FE2263">
        <w:rPr>
          <w:rStyle w:val="affb"/>
          <w:u w:val="single"/>
          <w:lang w:val="en-US"/>
        </w:rPr>
        <w:instrText>m</w:instrText>
      </w:r>
      <w:r w:rsidR="00FA741B" w:rsidRPr="00FE2263">
        <w:rPr>
          <w:rStyle w:val="affb"/>
          <w:u w:val="single"/>
        </w:rPr>
        <w:instrText xml:space="preserve"> </w:instrText>
      </w:r>
      <w:r w:rsidR="00FA741B" w:rsidRPr="00FE2263">
        <w:rPr>
          <w:rStyle w:val="affb"/>
          <w:u w:val="single"/>
          <w:lang w:val="en-US"/>
        </w:rPr>
        <w:instrText>Macroglobulinemia</w:instrText>
      </w:r>
      <w:r w:rsidR="00FA741B" w:rsidRPr="00FE2263">
        <w:rPr>
          <w:rStyle w:val="affb"/>
          <w:u w:val="single"/>
        </w:rPr>
        <w:instrText>","</w:instrText>
      </w:r>
      <w:r w:rsidR="00FA741B" w:rsidRPr="00FE2263">
        <w:rPr>
          <w:rStyle w:val="affb"/>
          <w:u w:val="single"/>
          <w:lang w:val="en-US"/>
        </w:rPr>
        <w:instrText>type</w:instrText>
      </w:r>
      <w:r w:rsidR="00FA741B" w:rsidRPr="00FE2263">
        <w:rPr>
          <w:rStyle w:val="affb"/>
          <w:u w:val="single"/>
        </w:rPr>
        <w:instrText>":"</w:instrText>
      </w:r>
      <w:r w:rsidR="00FA741B" w:rsidRPr="00FE2263">
        <w:rPr>
          <w:rStyle w:val="affb"/>
          <w:u w:val="single"/>
          <w:lang w:val="en-US"/>
        </w:rPr>
        <w:instrText>article</w:instrText>
      </w:r>
      <w:r w:rsidR="00FA741B" w:rsidRPr="00FE2263">
        <w:rPr>
          <w:rStyle w:val="affb"/>
          <w:u w:val="single"/>
        </w:rPr>
        <w:instrText>-</w:instrText>
      </w:r>
      <w:r w:rsidR="00FA741B" w:rsidRPr="00FE2263">
        <w:rPr>
          <w:rStyle w:val="affb"/>
          <w:u w:val="single"/>
          <w:lang w:val="en-US"/>
        </w:rPr>
        <w:instrText>journal</w:instrText>
      </w:r>
      <w:r w:rsidR="00FA741B" w:rsidRPr="00FE2263">
        <w:rPr>
          <w:rStyle w:val="affb"/>
          <w:u w:val="single"/>
        </w:rPr>
        <w:instrText>","</w:instrText>
      </w:r>
      <w:r w:rsidR="00FA741B" w:rsidRPr="00FE2263">
        <w:rPr>
          <w:rStyle w:val="affb"/>
          <w:u w:val="single"/>
          <w:lang w:val="en-US"/>
        </w:rPr>
        <w:instrText>volume</w:instrText>
      </w:r>
      <w:r w:rsidR="00FA741B" w:rsidRPr="00FE2263">
        <w:rPr>
          <w:rStyle w:val="affb"/>
          <w:u w:val="single"/>
        </w:rPr>
        <w:instrText>":"85"},"</w:instrText>
      </w:r>
      <w:r w:rsidR="00FA741B" w:rsidRPr="00FE2263">
        <w:rPr>
          <w:rStyle w:val="affb"/>
          <w:u w:val="single"/>
          <w:lang w:val="en-US"/>
        </w:rPr>
        <w:instrText>uris</w:instrText>
      </w:r>
      <w:r w:rsidR="00FA741B" w:rsidRPr="00FE2263">
        <w:rPr>
          <w:rStyle w:val="affb"/>
          <w:u w:val="single"/>
        </w:rPr>
        <w:instrText>":["</w:instrText>
      </w:r>
      <w:r w:rsidR="00FA741B" w:rsidRPr="00FE2263">
        <w:rPr>
          <w:rStyle w:val="affb"/>
          <w:u w:val="single"/>
          <w:lang w:val="en-US"/>
        </w:rPr>
        <w:instrText>http</w:instrText>
      </w:r>
      <w:r w:rsidR="00FA741B" w:rsidRPr="00FE2263">
        <w:rPr>
          <w:rStyle w:val="affb"/>
          <w:u w:val="single"/>
        </w:rPr>
        <w:instrText>://</w:instrText>
      </w:r>
      <w:r w:rsidR="00FA741B" w:rsidRPr="00FE2263">
        <w:rPr>
          <w:rStyle w:val="affb"/>
          <w:u w:val="single"/>
          <w:lang w:val="en-US"/>
        </w:rPr>
        <w:instrText>www</w:instrText>
      </w:r>
      <w:r w:rsidR="00FA741B" w:rsidRPr="00FE2263">
        <w:rPr>
          <w:rStyle w:val="affb"/>
          <w:u w:val="single"/>
        </w:rPr>
        <w:instrText>.</w:instrText>
      </w:r>
      <w:r w:rsidR="00FA741B" w:rsidRPr="00FE2263">
        <w:rPr>
          <w:rStyle w:val="affb"/>
          <w:u w:val="single"/>
          <w:lang w:val="en-US"/>
        </w:rPr>
        <w:instrText>mendeley</w:instrText>
      </w:r>
      <w:r w:rsidR="00FA741B" w:rsidRPr="00FE2263">
        <w:rPr>
          <w:rStyle w:val="affb"/>
          <w:u w:val="single"/>
        </w:rPr>
        <w:instrText>.</w:instrText>
      </w:r>
      <w:r w:rsidR="00FA741B" w:rsidRPr="00FE2263">
        <w:rPr>
          <w:rStyle w:val="affb"/>
          <w:u w:val="single"/>
          <w:lang w:val="en-US"/>
        </w:rPr>
        <w:instrText>com</w:instrText>
      </w:r>
      <w:r w:rsidR="00FA741B" w:rsidRPr="00FE2263">
        <w:rPr>
          <w:rStyle w:val="affb"/>
          <w:u w:val="single"/>
        </w:rPr>
        <w:instrText>/</w:instrText>
      </w:r>
      <w:r w:rsidR="00FA741B" w:rsidRPr="00FE2263">
        <w:rPr>
          <w:rStyle w:val="affb"/>
          <w:u w:val="single"/>
          <w:lang w:val="en-US"/>
        </w:rPr>
        <w:instrText>documents</w:instrText>
      </w:r>
      <w:r w:rsidR="00FA741B" w:rsidRPr="00FE2263">
        <w:rPr>
          <w:rStyle w:val="affb"/>
          <w:u w:val="single"/>
        </w:rPr>
        <w:instrText>/?</w:instrText>
      </w:r>
      <w:r w:rsidR="00FA741B" w:rsidRPr="00FE2263">
        <w:rPr>
          <w:rStyle w:val="affb"/>
          <w:u w:val="single"/>
          <w:lang w:val="en-US"/>
        </w:rPr>
        <w:instrText>uuid</w:instrText>
      </w:r>
      <w:r w:rsidR="00FA741B" w:rsidRPr="00FE2263">
        <w:rPr>
          <w:rStyle w:val="affb"/>
          <w:u w:val="single"/>
        </w:rPr>
        <w:instrText>=944</w:instrText>
      </w:r>
      <w:r w:rsidR="00FA741B" w:rsidRPr="00FE2263">
        <w:rPr>
          <w:rStyle w:val="affb"/>
          <w:u w:val="single"/>
          <w:lang w:val="en-US"/>
        </w:rPr>
        <w:instrText>f</w:instrText>
      </w:r>
      <w:r w:rsidR="00FA741B" w:rsidRPr="00FE2263">
        <w:rPr>
          <w:rStyle w:val="affb"/>
          <w:u w:val="single"/>
        </w:rPr>
        <w:instrText>46</w:instrText>
      </w:r>
      <w:r w:rsidR="00FA741B" w:rsidRPr="00FE2263">
        <w:rPr>
          <w:rStyle w:val="affb"/>
          <w:u w:val="single"/>
          <w:lang w:val="en-US"/>
        </w:rPr>
        <w:instrText>df</w:instrText>
      </w:r>
      <w:r w:rsidR="00FA741B" w:rsidRPr="00FE2263">
        <w:rPr>
          <w:rStyle w:val="affb"/>
          <w:u w:val="single"/>
        </w:rPr>
        <w:instrText>-4</w:instrText>
      </w:r>
      <w:r w:rsidR="00FA741B" w:rsidRPr="00FE2263">
        <w:rPr>
          <w:rStyle w:val="affb"/>
          <w:u w:val="single"/>
          <w:lang w:val="en-US"/>
        </w:rPr>
        <w:instrText>d</w:instrText>
      </w:r>
      <w:r w:rsidR="00FA741B" w:rsidRPr="00FE2263">
        <w:rPr>
          <w:rStyle w:val="affb"/>
          <w:u w:val="single"/>
        </w:rPr>
        <w:instrText>40-3</w:instrText>
      </w:r>
      <w:r w:rsidR="00FA741B" w:rsidRPr="00FE2263">
        <w:rPr>
          <w:rStyle w:val="affb"/>
          <w:u w:val="single"/>
          <w:lang w:val="en-US"/>
        </w:rPr>
        <w:instrText>a</w:instrText>
      </w:r>
      <w:r w:rsidR="00FA741B" w:rsidRPr="00FE2263">
        <w:rPr>
          <w:rStyle w:val="affb"/>
          <w:u w:val="single"/>
        </w:rPr>
        <w:instrText>6</w:instrText>
      </w:r>
      <w:r w:rsidR="00FA741B" w:rsidRPr="00FE2263">
        <w:rPr>
          <w:rStyle w:val="affb"/>
          <w:u w:val="single"/>
          <w:lang w:val="en-US"/>
        </w:rPr>
        <w:instrText>f</w:instrText>
      </w:r>
      <w:r w:rsidR="00FA741B" w:rsidRPr="00FE2263">
        <w:rPr>
          <w:rStyle w:val="affb"/>
          <w:u w:val="single"/>
        </w:rPr>
        <w:instrText>-</w:instrText>
      </w:r>
      <w:r w:rsidR="00FA741B" w:rsidRPr="00FE2263">
        <w:rPr>
          <w:rStyle w:val="affb"/>
          <w:u w:val="single"/>
          <w:lang w:val="en-US"/>
        </w:rPr>
        <w:instrText>bb</w:instrText>
      </w:r>
      <w:r w:rsidR="00FA741B" w:rsidRPr="00FE2263">
        <w:rPr>
          <w:rStyle w:val="affb"/>
          <w:u w:val="single"/>
        </w:rPr>
        <w:instrText>6</w:instrText>
      </w:r>
      <w:r w:rsidR="00FA741B" w:rsidRPr="00FE2263">
        <w:rPr>
          <w:rStyle w:val="affb"/>
          <w:u w:val="single"/>
          <w:lang w:val="en-US"/>
        </w:rPr>
        <w:instrText>b</w:instrText>
      </w:r>
      <w:r w:rsidR="00FA741B" w:rsidRPr="00FE2263">
        <w:rPr>
          <w:rStyle w:val="affb"/>
          <w:u w:val="single"/>
        </w:rPr>
        <w:instrText>-2198</w:instrText>
      </w:r>
      <w:r w:rsidR="00FA741B" w:rsidRPr="00FE2263">
        <w:rPr>
          <w:rStyle w:val="affb"/>
          <w:u w:val="single"/>
          <w:lang w:val="en-US"/>
        </w:rPr>
        <w:instrText>a</w:instrText>
      </w:r>
      <w:r w:rsidR="00FA741B" w:rsidRPr="00FE2263">
        <w:rPr>
          <w:rStyle w:val="affb"/>
          <w:u w:val="single"/>
        </w:rPr>
        <w:instrText>3617</w:instrText>
      </w:r>
      <w:r w:rsidR="00FA741B" w:rsidRPr="00FE2263">
        <w:rPr>
          <w:rStyle w:val="affb"/>
          <w:u w:val="single"/>
          <w:lang w:val="en-US"/>
        </w:rPr>
        <w:instrText>c</w:instrText>
      </w:r>
      <w:r w:rsidR="00FA741B" w:rsidRPr="00FE2263">
        <w:rPr>
          <w:rStyle w:val="affb"/>
          <w:u w:val="single"/>
        </w:rPr>
        <w:instrText>78"]}],"</w:instrText>
      </w:r>
      <w:r w:rsidR="00FA741B" w:rsidRPr="00FE2263">
        <w:rPr>
          <w:rStyle w:val="affb"/>
          <w:u w:val="single"/>
          <w:lang w:val="en-US"/>
        </w:rPr>
        <w:instrText>mendeley</w:instrText>
      </w:r>
      <w:r w:rsidR="00FA741B" w:rsidRPr="00FE2263">
        <w:rPr>
          <w:rStyle w:val="affb"/>
          <w:u w:val="single"/>
        </w:rPr>
        <w:instrText>":{"</w:instrText>
      </w:r>
      <w:r w:rsidR="00FA741B" w:rsidRPr="00FE2263">
        <w:rPr>
          <w:rStyle w:val="affb"/>
          <w:u w:val="single"/>
          <w:lang w:val="en-US"/>
        </w:rPr>
        <w:instrText>formattedCitation</w:instrText>
      </w:r>
      <w:r w:rsidR="00FA741B" w:rsidRPr="00FE2263">
        <w:rPr>
          <w:rStyle w:val="affb"/>
          <w:u w:val="single"/>
        </w:rPr>
        <w:instrText>":"[20]","</w:instrText>
      </w:r>
      <w:r w:rsidR="00FA741B" w:rsidRPr="00FE2263">
        <w:rPr>
          <w:rStyle w:val="affb"/>
          <w:u w:val="single"/>
          <w:lang w:val="en-US"/>
        </w:rPr>
        <w:instrText>plainTextFormattedCitation</w:instrText>
      </w:r>
      <w:r w:rsidR="00FA741B" w:rsidRPr="00FE2263">
        <w:rPr>
          <w:rStyle w:val="affb"/>
          <w:u w:val="single"/>
        </w:rPr>
        <w:instrText>":"[20]","</w:instrText>
      </w:r>
      <w:r w:rsidR="00FA741B" w:rsidRPr="00FE2263">
        <w:rPr>
          <w:rStyle w:val="affb"/>
          <w:u w:val="single"/>
          <w:lang w:val="en-US"/>
        </w:rPr>
        <w:instrText>previouslyFormattedCitation</w:instrText>
      </w:r>
      <w:r w:rsidR="00FA741B" w:rsidRPr="00FE2263">
        <w:rPr>
          <w:rStyle w:val="affb"/>
          <w:u w:val="single"/>
        </w:rPr>
        <w:instrText>":"[20]"},"</w:instrText>
      </w:r>
      <w:r w:rsidR="00FA741B" w:rsidRPr="00FE2263">
        <w:rPr>
          <w:rStyle w:val="affb"/>
          <w:u w:val="single"/>
          <w:lang w:val="en-US"/>
        </w:rPr>
        <w:instrText>properties</w:instrText>
      </w:r>
      <w:r w:rsidR="00FA741B" w:rsidRPr="00FE2263">
        <w:rPr>
          <w:rStyle w:val="affb"/>
          <w:u w:val="single"/>
        </w:rPr>
        <w:instrText>":{"</w:instrText>
      </w:r>
      <w:r w:rsidR="00FA741B" w:rsidRPr="00FE2263">
        <w:rPr>
          <w:rStyle w:val="affb"/>
          <w:u w:val="single"/>
          <w:lang w:val="en-US"/>
        </w:rPr>
        <w:instrText>noteIndex</w:instrText>
      </w:r>
      <w:r w:rsidR="00FA741B" w:rsidRPr="00FE2263">
        <w:rPr>
          <w:rStyle w:val="affb"/>
          <w:u w:val="single"/>
        </w:rPr>
        <w:instrText>":0},"</w:instrText>
      </w:r>
      <w:r w:rsidR="00FA741B" w:rsidRPr="00FE2263">
        <w:rPr>
          <w:rStyle w:val="affb"/>
          <w:u w:val="single"/>
          <w:lang w:val="en-US"/>
        </w:rPr>
        <w:instrText>schema</w:instrText>
      </w:r>
      <w:r w:rsidR="00FA741B" w:rsidRPr="00FE2263">
        <w:rPr>
          <w:rStyle w:val="affb"/>
          <w:u w:val="single"/>
        </w:rPr>
        <w:instrText>":"</w:instrText>
      </w:r>
      <w:r w:rsidR="00FA741B" w:rsidRPr="00FE2263">
        <w:rPr>
          <w:rStyle w:val="affb"/>
          <w:u w:val="single"/>
          <w:lang w:val="en-US"/>
        </w:rPr>
        <w:instrText>https</w:instrText>
      </w:r>
      <w:r w:rsidR="00FA741B" w:rsidRPr="00FE2263">
        <w:rPr>
          <w:rStyle w:val="affb"/>
          <w:u w:val="single"/>
        </w:rPr>
        <w:instrText>://</w:instrText>
      </w:r>
      <w:r w:rsidR="00FA741B" w:rsidRPr="00FE2263">
        <w:rPr>
          <w:rStyle w:val="affb"/>
          <w:u w:val="single"/>
          <w:lang w:val="en-US"/>
        </w:rPr>
        <w:instrText>github</w:instrText>
      </w:r>
      <w:r w:rsidR="00FA741B" w:rsidRPr="00FE2263">
        <w:rPr>
          <w:rStyle w:val="affb"/>
          <w:u w:val="single"/>
        </w:rPr>
        <w:instrText>.</w:instrText>
      </w:r>
      <w:r w:rsidR="00FA741B" w:rsidRPr="00FE2263">
        <w:rPr>
          <w:rStyle w:val="affb"/>
          <w:u w:val="single"/>
          <w:lang w:val="en-US"/>
        </w:rPr>
        <w:instrText>com</w:instrText>
      </w:r>
      <w:r w:rsidR="00FA741B" w:rsidRPr="00FE2263">
        <w:rPr>
          <w:rStyle w:val="affb"/>
          <w:u w:val="single"/>
        </w:rPr>
        <w:instrText>/</w:instrText>
      </w:r>
      <w:r w:rsidR="00FA741B" w:rsidRPr="00FE2263">
        <w:rPr>
          <w:rStyle w:val="affb"/>
          <w:u w:val="single"/>
          <w:lang w:val="en-US"/>
        </w:rPr>
        <w:instrText>citation</w:instrText>
      </w:r>
      <w:r w:rsidR="00FA741B" w:rsidRPr="00FE2263">
        <w:rPr>
          <w:rStyle w:val="affb"/>
          <w:u w:val="single"/>
        </w:rPr>
        <w:instrText>-</w:instrText>
      </w:r>
      <w:r w:rsidR="00FA741B" w:rsidRPr="00FE2263">
        <w:rPr>
          <w:rStyle w:val="affb"/>
          <w:u w:val="single"/>
          <w:lang w:val="en-US"/>
        </w:rPr>
        <w:instrText>style</w:instrText>
      </w:r>
      <w:r w:rsidR="00FA741B" w:rsidRPr="00FE2263">
        <w:rPr>
          <w:rStyle w:val="affb"/>
          <w:u w:val="single"/>
        </w:rPr>
        <w:instrText>-</w:instrText>
      </w:r>
      <w:r w:rsidR="00FA741B" w:rsidRPr="00FE2263">
        <w:rPr>
          <w:rStyle w:val="affb"/>
          <w:u w:val="single"/>
          <w:lang w:val="en-US"/>
        </w:rPr>
        <w:instrText>language</w:instrText>
      </w:r>
      <w:r w:rsidR="00FA741B" w:rsidRPr="00FE2263">
        <w:rPr>
          <w:rStyle w:val="affb"/>
          <w:u w:val="single"/>
        </w:rPr>
        <w:instrText>/</w:instrText>
      </w:r>
      <w:r w:rsidR="00FA741B" w:rsidRPr="00FE2263">
        <w:rPr>
          <w:rStyle w:val="affb"/>
          <w:u w:val="single"/>
          <w:lang w:val="en-US"/>
        </w:rPr>
        <w:instrText>schema</w:instrText>
      </w:r>
      <w:r w:rsidR="00FA741B" w:rsidRPr="00FE2263">
        <w:rPr>
          <w:rStyle w:val="affb"/>
          <w:u w:val="single"/>
        </w:rPr>
        <w:instrText>/</w:instrText>
      </w:r>
      <w:r w:rsidR="00FA741B" w:rsidRPr="00FE2263">
        <w:rPr>
          <w:rStyle w:val="affb"/>
          <w:u w:val="single"/>
          <w:lang w:val="en-US"/>
        </w:rPr>
        <w:instrText>raw</w:instrText>
      </w:r>
      <w:r w:rsidR="00FA741B" w:rsidRPr="00FE2263">
        <w:rPr>
          <w:rStyle w:val="affb"/>
          <w:u w:val="single"/>
        </w:rPr>
        <w:instrText>/</w:instrText>
      </w:r>
      <w:r w:rsidR="00FA741B" w:rsidRPr="00FE2263">
        <w:rPr>
          <w:rStyle w:val="affb"/>
          <w:u w:val="single"/>
          <w:lang w:val="en-US"/>
        </w:rPr>
        <w:instrText>master</w:instrText>
      </w:r>
      <w:r w:rsidR="00FA741B" w:rsidRPr="00FE2263">
        <w:rPr>
          <w:rStyle w:val="affb"/>
          <w:u w:val="single"/>
        </w:rPr>
        <w:instrText>/</w:instrText>
      </w:r>
      <w:r w:rsidR="00FA741B" w:rsidRPr="00FE2263">
        <w:rPr>
          <w:rStyle w:val="affb"/>
          <w:u w:val="single"/>
          <w:lang w:val="en-US"/>
        </w:rPr>
        <w:instrText>csl</w:instrText>
      </w:r>
      <w:r w:rsidR="00FA741B" w:rsidRPr="00FE2263">
        <w:rPr>
          <w:rStyle w:val="affb"/>
          <w:u w:val="single"/>
        </w:rPr>
        <w:instrText>-</w:instrText>
      </w:r>
      <w:r w:rsidR="00FA741B" w:rsidRPr="00FE2263">
        <w:rPr>
          <w:rStyle w:val="affb"/>
          <w:u w:val="single"/>
          <w:lang w:val="en-US"/>
        </w:rPr>
        <w:instrText>citation</w:instrText>
      </w:r>
      <w:r w:rsidR="00FA741B" w:rsidRPr="00FE2263">
        <w:rPr>
          <w:rStyle w:val="affb"/>
          <w:u w:val="single"/>
        </w:rPr>
        <w:instrText>.</w:instrText>
      </w:r>
      <w:r w:rsidR="00FA741B" w:rsidRPr="00FE2263">
        <w:rPr>
          <w:rStyle w:val="affb"/>
          <w:u w:val="single"/>
          <w:lang w:val="en-US"/>
        </w:rPr>
        <w:instrText>json</w:instrText>
      </w:r>
      <w:r w:rsidR="00FA741B" w:rsidRPr="00FE2263">
        <w:rPr>
          <w:rStyle w:val="affb"/>
          <w:u w:val="single"/>
        </w:rPr>
        <w:instrText>"}</w:instrText>
      </w:r>
      <w:r w:rsidR="00FA741B" w:rsidRPr="00FE2263">
        <w:rPr>
          <w:rStyle w:val="affb"/>
          <w:u w:val="single"/>
          <w:lang w:val="en-US"/>
        </w:rPr>
        <w:fldChar w:fldCharType="separate"/>
      </w:r>
      <w:r w:rsidR="00FA741B" w:rsidRPr="00FE2263">
        <w:rPr>
          <w:rStyle w:val="affb"/>
          <w:b w:val="0"/>
          <w:noProof/>
        </w:rPr>
        <w:t>[20]</w:t>
      </w:r>
      <w:r w:rsidR="00FA741B" w:rsidRPr="00FE2263">
        <w:rPr>
          <w:rStyle w:val="affb"/>
          <w:u w:val="single"/>
          <w:lang w:val="en-US"/>
        </w:rPr>
        <w:fldChar w:fldCharType="end"/>
      </w:r>
    </w:p>
    <w:p w14:paraId="0DFB46AA" w14:textId="77777777" w:rsidR="00B16138" w:rsidRPr="00FE2263" w:rsidRDefault="00B16138" w:rsidP="0070759B">
      <w:pPr>
        <w:pStyle w:val="afd"/>
        <w:spacing w:beforeAutospacing="0" w:afterAutospacing="0" w:line="360" w:lineRule="auto"/>
      </w:pPr>
      <w:r w:rsidRPr="00FE2263">
        <w:t>Бортезомиб** - 1,6 мг/м</w:t>
      </w:r>
      <w:r w:rsidRPr="00FE2263">
        <w:rPr>
          <w:vertAlign w:val="superscript"/>
        </w:rPr>
        <w:t>2</w:t>
      </w:r>
      <w:r w:rsidRPr="00FE2263">
        <w:t xml:space="preserve"> в/в, дни 1, 8, 15</w:t>
      </w:r>
    </w:p>
    <w:p w14:paraId="7BD2A7E5" w14:textId="77777777" w:rsidR="00B16138" w:rsidRPr="00FE2263" w:rsidRDefault="00B16138" w:rsidP="0070759B">
      <w:pPr>
        <w:pStyle w:val="afd"/>
        <w:spacing w:beforeAutospacing="0" w:afterAutospacing="0" w:line="360" w:lineRule="auto"/>
      </w:pPr>
      <w:r w:rsidRPr="00FE2263">
        <w:t>Ритуксимаб** – 375 мг мг/м</w:t>
      </w:r>
      <w:r w:rsidRPr="00FE2263">
        <w:rPr>
          <w:vertAlign w:val="superscript"/>
        </w:rPr>
        <w:t>2</w:t>
      </w:r>
      <w:r w:rsidRPr="00FE2263">
        <w:t xml:space="preserve"> в/в, дни 1, 8, 15, 22 в 1 и 4 курсах</w:t>
      </w:r>
    </w:p>
    <w:p w14:paraId="5B7FE89C" w14:textId="77777777" w:rsidR="00B16138" w:rsidRPr="00FE2263" w:rsidRDefault="00B16138" w:rsidP="0070759B">
      <w:pPr>
        <w:pStyle w:val="afd"/>
        <w:spacing w:beforeAutospacing="0" w:afterAutospacing="0" w:line="360" w:lineRule="auto"/>
      </w:pPr>
      <w:r w:rsidRPr="00FE2263">
        <w:t>Лечение возобновляется на 29-й день. Проводят 6 курсов.</w:t>
      </w:r>
    </w:p>
    <w:p w14:paraId="550BA294" w14:textId="2941E9A0" w:rsidR="00B16138" w:rsidRPr="00FE2263" w:rsidRDefault="00B16138" w:rsidP="0010608C">
      <w:pPr>
        <w:pStyle w:val="afd"/>
        <w:numPr>
          <w:ilvl w:val="0"/>
          <w:numId w:val="13"/>
        </w:numPr>
        <w:spacing w:beforeAutospacing="0" w:afterAutospacing="0" w:line="360" w:lineRule="auto"/>
        <w:jc w:val="left"/>
      </w:pPr>
      <w:r w:rsidRPr="00FE2263">
        <w:rPr>
          <w:rStyle w:val="affb"/>
          <w:u w:val="single"/>
        </w:rPr>
        <w:t>BDR</w:t>
      </w:r>
      <w:r w:rsidR="00FA741B" w:rsidRPr="00FE2263">
        <w:rPr>
          <w:rStyle w:val="affb"/>
          <w:u w:val="single"/>
        </w:rPr>
        <w:t xml:space="preserve"> </w:t>
      </w:r>
      <w:r w:rsidR="00FA741B" w:rsidRPr="00FE2263">
        <w:rPr>
          <w:rStyle w:val="affb"/>
          <w:u w:val="single"/>
          <w:lang w:val="en-US"/>
        </w:rPr>
        <w:fldChar w:fldCharType="begin" w:fldLock="1"/>
      </w:r>
      <w:r w:rsidR="0004027B" w:rsidRPr="00FE2263">
        <w:rPr>
          <w:rStyle w:val="affb"/>
          <w:u w:val="single"/>
          <w:lang w:val="en-US"/>
        </w:rPr>
        <w:instrText>ADDIN</w:instrText>
      </w:r>
      <w:r w:rsidR="0004027B" w:rsidRPr="00FE2263">
        <w:rPr>
          <w:rStyle w:val="affb"/>
          <w:u w:val="single"/>
        </w:rPr>
        <w:instrText xml:space="preserve"> </w:instrText>
      </w:r>
      <w:r w:rsidR="0004027B" w:rsidRPr="00FE2263">
        <w:rPr>
          <w:rStyle w:val="affb"/>
          <w:u w:val="single"/>
          <w:lang w:val="en-US"/>
        </w:rPr>
        <w:instrText>CSL</w:instrText>
      </w:r>
      <w:r w:rsidR="0004027B" w:rsidRPr="00FE2263">
        <w:rPr>
          <w:rStyle w:val="affb"/>
          <w:u w:val="single"/>
        </w:rPr>
        <w:instrText>_</w:instrText>
      </w:r>
      <w:r w:rsidR="0004027B" w:rsidRPr="00FE2263">
        <w:rPr>
          <w:rStyle w:val="affb"/>
          <w:u w:val="single"/>
          <w:lang w:val="en-US"/>
        </w:rPr>
        <w:instrText>CITATION</w:instrText>
      </w:r>
      <w:r w:rsidR="0004027B" w:rsidRPr="00FE2263">
        <w:rPr>
          <w:rStyle w:val="affb"/>
          <w:u w:val="single"/>
        </w:rPr>
        <w:instrText xml:space="preserve"> {"</w:instrText>
      </w:r>
      <w:r w:rsidR="0004027B" w:rsidRPr="00FE2263">
        <w:rPr>
          <w:rStyle w:val="affb"/>
          <w:u w:val="single"/>
          <w:lang w:val="en-US"/>
        </w:rPr>
        <w:instrText>citationItems</w:instrText>
      </w:r>
      <w:r w:rsidR="0004027B" w:rsidRPr="00FE2263">
        <w:rPr>
          <w:rStyle w:val="affb"/>
          <w:u w:val="single"/>
        </w:rPr>
        <w:instrText>":[{"</w:instrText>
      </w:r>
      <w:r w:rsidR="0004027B" w:rsidRPr="00FE2263">
        <w:rPr>
          <w:rStyle w:val="affb"/>
          <w:u w:val="single"/>
          <w:lang w:val="en-US"/>
        </w:rPr>
        <w:instrText>id</w:instrText>
      </w:r>
      <w:r w:rsidR="0004027B" w:rsidRPr="00FE2263">
        <w:rPr>
          <w:rStyle w:val="affb"/>
          <w:u w:val="single"/>
        </w:rPr>
        <w:instrText>":"</w:instrText>
      </w:r>
      <w:r w:rsidR="0004027B" w:rsidRPr="00FE2263">
        <w:rPr>
          <w:rStyle w:val="affb"/>
          <w:u w:val="single"/>
          <w:lang w:val="en-US"/>
        </w:rPr>
        <w:instrText>ITEM</w:instrText>
      </w:r>
      <w:r w:rsidR="0004027B" w:rsidRPr="00FE2263">
        <w:rPr>
          <w:rStyle w:val="affb"/>
          <w:u w:val="single"/>
        </w:rPr>
        <w:instrText>-1","</w:instrText>
      </w:r>
      <w:r w:rsidR="0004027B" w:rsidRPr="00FE2263">
        <w:rPr>
          <w:rStyle w:val="affb"/>
          <w:u w:val="single"/>
          <w:lang w:val="en-US"/>
        </w:rPr>
        <w:instrText>itemData</w:instrText>
      </w:r>
      <w:r w:rsidR="0004027B" w:rsidRPr="00FE2263">
        <w:rPr>
          <w:rStyle w:val="affb"/>
          <w:u w:val="single"/>
        </w:rPr>
        <w:instrText>":{"</w:instrText>
      </w:r>
      <w:r w:rsidR="0004027B" w:rsidRPr="00FE2263">
        <w:rPr>
          <w:rStyle w:val="affb"/>
          <w:u w:val="single"/>
          <w:lang w:val="en-US"/>
        </w:rPr>
        <w:instrText>DOI</w:instrText>
      </w:r>
      <w:r w:rsidR="0004027B" w:rsidRPr="00FE2263">
        <w:rPr>
          <w:rStyle w:val="affb"/>
          <w:u w:val="single"/>
        </w:rPr>
        <w:instrText>":"10.1200/</w:instrText>
      </w:r>
      <w:r w:rsidR="0004027B" w:rsidRPr="00FE2263">
        <w:rPr>
          <w:rStyle w:val="affb"/>
          <w:u w:val="single"/>
          <w:lang w:val="en-US"/>
        </w:rPr>
        <w:instrText>JCO</w:instrText>
      </w:r>
      <w:r w:rsidR="0004027B" w:rsidRPr="00FE2263">
        <w:rPr>
          <w:rStyle w:val="affb"/>
          <w:u w:val="single"/>
        </w:rPr>
        <w:instrText>.2008.20.4677","</w:instrText>
      </w:r>
      <w:r w:rsidR="0004027B" w:rsidRPr="00FE2263">
        <w:rPr>
          <w:rStyle w:val="affb"/>
          <w:u w:val="single"/>
          <w:lang w:val="en-US"/>
        </w:rPr>
        <w:instrText>ISSN</w:instrText>
      </w:r>
      <w:r w:rsidR="0004027B" w:rsidRPr="00FE2263">
        <w:rPr>
          <w:rStyle w:val="affb"/>
          <w:u w:val="single"/>
        </w:rPr>
        <w:instrText>":"0732183</w:instrText>
      </w:r>
      <w:r w:rsidR="0004027B" w:rsidRPr="00FE2263">
        <w:rPr>
          <w:rStyle w:val="affb"/>
          <w:u w:val="single"/>
          <w:lang w:val="en-US"/>
        </w:rPr>
        <w:instrText>X</w:instrText>
      </w:r>
      <w:r w:rsidR="0004027B" w:rsidRPr="00FE2263">
        <w:rPr>
          <w:rStyle w:val="affb"/>
          <w:u w:val="single"/>
        </w:rPr>
        <w:instrText>","</w:instrText>
      </w:r>
      <w:r w:rsidR="0004027B" w:rsidRPr="00FE2263">
        <w:rPr>
          <w:rStyle w:val="affb"/>
          <w:u w:val="single"/>
          <w:lang w:val="en-US"/>
        </w:rPr>
        <w:instrText>abstract</w:instrText>
      </w:r>
      <w:r w:rsidR="0004027B" w:rsidRPr="00FE2263">
        <w:rPr>
          <w:rStyle w:val="affb"/>
          <w:u w:val="single"/>
        </w:rPr>
        <w:instrText>":"</w:instrText>
      </w:r>
      <w:r w:rsidR="0004027B" w:rsidRPr="00FE2263">
        <w:rPr>
          <w:rStyle w:val="affb"/>
          <w:u w:val="single"/>
          <w:lang w:val="en-US"/>
        </w:rPr>
        <w:instrText>Purpose</w:instrText>
      </w:r>
      <w:r w:rsidR="0004027B" w:rsidRPr="00FE2263">
        <w:rPr>
          <w:rStyle w:val="affb"/>
          <w:u w:val="single"/>
        </w:rPr>
        <w:instrText xml:space="preserve">: </w:instrText>
      </w:r>
      <w:r w:rsidR="0004027B" w:rsidRPr="00FE2263">
        <w:rPr>
          <w:rStyle w:val="affb"/>
          <w:u w:val="single"/>
          <w:lang w:val="en-US"/>
        </w:rPr>
        <w:instrText>We</w:instrText>
      </w:r>
      <w:r w:rsidR="0004027B" w:rsidRPr="00FE2263">
        <w:rPr>
          <w:rStyle w:val="affb"/>
          <w:u w:val="single"/>
        </w:rPr>
        <w:instrText xml:space="preserve"> </w:instrText>
      </w:r>
      <w:r w:rsidR="0004027B" w:rsidRPr="00FE2263">
        <w:rPr>
          <w:rStyle w:val="affb"/>
          <w:u w:val="single"/>
          <w:lang w:val="en-US"/>
        </w:rPr>
        <w:instrText>examined</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activity</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bortezomib</w:instrText>
      </w:r>
      <w:r w:rsidR="0004027B" w:rsidRPr="00FE2263">
        <w:rPr>
          <w:rStyle w:val="affb"/>
          <w:u w:val="single"/>
        </w:rPr>
        <w:instrText xml:space="preserve">, </w:instrText>
      </w:r>
      <w:r w:rsidR="0004027B" w:rsidRPr="00FE2263">
        <w:rPr>
          <w:rStyle w:val="affb"/>
          <w:u w:val="single"/>
          <w:lang w:val="en-US"/>
        </w:rPr>
        <w:instrText>dexamethasone</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BDR</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symptomatic</w:instrText>
      </w:r>
      <w:r w:rsidR="0004027B" w:rsidRPr="00FE2263">
        <w:rPr>
          <w:rStyle w:val="affb"/>
          <w:u w:val="single"/>
        </w:rPr>
        <w:instrText xml:space="preserve">, </w:instrText>
      </w:r>
      <w:r w:rsidR="0004027B" w:rsidRPr="00FE2263">
        <w:rPr>
          <w:rStyle w:val="affb"/>
          <w:u w:val="single"/>
          <w:lang w:val="en-US"/>
        </w:rPr>
        <w:instrText>untreated</w:instrText>
      </w:r>
      <w:r w:rsidR="0004027B" w:rsidRPr="00FE2263">
        <w:rPr>
          <w:rStyle w:val="affb"/>
          <w:u w:val="single"/>
        </w:rPr>
        <w:instrText xml:space="preserve"> </w:instrText>
      </w:r>
      <w:r w:rsidR="0004027B" w:rsidRPr="00FE2263">
        <w:rPr>
          <w:rStyle w:val="affb"/>
          <w:u w:val="single"/>
          <w:lang w:val="en-US"/>
        </w:rPr>
        <w:instrText>Waldenstr</w:instrText>
      </w:r>
      <w:r w:rsidR="0004027B" w:rsidRPr="00FE2263">
        <w:rPr>
          <w:rStyle w:val="affb"/>
          <w:u w:val="single"/>
        </w:rPr>
        <w:instrText>ö</w:instrText>
      </w:r>
      <w:r w:rsidR="0004027B" w:rsidRPr="00FE2263">
        <w:rPr>
          <w:rStyle w:val="affb"/>
          <w:u w:val="single"/>
          <w:lang w:val="en-US"/>
        </w:rPr>
        <w:instrText>m</w:instrText>
      </w:r>
      <w:r w:rsidR="0004027B" w:rsidRPr="00FE2263">
        <w:rPr>
          <w:rStyle w:val="affb"/>
          <w:u w:val="single"/>
        </w:rPr>
        <w:instrText xml:space="preserve"> </w:instrText>
      </w:r>
      <w:r w:rsidR="0004027B" w:rsidRPr="00FE2263">
        <w:rPr>
          <w:rStyle w:val="affb"/>
          <w:u w:val="single"/>
          <w:lang w:val="en-US"/>
        </w:rPr>
        <w:instrText>macroglobulinemia</w:instrText>
      </w:r>
      <w:r w:rsidR="0004027B" w:rsidRPr="00FE2263">
        <w:rPr>
          <w:rStyle w:val="affb"/>
          <w:u w:val="single"/>
        </w:rPr>
        <w:instrText xml:space="preserve"> (</w:instrText>
      </w:r>
      <w:r w:rsidR="0004027B" w:rsidRPr="00FE2263">
        <w:rPr>
          <w:rStyle w:val="affb"/>
          <w:u w:val="single"/>
          <w:lang w:val="en-US"/>
        </w:rPr>
        <w:instrText>WM</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Methods</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cycle</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therapy</w:instrText>
      </w:r>
      <w:r w:rsidR="0004027B" w:rsidRPr="00FE2263">
        <w:rPr>
          <w:rStyle w:val="affb"/>
          <w:u w:val="single"/>
        </w:rPr>
        <w:instrText xml:space="preserve"> </w:instrText>
      </w:r>
      <w:r w:rsidR="0004027B" w:rsidRPr="00FE2263">
        <w:rPr>
          <w:rStyle w:val="affb"/>
          <w:u w:val="single"/>
          <w:lang w:val="en-US"/>
        </w:rPr>
        <w:instrText>consisted</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bortezomib</w:instrText>
      </w:r>
      <w:r w:rsidR="0004027B" w:rsidRPr="00FE2263">
        <w:rPr>
          <w:rStyle w:val="affb"/>
          <w:u w:val="single"/>
        </w:rPr>
        <w:instrText xml:space="preserve"> 1.3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2 </w:instrText>
      </w:r>
      <w:r w:rsidR="0004027B" w:rsidRPr="00FE2263">
        <w:rPr>
          <w:rStyle w:val="affb"/>
          <w:u w:val="single"/>
          <w:lang w:val="en-US"/>
        </w:rPr>
        <w:instrText>intravenously</w:instrText>
      </w:r>
      <w:r w:rsidR="0004027B" w:rsidRPr="00FE2263">
        <w:rPr>
          <w:rStyle w:val="affb"/>
          <w:u w:val="single"/>
        </w:rPr>
        <w:instrText xml:space="preserve">; </w:instrText>
      </w:r>
      <w:r w:rsidR="0004027B" w:rsidRPr="00FE2263">
        <w:rPr>
          <w:rStyle w:val="affb"/>
          <w:u w:val="single"/>
          <w:lang w:val="en-US"/>
        </w:rPr>
        <w:instrText>dexamethasone</w:instrText>
      </w:r>
      <w:r w:rsidR="0004027B" w:rsidRPr="00FE2263">
        <w:rPr>
          <w:rStyle w:val="affb"/>
          <w:u w:val="single"/>
        </w:rPr>
        <w:instrText xml:space="preserve"> 40 </w:instrText>
      </w:r>
      <w:r w:rsidR="0004027B" w:rsidRPr="00FE2263">
        <w:rPr>
          <w:rStyle w:val="affb"/>
          <w:u w:val="single"/>
          <w:lang w:val="en-US"/>
        </w:rPr>
        <w:instrText>mg</w:instrText>
      </w:r>
      <w:r w:rsidR="0004027B" w:rsidRPr="00FE2263">
        <w:rPr>
          <w:rStyle w:val="affb"/>
          <w:u w:val="single"/>
        </w:rPr>
        <w:instrText xml:space="preserve"> </w:instrText>
      </w:r>
      <w:r w:rsidR="0004027B" w:rsidRPr="00FE2263">
        <w:rPr>
          <w:rStyle w:val="affb"/>
          <w:u w:val="single"/>
          <w:lang w:val="en-US"/>
        </w:rPr>
        <w:instrText>on</w:instrText>
      </w:r>
      <w:r w:rsidR="0004027B" w:rsidRPr="00FE2263">
        <w:rPr>
          <w:rStyle w:val="affb"/>
          <w:u w:val="single"/>
        </w:rPr>
        <w:instrText xml:space="preserve"> </w:instrText>
      </w:r>
      <w:r w:rsidR="0004027B" w:rsidRPr="00FE2263">
        <w:rPr>
          <w:rStyle w:val="affb"/>
          <w:u w:val="single"/>
          <w:lang w:val="en-US"/>
        </w:rPr>
        <w:instrText>days</w:instrText>
      </w:r>
      <w:r w:rsidR="0004027B" w:rsidRPr="00FE2263">
        <w:rPr>
          <w:rStyle w:val="affb"/>
          <w:u w:val="single"/>
        </w:rPr>
        <w:instrText xml:space="preserve"> 1, 4, 8, </w:instrText>
      </w:r>
      <w:r w:rsidR="0004027B" w:rsidRPr="00FE2263">
        <w:rPr>
          <w:rStyle w:val="affb"/>
          <w:u w:val="single"/>
          <w:lang w:val="en-US"/>
        </w:rPr>
        <w:instrText>and</w:instrText>
      </w:r>
      <w:r w:rsidR="0004027B" w:rsidRPr="00FE2263">
        <w:rPr>
          <w:rStyle w:val="affb"/>
          <w:u w:val="single"/>
        </w:rPr>
        <w:instrText xml:space="preserve"> 11;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375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2 </w:instrText>
      </w:r>
      <w:r w:rsidR="0004027B" w:rsidRPr="00FE2263">
        <w:rPr>
          <w:rStyle w:val="affb"/>
          <w:u w:val="single"/>
          <w:lang w:val="en-US"/>
        </w:rPr>
        <w:instrText>on</w:instrText>
      </w:r>
      <w:r w:rsidR="0004027B" w:rsidRPr="00FE2263">
        <w:rPr>
          <w:rStyle w:val="affb"/>
          <w:u w:val="single"/>
        </w:rPr>
        <w:instrText xml:space="preserve"> </w:instrText>
      </w:r>
      <w:r w:rsidR="0004027B" w:rsidRPr="00FE2263">
        <w:rPr>
          <w:rStyle w:val="affb"/>
          <w:u w:val="single"/>
          <w:lang w:val="en-US"/>
        </w:rPr>
        <w:instrText>day</w:instrText>
      </w:r>
      <w:r w:rsidR="0004027B" w:rsidRPr="00FE2263">
        <w:rPr>
          <w:rStyle w:val="affb"/>
          <w:u w:val="single"/>
        </w:rPr>
        <w:instrText xml:space="preserve"> 11.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received</w:instrText>
      </w:r>
      <w:r w:rsidR="0004027B" w:rsidRPr="00FE2263">
        <w:rPr>
          <w:rStyle w:val="affb"/>
          <w:u w:val="single"/>
        </w:rPr>
        <w:instrText xml:space="preserve"> </w:instrText>
      </w:r>
      <w:r w:rsidR="0004027B" w:rsidRPr="00FE2263">
        <w:rPr>
          <w:rStyle w:val="affb"/>
          <w:u w:val="single"/>
          <w:lang w:val="en-US"/>
        </w:rPr>
        <w:instrText>four</w:instrText>
      </w:r>
      <w:r w:rsidR="0004027B" w:rsidRPr="00FE2263">
        <w:rPr>
          <w:rStyle w:val="affb"/>
          <w:u w:val="single"/>
        </w:rPr>
        <w:instrText xml:space="preserve"> </w:instrText>
      </w:r>
      <w:r w:rsidR="0004027B" w:rsidRPr="00FE2263">
        <w:rPr>
          <w:rStyle w:val="affb"/>
          <w:u w:val="single"/>
          <w:lang w:val="en-US"/>
        </w:rPr>
        <w:instrText>consecutive</w:instrText>
      </w:r>
      <w:r w:rsidR="0004027B" w:rsidRPr="00FE2263">
        <w:rPr>
          <w:rStyle w:val="affb"/>
          <w:u w:val="single"/>
        </w:rPr>
        <w:instrText xml:space="preserve"> </w:instrText>
      </w:r>
      <w:r w:rsidR="0004027B" w:rsidRPr="00FE2263">
        <w:rPr>
          <w:rStyle w:val="affb"/>
          <w:u w:val="single"/>
          <w:lang w:val="en-US"/>
        </w:rPr>
        <w:instrText>cycles</w:instrText>
      </w:r>
      <w:r w:rsidR="0004027B" w:rsidRPr="00FE2263">
        <w:rPr>
          <w:rStyle w:val="affb"/>
          <w:u w:val="single"/>
        </w:rPr>
        <w:instrText xml:space="preserve"> </w:instrText>
      </w:r>
      <w:r w:rsidR="0004027B" w:rsidRPr="00FE2263">
        <w:rPr>
          <w:rStyle w:val="affb"/>
          <w:u w:val="single"/>
          <w:lang w:val="en-US"/>
        </w:rPr>
        <w:instrText>for</w:instrText>
      </w:r>
      <w:r w:rsidR="0004027B" w:rsidRPr="00FE2263">
        <w:rPr>
          <w:rStyle w:val="affb"/>
          <w:u w:val="single"/>
        </w:rPr>
        <w:instrText xml:space="preserve"> </w:instrText>
      </w:r>
      <w:r w:rsidR="0004027B" w:rsidRPr="00FE2263">
        <w:rPr>
          <w:rStyle w:val="affb"/>
          <w:u w:val="single"/>
          <w:lang w:val="en-US"/>
        </w:rPr>
        <w:instrText>induction</w:instrText>
      </w:r>
      <w:r w:rsidR="0004027B" w:rsidRPr="00FE2263">
        <w:rPr>
          <w:rStyle w:val="affb"/>
          <w:u w:val="single"/>
        </w:rPr>
        <w:instrText xml:space="preserve"> </w:instrText>
      </w:r>
      <w:r w:rsidR="0004027B" w:rsidRPr="00FE2263">
        <w:rPr>
          <w:rStyle w:val="affb"/>
          <w:u w:val="single"/>
          <w:lang w:val="en-US"/>
        </w:rPr>
        <w:instrText>therapy</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then</w:instrText>
      </w:r>
      <w:r w:rsidR="0004027B" w:rsidRPr="00FE2263">
        <w:rPr>
          <w:rStyle w:val="affb"/>
          <w:u w:val="single"/>
        </w:rPr>
        <w:instrText xml:space="preserve"> </w:instrText>
      </w:r>
      <w:r w:rsidR="0004027B" w:rsidRPr="00FE2263">
        <w:rPr>
          <w:rStyle w:val="affb"/>
          <w:u w:val="single"/>
          <w:lang w:val="en-US"/>
        </w:rPr>
        <w:instrText>four</w:instrText>
      </w:r>
      <w:r w:rsidR="0004027B" w:rsidRPr="00FE2263">
        <w:rPr>
          <w:rStyle w:val="affb"/>
          <w:u w:val="single"/>
        </w:rPr>
        <w:instrText xml:space="preserve"> </w:instrText>
      </w:r>
      <w:r w:rsidR="0004027B" w:rsidRPr="00FE2263">
        <w:rPr>
          <w:rStyle w:val="affb"/>
          <w:u w:val="single"/>
          <w:lang w:val="en-US"/>
        </w:rPr>
        <w:instrText>more</w:instrText>
      </w:r>
      <w:r w:rsidR="0004027B" w:rsidRPr="00FE2263">
        <w:rPr>
          <w:rStyle w:val="affb"/>
          <w:u w:val="single"/>
        </w:rPr>
        <w:instrText xml:space="preserve"> </w:instrText>
      </w:r>
      <w:r w:rsidR="0004027B" w:rsidRPr="00FE2263">
        <w:rPr>
          <w:rStyle w:val="affb"/>
          <w:u w:val="single"/>
          <w:lang w:val="en-US"/>
        </w:rPr>
        <w:instrText>cycles</w:instrText>
      </w:r>
      <w:r w:rsidR="0004027B" w:rsidRPr="00FE2263">
        <w:rPr>
          <w:rStyle w:val="affb"/>
          <w:u w:val="single"/>
        </w:rPr>
        <w:instrText xml:space="preserve">, </w:instrText>
      </w:r>
      <w:r w:rsidR="0004027B" w:rsidRPr="00FE2263">
        <w:rPr>
          <w:rStyle w:val="affb"/>
          <w:u w:val="single"/>
          <w:lang w:val="en-US"/>
        </w:rPr>
        <w:instrText>each</w:instrText>
      </w:r>
      <w:r w:rsidR="0004027B" w:rsidRPr="00FE2263">
        <w:rPr>
          <w:rStyle w:val="affb"/>
          <w:u w:val="single"/>
        </w:rPr>
        <w:instrText xml:space="preserve"> </w:instrText>
      </w:r>
      <w:r w:rsidR="0004027B" w:rsidRPr="00FE2263">
        <w:rPr>
          <w:rStyle w:val="affb"/>
          <w:u w:val="single"/>
          <w:lang w:val="en-US"/>
        </w:rPr>
        <w:instrText>given</w:instrText>
      </w:r>
      <w:r w:rsidR="0004027B" w:rsidRPr="00FE2263">
        <w:rPr>
          <w:rStyle w:val="affb"/>
          <w:u w:val="single"/>
        </w:rPr>
        <w:instrText xml:space="preserve"> 3 </w:instrText>
      </w:r>
      <w:r w:rsidR="0004027B" w:rsidRPr="00FE2263">
        <w:rPr>
          <w:rStyle w:val="affb"/>
          <w:u w:val="single"/>
          <w:lang w:val="en-US"/>
        </w:rPr>
        <w:instrText>months</w:instrText>
      </w:r>
      <w:r w:rsidR="0004027B" w:rsidRPr="00FE2263">
        <w:rPr>
          <w:rStyle w:val="affb"/>
          <w:u w:val="single"/>
        </w:rPr>
        <w:instrText xml:space="preserve"> </w:instrText>
      </w:r>
      <w:r w:rsidR="0004027B" w:rsidRPr="00FE2263">
        <w:rPr>
          <w:rStyle w:val="affb"/>
          <w:u w:val="single"/>
          <w:lang w:val="en-US"/>
        </w:rPr>
        <w:instrText>apart</w:instrText>
      </w:r>
      <w:r w:rsidR="0004027B" w:rsidRPr="00FE2263">
        <w:rPr>
          <w:rStyle w:val="affb"/>
          <w:u w:val="single"/>
        </w:rPr>
        <w:instrText xml:space="preserve">, </w:instrText>
      </w:r>
      <w:r w:rsidR="0004027B" w:rsidRPr="00FE2263">
        <w:rPr>
          <w:rStyle w:val="affb"/>
          <w:u w:val="single"/>
          <w:lang w:val="en-US"/>
        </w:rPr>
        <w:instrText>for</w:instrText>
      </w:r>
      <w:r w:rsidR="0004027B" w:rsidRPr="00FE2263">
        <w:rPr>
          <w:rStyle w:val="affb"/>
          <w:u w:val="single"/>
        </w:rPr>
        <w:instrText xml:space="preserve"> </w:instrText>
      </w:r>
      <w:r w:rsidR="0004027B" w:rsidRPr="00FE2263">
        <w:rPr>
          <w:rStyle w:val="affb"/>
          <w:u w:val="single"/>
          <w:lang w:val="en-US"/>
        </w:rPr>
        <w:instrText>maintenance</w:instrText>
      </w:r>
      <w:r w:rsidR="0004027B" w:rsidRPr="00FE2263">
        <w:rPr>
          <w:rStyle w:val="affb"/>
          <w:u w:val="single"/>
        </w:rPr>
        <w:instrText xml:space="preserve"> </w:instrText>
      </w:r>
      <w:r w:rsidR="0004027B" w:rsidRPr="00FE2263">
        <w:rPr>
          <w:rStyle w:val="affb"/>
          <w:u w:val="single"/>
          <w:lang w:val="en-US"/>
        </w:rPr>
        <w:instrText>therapy</w:instrText>
      </w:r>
      <w:r w:rsidR="0004027B" w:rsidRPr="00FE2263">
        <w:rPr>
          <w:rStyle w:val="affb"/>
          <w:u w:val="single"/>
        </w:rPr>
        <w:instrText xml:space="preserve">. </w:instrText>
      </w:r>
      <w:r w:rsidR="0004027B" w:rsidRPr="00FE2263">
        <w:rPr>
          <w:rStyle w:val="affb"/>
          <w:u w:val="single"/>
          <w:lang w:val="en-US"/>
        </w:rPr>
        <w:instrText>Twenty</w:instrText>
      </w:r>
      <w:r w:rsidR="0004027B" w:rsidRPr="00FE2263">
        <w:rPr>
          <w:rStyle w:val="affb"/>
          <w:u w:val="single"/>
        </w:rPr>
        <w:instrText>-</w:instrText>
      </w:r>
      <w:r w:rsidR="0004027B" w:rsidRPr="00FE2263">
        <w:rPr>
          <w:rStyle w:val="affb"/>
          <w:u w:val="single"/>
          <w:lang w:val="en-US"/>
        </w:rPr>
        <w:instrText>three</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received</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median</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seven</w:instrText>
      </w:r>
      <w:r w:rsidR="0004027B" w:rsidRPr="00FE2263">
        <w:rPr>
          <w:rStyle w:val="affb"/>
          <w:u w:val="single"/>
        </w:rPr>
        <w:instrText xml:space="preserve"> </w:instrText>
      </w:r>
      <w:r w:rsidR="0004027B" w:rsidRPr="00FE2263">
        <w:rPr>
          <w:rStyle w:val="affb"/>
          <w:u w:val="single"/>
          <w:lang w:val="en-US"/>
        </w:rPr>
        <w:instrText>cycle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treatment</w:instrText>
      </w:r>
      <w:r w:rsidR="0004027B" w:rsidRPr="00FE2263">
        <w:rPr>
          <w:rStyle w:val="affb"/>
          <w:u w:val="single"/>
        </w:rPr>
        <w:instrText xml:space="preserve">. </w:instrText>
      </w:r>
      <w:r w:rsidR="0004027B" w:rsidRPr="00FE2263">
        <w:rPr>
          <w:rStyle w:val="affb"/>
          <w:u w:val="single"/>
          <w:lang w:val="en-US"/>
        </w:rPr>
        <w:instrText>Results</w:instrText>
      </w:r>
      <w:r w:rsidR="0004027B" w:rsidRPr="00FE2263">
        <w:rPr>
          <w:rStyle w:val="affb"/>
          <w:u w:val="single"/>
        </w:rPr>
        <w:instrText xml:space="preserve">: </w:instrText>
      </w:r>
      <w:r w:rsidR="0004027B" w:rsidRPr="00FE2263">
        <w:rPr>
          <w:rStyle w:val="affb"/>
          <w:u w:val="single"/>
          <w:lang w:val="en-US"/>
        </w:rPr>
        <w:instrText>Median</w:instrText>
      </w:r>
      <w:r w:rsidR="0004027B" w:rsidRPr="00FE2263">
        <w:rPr>
          <w:rStyle w:val="affb"/>
          <w:u w:val="single"/>
        </w:rPr>
        <w:instrText xml:space="preserve"> </w:instrText>
      </w:r>
      <w:r w:rsidR="0004027B" w:rsidRPr="00FE2263">
        <w:rPr>
          <w:rStyle w:val="affb"/>
          <w:u w:val="single"/>
          <w:lang w:val="en-US"/>
        </w:rPr>
        <w:instrText>bone</w:instrText>
      </w:r>
      <w:r w:rsidR="0004027B" w:rsidRPr="00FE2263">
        <w:rPr>
          <w:rStyle w:val="affb"/>
          <w:u w:val="single"/>
        </w:rPr>
        <w:instrText xml:space="preserve"> </w:instrText>
      </w:r>
      <w:r w:rsidR="0004027B" w:rsidRPr="00FE2263">
        <w:rPr>
          <w:rStyle w:val="affb"/>
          <w:u w:val="single"/>
          <w:lang w:val="en-US"/>
        </w:rPr>
        <w:instrText>marrow</w:instrText>
      </w:r>
      <w:r w:rsidR="0004027B" w:rsidRPr="00FE2263">
        <w:rPr>
          <w:rStyle w:val="affb"/>
          <w:u w:val="single"/>
        </w:rPr>
        <w:instrText xml:space="preserve"> </w:instrText>
      </w:r>
      <w:r w:rsidR="0004027B" w:rsidRPr="00FE2263">
        <w:rPr>
          <w:rStyle w:val="affb"/>
          <w:u w:val="single"/>
          <w:lang w:val="en-US"/>
        </w:rPr>
        <w:instrText>disease</w:instrText>
      </w:r>
      <w:r w:rsidR="0004027B" w:rsidRPr="00FE2263">
        <w:rPr>
          <w:rStyle w:val="affb"/>
          <w:u w:val="single"/>
        </w:rPr>
        <w:instrText xml:space="preserve"> </w:instrText>
      </w:r>
      <w:r w:rsidR="0004027B" w:rsidRPr="00FE2263">
        <w:rPr>
          <w:rStyle w:val="affb"/>
          <w:u w:val="single"/>
          <w:lang w:val="en-US"/>
        </w:rPr>
        <w:instrText>involvement</w:instrText>
      </w:r>
      <w:r w:rsidR="0004027B" w:rsidRPr="00FE2263">
        <w:rPr>
          <w:rStyle w:val="affb"/>
          <w:u w:val="single"/>
        </w:rPr>
        <w:instrText xml:space="preserve"> </w:instrText>
      </w:r>
      <w:r w:rsidR="0004027B" w:rsidRPr="00FE2263">
        <w:rPr>
          <w:rStyle w:val="affb"/>
          <w:u w:val="single"/>
          <w:lang w:val="en-US"/>
        </w:rPr>
        <w:instrText>declined</w:instrText>
      </w:r>
      <w:r w:rsidR="0004027B" w:rsidRPr="00FE2263">
        <w:rPr>
          <w:rStyle w:val="affb"/>
          <w:u w:val="single"/>
        </w:rPr>
        <w:instrText xml:space="preserve"> </w:instrText>
      </w:r>
      <w:r w:rsidR="0004027B" w:rsidRPr="00FE2263">
        <w:rPr>
          <w:rStyle w:val="affb"/>
          <w:u w:val="single"/>
          <w:lang w:val="en-US"/>
        </w:rPr>
        <w:instrText>from</w:instrText>
      </w:r>
      <w:r w:rsidR="0004027B" w:rsidRPr="00FE2263">
        <w:rPr>
          <w:rStyle w:val="affb"/>
          <w:u w:val="single"/>
        </w:rPr>
        <w:instrText xml:space="preserve"> 55% </w:instrText>
      </w:r>
      <w:r w:rsidR="0004027B" w:rsidRPr="00FE2263">
        <w:rPr>
          <w:rStyle w:val="affb"/>
          <w:u w:val="single"/>
          <w:lang w:val="en-US"/>
        </w:rPr>
        <w:instrText>to</w:instrText>
      </w:r>
      <w:r w:rsidR="0004027B" w:rsidRPr="00FE2263">
        <w:rPr>
          <w:rStyle w:val="affb"/>
          <w:u w:val="single"/>
        </w:rPr>
        <w:instrText xml:space="preserve"> 10% (</w:instrText>
      </w:r>
      <w:r w:rsidR="0004027B" w:rsidRPr="00FE2263">
        <w:rPr>
          <w:rStyle w:val="affb"/>
          <w:u w:val="single"/>
          <w:lang w:val="en-US"/>
        </w:rPr>
        <w:instrText>P</w:instrText>
      </w:r>
      <w:r w:rsidR="0004027B" w:rsidRPr="00FE2263">
        <w:rPr>
          <w:rStyle w:val="affb"/>
          <w:u w:val="single"/>
        </w:rPr>
        <w:instrText xml:space="preserve"> = .0004), </w:instrText>
      </w:r>
      <w:r w:rsidR="0004027B" w:rsidRPr="00FE2263">
        <w:rPr>
          <w:rStyle w:val="affb"/>
          <w:u w:val="single"/>
          <w:lang w:val="en-US"/>
        </w:rPr>
        <w:instrText>serum</w:instrText>
      </w:r>
      <w:r w:rsidR="0004027B" w:rsidRPr="00FE2263">
        <w:rPr>
          <w:rStyle w:val="affb"/>
          <w:u w:val="single"/>
        </w:rPr>
        <w:instrText xml:space="preserve"> </w:instrText>
      </w:r>
      <w:r w:rsidR="0004027B" w:rsidRPr="00FE2263">
        <w:rPr>
          <w:rStyle w:val="affb"/>
          <w:u w:val="single"/>
          <w:lang w:val="en-US"/>
        </w:rPr>
        <w:instrText>immunoglobulin</w:instrText>
      </w:r>
      <w:r w:rsidR="0004027B" w:rsidRPr="00FE2263">
        <w:rPr>
          <w:rStyle w:val="affb"/>
          <w:u w:val="single"/>
        </w:rPr>
        <w:instrText xml:space="preserve"> </w:instrText>
      </w:r>
      <w:r w:rsidR="0004027B" w:rsidRPr="00FE2263">
        <w:rPr>
          <w:rStyle w:val="affb"/>
          <w:u w:val="single"/>
          <w:lang w:val="en-US"/>
        </w:rPr>
        <w:instrText>M</w:instrText>
      </w:r>
      <w:r w:rsidR="0004027B" w:rsidRPr="00FE2263">
        <w:rPr>
          <w:rStyle w:val="affb"/>
          <w:u w:val="single"/>
        </w:rPr>
        <w:instrText xml:space="preserve"> </w:instrText>
      </w:r>
      <w:r w:rsidR="0004027B" w:rsidRPr="00FE2263">
        <w:rPr>
          <w:rStyle w:val="affb"/>
          <w:u w:val="single"/>
          <w:lang w:val="en-US"/>
        </w:rPr>
        <w:instrText>levels</w:instrText>
      </w:r>
      <w:r w:rsidR="0004027B" w:rsidRPr="00FE2263">
        <w:rPr>
          <w:rStyle w:val="affb"/>
          <w:u w:val="single"/>
        </w:rPr>
        <w:instrText xml:space="preserve"> </w:instrText>
      </w:r>
      <w:r w:rsidR="0004027B" w:rsidRPr="00FE2263">
        <w:rPr>
          <w:rStyle w:val="affb"/>
          <w:u w:val="single"/>
          <w:lang w:val="en-US"/>
        </w:rPr>
        <w:instrText>declined</w:instrText>
      </w:r>
      <w:r w:rsidR="0004027B" w:rsidRPr="00FE2263">
        <w:rPr>
          <w:rStyle w:val="affb"/>
          <w:u w:val="single"/>
        </w:rPr>
        <w:instrText xml:space="preserve"> </w:instrText>
      </w:r>
      <w:r w:rsidR="0004027B" w:rsidRPr="00FE2263">
        <w:rPr>
          <w:rStyle w:val="affb"/>
          <w:u w:val="single"/>
          <w:lang w:val="en-US"/>
        </w:rPr>
        <w:instrText>from</w:instrText>
      </w:r>
      <w:r w:rsidR="0004027B" w:rsidRPr="00FE2263">
        <w:rPr>
          <w:rStyle w:val="affb"/>
          <w:u w:val="single"/>
        </w:rPr>
        <w:instrText xml:space="preserve"> 4,830 </w:instrText>
      </w:r>
      <w:r w:rsidR="0004027B" w:rsidRPr="00FE2263">
        <w:rPr>
          <w:rStyle w:val="affb"/>
          <w:u w:val="single"/>
          <w:lang w:val="en-US"/>
        </w:rPr>
        <w:instrText>to</w:instrText>
      </w:r>
      <w:r w:rsidR="0004027B" w:rsidRPr="00FE2263">
        <w:rPr>
          <w:rStyle w:val="affb"/>
          <w:u w:val="single"/>
        </w:rPr>
        <w:instrText xml:space="preserve"> 1,115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dL</w:instrText>
      </w:r>
      <w:r w:rsidR="0004027B" w:rsidRPr="00FE2263">
        <w:rPr>
          <w:rStyle w:val="affb"/>
          <w:u w:val="single"/>
        </w:rPr>
        <w:instrText xml:space="preserve"> (</w:instrText>
      </w:r>
      <w:r w:rsidR="0004027B" w:rsidRPr="00FE2263">
        <w:rPr>
          <w:rStyle w:val="affb"/>
          <w:u w:val="single"/>
          <w:lang w:val="en-US"/>
        </w:rPr>
        <w:instrText>P</w:instrText>
      </w:r>
      <w:r w:rsidR="0004027B" w:rsidRPr="00FE2263">
        <w:rPr>
          <w:rStyle w:val="affb"/>
          <w:u w:val="single"/>
        </w:rPr>
        <w:instrText xml:space="preserve"> = .0001),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hematocrit</w:instrText>
      </w:r>
      <w:r w:rsidR="0004027B" w:rsidRPr="00FE2263">
        <w:rPr>
          <w:rStyle w:val="affb"/>
          <w:u w:val="single"/>
        </w:rPr>
        <w:instrText xml:space="preserve"> </w:instrText>
      </w:r>
      <w:r w:rsidR="0004027B" w:rsidRPr="00FE2263">
        <w:rPr>
          <w:rStyle w:val="affb"/>
          <w:u w:val="single"/>
          <w:lang w:val="en-US"/>
        </w:rPr>
        <w:instrText>increased</w:instrText>
      </w:r>
      <w:r w:rsidR="0004027B" w:rsidRPr="00FE2263">
        <w:rPr>
          <w:rStyle w:val="affb"/>
          <w:u w:val="single"/>
        </w:rPr>
        <w:instrText xml:space="preserve"> </w:instrText>
      </w:r>
      <w:r w:rsidR="0004027B" w:rsidRPr="00FE2263">
        <w:rPr>
          <w:rStyle w:val="affb"/>
          <w:u w:val="single"/>
          <w:lang w:val="en-US"/>
        </w:rPr>
        <w:instrText>from</w:instrText>
      </w:r>
      <w:r w:rsidR="0004027B" w:rsidRPr="00FE2263">
        <w:rPr>
          <w:rStyle w:val="affb"/>
          <w:u w:val="single"/>
        </w:rPr>
        <w:instrText xml:space="preserve"> 29.8% </w:instrText>
      </w:r>
      <w:r w:rsidR="0004027B" w:rsidRPr="00FE2263">
        <w:rPr>
          <w:rStyle w:val="affb"/>
          <w:u w:val="single"/>
          <w:lang w:val="en-US"/>
        </w:rPr>
        <w:instrText>to</w:instrText>
      </w:r>
      <w:r w:rsidR="0004027B" w:rsidRPr="00FE2263">
        <w:rPr>
          <w:rStyle w:val="affb"/>
          <w:u w:val="single"/>
        </w:rPr>
        <w:instrText xml:space="preserve"> 38.2% (</w:instrText>
      </w:r>
      <w:r w:rsidR="0004027B" w:rsidRPr="00FE2263">
        <w:rPr>
          <w:rStyle w:val="affb"/>
          <w:u w:val="single"/>
          <w:lang w:val="en-US"/>
        </w:rPr>
        <w:instrText>P</w:instrText>
      </w:r>
      <w:r w:rsidR="0004027B" w:rsidRPr="00FE2263">
        <w:rPr>
          <w:rStyle w:val="affb"/>
          <w:u w:val="single"/>
        </w:rPr>
        <w:instrText xml:space="preserve"> = .0002) </w:instrText>
      </w:r>
      <w:r w:rsidR="0004027B" w:rsidRPr="00FE2263">
        <w:rPr>
          <w:rStyle w:val="affb"/>
          <w:u w:val="single"/>
          <w:lang w:val="en-US"/>
        </w:rPr>
        <w:instrText>at</w:instrText>
      </w:r>
      <w:r w:rsidR="0004027B" w:rsidRPr="00FE2263">
        <w:rPr>
          <w:rStyle w:val="affb"/>
          <w:u w:val="single"/>
        </w:rPr>
        <w:instrText xml:space="preserve"> </w:instrText>
      </w:r>
      <w:r w:rsidR="0004027B" w:rsidRPr="00FE2263">
        <w:rPr>
          <w:rStyle w:val="affb"/>
          <w:u w:val="single"/>
          <w:lang w:val="en-US"/>
        </w:rPr>
        <w:instrText>best</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overall</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rates</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major</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rates</w:instrText>
      </w:r>
      <w:r w:rsidR="0004027B" w:rsidRPr="00FE2263">
        <w:rPr>
          <w:rStyle w:val="affb"/>
          <w:u w:val="single"/>
        </w:rPr>
        <w:instrText xml:space="preserve"> </w:instrText>
      </w:r>
      <w:r w:rsidR="0004027B" w:rsidRPr="00FE2263">
        <w:rPr>
          <w:rStyle w:val="affb"/>
          <w:u w:val="single"/>
          <w:lang w:val="en-US"/>
        </w:rPr>
        <w:instrText>were</w:instrText>
      </w:r>
      <w:r w:rsidR="0004027B" w:rsidRPr="00FE2263">
        <w:rPr>
          <w:rStyle w:val="affb"/>
          <w:u w:val="single"/>
        </w:rPr>
        <w:instrText xml:space="preserve"> 96% </w:instrText>
      </w:r>
      <w:r w:rsidR="0004027B" w:rsidRPr="00FE2263">
        <w:rPr>
          <w:rStyle w:val="affb"/>
          <w:u w:val="single"/>
          <w:lang w:val="en-US"/>
        </w:rPr>
        <w:instrText>and</w:instrText>
      </w:r>
      <w:r w:rsidR="0004027B" w:rsidRPr="00FE2263">
        <w:rPr>
          <w:rStyle w:val="affb"/>
          <w:u w:val="single"/>
        </w:rPr>
        <w:instrText xml:space="preserve"> 83%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three</w:instrText>
      </w:r>
      <w:r w:rsidR="0004027B" w:rsidRPr="00FE2263">
        <w:rPr>
          <w:rStyle w:val="affb"/>
          <w:u w:val="single"/>
        </w:rPr>
        <w:instrText xml:space="preserve"> </w:instrText>
      </w:r>
      <w:r w:rsidR="0004027B" w:rsidRPr="00FE2263">
        <w:rPr>
          <w:rStyle w:val="affb"/>
          <w:u w:val="single"/>
          <w:lang w:val="en-US"/>
        </w:rPr>
        <w:instrText>complete</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two</w:instrText>
      </w:r>
      <w:r w:rsidR="0004027B" w:rsidRPr="00FE2263">
        <w:rPr>
          <w:rStyle w:val="affb"/>
          <w:u w:val="single"/>
        </w:rPr>
        <w:instrText xml:space="preserve"> </w:instrText>
      </w:r>
      <w:r w:rsidR="0004027B" w:rsidRPr="00FE2263">
        <w:rPr>
          <w:rStyle w:val="affb"/>
          <w:u w:val="single"/>
          <w:lang w:val="en-US"/>
        </w:rPr>
        <w:instrText>near</w:instrText>
      </w:r>
      <w:r w:rsidR="0004027B" w:rsidRPr="00FE2263">
        <w:rPr>
          <w:rStyle w:val="affb"/>
          <w:u w:val="single"/>
        </w:rPr>
        <w:instrText xml:space="preserve"> </w:instrText>
      </w:r>
      <w:r w:rsidR="0004027B" w:rsidRPr="00FE2263">
        <w:rPr>
          <w:rStyle w:val="affb"/>
          <w:u w:val="single"/>
          <w:lang w:val="en-US"/>
        </w:rPr>
        <w:instrText>complete</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three</w:instrText>
      </w:r>
      <w:r w:rsidR="0004027B" w:rsidRPr="00FE2263">
        <w:rPr>
          <w:rStyle w:val="affb"/>
          <w:u w:val="single"/>
        </w:rPr>
        <w:instrText xml:space="preserve"> </w:instrText>
      </w:r>
      <w:r w:rsidR="0004027B" w:rsidRPr="00FE2263">
        <w:rPr>
          <w:rStyle w:val="affb"/>
          <w:u w:val="single"/>
          <w:lang w:val="en-US"/>
        </w:rPr>
        <w:instrText>very</w:instrText>
      </w:r>
      <w:r w:rsidR="0004027B" w:rsidRPr="00FE2263">
        <w:rPr>
          <w:rStyle w:val="affb"/>
          <w:u w:val="single"/>
        </w:rPr>
        <w:instrText xml:space="preserve"> </w:instrText>
      </w:r>
      <w:r w:rsidR="0004027B" w:rsidRPr="00FE2263">
        <w:rPr>
          <w:rStyle w:val="affb"/>
          <w:u w:val="single"/>
          <w:lang w:val="en-US"/>
        </w:rPr>
        <w:instrText>good</w:instrText>
      </w:r>
      <w:r w:rsidR="0004027B" w:rsidRPr="00FE2263">
        <w:rPr>
          <w:rStyle w:val="affb"/>
          <w:u w:val="single"/>
        </w:rPr>
        <w:instrText xml:space="preserve"> </w:instrText>
      </w:r>
      <w:r w:rsidR="0004027B" w:rsidRPr="00FE2263">
        <w:rPr>
          <w:rStyle w:val="affb"/>
          <w:u w:val="single"/>
          <w:lang w:val="en-US"/>
        </w:rPr>
        <w:instrText>partial</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11 </w:instrText>
      </w:r>
      <w:r w:rsidR="0004027B" w:rsidRPr="00FE2263">
        <w:rPr>
          <w:rStyle w:val="affb"/>
          <w:u w:val="single"/>
          <w:lang w:val="en-US"/>
        </w:rPr>
        <w:instrText>partial</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three</w:instrText>
      </w:r>
      <w:r w:rsidR="0004027B" w:rsidRPr="00FE2263">
        <w:rPr>
          <w:rStyle w:val="affb"/>
          <w:u w:val="single"/>
        </w:rPr>
        <w:instrText xml:space="preserve"> </w:instrText>
      </w:r>
      <w:r w:rsidR="0004027B" w:rsidRPr="00FE2263">
        <w:rPr>
          <w:rStyle w:val="affb"/>
          <w:u w:val="single"/>
          <w:lang w:val="en-US"/>
        </w:rPr>
        <w:instrText>minor</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occurred</w:instrText>
      </w:r>
      <w:r w:rsidR="0004027B" w:rsidRPr="00FE2263">
        <w:rPr>
          <w:rStyle w:val="affb"/>
          <w:u w:val="single"/>
        </w:rPr>
        <w:instrText xml:space="preserve"> </w:instrText>
      </w:r>
      <w:r w:rsidR="0004027B" w:rsidRPr="00FE2263">
        <w:rPr>
          <w:rStyle w:val="affb"/>
          <w:u w:val="single"/>
          <w:lang w:val="en-US"/>
        </w:rPr>
        <w:instrText>at</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median</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1.4 </w:instrText>
      </w:r>
      <w:r w:rsidR="0004027B" w:rsidRPr="00FE2263">
        <w:rPr>
          <w:rStyle w:val="affb"/>
          <w:u w:val="single"/>
          <w:lang w:val="en-US"/>
        </w:rPr>
        <w:instrText>months</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median</w:instrText>
      </w:r>
      <w:r w:rsidR="0004027B" w:rsidRPr="00FE2263">
        <w:rPr>
          <w:rStyle w:val="affb"/>
          <w:u w:val="single"/>
        </w:rPr>
        <w:instrText xml:space="preserve"> </w:instrText>
      </w:r>
      <w:r w:rsidR="0004027B" w:rsidRPr="00FE2263">
        <w:rPr>
          <w:rStyle w:val="affb"/>
          <w:u w:val="single"/>
          <w:lang w:val="en-US"/>
        </w:rPr>
        <w:instrText>follow</w:instrText>
      </w:r>
      <w:r w:rsidR="0004027B" w:rsidRPr="00FE2263">
        <w:rPr>
          <w:rStyle w:val="affb"/>
          <w:u w:val="single"/>
        </w:rPr>
        <w:instrText>-</w:instrText>
      </w:r>
      <w:r w:rsidR="0004027B" w:rsidRPr="00FE2263">
        <w:rPr>
          <w:rStyle w:val="affb"/>
          <w:u w:val="single"/>
          <w:lang w:val="en-US"/>
        </w:rPr>
        <w:instrText>up</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22.8 </w:instrText>
      </w:r>
      <w:r w:rsidR="0004027B" w:rsidRPr="00FE2263">
        <w:rPr>
          <w:rStyle w:val="affb"/>
          <w:u w:val="single"/>
          <w:lang w:val="en-US"/>
        </w:rPr>
        <w:instrText>months</w:instrText>
      </w:r>
      <w:r w:rsidR="0004027B" w:rsidRPr="00FE2263">
        <w:rPr>
          <w:rStyle w:val="affb"/>
          <w:u w:val="single"/>
        </w:rPr>
        <w:instrText xml:space="preserve">, 18 </w:instrText>
      </w:r>
      <w:r w:rsidR="0004027B" w:rsidRPr="00FE2263">
        <w:rPr>
          <w:rStyle w:val="affb"/>
          <w:u w:val="single"/>
          <w:lang w:val="en-US"/>
        </w:rPr>
        <w:instrText>of</w:instrText>
      </w:r>
      <w:r w:rsidR="0004027B" w:rsidRPr="00FE2263">
        <w:rPr>
          <w:rStyle w:val="affb"/>
          <w:u w:val="single"/>
        </w:rPr>
        <w:instrText xml:space="preserve"> 23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remained</w:instrText>
      </w:r>
      <w:r w:rsidR="0004027B" w:rsidRPr="00FE2263">
        <w:rPr>
          <w:rStyle w:val="affb"/>
          <w:u w:val="single"/>
        </w:rPr>
        <w:instrText xml:space="preserve"> </w:instrText>
      </w:r>
      <w:r w:rsidR="0004027B" w:rsidRPr="00FE2263">
        <w:rPr>
          <w:rStyle w:val="affb"/>
          <w:u w:val="single"/>
          <w:lang w:val="en-US"/>
        </w:rPr>
        <w:instrText>free</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disease</w:instrText>
      </w:r>
      <w:r w:rsidR="0004027B" w:rsidRPr="00FE2263">
        <w:rPr>
          <w:rStyle w:val="affb"/>
          <w:u w:val="single"/>
        </w:rPr>
        <w:instrText xml:space="preserve"> </w:instrText>
      </w:r>
      <w:r w:rsidR="0004027B" w:rsidRPr="00FE2263">
        <w:rPr>
          <w:rStyle w:val="affb"/>
          <w:u w:val="single"/>
          <w:lang w:val="en-US"/>
        </w:rPr>
        <w:instrText>progression</w:instrText>
      </w:r>
      <w:r w:rsidR="0004027B" w:rsidRPr="00FE2263">
        <w:rPr>
          <w:rStyle w:val="affb"/>
          <w:u w:val="single"/>
        </w:rPr>
        <w:instrText xml:space="preserve">. </w:instrText>
      </w:r>
      <w:r w:rsidR="0004027B" w:rsidRPr="00FE2263">
        <w:rPr>
          <w:rStyle w:val="affb"/>
          <w:u w:val="single"/>
          <w:lang w:val="en-US"/>
        </w:rPr>
        <w:instrText>Peripheral</w:instrText>
      </w:r>
      <w:r w:rsidR="0004027B" w:rsidRPr="00FE2263">
        <w:rPr>
          <w:rStyle w:val="affb"/>
          <w:u w:val="single"/>
        </w:rPr>
        <w:instrText xml:space="preserve"> </w:instrText>
      </w:r>
      <w:r w:rsidR="0004027B" w:rsidRPr="00FE2263">
        <w:rPr>
          <w:rStyle w:val="affb"/>
          <w:u w:val="single"/>
          <w:lang w:val="en-US"/>
        </w:rPr>
        <w:instrText>neuropathy</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most</w:instrText>
      </w:r>
      <w:r w:rsidR="0004027B" w:rsidRPr="00FE2263">
        <w:rPr>
          <w:rStyle w:val="affb"/>
          <w:u w:val="single"/>
        </w:rPr>
        <w:instrText xml:space="preserve"> </w:instrText>
      </w:r>
      <w:r w:rsidR="0004027B" w:rsidRPr="00FE2263">
        <w:rPr>
          <w:rStyle w:val="affb"/>
          <w:u w:val="single"/>
          <w:lang w:val="en-US"/>
        </w:rPr>
        <w:instrText>common</w:instrText>
      </w:r>
      <w:r w:rsidR="0004027B" w:rsidRPr="00FE2263">
        <w:rPr>
          <w:rStyle w:val="affb"/>
          <w:u w:val="single"/>
        </w:rPr>
        <w:instrText xml:space="preserve"> </w:instrText>
      </w:r>
      <w:r w:rsidR="0004027B" w:rsidRPr="00FE2263">
        <w:rPr>
          <w:rStyle w:val="affb"/>
          <w:u w:val="single"/>
          <w:lang w:val="en-US"/>
        </w:rPr>
        <w:instrText>toxicity</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it</w:instrText>
      </w:r>
      <w:r w:rsidR="0004027B" w:rsidRPr="00FE2263">
        <w:rPr>
          <w:rStyle w:val="affb"/>
          <w:u w:val="single"/>
        </w:rPr>
        <w:instrText xml:space="preserve"> </w:instrText>
      </w:r>
      <w:r w:rsidR="0004027B" w:rsidRPr="00FE2263">
        <w:rPr>
          <w:rStyle w:val="affb"/>
          <w:u w:val="single"/>
          <w:lang w:val="en-US"/>
        </w:rPr>
        <w:instrText>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Diener</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Jakow</w:instrText>
      </w:r>
      <w:r w:rsidR="0004027B" w:rsidRPr="00FE2263">
        <w:rPr>
          <w:rStyle w:val="affb"/>
          <w:u w:val="single"/>
        </w:rPr>
        <w:instrText xml:space="preserve"> </w:instrText>
      </w:r>
      <w:r w:rsidR="0004027B" w:rsidRPr="00FE2263">
        <w:rPr>
          <w:rStyle w:val="affb"/>
          <w:u w:val="single"/>
          <w:lang w:val="en-US"/>
        </w:rPr>
        <w:instrText>G</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Keogh</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George</w:instrText>
      </w:r>
      <w:r w:rsidR="0004027B" w:rsidRPr="00FE2263">
        <w:rPr>
          <w:rStyle w:val="affb"/>
          <w:u w:val="single"/>
        </w:rPr>
        <w:instrText xml:space="preserve"> </w:instrText>
      </w:r>
      <w:r w:rsidR="0004027B" w:rsidRPr="00FE2263">
        <w:rPr>
          <w:rStyle w:val="affb"/>
          <w:u w:val="single"/>
          <w:lang w:val="en-US"/>
        </w:rPr>
        <w:instrText>P</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Myers</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Thomas</w:instrText>
      </w:r>
      <w:r w:rsidR="0004027B" w:rsidRPr="00FE2263">
        <w:rPr>
          <w:rStyle w:val="affb"/>
          <w:u w:val="single"/>
        </w:rPr>
        <w:instrText xml:space="preserve"> </w:instrText>
      </w:r>
      <w:r w:rsidR="0004027B" w:rsidRPr="00FE2263">
        <w:rPr>
          <w:rStyle w:val="affb"/>
          <w:u w:val="single"/>
          <w:lang w:val="en-US"/>
        </w:rPr>
        <w:instrText>J</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Boral</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Andy</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Birner</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Ann</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Esseltine</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Dixie</w:instrText>
      </w:r>
      <w:r w:rsidR="0004027B" w:rsidRPr="00FE2263">
        <w:rPr>
          <w:rStyle w:val="affb"/>
          <w:u w:val="single"/>
        </w:rPr>
        <w:instrText xml:space="preserve"> </w:instrText>
      </w:r>
      <w:r w:rsidR="0004027B" w:rsidRPr="00FE2263">
        <w:rPr>
          <w:rStyle w:val="affb"/>
          <w:u w:val="single"/>
          <w:lang w:val="en-US"/>
        </w:rPr>
        <w:instrText>L</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Ghobrial</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Irene</w:instrText>
      </w:r>
      <w:r w:rsidR="0004027B" w:rsidRPr="00FE2263">
        <w:rPr>
          <w:rStyle w:val="affb"/>
          <w:u w:val="single"/>
        </w:rPr>
        <w:instrText xml:space="preserve"> </w:instrText>
      </w:r>
      <w:r w:rsidR="0004027B" w:rsidRPr="00FE2263">
        <w:rPr>
          <w:rStyle w:val="affb"/>
          <w:u w:val="single"/>
          <w:lang w:val="en-US"/>
        </w:rPr>
        <w:instrText>M</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container</w:instrText>
      </w:r>
      <w:r w:rsidR="0004027B" w:rsidRPr="00FE2263">
        <w:rPr>
          <w:rStyle w:val="affb"/>
          <w:u w:val="single"/>
        </w:rPr>
        <w:instrText>-</w:instrText>
      </w:r>
      <w:r w:rsidR="0004027B" w:rsidRPr="00FE2263">
        <w:rPr>
          <w:rStyle w:val="affb"/>
          <w:u w:val="single"/>
          <w:lang w:val="en-US"/>
        </w:rPr>
        <w:instrText>title</w:instrText>
      </w:r>
      <w:r w:rsidR="0004027B" w:rsidRPr="00FE2263">
        <w:rPr>
          <w:rStyle w:val="affb"/>
          <w:u w:val="single"/>
        </w:rPr>
        <w:instrText>":"</w:instrText>
      </w:r>
      <w:r w:rsidR="0004027B" w:rsidRPr="00FE2263">
        <w:rPr>
          <w:rStyle w:val="affb"/>
          <w:u w:val="single"/>
          <w:lang w:val="en-US"/>
        </w:rPr>
        <w:instrText>Journal</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Clinical</w:instrText>
      </w:r>
      <w:r w:rsidR="0004027B" w:rsidRPr="00FE2263">
        <w:rPr>
          <w:rStyle w:val="affb"/>
          <w:u w:val="single"/>
        </w:rPr>
        <w:instrText xml:space="preserve"> </w:instrText>
      </w:r>
      <w:r w:rsidR="0004027B" w:rsidRPr="00FE2263">
        <w:rPr>
          <w:rStyle w:val="affb"/>
          <w:u w:val="single"/>
          <w:lang w:val="en-US"/>
        </w:rPr>
        <w:instrText>Oncology</w:instrText>
      </w:r>
      <w:r w:rsidR="0004027B" w:rsidRPr="00FE2263">
        <w:rPr>
          <w:rStyle w:val="affb"/>
          <w:u w:val="single"/>
        </w:rPr>
        <w:instrText>","</w:instrText>
      </w:r>
      <w:r w:rsidR="0004027B" w:rsidRPr="00FE2263">
        <w:rPr>
          <w:rStyle w:val="affb"/>
          <w:u w:val="single"/>
          <w:lang w:val="en-US"/>
        </w:rPr>
        <w:instrText>id</w:instrText>
      </w:r>
      <w:r w:rsidR="0004027B" w:rsidRPr="00FE2263">
        <w:rPr>
          <w:rStyle w:val="affb"/>
          <w:u w:val="single"/>
        </w:rPr>
        <w:instrText>":"</w:instrText>
      </w:r>
      <w:r w:rsidR="0004027B" w:rsidRPr="00FE2263">
        <w:rPr>
          <w:rStyle w:val="affb"/>
          <w:u w:val="single"/>
          <w:lang w:val="en-US"/>
        </w:rPr>
        <w:instrText>ITEM</w:instrText>
      </w:r>
      <w:r w:rsidR="0004027B" w:rsidRPr="00FE2263">
        <w:rPr>
          <w:rStyle w:val="affb"/>
          <w:u w:val="single"/>
        </w:rPr>
        <w:instrText>-1","</w:instrText>
      </w:r>
      <w:r w:rsidR="0004027B" w:rsidRPr="00FE2263">
        <w:rPr>
          <w:rStyle w:val="affb"/>
          <w:u w:val="single"/>
          <w:lang w:val="en-US"/>
        </w:rPr>
        <w:instrText>issue</w:instrText>
      </w:r>
      <w:r w:rsidR="0004027B" w:rsidRPr="00FE2263">
        <w:rPr>
          <w:rStyle w:val="affb"/>
          <w:u w:val="single"/>
        </w:rPr>
        <w:instrText>":"23","</w:instrText>
      </w:r>
      <w:r w:rsidR="0004027B" w:rsidRPr="00FE2263">
        <w:rPr>
          <w:rStyle w:val="affb"/>
          <w:u w:val="single"/>
          <w:lang w:val="en-US"/>
        </w:rPr>
        <w:instrText>issued</w:instrText>
      </w:r>
      <w:r w:rsidR="0004027B" w:rsidRPr="00FE2263">
        <w:rPr>
          <w:rStyle w:val="affb"/>
          <w:u w:val="single"/>
        </w:rPr>
        <w:instrText>":{"</w:instrText>
      </w:r>
      <w:r w:rsidR="0004027B" w:rsidRPr="00FE2263">
        <w:rPr>
          <w:rStyle w:val="affb"/>
          <w:u w:val="single"/>
          <w:lang w:val="en-US"/>
        </w:rPr>
        <w:instrText>date</w:instrText>
      </w:r>
      <w:r w:rsidR="0004027B" w:rsidRPr="00FE2263">
        <w:rPr>
          <w:rStyle w:val="affb"/>
          <w:u w:val="single"/>
        </w:rPr>
        <w:instrText>-</w:instrText>
      </w:r>
      <w:r w:rsidR="0004027B" w:rsidRPr="00FE2263">
        <w:rPr>
          <w:rStyle w:val="affb"/>
          <w:u w:val="single"/>
          <w:lang w:val="en-US"/>
        </w:rPr>
        <w:instrText>parts</w:instrText>
      </w:r>
      <w:r w:rsidR="0004027B" w:rsidRPr="00FE2263">
        <w:rPr>
          <w:rStyle w:val="affb"/>
          <w:u w:val="single"/>
        </w:rPr>
        <w:instrText>":[["2009","8","10"]]},"</w:instrText>
      </w:r>
      <w:r w:rsidR="0004027B" w:rsidRPr="00FE2263">
        <w:rPr>
          <w:rStyle w:val="affb"/>
          <w:u w:val="single"/>
          <w:lang w:val="en-US"/>
        </w:rPr>
        <w:instrText>page</w:instrText>
      </w:r>
      <w:r w:rsidR="0004027B" w:rsidRPr="00FE2263">
        <w:rPr>
          <w:rStyle w:val="affb"/>
          <w:u w:val="single"/>
        </w:rPr>
        <w:instrText>":"3830-3835","</w:instrText>
      </w:r>
      <w:r w:rsidR="0004027B" w:rsidRPr="00FE2263">
        <w:rPr>
          <w:rStyle w:val="affb"/>
          <w:u w:val="single"/>
          <w:lang w:val="en-US"/>
        </w:rPr>
        <w:instrText>title</w:instrText>
      </w:r>
      <w:r w:rsidR="0004027B" w:rsidRPr="00FE2263">
        <w:rPr>
          <w:rStyle w:val="affb"/>
          <w:u w:val="single"/>
        </w:rPr>
        <w:instrText>":"</w:instrText>
      </w:r>
      <w:r w:rsidR="0004027B" w:rsidRPr="00FE2263">
        <w:rPr>
          <w:rStyle w:val="affb"/>
          <w:u w:val="single"/>
          <w:lang w:val="en-US"/>
        </w:rPr>
        <w:instrText>Primary</w:instrText>
      </w:r>
      <w:r w:rsidR="0004027B" w:rsidRPr="00FE2263">
        <w:rPr>
          <w:rStyle w:val="affb"/>
          <w:u w:val="single"/>
        </w:rPr>
        <w:instrText xml:space="preserve"> </w:instrText>
      </w:r>
      <w:r w:rsidR="0004027B" w:rsidRPr="00FE2263">
        <w:rPr>
          <w:rStyle w:val="affb"/>
          <w:u w:val="single"/>
          <w:lang w:val="en-US"/>
        </w:rPr>
        <w:instrText>therapy</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Waldenstr</w:instrText>
      </w:r>
      <w:r w:rsidR="0004027B" w:rsidRPr="00FE2263">
        <w:rPr>
          <w:rStyle w:val="affb"/>
          <w:u w:val="single"/>
        </w:rPr>
        <w:instrText>ö</w:instrText>
      </w:r>
      <w:r w:rsidR="0004027B" w:rsidRPr="00FE2263">
        <w:rPr>
          <w:rStyle w:val="affb"/>
          <w:u w:val="single"/>
          <w:lang w:val="en-US"/>
        </w:rPr>
        <w:instrText>m</w:instrText>
      </w:r>
      <w:r w:rsidR="0004027B" w:rsidRPr="00FE2263">
        <w:rPr>
          <w:rStyle w:val="affb"/>
          <w:u w:val="single"/>
        </w:rPr>
        <w:instrText xml:space="preserve"> </w:instrText>
      </w:r>
      <w:r w:rsidR="0004027B" w:rsidRPr="00FE2263">
        <w:rPr>
          <w:rStyle w:val="affb"/>
          <w:u w:val="single"/>
          <w:lang w:val="en-US"/>
        </w:rPr>
        <w:instrText>macroglobulinemia</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bortezomib</w:instrText>
      </w:r>
      <w:r w:rsidR="0004027B" w:rsidRPr="00FE2263">
        <w:rPr>
          <w:rStyle w:val="affb"/>
          <w:u w:val="single"/>
        </w:rPr>
        <w:instrText xml:space="preserve">, </w:instrText>
      </w:r>
      <w:r w:rsidR="0004027B" w:rsidRPr="00FE2263">
        <w:rPr>
          <w:rStyle w:val="affb"/>
          <w:u w:val="single"/>
          <w:lang w:val="en-US"/>
        </w:rPr>
        <w:instrText>dexamethasone</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WMCTG</w:instrText>
      </w:r>
      <w:r w:rsidR="0004027B" w:rsidRPr="00FE2263">
        <w:rPr>
          <w:rStyle w:val="affb"/>
          <w:u w:val="single"/>
        </w:rPr>
        <w:instrText xml:space="preserve"> </w:instrText>
      </w:r>
      <w:r w:rsidR="0004027B" w:rsidRPr="00FE2263">
        <w:rPr>
          <w:rStyle w:val="affb"/>
          <w:u w:val="single"/>
          <w:lang w:val="en-US"/>
        </w:rPr>
        <w:instrText>clinical</w:instrText>
      </w:r>
      <w:r w:rsidR="0004027B" w:rsidRPr="00FE2263">
        <w:rPr>
          <w:rStyle w:val="affb"/>
          <w:u w:val="single"/>
        </w:rPr>
        <w:instrText xml:space="preserve"> </w:instrText>
      </w:r>
      <w:r w:rsidR="0004027B" w:rsidRPr="00FE2263">
        <w:rPr>
          <w:rStyle w:val="affb"/>
          <w:u w:val="single"/>
          <w:lang w:val="en-US"/>
        </w:rPr>
        <w:instrText>trial</w:instrText>
      </w:r>
      <w:r w:rsidR="0004027B" w:rsidRPr="00FE2263">
        <w:rPr>
          <w:rStyle w:val="affb"/>
          <w:u w:val="single"/>
        </w:rPr>
        <w:instrText xml:space="preserve"> 05-180","</w:instrText>
      </w:r>
      <w:r w:rsidR="0004027B" w:rsidRPr="00FE2263">
        <w:rPr>
          <w:rStyle w:val="affb"/>
          <w:u w:val="single"/>
          <w:lang w:val="en-US"/>
        </w:rPr>
        <w:instrText>type</w:instrText>
      </w:r>
      <w:r w:rsidR="0004027B" w:rsidRPr="00FE2263">
        <w:rPr>
          <w:rStyle w:val="affb"/>
          <w:u w:val="single"/>
        </w:rPr>
        <w:instrText>":"</w:instrText>
      </w:r>
      <w:r w:rsidR="0004027B" w:rsidRPr="00FE2263">
        <w:rPr>
          <w:rStyle w:val="affb"/>
          <w:u w:val="single"/>
          <w:lang w:val="en-US"/>
        </w:rPr>
        <w:instrText>article</w:instrText>
      </w:r>
      <w:r w:rsidR="0004027B" w:rsidRPr="00FE2263">
        <w:rPr>
          <w:rStyle w:val="affb"/>
          <w:u w:val="single"/>
        </w:rPr>
        <w:instrText>-</w:instrText>
      </w:r>
      <w:r w:rsidR="0004027B" w:rsidRPr="00FE2263">
        <w:rPr>
          <w:rStyle w:val="affb"/>
          <w:u w:val="single"/>
          <w:lang w:val="en-US"/>
        </w:rPr>
        <w:instrText>journal</w:instrText>
      </w:r>
      <w:r w:rsidR="0004027B" w:rsidRPr="00FE2263">
        <w:rPr>
          <w:rStyle w:val="affb"/>
          <w:u w:val="single"/>
        </w:rPr>
        <w:instrText>","</w:instrText>
      </w:r>
      <w:r w:rsidR="0004027B" w:rsidRPr="00FE2263">
        <w:rPr>
          <w:rStyle w:val="affb"/>
          <w:u w:val="single"/>
          <w:lang w:val="en-US"/>
        </w:rPr>
        <w:instrText>volume</w:instrText>
      </w:r>
      <w:r w:rsidR="0004027B" w:rsidRPr="00FE2263">
        <w:rPr>
          <w:rStyle w:val="affb"/>
          <w:u w:val="single"/>
        </w:rPr>
        <w:instrText>":"27"},"</w:instrText>
      </w:r>
      <w:r w:rsidR="0004027B" w:rsidRPr="00FE2263">
        <w:rPr>
          <w:rStyle w:val="affb"/>
          <w:u w:val="single"/>
          <w:lang w:val="en-US"/>
        </w:rPr>
        <w:instrText>uris</w:instrText>
      </w:r>
      <w:r w:rsidR="0004027B" w:rsidRPr="00FE2263">
        <w:rPr>
          <w:rStyle w:val="affb"/>
          <w:u w:val="single"/>
        </w:rPr>
        <w:instrText>":["</w:instrText>
      </w:r>
      <w:r w:rsidR="0004027B" w:rsidRPr="00FE2263">
        <w:rPr>
          <w:rStyle w:val="affb"/>
          <w:u w:val="single"/>
          <w:lang w:val="en-US"/>
        </w:rPr>
        <w:instrText>http</w:instrText>
      </w:r>
      <w:r w:rsidR="0004027B" w:rsidRPr="00FE2263">
        <w:rPr>
          <w:rStyle w:val="affb"/>
          <w:u w:val="single"/>
        </w:rPr>
        <w:instrText>://</w:instrText>
      </w:r>
      <w:r w:rsidR="0004027B" w:rsidRPr="00FE2263">
        <w:rPr>
          <w:rStyle w:val="affb"/>
          <w:u w:val="single"/>
          <w:lang w:val="en-US"/>
        </w:rPr>
        <w:instrText>www</w:instrText>
      </w:r>
      <w:r w:rsidR="0004027B" w:rsidRPr="00FE2263">
        <w:rPr>
          <w:rStyle w:val="affb"/>
          <w:u w:val="single"/>
        </w:rPr>
        <w:instrText>.</w:instrText>
      </w:r>
      <w:r w:rsidR="0004027B" w:rsidRPr="00FE2263">
        <w:rPr>
          <w:rStyle w:val="affb"/>
          <w:u w:val="single"/>
          <w:lang w:val="en-US"/>
        </w:rPr>
        <w:instrText>mendeley</w:instrText>
      </w:r>
      <w:r w:rsidR="0004027B" w:rsidRPr="00FE2263">
        <w:rPr>
          <w:rStyle w:val="affb"/>
          <w:u w:val="single"/>
        </w:rPr>
        <w:instrText>.</w:instrText>
      </w:r>
      <w:r w:rsidR="0004027B" w:rsidRPr="00FE2263">
        <w:rPr>
          <w:rStyle w:val="affb"/>
          <w:u w:val="single"/>
          <w:lang w:val="en-US"/>
        </w:rPr>
        <w:instrText>com</w:instrText>
      </w:r>
      <w:r w:rsidR="0004027B" w:rsidRPr="00FE2263">
        <w:rPr>
          <w:rStyle w:val="affb"/>
          <w:u w:val="single"/>
        </w:rPr>
        <w:instrText>/</w:instrText>
      </w:r>
      <w:r w:rsidR="0004027B" w:rsidRPr="00FE2263">
        <w:rPr>
          <w:rStyle w:val="affb"/>
          <w:u w:val="single"/>
          <w:lang w:val="en-US"/>
        </w:rPr>
        <w:instrText>documents</w:instrText>
      </w:r>
      <w:r w:rsidR="0004027B" w:rsidRPr="00FE2263">
        <w:rPr>
          <w:rStyle w:val="affb"/>
          <w:u w:val="single"/>
        </w:rPr>
        <w:instrText>/?</w:instrText>
      </w:r>
      <w:r w:rsidR="0004027B" w:rsidRPr="00FE2263">
        <w:rPr>
          <w:rStyle w:val="affb"/>
          <w:u w:val="single"/>
          <w:lang w:val="en-US"/>
        </w:rPr>
        <w:instrText>uuid</w:instrText>
      </w:r>
      <w:r w:rsidR="0004027B" w:rsidRPr="00FE2263">
        <w:rPr>
          <w:rStyle w:val="affb"/>
          <w:u w:val="single"/>
        </w:rPr>
        <w:instrText>=50</w:instrText>
      </w:r>
      <w:r w:rsidR="0004027B" w:rsidRPr="00FE2263">
        <w:rPr>
          <w:rStyle w:val="affb"/>
          <w:u w:val="single"/>
          <w:lang w:val="en-US"/>
        </w:rPr>
        <w:instrText>a</w:instrText>
      </w:r>
      <w:r w:rsidR="0004027B" w:rsidRPr="00FE2263">
        <w:rPr>
          <w:rStyle w:val="affb"/>
          <w:u w:val="single"/>
        </w:rPr>
        <w:instrText>2</w:instrText>
      </w:r>
      <w:r w:rsidR="0004027B" w:rsidRPr="00FE2263">
        <w:rPr>
          <w:rStyle w:val="affb"/>
          <w:u w:val="single"/>
          <w:lang w:val="en-US"/>
        </w:rPr>
        <w:instrText>ce</w:instrText>
      </w:r>
      <w:r w:rsidR="0004027B" w:rsidRPr="00FE2263">
        <w:rPr>
          <w:rStyle w:val="affb"/>
          <w:u w:val="single"/>
        </w:rPr>
        <w:instrText>48-</w:instrText>
      </w:r>
      <w:r w:rsidR="0004027B" w:rsidRPr="00FE2263">
        <w:rPr>
          <w:rStyle w:val="affb"/>
          <w:u w:val="single"/>
          <w:lang w:val="en-US"/>
        </w:rPr>
        <w:instrText>f</w:instrText>
      </w:r>
      <w:r w:rsidR="0004027B" w:rsidRPr="00FE2263">
        <w:rPr>
          <w:rStyle w:val="affb"/>
          <w:u w:val="single"/>
        </w:rPr>
        <w:instrText>9</w:instrText>
      </w:r>
      <w:r w:rsidR="0004027B" w:rsidRPr="00FE2263">
        <w:rPr>
          <w:rStyle w:val="affb"/>
          <w:u w:val="single"/>
          <w:lang w:val="en-US"/>
        </w:rPr>
        <w:instrText>bf</w:instrText>
      </w:r>
      <w:r w:rsidR="0004027B" w:rsidRPr="00FE2263">
        <w:rPr>
          <w:rStyle w:val="affb"/>
          <w:u w:val="single"/>
        </w:rPr>
        <w:instrText>-36</w:instrText>
      </w:r>
      <w:r w:rsidR="0004027B" w:rsidRPr="00FE2263">
        <w:rPr>
          <w:rStyle w:val="affb"/>
          <w:u w:val="single"/>
          <w:lang w:val="en-US"/>
        </w:rPr>
        <w:instrText>fc</w:instrText>
      </w:r>
      <w:r w:rsidR="0004027B" w:rsidRPr="00FE2263">
        <w:rPr>
          <w:rStyle w:val="affb"/>
          <w:u w:val="single"/>
        </w:rPr>
        <w:instrText>-</w:instrText>
      </w:r>
      <w:r w:rsidR="0004027B" w:rsidRPr="00FE2263">
        <w:rPr>
          <w:rStyle w:val="affb"/>
          <w:u w:val="single"/>
          <w:lang w:val="en-US"/>
        </w:rPr>
        <w:instrText>a</w:instrText>
      </w:r>
      <w:r w:rsidR="0004027B" w:rsidRPr="00FE2263">
        <w:rPr>
          <w:rStyle w:val="affb"/>
          <w:u w:val="single"/>
        </w:rPr>
        <w:instrText>5</w:instrText>
      </w:r>
      <w:r w:rsidR="0004027B" w:rsidRPr="00FE2263">
        <w:rPr>
          <w:rStyle w:val="affb"/>
          <w:u w:val="single"/>
          <w:lang w:val="en-US"/>
        </w:rPr>
        <w:instrText>ec</w:instrText>
      </w:r>
      <w:r w:rsidR="0004027B" w:rsidRPr="00FE2263">
        <w:rPr>
          <w:rStyle w:val="affb"/>
          <w:u w:val="single"/>
        </w:rPr>
        <w:instrText>-34724</w:instrText>
      </w:r>
      <w:r w:rsidR="0004027B" w:rsidRPr="00FE2263">
        <w:rPr>
          <w:rStyle w:val="affb"/>
          <w:u w:val="single"/>
          <w:lang w:val="en-US"/>
        </w:rPr>
        <w:instrText>b</w:instrText>
      </w:r>
      <w:r w:rsidR="0004027B" w:rsidRPr="00FE2263">
        <w:rPr>
          <w:rStyle w:val="affb"/>
          <w:u w:val="single"/>
        </w:rPr>
        <w:instrText>6</w:instrText>
      </w:r>
      <w:r w:rsidR="0004027B" w:rsidRPr="00FE2263">
        <w:rPr>
          <w:rStyle w:val="affb"/>
          <w:u w:val="single"/>
          <w:lang w:val="en-US"/>
        </w:rPr>
        <w:instrText>fbca</w:instrText>
      </w:r>
      <w:r w:rsidR="0004027B" w:rsidRPr="00FE2263">
        <w:rPr>
          <w:rStyle w:val="affb"/>
          <w:u w:val="single"/>
        </w:rPr>
        <w:instrText>5"]}],"</w:instrText>
      </w:r>
      <w:r w:rsidR="0004027B" w:rsidRPr="00FE2263">
        <w:rPr>
          <w:rStyle w:val="affb"/>
          <w:u w:val="single"/>
          <w:lang w:val="en-US"/>
        </w:rPr>
        <w:instrText>mendeley</w:instrText>
      </w:r>
      <w:r w:rsidR="0004027B" w:rsidRPr="00FE2263">
        <w:rPr>
          <w:rStyle w:val="affb"/>
          <w:u w:val="single"/>
        </w:rPr>
        <w:instrText>":{"</w:instrText>
      </w:r>
      <w:r w:rsidR="0004027B" w:rsidRPr="00FE2263">
        <w:rPr>
          <w:rStyle w:val="affb"/>
          <w:u w:val="single"/>
          <w:lang w:val="en-US"/>
        </w:rPr>
        <w:instrText>formattedCitation</w:instrText>
      </w:r>
      <w:r w:rsidR="0004027B" w:rsidRPr="00FE2263">
        <w:rPr>
          <w:rStyle w:val="affb"/>
          <w:u w:val="single"/>
        </w:rPr>
        <w:instrText>":"[19]","</w:instrText>
      </w:r>
      <w:r w:rsidR="0004027B" w:rsidRPr="00FE2263">
        <w:rPr>
          <w:rStyle w:val="affb"/>
          <w:u w:val="single"/>
          <w:lang w:val="en-US"/>
        </w:rPr>
        <w:instrText>plainTextFormattedCitation</w:instrText>
      </w:r>
      <w:r w:rsidR="0004027B" w:rsidRPr="00FE2263">
        <w:rPr>
          <w:rStyle w:val="affb"/>
          <w:u w:val="single"/>
        </w:rPr>
        <w:instrText>":"[19]","</w:instrText>
      </w:r>
      <w:r w:rsidR="0004027B" w:rsidRPr="00FE2263">
        <w:rPr>
          <w:rStyle w:val="affb"/>
          <w:u w:val="single"/>
          <w:lang w:val="en-US"/>
        </w:rPr>
        <w:instrText>previouslyFormattedCitation</w:instrText>
      </w:r>
      <w:r w:rsidR="0004027B" w:rsidRPr="00FE2263">
        <w:rPr>
          <w:rStyle w:val="affb"/>
          <w:u w:val="single"/>
        </w:rPr>
        <w:instrText>":"[19]"},"</w:instrText>
      </w:r>
      <w:r w:rsidR="0004027B" w:rsidRPr="00FE2263">
        <w:rPr>
          <w:rStyle w:val="affb"/>
          <w:u w:val="single"/>
          <w:lang w:val="en-US"/>
        </w:rPr>
        <w:instrText>properties</w:instrText>
      </w:r>
      <w:r w:rsidR="0004027B" w:rsidRPr="00FE2263">
        <w:rPr>
          <w:rStyle w:val="affb"/>
          <w:u w:val="single"/>
        </w:rPr>
        <w:instrText>":{"</w:instrText>
      </w:r>
      <w:r w:rsidR="0004027B" w:rsidRPr="00FE2263">
        <w:rPr>
          <w:rStyle w:val="affb"/>
          <w:u w:val="single"/>
          <w:lang w:val="en-US"/>
        </w:rPr>
        <w:instrText>noteIndex</w:instrText>
      </w:r>
      <w:r w:rsidR="0004027B" w:rsidRPr="00FE2263">
        <w:rPr>
          <w:rStyle w:val="affb"/>
          <w:u w:val="single"/>
        </w:rPr>
        <w:instrText>":0},"</w:instrText>
      </w:r>
      <w:r w:rsidR="0004027B" w:rsidRPr="00FE2263">
        <w:rPr>
          <w:rStyle w:val="affb"/>
          <w:u w:val="single"/>
          <w:lang w:val="en-US"/>
        </w:rPr>
        <w:instrText>schema</w:instrText>
      </w:r>
      <w:r w:rsidR="0004027B" w:rsidRPr="00FE2263">
        <w:rPr>
          <w:rStyle w:val="affb"/>
          <w:u w:val="single"/>
        </w:rPr>
        <w:instrText>":"</w:instrText>
      </w:r>
      <w:r w:rsidR="0004027B" w:rsidRPr="00FE2263">
        <w:rPr>
          <w:rStyle w:val="affb"/>
          <w:u w:val="single"/>
          <w:lang w:val="en-US"/>
        </w:rPr>
        <w:instrText>https</w:instrText>
      </w:r>
      <w:r w:rsidR="0004027B" w:rsidRPr="00FE2263">
        <w:rPr>
          <w:rStyle w:val="affb"/>
          <w:u w:val="single"/>
        </w:rPr>
        <w:instrText>://</w:instrText>
      </w:r>
      <w:r w:rsidR="0004027B" w:rsidRPr="00FE2263">
        <w:rPr>
          <w:rStyle w:val="affb"/>
          <w:u w:val="single"/>
          <w:lang w:val="en-US"/>
        </w:rPr>
        <w:instrText>github</w:instrText>
      </w:r>
      <w:r w:rsidR="0004027B" w:rsidRPr="00FE2263">
        <w:rPr>
          <w:rStyle w:val="affb"/>
          <w:u w:val="single"/>
        </w:rPr>
        <w:instrText>.</w:instrText>
      </w:r>
      <w:r w:rsidR="0004027B" w:rsidRPr="00FE2263">
        <w:rPr>
          <w:rStyle w:val="affb"/>
          <w:u w:val="single"/>
          <w:lang w:val="en-US"/>
        </w:rPr>
        <w:instrText>com</w:instrText>
      </w:r>
      <w:r w:rsidR="0004027B" w:rsidRPr="00FE2263">
        <w:rPr>
          <w:rStyle w:val="affb"/>
          <w:u w:val="single"/>
        </w:rPr>
        <w:instrText>/</w:instrText>
      </w:r>
      <w:r w:rsidR="0004027B" w:rsidRPr="00FE2263">
        <w:rPr>
          <w:rStyle w:val="affb"/>
          <w:u w:val="single"/>
          <w:lang w:val="en-US"/>
        </w:rPr>
        <w:instrText>citation</w:instrText>
      </w:r>
      <w:r w:rsidR="0004027B" w:rsidRPr="00FE2263">
        <w:rPr>
          <w:rStyle w:val="affb"/>
          <w:u w:val="single"/>
        </w:rPr>
        <w:instrText>-</w:instrText>
      </w:r>
      <w:r w:rsidR="0004027B" w:rsidRPr="00FE2263">
        <w:rPr>
          <w:rStyle w:val="affb"/>
          <w:u w:val="single"/>
          <w:lang w:val="en-US"/>
        </w:rPr>
        <w:instrText>style</w:instrText>
      </w:r>
      <w:r w:rsidR="0004027B" w:rsidRPr="00FE2263">
        <w:rPr>
          <w:rStyle w:val="affb"/>
          <w:u w:val="single"/>
        </w:rPr>
        <w:instrText>-</w:instrText>
      </w:r>
      <w:r w:rsidR="0004027B" w:rsidRPr="00FE2263">
        <w:rPr>
          <w:rStyle w:val="affb"/>
          <w:u w:val="single"/>
          <w:lang w:val="en-US"/>
        </w:rPr>
        <w:instrText>language</w:instrText>
      </w:r>
      <w:r w:rsidR="0004027B" w:rsidRPr="00FE2263">
        <w:rPr>
          <w:rStyle w:val="affb"/>
          <w:u w:val="single"/>
        </w:rPr>
        <w:instrText>/</w:instrText>
      </w:r>
      <w:r w:rsidR="0004027B" w:rsidRPr="00FE2263">
        <w:rPr>
          <w:rStyle w:val="affb"/>
          <w:u w:val="single"/>
          <w:lang w:val="en-US"/>
        </w:rPr>
        <w:instrText>schema</w:instrText>
      </w:r>
      <w:r w:rsidR="0004027B" w:rsidRPr="00FE2263">
        <w:rPr>
          <w:rStyle w:val="affb"/>
          <w:u w:val="single"/>
        </w:rPr>
        <w:instrText>/</w:instrText>
      </w:r>
      <w:r w:rsidR="0004027B" w:rsidRPr="00FE2263">
        <w:rPr>
          <w:rStyle w:val="affb"/>
          <w:u w:val="single"/>
          <w:lang w:val="en-US"/>
        </w:rPr>
        <w:instrText>raw</w:instrText>
      </w:r>
      <w:r w:rsidR="0004027B" w:rsidRPr="00FE2263">
        <w:rPr>
          <w:rStyle w:val="affb"/>
          <w:u w:val="single"/>
        </w:rPr>
        <w:instrText>/</w:instrText>
      </w:r>
      <w:r w:rsidR="0004027B" w:rsidRPr="00FE2263">
        <w:rPr>
          <w:rStyle w:val="affb"/>
          <w:u w:val="single"/>
          <w:lang w:val="en-US"/>
        </w:rPr>
        <w:instrText>master</w:instrText>
      </w:r>
      <w:r w:rsidR="0004027B" w:rsidRPr="00FE2263">
        <w:rPr>
          <w:rStyle w:val="affb"/>
          <w:u w:val="single"/>
        </w:rPr>
        <w:instrText>/</w:instrText>
      </w:r>
      <w:r w:rsidR="0004027B" w:rsidRPr="00FE2263">
        <w:rPr>
          <w:rStyle w:val="affb"/>
          <w:u w:val="single"/>
          <w:lang w:val="en-US"/>
        </w:rPr>
        <w:instrText>csl</w:instrText>
      </w:r>
      <w:r w:rsidR="0004027B" w:rsidRPr="00FE2263">
        <w:rPr>
          <w:rStyle w:val="affb"/>
          <w:u w:val="single"/>
        </w:rPr>
        <w:instrText>-</w:instrText>
      </w:r>
      <w:r w:rsidR="0004027B" w:rsidRPr="00FE2263">
        <w:rPr>
          <w:rStyle w:val="affb"/>
          <w:u w:val="single"/>
          <w:lang w:val="en-US"/>
        </w:rPr>
        <w:instrText>citation</w:instrText>
      </w:r>
      <w:r w:rsidR="0004027B" w:rsidRPr="00FE2263">
        <w:rPr>
          <w:rStyle w:val="affb"/>
          <w:u w:val="single"/>
        </w:rPr>
        <w:instrText>.</w:instrText>
      </w:r>
      <w:r w:rsidR="0004027B" w:rsidRPr="00FE2263">
        <w:rPr>
          <w:rStyle w:val="affb"/>
          <w:u w:val="single"/>
          <w:lang w:val="en-US"/>
        </w:rPr>
        <w:instrText>json</w:instrText>
      </w:r>
      <w:r w:rsidR="0004027B" w:rsidRPr="00FE2263">
        <w:rPr>
          <w:rStyle w:val="affb"/>
          <w:u w:val="single"/>
        </w:rPr>
        <w:instrText>"}</w:instrText>
      </w:r>
      <w:r w:rsidR="00FA741B" w:rsidRPr="00FE2263">
        <w:rPr>
          <w:rStyle w:val="affb"/>
          <w:u w:val="single"/>
          <w:lang w:val="en-US"/>
        </w:rPr>
        <w:fldChar w:fldCharType="separate"/>
      </w:r>
      <w:r w:rsidR="00FA741B" w:rsidRPr="00FE2263">
        <w:rPr>
          <w:rStyle w:val="affb"/>
          <w:b w:val="0"/>
          <w:noProof/>
        </w:rPr>
        <w:t>[19]</w:t>
      </w:r>
      <w:r w:rsidR="00FA741B" w:rsidRPr="00FE2263">
        <w:rPr>
          <w:rStyle w:val="affb"/>
          <w:u w:val="single"/>
          <w:lang w:val="en-US"/>
        </w:rPr>
        <w:fldChar w:fldCharType="end"/>
      </w:r>
    </w:p>
    <w:p w14:paraId="3A68F5E9" w14:textId="77777777" w:rsidR="00B16138" w:rsidRPr="00FE2263" w:rsidRDefault="00B16138" w:rsidP="0070759B">
      <w:pPr>
        <w:pStyle w:val="afd"/>
        <w:spacing w:beforeAutospacing="0" w:afterAutospacing="0" w:line="360" w:lineRule="auto"/>
      </w:pPr>
      <w:r w:rsidRPr="00FE2263">
        <w:t>Бортезомиб** – 1,3 мг/м</w:t>
      </w:r>
      <w:r w:rsidRPr="00FE2263">
        <w:rPr>
          <w:vertAlign w:val="superscript"/>
        </w:rPr>
        <w:t>2</w:t>
      </w:r>
      <w:r w:rsidRPr="00FE2263">
        <w:t xml:space="preserve"> в/в или п/к, дни 1, 4, 8, 11</w:t>
      </w:r>
    </w:p>
    <w:p w14:paraId="67AEC5EE" w14:textId="77777777" w:rsidR="00B16138" w:rsidRPr="00FE2263" w:rsidRDefault="00B16138" w:rsidP="0070759B">
      <w:pPr>
        <w:pStyle w:val="afd"/>
        <w:spacing w:beforeAutospacing="0" w:afterAutospacing="0" w:line="360" w:lineRule="auto"/>
      </w:pPr>
      <w:r w:rsidRPr="00FE2263">
        <w:t>Дексаметазон** – 40 мг в/в, дни 1, 4, 8, 11</w:t>
      </w:r>
    </w:p>
    <w:p w14:paraId="36EC36F2" w14:textId="77777777" w:rsidR="00B16138" w:rsidRPr="00FE2263" w:rsidRDefault="00B16138" w:rsidP="0070759B">
      <w:pPr>
        <w:pStyle w:val="afd"/>
        <w:spacing w:beforeAutospacing="0" w:afterAutospacing="0" w:line="360" w:lineRule="auto"/>
      </w:pPr>
      <w:r w:rsidRPr="00FE2263">
        <w:t>Ритуксимаб** – 375 мг/м</w:t>
      </w:r>
      <w:r w:rsidRPr="00FE2263">
        <w:rPr>
          <w:vertAlign w:val="superscript"/>
        </w:rPr>
        <w:t>2</w:t>
      </w:r>
      <w:r w:rsidRPr="00FE2263">
        <w:t xml:space="preserve"> в/в, день 11</w:t>
      </w:r>
    </w:p>
    <w:p w14:paraId="1F04A294" w14:textId="77777777" w:rsidR="00B16138" w:rsidRPr="00FE2263" w:rsidRDefault="00B16138" w:rsidP="00C46D62">
      <w:pPr>
        <w:pStyle w:val="afd"/>
        <w:spacing w:beforeAutospacing="0" w:afterAutospacing="0" w:line="360" w:lineRule="auto"/>
      </w:pPr>
      <w:r w:rsidRPr="00FE2263">
        <w:t>Лечение возобновляется на 22-й день (первые 4 курса), далее проводится 1 раз в 12 нед. (дополнительно 4 курса)</w:t>
      </w:r>
    </w:p>
    <w:p w14:paraId="0FDDD83E" w14:textId="466457E8" w:rsidR="00B16138" w:rsidRPr="00FE2263" w:rsidRDefault="00B16138" w:rsidP="0010608C">
      <w:pPr>
        <w:pStyle w:val="afd"/>
        <w:numPr>
          <w:ilvl w:val="0"/>
          <w:numId w:val="14"/>
        </w:numPr>
        <w:spacing w:beforeAutospacing="0" w:afterAutospacing="0" w:line="360" w:lineRule="auto"/>
        <w:jc w:val="left"/>
      </w:pPr>
      <w:r w:rsidRPr="00FE2263">
        <w:rPr>
          <w:rStyle w:val="affb"/>
          <w:u w:val="single"/>
        </w:rPr>
        <w:t>RCD</w:t>
      </w:r>
      <w:r w:rsidR="0004027B" w:rsidRPr="00FE2263">
        <w:rPr>
          <w:rStyle w:val="affb"/>
          <w:u w:val="single"/>
        </w:rPr>
        <w:t xml:space="preserve"> </w:t>
      </w:r>
      <w:r w:rsidR="0004027B" w:rsidRPr="00FE2263">
        <w:rPr>
          <w:rStyle w:val="affb"/>
          <w:u w:val="single"/>
          <w:lang w:val="en-US"/>
        </w:rPr>
        <w:fldChar w:fldCharType="begin" w:fldLock="1"/>
      </w:r>
      <w:r w:rsidR="0004027B" w:rsidRPr="00FE2263">
        <w:rPr>
          <w:rStyle w:val="affb"/>
          <w:u w:val="single"/>
          <w:lang w:val="en-US"/>
        </w:rPr>
        <w:instrText>ADDIN</w:instrText>
      </w:r>
      <w:r w:rsidR="0004027B" w:rsidRPr="00FE2263">
        <w:rPr>
          <w:rStyle w:val="affb"/>
          <w:u w:val="single"/>
        </w:rPr>
        <w:instrText xml:space="preserve"> </w:instrText>
      </w:r>
      <w:r w:rsidR="0004027B" w:rsidRPr="00FE2263">
        <w:rPr>
          <w:rStyle w:val="affb"/>
          <w:u w:val="single"/>
          <w:lang w:val="en-US"/>
        </w:rPr>
        <w:instrText>CSL</w:instrText>
      </w:r>
      <w:r w:rsidR="0004027B" w:rsidRPr="00FE2263">
        <w:rPr>
          <w:rStyle w:val="affb"/>
          <w:u w:val="single"/>
        </w:rPr>
        <w:instrText>_</w:instrText>
      </w:r>
      <w:r w:rsidR="0004027B" w:rsidRPr="00FE2263">
        <w:rPr>
          <w:rStyle w:val="affb"/>
          <w:u w:val="single"/>
          <w:lang w:val="en-US"/>
        </w:rPr>
        <w:instrText>CITATION</w:instrText>
      </w:r>
      <w:r w:rsidR="0004027B" w:rsidRPr="00FE2263">
        <w:rPr>
          <w:rStyle w:val="affb"/>
          <w:u w:val="single"/>
        </w:rPr>
        <w:instrText xml:space="preserve"> {"</w:instrText>
      </w:r>
      <w:r w:rsidR="0004027B" w:rsidRPr="00FE2263">
        <w:rPr>
          <w:rStyle w:val="affb"/>
          <w:u w:val="single"/>
          <w:lang w:val="en-US"/>
        </w:rPr>
        <w:instrText>citationItems</w:instrText>
      </w:r>
      <w:r w:rsidR="0004027B" w:rsidRPr="00FE2263">
        <w:rPr>
          <w:rStyle w:val="affb"/>
          <w:u w:val="single"/>
        </w:rPr>
        <w:instrText>":[{"</w:instrText>
      </w:r>
      <w:r w:rsidR="0004027B" w:rsidRPr="00FE2263">
        <w:rPr>
          <w:rStyle w:val="affb"/>
          <w:u w:val="single"/>
          <w:lang w:val="en-US"/>
        </w:rPr>
        <w:instrText>id</w:instrText>
      </w:r>
      <w:r w:rsidR="0004027B" w:rsidRPr="00FE2263">
        <w:rPr>
          <w:rStyle w:val="affb"/>
          <w:u w:val="single"/>
        </w:rPr>
        <w:instrText>":"</w:instrText>
      </w:r>
      <w:r w:rsidR="0004027B" w:rsidRPr="00FE2263">
        <w:rPr>
          <w:rStyle w:val="affb"/>
          <w:u w:val="single"/>
          <w:lang w:val="en-US"/>
        </w:rPr>
        <w:instrText>ITEM</w:instrText>
      </w:r>
      <w:r w:rsidR="0004027B" w:rsidRPr="00FE2263">
        <w:rPr>
          <w:rStyle w:val="affb"/>
          <w:u w:val="single"/>
        </w:rPr>
        <w:instrText>-1","</w:instrText>
      </w:r>
      <w:r w:rsidR="0004027B" w:rsidRPr="00FE2263">
        <w:rPr>
          <w:rStyle w:val="affb"/>
          <w:u w:val="single"/>
          <w:lang w:val="en-US"/>
        </w:rPr>
        <w:instrText>itemData</w:instrText>
      </w:r>
      <w:r w:rsidR="0004027B" w:rsidRPr="00FE2263">
        <w:rPr>
          <w:rStyle w:val="affb"/>
          <w:u w:val="single"/>
        </w:rPr>
        <w:instrText>":{"</w:instrText>
      </w:r>
      <w:r w:rsidR="0004027B" w:rsidRPr="00FE2263">
        <w:rPr>
          <w:rStyle w:val="affb"/>
          <w:u w:val="single"/>
          <w:lang w:val="en-US"/>
        </w:rPr>
        <w:instrText>DOI</w:instrText>
      </w:r>
      <w:r w:rsidR="0004027B" w:rsidRPr="00FE2263">
        <w:rPr>
          <w:rStyle w:val="affb"/>
          <w:u w:val="single"/>
        </w:rPr>
        <w:instrText>":"10.1200/</w:instrText>
      </w:r>
      <w:r w:rsidR="0004027B" w:rsidRPr="00FE2263">
        <w:rPr>
          <w:rStyle w:val="affb"/>
          <w:u w:val="single"/>
          <w:lang w:val="en-US"/>
        </w:rPr>
        <w:instrText>JCO</w:instrText>
      </w:r>
      <w:r w:rsidR="0004027B" w:rsidRPr="00FE2263">
        <w:rPr>
          <w:rStyle w:val="affb"/>
          <w:u w:val="single"/>
        </w:rPr>
        <w:instrText>.2007.10.9926","</w:instrText>
      </w:r>
      <w:r w:rsidR="0004027B" w:rsidRPr="00FE2263">
        <w:rPr>
          <w:rStyle w:val="affb"/>
          <w:u w:val="single"/>
          <w:lang w:val="en-US"/>
        </w:rPr>
        <w:instrText>ISSN</w:instrText>
      </w:r>
      <w:r w:rsidR="0004027B" w:rsidRPr="00FE2263">
        <w:rPr>
          <w:rStyle w:val="affb"/>
          <w:u w:val="single"/>
        </w:rPr>
        <w:instrText>":"0732183</w:instrText>
      </w:r>
      <w:r w:rsidR="0004027B" w:rsidRPr="00FE2263">
        <w:rPr>
          <w:rStyle w:val="affb"/>
          <w:u w:val="single"/>
          <w:lang w:val="en-US"/>
        </w:rPr>
        <w:instrText>X</w:instrText>
      </w:r>
      <w:r w:rsidR="0004027B" w:rsidRPr="00FE2263">
        <w:rPr>
          <w:rStyle w:val="affb"/>
          <w:u w:val="single"/>
        </w:rPr>
        <w:instrText>","</w:instrText>
      </w:r>
      <w:r w:rsidR="0004027B" w:rsidRPr="00FE2263">
        <w:rPr>
          <w:rStyle w:val="affb"/>
          <w:u w:val="single"/>
          <w:lang w:val="en-US"/>
        </w:rPr>
        <w:instrText>abstract</w:instrText>
      </w:r>
      <w:r w:rsidR="0004027B" w:rsidRPr="00FE2263">
        <w:rPr>
          <w:rStyle w:val="affb"/>
          <w:u w:val="single"/>
        </w:rPr>
        <w:instrText>":"</w:instrText>
      </w:r>
      <w:r w:rsidR="0004027B" w:rsidRPr="00FE2263">
        <w:rPr>
          <w:rStyle w:val="affb"/>
          <w:u w:val="single"/>
          <w:lang w:val="en-US"/>
        </w:rPr>
        <w:instrText>Purpose</w:instrText>
      </w:r>
      <w:r w:rsidR="0004027B" w:rsidRPr="00FE2263">
        <w:rPr>
          <w:rStyle w:val="affb"/>
          <w:u w:val="single"/>
        </w:rPr>
        <w:instrText xml:space="preserve">: </w:instrText>
      </w:r>
      <w:r w:rsidR="0004027B" w:rsidRPr="00FE2263">
        <w:rPr>
          <w:rStyle w:val="affb"/>
          <w:u w:val="single"/>
          <w:lang w:val="en-US"/>
        </w:rPr>
        <w:instrText>Alkylating</w:instrText>
      </w:r>
      <w:r w:rsidR="0004027B" w:rsidRPr="00FE2263">
        <w:rPr>
          <w:rStyle w:val="affb"/>
          <w:u w:val="single"/>
        </w:rPr>
        <w:instrText xml:space="preserve"> </w:instrText>
      </w:r>
      <w:r w:rsidR="0004027B" w:rsidRPr="00FE2263">
        <w:rPr>
          <w:rStyle w:val="affb"/>
          <w:u w:val="single"/>
          <w:lang w:val="en-US"/>
        </w:rPr>
        <w:instrText>agents</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anti</w:instrText>
      </w:r>
      <w:r w:rsidR="0004027B" w:rsidRPr="00FE2263">
        <w:rPr>
          <w:rStyle w:val="affb"/>
          <w:u w:val="single"/>
        </w:rPr>
        <w:instrText>-</w:instrText>
      </w:r>
      <w:r w:rsidR="0004027B" w:rsidRPr="00FE2263">
        <w:rPr>
          <w:rStyle w:val="affb"/>
          <w:u w:val="single"/>
          <w:lang w:val="en-US"/>
        </w:rPr>
        <w:instrText>CD</w:instrText>
      </w:r>
      <w:r w:rsidR="0004027B" w:rsidRPr="00FE2263">
        <w:rPr>
          <w:rStyle w:val="affb"/>
          <w:u w:val="single"/>
        </w:rPr>
        <w:instrText xml:space="preserve">20 </w:instrText>
      </w:r>
      <w:r w:rsidR="0004027B" w:rsidRPr="00FE2263">
        <w:rPr>
          <w:rStyle w:val="affb"/>
          <w:u w:val="single"/>
          <w:lang w:val="en-US"/>
        </w:rPr>
        <w:instrText>monoclonal</w:instrText>
      </w:r>
      <w:r w:rsidR="0004027B" w:rsidRPr="00FE2263">
        <w:rPr>
          <w:rStyle w:val="affb"/>
          <w:u w:val="single"/>
        </w:rPr>
        <w:instrText xml:space="preserve"> </w:instrText>
      </w:r>
      <w:r w:rsidR="0004027B" w:rsidRPr="00FE2263">
        <w:rPr>
          <w:rStyle w:val="affb"/>
          <w:u w:val="single"/>
          <w:lang w:val="en-US"/>
        </w:rPr>
        <w:instrText>antibody</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are</w:instrText>
      </w:r>
      <w:r w:rsidR="0004027B" w:rsidRPr="00FE2263">
        <w:rPr>
          <w:rStyle w:val="affb"/>
          <w:u w:val="single"/>
        </w:rPr>
        <w:instrText xml:space="preserve"> </w:instrText>
      </w:r>
      <w:r w:rsidR="0004027B" w:rsidRPr="00FE2263">
        <w:rPr>
          <w:rStyle w:val="affb"/>
          <w:u w:val="single"/>
          <w:lang w:val="en-US"/>
        </w:rPr>
        <w:instrText>among</w:instrText>
      </w:r>
      <w:r w:rsidR="0004027B" w:rsidRPr="00FE2263">
        <w:rPr>
          <w:rStyle w:val="affb"/>
          <w:u w:val="single"/>
        </w:rPr>
        <w:instrText xml:space="preserve"> </w:instrText>
      </w:r>
      <w:r w:rsidR="0004027B" w:rsidRPr="00FE2263">
        <w:rPr>
          <w:rStyle w:val="affb"/>
          <w:u w:val="single"/>
          <w:lang w:val="en-US"/>
        </w:rPr>
        <w:instrText>appropriate</w:instrText>
      </w:r>
      <w:r w:rsidR="0004027B" w:rsidRPr="00FE2263">
        <w:rPr>
          <w:rStyle w:val="affb"/>
          <w:u w:val="single"/>
        </w:rPr>
        <w:instrText xml:space="preserve"> </w:instrText>
      </w:r>
      <w:r w:rsidR="0004027B" w:rsidRPr="00FE2263">
        <w:rPr>
          <w:rStyle w:val="affb"/>
          <w:u w:val="single"/>
          <w:lang w:val="en-US"/>
        </w:rPr>
        <w:instrText>choices</w:instrText>
      </w:r>
      <w:r w:rsidR="0004027B" w:rsidRPr="00FE2263">
        <w:rPr>
          <w:rStyle w:val="affb"/>
          <w:u w:val="single"/>
        </w:rPr>
        <w:instrText xml:space="preserve"> </w:instrText>
      </w:r>
      <w:r w:rsidR="0004027B" w:rsidRPr="00FE2263">
        <w:rPr>
          <w:rStyle w:val="affb"/>
          <w:u w:val="single"/>
          <w:lang w:val="en-US"/>
        </w:rPr>
        <w:instrText>for</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primary</w:instrText>
      </w:r>
      <w:r w:rsidR="0004027B" w:rsidRPr="00FE2263">
        <w:rPr>
          <w:rStyle w:val="affb"/>
          <w:u w:val="single"/>
        </w:rPr>
        <w:instrText xml:space="preserve"> </w:instrText>
      </w:r>
      <w:r w:rsidR="0004027B" w:rsidRPr="00FE2263">
        <w:rPr>
          <w:rStyle w:val="affb"/>
          <w:u w:val="single"/>
          <w:lang w:val="en-US"/>
        </w:rPr>
        <w:instrText>treatment</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symptomatic</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Waldenstr</w:instrText>
      </w:r>
      <w:r w:rsidR="0004027B" w:rsidRPr="00FE2263">
        <w:rPr>
          <w:rStyle w:val="affb"/>
          <w:u w:val="single"/>
        </w:rPr>
        <w:instrText>ö</w:instrText>
      </w:r>
      <w:r w:rsidR="0004027B" w:rsidRPr="00FE2263">
        <w:rPr>
          <w:rStyle w:val="affb"/>
          <w:u w:val="single"/>
          <w:lang w:val="en-US"/>
        </w:rPr>
        <w:instrText>m</w:instrText>
      </w:r>
      <w:r w:rsidR="0004027B" w:rsidRPr="00FE2263">
        <w:rPr>
          <w:rStyle w:val="affb"/>
          <w:u w:val="single"/>
        </w:rPr>
        <w:instrText xml:space="preserve"> </w:instrText>
      </w:r>
      <w:r w:rsidR="0004027B" w:rsidRPr="00FE2263">
        <w:rPr>
          <w:rStyle w:val="affb"/>
          <w:u w:val="single"/>
          <w:lang w:val="en-US"/>
        </w:rPr>
        <w:instrText>macroglobulinemia</w:instrText>
      </w:r>
      <w:r w:rsidR="0004027B" w:rsidRPr="00FE2263">
        <w:rPr>
          <w:rStyle w:val="affb"/>
          <w:u w:val="single"/>
        </w:rPr>
        <w:instrText xml:space="preserve"> (</w:instrText>
      </w:r>
      <w:r w:rsidR="0004027B" w:rsidRPr="00FE2263">
        <w:rPr>
          <w:rStyle w:val="affb"/>
          <w:u w:val="single"/>
          <w:lang w:val="en-US"/>
        </w:rPr>
        <w:instrText>WM</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they</w:instrText>
      </w:r>
      <w:r w:rsidR="0004027B" w:rsidRPr="00FE2263">
        <w:rPr>
          <w:rStyle w:val="affb"/>
          <w:u w:val="single"/>
        </w:rPr>
        <w:instrText xml:space="preserve"> </w:instrText>
      </w:r>
      <w:r w:rsidR="0004027B" w:rsidRPr="00FE2263">
        <w:rPr>
          <w:rStyle w:val="affb"/>
          <w:u w:val="single"/>
          <w:lang w:val="en-US"/>
        </w:rPr>
        <w:instrText>induce</w:instrText>
      </w:r>
      <w:r w:rsidR="0004027B" w:rsidRPr="00FE2263">
        <w:rPr>
          <w:rStyle w:val="affb"/>
          <w:u w:val="single"/>
        </w:rPr>
        <w:instrText xml:space="preserve"> </w:instrText>
      </w:r>
      <w:r w:rsidR="0004027B" w:rsidRPr="00FE2263">
        <w:rPr>
          <w:rStyle w:val="affb"/>
          <w:u w:val="single"/>
          <w:lang w:val="en-US"/>
        </w:rPr>
        <w:instrText>at</w:instrText>
      </w:r>
      <w:r w:rsidR="0004027B" w:rsidRPr="00FE2263">
        <w:rPr>
          <w:rStyle w:val="affb"/>
          <w:u w:val="single"/>
        </w:rPr>
        <w:instrText xml:space="preserve"> </w:instrText>
      </w:r>
      <w:r w:rsidR="0004027B" w:rsidRPr="00FE2263">
        <w:rPr>
          <w:rStyle w:val="affb"/>
          <w:u w:val="single"/>
          <w:lang w:val="en-US"/>
        </w:rPr>
        <w:instrText>least</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partial</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30% </w:instrText>
      </w:r>
      <w:r w:rsidR="0004027B" w:rsidRPr="00FE2263">
        <w:rPr>
          <w:rStyle w:val="affb"/>
          <w:u w:val="single"/>
          <w:lang w:val="en-US"/>
        </w:rPr>
        <w:instrText>to</w:instrText>
      </w:r>
      <w:r w:rsidR="0004027B" w:rsidRPr="00FE2263">
        <w:rPr>
          <w:rStyle w:val="affb"/>
          <w:u w:val="single"/>
        </w:rPr>
        <w:instrText xml:space="preserve"> 50%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w:instrText>
      </w:r>
      <w:r w:rsidR="0004027B" w:rsidRPr="00FE2263">
        <w:rPr>
          <w:rStyle w:val="affb"/>
          <w:u w:val="single"/>
          <w:lang w:val="en-US"/>
        </w:rPr>
        <w:instrText>improve</w:instrText>
      </w:r>
      <w:r w:rsidR="0004027B" w:rsidRPr="00FE2263">
        <w:rPr>
          <w:rStyle w:val="affb"/>
          <w:u w:val="single"/>
        </w:rPr>
        <w:instrText xml:space="preserve"> </w:instrText>
      </w:r>
      <w:r w:rsidR="0004027B" w:rsidRPr="00FE2263">
        <w:rPr>
          <w:rStyle w:val="affb"/>
          <w:u w:val="single"/>
          <w:lang w:val="en-US"/>
        </w:rPr>
        <w:instrText>these</w:instrText>
      </w:r>
      <w:r w:rsidR="0004027B" w:rsidRPr="00FE2263">
        <w:rPr>
          <w:rStyle w:val="affb"/>
          <w:u w:val="single"/>
        </w:rPr>
        <w:instrText xml:space="preserve"> </w:instrText>
      </w:r>
      <w:r w:rsidR="0004027B" w:rsidRPr="00FE2263">
        <w:rPr>
          <w:rStyle w:val="affb"/>
          <w:u w:val="single"/>
          <w:lang w:val="en-US"/>
        </w:rPr>
        <w:instrText>results</w:instrText>
      </w:r>
      <w:r w:rsidR="0004027B" w:rsidRPr="00FE2263">
        <w:rPr>
          <w:rStyle w:val="affb"/>
          <w:u w:val="single"/>
        </w:rPr>
        <w:instrText xml:space="preserve">, </w:instrText>
      </w:r>
      <w:r w:rsidR="0004027B" w:rsidRPr="00FE2263">
        <w:rPr>
          <w:rStyle w:val="affb"/>
          <w:u w:val="single"/>
          <w:lang w:val="en-US"/>
        </w:rPr>
        <w:instrText>we</w:instrText>
      </w:r>
      <w:r w:rsidR="0004027B" w:rsidRPr="00FE2263">
        <w:rPr>
          <w:rStyle w:val="affb"/>
          <w:u w:val="single"/>
        </w:rPr>
        <w:instrText xml:space="preserve"> </w:instrText>
      </w:r>
      <w:r w:rsidR="0004027B" w:rsidRPr="00FE2263">
        <w:rPr>
          <w:rStyle w:val="affb"/>
          <w:u w:val="single"/>
          <w:lang w:val="en-US"/>
        </w:rPr>
        <w:instrText>designed</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phase</w:instrText>
      </w:r>
      <w:r w:rsidR="0004027B" w:rsidRPr="00FE2263">
        <w:rPr>
          <w:rStyle w:val="affb"/>
          <w:u w:val="single"/>
        </w:rPr>
        <w:instrText xml:space="preserve"> </w:instrText>
      </w:r>
      <w:r w:rsidR="0004027B" w:rsidRPr="00FE2263">
        <w:rPr>
          <w:rStyle w:val="affb"/>
          <w:u w:val="single"/>
          <w:lang w:val="en-US"/>
        </w:rPr>
        <w:instrText>II</w:instrText>
      </w:r>
      <w:r w:rsidR="0004027B" w:rsidRPr="00FE2263">
        <w:rPr>
          <w:rStyle w:val="affb"/>
          <w:u w:val="single"/>
        </w:rPr>
        <w:instrText xml:space="preserve"> </w:instrText>
      </w:r>
      <w:r w:rsidR="0004027B" w:rsidRPr="00FE2263">
        <w:rPr>
          <w:rStyle w:val="affb"/>
          <w:u w:val="single"/>
          <w:lang w:val="en-US"/>
        </w:rPr>
        <w:instrText>study</w:instrText>
      </w:r>
      <w:r w:rsidR="0004027B" w:rsidRPr="00FE2263">
        <w:rPr>
          <w:rStyle w:val="affb"/>
          <w:u w:val="single"/>
        </w:rPr>
        <w:instrText xml:space="preserve"> </w:instrText>
      </w:r>
      <w:r w:rsidR="0004027B" w:rsidRPr="00FE2263">
        <w:rPr>
          <w:rStyle w:val="affb"/>
          <w:u w:val="single"/>
          <w:lang w:val="en-US"/>
        </w:rPr>
        <w:instrText>that</w:instrText>
      </w:r>
      <w:r w:rsidR="0004027B" w:rsidRPr="00FE2263">
        <w:rPr>
          <w:rStyle w:val="affb"/>
          <w:u w:val="single"/>
        </w:rPr>
        <w:instrText xml:space="preserve"> </w:instrText>
      </w:r>
      <w:r w:rsidR="0004027B" w:rsidRPr="00FE2263">
        <w:rPr>
          <w:rStyle w:val="affb"/>
          <w:u w:val="single"/>
          <w:lang w:val="en-US"/>
        </w:rPr>
        <w:instrText>included</w:instrText>
      </w:r>
      <w:r w:rsidR="0004027B" w:rsidRPr="00FE2263">
        <w:rPr>
          <w:rStyle w:val="affb"/>
          <w:u w:val="single"/>
        </w:rPr>
        <w:instrText xml:space="preserve"> </w:instrText>
      </w:r>
      <w:r w:rsidR="0004027B" w:rsidRPr="00FE2263">
        <w:rPr>
          <w:rStyle w:val="affb"/>
          <w:u w:val="single"/>
          <w:lang w:val="en-US"/>
        </w:rPr>
        <w:instrText>previously</w:instrText>
      </w:r>
      <w:r w:rsidR="0004027B" w:rsidRPr="00FE2263">
        <w:rPr>
          <w:rStyle w:val="affb"/>
          <w:u w:val="single"/>
        </w:rPr>
        <w:instrText xml:space="preserve"> </w:instrText>
      </w:r>
      <w:r w:rsidR="0004027B" w:rsidRPr="00FE2263">
        <w:rPr>
          <w:rStyle w:val="affb"/>
          <w:u w:val="single"/>
          <w:lang w:val="en-US"/>
        </w:rPr>
        <w:instrText>untreated</w:instrText>
      </w:r>
      <w:r w:rsidR="0004027B" w:rsidRPr="00FE2263">
        <w:rPr>
          <w:rStyle w:val="affb"/>
          <w:u w:val="single"/>
        </w:rPr>
        <w:instrText xml:space="preserve"> </w:instrText>
      </w:r>
      <w:r w:rsidR="0004027B" w:rsidRPr="00FE2263">
        <w:rPr>
          <w:rStyle w:val="affb"/>
          <w:u w:val="single"/>
          <w:lang w:val="en-US"/>
        </w:rPr>
        <w:instrText>symptomatic</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WM</w:instrText>
      </w:r>
      <w:r w:rsidR="0004027B" w:rsidRPr="00FE2263">
        <w:rPr>
          <w:rStyle w:val="affb"/>
          <w:u w:val="single"/>
        </w:rPr>
        <w:instrText xml:space="preserve"> </w:instrText>
      </w:r>
      <w:r w:rsidR="0004027B" w:rsidRPr="00FE2263">
        <w:rPr>
          <w:rStyle w:val="affb"/>
          <w:u w:val="single"/>
          <w:lang w:val="en-US"/>
        </w:rPr>
        <w:instrText>who</w:instrText>
      </w:r>
      <w:r w:rsidR="0004027B" w:rsidRPr="00FE2263">
        <w:rPr>
          <w:rStyle w:val="affb"/>
          <w:u w:val="single"/>
        </w:rPr>
        <w:instrText xml:space="preserve"> </w:instrText>
      </w:r>
      <w:r w:rsidR="0004027B" w:rsidRPr="00FE2263">
        <w:rPr>
          <w:rStyle w:val="affb"/>
          <w:u w:val="single"/>
          <w:lang w:val="en-US"/>
        </w:rPr>
        <w:instrText>received</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combination</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dexamethasone</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cyclophosphamide</w:instrText>
      </w:r>
      <w:r w:rsidR="0004027B" w:rsidRPr="00FE2263">
        <w:rPr>
          <w:rStyle w:val="affb"/>
          <w:u w:val="single"/>
        </w:rPr>
        <w:instrText xml:space="preserve"> (</w:instrText>
      </w:r>
      <w:r w:rsidR="0004027B" w:rsidRPr="00FE2263">
        <w:rPr>
          <w:rStyle w:val="affb"/>
          <w:u w:val="single"/>
          <w:lang w:val="en-US"/>
        </w:rPr>
        <w:instrText>DRC</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Methods</w:instrText>
      </w:r>
      <w:r w:rsidR="0004027B" w:rsidRPr="00FE2263">
        <w:rPr>
          <w:rStyle w:val="affb"/>
          <w:u w:val="single"/>
        </w:rPr>
        <w:instrText xml:space="preserve">: </w:instrText>
      </w:r>
      <w:r w:rsidR="0004027B" w:rsidRPr="00FE2263">
        <w:rPr>
          <w:rStyle w:val="affb"/>
          <w:u w:val="single"/>
          <w:lang w:val="en-US"/>
        </w:rPr>
        <w:instrText>Seventy</w:instrText>
      </w:r>
      <w:r w:rsidR="0004027B" w:rsidRPr="00FE2263">
        <w:rPr>
          <w:rStyle w:val="affb"/>
          <w:u w:val="single"/>
        </w:rPr>
        <w:instrText>-</w:instrText>
      </w:r>
      <w:r w:rsidR="0004027B" w:rsidRPr="00FE2263">
        <w:rPr>
          <w:rStyle w:val="affb"/>
          <w:u w:val="single"/>
          <w:lang w:val="en-US"/>
        </w:rPr>
        <w:instrText>two</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ere</w:instrText>
      </w:r>
      <w:r w:rsidR="0004027B" w:rsidRPr="00FE2263">
        <w:rPr>
          <w:rStyle w:val="affb"/>
          <w:u w:val="single"/>
        </w:rPr>
        <w:instrText xml:space="preserve"> </w:instrText>
      </w:r>
      <w:r w:rsidR="0004027B" w:rsidRPr="00FE2263">
        <w:rPr>
          <w:rStyle w:val="affb"/>
          <w:u w:val="single"/>
          <w:lang w:val="en-US"/>
        </w:rPr>
        <w:instrText>treated</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dexamethasone</w:instrText>
      </w:r>
      <w:r w:rsidR="0004027B" w:rsidRPr="00FE2263">
        <w:rPr>
          <w:rStyle w:val="affb"/>
          <w:u w:val="single"/>
        </w:rPr>
        <w:instrText xml:space="preserve"> 20 </w:instrText>
      </w:r>
      <w:r w:rsidR="0004027B" w:rsidRPr="00FE2263">
        <w:rPr>
          <w:rStyle w:val="affb"/>
          <w:u w:val="single"/>
          <w:lang w:val="en-US"/>
        </w:rPr>
        <w:instrText>mg</w:instrText>
      </w:r>
      <w:r w:rsidR="0004027B" w:rsidRPr="00FE2263">
        <w:rPr>
          <w:rStyle w:val="affb"/>
          <w:u w:val="single"/>
        </w:rPr>
        <w:instrText xml:space="preserve"> </w:instrText>
      </w:r>
      <w:r w:rsidR="0004027B" w:rsidRPr="00FE2263">
        <w:rPr>
          <w:rStyle w:val="affb"/>
          <w:u w:val="single"/>
          <w:lang w:val="en-US"/>
        </w:rPr>
        <w:instrText>intravenously</w:instrText>
      </w:r>
      <w:r w:rsidR="0004027B" w:rsidRPr="00FE2263">
        <w:rPr>
          <w:rStyle w:val="affb"/>
          <w:u w:val="single"/>
        </w:rPr>
        <w:instrText xml:space="preserve"> </w:instrText>
      </w:r>
      <w:r w:rsidR="0004027B" w:rsidRPr="00FE2263">
        <w:rPr>
          <w:rStyle w:val="affb"/>
          <w:u w:val="single"/>
          <w:lang w:val="en-US"/>
        </w:rPr>
        <w:instrText>followed</w:instrText>
      </w:r>
      <w:r w:rsidR="0004027B" w:rsidRPr="00FE2263">
        <w:rPr>
          <w:rStyle w:val="affb"/>
          <w:u w:val="single"/>
        </w:rPr>
        <w:instrText xml:space="preserve"> </w:instrText>
      </w:r>
      <w:r w:rsidR="0004027B" w:rsidRPr="00FE2263">
        <w:rPr>
          <w:rStyle w:val="affb"/>
          <w:u w:val="single"/>
          <w:lang w:val="en-US"/>
        </w:rPr>
        <w:instrText>by</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375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2 </w:instrText>
      </w:r>
      <w:r w:rsidR="0004027B" w:rsidRPr="00FE2263">
        <w:rPr>
          <w:rStyle w:val="affb"/>
          <w:u w:val="single"/>
          <w:lang w:val="en-US"/>
        </w:rPr>
        <w:instrText>intravenously</w:instrText>
      </w:r>
      <w:r w:rsidR="0004027B" w:rsidRPr="00FE2263">
        <w:rPr>
          <w:rStyle w:val="affb"/>
          <w:u w:val="single"/>
        </w:rPr>
        <w:instrText xml:space="preserve"> </w:instrText>
      </w:r>
      <w:r w:rsidR="0004027B" w:rsidRPr="00FE2263">
        <w:rPr>
          <w:rStyle w:val="affb"/>
          <w:u w:val="single"/>
          <w:lang w:val="en-US"/>
        </w:rPr>
        <w:instrText>on</w:instrText>
      </w:r>
      <w:r w:rsidR="0004027B" w:rsidRPr="00FE2263">
        <w:rPr>
          <w:rStyle w:val="affb"/>
          <w:u w:val="single"/>
        </w:rPr>
        <w:instrText xml:space="preserve"> </w:instrText>
      </w:r>
      <w:r w:rsidR="0004027B" w:rsidRPr="00FE2263">
        <w:rPr>
          <w:rStyle w:val="affb"/>
          <w:u w:val="single"/>
          <w:lang w:val="en-US"/>
        </w:rPr>
        <w:instrText>day</w:instrText>
      </w:r>
      <w:r w:rsidR="0004027B" w:rsidRPr="00FE2263">
        <w:rPr>
          <w:rStyle w:val="affb"/>
          <w:u w:val="single"/>
        </w:rPr>
        <w:instrText xml:space="preserve"> 1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cyclophosphamide</w:instrText>
      </w:r>
      <w:r w:rsidR="0004027B" w:rsidRPr="00FE2263">
        <w:rPr>
          <w:rStyle w:val="affb"/>
          <w:u w:val="single"/>
        </w:rPr>
        <w:instrText xml:space="preserve"> 100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2 </w:instrText>
      </w:r>
      <w:r w:rsidR="0004027B" w:rsidRPr="00FE2263">
        <w:rPr>
          <w:rStyle w:val="affb"/>
          <w:u w:val="single"/>
          <w:lang w:val="en-US"/>
        </w:rPr>
        <w:instrText>orally</w:instrText>
      </w:r>
      <w:r w:rsidR="0004027B" w:rsidRPr="00FE2263">
        <w:rPr>
          <w:rStyle w:val="affb"/>
          <w:u w:val="single"/>
        </w:rPr>
        <w:instrText xml:space="preserve"> </w:instrText>
      </w:r>
      <w:r w:rsidR="0004027B" w:rsidRPr="00FE2263">
        <w:rPr>
          <w:rStyle w:val="affb"/>
          <w:u w:val="single"/>
          <w:lang w:val="en-US"/>
        </w:rPr>
        <w:instrText>bid</w:instrText>
      </w:r>
      <w:r w:rsidR="0004027B" w:rsidRPr="00FE2263">
        <w:rPr>
          <w:rStyle w:val="affb"/>
          <w:u w:val="single"/>
        </w:rPr>
        <w:instrText xml:space="preserve"> </w:instrText>
      </w:r>
      <w:r w:rsidR="0004027B" w:rsidRPr="00FE2263">
        <w:rPr>
          <w:rStyle w:val="affb"/>
          <w:u w:val="single"/>
          <w:lang w:val="en-US"/>
        </w:rPr>
        <w:instrText>on</w:instrText>
      </w:r>
      <w:r w:rsidR="0004027B" w:rsidRPr="00FE2263">
        <w:rPr>
          <w:rStyle w:val="affb"/>
          <w:u w:val="single"/>
        </w:rPr>
        <w:instrText xml:space="preserve"> </w:instrText>
      </w:r>
      <w:r w:rsidR="0004027B" w:rsidRPr="00FE2263">
        <w:rPr>
          <w:rStyle w:val="affb"/>
          <w:u w:val="single"/>
          <w:lang w:val="en-US"/>
        </w:rPr>
        <w:instrText>days</w:instrText>
      </w:r>
      <w:r w:rsidR="0004027B" w:rsidRPr="00FE2263">
        <w:rPr>
          <w:rStyle w:val="affb"/>
          <w:u w:val="single"/>
        </w:rPr>
        <w:instrText xml:space="preserve"> 1 </w:instrText>
      </w:r>
      <w:r w:rsidR="0004027B" w:rsidRPr="00FE2263">
        <w:rPr>
          <w:rStyle w:val="affb"/>
          <w:u w:val="single"/>
          <w:lang w:val="en-US"/>
        </w:rPr>
        <w:instrText>to</w:instrText>
      </w:r>
      <w:r w:rsidR="0004027B" w:rsidRPr="00FE2263">
        <w:rPr>
          <w:rStyle w:val="affb"/>
          <w:u w:val="single"/>
        </w:rPr>
        <w:instrText xml:space="preserve"> 5 (</w:instrText>
      </w:r>
      <w:r w:rsidR="0004027B" w:rsidRPr="00FE2263">
        <w:rPr>
          <w:rStyle w:val="affb"/>
          <w:u w:val="single"/>
          <w:lang w:val="en-US"/>
        </w:rPr>
        <w:instrText>total</w:instrText>
      </w:r>
      <w:r w:rsidR="0004027B" w:rsidRPr="00FE2263">
        <w:rPr>
          <w:rStyle w:val="affb"/>
          <w:u w:val="single"/>
        </w:rPr>
        <w:instrText xml:space="preserve"> </w:instrText>
      </w:r>
      <w:r w:rsidR="0004027B" w:rsidRPr="00FE2263">
        <w:rPr>
          <w:rStyle w:val="affb"/>
          <w:u w:val="single"/>
          <w:lang w:val="en-US"/>
        </w:rPr>
        <w:instrText>dose</w:instrText>
      </w:r>
      <w:r w:rsidR="0004027B" w:rsidRPr="00FE2263">
        <w:rPr>
          <w:rStyle w:val="affb"/>
          <w:u w:val="single"/>
        </w:rPr>
        <w:instrText xml:space="preserve">, 1,000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2). </w:instrText>
      </w:r>
      <w:r w:rsidR="0004027B" w:rsidRPr="00FE2263">
        <w:rPr>
          <w:rStyle w:val="affb"/>
          <w:u w:val="single"/>
          <w:lang w:val="en-US"/>
        </w:rPr>
        <w:instrText>This</w:instrText>
      </w:r>
      <w:r w:rsidR="0004027B" w:rsidRPr="00FE2263">
        <w:rPr>
          <w:rStyle w:val="affb"/>
          <w:u w:val="single"/>
        </w:rPr>
        <w:instrText xml:space="preserve"> </w:instrText>
      </w:r>
      <w:r w:rsidR="0004027B" w:rsidRPr="00FE2263">
        <w:rPr>
          <w:rStyle w:val="affb"/>
          <w:u w:val="single"/>
          <w:lang w:val="en-US"/>
        </w:rPr>
        <w:instrText>regimen</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w:instrText>
      </w:r>
      <w:r w:rsidR="0004027B" w:rsidRPr="00FE2263">
        <w:rPr>
          <w:rStyle w:val="affb"/>
          <w:u w:val="single"/>
          <w:lang w:val="en-US"/>
        </w:rPr>
        <w:instrText>repeated</w:instrText>
      </w:r>
      <w:r w:rsidR="0004027B" w:rsidRPr="00FE2263">
        <w:rPr>
          <w:rStyle w:val="affb"/>
          <w:u w:val="single"/>
        </w:rPr>
        <w:instrText xml:space="preserve"> </w:instrText>
      </w:r>
      <w:r w:rsidR="0004027B" w:rsidRPr="00FE2263">
        <w:rPr>
          <w:rStyle w:val="affb"/>
          <w:u w:val="single"/>
          <w:lang w:val="en-US"/>
        </w:rPr>
        <w:instrText>every</w:instrText>
      </w:r>
      <w:r w:rsidR="0004027B" w:rsidRPr="00FE2263">
        <w:rPr>
          <w:rStyle w:val="affb"/>
          <w:u w:val="single"/>
        </w:rPr>
        <w:instrText xml:space="preserve"> 21 </w:instrText>
      </w:r>
      <w:r w:rsidR="0004027B" w:rsidRPr="00FE2263">
        <w:rPr>
          <w:rStyle w:val="affb"/>
          <w:u w:val="single"/>
          <w:lang w:val="en-US"/>
        </w:rPr>
        <w:instrText>days</w:instrText>
      </w:r>
      <w:r w:rsidR="0004027B" w:rsidRPr="00FE2263">
        <w:rPr>
          <w:rStyle w:val="affb"/>
          <w:u w:val="single"/>
        </w:rPr>
        <w:instrText xml:space="preserve"> </w:instrText>
      </w:r>
      <w:r w:rsidR="0004027B" w:rsidRPr="00FE2263">
        <w:rPr>
          <w:rStyle w:val="affb"/>
          <w:u w:val="single"/>
          <w:lang w:val="en-US"/>
        </w:rPr>
        <w:instrText>for</w:instrText>
      </w:r>
      <w:r w:rsidR="0004027B" w:rsidRPr="00FE2263">
        <w:rPr>
          <w:rStyle w:val="affb"/>
          <w:u w:val="single"/>
        </w:rPr>
        <w:instrText xml:space="preserve"> 6 </w:instrText>
      </w:r>
      <w:r w:rsidR="0004027B" w:rsidRPr="00FE2263">
        <w:rPr>
          <w:rStyle w:val="affb"/>
          <w:u w:val="single"/>
          <w:lang w:val="en-US"/>
        </w:rPr>
        <w:instrText>months</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median</w:instrText>
      </w:r>
      <w:r w:rsidR="0004027B" w:rsidRPr="00FE2263">
        <w:rPr>
          <w:rStyle w:val="affb"/>
          <w:u w:val="single"/>
        </w:rPr>
        <w:instrText xml:space="preserve"> </w:instrText>
      </w:r>
      <w:r w:rsidR="0004027B" w:rsidRPr="00FE2263">
        <w:rPr>
          <w:rStyle w:val="affb"/>
          <w:u w:val="single"/>
          <w:lang w:val="en-US"/>
        </w:rPr>
        <w:instrText>age</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69 </w:instrText>
      </w:r>
      <w:r w:rsidR="0004027B" w:rsidRPr="00FE2263">
        <w:rPr>
          <w:rStyle w:val="affb"/>
          <w:u w:val="single"/>
          <w:lang w:val="en-US"/>
        </w:rPr>
        <w:instrText>years</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many</w:instrText>
      </w:r>
      <w:r w:rsidR="0004027B" w:rsidRPr="00FE2263">
        <w:rPr>
          <w:rStyle w:val="affb"/>
          <w:u w:val="single"/>
        </w:rPr>
        <w:instrText xml:space="preserve"> </w:instrText>
      </w:r>
      <w:r w:rsidR="0004027B" w:rsidRPr="00FE2263">
        <w:rPr>
          <w:rStyle w:val="affb"/>
          <w:u w:val="single"/>
          <w:lang w:val="en-US"/>
        </w:rPr>
        <w:instrText>had</w:instrText>
      </w:r>
      <w:r w:rsidR="0004027B" w:rsidRPr="00FE2263">
        <w:rPr>
          <w:rStyle w:val="affb"/>
          <w:u w:val="single"/>
        </w:rPr>
        <w:instrText xml:space="preserve"> </w:instrText>
      </w:r>
      <w:r w:rsidR="0004027B" w:rsidRPr="00FE2263">
        <w:rPr>
          <w:rStyle w:val="affb"/>
          <w:u w:val="single"/>
          <w:lang w:val="en-US"/>
        </w:rPr>
        <w:instrText>feature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advanced</w:instrText>
      </w:r>
      <w:r w:rsidR="0004027B" w:rsidRPr="00FE2263">
        <w:rPr>
          <w:rStyle w:val="affb"/>
          <w:u w:val="single"/>
        </w:rPr>
        <w:instrText xml:space="preserve"> </w:instrText>
      </w:r>
      <w:r w:rsidR="0004027B" w:rsidRPr="00FE2263">
        <w:rPr>
          <w:rStyle w:val="affb"/>
          <w:u w:val="single"/>
          <w:lang w:val="en-US"/>
        </w:rPr>
        <w:instrText>disease</w:instrText>
      </w:r>
      <w:r w:rsidR="0004027B" w:rsidRPr="00FE2263">
        <w:rPr>
          <w:rStyle w:val="affb"/>
          <w:u w:val="single"/>
        </w:rPr>
        <w:instrText xml:space="preserve"> </w:instrText>
      </w:r>
      <w:r w:rsidR="0004027B" w:rsidRPr="00FE2263">
        <w:rPr>
          <w:rStyle w:val="affb"/>
          <w:u w:val="single"/>
          <w:lang w:val="en-US"/>
        </w:rPr>
        <w:instrText>such</w:instrText>
      </w:r>
      <w:r w:rsidR="0004027B" w:rsidRPr="00FE2263">
        <w:rPr>
          <w:rStyle w:val="affb"/>
          <w:u w:val="single"/>
        </w:rPr>
        <w:instrText xml:space="preserve"> </w:instrText>
      </w:r>
      <w:r w:rsidR="0004027B" w:rsidRPr="00FE2263">
        <w:rPr>
          <w:rStyle w:val="affb"/>
          <w:u w:val="single"/>
          <w:lang w:val="en-US"/>
        </w:rPr>
        <w:instrText>as</w:instrText>
      </w:r>
      <w:r w:rsidR="0004027B" w:rsidRPr="00FE2263">
        <w:rPr>
          <w:rStyle w:val="affb"/>
          <w:u w:val="single"/>
        </w:rPr>
        <w:instrText xml:space="preserve"> </w:instrText>
      </w:r>
      <w:r w:rsidR="0004027B" w:rsidRPr="00FE2263">
        <w:rPr>
          <w:rStyle w:val="affb"/>
          <w:u w:val="single"/>
          <w:lang w:val="en-US"/>
        </w:rPr>
        <w:instrText>anemia</w:instrText>
      </w:r>
      <w:r w:rsidR="0004027B" w:rsidRPr="00FE2263">
        <w:rPr>
          <w:rStyle w:val="affb"/>
          <w:u w:val="single"/>
        </w:rPr>
        <w:instrText xml:space="preserve"> (57%), </w:instrText>
      </w:r>
      <w:r w:rsidR="0004027B" w:rsidRPr="00FE2263">
        <w:rPr>
          <w:rStyle w:val="affb"/>
          <w:u w:val="single"/>
          <w:lang w:val="en-US"/>
        </w:rPr>
        <w:instrText>hypoalbuminemia</w:instrText>
      </w:r>
      <w:r w:rsidR="0004027B" w:rsidRPr="00FE2263">
        <w:rPr>
          <w:rStyle w:val="affb"/>
          <w:u w:val="single"/>
        </w:rPr>
        <w:instrText xml:space="preserve"> (40%),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elevated</w:instrText>
      </w:r>
      <w:r w:rsidR="0004027B" w:rsidRPr="00FE2263">
        <w:rPr>
          <w:rStyle w:val="affb"/>
          <w:u w:val="single"/>
        </w:rPr>
        <w:instrText xml:space="preserve"> </w:instrText>
      </w:r>
      <w:r w:rsidR="0004027B" w:rsidRPr="00FE2263">
        <w:rPr>
          <w:rStyle w:val="affb"/>
          <w:u w:val="single"/>
          <w:lang w:val="en-US"/>
        </w:rPr>
        <w:instrText>serum</w:instrText>
      </w:r>
      <w:r w:rsidR="0004027B" w:rsidRPr="00FE2263">
        <w:rPr>
          <w:rStyle w:val="affb"/>
          <w:u w:val="single"/>
        </w:rPr>
        <w:instrText xml:space="preserve"> </w:instrText>
      </w:r>
      <w:r w:rsidR="0004027B" w:rsidRPr="00FE2263">
        <w:rPr>
          <w:rStyle w:val="affb"/>
          <w:u w:val="single"/>
          <w:lang w:val="en-US"/>
        </w:rPr>
        <w:instrText>beta</w:instrText>
      </w:r>
      <w:r w:rsidR="0004027B" w:rsidRPr="00FE2263">
        <w:rPr>
          <w:rStyle w:val="affb"/>
          <w:u w:val="single"/>
        </w:rPr>
        <w:instrText>2-</w:instrText>
      </w:r>
      <w:r w:rsidR="0004027B" w:rsidRPr="00FE2263">
        <w:rPr>
          <w:rStyle w:val="affb"/>
          <w:u w:val="single"/>
          <w:lang w:val="en-US"/>
        </w:rPr>
        <w:instrText>microglobulin</w:instrText>
      </w:r>
      <w:r w:rsidR="0004027B" w:rsidRPr="00FE2263">
        <w:rPr>
          <w:rStyle w:val="affb"/>
          <w:u w:val="single"/>
        </w:rPr>
        <w:instrText xml:space="preserve"> (43%). </w:instrText>
      </w:r>
      <w:r w:rsidR="0004027B" w:rsidRPr="00FE2263">
        <w:rPr>
          <w:rStyle w:val="affb"/>
          <w:u w:val="single"/>
          <w:lang w:val="en-US"/>
        </w:rPr>
        <w:instrText>Results</w:instrText>
      </w:r>
      <w:r w:rsidR="0004027B" w:rsidRPr="00FE2263">
        <w:rPr>
          <w:rStyle w:val="affb"/>
          <w:u w:val="single"/>
        </w:rPr>
        <w:instrText xml:space="preserve">: </w:instrText>
      </w:r>
      <w:r w:rsidR="0004027B" w:rsidRPr="00FE2263">
        <w:rPr>
          <w:rStyle w:val="affb"/>
          <w:u w:val="single"/>
          <w:lang w:val="en-US"/>
        </w:rPr>
        <w:instrText>On</w:instrText>
      </w:r>
      <w:r w:rsidR="0004027B" w:rsidRPr="00FE2263">
        <w:rPr>
          <w:rStyle w:val="affb"/>
          <w:u w:val="single"/>
        </w:rPr>
        <w:instrText xml:space="preserve"> </w:instrText>
      </w:r>
      <w:r w:rsidR="0004027B" w:rsidRPr="00FE2263">
        <w:rPr>
          <w:rStyle w:val="affb"/>
          <w:u w:val="single"/>
          <w:lang w:val="en-US"/>
        </w:rPr>
        <w:instrText>an</w:instrText>
      </w:r>
      <w:r w:rsidR="0004027B" w:rsidRPr="00FE2263">
        <w:rPr>
          <w:rStyle w:val="affb"/>
          <w:u w:val="single"/>
        </w:rPr>
        <w:instrText xml:space="preserve"> </w:instrText>
      </w:r>
      <w:r w:rsidR="0004027B" w:rsidRPr="00FE2263">
        <w:rPr>
          <w:rStyle w:val="affb"/>
          <w:u w:val="single"/>
          <w:lang w:val="en-US"/>
        </w:rPr>
        <w:instrText>intent</w:instrText>
      </w:r>
      <w:r w:rsidR="0004027B" w:rsidRPr="00FE2263">
        <w:rPr>
          <w:rStyle w:val="affb"/>
          <w:u w:val="single"/>
        </w:rPr>
        <w:instrText>-</w:instrText>
      </w:r>
      <w:r w:rsidR="0004027B" w:rsidRPr="00FE2263">
        <w:rPr>
          <w:rStyle w:val="affb"/>
          <w:u w:val="single"/>
          <w:lang w:val="en-US"/>
        </w:rPr>
        <w:instrText>to</w:instrText>
      </w:r>
      <w:r w:rsidR="0004027B" w:rsidRPr="00FE2263">
        <w:rPr>
          <w:rStyle w:val="affb"/>
          <w:u w:val="single"/>
        </w:rPr>
        <w:instrText>-</w:instrText>
      </w:r>
      <w:r w:rsidR="0004027B" w:rsidRPr="00FE2263">
        <w:rPr>
          <w:rStyle w:val="affb"/>
          <w:u w:val="single"/>
          <w:lang w:val="en-US"/>
        </w:rPr>
        <w:instrText>treat</w:instrText>
      </w:r>
      <w:r w:rsidR="0004027B" w:rsidRPr="00FE2263">
        <w:rPr>
          <w:rStyle w:val="affb"/>
          <w:u w:val="single"/>
        </w:rPr>
        <w:instrText xml:space="preserve"> </w:instrText>
      </w:r>
      <w:r w:rsidR="0004027B" w:rsidRPr="00FE2263">
        <w:rPr>
          <w:rStyle w:val="affb"/>
          <w:u w:val="single"/>
          <w:lang w:val="en-US"/>
        </w:rPr>
        <w:instrText>basis</w:instrText>
      </w:r>
      <w:r w:rsidR="0004027B" w:rsidRPr="00FE2263">
        <w:rPr>
          <w:rStyle w:val="affb"/>
          <w:u w:val="single"/>
        </w:rPr>
        <w:instrText xml:space="preserve">, 83%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95% </w:instrText>
      </w:r>
      <w:r w:rsidR="0004027B" w:rsidRPr="00FE2263">
        <w:rPr>
          <w:rStyle w:val="affb"/>
          <w:u w:val="single"/>
          <w:lang w:val="en-US"/>
        </w:rPr>
        <w:instrText>CI</w:instrText>
      </w:r>
      <w:r w:rsidR="0004027B" w:rsidRPr="00FE2263">
        <w:rPr>
          <w:rStyle w:val="affb"/>
          <w:u w:val="single"/>
        </w:rPr>
        <w:instrText xml:space="preserve">, 73% </w:instrText>
      </w:r>
      <w:r w:rsidR="0004027B" w:rsidRPr="00FE2263">
        <w:rPr>
          <w:rStyle w:val="affb"/>
          <w:u w:val="single"/>
          <w:lang w:val="en-US"/>
        </w:rPr>
        <w:instrText>to</w:instrText>
      </w:r>
      <w:r w:rsidR="0004027B" w:rsidRPr="00FE2263">
        <w:rPr>
          <w:rStyle w:val="affb"/>
          <w:u w:val="single"/>
        </w:rPr>
        <w:instrText xml:space="preserve"> 91 %) </w:instrText>
      </w:r>
      <w:r w:rsidR="0004027B" w:rsidRPr="00FE2263">
        <w:rPr>
          <w:rStyle w:val="affb"/>
          <w:u w:val="single"/>
          <w:lang w:val="en-US"/>
        </w:rPr>
        <w:instrText>achieved</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including</w:instrText>
      </w:r>
      <w:r w:rsidR="0004027B" w:rsidRPr="00FE2263">
        <w:rPr>
          <w:rStyle w:val="affb"/>
          <w:u w:val="single"/>
        </w:rPr>
        <w:instrText xml:space="preserve"> 7% </w:instrText>
      </w:r>
      <w:r w:rsidR="0004027B" w:rsidRPr="00FE2263">
        <w:rPr>
          <w:rStyle w:val="affb"/>
          <w:u w:val="single"/>
          <w:lang w:val="en-US"/>
        </w:rPr>
        <w:instrText>complete</w:instrText>
      </w:r>
      <w:r w:rsidR="0004027B" w:rsidRPr="00FE2263">
        <w:rPr>
          <w:rStyle w:val="affb"/>
          <w:u w:val="single"/>
        </w:rPr>
        <w:instrText xml:space="preserve">, 67% </w:instrText>
      </w:r>
      <w:r w:rsidR="0004027B" w:rsidRPr="00FE2263">
        <w:rPr>
          <w:rStyle w:val="affb"/>
          <w:u w:val="single"/>
          <w:lang w:val="en-US"/>
        </w:rPr>
        <w:instrText>partial</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9% </w:instrText>
      </w:r>
      <w:r w:rsidR="0004027B" w:rsidRPr="00FE2263">
        <w:rPr>
          <w:rStyle w:val="affb"/>
          <w:u w:val="single"/>
          <w:lang w:val="en-US"/>
        </w:rPr>
        <w:instrText>minor</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median</w:instrText>
      </w:r>
      <w:r w:rsidR="0004027B" w:rsidRPr="00FE2263">
        <w:rPr>
          <w:rStyle w:val="affb"/>
          <w:u w:val="single"/>
        </w:rPr>
        <w:instrText xml:space="preserve"> </w:instrText>
      </w:r>
      <w:r w:rsidR="0004027B" w:rsidRPr="00FE2263">
        <w:rPr>
          <w:rStyle w:val="affb"/>
          <w:u w:val="single"/>
          <w:lang w:val="en-US"/>
        </w:rPr>
        <w:instrText>time</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4</w:instrText>
      </w:r>
      <w:r w:rsidR="0004027B" w:rsidRPr="00FE2263">
        <w:rPr>
          <w:rStyle w:val="affb"/>
          <w:u w:val="single"/>
          <w:lang w:val="en-US"/>
        </w:rPr>
        <w:instrText>.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Pouli</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Anastasia</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Gika</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Dimitra</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Vassou</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Amalia</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Terpos</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Evangelos</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Anagnostopoulos</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Nikolaos</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Economopoulos</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Theophanis</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Pangalis</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Gerasimos</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container</w:instrText>
      </w:r>
      <w:r w:rsidR="0004027B" w:rsidRPr="00FE2263">
        <w:rPr>
          <w:rStyle w:val="affb"/>
          <w:u w:val="single"/>
        </w:rPr>
        <w:instrText>-</w:instrText>
      </w:r>
      <w:r w:rsidR="0004027B" w:rsidRPr="00FE2263">
        <w:rPr>
          <w:rStyle w:val="affb"/>
          <w:u w:val="single"/>
          <w:lang w:val="en-US"/>
        </w:rPr>
        <w:instrText>title</w:instrText>
      </w:r>
      <w:r w:rsidR="0004027B" w:rsidRPr="00FE2263">
        <w:rPr>
          <w:rStyle w:val="affb"/>
          <w:u w:val="single"/>
        </w:rPr>
        <w:instrText>":"</w:instrText>
      </w:r>
      <w:r w:rsidR="0004027B" w:rsidRPr="00FE2263">
        <w:rPr>
          <w:rStyle w:val="affb"/>
          <w:u w:val="single"/>
          <w:lang w:val="en-US"/>
        </w:rPr>
        <w:instrText>Journal</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Clinical</w:instrText>
      </w:r>
      <w:r w:rsidR="0004027B" w:rsidRPr="00FE2263">
        <w:rPr>
          <w:rStyle w:val="affb"/>
          <w:u w:val="single"/>
        </w:rPr>
        <w:instrText xml:space="preserve"> </w:instrText>
      </w:r>
      <w:r w:rsidR="0004027B" w:rsidRPr="00FE2263">
        <w:rPr>
          <w:rStyle w:val="affb"/>
          <w:u w:val="single"/>
          <w:lang w:val="en-US"/>
        </w:rPr>
        <w:instrText>Oncology</w:instrText>
      </w:r>
      <w:r w:rsidR="0004027B" w:rsidRPr="00FE2263">
        <w:rPr>
          <w:rStyle w:val="affb"/>
          <w:u w:val="single"/>
        </w:rPr>
        <w:instrText>","</w:instrText>
      </w:r>
      <w:r w:rsidR="0004027B" w:rsidRPr="00FE2263">
        <w:rPr>
          <w:rStyle w:val="affb"/>
          <w:u w:val="single"/>
          <w:lang w:val="en-US"/>
        </w:rPr>
        <w:instrText>id</w:instrText>
      </w:r>
      <w:r w:rsidR="0004027B" w:rsidRPr="00FE2263">
        <w:rPr>
          <w:rStyle w:val="affb"/>
          <w:u w:val="single"/>
        </w:rPr>
        <w:instrText>":"</w:instrText>
      </w:r>
      <w:r w:rsidR="0004027B" w:rsidRPr="00FE2263">
        <w:rPr>
          <w:rStyle w:val="affb"/>
          <w:u w:val="single"/>
          <w:lang w:val="en-US"/>
        </w:rPr>
        <w:instrText>ITEM</w:instrText>
      </w:r>
      <w:r w:rsidR="0004027B" w:rsidRPr="00FE2263">
        <w:rPr>
          <w:rStyle w:val="affb"/>
          <w:u w:val="single"/>
        </w:rPr>
        <w:instrText>-1","</w:instrText>
      </w:r>
      <w:r w:rsidR="0004027B" w:rsidRPr="00FE2263">
        <w:rPr>
          <w:rStyle w:val="affb"/>
          <w:u w:val="single"/>
          <w:lang w:val="en-US"/>
        </w:rPr>
        <w:instrText>issue</w:instrText>
      </w:r>
      <w:r w:rsidR="0004027B" w:rsidRPr="00FE2263">
        <w:rPr>
          <w:rStyle w:val="affb"/>
          <w:u w:val="single"/>
        </w:rPr>
        <w:instrText>":"22","</w:instrText>
      </w:r>
      <w:r w:rsidR="0004027B" w:rsidRPr="00FE2263">
        <w:rPr>
          <w:rStyle w:val="affb"/>
          <w:u w:val="single"/>
          <w:lang w:val="en-US"/>
        </w:rPr>
        <w:instrText>issued</w:instrText>
      </w:r>
      <w:r w:rsidR="0004027B" w:rsidRPr="00FE2263">
        <w:rPr>
          <w:rStyle w:val="affb"/>
          <w:u w:val="single"/>
        </w:rPr>
        <w:instrText>":{"</w:instrText>
      </w:r>
      <w:r w:rsidR="0004027B" w:rsidRPr="00FE2263">
        <w:rPr>
          <w:rStyle w:val="affb"/>
          <w:u w:val="single"/>
          <w:lang w:val="en-US"/>
        </w:rPr>
        <w:instrText>date</w:instrText>
      </w:r>
      <w:r w:rsidR="0004027B" w:rsidRPr="00FE2263">
        <w:rPr>
          <w:rStyle w:val="affb"/>
          <w:u w:val="single"/>
        </w:rPr>
        <w:instrText>-</w:instrText>
      </w:r>
      <w:r w:rsidR="0004027B" w:rsidRPr="00FE2263">
        <w:rPr>
          <w:rStyle w:val="affb"/>
          <w:u w:val="single"/>
          <w:lang w:val="en-US"/>
        </w:rPr>
        <w:instrText>parts</w:instrText>
      </w:r>
      <w:r w:rsidR="0004027B" w:rsidRPr="00FE2263">
        <w:rPr>
          <w:rStyle w:val="affb"/>
          <w:u w:val="single"/>
        </w:rPr>
        <w:instrText>":[["2007","8","1"]]},"</w:instrText>
      </w:r>
      <w:r w:rsidR="0004027B" w:rsidRPr="00FE2263">
        <w:rPr>
          <w:rStyle w:val="affb"/>
          <w:u w:val="single"/>
          <w:lang w:val="en-US"/>
        </w:rPr>
        <w:instrText>page</w:instrText>
      </w:r>
      <w:r w:rsidR="0004027B" w:rsidRPr="00FE2263">
        <w:rPr>
          <w:rStyle w:val="affb"/>
          <w:u w:val="single"/>
        </w:rPr>
        <w:instrText>":"3344-3349","</w:instrText>
      </w:r>
      <w:r w:rsidR="0004027B" w:rsidRPr="00FE2263">
        <w:rPr>
          <w:rStyle w:val="affb"/>
          <w:u w:val="single"/>
          <w:lang w:val="en-US"/>
        </w:rPr>
        <w:instrText>title</w:instrText>
      </w:r>
      <w:r w:rsidR="0004027B" w:rsidRPr="00FE2263">
        <w:rPr>
          <w:rStyle w:val="affb"/>
          <w:u w:val="single"/>
        </w:rPr>
        <w:instrText>":"</w:instrText>
      </w:r>
      <w:r w:rsidR="0004027B" w:rsidRPr="00FE2263">
        <w:rPr>
          <w:rStyle w:val="affb"/>
          <w:u w:val="single"/>
          <w:lang w:val="en-US"/>
        </w:rPr>
        <w:instrText>Primary</w:instrText>
      </w:r>
      <w:r w:rsidR="0004027B" w:rsidRPr="00FE2263">
        <w:rPr>
          <w:rStyle w:val="affb"/>
          <w:u w:val="single"/>
        </w:rPr>
        <w:instrText xml:space="preserve"> </w:instrText>
      </w:r>
      <w:r w:rsidR="0004027B" w:rsidRPr="00FE2263">
        <w:rPr>
          <w:rStyle w:val="affb"/>
          <w:u w:val="single"/>
          <w:lang w:val="en-US"/>
        </w:rPr>
        <w:instrText>treatment</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Waldenstr</w:instrText>
      </w:r>
      <w:r w:rsidR="0004027B" w:rsidRPr="00FE2263">
        <w:rPr>
          <w:rStyle w:val="affb"/>
          <w:u w:val="single"/>
        </w:rPr>
        <w:instrText>ö</w:instrText>
      </w:r>
      <w:r w:rsidR="0004027B" w:rsidRPr="00FE2263">
        <w:rPr>
          <w:rStyle w:val="affb"/>
          <w:u w:val="single"/>
          <w:lang w:val="en-US"/>
        </w:rPr>
        <w:instrText>m</w:instrText>
      </w:r>
      <w:r w:rsidR="0004027B" w:rsidRPr="00FE2263">
        <w:rPr>
          <w:rStyle w:val="affb"/>
          <w:u w:val="single"/>
        </w:rPr>
        <w:instrText xml:space="preserve"> </w:instrText>
      </w:r>
      <w:r w:rsidR="0004027B" w:rsidRPr="00FE2263">
        <w:rPr>
          <w:rStyle w:val="affb"/>
          <w:u w:val="single"/>
          <w:lang w:val="en-US"/>
        </w:rPr>
        <w:instrText>macroglobulinemia</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dexamethasone</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cyclophosphamide</w:instrText>
      </w:r>
      <w:r w:rsidR="0004027B" w:rsidRPr="00FE2263">
        <w:rPr>
          <w:rStyle w:val="affb"/>
          <w:u w:val="single"/>
        </w:rPr>
        <w:instrText>","</w:instrText>
      </w:r>
      <w:r w:rsidR="0004027B" w:rsidRPr="00FE2263">
        <w:rPr>
          <w:rStyle w:val="affb"/>
          <w:u w:val="single"/>
          <w:lang w:val="en-US"/>
        </w:rPr>
        <w:instrText>type</w:instrText>
      </w:r>
      <w:r w:rsidR="0004027B" w:rsidRPr="00FE2263">
        <w:rPr>
          <w:rStyle w:val="affb"/>
          <w:u w:val="single"/>
        </w:rPr>
        <w:instrText>":"</w:instrText>
      </w:r>
      <w:r w:rsidR="0004027B" w:rsidRPr="00FE2263">
        <w:rPr>
          <w:rStyle w:val="affb"/>
          <w:u w:val="single"/>
          <w:lang w:val="en-US"/>
        </w:rPr>
        <w:instrText>article</w:instrText>
      </w:r>
      <w:r w:rsidR="0004027B" w:rsidRPr="00FE2263">
        <w:rPr>
          <w:rStyle w:val="affb"/>
          <w:u w:val="single"/>
        </w:rPr>
        <w:instrText>-</w:instrText>
      </w:r>
      <w:r w:rsidR="0004027B" w:rsidRPr="00FE2263">
        <w:rPr>
          <w:rStyle w:val="affb"/>
          <w:u w:val="single"/>
          <w:lang w:val="en-US"/>
        </w:rPr>
        <w:instrText>journal</w:instrText>
      </w:r>
      <w:r w:rsidR="0004027B" w:rsidRPr="00FE2263">
        <w:rPr>
          <w:rStyle w:val="affb"/>
          <w:u w:val="single"/>
        </w:rPr>
        <w:instrText>","</w:instrText>
      </w:r>
      <w:r w:rsidR="0004027B" w:rsidRPr="00FE2263">
        <w:rPr>
          <w:rStyle w:val="affb"/>
          <w:u w:val="single"/>
          <w:lang w:val="en-US"/>
        </w:rPr>
        <w:instrText>volume</w:instrText>
      </w:r>
      <w:r w:rsidR="0004027B" w:rsidRPr="00FE2263">
        <w:rPr>
          <w:rStyle w:val="affb"/>
          <w:u w:val="single"/>
        </w:rPr>
        <w:instrText>":"25"},"</w:instrText>
      </w:r>
      <w:r w:rsidR="0004027B" w:rsidRPr="00FE2263">
        <w:rPr>
          <w:rStyle w:val="affb"/>
          <w:u w:val="single"/>
          <w:lang w:val="en-US"/>
        </w:rPr>
        <w:instrText>uris</w:instrText>
      </w:r>
      <w:r w:rsidR="0004027B" w:rsidRPr="00FE2263">
        <w:rPr>
          <w:rStyle w:val="affb"/>
          <w:u w:val="single"/>
        </w:rPr>
        <w:instrText>":["</w:instrText>
      </w:r>
      <w:r w:rsidR="0004027B" w:rsidRPr="00FE2263">
        <w:rPr>
          <w:rStyle w:val="affb"/>
          <w:u w:val="single"/>
          <w:lang w:val="en-US"/>
        </w:rPr>
        <w:instrText>http</w:instrText>
      </w:r>
      <w:r w:rsidR="0004027B" w:rsidRPr="00FE2263">
        <w:rPr>
          <w:rStyle w:val="affb"/>
          <w:u w:val="single"/>
        </w:rPr>
        <w:instrText>://</w:instrText>
      </w:r>
      <w:r w:rsidR="0004027B" w:rsidRPr="00FE2263">
        <w:rPr>
          <w:rStyle w:val="affb"/>
          <w:u w:val="single"/>
          <w:lang w:val="en-US"/>
        </w:rPr>
        <w:instrText>www</w:instrText>
      </w:r>
      <w:r w:rsidR="0004027B" w:rsidRPr="00FE2263">
        <w:rPr>
          <w:rStyle w:val="affb"/>
          <w:u w:val="single"/>
        </w:rPr>
        <w:instrText>.</w:instrText>
      </w:r>
      <w:r w:rsidR="0004027B" w:rsidRPr="00FE2263">
        <w:rPr>
          <w:rStyle w:val="affb"/>
          <w:u w:val="single"/>
          <w:lang w:val="en-US"/>
        </w:rPr>
        <w:instrText>mendeley</w:instrText>
      </w:r>
      <w:r w:rsidR="0004027B" w:rsidRPr="00FE2263">
        <w:rPr>
          <w:rStyle w:val="affb"/>
          <w:u w:val="single"/>
        </w:rPr>
        <w:instrText>.</w:instrText>
      </w:r>
      <w:r w:rsidR="0004027B" w:rsidRPr="00FE2263">
        <w:rPr>
          <w:rStyle w:val="affb"/>
          <w:u w:val="single"/>
          <w:lang w:val="en-US"/>
        </w:rPr>
        <w:instrText>com</w:instrText>
      </w:r>
      <w:r w:rsidR="0004027B" w:rsidRPr="00FE2263">
        <w:rPr>
          <w:rStyle w:val="affb"/>
          <w:u w:val="single"/>
        </w:rPr>
        <w:instrText>/</w:instrText>
      </w:r>
      <w:r w:rsidR="0004027B" w:rsidRPr="00FE2263">
        <w:rPr>
          <w:rStyle w:val="affb"/>
          <w:u w:val="single"/>
          <w:lang w:val="en-US"/>
        </w:rPr>
        <w:instrText>documents</w:instrText>
      </w:r>
      <w:r w:rsidR="0004027B" w:rsidRPr="00FE2263">
        <w:rPr>
          <w:rStyle w:val="affb"/>
          <w:u w:val="single"/>
        </w:rPr>
        <w:instrText>/?</w:instrText>
      </w:r>
      <w:r w:rsidR="0004027B" w:rsidRPr="00FE2263">
        <w:rPr>
          <w:rStyle w:val="affb"/>
          <w:u w:val="single"/>
          <w:lang w:val="en-US"/>
        </w:rPr>
        <w:instrText>uuid</w:instrText>
      </w:r>
      <w:r w:rsidR="0004027B" w:rsidRPr="00FE2263">
        <w:rPr>
          <w:rStyle w:val="affb"/>
          <w:u w:val="single"/>
        </w:rPr>
        <w:instrText>=</w:instrText>
      </w:r>
      <w:r w:rsidR="0004027B" w:rsidRPr="00FE2263">
        <w:rPr>
          <w:rStyle w:val="affb"/>
          <w:u w:val="single"/>
          <w:lang w:val="en-US"/>
        </w:rPr>
        <w:instrText>a</w:instrText>
      </w:r>
      <w:r w:rsidR="0004027B" w:rsidRPr="00FE2263">
        <w:rPr>
          <w:rStyle w:val="affb"/>
          <w:u w:val="single"/>
        </w:rPr>
        <w:instrText>0794</w:instrText>
      </w:r>
      <w:r w:rsidR="0004027B" w:rsidRPr="00FE2263">
        <w:rPr>
          <w:rStyle w:val="affb"/>
          <w:u w:val="single"/>
          <w:lang w:val="en-US"/>
        </w:rPr>
        <w:instrText>f</w:instrText>
      </w:r>
      <w:r w:rsidR="0004027B" w:rsidRPr="00FE2263">
        <w:rPr>
          <w:rStyle w:val="affb"/>
          <w:u w:val="single"/>
        </w:rPr>
        <w:instrText>97-</w:instrText>
      </w:r>
      <w:r w:rsidR="0004027B" w:rsidRPr="00FE2263">
        <w:rPr>
          <w:rStyle w:val="affb"/>
          <w:u w:val="single"/>
          <w:lang w:val="en-US"/>
        </w:rPr>
        <w:instrText>fda</w:instrText>
      </w:r>
      <w:r w:rsidR="0004027B" w:rsidRPr="00FE2263">
        <w:rPr>
          <w:rStyle w:val="affb"/>
          <w:u w:val="single"/>
        </w:rPr>
        <w:instrText>7-3505-8347-</w:instrText>
      </w:r>
      <w:r w:rsidR="0004027B" w:rsidRPr="00FE2263">
        <w:rPr>
          <w:rStyle w:val="affb"/>
          <w:u w:val="single"/>
          <w:lang w:val="en-US"/>
        </w:rPr>
        <w:instrText>dee</w:instrText>
      </w:r>
      <w:r w:rsidR="0004027B" w:rsidRPr="00FE2263">
        <w:rPr>
          <w:rStyle w:val="affb"/>
          <w:u w:val="single"/>
        </w:rPr>
        <w:instrText>264</w:instrText>
      </w:r>
      <w:r w:rsidR="0004027B" w:rsidRPr="00FE2263">
        <w:rPr>
          <w:rStyle w:val="affb"/>
          <w:u w:val="single"/>
          <w:lang w:val="en-US"/>
        </w:rPr>
        <w:instrText>ca</w:instrText>
      </w:r>
      <w:r w:rsidR="0004027B" w:rsidRPr="00FE2263">
        <w:rPr>
          <w:rStyle w:val="affb"/>
          <w:u w:val="single"/>
        </w:rPr>
        <w:instrText>0</w:instrText>
      </w:r>
      <w:r w:rsidR="0004027B" w:rsidRPr="00FE2263">
        <w:rPr>
          <w:rStyle w:val="affb"/>
          <w:u w:val="single"/>
          <w:lang w:val="en-US"/>
        </w:rPr>
        <w:instrText>db</w:instrText>
      </w:r>
      <w:r w:rsidR="0004027B" w:rsidRPr="00FE2263">
        <w:rPr>
          <w:rStyle w:val="affb"/>
          <w:u w:val="single"/>
        </w:rPr>
        <w:instrText>0"]}],"</w:instrText>
      </w:r>
      <w:r w:rsidR="0004027B" w:rsidRPr="00FE2263">
        <w:rPr>
          <w:rStyle w:val="affb"/>
          <w:u w:val="single"/>
          <w:lang w:val="en-US"/>
        </w:rPr>
        <w:instrText>mendeley</w:instrText>
      </w:r>
      <w:r w:rsidR="0004027B" w:rsidRPr="00FE2263">
        <w:rPr>
          <w:rStyle w:val="affb"/>
          <w:u w:val="single"/>
        </w:rPr>
        <w:instrText>":{"</w:instrText>
      </w:r>
      <w:r w:rsidR="0004027B" w:rsidRPr="00FE2263">
        <w:rPr>
          <w:rStyle w:val="affb"/>
          <w:u w:val="single"/>
          <w:lang w:val="en-US"/>
        </w:rPr>
        <w:instrText>formattedCitation</w:instrText>
      </w:r>
      <w:r w:rsidR="0004027B" w:rsidRPr="00FE2263">
        <w:rPr>
          <w:rStyle w:val="affb"/>
          <w:u w:val="single"/>
        </w:rPr>
        <w:instrText>":"[21]","</w:instrText>
      </w:r>
      <w:r w:rsidR="0004027B" w:rsidRPr="00FE2263">
        <w:rPr>
          <w:rStyle w:val="affb"/>
          <w:u w:val="single"/>
          <w:lang w:val="en-US"/>
        </w:rPr>
        <w:instrText>plainTextFormattedCitation</w:instrText>
      </w:r>
      <w:r w:rsidR="0004027B" w:rsidRPr="00FE2263">
        <w:rPr>
          <w:rStyle w:val="affb"/>
          <w:u w:val="single"/>
        </w:rPr>
        <w:instrText>":"[21]","</w:instrText>
      </w:r>
      <w:r w:rsidR="0004027B" w:rsidRPr="00FE2263">
        <w:rPr>
          <w:rStyle w:val="affb"/>
          <w:u w:val="single"/>
          <w:lang w:val="en-US"/>
        </w:rPr>
        <w:instrText>previouslyFormattedCitation</w:instrText>
      </w:r>
      <w:r w:rsidR="0004027B" w:rsidRPr="00FE2263">
        <w:rPr>
          <w:rStyle w:val="affb"/>
          <w:u w:val="single"/>
        </w:rPr>
        <w:instrText>":"[21]"},"</w:instrText>
      </w:r>
      <w:r w:rsidR="0004027B" w:rsidRPr="00FE2263">
        <w:rPr>
          <w:rStyle w:val="affb"/>
          <w:u w:val="single"/>
          <w:lang w:val="en-US"/>
        </w:rPr>
        <w:instrText>properties</w:instrText>
      </w:r>
      <w:r w:rsidR="0004027B" w:rsidRPr="00FE2263">
        <w:rPr>
          <w:rStyle w:val="affb"/>
          <w:u w:val="single"/>
        </w:rPr>
        <w:instrText>":{"</w:instrText>
      </w:r>
      <w:r w:rsidR="0004027B" w:rsidRPr="00FE2263">
        <w:rPr>
          <w:rStyle w:val="affb"/>
          <w:u w:val="single"/>
          <w:lang w:val="en-US"/>
        </w:rPr>
        <w:instrText>noteIndex</w:instrText>
      </w:r>
      <w:r w:rsidR="0004027B" w:rsidRPr="00FE2263">
        <w:rPr>
          <w:rStyle w:val="affb"/>
          <w:u w:val="single"/>
        </w:rPr>
        <w:instrText>":0},"</w:instrText>
      </w:r>
      <w:r w:rsidR="0004027B" w:rsidRPr="00FE2263">
        <w:rPr>
          <w:rStyle w:val="affb"/>
          <w:u w:val="single"/>
          <w:lang w:val="en-US"/>
        </w:rPr>
        <w:instrText>schema</w:instrText>
      </w:r>
      <w:r w:rsidR="0004027B" w:rsidRPr="00FE2263">
        <w:rPr>
          <w:rStyle w:val="affb"/>
          <w:u w:val="single"/>
        </w:rPr>
        <w:instrText>":"</w:instrText>
      </w:r>
      <w:r w:rsidR="0004027B" w:rsidRPr="00FE2263">
        <w:rPr>
          <w:rStyle w:val="affb"/>
          <w:u w:val="single"/>
          <w:lang w:val="en-US"/>
        </w:rPr>
        <w:instrText>https</w:instrText>
      </w:r>
      <w:r w:rsidR="0004027B" w:rsidRPr="00FE2263">
        <w:rPr>
          <w:rStyle w:val="affb"/>
          <w:u w:val="single"/>
        </w:rPr>
        <w:instrText>://</w:instrText>
      </w:r>
      <w:r w:rsidR="0004027B" w:rsidRPr="00FE2263">
        <w:rPr>
          <w:rStyle w:val="affb"/>
          <w:u w:val="single"/>
          <w:lang w:val="en-US"/>
        </w:rPr>
        <w:instrText>github</w:instrText>
      </w:r>
      <w:r w:rsidR="0004027B" w:rsidRPr="00FE2263">
        <w:rPr>
          <w:rStyle w:val="affb"/>
          <w:u w:val="single"/>
        </w:rPr>
        <w:instrText>.</w:instrText>
      </w:r>
      <w:r w:rsidR="0004027B" w:rsidRPr="00FE2263">
        <w:rPr>
          <w:rStyle w:val="affb"/>
          <w:u w:val="single"/>
          <w:lang w:val="en-US"/>
        </w:rPr>
        <w:instrText>com</w:instrText>
      </w:r>
      <w:r w:rsidR="0004027B" w:rsidRPr="00FE2263">
        <w:rPr>
          <w:rStyle w:val="affb"/>
          <w:u w:val="single"/>
        </w:rPr>
        <w:instrText>/</w:instrText>
      </w:r>
      <w:r w:rsidR="0004027B" w:rsidRPr="00FE2263">
        <w:rPr>
          <w:rStyle w:val="affb"/>
          <w:u w:val="single"/>
          <w:lang w:val="en-US"/>
        </w:rPr>
        <w:instrText>citation</w:instrText>
      </w:r>
      <w:r w:rsidR="0004027B" w:rsidRPr="00FE2263">
        <w:rPr>
          <w:rStyle w:val="affb"/>
          <w:u w:val="single"/>
        </w:rPr>
        <w:instrText>-</w:instrText>
      </w:r>
      <w:r w:rsidR="0004027B" w:rsidRPr="00FE2263">
        <w:rPr>
          <w:rStyle w:val="affb"/>
          <w:u w:val="single"/>
          <w:lang w:val="en-US"/>
        </w:rPr>
        <w:instrText>style</w:instrText>
      </w:r>
      <w:r w:rsidR="0004027B" w:rsidRPr="00FE2263">
        <w:rPr>
          <w:rStyle w:val="affb"/>
          <w:u w:val="single"/>
        </w:rPr>
        <w:instrText>-</w:instrText>
      </w:r>
      <w:r w:rsidR="0004027B" w:rsidRPr="00FE2263">
        <w:rPr>
          <w:rStyle w:val="affb"/>
          <w:u w:val="single"/>
          <w:lang w:val="en-US"/>
        </w:rPr>
        <w:instrText>language</w:instrText>
      </w:r>
      <w:r w:rsidR="0004027B" w:rsidRPr="00FE2263">
        <w:rPr>
          <w:rStyle w:val="affb"/>
          <w:u w:val="single"/>
        </w:rPr>
        <w:instrText>/</w:instrText>
      </w:r>
      <w:r w:rsidR="0004027B" w:rsidRPr="00FE2263">
        <w:rPr>
          <w:rStyle w:val="affb"/>
          <w:u w:val="single"/>
          <w:lang w:val="en-US"/>
        </w:rPr>
        <w:instrText>schema</w:instrText>
      </w:r>
      <w:r w:rsidR="0004027B" w:rsidRPr="00FE2263">
        <w:rPr>
          <w:rStyle w:val="affb"/>
          <w:u w:val="single"/>
        </w:rPr>
        <w:instrText>/</w:instrText>
      </w:r>
      <w:r w:rsidR="0004027B" w:rsidRPr="00FE2263">
        <w:rPr>
          <w:rStyle w:val="affb"/>
          <w:u w:val="single"/>
          <w:lang w:val="en-US"/>
        </w:rPr>
        <w:instrText>raw</w:instrText>
      </w:r>
      <w:r w:rsidR="0004027B" w:rsidRPr="00FE2263">
        <w:rPr>
          <w:rStyle w:val="affb"/>
          <w:u w:val="single"/>
        </w:rPr>
        <w:instrText>/</w:instrText>
      </w:r>
      <w:r w:rsidR="0004027B" w:rsidRPr="00FE2263">
        <w:rPr>
          <w:rStyle w:val="affb"/>
          <w:u w:val="single"/>
          <w:lang w:val="en-US"/>
        </w:rPr>
        <w:instrText>master</w:instrText>
      </w:r>
      <w:r w:rsidR="0004027B" w:rsidRPr="00FE2263">
        <w:rPr>
          <w:rStyle w:val="affb"/>
          <w:u w:val="single"/>
        </w:rPr>
        <w:instrText>/</w:instrText>
      </w:r>
      <w:r w:rsidR="0004027B" w:rsidRPr="00FE2263">
        <w:rPr>
          <w:rStyle w:val="affb"/>
          <w:u w:val="single"/>
          <w:lang w:val="en-US"/>
        </w:rPr>
        <w:instrText>csl</w:instrText>
      </w:r>
      <w:r w:rsidR="0004027B" w:rsidRPr="00FE2263">
        <w:rPr>
          <w:rStyle w:val="affb"/>
          <w:u w:val="single"/>
        </w:rPr>
        <w:instrText>-</w:instrText>
      </w:r>
      <w:r w:rsidR="0004027B" w:rsidRPr="00FE2263">
        <w:rPr>
          <w:rStyle w:val="affb"/>
          <w:u w:val="single"/>
          <w:lang w:val="en-US"/>
        </w:rPr>
        <w:instrText>citation</w:instrText>
      </w:r>
      <w:r w:rsidR="0004027B" w:rsidRPr="00FE2263">
        <w:rPr>
          <w:rStyle w:val="affb"/>
          <w:u w:val="single"/>
        </w:rPr>
        <w:instrText>.</w:instrText>
      </w:r>
      <w:r w:rsidR="0004027B" w:rsidRPr="00FE2263">
        <w:rPr>
          <w:rStyle w:val="affb"/>
          <w:u w:val="single"/>
          <w:lang w:val="en-US"/>
        </w:rPr>
        <w:instrText>json</w:instrText>
      </w:r>
      <w:r w:rsidR="0004027B" w:rsidRPr="00FE2263">
        <w:rPr>
          <w:rStyle w:val="affb"/>
          <w:u w:val="single"/>
        </w:rPr>
        <w:instrText>"}</w:instrText>
      </w:r>
      <w:r w:rsidR="0004027B" w:rsidRPr="00FE2263">
        <w:rPr>
          <w:rStyle w:val="affb"/>
          <w:u w:val="single"/>
          <w:lang w:val="en-US"/>
        </w:rPr>
        <w:fldChar w:fldCharType="separate"/>
      </w:r>
      <w:r w:rsidR="0004027B" w:rsidRPr="00FE2263">
        <w:rPr>
          <w:rStyle w:val="affb"/>
          <w:b w:val="0"/>
          <w:noProof/>
        </w:rPr>
        <w:t>[21]</w:t>
      </w:r>
      <w:r w:rsidR="0004027B" w:rsidRPr="00FE2263">
        <w:rPr>
          <w:rStyle w:val="affb"/>
          <w:u w:val="single"/>
          <w:lang w:val="en-US"/>
        </w:rPr>
        <w:fldChar w:fldCharType="end"/>
      </w:r>
    </w:p>
    <w:p w14:paraId="4CBD7925" w14:textId="77777777" w:rsidR="00B16138" w:rsidRPr="00FE2263" w:rsidRDefault="00B16138" w:rsidP="00C46D62">
      <w:pPr>
        <w:pStyle w:val="afd"/>
        <w:spacing w:beforeAutospacing="0" w:afterAutospacing="0" w:line="360" w:lineRule="auto"/>
      </w:pPr>
      <w:r w:rsidRPr="00FE2263">
        <w:t>Ритуксимаб** – 375 мг/м</w:t>
      </w:r>
      <w:r w:rsidRPr="00FE2263">
        <w:rPr>
          <w:vertAlign w:val="superscript"/>
        </w:rPr>
        <w:t>2</w:t>
      </w:r>
      <w:r w:rsidRPr="00FE2263">
        <w:t xml:space="preserve"> в/в, день 1</w:t>
      </w:r>
    </w:p>
    <w:p w14:paraId="1BDD6A3E" w14:textId="77777777" w:rsidR="00B16138" w:rsidRPr="00FE2263" w:rsidRDefault="00B16138" w:rsidP="003D7932">
      <w:pPr>
        <w:pStyle w:val="afd"/>
        <w:spacing w:beforeAutospacing="0" w:afterAutospacing="0" w:line="360" w:lineRule="auto"/>
      </w:pPr>
      <w:r w:rsidRPr="00FE2263">
        <w:t>Циклофосфамид** – 100 мг/м2 внутрь 2 р/день, дни 1-5</w:t>
      </w:r>
    </w:p>
    <w:p w14:paraId="18419249" w14:textId="77777777" w:rsidR="00B16138" w:rsidRPr="00FE2263" w:rsidRDefault="00B16138" w:rsidP="003D7932">
      <w:pPr>
        <w:pStyle w:val="afd"/>
        <w:spacing w:beforeAutospacing="0" w:afterAutospacing="0" w:line="360" w:lineRule="auto"/>
      </w:pPr>
      <w:r w:rsidRPr="00FE2263">
        <w:t>Дексаметазон** – 20 мг в/в, день1</w:t>
      </w:r>
    </w:p>
    <w:p w14:paraId="2695B21E" w14:textId="77777777" w:rsidR="00B16138" w:rsidRPr="00FE2263" w:rsidRDefault="00B16138" w:rsidP="003D7932">
      <w:pPr>
        <w:pStyle w:val="afd"/>
        <w:spacing w:beforeAutospacing="0" w:afterAutospacing="0" w:line="360" w:lineRule="auto"/>
      </w:pPr>
      <w:r w:rsidRPr="00FE2263">
        <w:t>Лечение возобновляется на 22-й день. Проводят 6 курсов</w:t>
      </w:r>
    </w:p>
    <w:p w14:paraId="57DEFA32" w14:textId="24A726E7" w:rsidR="00B16138" w:rsidRPr="00FE2263" w:rsidRDefault="00B16138" w:rsidP="0010608C">
      <w:pPr>
        <w:pStyle w:val="afd"/>
        <w:numPr>
          <w:ilvl w:val="0"/>
          <w:numId w:val="15"/>
        </w:numPr>
        <w:spacing w:beforeAutospacing="0" w:afterAutospacing="0" w:line="360" w:lineRule="auto"/>
        <w:jc w:val="left"/>
      </w:pPr>
      <w:r w:rsidRPr="00FE2263">
        <w:rPr>
          <w:rStyle w:val="affb"/>
          <w:u w:val="single"/>
          <w:lang w:val="en-US"/>
        </w:rPr>
        <w:t>CPR</w:t>
      </w:r>
      <w:r w:rsidR="0004027B" w:rsidRPr="00FE2263">
        <w:rPr>
          <w:rStyle w:val="affb"/>
          <w:u w:val="single"/>
        </w:rPr>
        <w:t xml:space="preserve"> </w:t>
      </w:r>
      <w:r w:rsidR="0004027B" w:rsidRPr="00FE2263">
        <w:rPr>
          <w:rStyle w:val="affb"/>
          <w:u w:val="single"/>
          <w:lang w:val="en-US"/>
        </w:rPr>
        <w:fldChar w:fldCharType="begin" w:fldLock="1"/>
      </w:r>
      <w:r w:rsidR="009D41F9">
        <w:rPr>
          <w:rStyle w:val="affb"/>
          <w:u w:val="single"/>
          <w:lang w:val="en-US"/>
        </w:rPr>
        <w:instrText>ADDIN CSL_CITATION {"citationItems":[{"id":"ITEM-1","itemData":{"DOI":"10.3816/CLM.2009.n.016","ISSN":"15579190","abstract":"Since the adoption of rituximab, the importance of doxorubicin and vincristine as treatment components remains to be clarified in Waldenström's macroglobulinemia (WM). We therefore examined the outcomes of symptomatic patients with WM who received CHOP-R (cyclophosphamide/doxorubicin/ vincristine/prednisone plus rituximab; n = 23), CVP-R (cyclophosphamide/ vincristine/ prednisone plus rituximab; n = 16), or CP-R (cyclophosphamide/ prednisone plus rituximab; n = 19) at our institution. Baseline characteristics for all 3 cohorts were similar for age, previous therapies, bone marrow involvement, hematocrit, platelet count, and serum β&lt;sub&gt;2&lt;/ sub&gt;-microglobulin, though serum immunoglobulin M levels were higher in patients treated with CHOP-R (P .015). The overall response rates (ORR) and complete response (CR) rates to therapy were as follows: CHOP-R (ORR, 96%; CR, 17%); CVP-R (ORR 88%; CR 12%); CP-R (ORR, 95%; CR, 0%); P = not significant. Adverse events attributed to therapy showed a higher incidence for neutropenic fever and treatment-related neuropathy for CHOP-R and CVP-R versus CPR (P &lt; .03). The results of this study demonstrate comparable responses among patients with WM receiving CHOP-R, CVP-R, or CP-R, though a significantly higher incidence of treatment-related neuropathy and febrile neutropenia was observed among patients treated with CVP-R and CHOP-R versus CP-R. The use of CP-R might provide analogous treatment responses to more intense cyclophosphamide-based regimens while minimizing treatment-related complications in patients with WM.","author":[{"dropping-particle":"","family":"Ioakimidis","given":"Leukothea","non-dropping-particle":"","parse-names":false,"suffix":""},{"dropping-particle":"","family":"Patterson","given":"Christopher","non-dropping-particle":"","parse-names":false,"suffix":""},{"dropping-particle":"","family":"Hunter","given":"Zachary","non-dropping-particle":"","parse-names":false,"suffix":""},{"dropping-particle":"","family":"Soumerai","given":"Jacob","non-dropping-particle":"","parse-names":false,"suffix":""},{"dropping-particle":"","family":"Manning","given":"Robert","non-dropping-particle":"","parse-names":false,"suffix":""},{"dropping-particle":"","family":"Turnbull","given":"Barry","non-dropping-particle":"","parse-names":false,"suffix":""},{"dropping-particle":"","family":"Sheehy","given":"Patricia","non-dropping-particle":"","parse-names":false,"suffix":""},{"dropping-particle":"","family":"Treon","given":"Steven","non-dropping-particle":"","parse-names":false,"suffix":""}],"container-title":"Clinical Lymphoma and Myeloma","id":"ITEM-1","issue":"1","issued":{"date-parts":[["2009","3"]]},"page":"62-66","publisher":"Cancer Information Group, LP","title":"Comparative outcomes following CP-R, CVP-R, and CHOP-R in Waldenström's macroglobulinemia","type":"article-journal","volume":"9"},"uris":["http://www.mendeley.com/documents/?uuid=cdee16ce-557d-346c-add6-4fc42c938fb1"]}],"mendeley":{"formattedCitation":"[62]","plainTextFormattedCitation":"[62]","previouslyFormattedCitation":"[62]"},"properties":{"noteIndex":0},"schema":"https://github.com/citation-style-language/schema/raw/master/csl-citation.json"}</w:instrText>
      </w:r>
      <w:r w:rsidR="0004027B" w:rsidRPr="00FE2263">
        <w:rPr>
          <w:rStyle w:val="affb"/>
          <w:u w:val="single"/>
          <w:lang w:val="en-US"/>
        </w:rPr>
        <w:fldChar w:fldCharType="separate"/>
      </w:r>
      <w:r w:rsidR="004C3BA5" w:rsidRPr="004C3BA5">
        <w:rPr>
          <w:rStyle w:val="affb"/>
          <w:b w:val="0"/>
          <w:noProof/>
        </w:rPr>
        <w:t>[62]</w:t>
      </w:r>
      <w:r w:rsidR="0004027B" w:rsidRPr="00FE2263">
        <w:rPr>
          <w:rStyle w:val="affb"/>
          <w:u w:val="single"/>
          <w:lang w:val="en-US"/>
        </w:rPr>
        <w:fldChar w:fldCharType="end"/>
      </w:r>
    </w:p>
    <w:p w14:paraId="20312D14" w14:textId="77777777" w:rsidR="00B16138" w:rsidRPr="00FE2263" w:rsidRDefault="00B16138" w:rsidP="003D7932">
      <w:pPr>
        <w:pStyle w:val="afd"/>
        <w:spacing w:beforeAutospacing="0" w:afterAutospacing="0" w:line="360" w:lineRule="auto"/>
      </w:pPr>
      <w:r w:rsidRPr="00FE2263">
        <w:t>Ритуксимаб** – 375 мг/м</w:t>
      </w:r>
      <w:r w:rsidRPr="00FE2263">
        <w:rPr>
          <w:vertAlign w:val="superscript"/>
        </w:rPr>
        <w:t>2</w:t>
      </w:r>
      <w:r w:rsidRPr="00FE2263">
        <w:t xml:space="preserve"> в/в, день1</w:t>
      </w:r>
    </w:p>
    <w:p w14:paraId="199B14BC" w14:textId="77777777" w:rsidR="00B16138" w:rsidRPr="00FE2263" w:rsidRDefault="00B16138" w:rsidP="003D7932">
      <w:pPr>
        <w:pStyle w:val="afd"/>
        <w:spacing w:beforeAutospacing="0" w:afterAutospacing="0" w:line="360" w:lineRule="auto"/>
      </w:pPr>
      <w:r w:rsidRPr="00FE2263">
        <w:t>Циклофосфамид** – 1 г/м</w:t>
      </w:r>
      <w:r w:rsidRPr="00FE2263">
        <w:rPr>
          <w:vertAlign w:val="superscript"/>
        </w:rPr>
        <w:t>2</w:t>
      </w:r>
      <w:r w:rsidRPr="00FE2263">
        <w:t xml:space="preserve"> в/в, день1</w:t>
      </w:r>
    </w:p>
    <w:p w14:paraId="6D773A2C" w14:textId="77777777" w:rsidR="00B16138" w:rsidRPr="00FE2263" w:rsidRDefault="00B16138" w:rsidP="003D7932">
      <w:pPr>
        <w:pStyle w:val="afd"/>
        <w:spacing w:beforeAutospacing="0" w:afterAutospacing="0" w:line="360" w:lineRule="auto"/>
      </w:pPr>
      <w:r w:rsidRPr="00FE2263">
        <w:t>Преднизолон** – 100 мг внутрь, дни 1-5</w:t>
      </w:r>
    </w:p>
    <w:p w14:paraId="11FFADF0" w14:textId="77777777" w:rsidR="00B16138" w:rsidRPr="00FE2263" w:rsidRDefault="00B16138" w:rsidP="007E22FB">
      <w:pPr>
        <w:pStyle w:val="afd"/>
        <w:spacing w:beforeAutospacing="0" w:afterAutospacing="0" w:line="360" w:lineRule="auto"/>
      </w:pPr>
      <w:r w:rsidRPr="00FE2263">
        <w:t>Лечение возобновляется на 22-й день. Проводят 6-8 курсов.</w:t>
      </w:r>
    </w:p>
    <w:p w14:paraId="18C07EB8" w14:textId="75E4F32F" w:rsidR="00B16138" w:rsidRPr="00FE2263" w:rsidRDefault="00B16138" w:rsidP="0010608C">
      <w:pPr>
        <w:pStyle w:val="afd"/>
        <w:numPr>
          <w:ilvl w:val="0"/>
          <w:numId w:val="16"/>
        </w:numPr>
        <w:spacing w:beforeAutospacing="0" w:afterAutospacing="0" w:line="360" w:lineRule="auto"/>
        <w:jc w:val="left"/>
      </w:pPr>
      <w:r w:rsidRPr="00FE2263">
        <w:rPr>
          <w:rStyle w:val="affb"/>
          <w:u w:val="single"/>
        </w:rPr>
        <w:t>Монотерапия флударабином</w:t>
      </w:r>
      <w:r w:rsidRPr="00FE2263">
        <w:t>**</w:t>
      </w:r>
      <w:r w:rsidR="0004027B" w:rsidRPr="00FE2263">
        <w:t xml:space="preserve"> </w:t>
      </w:r>
      <w:r w:rsidR="0004027B" w:rsidRPr="00FE2263">
        <w:rPr>
          <w:lang w:val="en-US"/>
        </w:rPr>
        <w:fldChar w:fldCharType="begin" w:fldLock="1"/>
      </w:r>
      <w:r w:rsidR="009D41F9">
        <w:rPr>
          <w:lang w:val="en-US"/>
        </w:rPr>
        <w:instrText>ADDIN CSL_CITATION {"citationItems":[{"id":"ITEM-1","itemData":{"DOI":"10.1200/JCO.2012.44.7920","ISSN":"0732183X","abstract":"Purpose: Treatment options for patients with Waldenström macroglobulinemia (WM) and closely related disorders include alkylating agents, purine analogs, and monoclonal antibodies. No large randomized studies have yet been reported comparing any of these approaches. Patients and Methods: The randomized WM1 study (Trial Comparing Chlorambucil to Fludarabine in Patients With Advanced Waldenström Macroglobulinemia) was undertaken in 101 centers in five countries enrolling 414 eligible patients (339 with WM, 37 with non-mucosa-associated lymphoid tissue marginal zone lymphoma, and 38 with lymphoplasmacytic lymphoma) who were randomly assigned to receive chlorambucil or fludarabine. The primary end point was the overall response rate (ORR). Results: On the basis of intent-to-treat analysis, the ORR was 47.8% (95% CI, 40.9% to 54.8%) in the fludarabine arm versus 38.6% (95% CI, 32.0% to 45.7%) in the chlorambucil arm (P =.07). With a median follow-up of 36 months (interquartile range, 18 to 58 months), median progressionfree survival (PFS), and duration of response (DR) were significantly improved in the fludarabine arm compared with the chlorambucil arm: PFS, 36.3 versus 27.1 months (P =.012) and DR, 38.3 versus 19.9 months (P&lt;.001). In patients with WM, median overall survival (OS) was not reached in the fludarabine arm versus 69.8 months in the chlorambucil arm (95% CI, 61.6 to 79.8 months; P =.014). Grade 3 to 4 neutropenia was significantly higher among patients treated with fludarabine (36%) compared with patients treated with chlorambuci (17.8%; P&lt;.001). Second malignancies were significantly more frequent in the chlorambuci arm with 6-year cumulative incidence rate of 20.6% versus 3.7% in the fludarabine arm (P =.001). Conclusion: In the complete intent-to-treat study population, fludarabine significantly improved PFS compared with chlorambucil, and in patients with WM, it improved OS © 2012 by American Society of Clinical Oncology.","author":[{"dropping-particle":"","family":"Leblond","given":"Véronique","non-dropping-particle":"","parse-names":false,"suffix":""},{"dropping-particle":"","family":"Johnson","given":"Steve","non-dropping-particle":"","parse-names":false,"suffix":""},{"dropping-particle":"","family":"Chevret","given":"Sylvie","non-dropping-particle":"","parse-names":false,"suffix":""},{"dropping-particle":"","family":"Copplestone","given":"Adrian","non-dropping-particle":"","parse-names":false,"suffix":""},{"dropping-particle":"","family":"Rule","given":"Simon","non-dropping-particle":"","parse-names":false,"suffix":""},{"dropping-particle":"","family":"Tournilhac","given":"Olivier","non-dropping-particle":"","parse-names":false,"suffix":""},{"dropping-particle":"","family":"Seymour","given":"John Francis","non-dropping-particle":"","parse-names":false,"suffix":""},{"dropping-particle":"","family":"Patmore","given":"Russell D.","non-dropping-particle":"","parse-names":false,"suffix":""},{"dropping-particle":"","family":"Wright","given":"David","non-dropping-particle":"","parse-names":false,"suffix":""},{"dropping-particle":"","family":"Morel","given":"Pierre","non-dropping-particle":"","parse-names":false,"suffix":""},{"dropping-particle":"","family":"Dilhuydy","given":"Marie Sarah","non-dropping-particle":"","parse-names":false,"suffix":""},{"dropping-particle":"","family":"Willoughby","given":"Sara","non-dropping-particle":"","parse-names":false,"suffix":""},{"dropping-particle":"","family":"Dartigeas","given":"Caroline","non-dropping-particle":"","parse-names":false,"suffix":""},{"dropping-particle":"","family":"Malphettes","given":"Marion","non-dropping-particle":"","parse-names":false,"suffix":""},{"dropping-particle":"","family":"Royer","given":"Bruno","non-dropping-particle":"","parse-names":false,"suffix":""},{"dropping-particle":"","family":"Ewings","given":"Maeve","non-dropping-particle":"","parse-names":false,"suffix":""},{"dropping-particle":"","family":"Pratt","given":"Guy","non-dropping-particle":"","parse-names":false,"suffix":""},{"dropping-particle":"","family":"Lejeune","given":"Julie","non-dropping-particle":"","parse-names":false,"suffix":""},{"dropping-particle":"","family":"Nguyen-Khac","given":"Florence","non-dropping-particle":"","parse-names":false,"suffix":""},{"dropping-particle":"","family":"Choquet","given":"Sylvain","non-dropping-particle":"","parse-names":false,"suffix":""},{"dropping-particle":"","family":"Owen","given":"Roger G.","non-dropping-particle":"","parse-names":false,"suffix":""}],"container-title":"Journal of Clinical Oncology","id":"ITEM-1","issue":"3","issued":{"date-parts":[["2013","1","20"]]},"page":"301-307","title":"Results of a randomized Trial of Chlorambucil versus Fludarabine for patients with untreated Waldenström Macroglobulinemia, marginal zone lymphoma, or lymphoplasmacytic lymphoma","type":"article-journal","volume":"31"},"uris":["http://www.mendeley.com/documents/?uuid=7994b881-f5c9-37f7-a625-678dc212298e"]}],"mendeley":{"formattedCitation":"[63]","plainTextFormattedCitation":"[63]","previouslyFormattedCitation":"[63]"},"properties":{"noteIndex":0},"schema":"https://github.com/citation-style-language/schema/raw/master/csl-citation.json"}</w:instrText>
      </w:r>
      <w:r w:rsidR="0004027B" w:rsidRPr="00FE2263">
        <w:rPr>
          <w:lang w:val="en-US"/>
        </w:rPr>
        <w:fldChar w:fldCharType="separate"/>
      </w:r>
      <w:r w:rsidR="004C3BA5" w:rsidRPr="004C3BA5">
        <w:rPr>
          <w:noProof/>
        </w:rPr>
        <w:t>[63]</w:t>
      </w:r>
      <w:r w:rsidR="0004027B" w:rsidRPr="00FE2263">
        <w:rPr>
          <w:lang w:val="en-US"/>
        </w:rPr>
        <w:fldChar w:fldCharType="end"/>
      </w:r>
    </w:p>
    <w:p w14:paraId="2BCA2AF7" w14:textId="77777777" w:rsidR="00B16138" w:rsidRPr="00FE2263" w:rsidRDefault="00B16138" w:rsidP="007E22FB">
      <w:pPr>
        <w:pStyle w:val="afd"/>
        <w:spacing w:beforeAutospacing="0" w:afterAutospacing="0" w:line="360" w:lineRule="auto"/>
      </w:pPr>
      <w:r w:rsidRPr="00FE2263">
        <w:t>Флударабин** – 25 мг/м</w:t>
      </w:r>
      <w:r w:rsidRPr="00FE2263">
        <w:rPr>
          <w:vertAlign w:val="superscript"/>
        </w:rPr>
        <w:t>2</w:t>
      </w:r>
      <w:r w:rsidRPr="00FE2263">
        <w:t xml:space="preserve"> в/в, дни 1-5 (1-4)</w:t>
      </w:r>
    </w:p>
    <w:p w14:paraId="05DF2292" w14:textId="77777777" w:rsidR="00B16138" w:rsidRPr="00FE2263" w:rsidRDefault="00B16138" w:rsidP="007E22FB">
      <w:pPr>
        <w:pStyle w:val="afd"/>
        <w:spacing w:beforeAutospacing="0" w:afterAutospacing="0" w:line="360" w:lineRule="auto"/>
      </w:pPr>
      <w:r w:rsidRPr="00FE2263">
        <w:t>Лечение возобновляется на 29-й день. Проводят 4-6 курсов</w:t>
      </w:r>
    </w:p>
    <w:p w14:paraId="5C3DF089" w14:textId="087B5D64" w:rsidR="00B16138" w:rsidRPr="00FE2263" w:rsidRDefault="00B16138" w:rsidP="0010608C">
      <w:pPr>
        <w:pStyle w:val="afd"/>
        <w:numPr>
          <w:ilvl w:val="0"/>
          <w:numId w:val="17"/>
        </w:numPr>
        <w:spacing w:beforeAutospacing="0" w:afterAutospacing="0" w:line="360" w:lineRule="auto"/>
        <w:jc w:val="left"/>
      </w:pPr>
      <w:r w:rsidRPr="00FE2263">
        <w:rPr>
          <w:rStyle w:val="affb"/>
          <w:u w:val="single"/>
        </w:rPr>
        <w:t>FR</w:t>
      </w:r>
      <w:r w:rsidR="0004027B" w:rsidRPr="00FE2263">
        <w:rPr>
          <w:rStyle w:val="affb"/>
          <w:u w:val="single"/>
        </w:rPr>
        <w:t xml:space="preserve"> </w:t>
      </w:r>
      <w:r w:rsidR="0004027B" w:rsidRPr="00FE2263">
        <w:rPr>
          <w:rStyle w:val="affb"/>
          <w:u w:val="single"/>
          <w:lang w:val="en-US"/>
        </w:rPr>
        <w:fldChar w:fldCharType="begin" w:fldLock="1"/>
      </w:r>
      <w:r w:rsidR="0004027B" w:rsidRPr="00FE2263">
        <w:rPr>
          <w:rStyle w:val="affb"/>
          <w:u w:val="single"/>
          <w:lang w:val="en-US"/>
        </w:rPr>
        <w:instrText>ADDIN</w:instrText>
      </w:r>
      <w:r w:rsidR="0004027B" w:rsidRPr="00FE2263">
        <w:rPr>
          <w:rStyle w:val="affb"/>
          <w:u w:val="single"/>
        </w:rPr>
        <w:instrText xml:space="preserve"> </w:instrText>
      </w:r>
      <w:r w:rsidR="0004027B" w:rsidRPr="00FE2263">
        <w:rPr>
          <w:rStyle w:val="affb"/>
          <w:u w:val="single"/>
          <w:lang w:val="en-US"/>
        </w:rPr>
        <w:instrText>CSL</w:instrText>
      </w:r>
      <w:r w:rsidR="0004027B" w:rsidRPr="00FE2263">
        <w:rPr>
          <w:rStyle w:val="affb"/>
          <w:u w:val="single"/>
        </w:rPr>
        <w:instrText>_</w:instrText>
      </w:r>
      <w:r w:rsidR="0004027B" w:rsidRPr="00FE2263">
        <w:rPr>
          <w:rStyle w:val="affb"/>
          <w:u w:val="single"/>
          <w:lang w:val="en-US"/>
        </w:rPr>
        <w:instrText>CITATION</w:instrText>
      </w:r>
      <w:r w:rsidR="0004027B" w:rsidRPr="00FE2263">
        <w:rPr>
          <w:rStyle w:val="affb"/>
          <w:u w:val="single"/>
        </w:rPr>
        <w:instrText xml:space="preserve"> {"</w:instrText>
      </w:r>
      <w:r w:rsidR="0004027B" w:rsidRPr="00FE2263">
        <w:rPr>
          <w:rStyle w:val="affb"/>
          <w:u w:val="single"/>
          <w:lang w:val="en-US"/>
        </w:rPr>
        <w:instrText>citationItems</w:instrText>
      </w:r>
      <w:r w:rsidR="0004027B" w:rsidRPr="00FE2263">
        <w:rPr>
          <w:rStyle w:val="affb"/>
          <w:u w:val="single"/>
        </w:rPr>
        <w:instrText>":[{"</w:instrText>
      </w:r>
      <w:r w:rsidR="0004027B" w:rsidRPr="00FE2263">
        <w:rPr>
          <w:rStyle w:val="affb"/>
          <w:u w:val="single"/>
          <w:lang w:val="en-US"/>
        </w:rPr>
        <w:instrText>id</w:instrText>
      </w:r>
      <w:r w:rsidR="0004027B" w:rsidRPr="00FE2263">
        <w:rPr>
          <w:rStyle w:val="affb"/>
          <w:u w:val="single"/>
        </w:rPr>
        <w:instrText>":"</w:instrText>
      </w:r>
      <w:r w:rsidR="0004027B" w:rsidRPr="00FE2263">
        <w:rPr>
          <w:rStyle w:val="affb"/>
          <w:u w:val="single"/>
          <w:lang w:val="en-US"/>
        </w:rPr>
        <w:instrText>ITEM</w:instrText>
      </w:r>
      <w:r w:rsidR="0004027B" w:rsidRPr="00FE2263">
        <w:rPr>
          <w:rStyle w:val="affb"/>
          <w:u w:val="single"/>
        </w:rPr>
        <w:instrText>-1","</w:instrText>
      </w:r>
      <w:r w:rsidR="0004027B" w:rsidRPr="00FE2263">
        <w:rPr>
          <w:rStyle w:val="affb"/>
          <w:u w:val="single"/>
          <w:lang w:val="en-US"/>
        </w:rPr>
        <w:instrText>itemData</w:instrText>
      </w:r>
      <w:r w:rsidR="0004027B" w:rsidRPr="00FE2263">
        <w:rPr>
          <w:rStyle w:val="affb"/>
          <w:u w:val="single"/>
        </w:rPr>
        <w:instrText>":{"</w:instrText>
      </w:r>
      <w:r w:rsidR="0004027B" w:rsidRPr="00FE2263">
        <w:rPr>
          <w:rStyle w:val="affb"/>
          <w:u w:val="single"/>
          <w:lang w:val="en-US"/>
        </w:rPr>
        <w:instrText>DOI</w:instrText>
      </w:r>
      <w:r w:rsidR="0004027B" w:rsidRPr="00FE2263">
        <w:rPr>
          <w:rStyle w:val="affb"/>
          <w:u w:val="single"/>
        </w:rPr>
        <w:instrText>":"10.1182/</w:instrText>
      </w:r>
      <w:r w:rsidR="0004027B" w:rsidRPr="00FE2263">
        <w:rPr>
          <w:rStyle w:val="affb"/>
          <w:u w:val="single"/>
          <w:lang w:val="en-US"/>
        </w:rPr>
        <w:instrText>blood</w:instrText>
      </w:r>
      <w:r w:rsidR="0004027B" w:rsidRPr="00FE2263">
        <w:rPr>
          <w:rStyle w:val="affb"/>
          <w:u w:val="single"/>
        </w:rPr>
        <w:instrText>-2008-09-177329","</w:instrText>
      </w:r>
      <w:r w:rsidR="0004027B" w:rsidRPr="00FE2263">
        <w:rPr>
          <w:rStyle w:val="affb"/>
          <w:u w:val="single"/>
          <w:lang w:val="en-US"/>
        </w:rPr>
        <w:instrText>ISSN</w:instrText>
      </w:r>
      <w:r w:rsidR="0004027B" w:rsidRPr="00FE2263">
        <w:rPr>
          <w:rStyle w:val="affb"/>
          <w:u w:val="single"/>
        </w:rPr>
        <w:instrText>":"00064971","</w:instrText>
      </w:r>
      <w:r w:rsidR="0004027B" w:rsidRPr="00FE2263">
        <w:rPr>
          <w:rStyle w:val="affb"/>
          <w:u w:val="single"/>
          <w:lang w:val="en-US"/>
        </w:rPr>
        <w:instrText>abstract</w:instrText>
      </w:r>
      <w:r w:rsidR="0004027B" w:rsidRPr="00FE2263">
        <w:rPr>
          <w:rStyle w:val="affb"/>
          <w:u w:val="single"/>
        </w:rPr>
        <w:instrText>":"</w:instrText>
      </w:r>
      <w:r w:rsidR="0004027B" w:rsidRPr="00FE2263">
        <w:rPr>
          <w:rStyle w:val="affb"/>
          <w:u w:val="single"/>
          <w:lang w:val="en-US"/>
        </w:rPr>
        <w:instrText>We</w:instrText>
      </w:r>
      <w:r w:rsidR="0004027B" w:rsidRPr="00FE2263">
        <w:rPr>
          <w:rStyle w:val="affb"/>
          <w:u w:val="single"/>
        </w:rPr>
        <w:instrText xml:space="preserve"> </w:instrText>
      </w:r>
      <w:r w:rsidR="0004027B" w:rsidRPr="00FE2263">
        <w:rPr>
          <w:rStyle w:val="affb"/>
          <w:u w:val="single"/>
          <w:lang w:val="en-US"/>
        </w:rPr>
        <w:instrText>report</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long</w:instrText>
      </w:r>
      <w:r w:rsidR="0004027B" w:rsidRPr="00FE2263">
        <w:rPr>
          <w:rStyle w:val="affb"/>
          <w:u w:val="single"/>
        </w:rPr>
        <w:instrText>-</w:instrText>
      </w:r>
      <w:r w:rsidR="0004027B" w:rsidRPr="00FE2263">
        <w:rPr>
          <w:rStyle w:val="affb"/>
          <w:u w:val="single"/>
          <w:lang w:val="en-US"/>
        </w:rPr>
        <w:instrText>term</w:instrText>
      </w:r>
      <w:r w:rsidR="0004027B" w:rsidRPr="00FE2263">
        <w:rPr>
          <w:rStyle w:val="affb"/>
          <w:u w:val="single"/>
        </w:rPr>
        <w:instrText xml:space="preserve"> </w:instrText>
      </w:r>
      <w:r w:rsidR="0004027B" w:rsidRPr="00FE2263">
        <w:rPr>
          <w:rStyle w:val="affb"/>
          <w:u w:val="single"/>
          <w:lang w:val="en-US"/>
        </w:rPr>
        <w:instrText>outcome</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multicenter</w:instrText>
      </w:r>
      <w:r w:rsidR="0004027B" w:rsidRPr="00FE2263">
        <w:rPr>
          <w:rStyle w:val="affb"/>
          <w:u w:val="single"/>
        </w:rPr>
        <w:instrText xml:space="preserve">, </w:instrText>
      </w:r>
      <w:r w:rsidR="0004027B" w:rsidRPr="00FE2263">
        <w:rPr>
          <w:rStyle w:val="affb"/>
          <w:u w:val="single"/>
          <w:lang w:val="en-US"/>
        </w:rPr>
        <w:instrText>prospective</w:instrText>
      </w:r>
      <w:r w:rsidR="0004027B" w:rsidRPr="00FE2263">
        <w:rPr>
          <w:rStyle w:val="affb"/>
          <w:u w:val="single"/>
        </w:rPr>
        <w:instrText xml:space="preserve"> </w:instrText>
      </w:r>
      <w:r w:rsidR="0004027B" w:rsidRPr="00FE2263">
        <w:rPr>
          <w:rStyle w:val="affb"/>
          <w:u w:val="single"/>
          <w:lang w:val="en-US"/>
        </w:rPr>
        <w:instrText>study</w:instrText>
      </w:r>
      <w:r w:rsidR="0004027B" w:rsidRPr="00FE2263">
        <w:rPr>
          <w:rStyle w:val="affb"/>
          <w:u w:val="single"/>
        </w:rPr>
        <w:instrText xml:space="preserve"> </w:instrText>
      </w:r>
      <w:r w:rsidR="0004027B" w:rsidRPr="00FE2263">
        <w:rPr>
          <w:rStyle w:val="affb"/>
          <w:u w:val="single"/>
          <w:lang w:val="en-US"/>
        </w:rPr>
        <w:instrText>examining</w:instrText>
      </w:r>
      <w:r w:rsidR="0004027B" w:rsidRPr="00FE2263">
        <w:rPr>
          <w:rStyle w:val="affb"/>
          <w:u w:val="single"/>
        </w:rPr>
        <w:instrText xml:space="preserve"> </w:instrText>
      </w:r>
      <w:r w:rsidR="0004027B" w:rsidRPr="00FE2263">
        <w:rPr>
          <w:rStyle w:val="affb"/>
          <w:u w:val="single"/>
          <w:lang w:val="en-US"/>
        </w:rPr>
        <w:instrText>fludarabine</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Waldenstr</w:instrText>
      </w:r>
      <w:r w:rsidR="0004027B" w:rsidRPr="00FE2263">
        <w:rPr>
          <w:rStyle w:val="affb"/>
          <w:u w:val="single"/>
        </w:rPr>
        <w:instrText>ö</w:instrText>
      </w:r>
      <w:r w:rsidR="0004027B" w:rsidRPr="00FE2263">
        <w:rPr>
          <w:rStyle w:val="affb"/>
          <w:u w:val="single"/>
          <w:lang w:val="en-US"/>
        </w:rPr>
        <w:instrText>m</w:instrText>
      </w:r>
      <w:r w:rsidR="0004027B" w:rsidRPr="00FE2263">
        <w:rPr>
          <w:rStyle w:val="affb"/>
          <w:u w:val="single"/>
        </w:rPr>
        <w:instrText xml:space="preserve"> </w:instrText>
      </w:r>
      <w:r w:rsidR="0004027B" w:rsidRPr="00FE2263">
        <w:rPr>
          <w:rStyle w:val="affb"/>
          <w:u w:val="single"/>
          <w:lang w:val="en-US"/>
        </w:rPr>
        <w:instrText>macroglobulinemia</w:instrText>
      </w:r>
      <w:r w:rsidR="0004027B" w:rsidRPr="00FE2263">
        <w:rPr>
          <w:rStyle w:val="affb"/>
          <w:u w:val="single"/>
        </w:rPr>
        <w:instrText xml:space="preserve"> (</w:instrText>
      </w:r>
      <w:r w:rsidR="0004027B" w:rsidRPr="00FE2263">
        <w:rPr>
          <w:rStyle w:val="affb"/>
          <w:u w:val="single"/>
          <w:lang w:val="en-US"/>
        </w:rPr>
        <w:instrText>WM</w:instrText>
      </w:r>
      <w:r w:rsidR="0004027B" w:rsidRPr="00FE2263">
        <w:rPr>
          <w:rStyle w:val="affb"/>
          <w:u w:val="single"/>
        </w:rPr>
        <w:instrText xml:space="preserve">). </w:instrText>
      </w:r>
      <w:r w:rsidR="0004027B" w:rsidRPr="00FE2263">
        <w:rPr>
          <w:rStyle w:val="affb"/>
          <w:u w:val="single"/>
          <w:lang w:val="en-US"/>
        </w:rPr>
        <w:instrText>WM</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less</w:instrText>
      </w:r>
      <w:r w:rsidR="0004027B" w:rsidRPr="00FE2263">
        <w:rPr>
          <w:rStyle w:val="affb"/>
          <w:u w:val="single"/>
        </w:rPr>
        <w:instrText xml:space="preserve"> </w:instrText>
      </w:r>
      <w:r w:rsidR="0004027B" w:rsidRPr="00FE2263">
        <w:rPr>
          <w:rStyle w:val="affb"/>
          <w:u w:val="single"/>
          <w:lang w:val="en-US"/>
        </w:rPr>
        <w:instrText>than</w:instrText>
      </w:r>
      <w:r w:rsidR="0004027B" w:rsidRPr="00FE2263">
        <w:rPr>
          <w:rStyle w:val="affb"/>
          <w:u w:val="single"/>
        </w:rPr>
        <w:instrText xml:space="preserve"> 2 </w:instrText>
      </w:r>
      <w:r w:rsidR="0004027B" w:rsidRPr="00FE2263">
        <w:rPr>
          <w:rStyle w:val="affb"/>
          <w:u w:val="single"/>
          <w:lang w:val="en-US"/>
        </w:rPr>
        <w:instrText>prior</w:instrText>
      </w:r>
      <w:r w:rsidR="0004027B" w:rsidRPr="00FE2263">
        <w:rPr>
          <w:rStyle w:val="affb"/>
          <w:u w:val="single"/>
        </w:rPr>
        <w:instrText xml:space="preserve"> </w:instrText>
      </w:r>
      <w:r w:rsidR="0004027B" w:rsidRPr="00FE2263">
        <w:rPr>
          <w:rStyle w:val="affb"/>
          <w:u w:val="single"/>
          <w:lang w:val="en-US"/>
        </w:rPr>
        <w:instrText>therapies</w:instrText>
      </w:r>
      <w:r w:rsidR="0004027B" w:rsidRPr="00FE2263">
        <w:rPr>
          <w:rStyle w:val="affb"/>
          <w:u w:val="single"/>
        </w:rPr>
        <w:instrText xml:space="preserve"> </w:instrText>
      </w:r>
      <w:r w:rsidR="0004027B" w:rsidRPr="00FE2263">
        <w:rPr>
          <w:rStyle w:val="affb"/>
          <w:u w:val="single"/>
          <w:lang w:val="en-US"/>
        </w:rPr>
        <w:instrText>were</w:instrText>
      </w:r>
      <w:r w:rsidR="0004027B" w:rsidRPr="00FE2263">
        <w:rPr>
          <w:rStyle w:val="affb"/>
          <w:u w:val="single"/>
        </w:rPr>
        <w:instrText xml:space="preserve"> </w:instrText>
      </w:r>
      <w:r w:rsidR="0004027B" w:rsidRPr="00FE2263">
        <w:rPr>
          <w:rStyle w:val="affb"/>
          <w:u w:val="single"/>
          <w:lang w:val="en-US"/>
        </w:rPr>
        <w:instrText>eligible</w:instrText>
      </w:r>
      <w:r w:rsidR="0004027B" w:rsidRPr="00FE2263">
        <w:rPr>
          <w:rStyle w:val="affb"/>
          <w:u w:val="single"/>
        </w:rPr>
        <w:instrText xml:space="preserve">. </w:instrText>
      </w:r>
      <w:r w:rsidR="0004027B" w:rsidRPr="00FE2263">
        <w:rPr>
          <w:rStyle w:val="affb"/>
          <w:u w:val="single"/>
          <w:lang w:val="en-US"/>
        </w:rPr>
        <w:instrText>Intended</w:instrText>
      </w:r>
      <w:r w:rsidR="0004027B" w:rsidRPr="00FE2263">
        <w:rPr>
          <w:rStyle w:val="affb"/>
          <w:u w:val="single"/>
        </w:rPr>
        <w:instrText xml:space="preserve"> </w:instrText>
      </w:r>
      <w:r w:rsidR="0004027B" w:rsidRPr="00FE2263">
        <w:rPr>
          <w:rStyle w:val="affb"/>
          <w:u w:val="single"/>
          <w:lang w:val="en-US"/>
        </w:rPr>
        <w:instrText>therapy</w:instrText>
      </w:r>
      <w:r w:rsidR="0004027B" w:rsidRPr="00FE2263">
        <w:rPr>
          <w:rStyle w:val="affb"/>
          <w:u w:val="single"/>
        </w:rPr>
        <w:instrText xml:space="preserve"> </w:instrText>
      </w:r>
      <w:r w:rsidR="0004027B" w:rsidRPr="00FE2263">
        <w:rPr>
          <w:rStyle w:val="affb"/>
          <w:u w:val="single"/>
          <w:lang w:val="en-US"/>
        </w:rPr>
        <w:instrText>consisted</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6 </w:instrText>
      </w:r>
      <w:r w:rsidR="0004027B" w:rsidRPr="00FE2263">
        <w:rPr>
          <w:rStyle w:val="affb"/>
          <w:u w:val="single"/>
          <w:lang w:val="en-US"/>
        </w:rPr>
        <w:instrText>cycles</w:instrText>
      </w:r>
      <w:r w:rsidR="0004027B" w:rsidRPr="00FE2263">
        <w:rPr>
          <w:rStyle w:val="affb"/>
          <w:u w:val="single"/>
        </w:rPr>
        <w:instrText xml:space="preserve"> (25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 2 </w:instrText>
      </w:r>
      <w:r w:rsidR="0004027B" w:rsidRPr="00FE2263">
        <w:rPr>
          <w:rStyle w:val="affb"/>
          <w:u w:val="single"/>
          <w:lang w:val="en-US"/>
        </w:rPr>
        <w:instrText>per</w:instrText>
      </w:r>
      <w:r w:rsidR="0004027B" w:rsidRPr="00FE2263">
        <w:rPr>
          <w:rStyle w:val="affb"/>
          <w:u w:val="single"/>
        </w:rPr>
        <w:instrText xml:space="preserve"> </w:instrText>
      </w:r>
      <w:r w:rsidR="0004027B" w:rsidRPr="00FE2263">
        <w:rPr>
          <w:rStyle w:val="affb"/>
          <w:u w:val="single"/>
          <w:lang w:val="en-US"/>
        </w:rPr>
        <w:instrText>day</w:instrText>
      </w:r>
      <w:r w:rsidR="0004027B" w:rsidRPr="00FE2263">
        <w:rPr>
          <w:rStyle w:val="affb"/>
          <w:u w:val="single"/>
        </w:rPr>
        <w:instrText xml:space="preserve"> </w:instrText>
      </w:r>
      <w:r w:rsidR="0004027B" w:rsidRPr="00FE2263">
        <w:rPr>
          <w:rStyle w:val="affb"/>
          <w:u w:val="single"/>
          <w:lang w:val="en-US"/>
        </w:rPr>
        <w:instrText>for</w:instrText>
      </w:r>
      <w:r w:rsidR="0004027B" w:rsidRPr="00FE2263">
        <w:rPr>
          <w:rStyle w:val="affb"/>
          <w:u w:val="single"/>
        </w:rPr>
        <w:instrText xml:space="preserve"> 5 </w:instrText>
      </w:r>
      <w:r w:rsidR="0004027B" w:rsidRPr="00FE2263">
        <w:rPr>
          <w:rStyle w:val="affb"/>
          <w:u w:val="single"/>
          <w:lang w:val="en-US"/>
        </w:rPr>
        <w:instrText>day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fludarabine</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8 </w:instrText>
      </w:r>
      <w:r w:rsidR="0004027B" w:rsidRPr="00FE2263">
        <w:rPr>
          <w:rStyle w:val="affb"/>
          <w:u w:val="single"/>
          <w:lang w:val="en-US"/>
        </w:rPr>
        <w:instrText>infusions</w:instrText>
      </w:r>
      <w:r w:rsidR="0004027B" w:rsidRPr="00FE2263">
        <w:rPr>
          <w:rStyle w:val="affb"/>
          <w:u w:val="single"/>
        </w:rPr>
        <w:instrText xml:space="preserve"> (375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 2 </w:instrText>
      </w:r>
      <w:r w:rsidR="0004027B" w:rsidRPr="00FE2263">
        <w:rPr>
          <w:rStyle w:val="affb"/>
          <w:u w:val="single"/>
          <w:lang w:val="en-US"/>
        </w:rPr>
        <w:instrText>per</w:instrText>
      </w:r>
      <w:r w:rsidR="0004027B" w:rsidRPr="00FE2263">
        <w:rPr>
          <w:rStyle w:val="affb"/>
          <w:u w:val="single"/>
        </w:rPr>
        <w:instrText xml:space="preserve"> </w:instrText>
      </w:r>
      <w:r w:rsidR="0004027B" w:rsidRPr="00FE2263">
        <w:rPr>
          <w:rStyle w:val="affb"/>
          <w:u w:val="single"/>
          <w:lang w:val="en-US"/>
        </w:rPr>
        <w:instrText>week</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w:instrText>
      </w:r>
      <w:r w:rsidR="0004027B" w:rsidRPr="00FE2263">
        <w:rPr>
          <w:rStyle w:val="affb"/>
          <w:u w:val="single"/>
          <w:lang w:val="en-US"/>
        </w:rPr>
        <w:instrText>Atotal</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43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ere</w:instrText>
      </w:r>
      <w:r w:rsidR="0004027B" w:rsidRPr="00FE2263">
        <w:rPr>
          <w:rStyle w:val="affb"/>
          <w:u w:val="single"/>
        </w:rPr>
        <w:instrText xml:space="preserve"> </w:instrText>
      </w:r>
      <w:r w:rsidR="0004027B" w:rsidRPr="00FE2263">
        <w:rPr>
          <w:rStyle w:val="affb"/>
          <w:u w:val="single"/>
          <w:lang w:val="en-US"/>
        </w:rPr>
        <w:instrText>enrolled</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were</w:instrText>
      </w:r>
      <w:r w:rsidR="0004027B" w:rsidRPr="00FE2263">
        <w:rPr>
          <w:rStyle w:val="affb"/>
          <w:u w:val="single"/>
        </w:rPr>
        <w:instrText xml:space="preserve">: </w:instrText>
      </w:r>
      <w:r w:rsidR="0004027B" w:rsidRPr="00FE2263">
        <w:rPr>
          <w:rStyle w:val="affb"/>
          <w:u w:val="single"/>
          <w:lang w:val="en-US"/>
        </w:rPr>
        <w:instrText>complete</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n</w:instrText>
      </w:r>
      <w:r w:rsidR="0004027B" w:rsidRPr="00FE2263">
        <w:rPr>
          <w:rStyle w:val="affb"/>
          <w:u w:val="single"/>
        </w:rPr>
        <w:instrText xml:space="preserve"> = 2), </w:instrText>
      </w:r>
      <w:r w:rsidR="0004027B" w:rsidRPr="00FE2263">
        <w:rPr>
          <w:rStyle w:val="affb"/>
          <w:u w:val="single"/>
          <w:lang w:val="en-US"/>
        </w:rPr>
        <w:instrText>very</w:instrText>
      </w:r>
      <w:r w:rsidR="0004027B" w:rsidRPr="00FE2263">
        <w:rPr>
          <w:rStyle w:val="affb"/>
          <w:u w:val="single"/>
        </w:rPr>
        <w:instrText xml:space="preserve"> </w:instrText>
      </w:r>
      <w:r w:rsidR="0004027B" w:rsidRPr="00FE2263">
        <w:rPr>
          <w:rStyle w:val="affb"/>
          <w:u w:val="single"/>
          <w:lang w:val="en-US"/>
        </w:rPr>
        <w:instrText>good</w:instrText>
      </w:r>
      <w:r w:rsidR="0004027B" w:rsidRPr="00FE2263">
        <w:rPr>
          <w:rStyle w:val="affb"/>
          <w:u w:val="single"/>
        </w:rPr>
        <w:instrText xml:space="preserve"> </w:instrText>
      </w:r>
      <w:r w:rsidR="0004027B" w:rsidRPr="00FE2263">
        <w:rPr>
          <w:rStyle w:val="affb"/>
          <w:u w:val="single"/>
          <w:lang w:val="en-US"/>
        </w:rPr>
        <w:instrText>partial</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n</w:instrText>
      </w:r>
      <w:r w:rsidR="0004027B" w:rsidRPr="00FE2263">
        <w:rPr>
          <w:rStyle w:val="affb"/>
          <w:u w:val="single"/>
        </w:rPr>
        <w:instrText xml:space="preserve"> = 14), </w:instrText>
      </w:r>
      <w:r w:rsidR="0004027B" w:rsidRPr="00FE2263">
        <w:rPr>
          <w:rStyle w:val="affb"/>
          <w:u w:val="single"/>
          <w:lang w:val="en-US"/>
        </w:rPr>
        <w:instrText>partial</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n</w:instrText>
      </w:r>
      <w:r w:rsidR="0004027B" w:rsidRPr="00FE2263">
        <w:rPr>
          <w:rStyle w:val="affb"/>
          <w:u w:val="single"/>
        </w:rPr>
        <w:instrText xml:space="preserve"> = 21),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minor</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n</w:instrText>
      </w:r>
      <w:r w:rsidR="0004027B" w:rsidRPr="00FE2263">
        <w:rPr>
          <w:rStyle w:val="affb"/>
          <w:u w:val="single"/>
        </w:rPr>
        <w:instrText xml:space="preserve"> = 4), </w:instrText>
      </w:r>
      <w:r w:rsidR="0004027B" w:rsidRPr="00FE2263">
        <w:rPr>
          <w:rStyle w:val="affb"/>
          <w:u w:val="single"/>
          <w:lang w:val="en-US"/>
        </w:rPr>
        <w:instrText>for</w:instrText>
      </w:r>
      <w:r w:rsidR="0004027B" w:rsidRPr="00FE2263">
        <w:rPr>
          <w:rStyle w:val="affb"/>
          <w:u w:val="single"/>
        </w:rPr>
        <w:instrText xml:space="preserve"> </w:instrText>
      </w:r>
      <w:r w:rsidR="0004027B" w:rsidRPr="00FE2263">
        <w:rPr>
          <w:rStyle w:val="affb"/>
          <w:u w:val="single"/>
          <w:lang w:val="en-US"/>
        </w:rPr>
        <w:instrText>overall</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major</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rate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95.3% </w:instrText>
      </w:r>
      <w:r w:rsidR="0004027B" w:rsidRPr="00FE2263">
        <w:rPr>
          <w:rStyle w:val="affb"/>
          <w:u w:val="single"/>
          <w:lang w:val="en-US"/>
        </w:rPr>
        <w:instrText>and</w:instrText>
      </w:r>
      <w:r w:rsidR="0004027B" w:rsidRPr="00FE2263">
        <w:rPr>
          <w:rStyle w:val="affb"/>
          <w:u w:val="single"/>
        </w:rPr>
        <w:instrText xml:space="preserve"> 86.0%, </w:instrText>
      </w:r>
      <w:r w:rsidR="0004027B" w:rsidRPr="00FE2263">
        <w:rPr>
          <w:rStyle w:val="affb"/>
          <w:u w:val="single"/>
          <w:lang w:val="en-US"/>
        </w:rPr>
        <w:instrText>respectively</w:instrText>
      </w:r>
      <w:r w:rsidR="0004027B" w:rsidRPr="00FE2263">
        <w:rPr>
          <w:rStyle w:val="affb"/>
          <w:u w:val="single"/>
        </w:rPr>
        <w:instrText xml:space="preserve">. </w:instrText>
      </w:r>
      <w:r w:rsidR="0004027B" w:rsidRPr="00FE2263">
        <w:rPr>
          <w:rStyle w:val="affb"/>
          <w:u w:val="single"/>
          <w:lang w:val="en-US"/>
        </w:rPr>
        <w:instrText>Median</w:instrText>
      </w:r>
      <w:r w:rsidR="0004027B" w:rsidRPr="00FE2263">
        <w:rPr>
          <w:rStyle w:val="affb"/>
          <w:u w:val="single"/>
        </w:rPr>
        <w:instrText xml:space="preserve"> </w:instrText>
      </w:r>
      <w:r w:rsidR="0004027B" w:rsidRPr="00FE2263">
        <w:rPr>
          <w:rStyle w:val="affb"/>
          <w:u w:val="single"/>
          <w:lang w:val="en-US"/>
        </w:rPr>
        <w:instrText>time</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w:instrText>
      </w:r>
      <w:r w:rsidR="0004027B" w:rsidRPr="00FE2263">
        <w:rPr>
          <w:rStyle w:val="affb"/>
          <w:u w:val="single"/>
          <w:lang w:val="en-US"/>
        </w:rPr>
        <w:instrText>progression</w:instrText>
      </w:r>
      <w:r w:rsidR="0004027B" w:rsidRPr="00FE2263">
        <w:rPr>
          <w:rStyle w:val="affb"/>
          <w:u w:val="single"/>
        </w:rPr>
        <w:instrText xml:space="preserve"> </w:instrText>
      </w:r>
      <w:r w:rsidR="0004027B" w:rsidRPr="00FE2263">
        <w:rPr>
          <w:rStyle w:val="affb"/>
          <w:u w:val="single"/>
          <w:lang w:val="en-US"/>
        </w:rPr>
        <w:instrText>for</w:instrText>
      </w:r>
      <w:r w:rsidR="0004027B" w:rsidRPr="00FE2263">
        <w:rPr>
          <w:rStyle w:val="affb"/>
          <w:u w:val="single"/>
        </w:rPr>
        <w:instrText xml:space="preserve"> </w:instrText>
      </w:r>
      <w:r w:rsidR="0004027B" w:rsidRPr="00FE2263">
        <w:rPr>
          <w:rStyle w:val="affb"/>
          <w:u w:val="single"/>
          <w:lang w:val="en-US"/>
        </w:rPr>
        <w:instrText>all</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51.2 </w:instrText>
      </w:r>
      <w:r w:rsidR="0004027B" w:rsidRPr="00FE2263">
        <w:rPr>
          <w:rStyle w:val="affb"/>
          <w:u w:val="single"/>
          <w:lang w:val="en-US"/>
        </w:rPr>
        <w:instrText>months</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w:instrText>
      </w:r>
      <w:r w:rsidR="0004027B" w:rsidRPr="00FE2263">
        <w:rPr>
          <w:rStyle w:val="affb"/>
          <w:u w:val="single"/>
          <w:lang w:val="en-US"/>
        </w:rPr>
        <w:instrText>longer</w:instrText>
      </w:r>
      <w:r w:rsidR="0004027B" w:rsidRPr="00FE2263">
        <w:rPr>
          <w:rStyle w:val="affb"/>
          <w:u w:val="single"/>
        </w:rPr>
        <w:instrText xml:space="preserve"> </w:instrText>
      </w:r>
      <w:r w:rsidR="0004027B" w:rsidRPr="00FE2263">
        <w:rPr>
          <w:rStyle w:val="affb"/>
          <w:u w:val="single"/>
          <w:lang w:val="en-US"/>
        </w:rPr>
        <w:instrText>for</w:instrText>
      </w:r>
      <w:r w:rsidR="0004027B" w:rsidRPr="00FE2263">
        <w:rPr>
          <w:rStyle w:val="affb"/>
          <w:u w:val="single"/>
        </w:rPr>
        <w:instrText xml:space="preserve"> </w:instrText>
      </w:r>
      <w:r w:rsidR="0004027B" w:rsidRPr="00FE2263">
        <w:rPr>
          <w:rStyle w:val="affb"/>
          <w:u w:val="single"/>
          <w:lang w:val="en-US"/>
        </w:rPr>
        <w:instrText>untreated</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P</w:instrText>
      </w:r>
      <w:r w:rsidR="0004027B" w:rsidRPr="00FE2263">
        <w:rPr>
          <w:rStyle w:val="affb"/>
          <w:u w:val="single"/>
        </w:rPr>
        <w:instrText xml:space="preserve"> = .017)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those</w:instrText>
      </w:r>
      <w:r w:rsidR="0004027B" w:rsidRPr="00FE2263">
        <w:rPr>
          <w:rStyle w:val="affb"/>
          <w:u w:val="single"/>
        </w:rPr>
        <w:instrText xml:space="preserve"> </w:instrText>
      </w:r>
      <w:r w:rsidR="0004027B" w:rsidRPr="00FE2263">
        <w:rPr>
          <w:rStyle w:val="affb"/>
          <w:u w:val="single"/>
          <w:lang w:val="en-US"/>
        </w:rPr>
        <w:instrText>achieving</w:instrText>
      </w:r>
      <w:r w:rsidR="0004027B" w:rsidRPr="00FE2263">
        <w:rPr>
          <w:rStyle w:val="affb"/>
          <w:u w:val="single"/>
        </w:rPr>
        <w:instrText xml:space="preserve"> </w:instrText>
      </w:r>
      <w:r w:rsidR="0004027B" w:rsidRPr="00FE2263">
        <w:rPr>
          <w:rStyle w:val="affb"/>
          <w:u w:val="single"/>
          <w:lang w:val="en-US"/>
        </w:rPr>
        <w:instrText>at</w:instrText>
      </w:r>
      <w:r w:rsidR="0004027B" w:rsidRPr="00FE2263">
        <w:rPr>
          <w:rStyle w:val="affb"/>
          <w:u w:val="single"/>
        </w:rPr>
        <w:instrText xml:space="preserve"> </w:instrText>
      </w:r>
      <w:r w:rsidR="0004027B" w:rsidRPr="00FE2263">
        <w:rPr>
          <w:rStyle w:val="affb"/>
          <w:u w:val="single"/>
          <w:lang w:val="en-US"/>
        </w:rPr>
        <w:instrText>least</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very</w:instrText>
      </w:r>
      <w:r w:rsidR="0004027B" w:rsidRPr="00FE2263">
        <w:rPr>
          <w:rStyle w:val="affb"/>
          <w:u w:val="single"/>
        </w:rPr>
        <w:instrText xml:space="preserve"> </w:instrText>
      </w:r>
      <w:r w:rsidR="0004027B" w:rsidRPr="00FE2263">
        <w:rPr>
          <w:rStyle w:val="affb"/>
          <w:u w:val="single"/>
          <w:lang w:val="en-US"/>
        </w:rPr>
        <w:instrText>good</w:instrText>
      </w:r>
      <w:r w:rsidR="0004027B" w:rsidRPr="00FE2263">
        <w:rPr>
          <w:rStyle w:val="affb"/>
          <w:u w:val="single"/>
        </w:rPr>
        <w:instrText xml:space="preserve"> </w:instrText>
      </w:r>
      <w:r w:rsidR="0004027B" w:rsidRPr="00FE2263">
        <w:rPr>
          <w:rStyle w:val="affb"/>
          <w:u w:val="single"/>
          <w:lang w:val="en-US"/>
        </w:rPr>
        <w:instrText>partial</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P</w:instrText>
      </w:r>
      <w:r w:rsidR="0004027B" w:rsidRPr="00FE2263">
        <w:rPr>
          <w:rStyle w:val="affb"/>
          <w:u w:val="single"/>
        </w:rPr>
        <w:instrText xml:space="preserve"> = .049). </w:instrText>
      </w:r>
      <w:r w:rsidR="0004027B" w:rsidRPr="00FE2263">
        <w:rPr>
          <w:rStyle w:val="affb"/>
          <w:u w:val="single"/>
          <w:lang w:val="en-US"/>
        </w:rPr>
        <w:instrText>Grade</w:instrText>
      </w:r>
      <w:r w:rsidR="0004027B" w:rsidRPr="00FE2263">
        <w:rPr>
          <w:rStyle w:val="affb"/>
          <w:u w:val="single"/>
        </w:rPr>
        <w:instrText xml:space="preserve"> 3 </w:instrText>
      </w:r>
      <w:r w:rsidR="0004027B" w:rsidRPr="00FE2263">
        <w:rPr>
          <w:rStyle w:val="affb"/>
          <w:u w:val="single"/>
          <w:lang w:val="en-US"/>
        </w:rPr>
        <w:instrText>or</w:instrText>
      </w:r>
      <w:r w:rsidR="0004027B" w:rsidRPr="00FE2263">
        <w:rPr>
          <w:rStyle w:val="affb"/>
          <w:u w:val="single"/>
        </w:rPr>
        <w:instrText xml:space="preserve"> </w:instrText>
      </w:r>
      <w:r w:rsidR="0004027B" w:rsidRPr="00FE2263">
        <w:rPr>
          <w:rStyle w:val="affb"/>
          <w:u w:val="single"/>
          <w:lang w:val="en-US"/>
        </w:rPr>
        <w:instrText>higher</w:instrText>
      </w:r>
      <w:r w:rsidR="0004027B" w:rsidRPr="00FE2263">
        <w:rPr>
          <w:rStyle w:val="affb"/>
          <w:u w:val="single"/>
        </w:rPr>
        <w:instrText xml:space="preserve"> </w:instrText>
      </w:r>
      <w:r w:rsidR="0004027B" w:rsidRPr="00FE2263">
        <w:rPr>
          <w:rStyle w:val="affb"/>
          <w:u w:val="single"/>
          <w:lang w:val="en-US"/>
        </w:rPr>
        <w:instrText>toxicities</w:instrText>
      </w:r>
      <w:r w:rsidR="0004027B" w:rsidRPr="00FE2263">
        <w:rPr>
          <w:rStyle w:val="affb"/>
          <w:u w:val="single"/>
        </w:rPr>
        <w:instrText xml:space="preserve"> </w:instrText>
      </w:r>
      <w:r w:rsidR="0004027B" w:rsidRPr="00FE2263">
        <w:rPr>
          <w:rStyle w:val="affb"/>
          <w:u w:val="single"/>
          <w:lang w:val="en-US"/>
        </w:rPr>
        <w:instrText>included</w:instrText>
      </w:r>
      <w:r w:rsidR="0004027B" w:rsidRPr="00FE2263">
        <w:rPr>
          <w:rStyle w:val="affb"/>
          <w:u w:val="single"/>
        </w:rPr>
        <w:instrText xml:space="preserve"> </w:instrText>
      </w:r>
      <w:r w:rsidR="0004027B" w:rsidRPr="00FE2263">
        <w:rPr>
          <w:rStyle w:val="affb"/>
          <w:u w:val="single"/>
          <w:lang w:val="en-US"/>
        </w:rPr>
        <w:instrText>neutropenia</w:instrText>
      </w:r>
      <w:r w:rsidR="0004027B" w:rsidRPr="00FE2263">
        <w:rPr>
          <w:rStyle w:val="affb"/>
          <w:u w:val="single"/>
        </w:rPr>
        <w:instrText xml:space="preserve"> (</w:instrText>
      </w:r>
      <w:r w:rsidR="0004027B" w:rsidRPr="00FE2263">
        <w:rPr>
          <w:rStyle w:val="affb"/>
          <w:u w:val="single"/>
          <w:lang w:val="en-US"/>
        </w:rPr>
        <w:instrText>n</w:instrText>
      </w:r>
      <w:r w:rsidR="0004027B" w:rsidRPr="00FE2263">
        <w:rPr>
          <w:rStyle w:val="affb"/>
          <w:u w:val="single"/>
        </w:rPr>
        <w:instrText xml:space="preserve"> = 27), </w:instrText>
      </w:r>
      <w:r w:rsidR="0004027B" w:rsidRPr="00FE2263">
        <w:rPr>
          <w:rStyle w:val="affb"/>
          <w:u w:val="single"/>
          <w:lang w:val="en-US"/>
        </w:rPr>
        <w:instrText>thrombocytopenia</w:instrText>
      </w:r>
      <w:r w:rsidR="0004027B" w:rsidRPr="00FE2263">
        <w:rPr>
          <w:rStyle w:val="affb"/>
          <w:u w:val="single"/>
        </w:rPr>
        <w:instrText xml:space="preserve"> (</w:instrText>
      </w:r>
      <w:r w:rsidR="0004027B" w:rsidRPr="00FE2263">
        <w:rPr>
          <w:rStyle w:val="affb"/>
          <w:u w:val="single"/>
          <w:lang w:val="en-US"/>
        </w:rPr>
        <w:instrText>n</w:instrText>
      </w:r>
      <w:r w:rsidR="0004027B" w:rsidRPr="00FE2263">
        <w:rPr>
          <w:rStyle w:val="affb"/>
          <w:u w:val="single"/>
        </w:rPr>
        <w:instrText xml:space="preserve"> = 7),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pneumonia</w:instrText>
      </w:r>
      <w:r w:rsidR="0004027B" w:rsidRPr="00FE2263">
        <w:rPr>
          <w:rStyle w:val="affb"/>
          <w:u w:val="single"/>
        </w:rPr>
        <w:instrText xml:space="preserve"> (</w:instrText>
      </w:r>
      <w:r w:rsidR="0004027B" w:rsidRPr="00FE2263">
        <w:rPr>
          <w:rStyle w:val="affb"/>
          <w:u w:val="single"/>
          <w:lang w:val="en-US"/>
        </w:rPr>
        <w:instrText>n</w:instrText>
      </w:r>
      <w:r w:rsidR="0004027B" w:rsidRPr="00FE2263">
        <w:rPr>
          <w:rStyle w:val="affb"/>
          <w:u w:val="single"/>
        </w:rPr>
        <w:instrText xml:space="preserve"> = 6), </w:instrText>
      </w:r>
      <w:r w:rsidR="0004027B" w:rsidRPr="00FE2263">
        <w:rPr>
          <w:rStyle w:val="affb"/>
          <w:u w:val="single"/>
          <w:lang w:val="en-US"/>
        </w:rPr>
        <w:instrText>including</w:instrText>
      </w:r>
      <w:r w:rsidR="0004027B" w:rsidRPr="00FE2263">
        <w:rPr>
          <w:rStyle w:val="affb"/>
          <w:u w:val="single"/>
        </w:rPr>
        <w:instrText xml:space="preserve"> 2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ho</w:instrText>
      </w:r>
      <w:r w:rsidR="0004027B" w:rsidRPr="00FE2263">
        <w:rPr>
          <w:rStyle w:val="affb"/>
          <w:u w:val="single"/>
        </w:rPr>
        <w:instrText xml:space="preserve"> </w:instrText>
      </w:r>
      <w:r w:rsidR="0004027B" w:rsidRPr="00FE2263">
        <w:rPr>
          <w:rStyle w:val="affb"/>
          <w:u w:val="single"/>
          <w:lang w:val="en-US"/>
        </w:rPr>
        <w:instrText>died</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Pneumocystis</w:instrText>
      </w:r>
      <w:r w:rsidR="0004027B" w:rsidRPr="00FE2263">
        <w:rPr>
          <w:rStyle w:val="affb"/>
          <w:u w:val="single"/>
        </w:rPr>
        <w:instrText xml:space="preserve"> </w:instrText>
      </w:r>
      <w:r w:rsidR="0004027B" w:rsidRPr="00FE2263">
        <w:rPr>
          <w:rStyle w:val="affb"/>
          <w:u w:val="single"/>
          <w:lang w:val="en-US"/>
        </w:rPr>
        <w:instrText>carinii</w:instrText>
      </w:r>
      <w:r w:rsidR="0004027B" w:rsidRPr="00FE2263">
        <w:rPr>
          <w:rStyle w:val="affb"/>
          <w:u w:val="single"/>
        </w:rPr>
        <w:instrText xml:space="preserve"> </w:instrText>
      </w:r>
      <w:r w:rsidR="0004027B" w:rsidRPr="00FE2263">
        <w:rPr>
          <w:rStyle w:val="affb"/>
          <w:u w:val="single"/>
          <w:lang w:val="en-US"/>
        </w:rPr>
        <w:instrText>pneumonia</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median</w:instrText>
      </w:r>
      <w:r w:rsidR="0004027B" w:rsidRPr="00FE2263">
        <w:rPr>
          <w:rStyle w:val="affb"/>
          <w:u w:val="single"/>
        </w:rPr>
        <w:instrText xml:space="preserve"> </w:instrText>
      </w:r>
      <w:r w:rsidR="0004027B" w:rsidRPr="00FE2263">
        <w:rPr>
          <w:rStyle w:val="affb"/>
          <w:u w:val="single"/>
          <w:lang w:val="en-US"/>
        </w:rPr>
        <w:instrText>follow</w:instrText>
      </w:r>
      <w:r w:rsidR="0004027B" w:rsidRPr="00FE2263">
        <w:rPr>
          <w:rStyle w:val="affb"/>
          <w:u w:val="single"/>
        </w:rPr>
        <w:instrText>-</w:instrText>
      </w:r>
      <w:r w:rsidR="0004027B" w:rsidRPr="00FE2263">
        <w:rPr>
          <w:rStyle w:val="affb"/>
          <w:u w:val="single"/>
          <w:lang w:val="en-US"/>
        </w:rPr>
        <w:instrText>up</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40.3 </w:instrText>
      </w:r>
      <w:r w:rsidR="0004027B" w:rsidRPr="00FE2263">
        <w:rPr>
          <w:rStyle w:val="affb"/>
          <w:u w:val="single"/>
          <w:lang w:val="en-US"/>
        </w:rPr>
        <w:instrText>months</w:instrText>
      </w:r>
      <w:r w:rsidR="0004027B" w:rsidRPr="00FE2263">
        <w:rPr>
          <w:rStyle w:val="affb"/>
          <w:u w:val="single"/>
        </w:rPr>
        <w:instrText xml:space="preserve">, </w:instrText>
      </w:r>
      <w:r w:rsidR="0004027B" w:rsidRPr="00FE2263">
        <w:rPr>
          <w:rStyle w:val="affb"/>
          <w:u w:val="single"/>
          <w:lang w:val="en-US"/>
        </w:rPr>
        <w:instrText>we</w:instrText>
      </w:r>
      <w:r w:rsidR="0004027B" w:rsidRPr="00FE2263">
        <w:rPr>
          <w:rStyle w:val="affb"/>
          <w:u w:val="single"/>
        </w:rPr>
        <w:instrText xml:space="preserve"> </w:instrText>
      </w:r>
      <w:r w:rsidR="0004027B" w:rsidRPr="00FE2263">
        <w:rPr>
          <w:rStyle w:val="affb"/>
          <w:u w:val="single"/>
          <w:lang w:val="en-US"/>
        </w:rPr>
        <w:instrText>observed</w:instrText>
      </w:r>
      <w:r w:rsidR="0004027B" w:rsidRPr="00FE2263">
        <w:rPr>
          <w:rStyle w:val="affb"/>
          <w:u w:val="single"/>
        </w:rPr>
        <w:instrText xml:space="preserve"> 3 </w:instrText>
      </w:r>
      <w:r w:rsidR="0004027B" w:rsidRPr="00FE2263">
        <w:rPr>
          <w:rStyle w:val="affb"/>
          <w:u w:val="single"/>
          <w:lang w:val="en-US"/>
        </w:rPr>
        <w:instrText>case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transformation</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w:instrText>
      </w:r>
      <w:r w:rsidR="0004027B" w:rsidRPr="00FE2263">
        <w:rPr>
          <w:rStyle w:val="affb"/>
          <w:u w:val="single"/>
          <w:lang w:val="en-US"/>
        </w:rPr>
        <w:instrText>aggressive</w:instrText>
      </w:r>
      <w:r w:rsidR="0004027B" w:rsidRPr="00FE2263">
        <w:rPr>
          <w:rStyle w:val="affb"/>
          <w:u w:val="single"/>
        </w:rPr>
        <w:instrText xml:space="preserve"> </w:instrText>
      </w:r>
      <w:r w:rsidR="0004027B" w:rsidRPr="00FE2263">
        <w:rPr>
          <w:rStyle w:val="affb"/>
          <w:u w:val="single"/>
          <w:lang w:val="en-US"/>
        </w:rPr>
        <w:instrText>lymphoma</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3 </w:instrText>
      </w:r>
      <w:r w:rsidR="0004027B" w:rsidRPr="00FE2263">
        <w:rPr>
          <w:rStyle w:val="affb"/>
          <w:u w:val="single"/>
          <w:lang w:val="en-US"/>
        </w:rPr>
        <w:instrText>case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myelodysplastic</w:instrText>
      </w:r>
      <w:r w:rsidR="0004027B" w:rsidRPr="00FE2263">
        <w:rPr>
          <w:rStyle w:val="affb"/>
          <w:u w:val="single"/>
        </w:rPr>
        <w:instrText xml:space="preserve"> </w:instrText>
      </w:r>
      <w:r w:rsidR="0004027B" w:rsidRPr="00FE2263">
        <w:rPr>
          <w:rStyle w:val="affb"/>
          <w:u w:val="single"/>
          <w:lang w:val="en-US"/>
        </w:rPr>
        <w:instrText>syndrome</w:instrText>
      </w:r>
      <w:r w:rsidR="0004027B" w:rsidRPr="00FE2263">
        <w:rPr>
          <w:rStyle w:val="affb"/>
          <w:u w:val="single"/>
        </w:rPr>
        <w:instrText>/</w:instrText>
      </w:r>
      <w:r w:rsidR="0004027B" w:rsidRPr="00FE2263">
        <w:rPr>
          <w:rStyle w:val="affb"/>
          <w:u w:val="single"/>
          <w:lang w:val="en-US"/>
        </w:rPr>
        <w:instrText>acute</w:instrText>
      </w:r>
      <w:r w:rsidR="0004027B" w:rsidRPr="00FE2263">
        <w:rPr>
          <w:rStyle w:val="affb"/>
          <w:u w:val="single"/>
        </w:rPr>
        <w:instrText xml:space="preserve"> </w:instrText>
      </w:r>
      <w:r w:rsidR="0004027B" w:rsidRPr="00FE2263">
        <w:rPr>
          <w:rStyle w:val="affb"/>
          <w:u w:val="single"/>
          <w:lang w:val="en-US"/>
        </w:rPr>
        <w:instrText>myeloid</w:instrText>
      </w:r>
      <w:r w:rsidR="0004027B" w:rsidRPr="00FE2263">
        <w:rPr>
          <w:rStyle w:val="affb"/>
          <w:u w:val="single"/>
        </w:rPr>
        <w:instrText xml:space="preserve"> </w:instrText>
      </w:r>
      <w:r w:rsidR="0004027B" w:rsidRPr="00FE2263">
        <w:rPr>
          <w:rStyle w:val="affb"/>
          <w:u w:val="single"/>
          <w:lang w:val="en-US"/>
        </w:rPr>
        <w:instrText>leukemia</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result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this</w:instrText>
      </w:r>
      <w:r w:rsidR="0004027B" w:rsidRPr="00FE2263">
        <w:rPr>
          <w:rStyle w:val="affb"/>
          <w:u w:val="single"/>
        </w:rPr>
        <w:instrText xml:space="preserve"> </w:instrText>
      </w:r>
      <w:r w:rsidR="0004027B" w:rsidRPr="00FE2263">
        <w:rPr>
          <w:rStyle w:val="affb"/>
          <w:u w:val="single"/>
          <w:lang w:val="en-US"/>
        </w:rPr>
        <w:instrText>study</w:instrText>
      </w:r>
      <w:r w:rsidR="0004027B" w:rsidRPr="00FE2263">
        <w:rPr>
          <w:rStyle w:val="affb"/>
          <w:u w:val="single"/>
        </w:rPr>
        <w:instrText xml:space="preserve"> </w:instrText>
      </w:r>
      <w:r w:rsidR="0004027B" w:rsidRPr="00FE2263">
        <w:rPr>
          <w:rStyle w:val="affb"/>
          <w:u w:val="single"/>
          <w:lang w:val="en-US"/>
        </w:rPr>
        <w:instrText>demonstrate</w:instrText>
      </w:r>
      <w:r w:rsidR="0004027B" w:rsidRPr="00FE2263">
        <w:rPr>
          <w:rStyle w:val="affb"/>
          <w:u w:val="single"/>
        </w:rPr>
        <w:instrText xml:space="preserve"> </w:instrText>
      </w:r>
      <w:r w:rsidR="0004027B" w:rsidRPr="00FE2263">
        <w:rPr>
          <w:rStyle w:val="affb"/>
          <w:u w:val="single"/>
          <w:lang w:val="en-US"/>
        </w:rPr>
        <w:instrText>that</w:instrText>
      </w:r>
      <w:r w:rsidR="0004027B" w:rsidRPr="00FE2263">
        <w:rPr>
          <w:rStyle w:val="affb"/>
          <w:u w:val="single"/>
        </w:rPr>
        <w:instrText xml:space="preserve"> </w:instrText>
      </w:r>
      <w:r w:rsidR="0004027B" w:rsidRPr="00FE2263">
        <w:rPr>
          <w:rStyle w:val="affb"/>
          <w:u w:val="single"/>
          <w:lang w:val="en-US"/>
        </w:rPr>
        <w:instrText>fludarabine</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are</w:instrText>
      </w:r>
      <w:r w:rsidR="0004027B" w:rsidRPr="00FE2263">
        <w:rPr>
          <w:rStyle w:val="affb"/>
          <w:u w:val="single"/>
        </w:rPr>
        <w:instrText xml:space="preserve"> </w:instrText>
      </w:r>
      <w:r w:rsidR="0004027B" w:rsidRPr="00FE2263">
        <w:rPr>
          <w:rStyle w:val="affb"/>
          <w:u w:val="single"/>
          <w:lang w:val="en-US"/>
        </w:rPr>
        <w:instrText>highly</w:instrText>
      </w:r>
      <w:r w:rsidR="0004027B" w:rsidRPr="00FE2263">
        <w:rPr>
          <w:rStyle w:val="affb"/>
          <w:u w:val="single"/>
        </w:rPr>
        <w:instrText xml:space="preserve"> </w:instrText>
      </w:r>
      <w:r w:rsidR="0004027B" w:rsidRPr="00FE2263">
        <w:rPr>
          <w:rStyle w:val="affb"/>
          <w:u w:val="single"/>
          <w:lang w:val="en-US"/>
        </w:rPr>
        <w:instrText>active</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WM</w:instrText>
      </w:r>
      <w:r w:rsidR="0004027B" w:rsidRPr="00FE2263">
        <w:rPr>
          <w:rStyle w:val="affb"/>
          <w:u w:val="single"/>
        </w:rPr>
        <w:instrText xml:space="preserve">, </w:instrText>
      </w:r>
      <w:r w:rsidR="0004027B" w:rsidRPr="00FE2263">
        <w:rPr>
          <w:rStyle w:val="affb"/>
          <w:u w:val="single"/>
          <w:lang w:val="en-US"/>
        </w:rPr>
        <w:instrText>although</w:instrText>
      </w:r>
      <w:r w:rsidR="0004027B" w:rsidRPr="00FE2263">
        <w:rPr>
          <w:rStyle w:val="affb"/>
          <w:u w:val="single"/>
        </w:rPr>
        <w:instrText xml:space="preserve"> </w:instrText>
      </w:r>
      <w:r w:rsidR="0004027B" w:rsidRPr="00FE2263">
        <w:rPr>
          <w:rStyle w:val="affb"/>
          <w:u w:val="single"/>
          <w:lang w:val="en-US"/>
        </w:rPr>
        <w:instrText>short</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long</w:instrText>
      </w:r>
      <w:r w:rsidR="0004027B" w:rsidRPr="00FE2263">
        <w:rPr>
          <w:rStyle w:val="affb"/>
          <w:u w:val="single"/>
        </w:rPr>
        <w:instrText>-</w:instrText>
      </w:r>
      <w:r w:rsidR="0004027B" w:rsidRPr="00FE2263">
        <w:rPr>
          <w:rStyle w:val="affb"/>
          <w:u w:val="single"/>
          <w:lang w:val="en-US"/>
        </w:rPr>
        <w:instrText>term</w:instrText>
      </w:r>
      <w:r w:rsidR="0004027B" w:rsidRPr="00FE2263">
        <w:rPr>
          <w:rStyle w:val="affb"/>
          <w:u w:val="single"/>
        </w:rPr>
        <w:instrText xml:space="preserve"> </w:instrText>
      </w:r>
      <w:r w:rsidR="0004027B" w:rsidRPr="00FE2263">
        <w:rPr>
          <w:rStyle w:val="affb"/>
          <w:u w:val="single"/>
          <w:lang w:val="en-US"/>
        </w:rPr>
        <w:instrText>toxicities</w:instrText>
      </w:r>
      <w:r w:rsidR="0004027B" w:rsidRPr="00FE2263">
        <w:rPr>
          <w:rStyle w:val="affb"/>
          <w:u w:val="single"/>
        </w:rPr>
        <w:instrText xml:space="preserve"> </w:instrText>
      </w:r>
      <w:r w:rsidR="0004027B" w:rsidRPr="00FE2263">
        <w:rPr>
          <w:rStyle w:val="affb"/>
          <w:u w:val="single"/>
          <w:lang w:val="en-US"/>
        </w:rPr>
        <w:instrText>need</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w:instrText>
      </w:r>
      <w:r w:rsidR="0004027B" w:rsidRPr="00FE2263">
        <w:rPr>
          <w:rStyle w:val="affb"/>
          <w:u w:val="single"/>
          <w:lang w:val="en-US"/>
        </w:rPr>
        <w:instrText>be</w:instrText>
      </w:r>
      <w:r w:rsidR="0004027B" w:rsidRPr="00FE2263">
        <w:rPr>
          <w:rStyle w:val="affb"/>
          <w:u w:val="single"/>
        </w:rPr>
        <w:instrText xml:space="preserve"> </w:instrText>
      </w:r>
      <w:r w:rsidR="0004027B" w:rsidRPr="00FE2263">
        <w:rPr>
          <w:rStyle w:val="affb"/>
          <w:u w:val="single"/>
          <w:lang w:val="en-US"/>
        </w:rPr>
        <w:instrText>carefully weighed against other available treatment options. This study is registered at clinicaltrials.gov as NCT00020800. © 2009 by The American Society of Hematology.","author":[{"dropping-particle":"","family":"Treon","given":"Steven P.","non-dropping-particle":"","parse-names":false,"suffix":""},{"dropping-particle":"","family":"Branagan","given":"Andrew R.","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Turnbull","given":"Barry","non-dropping-particle":"","parse-names":false,"suffix":""},{"dropping-particle":"","family":"Wasi",</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Parveen</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Emmanouilides</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Christos</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Frankel</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Stanley</w:instrText>
      </w:r>
      <w:r w:rsidR="0004027B" w:rsidRPr="00FE2263">
        <w:rPr>
          <w:rStyle w:val="affb"/>
          <w:u w:val="single"/>
        </w:rPr>
        <w:instrText xml:space="preserve"> </w:instrText>
      </w:r>
      <w:r w:rsidR="0004027B" w:rsidRPr="00FE2263">
        <w:rPr>
          <w:rStyle w:val="affb"/>
          <w:u w:val="single"/>
          <w:lang w:val="en-US"/>
        </w:rPr>
        <w:instrText>R</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Lister</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Andrew</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Morel</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Pierre</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Matous</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Jeffrey</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Gregory</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Stephanie</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Kimby</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Eva</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container</w:instrText>
      </w:r>
      <w:r w:rsidR="0004027B" w:rsidRPr="00FE2263">
        <w:rPr>
          <w:rStyle w:val="affb"/>
          <w:u w:val="single"/>
        </w:rPr>
        <w:instrText>-</w:instrText>
      </w:r>
      <w:r w:rsidR="0004027B" w:rsidRPr="00FE2263">
        <w:rPr>
          <w:rStyle w:val="affb"/>
          <w:u w:val="single"/>
          <w:lang w:val="en-US"/>
        </w:rPr>
        <w:instrText>title</w:instrText>
      </w:r>
      <w:r w:rsidR="0004027B" w:rsidRPr="00FE2263">
        <w:rPr>
          <w:rStyle w:val="affb"/>
          <w:u w:val="single"/>
        </w:rPr>
        <w:instrText>":"</w:instrText>
      </w:r>
      <w:r w:rsidR="0004027B" w:rsidRPr="00FE2263">
        <w:rPr>
          <w:rStyle w:val="affb"/>
          <w:u w:val="single"/>
          <w:lang w:val="en-US"/>
        </w:rPr>
        <w:instrText>Blood</w:instrText>
      </w:r>
      <w:r w:rsidR="0004027B" w:rsidRPr="00FE2263">
        <w:rPr>
          <w:rStyle w:val="affb"/>
          <w:u w:val="single"/>
        </w:rPr>
        <w:instrText>","</w:instrText>
      </w:r>
      <w:r w:rsidR="0004027B" w:rsidRPr="00FE2263">
        <w:rPr>
          <w:rStyle w:val="affb"/>
          <w:u w:val="single"/>
          <w:lang w:val="en-US"/>
        </w:rPr>
        <w:instrText>id</w:instrText>
      </w:r>
      <w:r w:rsidR="0004027B" w:rsidRPr="00FE2263">
        <w:rPr>
          <w:rStyle w:val="affb"/>
          <w:u w:val="single"/>
        </w:rPr>
        <w:instrText>":"</w:instrText>
      </w:r>
      <w:r w:rsidR="0004027B" w:rsidRPr="00FE2263">
        <w:rPr>
          <w:rStyle w:val="affb"/>
          <w:u w:val="single"/>
          <w:lang w:val="en-US"/>
        </w:rPr>
        <w:instrText>ITEM</w:instrText>
      </w:r>
      <w:r w:rsidR="0004027B" w:rsidRPr="00FE2263">
        <w:rPr>
          <w:rStyle w:val="affb"/>
          <w:u w:val="single"/>
        </w:rPr>
        <w:instrText>-1","</w:instrText>
      </w:r>
      <w:r w:rsidR="0004027B" w:rsidRPr="00FE2263">
        <w:rPr>
          <w:rStyle w:val="affb"/>
          <w:u w:val="single"/>
          <w:lang w:val="en-US"/>
        </w:rPr>
        <w:instrText>issue</w:instrText>
      </w:r>
      <w:r w:rsidR="0004027B" w:rsidRPr="00FE2263">
        <w:rPr>
          <w:rStyle w:val="affb"/>
          <w:u w:val="single"/>
        </w:rPr>
        <w:instrText>":"16","</w:instrText>
      </w:r>
      <w:r w:rsidR="0004027B" w:rsidRPr="00FE2263">
        <w:rPr>
          <w:rStyle w:val="affb"/>
          <w:u w:val="single"/>
          <w:lang w:val="en-US"/>
        </w:rPr>
        <w:instrText>issued</w:instrText>
      </w:r>
      <w:r w:rsidR="0004027B" w:rsidRPr="00FE2263">
        <w:rPr>
          <w:rStyle w:val="affb"/>
          <w:u w:val="single"/>
        </w:rPr>
        <w:instrText>":{"</w:instrText>
      </w:r>
      <w:r w:rsidR="0004027B" w:rsidRPr="00FE2263">
        <w:rPr>
          <w:rStyle w:val="affb"/>
          <w:u w:val="single"/>
          <w:lang w:val="en-US"/>
        </w:rPr>
        <w:instrText>date</w:instrText>
      </w:r>
      <w:r w:rsidR="0004027B" w:rsidRPr="00FE2263">
        <w:rPr>
          <w:rStyle w:val="affb"/>
          <w:u w:val="single"/>
        </w:rPr>
        <w:instrText>-</w:instrText>
      </w:r>
      <w:r w:rsidR="0004027B" w:rsidRPr="00FE2263">
        <w:rPr>
          <w:rStyle w:val="affb"/>
          <w:u w:val="single"/>
          <w:lang w:val="en-US"/>
        </w:rPr>
        <w:instrText>parts</w:instrText>
      </w:r>
      <w:r w:rsidR="0004027B" w:rsidRPr="00FE2263">
        <w:rPr>
          <w:rStyle w:val="affb"/>
          <w:u w:val="single"/>
        </w:rPr>
        <w:instrText>":[["2009","4","16"]]},"</w:instrText>
      </w:r>
      <w:r w:rsidR="0004027B" w:rsidRPr="00FE2263">
        <w:rPr>
          <w:rStyle w:val="affb"/>
          <w:u w:val="single"/>
          <w:lang w:val="en-US"/>
        </w:rPr>
        <w:instrText>page</w:instrText>
      </w:r>
      <w:r w:rsidR="0004027B" w:rsidRPr="00FE2263">
        <w:rPr>
          <w:rStyle w:val="affb"/>
          <w:u w:val="single"/>
        </w:rPr>
        <w:instrText>":"3673-3678","</w:instrText>
      </w:r>
      <w:r w:rsidR="0004027B" w:rsidRPr="00FE2263">
        <w:rPr>
          <w:rStyle w:val="affb"/>
          <w:u w:val="single"/>
          <w:lang w:val="en-US"/>
        </w:rPr>
        <w:instrText>title</w:instrText>
      </w:r>
      <w:r w:rsidR="0004027B" w:rsidRPr="00FE2263">
        <w:rPr>
          <w:rStyle w:val="affb"/>
          <w:u w:val="single"/>
        </w:rPr>
        <w:instrText>":"</w:instrText>
      </w:r>
      <w:r w:rsidR="0004027B" w:rsidRPr="00FE2263">
        <w:rPr>
          <w:rStyle w:val="affb"/>
          <w:u w:val="single"/>
          <w:lang w:val="en-US"/>
        </w:rPr>
        <w:instrText>Long</w:instrText>
      </w:r>
      <w:r w:rsidR="0004027B" w:rsidRPr="00FE2263">
        <w:rPr>
          <w:rStyle w:val="affb"/>
          <w:u w:val="single"/>
        </w:rPr>
        <w:instrText>-</w:instrText>
      </w:r>
      <w:r w:rsidR="0004027B" w:rsidRPr="00FE2263">
        <w:rPr>
          <w:rStyle w:val="affb"/>
          <w:u w:val="single"/>
          <w:lang w:val="en-US"/>
        </w:rPr>
        <w:instrText>term</w:instrText>
      </w:r>
      <w:r w:rsidR="0004027B" w:rsidRPr="00FE2263">
        <w:rPr>
          <w:rStyle w:val="affb"/>
          <w:u w:val="single"/>
        </w:rPr>
        <w:instrText xml:space="preserve"> </w:instrText>
      </w:r>
      <w:r w:rsidR="0004027B" w:rsidRPr="00FE2263">
        <w:rPr>
          <w:rStyle w:val="affb"/>
          <w:u w:val="single"/>
          <w:lang w:val="en-US"/>
        </w:rPr>
        <w:instrText>outcomes</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w:instrText>
      </w:r>
      <w:r w:rsidR="0004027B" w:rsidRPr="00FE2263">
        <w:rPr>
          <w:rStyle w:val="affb"/>
          <w:u w:val="single"/>
          <w:lang w:val="en-US"/>
        </w:rPr>
        <w:instrText>fludarabine</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Waldenstr</w:instrText>
      </w:r>
      <w:r w:rsidR="0004027B" w:rsidRPr="00FE2263">
        <w:rPr>
          <w:rStyle w:val="affb"/>
          <w:u w:val="single"/>
        </w:rPr>
        <w:instrText>ö</w:instrText>
      </w:r>
      <w:r w:rsidR="0004027B" w:rsidRPr="00FE2263">
        <w:rPr>
          <w:rStyle w:val="affb"/>
          <w:u w:val="single"/>
          <w:lang w:val="en-US"/>
        </w:rPr>
        <w:instrText>m</w:instrText>
      </w:r>
      <w:r w:rsidR="0004027B" w:rsidRPr="00FE2263">
        <w:rPr>
          <w:rStyle w:val="affb"/>
          <w:u w:val="single"/>
        </w:rPr>
        <w:instrText xml:space="preserve"> </w:instrText>
      </w:r>
      <w:r w:rsidR="0004027B" w:rsidRPr="00FE2263">
        <w:rPr>
          <w:rStyle w:val="affb"/>
          <w:u w:val="single"/>
          <w:lang w:val="en-US"/>
        </w:rPr>
        <w:instrText>macroglobulinemia</w:instrText>
      </w:r>
      <w:r w:rsidR="0004027B" w:rsidRPr="00FE2263">
        <w:rPr>
          <w:rStyle w:val="affb"/>
          <w:u w:val="single"/>
        </w:rPr>
        <w:instrText>","</w:instrText>
      </w:r>
      <w:r w:rsidR="0004027B" w:rsidRPr="00FE2263">
        <w:rPr>
          <w:rStyle w:val="affb"/>
          <w:u w:val="single"/>
          <w:lang w:val="en-US"/>
        </w:rPr>
        <w:instrText>type</w:instrText>
      </w:r>
      <w:r w:rsidR="0004027B" w:rsidRPr="00FE2263">
        <w:rPr>
          <w:rStyle w:val="affb"/>
          <w:u w:val="single"/>
        </w:rPr>
        <w:instrText>":"</w:instrText>
      </w:r>
      <w:r w:rsidR="0004027B" w:rsidRPr="00FE2263">
        <w:rPr>
          <w:rStyle w:val="affb"/>
          <w:u w:val="single"/>
          <w:lang w:val="en-US"/>
        </w:rPr>
        <w:instrText>article</w:instrText>
      </w:r>
      <w:r w:rsidR="0004027B" w:rsidRPr="00FE2263">
        <w:rPr>
          <w:rStyle w:val="affb"/>
          <w:u w:val="single"/>
        </w:rPr>
        <w:instrText>-</w:instrText>
      </w:r>
      <w:r w:rsidR="0004027B" w:rsidRPr="00FE2263">
        <w:rPr>
          <w:rStyle w:val="affb"/>
          <w:u w:val="single"/>
          <w:lang w:val="en-US"/>
        </w:rPr>
        <w:instrText>journal</w:instrText>
      </w:r>
      <w:r w:rsidR="0004027B" w:rsidRPr="00FE2263">
        <w:rPr>
          <w:rStyle w:val="affb"/>
          <w:u w:val="single"/>
        </w:rPr>
        <w:instrText>","</w:instrText>
      </w:r>
      <w:r w:rsidR="0004027B" w:rsidRPr="00FE2263">
        <w:rPr>
          <w:rStyle w:val="affb"/>
          <w:u w:val="single"/>
          <w:lang w:val="en-US"/>
        </w:rPr>
        <w:instrText>volume</w:instrText>
      </w:r>
      <w:r w:rsidR="0004027B" w:rsidRPr="00FE2263">
        <w:rPr>
          <w:rStyle w:val="affb"/>
          <w:u w:val="single"/>
        </w:rPr>
        <w:instrText>":"113"},"</w:instrText>
      </w:r>
      <w:r w:rsidR="0004027B" w:rsidRPr="00FE2263">
        <w:rPr>
          <w:rStyle w:val="affb"/>
          <w:u w:val="single"/>
          <w:lang w:val="en-US"/>
        </w:rPr>
        <w:instrText>uris</w:instrText>
      </w:r>
      <w:r w:rsidR="0004027B" w:rsidRPr="00FE2263">
        <w:rPr>
          <w:rStyle w:val="affb"/>
          <w:u w:val="single"/>
        </w:rPr>
        <w:instrText>":["</w:instrText>
      </w:r>
      <w:r w:rsidR="0004027B" w:rsidRPr="00FE2263">
        <w:rPr>
          <w:rStyle w:val="affb"/>
          <w:u w:val="single"/>
          <w:lang w:val="en-US"/>
        </w:rPr>
        <w:instrText>http</w:instrText>
      </w:r>
      <w:r w:rsidR="0004027B" w:rsidRPr="00FE2263">
        <w:rPr>
          <w:rStyle w:val="affb"/>
          <w:u w:val="single"/>
        </w:rPr>
        <w:instrText>://</w:instrText>
      </w:r>
      <w:r w:rsidR="0004027B" w:rsidRPr="00FE2263">
        <w:rPr>
          <w:rStyle w:val="affb"/>
          <w:u w:val="single"/>
          <w:lang w:val="en-US"/>
        </w:rPr>
        <w:instrText>www</w:instrText>
      </w:r>
      <w:r w:rsidR="0004027B" w:rsidRPr="00FE2263">
        <w:rPr>
          <w:rStyle w:val="affb"/>
          <w:u w:val="single"/>
        </w:rPr>
        <w:instrText>.</w:instrText>
      </w:r>
      <w:r w:rsidR="0004027B" w:rsidRPr="00FE2263">
        <w:rPr>
          <w:rStyle w:val="affb"/>
          <w:u w:val="single"/>
          <w:lang w:val="en-US"/>
        </w:rPr>
        <w:instrText>mendeley</w:instrText>
      </w:r>
      <w:r w:rsidR="0004027B" w:rsidRPr="00FE2263">
        <w:rPr>
          <w:rStyle w:val="affb"/>
          <w:u w:val="single"/>
        </w:rPr>
        <w:instrText>.</w:instrText>
      </w:r>
      <w:r w:rsidR="0004027B" w:rsidRPr="00FE2263">
        <w:rPr>
          <w:rStyle w:val="affb"/>
          <w:u w:val="single"/>
          <w:lang w:val="en-US"/>
        </w:rPr>
        <w:instrText>com</w:instrText>
      </w:r>
      <w:r w:rsidR="0004027B" w:rsidRPr="00FE2263">
        <w:rPr>
          <w:rStyle w:val="affb"/>
          <w:u w:val="single"/>
        </w:rPr>
        <w:instrText>/</w:instrText>
      </w:r>
      <w:r w:rsidR="0004027B" w:rsidRPr="00FE2263">
        <w:rPr>
          <w:rStyle w:val="affb"/>
          <w:u w:val="single"/>
          <w:lang w:val="en-US"/>
        </w:rPr>
        <w:instrText>documents</w:instrText>
      </w:r>
      <w:r w:rsidR="0004027B" w:rsidRPr="00FE2263">
        <w:rPr>
          <w:rStyle w:val="affb"/>
          <w:u w:val="single"/>
        </w:rPr>
        <w:instrText>/?</w:instrText>
      </w:r>
      <w:r w:rsidR="0004027B" w:rsidRPr="00FE2263">
        <w:rPr>
          <w:rStyle w:val="affb"/>
          <w:u w:val="single"/>
          <w:lang w:val="en-US"/>
        </w:rPr>
        <w:instrText>uuid</w:instrText>
      </w:r>
      <w:r w:rsidR="0004027B" w:rsidRPr="00FE2263">
        <w:rPr>
          <w:rStyle w:val="affb"/>
          <w:u w:val="single"/>
        </w:rPr>
        <w:instrText>=</w:instrText>
      </w:r>
      <w:r w:rsidR="0004027B" w:rsidRPr="00FE2263">
        <w:rPr>
          <w:rStyle w:val="affb"/>
          <w:u w:val="single"/>
          <w:lang w:val="en-US"/>
        </w:rPr>
        <w:instrText>e</w:instrText>
      </w:r>
      <w:r w:rsidR="0004027B" w:rsidRPr="00FE2263">
        <w:rPr>
          <w:rStyle w:val="affb"/>
          <w:u w:val="single"/>
        </w:rPr>
        <w:instrText>11</w:instrText>
      </w:r>
      <w:r w:rsidR="0004027B" w:rsidRPr="00FE2263">
        <w:rPr>
          <w:rStyle w:val="affb"/>
          <w:u w:val="single"/>
          <w:lang w:val="en-US"/>
        </w:rPr>
        <w:instrText>adc</w:instrText>
      </w:r>
      <w:r w:rsidR="0004027B" w:rsidRPr="00FE2263">
        <w:rPr>
          <w:rStyle w:val="affb"/>
          <w:u w:val="single"/>
        </w:rPr>
        <w:instrText>5</w:instrText>
      </w:r>
      <w:r w:rsidR="0004027B" w:rsidRPr="00FE2263">
        <w:rPr>
          <w:rStyle w:val="affb"/>
          <w:u w:val="single"/>
          <w:lang w:val="en-US"/>
        </w:rPr>
        <w:instrText>e</w:instrText>
      </w:r>
      <w:r w:rsidR="0004027B" w:rsidRPr="00FE2263">
        <w:rPr>
          <w:rStyle w:val="affb"/>
          <w:u w:val="single"/>
        </w:rPr>
        <w:instrText>-</w:instrText>
      </w:r>
      <w:r w:rsidR="0004027B" w:rsidRPr="00FE2263">
        <w:rPr>
          <w:rStyle w:val="affb"/>
          <w:u w:val="single"/>
          <w:lang w:val="en-US"/>
        </w:rPr>
        <w:instrText>b</w:instrText>
      </w:r>
      <w:r w:rsidR="0004027B" w:rsidRPr="00FE2263">
        <w:rPr>
          <w:rStyle w:val="affb"/>
          <w:u w:val="single"/>
        </w:rPr>
        <w:instrText>6</w:instrText>
      </w:r>
      <w:r w:rsidR="0004027B" w:rsidRPr="00FE2263">
        <w:rPr>
          <w:rStyle w:val="affb"/>
          <w:u w:val="single"/>
          <w:lang w:val="en-US"/>
        </w:rPr>
        <w:instrText>bd</w:instrText>
      </w:r>
      <w:r w:rsidR="0004027B" w:rsidRPr="00FE2263">
        <w:rPr>
          <w:rStyle w:val="affb"/>
          <w:u w:val="single"/>
        </w:rPr>
        <w:instrText>-3284-816</w:instrText>
      </w:r>
      <w:r w:rsidR="0004027B" w:rsidRPr="00FE2263">
        <w:rPr>
          <w:rStyle w:val="affb"/>
          <w:u w:val="single"/>
          <w:lang w:val="en-US"/>
        </w:rPr>
        <w:instrText>e</w:instrText>
      </w:r>
      <w:r w:rsidR="0004027B" w:rsidRPr="00FE2263">
        <w:rPr>
          <w:rStyle w:val="affb"/>
          <w:u w:val="single"/>
        </w:rPr>
        <w:instrText>-2</w:instrText>
      </w:r>
      <w:r w:rsidR="0004027B" w:rsidRPr="00FE2263">
        <w:rPr>
          <w:rStyle w:val="affb"/>
          <w:u w:val="single"/>
          <w:lang w:val="en-US"/>
        </w:rPr>
        <w:instrText>de</w:instrText>
      </w:r>
      <w:r w:rsidR="0004027B" w:rsidRPr="00FE2263">
        <w:rPr>
          <w:rStyle w:val="affb"/>
          <w:u w:val="single"/>
        </w:rPr>
        <w:instrText>2267283</w:instrText>
      </w:r>
      <w:r w:rsidR="0004027B" w:rsidRPr="00FE2263">
        <w:rPr>
          <w:rStyle w:val="affb"/>
          <w:u w:val="single"/>
          <w:lang w:val="en-US"/>
        </w:rPr>
        <w:instrText>a</w:instrText>
      </w:r>
      <w:r w:rsidR="0004027B" w:rsidRPr="00FE2263">
        <w:rPr>
          <w:rStyle w:val="affb"/>
          <w:u w:val="single"/>
        </w:rPr>
        <w:instrText>6"]}],"</w:instrText>
      </w:r>
      <w:r w:rsidR="0004027B" w:rsidRPr="00FE2263">
        <w:rPr>
          <w:rStyle w:val="affb"/>
          <w:u w:val="single"/>
          <w:lang w:val="en-US"/>
        </w:rPr>
        <w:instrText>mendeley</w:instrText>
      </w:r>
      <w:r w:rsidR="0004027B" w:rsidRPr="00FE2263">
        <w:rPr>
          <w:rStyle w:val="affb"/>
          <w:u w:val="single"/>
        </w:rPr>
        <w:instrText>":{"</w:instrText>
      </w:r>
      <w:r w:rsidR="0004027B" w:rsidRPr="00FE2263">
        <w:rPr>
          <w:rStyle w:val="affb"/>
          <w:u w:val="single"/>
          <w:lang w:val="en-US"/>
        </w:rPr>
        <w:instrText>formattedCitation</w:instrText>
      </w:r>
      <w:r w:rsidR="0004027B" w:rsidRPr="00FE2263">
        <w:rPr>
          <w:rStyle w:val="affb"/>
          <w:u w:val="single"/>
        </w:rPr>
        <w:instrText>":"[26]","</w:instrText>
      </w:r>
      <w:r w:rsidR="0004027B" w:rsidRPr="00FE2263">
        <w:rPr>
          <w:rStyle w:val="affb"/>
          <w:u w:val="single"/>
          <w:lang w:val="en-US"/>
        </w:rPr>
        <w:instrText>plainTextFormattedCitation</w:instrText>
      </w:r>
      <w:r w:rsidR="0004027B" w:rsidRPr="00FE2263">
        <w:rPr>
          <w:rStyle w:val="affb"/>
          <w:u w:val="single"/>
        </w:rPr>
        <w:instrText>":"[26]","</w:instrText>
      </w:r>
      <w:r w:rsidR="0004027B" w:rsidRPr="00FE2263">
        <w:rPr>
          <w:rStyle w:val="affb"/>
          <w:u w:val="single"/>
          <w:lang w:val="en-US"/>
        </w:rPr>
        <w:instrText>previouslyFormattedCitation</w:instrText>
      </w:r>
      <w:r w:rsidR="0004027B" w:rsidRPr="00FE2263">
        <w:rPr>
          <w:rStyle w:val="affb"/>
          <w:u w:val="single"/>
        </w:rPr>
        <w:instrText>":"[26]"},"</w:instrText>
      </w:r>
      <w:r w:rsidR="0004027B" w:rsidRPr="00FE2263">
        <w:rPr>
          <w:rStyle w:val="affb"/>
          <w:u w:val="single"/>
          <w:lang w:val="en-US"/>
        </w:rPr>
        <w:instrText>properties</w:instrText>
      </w:r>
      <w:r w:rsidR="0004027B" w:rsidRPr="00FE2263">
        <w:rPr>
          <w:rStyle w:val="affb"/>
          <w:u w:val="single"/>
        </w:rPr>
        <w:instrText>":{"</w:instrText>
      </w:r>
      <w:r w:rsidR="0004027B" w:rsidRPr="00FE2263">
        <w:rPr>
          <w:rStyle w:val="affb"/>
          <w:u w:val="single"/>
          <w:lang w:val="en-US"/>
        </w:rPr>
        <w:instrText>noteIndex</w:instrText>
      </w:r>
      <w:r w:rsidR="0004027B" w:rsidRPr="00FE2263">
        <w:rPr>
          <w:rStyle w:val="affb"/>
          <w:u w:val="single"/>
        </w:rPr>
        <w:instrText>":0},"</w:instrText>
      </w:r>
      <w:r w:rsidR="0004027B" w:rsidRPr="00FE2263">
        <w:rPr>
          <w:rStyle w:val="affb"/>
          <w:u w:val="single"/>
          <w:lang w:val="en-US"/>
        </w:rPr>
        <w:instrText>schema</w:instrText>
      </w:r>
      <w:r w:rsidR="0004027B" w:rsidRPr="00FE2263">
        <w:rPr>
          <w:rStyle w:val="affb"/>
          <w:u w:val="single"/>
        </w:rPr>
        <w:instrText>":"</w:instrText>
      </w:r>
      <w:r w:rsidR="0004027B" w:rsidRPr="00FE2263">
        <w:rPr>
          <w:rStyle w:val="affb"/>
          <w:u w:val="single"/>
          <w:lang w:val="en-US"/>
        </w:rPr>
        <w:instrText>https</w:instrText>
      </w:r>
      <w:r w:rsidR="0004027B" w:rsidRPr="00FE2263">
        <w:rPr>
          <w:rStyle w:val="affb"/>
          <w:u w:val="single"/>
        </w:rPr>
        <w:instrText>://</w:instrText>
      </w:r>
      <w:r w:rsidR="0004027B" w:rsidRPr="00FE2263">
        <w:rPr>
          <w:rStyle w:val="affb"/>
          <w:u w:val="single"/>
          <w:lang w:val="en-US"/>
        </w:rPr>
        <w:instrText>github</w:instrText>
      </w:r>
      <w:r w:rsidR="0004027B" w:rsidRPr="00FE2263">
        <w:rPr>
          <w:rStyle w:val="affb"/>
          <w:u w:val="single"/>
        </w:rPr>
        <w:instrText>.</w:instrText>
      </w:r>
      <w:r w:rsidR="0004027B" w:rsidRPr="00FE2263">
        <w:rPr>
          <w:rStyle w:val="affb"/>
          <w:u w:val="single"/>
          <w:lang w:val="en-US"/>
        </w:rPr>
        <w:instrText>com</w:instrText>
      </w:r>
      <w:r w:rsidR="0004027B" w:rsidRPr="00FE2263">
        <w:rPr>
          <w:rStyle w:val="affb"/>
          <w:u w:val="single"/>
        </w:rPr>
        <w:instrText>/</w:instrText>
      </w:r>
      <w:r w:rsidR="0004027B" w:rsidRPr="00FE2263">
        <w:rPr>
          <w:rStyle w:val="affb"/>
          <w:u w:val="single"/>
          <w:lang w:val="en-US"/>
        </w:rPr>
        <w:instrText>citation</w:instrText>
      </w:r>
      <w:r w:rsidR="0004027B" w:rsidRPr="00FE2263">
        <w:rPr>
          <w:rStyle w:val="affb"/>
          <w:u w:val="single"/>
        </w:rPr>
        <w:instrText>-</w:instrText>
      </w:r>
      <w:r w:rsidR="0004027B" w:rsidRPr="00FE2263">
        <w:rPr>
          <w:rStyle w:val="affb"/>
          <w:u w:val="single"/>
          <w:lang w:val="en-US"/>
        </w:rPr>
        <w:instrText>style</w:instrText>
      </w:r>
      <w:r w:rsidR="0004027B" w:rsidRPr="00FE2263">
        <w:rPr>
          <w:rStyle w:val="affb"/>
          <w:u w:val="single"/>
        </w:rPr>
        <w:instrText>-</w:instrText>
      </w:r>
      <w:r w:rsidR="0004027B" w:rsidRPr="00FE2263">
        <w:rPr>
          <w:rStyle w:val="affb"/>
          <w:u w:val="single"/>
          <w:lang w:val="en-US"/>
        </w:rPr>
        <w:instrText>language</w:instrText>
      </w:r>
      <w:r w:rsidR="0004027B" w:rsidRPr="00FE2263">
        <w:rPr>
          <w:rStyle w:val="affb"/>
          <w:u w:val="single"/>
        </w:rPr>
        <w:instrText>/</w:instrText>
      </w:r>
      <w:r w:rsidR="0004027B" w:rsidRPr="00FE2263">
        <w:rPr>
          <w:rStyle w:val="affb"/>
          <w:u w:val="single"/>
          <w:lang w:val="en-US"/>
        </w:rPr>
        <w:instrText>schema</w:instrText>
      </w:r>
      <w:r w:rsidR="0004027B" w:rsidRPr="00FE2263">
        <w:rPr>
          <w:rStyle w:val="affb"/>
          <w:u w:val="single"/>
        </w:rPr>
        <w:instrText>/</w:instrText>
      </w:r>
      <w:r w:rsidR="0004027B" w:rsidRPr="00FE2263">
        <w:rPr>
          <w:rStyle w:val="affb"/>
          <w:u w:val="single"/>
          <w:lang w:val="en-US"/>
        </w:rPr>
        <w:instrText>raw</w:instrText>
      </w:r>
      <w:r w:rsidR="0004027B" w:rsidRPr="00FE2263">
        <w:rPr>
          <w:rStyle w:val="affb"/>
          <w:u w:val="single"/>
        </w:rPr>
        <w:instrText>/</w:instrText>
      </w:r>
      <w:r w:rsidR="0004027B" w:rsidRPr="00FE2263">
        <w:rPr>
          <w:rStyle w:val="affb"/>
          <w:u w:val="single"/>
          <w:lang w:val="en-US"/>
        </w:rPr>
        <w:instrText>master</w:instrText>
      </w:r>
      <w:r w:rsidR="0004027B" w:rsidRPr="00FE2263">
        <w:rPr>
          <w:rStyle w:val="affb"/>
          <w:u w:val="single"/>
        </w:rPr>
        <w:instrText>/</w:instrText>
      </w:r>
      <w:r w:rsidR="0004027B" w:rsidRPr="00FE2263">
        <w:rPr>
          <w:rStyle w:val="affb"/>
          <w:u w:val="single"/>
          <w:lang w:val="en-US"/>
        </w:rPr>
        <w:instrText>csl</w:instrText>
      </w:r>
      <w:r w:rsidR="0004027B" w:rsidRPr="00FE2263">
        <w:rPr>
          <w:rStyle w:val="affb"/>
          <w:u w:val="single"/>
        </w:rPr>
        <w:instrText>-</w:instrText>
      </w:r>
      <w:r w:rsidR="0004027B" w:rsidRPr="00FE2263">
        <w:rPr>
          <w:rStyle w:val="affb"/>
          <w:u w:val="single"/>
          <w:lang w:val="en-US"/>
        </w:rPr>
        <w:instrText>citation</w:instrText>
      </w:r>
      <w:r w:rsidR="0004027B" w:rsidRPr="00FE2263">
        <w:rPr>
          <w:rStyle w:val="affb"/>
          <w:u w:val="single"/>
        </w:rPr>
        <w:instrText>.</w:instrText>
      </w:r>
      <w:r w:rsidR="0004027B" w:rsidRPr="00FE2263">
        <w:rPr>
          <w:rStyle w:val="affb"/>
          <w:u w:val="single"/>
          <w:lang w:val="en-US"/>
        </w:rPr>
        <w:instrText>json</w:instrText>
      </w:r>
      <w:r w:rsidR="0004027B" w:rsidRPr="00FE2263">
        <w:rPr>
          <w:rStyle w:val="affb"/>
          <w:u w:val="single"/>
        </w:rPr>
        <w:instrText>"}</w:instrText>
      </w:r>
      <w:r w:rsidR="0004027B" w:rsidRPr="00FE2263">
        <w:rPr>
          <w:rStyle w:val="affb"/>
          <w:u w:val="single"/>
          <w:lang w:val="en-US"/>
        </w:rPr>
        <w:fldChar w:fldCharType="separate"/>
      </w:r>
      <w:r w:rsidR="0004027B" w:rsidRPr="00FE2263">
        <w:rPr>
          <w:rStyle w:val="affb"/>
          <w:b w:val="0"/>
          <w:noProof/>
        </w:rPr>
        <w:t>[26]</w:t>
      </w:r>
      <w:r w:rsidR="0004027B" w:rsidRPr="00FE2263">
        <w:rPr>
          <w:rStyle w:val="affb"/>
          <w:u w:val="single"/>
          <w:lang w:val="en-US"/>
        </w:rPr>
        <w:fldChar w:fldCharType="end"/>
      </w:r>
    </w:p>
    <w:p w14:paraId="4F41AC22" w14:textId="77777777" w:rsidR="00B16138" w:rsidRPr="00FE2263" w:rsidRDefault="00B16138" w:rsidP="007E22FB">
      <w:pPr>
        <w:pStyle w:val="afd"/>
        <w:spacing w:beforeAutospacing="0" w:afterAutospacing="0" w:line="360" w:lineRule="auto"/>
      </w:pPr>
      <w:r w:rsidRPr="00FE2263">
        <w:t>Ритуксимаб** – 375 мг/м</w:t>
      </w:r>
      <w:r w:rsidRPr="00FE2263">
        <w:rPr>
          <w:vertAlign w:val="superscript"/>
        </w:rPr>
        <w:t>2</w:t>
      </w:r>
      <w:r w:rsidRPr="00FE2263">
        <w:t xml:space="preserve"> в/в 1 раз в неделю, 8 введений</w:t>
      </w:r>
    </w:p>
    <w:p w14:paraId="25757190" w14:textId="77777777" w:rsidR="00B16138" w:rsidRPr="00FE2263" w:rsidRDefault="00B16138" w:rsidP="007E22FB">
      <w:pPr>
        <w:pStyle w:val="afd"/>
        <w:spacing w:beforeAutospacing="0" w:afterAutospacing="0" w:line="360" w:lineRule="auto"/>
      </w:pPr>
      <w:r w:rsidRPr="00FE2263">
        <w:t>Флударабин** – 25 мг/м</w:t>
      </w:r>
      <w:r w:rsidRPr="00FE2263">
        <w:rPr>
          <w:vertAlign w:val="superscript"/>
        </w:rPr>
        <w:t>2</w:t>
      </w:r>
      <w:r w:rsidRPr="00FE2263">
        <w:t xml:space="preserve"> в/в, дни 1-5 (1-4)</w:t>
      </w:r>
    </w:p>
    <w:p w14:paraId="259279A8" w14:textId="0A3B033C" w:rsidR="00B16138" w:rsidRPr="00FE2263" w:rsidRDefault="00B16138" w:rsidP="007E22FB">
      <w:pPr>
        <w:pStyle w:val="afd"/>
        <w:spacing w:beforeAutospacing="0" w:afterAutospacing="0" w:line="360" w:lineRule="auto"/>
      </w:pPr>
      <w:r w:rsidRPr="00FE2263">
        <w:t>Лечение возобновляется на 29-й день. Проводят 4-6 курсов</w:t>
      </w:r>
    </w:p>
    <w:p w14:paraId="6CBD8D73" w14:textId="5DC34CB3" w:rsidR="00D95255" w:rsidRPr="00FE2263" w:rsidRDefault="00D95255" w:rsidP="0010608C">
      <w:pPr>
        <w:pStyle w:val="afd"/>
        <w:numPr>
          <w:ilvl w:val="0"/>
          <w:numId w:val="17"/>
        </w:numPr>
        <w:spacing w:beforeAutospacing="0" w:afterAutospacing="0" w:line="360" w:lineRule="auto"/>
        <w:jc w:val="left"/>
      </w:pPr>
      <w:r w:rsidRPr="00FE2263">
        <w:rPr>
          <w:rStyle w:val="affb"/>
          <w:u w:val="single"/>
        </w:rPr>
        <w:t>F</w:t>
      </w:r>
      <w:r w:rsidRPr="00FE2263">
        <w:rPr>
          <w:rStyle w:val="affb"/>
          <w:u w:val="single"/>
          <w:lang w:val="en-US"/>
        </w:rPr>
        <w:t>C</w:t>
      </w:r>
      <w:r w:rsidRPr="00FE2263">
        <w:rPr>
          <w:rStyle w:val="affb"/>
          <w:u w:val="single"/>
        </w:rPr>
        <w:t>R</w:t>
      </w:r>
      <w:r w:rsidR="0004027B" w:rsidRPr="00FE2263">
        <w:rPr>
          <w:rStyle w:val="affb"/>
          <w:u w:val="single"/>
        </w:rPr>
        <w:t xml:space="preserve"> </w:t>
      </w:r>
      <w:r w:rsidR="0004027B" w:rsidRPr="00FE2263">
        <w:rPr>
          <w:rStyle w:val="affb"/>
          <w:u w:val="single"/>
          <w:lang w:val="en-US"/>
        </w:rPr>
        <w:fldChar w:fldCharType="begin" w:fldLock="1"/>
      </w:r>
      <w:r w:rsidR="0004027B" w:rsidRPr="00FE2263">
        <w:rPr>
          <w:rStyle w:val="affb"/>
          <w:u w:val="single"/>
          <w:lang w:val="en-US"/>
        </w:rPr>
        <w:instrText>ADDIN</w:instrText>
      </w:r>
      <w:r w:rsidR="0004027B" w:rsidRPr="00FE2263">
        <w:rPr>
          <w:rStyle w:val="affb"/>
          <w:u w:val="single"/>
        </w:rPr>
        <w:instrText xml:space="preserve"> </w:instrText>
      </w:r>
      <w:r w:rsidR="0004027B" w:rsidRPr="00FE2263">
        <w:rPr>
          <w:rStyle w:val="affb"/>
          <w:u w:val="single"/>
          <w:lang w:val="en-US"/>
        </w:rPr>
        <w:instrText>CSL</w:instrText>
      </w:r>
      <w:r w:rsidR="0004027B" w:rsidRPr="00FE2263">
        <w:rPr>
          <w:rStyle w:val="affb"/>
          <w:u w:val="single"/>
        </w:rPr>
        <w:instrText>_</w:instrText>
      </w:r>
      <w:r w:rsidR="0004027B" w:rsidRPr="00FE2263">
        <w:rPr>
          <w:rStyle w:val="affb"/>
          <w:u w:val="single"/>
          <w:lang w:val="en-US"/>
        </w:rPr>
        <w:instrText>CITATION</w:instrText>
      </w:r>
      <w:r w:rsidR="0004027B" w:rsidRPr="00FE2263">
        <w:rPr>
          <w:rStyle w:val="affb"/>
          <w:u w:val="single"/>
        </w:rPr>
        <w:instrText xml:space="preserve"> {"</w:instrText>
      </w:r>
      <w:r w:rsidR="0004027B" w:rsidRPr="00FE2263">
        <w:rPr>
          <w:rStyle w:val="affb"/>
          <w:u w:val="single"/>
          <w:lang w:val="en-US"/>
        </w:rPr>
        <w:instrText>citationItems</w:instrText>
      </w:r>
      <w:r w:rsidR="0004027B" w:rsidRPr="00FE2263">
        <w:rPr>
          <w:rStyle w:val="affb"/>
          <w:u w:val="single"/>
        </w:rPr>
        <w:instrText>":[{"</w:instrText>
      </w:r>
      <w:r w:rsidR="0004027B" w:rsidRPr="00FE2263">
        <w:rPr>
          <w:rStyle w:val="affb"/>
          <w:u w:val="single"/>
          <w:lang w:val="en-US"/>
        </w:rPr>
        <w:instrText>id</w:instrText>
      </w:r>
      <w:r w:rsidR="0004027B" w:rsidRPr="00FE2263">
        <w:rPr>
          <w:rStyle w:val="affb"/>
          <w:u w:val="single"/>
        </w:rPr>
        <w:instrText>":"</w:instrText>
      </w:r>
      <w:r w:rsidR="0004027B" w:rsidRPr="00FE2263">
        <w:rPr>
          <w:rStyle w:val="affb"/>
          <w:u w:val="single"/>
          <w:lang w:val="en-US"/>
        </w:rPr>
        <w:instrText>ITEM</w:instrText>
      </w:r>
      <w:r w:rsidR="0004027B" w:rsidRPr="00FE2263">
        <w:rPr>
          <w:rStyle w:val="affb"/>
          <w:u w:val="single"/>
        </w:rPr>
        <w:instrText>-1","</w:instrText>
      </w:r>
      <w:r w:rsidR="0004027B" w:rsidRPr="00FE2263">
        <w:rPr>
          <w:rStyle w:val="affb"/>
          <w:u w:val="single"/>
          <w:lang w:val="en-US"/>
        </w:rPr>
        <w:instrText>itemData</w:instrText>
      </w:r>
      <w:r w:rsidR="0004027B" w:rsidRPr="00FE2263">
        <w:rPr>
          <w:rStyle w:val="affb"/>
          <w:u w:val="single"/>
        </w:rPr>
        <w:instrText>":{"</w:instrText>
      </w:r>
      <w:r w:rsidR="0004027B" w:rsidRPr="00FE2263">
        <w:rPr>
          <w:rStyle w:val="affb"/>
          <w:u w:val="single"/>
          <w:lang w:val="en-US"/>
        </w:rPr>
        <w:instrText>DOI</w:instrText>
      </w:r>
      <w:r w:rsidR="0004027B" w:rsidRPr="00FE2263">
        <w:rPr>
          <w:rStyle w:val="affb"/>
          <w:u w:val="single"/>
        </w:rPr>
        <w:instrText>":"10.1002/</w:instrText>
      </w:r>
      <w:r w:rsidR="0004027B" w:rsidRPr="00FE2263">
        <w:rPr>
          <w:rStyle w:val="affb"/>
          <w:u w:val="single"/>
          <w:lang w:val="en-US"/>
        </w:rPr>
        <w:instrText>cncr</w:instrText>
      </w:r>
      <w:r w:rsidR="0004027B" w:rsidRPr="00FE2263">
        <w:rPr>
          <w:rStyle w:val="affb"/>
          <w:u w:val="single"/>
        </w:rPr>
        <w:instrText>.26303","</w:instrText>
      </w:r>
      <w:r w:rsidR="0004027B" w:rsidRPr="00FE2263">
        <w:rPr>
          <w:rStyle w:val="affb"/>
          <w:u w:val="single"/>
          <w:lang w:val="en-US"/>
        </w:rPr>
        <w:instrText>ISSN</w:instrText>
      </w:r>
      <w:r w:rsidR="0004027B" w:rsidRPr="00FE2263">
        <w:rPr>
          <w:rStyle w:val="affb"/>
          <w:u w:val="single"/>
        </w:rPr>
        <w:instrText>":"0008543</w:instrText>
      </w:r>
      <w:r w:rsidR="0004027B" w:rsidRPr="00FE2263">
        <w:rPr>
          <w:rStyle w:val="affb"/>
          <w:u w:val="single"/>
          <w:lang w:val="en-US"/>
        </w:rPr>
        <w:instrText>X</w:instrText>
      </w:r>
      <w:r w:rsidR="0004027B" w:rsidRPr="00FE2263">
        <w:rPr>
          <w:rStyle w:val="affb"/>
          <w:u w:val="single"/>
        </w:rPr>
        <w:instrText>","</w:instrText>
      </w:r>
      <w:r w:rsidR="0004027B" w:rsidRPr="00FE2263">
        <w:rPr>
          <w:rStyle w:val="affb"/>
          <w:u w:val="single"/>
          <w:lang w:val="en-US"/>
        </w:rPr>
        <w:instrText>abstract</w:instrText>
      </w:r>
      <w:r w:rsidR="0004027B" w:rsidRPr="00FE2263">
        <w:rPr>
          <w:rStyle w:val="affb"/>
          <w:u w:val="single"/>
        </w:rPr>
        <w:instrText>":"</w:instrText>
      </w:r>
      <w:r w:rsidR="0004027B" w:rsidRPr="00FE2263">
        <w:rPr>
          <w:rStyle w:val="affb"/>
          <w:u w:val="single"/>
          <w:lang w:val="en-US"/>
        </w:rPr>
        <w:instrText>BACKGROUND</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combination</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fludarabine</w:instrText>
      </w:r>
      <w:r w:rsidR="0004027B" w:rsidRPr="00FE2263">
        <w:rPr>
          <w:rStyle w:val="affb"/>
          <w:u w:val="single"/>
        </w:rPr>
        <w:instrText xml:space="preserve">, </w:instrText>
      </w:r>
      <w:r w:rsidR="0004027B" w:rsidRPr="00FE2263">
        <w:rPr>
          <w:rStyle w:val="affb"/>
          <w:u w:val="single"/>
          <w:lang w:val="en-US"/>
        </w:rPr>
        <w:instrText>cyclophosphamide</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FCR</w:instrText>
      </w:r>
      <w:r w:rsidR="0004027B" w:rsidRPr="00FE2263">
        <w:rPr>
          <w:rStyle w:val="affb"/>
          <w:u w:val="single"/>
        </w:rPr>
        <w:instrText xml:space="preserve">) </w:instrText>
      </w:r>
      <w:r w:rsidR="0004027B" w:rsidRPr="00FE2263">
        <w:rPr>
          <w:rStyle w:val="affb"/>
          <w:u w:val="single"/>
          <w:lang w:val="en-US"/>
        </w:rPr>
        <w:instrText>has</w:instrText>
      </w:r>
      <w:r w:rsidR="0004027B" w:rsidRPr="00FE2263">
        <w:rPr>
          <w:rStyle w:val="affb"/>
          <w:u w:val="single"/>
        </w:rPr>
        <w:instrText xml:space="preserve"> </w:instrText>
      </w:r>
      <w:r w:rsidR="0004027B" w:rsidRPr="00FE2263">
        <w:rPr>
          <w:rStyle w:val="affb"/>
          <w:u w:val="single"/>
          <w:lang w:val="en-US"/>
        </w:rPr>
        <w:instrText>produced</w:instrText>
      </w:r>
      <w:r w:rsidR="0004027B" w:rsidRPr="00FE2263">
        <w:rPr>
          <w:rStyle w:val="affb"/>
          <w:u w:val="single"/>
        </w:rPr>
        <w:instrText xml:space="preserve"> </w:instrText>
      </w:r>
      <w:r w:rsidR="0004027B" w:rsidRPr="00FE2263">
        <w:rPr>
          <w:rStyle w:val="affb"/>
          <w:u w:val="single"/>
          <w:lang w:val="en-US"/>
        </w:rPr>
        <w:instrText>promising</w:instrText>
      </w:r>
      <w:r w:rsidR="0004027B" w:rsidRPr="00FE2263">
        <w:rPr>
          <w:rStyle w:val="affb"/>
          <w:u w:val="single"/>
        </w:rPr>
        <w:instrText xml:space="preserve"> </w:instrText>
      </w:r>
      <w:r w:rsidR="0004027B" w:rsidRPr="00FE2263">
        <w:rPr>
          <w:rStyle w:val="affb"/>
          <w:u w:val="single"/>
          <w:lang w:val="en-US"/>
        </w:rPr>
        <w:instrText>results</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chronic</w:instrText>
      </w:r>
      <w:r w:rsidR="0004027B" w:rsidRPr="00FE2263">
        <w:rPr>
          <w:rStyle w:val="affb"/>
          <w:u w:val="single"/>
        </w:rPr>
        <w:instrText xml:space="preserve"> </w:instrText>
      </w:r>
      <w:r w:rsidR="0004027B" w:rsidRPr="00FE2263">
        <w:rPr>
          <w:rStyle w:val="affb"/>
          <w:u w:val="single"/>
          <w:lang w:val="en-US"/>
        </w:rPr>
        <w:instrText>lymphocytic</w:instrText>
      </w:r>
      <w:r w:rsidR="0004027B" w:rsidRPr="00FE2263">
        <w:rPr>
          <w:rStyle w:val="affb"/>
          <w:u w:val="single"/>
        </w:rPr>
        <w:instrText xml:space="preserve"> </w:instrText>
      </w:r>
      <w:r w:rsidR="0004027B" w:rsidRPr="00FE2263">
        <w:rPr>
          <w:rStyle w:val="affb"/>
          <w:u w:val="single"/>
          <w:lang w:val="en-US"/>
        </w:rPr>
        <w:instrText>leukemia</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other</w:instrText>
      </w:r>
      <w:r w:rsidR="0004027B" w:rsidRPr="00FE2263">
        <w:rPr>
          <w:rStyle w:val="affb"/>
          <w:u w:val="single"/>
        </w:rPr>
        <w:instrText xml:space="preserve"> </w:instrText>
      </w:r>
      <w:r w:rsidR="0004027B" w:rsidRPr="00FE2263">
        <w:rPr>
          <w:rStyle w:val="affb"/>
          <w:u w:val="single"/>
          <w:lang w:val="en-US"/>
        </w:rPr>
        <w:instrText>lymphoproliferative</w:instrText>
      </w:r>
      <w:r w:rsidR="0004027B" w:rsidRPr="00FE2263">
        <w:rPr>
          <w:rStyle w:val="affb"/>
          <w:u w:val="single"/>
        </w:rPr>
        <w:instrText xml:space="preserve"> </w:instrText>
      </w:r>
      <w:r w:rsidR="0004027B" w:rsidRPr="00FE2263">
        <w:rPr>
          <w:rStyle w:val="affb"/>
          <w:u w:val="single"/>
          <w:lang w:val="en-US"/>
        </w:rPr>
        <w:instrText>disorders</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authors</w:instrText>
      </w:r>
      <w:r w:rsidR="0004027B" w:rsidRPr="00FE2263">
        <w:rPr>
          <w:rStyle w:val="affb"/>
          <w:u w:val="single"/>
        </w:rPr>
        <w:instrText xml:space="preserve"> </w:instrText>
      </w:r>
      <w:r w:rsidR="0004027B" w:rsidRPr="00FE2263">
        <w:rPr>
          <w:rStyle w:val="affb"/>
          <w:u w:val="single"/>
          <w:lang w:val="en-US"/>
        </w:rPr>
        <w:instrText>report</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final</w:instrText>
      </w:r>
      <w:r w:rsidR="0004027B" w:rsidRPr="00FE2263">
        <w:rPr>
          <w:rStyle w:val="affb"/>
          <w:u w:val="single"/>
        </w:rPr>
        <w:instrText xml:space="preserve"> </w:instrText>
      </w:r>
      <w:r w:rsidR="0004027B" w:rsidRPr="00FE2263">
        <w:rPr>
          <w:rStyle w:val="affb"/>
          <w:u w:val="single"/>
          <w:lang w:val="en-US"/>
        </w:rPr>
        <w:instrText>results</w:instrText>
      </w:r>
      <w:r w:rsidR="0004027B" w:rsidRPr="00FE2263">
        <w:rPr>
          <w:rStyle w:val="affb"/>
          <w:u w:val="single"/>
        </w:rPr>
        <w:instrText xml:space="preserve"> </w:instrText>
      </w:r>
      <w:r w:rsidR="0004027B" w:rsidRPr="00FE2263">
        <w:rPr>
          <w:rStyle w:val="affb"/>
          <w:u w:val="single"/>
          <w:lang w:val="en-US"/>
        </w:rPr>
        <w:instrText>from</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multicenter</w:instrText>
      </w:r>
      <w:r w:rsidR="0004027B" w:rsidRPr="00FE2263">
        <w:rPr>
          <w:rStyle w:val="affb"/>
          <w:u w:val="single"/>
        </w:rPr>
        <w:instrText xml:space="preserve">, </w:instrText>
      </w:r>
      <w:r w:rsidR="0004027B" w:rsidRPr="00FE2263">
        <w:rPr>
          <w:rStyle w:val="affb"/>
          <w:u w:val="single"/>
          <w:lang w:val="en-US"/>
        </w:rPr>
        <w:instrText>prospective</w:instrText>
      </w:r>
      <w:r w:rsidR="0004027B" w:rsidRPr="00FE2263">
        <w:rPr>
          <w:rStyle w:val="affb"/>
          <w:u w:val="single"/>
        </w:rPr>
        <w:instrText xml:space="preserve"> </w:instrText>
      </w:r>
      <w:r w:rsidR="0004027B" w:rsidRPr="00FE2263">
        <w:rPr>
          <w:rStyle w:val="affb"/>
          <w:u w:val="single"/>
          <w:lang w:val="en-US"/>
        </w:rPr>
        <w:instrText>study</w:instrText>
      </w:r>
      <w:r w:rsidR="0004027B" w:rsidRPr="00FE2263">
        <w:rPr>
          <w:rStyle w:val="affb"/>
          <w:u w:val="single"/>
        </w:rPr>
        <w:instrText xml:space="preserve"> </w:instrText>
      </w:r>
      <w:r w:rsidR="0004027B" w:rsidRPr="00FE2263">
        <w:rPr>
          <w:rStyle w:val="affb"/>
          <w:u w:val="single"/>
          <w:lang w:val="en-US"/>
        </w:rPr>
        <w:instrText>examining</w:instrText>
      </w:r>
      <w:r w:rsidR="0004027B" w:rsidRPr="00FE2263">
        <w:rPr>
          <w:rStyle w:val="affb"/>
          <w:u w:val="single"/>
        </w:rPr>
        <w:instrText xml:space="preserve"> </w:instrText>
      </w:r>
      <w:r w:rsidR="0004027B" w:rsidRPr="00FE2263">
        <w:rPr>
          <w:rStyle w:val="affb"/>
          <w:u w:val="single"/>
          <w:lang w:val="en-US"/>
        </w:rPr>
        <w:instrText>FCR</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Waldenstrom</w:instrText>
      </w:r>
      <w:r w:rsidR="0004027B" w:rsidRPr="00FE2263">
        <w:rPr>
          <w:rStyle w:val="affb"/>
          <w:u w:val="single"/>
        </w:rPr>
        <w:instrText xml:space="preserve"> </w:instrText>
      </w:r>
      <w:r w:rsidR="0004027B" w:rsidRPr="00FE2263">
        <w:rPr>
          <w:rStyle w:val="affb"/>
          <w:u w:val="single"/>
          <w:lang w:val="en-US"/>
        </w:rPr>
        <w:instrText>macroglobulinemia</w:instrText>
      </w:r>
      <w:r w:rsidR="0004027B" w:rsidRPr="00FE2263">
        <w:rPr>
          <w:rStyle w:val="affb"/>
          <w:u w:val="single"/>
        </w:rPr>
        <w:instrText xml:space="preserve"> (</w:instrText>
      </w:r>
      <w:r w:rsidR="0004027B" w:rsidRPr="00FE2263">
        <w:rPr>
          <w:rStyle w:val="affb"/>
          <w:u w:val="single"/>
          <w:lang w:val="en-US"/>
        </w:rPr>
        <w:instrText>WM</w:instrText>
      </w:r>
      <w:r w:rsidR="0004027B" w:rsidRPr="00FE2263">
        <w:rPr>
          <w:rStyle w:val="affb"/>
          <w:u w:val="single"/>
        </w:rPr>
        <w:instrText xml:space="preserve">). </w:instrText>
      </w:r>
      <w:r w:rsidR="0004027B" w:rsidRPr="00FE2263">
        <w:rPr>
          <w:rStyle w:val="affb"/>
          <w:u w:val="single"/>
          <w:lang w:val="en-US"/>
        </w:rPr>
        <w:instrText>METHODS</w:instrText>
      </w:r>
      <w:r w:rsidR="0004027B" w:rsidRPr="00FE2263">
        <w:rPr>
          <w:rStyle w:val="affb"/>
          <w:u w:val="single"/>
        </w:rPr>
        <w:instrText xml:space="preserve">: </w:instrText>
      </w:r>
      <w:r w:rsidR="0004027B" w:rsidRPr="00FE2263">
        <w:rPr>
          <w:rStyle w:val="affb"/>
          <w:u w:val="single"/>
          <w:lang w:val="en-US"/>
        </w:rPr>
        <w:instrText>Forty</w:instrText>
      </w:r>
      <w:r w:rsidR="0004027B" w:rsidRPr="00FE2263">
        <w:rPr>
          <w:rStyle w:val="affb"/>
          <w:u w:val="single"/>
        </w:rPr>
        <w:instrText>-</w:instrText>
      </w:r>
      <w:r w:rsidR="0004027B" w:rsidRPr="00FE2263">
        <w:rPr>
          <w:rStyle w:val="affb"/>
          <w:u w:val="single"/>
          <w:lang w:val="en-US"/>
        </w:rPr>
        <w:instrText>three</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symptomatic</w:instrText>
      </w:r>
      <w:r w:rsidR="0004027B" w:rsidRPr="00FE2263">
        <w:rPr>
          <w:rStyle w:val="affb"/>
          <w:u w:val="single"/>
        </w:rPr>
        <w:instrText xml:space="preserve"> </w:instrText>
      </w:r>
      <w:r w:rsidR="0004027B" w:rsidRPr="00FE2263">
        <w:rPr>
          <w:rStyle w:val="affb"/>
          <w:u w:val="single"/>
          <w:lang w:val="en-US"/>
        </w:rPr>
        <w:instrText>WM</w:instrText>
      </w:r>
      <w:r w:rsidR="0004027B" w:rsidRPr="00FE2263">
        <w:rPr>
          <w:rStyle w:val="affb"/>
          <w:u w:val="single"/>
        </w:rPr>
        <w:instrText xml:space="preserve"> </w:instrText>
      </w:r>
      <w:r w:rsidR="0004027B" w:rsidRPr="00FE2263">
        <w:rPr>
          <w:rStyle w:val="affb"/>
          <w:u w:val="single"/>
          <w:lang w:val="en-US"/>
        </w:rPr>
        <w:instrText>that</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w:instrText>
      </w:r>
      <w:r w:rsidR="0004027B" w:rsidRPr="00FE2263">
        <w:rPr>
          <w:rStyle w:val="affb"/>
          <w:u w:val="single"/>
          <w:lang w:val="en-US"/>
        </w:rPr>
        <w:instrText>untreated</w:instrText>
      </w:r>
      <w:r w:rsidR="0004027B" w:rsidRPr="00FE2263">
        <w:rPr>
          <w:rStyle w:val="affb"/>
          <w:u w:val="single"/>
        </w:rPr>
        <w:instrText xml:space="preserve"> </w:instrText>
      </w:r>
      <w:r w:rsidR="0004027B" w:rsidRPr="00FE2263">
        <w:rPr>
          <w:rStyle w:val="affb"/>
          <w:u w:val="single"/>
          <w:lang w:val="en-US"/>
        </w:rPr>
        <w:instrText>or</w:instrText>
      </w:r>
      <w:r w:rsidR="0004027B" w:rsidRPr="00FE2263">
        <w:rPr>
          <w:rStyle w:val="affb"/>
          <w:u w:val="single"/>
        </w:rPr>
        <w:instrText xml:space="preserve"> </w:instrText>
      </w:r>
      <w:r w:rsidR="0004027B" w:rsidRPr="00FE2263">
        <w:rPr>
          <w:rStyle w:val="affb"/>
          <w:u w:val="single"/>
          <w:lang w:val="en-US"/>
        </w:rPr>
        <w:instrText>pretreated</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1 </w:instrText>
      </w:r>
      <w:r w:rsidR="0004027B" w:rsidRPr="00FE2263">
        <w:rPr>
          <w:rStyle w:val="affb"/>
          <w:u w:val="single"/>
          <w:lang w:val="en-US"/>
        </w:rPr>
        <w:instrText>line</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chemotherapy</w:instrText>
      </w:r>
      <w:r w:rsidR="0004027B" w:rsidRPr="00FE2263">
        <w:rPr>
          <w:rStyle w:val="affb"/>
          <w:u w:val="single"/>
        </w:rPr>
        <w:instrText xml:space="preserve"> </w:instrText>
      </w:r>
      <w:r w:rsidR="0004027B" w:rsidRPr="00FE2263">
        <w:rPr>
          <w:rStyle w:val="affb"/>
          <w:u w:val="single"/>
          <w:lang w:val="en-US"/>
        </w:rPr>
        <w:instrText>receive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375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 2 </w:instrText>
      </w:r>
      <w:r w:rsidR="0004027B" w:rsidRPr="00FE2263">
        <w:rPr>
          <w:rStyle w:val="affb"/>
          <w:u w:val="single"/>
          <w:lang w:val="en-US"/>
        </w:rPr>
        <w:instrText>intravenously</w:instrText>
      </w:r>
      <w:r w:rsidR="0004027B" w:rsidRPr="00FE2263">
        <w:rPr>
          <w:rStyle w:val="affb"/>
          <w:u w:val="single"/>
        </w:rPr>
        <w:instrText xml:space="preserve"> </w:instrText>
      </w:r>
      <w:r w:rsidR="0004027B" w:rsidRPr="00FE2263">
        <w:rPr>
          <w:rStyle w:val="affb"/>
          <w:u w:val="single"/>
          <w:lang w:val="en-US"/>
        </w:rPr>
        <w:instrText>on</w:instrText>
      </w:r>
      <w:r w:rsidR="0004027B" w:rsidRPr="00FE2263">
        <w:rPr>
          <w:rStyle w:val="affb"/>
          <w:u w:val="single"/>
        </w:rPr>
        <w:instrText xml:space="preserve"> </w:instrText>
      </w:r>
      <w:r w:rsidR="0004027B" w:rsidRPr="00FE2263">
        <w:rPr>
          <w:rStyle w:val="affb"/>
          <w:u w:val="single"/>
          <w:lang w:val="en-US"/>
        </w:rPr>
        <w:instrText>day</w:instrText>
      </w:r>
      <w:r w:rsidR="0004027B" w:rsidRPr="00FE2263">
        <w:rPr>
          <w:rStyle w:val="affb"/>
          <w:u w:val="single"/>
        </w:rPr>
        <w:instrText xml:space="preserve"> 1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fludarabine</w:instrText>
      </w:r>
      <w:r w:rsidR="0004027B" w:rsidRPr="00FE2263">
        <w:rPr>
          <w:rStyle w:val="affb"/>
          <w:u w:val="single"/>
        </w:rPr>
        <w:instrText xml:space="preserve"> 25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 2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cyclophosphamide</w:instrText>
      </w:r>
      <w:r w:rsidR="0004027B" w:rsidRPr="00FE2263">
        <w:rPr>
          <w:rStyle w:val="affb"/>
          <w:u w:val="single"/>
        </w:rPr>
        <w:instrText xml:space="preserve"> 250 </w:instrText>
      </w:r>
      <w:r w:rsidR="0004027B" w:rsidRPr="00FE2263">
        <w:rPr>
          <w:rStyle w:val="affb"/>
          <w:u w:val="single"/>
          <w:lang w:val="en-US"/>
        </w:rPr>
        <w:instrText>mg</w:instrText>
      </w:r>
      <w:r w:rsidR="0004027B" w:rsidRPr="00FE2263">
        <w:rPr>
          <w:rStyle w:val="affb"/>
          <w:u w:val="single"/>
        </w:rPr>
        <w:instrText>/</w:instrText>
      </w:r>
      <w:r w:rsidR="0004027B" w:rsidRPr="00FE2263">
        <w:rPr>
          <w:rStyle w:val="affb"/>
          <w:u w:val="single"/>
          <w:lang w:val="en-US"/>
        </w:rPr>
        <w:instrText>m</w:instrText>
      </w:r>
      <w:r w:rsidR="0004027B" w:rsidRPr="00FE2263">
        <w:rPr>
          <w:rStyle w:val="affb"/>
          <w:u w:val="single"/>
        </w:rPr>
        <w:instrText xml:space="preserve"> 2 </w:instrText>
      </w:r>
      <w:r w:rsidR="0004027B" w:rsidRPr="00FE2263">
        <w:rPr>
          <w:rStyle w:val="affb"/>
          <w:u w:val="single"/>
          <w:lang w:val="en-US"/>
        </w:rPr>
        <w:instrText>intravenously</w:instrText>
      </w:r>
      <w:r w:rsidR="0004027B" w:rsidRPr="00FE2263">
        <w:rPr>
          <w:rStyle w:val="affb"/>
          <w:u w:val="single"/>
        </w:rPr>
        <w:instrText xml:space="preserve"> </w:instrText>
      </w:r>
      <w:r w:rsidR="0004027B" w:rsidRPr="00FE2263">
        <w:rPr>
          <w:rStyle w:val="affb"/>
          <w:u w:val="single"/>
          <w:lang w:val="en-US"/>
        </w:rPr>
        <w:instrText>on</w:instrText>
      </w:r>
      <w:r w:rsidR="0004027B" w:rsidRPr="00FE2263">
        <w:rPr>
          <w:rStyle w:val="affb"/>
          <w:u w:val="single"/>
        </w:rPr>
        <w:instrText xml:space="preserve"> </w:instrText>
      </w:r>
      <w:r w:rsidR="0004027B" w:rsidRPr="00FE2263">
        <w:rPr>
          <w:rStyle w:val="affb"/>
          <w:u w:val="single"/>
          <w:lang w:val="en-US"/>
        </w:rPr>
        <w:instrText>days</w:instrText>
      </w:r>
      <w:r w:rsidR="0004027B" w:rsidRPr="00FE2263">
        <w:rPr>
          <w:rStyle w:val="affb"/>
          <w:u w:val="single"/>
        </w:rPr>
        <w:instrText xml:space="preserve"> 2 </w:instrText>
      </w:r>
      <w:r w:rsidR="0004027B" w:rsidRPr="00FE2263">
        <w:rPr>
          <w:rStyle w:val="affb"/>
          <w:u w:val="single"/>
          <w:lang w:val="en-US"/>
        </w:rPr>
        <w:instrText>through</w:instrText>
      </w:r>
      <w:r w:rsidR="0004027B" w:rsidRPr="00FE2263">
        <w:rPr>
          <w:rStyle w:val="affb"/>
          <w:u w:val="single"/>
        </w:rPr>
        <w:instrText xml:space="preserve"> 4. </w:instrText>
      </w:r>
      <w:r w:rsidR="0004027B" w:rsidRPr="00FE2263">
        <w:rPr>
          <w:rStyle w:val="affb"/>
          <w:u w:val="single"/>
          <w:lang w:val="en-US"/>
        </w:rPr>
        <w:instrText>FCR</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w:instrText>
      </w:r>
      <w:r w:rsidR="0004027B" w:rsidRPr="00FE2263">
        <w:rPr>
          <w:rStyle w:val="affb"/>
          <w:u w:val="single"/>
          <w:lang w:val="en-US"/>
        </w:rPr>
        <w:instrText>repeated</w:instrText>
      </w:r>
      <w:r w:rsidR="0004027B" w:rsidRPr="00FE2263">
        <w:rPr>
          <w:rStyle w:val="affb"/>
          <w:u w:val="single"/>
        </w:rPr>
        <w:instrText xml:space="preserve"> </w:instrText>
      </w:r>
      <w:r w:rsidR="0004027B" w:rsidRPr="00FE2263">
        <w:rPr>
          <w:rStyle w:val="affb"/>
          <w:u w:val="single"/>
          <w:lang w:val="en-US"/>
        </w:rPr>
        <w:instrText>every</w:instrText>
      </w:r>
      <w:r w:rsidR="0004027B" w:rsidRPr="00FE2263">
        <w:rPr>
          <w:rStyle w:val="affb"/>
          <w:u w:val="single"/>
        </w:rPr>
        <w:instrText xml:space="preserve"> 28 </w:instrText>
      </w:r>
      <w:r w:rsidR="0004027B" w:rsidRPr="00FE2263">
        <w:rPr>
          <w:rStyle w:val="affb"/>
          <w:u w:val="single"/>
          <w:lang w:val="en-US"/>
        </w:rPr>
        <w:instrText>days</w:instrText>
      </w:r>
      <w:r w:rsidR="0004027B" w:rsidRPr="00FE2263">
        <w:rPr>
          <w:rStyle w:val="affb"/>
          <w:u w:val="single"/>
        </w:rPr>
        <w:instrText xml:space="preserve"> </w:instrText>
      </w:r>
      <w:r w:rsidR="0004027B" w:rsidRPr="00FE2263">
        <w:rPr>
          <w:rStyle w:val="affb"/>
          <w:u w:val="single"/>
          <w:lang w:val="en-US"/>
        </w:rPr>
        <w:instrText>for</w:instrText>
      </w:r>
      <w:r w:rsidR="0004027B" w:rsidRPr="00FE2263">
        <w:rPr>
          <w:rStyle w:val="affb"/>
          <w:u w:val="single"/>
        </w:rPr>
        <w:instrText xml:space="preserve"> </w:instrText>
      </w:r>
      <w:r w:rsidR="0004027B" w:rsidRPr="00FE2263">
        <w:rPr>
          <w:rStyle w:val="affb"/>
          <w:u w:val="single"/>
          <w:lang w:val="en-US"/>
        </w:rPr>
        <w:instrText>up</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6 </w:instrText>
      </w:r>
      <w:r w:rsidR="0004027B" w:rsidRPr="00FE2263">
        <w:rPr>
          <w:rStyle w:val="affb"/>
          <w:u w:val="single"/>
          <w:lang w:val="en-US"/>
        </w:rPr>
        <w:instrText>courses</w:instrText>
      </w:r>
      <w:r w:rsidR="0004027B" w:rsidRPr="00FE2263">
        <w:rPr>
          <w:rStyle w:val="affb"/>
          <w:u w:val="single"/>
        </w:rPr>
        <w:instrText xml:space="preserve">. </w:instrText>
      </w:r>
      <w:r w:rsidR="0004027B" w:rsidRPr="00FE2263">
        <w:rPr>
          <w:rStyle w:val="affb"/>
          <w:u w:val="single"/>
          <w:lang w:val="en-US"/>
        </w:rPr>
        <w:instrText>RESULTS</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overall</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rate</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79%,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major</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rate</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74.4%, </w:instrText>
      </w:r>
      <w:r w:rsidR="0004027B" w:rsidRPr="00FE2263">
        <w:rPr>
          <w:rStyle w:val="affb"/>
          <w:u w:val="single"/>
          <w:lang w:val="en-US"/>
        </w:rPr>
        <w:instrText>including</w:instrText>
      </w:r>
      <w:r w:rsidR="0004027B" w:rsidRPr="00FE2263">
        <w:rPr>
          <w:rStyle w:val="affb"/>
          <w:u w:val="single"/>
        </w:rPr>
        <w:instrText xml:space="preserve"> 11.6% </w:instrText>
      </w:r>
      <w:r w:rsidR="0004027B" w:rsidRPr="00FE2263">
        <w:rPr>
          <w:rStyle w:val="affb"/>
          <w:u w:val="single"/>
          <w:lang w:val="en-US"/>
        </w:rPr>
        <w:instrText>complete</w:instrText>
      </w:r>
      <w:r w:rsidR="0004027B" w:rsidRPr="00FE2263">
        <w:rPr>
          <w:rStyle w:val="affb"/>
          <w:u w:val="single"/>
        </w:rPr>
        <w:instrText xml:space="preserve"> </w:instrText>
      </w:r>
      <w:r w:rsidR="0004027B" w:rsidRPr="00FE2263">
        <w:rPr>
          <w:rStyle w:val="affb"/>
          <w:u w:val="single"/>
          <w:lang w:val="en-US"/>
        </w:rPr>
        <w:instrText>remissions</w:instrText>
      </w:r>
      <w:r w:rsidR="0004027B" w:rsidRPr="00FE2263">
        <w:rPr>
          <w:rStyle w:val="affb"/>
          <w:u w:val="single"/>
        </w:rPr>
        <w:instrText xml:space="preserve"> (</w:instrText>
      </w:r>
      <w:r w:rsidR="0004027B" w:rsidRPr="00FE2263">
        <w:rPr>
          <w:rStyle w:val="affb"/>
          <w:u w:val="single"/>
          <w:lang w:val="en-US"/>
        </w:rPr>
        <w:instrText>CRs</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20.9% </w:instrText>
      </w:r>
      <w:r w:rsidR="0004027B" w:rsidRPr="00FE2263">
        <w:rPr>
          <w:rStyle w:val="affb"/>
          <w:u w:val="single"/>
          <w:lang w:val="en-US"/>
        </w:rPr>
        <w:instrText>very</w:instrText>
      </w:r>
      <w:r w:rsidR="0004027B" w:rsidRPr="00FE2263">
        <w:rPr>
          <w:rStyle w:val="affb"/>
          <w:u w:val="single"/>
        </w:rPr>
        <w:instrText xml:space="preserve"> </w:instrText>
      </w:r>
      <w:r w:rsidR="0004027B" w:rsidRPr="00FE2263">
        <w:rPr>
          <w:rStyle w:val="affb"/>
          <w:u w:val="single"/>
          <w:lang w:val="en-US"/>
        </w:rPr>
        <w:instrText>good</w:instrText>
      </w:r>
      <w:r w:rsidR="0004027B" w:rsidRPr="00FE2263">
        <w:rPr>
          <w:rStyle w:val="affb"/>
          <w:u w:val="single"/>
        </w:rPr>
        <w:instrText xml:space="preserve"> </w:instrText>
      </w:r>
      <w:r w:rsidR="0004027B" w:rsidRPr="00FE2263">
        <w:rPr>
          <w:rStyle w:val="affb"/>
          <w:u w:val="single"/>
          <w:lang w:val="en-US"/>
        </w:rPr>
        <w:instrText>partial</w:instrText>
      </w:r>
      <w:r w:rsidR="0004027B" w:rsidRPr="00FE2263">
        <w:rPr>
          <w:rStyle w:val="affb"/>
          <w:u w:val="single"/>
        </w:rPr>
        <w:instrText xml:space="preserve"> </w:instrText>
      </w:r>
      <w:r w:rsidR="0004027B" w:rsidRPr="00FE2263">
        <w:rPr>
          <w:rStyle w:val="affb"/>
          <w:u w:val="single"/>
          <w:lang w:val="en-US"/>
        </w:rPr>
        <w:instrText>remissions</w:instrText>
      </w:r>
      <w:r w:rsidR="0004027B" w:rsidRPr="00FE2263">
        <w:rPr>
          <w:rStyle w:val="affb"/>
          <w:u w:val="single"/>
        </w:rPr>
        <w:instrText xml:space="preserve">. </w:instrText>
      </w:r>
      <w:r w:rsidR="0004027B" w:rsidRPr="00FE2263">
        <w:rPr>
          <w:rStyle w:val="affb"/>
          <w:u w:val="single"/>
          <w:lang w:val="en-US"/>
        </w:rPr>
        <w:instrText>An</w:instrText>
      </w:r>
      <w:r w:rsidR="0004027B" w:rsidRPr="00FE2263">
        <w:rPr>
          <w:rStyle w:val="affb"/>
          <w:u w:val="single"/>
        </w:rPr>
        <w:instrText xml:space="preserve"> </w:instrText>
      </w:r>
      <w:r w:rsidR="0004027B" w:rsidRPr="00FE2263">
        <w:rPr>
          <w:rStyle w:val="affb"/>
          <w:u w:val="single"/>
          <w:lang w:val="en-US"/>
        </w:rPr>
        <w:instrText>amelioration</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quality</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w:instrText>
      </w:r>
      <w:r w:rsidR="0004027B" w:rsidRPr="00FE2263">
        <w:rPr>
          <w:rStyle w:val="affb"/>
          <w:u w:val="single"/>
          <w:lang w:val="en-US"/>
        </w:rPr>
        <w:instrText>observed</w:instrText>
      </w:r>
      <w:r w:rsidR="0004027B" w:rsidRPr="00FE2263">
        <w:rPr>
          <w:rStyle w:val="affb"/>
          <w:u w:val="single"/>
        </w:rPr>
        <w:instrText xml:space="preserve"> </w:instrText>
      </w:r>
      <w:r w:rsidR="0004027B" w:rsidRPr="00FE2263">
        <w:rPr>
          <w:rStyle w:val="affb"/>
          <w:u w:val="single"/>
          <w:lang w:val="en-US"/>
        </w:rPr>
        <w:instrText>during</w:instrText>
      </w:r>
      <w:r w:rsidR="0004027B" w:rsidRPr="00FE2263">
        <w:rPr>
          <w:rStyle w:val="affb"/>
          <w:u w:val="single"/>
        </w:rPr>
        <w:instrText xml:space="preserve"> </w:instrText>
      </w:r>
      <w:r w:rsidR="0004027B" w:rsidRPr="00FE2263">
        <w:rPr>
          <w:rStyle w:val="affb"/>
          <w:u w:val="single"/>
          <w:lang w:val="en-US"/>
        </w:rPr>
        <w:instrText>follow</w:instrText>
      </w:r>
      <w:r w:rsidR="0004027B" w:rsidRPr="00FE2263">
        <w:rPr>
          <w:rStyle w:val="affb"/>
          <w:u w:val="single"/>
        </w:rPr>
        <w:instrText>-</w:instrText>
      </w:r>
      <w:r w:rsidR="0004027B" w:rsidRPr="00FE2263">
        <w:rPr>
          <w:rStyle w:val="affb"/>
          <w:u w:val="single"/>
          <w:lang w:val="en-US"/>
        </w:rPr>
        <w:instrText>up</w:instrText>
      </w:r>
      <w:r w:rsidR="0004027B" w:rsidRPr="00FE2263">
        <w:rPr>
          <w:rStyle w:val="affb"/>
          <w:u w:val="single"/>
        </w:rPr>
        <w:instrText xml:space="preserve">, </w:instrText>
      </w:r>
      <w:r w:rsidR="0004027B" w:rsidRPr="00FE2263">
        <w:rPr>
          <w:rStyle w:val="affb"/>
          <w:u w:val="single"/>
          <w:lang w:val="en-US"/>
        </w:rPr>
        <w:instrText>leading</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18.6%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CRs</w:instrText>
      </w:r>
      <w:r w:rsidR="0004027B" w:rsidRPr="00FE2263">
        <w:rPr>
          <w:rStyle w:val="affb"/>
          <w:u w:val="single"/>
        </w:rPr>
        <w:instrText xml:space="preserve">. </w:instrText>
      </w:r>
      <w:r w:rsidR="0004027B" w:rsidRPr="00FE2263">
        <w:rPr>
          <w:rStyle w:val="affb"/>
          <w:u w:val="single"/>
          <w:lang w:val="en-US"/>
        </w:rPr>
        <w:instrText>No</w:instrText>
      </w:r>
      <w:r w:rsidR="0004027B" w:rsidRPr="00FE2263">
        <w:rPr>
          <w:rStyle w:val="affb"/>
          <w:u w:val="single"/>
        </w:rPr>
        <w:instrText xml:space="preserve"> </w:instrText>
      </w:r>
      <w:r w:rsidR="0004027B" w:rsidRPr="00FE2263">
        <w:rPr>
          <w:rStyle w:val="affb"/>
          <w:u w:val="single"/>
          <w:lang w:val="en-US"/>
        </w:rPr>
        <w:instrText>differences</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term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responses</w:instrText>
      </w:r>
      <w:r w:rsidR="0004027B" w:rsidRPr="00FE2263">
        <w:rPr>
          <w:rStyle w:val="affb"/>
          <w:u w:val="single"/>
        </w:rPr>
        <w:instrText xml:space="preserve"> </w:instrText>
      </w:r>
      <w:r w:rsidR="0004027B" w:rsidRPr="00FE2263">
        <w:rPr>
          <w:rStyle w:val="affb"/>
          <w:u w:val="single"/>
          <w:lang w:val="en-US"/>
        </w:rPr>
        <w:instrText>were</w:instrText>
      </w:r>
      <w:r w:rsidR="0004027B" w:rsidRPr="00FE2263">
        <w:rPr>
          <w:rStyle w:val="affb"/>
          <w:u w:val="single"/>
        </w:rPr>
        <w:instrText xml:space="preserve"> </w:instrText>
      </w:r>
      <w:r w:rsidR="0004027B" w:rsidRPr="00FE2263">
        <w:rPr>
          <w:rStyle w:val="affb"/>
          <w:u w:val="single"/>
          <w:lang w:val="en-US"/>
        </w:rPr>
        <w:instrText>observed</w:instrText>
      </w:r>
      <w:r w:rsidR="0004027B" w:rsidRPr="00FE2263">
        <w:rPr>
          <w:rStyle w:val="affb"/>
          <w:u w:val="single"/>
        </w:rPr>
        <w:instrText xml:space="preserve"> </w:instrText>
      </w:r>
      <w:r w:rsidR="0004027B" w:rsidRPr="00FE2263">
        <w:rPr>
          <w:rStyle w:val="affb"/>
          <w:u w:val="single"/>
          <w:lang w:val="en-US"/>
        </w:rPr>
        <w:instrText>among</w:instrText>
      </w:r>
      <w:r w:rsidR="0004027B" w:rsidRPr="00FE2263">
        <w:rPr>
          <w:rStyle w:val="affb"/>
          <w:u w:val="single"/>
        </w:rPr>
        <w:instrText xml:space="preserve"> </w:instrText>
      </w:r>
      <w:r w:rsidR="0004027B" w:rsidRPr="00FE2263">
        <w:rPr>
          <w:rStyle w:val="affb"/>
          <w:u w:val="single"/>
          <w:lang w:val="en-US"/>
        </w:rPr>
        <w:instrText>previously</w:instrText>
      </w:r>
      <w:r w:rsidR="0004027B" w:rsidRPr="00FE2263">
        <w:rPr>
          <w:rStyle w:val="affb"/>
          <w:u w:val="single"/>
        </w:rPr>
        <w:instrText xml:space="preserve"> </w:instrText>
      </w:r>
      <w:r w:rsidR="0004027B" w:rsidRPr="00FE2263">
        <w:rPr>
          <w:rStyle w:val="affb"/>
          <w:u w:val="single"/>
          <w:lang w:val="en-US"/>
        </w:rPr>
        <w:instrText>treated</w:instrText>
      </w:r>
      <w:r w:rsidR="0004027B" w:rsidRPr="00FE2263">
        <w:rPr>
          <w:rStyle w:val="affb"/>
          <w:u w:val="single"/>
        </w:rPr>
        <w:instrText xml:space="preserve"> </w:instrText>
      </w:r>
      <w:r w:rsidR="0004027B" w:rsidRPr="00FE2263">
        <w:rPr>
          <w:rStyle w:val="affb"/>
          <w:u w:val="single"/>
          <w:lang w:val="en-US"/>
        </w:rPr>
        <w:instrText>or</w:instrText>
      </w:r>
      <w:r w:rsidR="0004027B" w:rsidRPr="00FE2263">
        <w:rPr>
          <w:rStyle w:val="affb"/>
          <w:u w:val="single"/>
        </w:rPr>
        <w:instrText xml:space="preserve"> </w:instrText>
      </w:r>
      <w:r w:rsidR="0004027B" w:rsidRPr="00FE2263">
        <w:rPr>
          <w:rStyle w:val="affb"/>
          <w:u w:val="single"/>
          <w:lang w:val="en-US"/>
        </w:rPr>
        <w:instrText>untreated</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Among</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clinical</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laboratory</w:instrText>
      </w:r>
      <w:r w:rsidR="0004027B" w:rsidRPr="00FE2263">
        <w:rPr>
          <w:rStyle w:val="affb"/>
          <w:u w:val="single"/>
        </w:rPr>
        <w:instrText xml:space="preserve"> </w:instrText>
      </w:r>
      <w:r w:rsidR="0004027B" w:rsidRPr="00FE2263">
        <w:rPr>
          <w:rStyle w:val="affb"/>
          <w:u w:val="single"/>
          <w:lang w:val="en-US"/>
        </w:rPr>
        <w:instrText>features</w:instrText>
      </w:r>
      <w:r w:rsidR="0004027B" w:rsidRPr="00FE2263">
        <w:rPr>
          <w:rStyle w:val="affb"/>
          <w:u w:val="single"/>
        </w:rPr>
        <w:instrText xml:space="preserve"> </w:instrText>
      </w:r>
      <w:r w:rsidR="0004027B" w:rsidRPr="00FE2263">
        <w:rPr>
          <w:rStyle w:val="affb"/>
          <w:u w:val="single"/>
          <w:lang w:val="en-US"/>
        </w:rPr>
        <w:instrText>that</w:instrText>
      </w:r>
      <w:r w:rsidR="0004027B" w:rsidRPr="00FE2263">
        <w:rPr>
          <w:rStyle w:val="affb"/>
          <w:u w:val="single"/>
        </w:rPr>
        <w:instrText xml:space="preserve"> </w:instrText>
      </w:r>
      <w:r w:rsidR="0004027B" w:rsidRPr="00FE2263">
        <w:rPr>
          <w:rStyle w:val="affb"/>
          <w:u w:val="single"/>
          <w:lang w:val="en-US"/>
        </w:rPr>
        <w:instrText>were</w:instrText>
      </w:r>
      <w:r w:rsidR="0004027B" w:rsidRPr="00FE2263">
        <w:rPr>
          <w:rStyle w:val="affb"/>
          <w:u w:val="single"/>
        </w:rPr>
        <w:instrText xml:space="preserve"> </w:instrText>
      </w:r>
      <w:r w:rsidR="0004027B" w:rsidRPr="00FE2263">
        <w:rPr>
          <w:rStyle w:val="affb"/>
          <w:u w:val="single"/>
          <w:lang w:val="en-US"/>
        </w:rPr>
        <w:instrText>considered</w:instrText>
      </w:r>
      <w:r w:rsidR="0004027B" w:rsidRPr="00FE2263">
        <w:rPr>
          <w:rStyle w:val="affb"/>
          <w:u w:val="single"/>
        </w:rPr>
        <w:instrText xml:space="preserve">, </w:instrText>
      </w:r>
      <w:r w:rsidR="0004027B" w:rsidRPr="00FE2263">
        <w:rPr>
          <w:rStyle w:val="affb"/>
          <w:u w:val="single"/>
          <w:lang w:val="en-US"/>
        </w:rPr>
        <w:instrText>only</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β</w:instrText>
      </w:r>
      <w:r w:rsidR="0004027B" w:rsidRPr="00FE2263">
        <w:rPr>
          <w:rStyle w:val="affb"/>
          <w:u w:val="single"/>
        </w:rPr>
        <w:instrText>2-</w:instrText>
      </w:r>
      <w:r w:rsidR="0004027B" w:rsidRPr="00FE2263">
        <w:rPr>
          <w:rStyle w:val="affb"/>
          <w:u w:val="single"/>
          <w:lang w:val="en-US"/>
        </w:rPr>
        <w:instrText>microglobulin</w:instrText>
      </w:r>
      <w:r w:rsidR="0004027B" w:rsidRPr="00FE2263">
        <w:rPr>
          <w:rStyle w:val="affb"/>
          <w:u w:val="single"/>
        </w:rPr>
        <w:instrText xml:space="preserve"> </w:instrText>
      </w:r>
      <w:r w:rsidR="0004027B" w:rsidRPr="00FE2263">
        <w:rPr>
          <w:rStyle w:val="affb"/>
          <w:u w:val="single"/>
          <w:lang w:val="en-US"/>
        </w:rPr>
        <w:instrText>level</w:instrText>
      </w:r>
      <w:r w:rsidR="0004027B" w:rsidRPr="00FE2263">
        <w:rPr>
          <w:rStyle w:val="affb"/>
          <w:u w:val="single"/>
        </w:rPr>
        <w:instrText xml:space="preserve"> </w:instrText>
      </w:r>
      <w:r w:rsidR="0004027B" w:rsidRPr="00FE2263">
        <w:rPr>
          <w:rStyle w:val="affb"/>
          <w:u w:val="single"/>
          <w:lang w:val="en-US"/>
        </w:rPr>
        <w:instrText>had</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significant</w:instrText>
      </w:r>
      <w:r w:rsidR="0004027B" w:rsidRPr="00FE2263">
        <w:rPr>
          <w:rStyle w:val="affb"/>
          <w:u w:val="single"/>
        </w:rPr>
        <w:instrText xml:space="preserve"> </w:instrText>
      </w:r>
      <w:r w:rsidR="0004027B" w:rsidRPr="00FE2263">
        <w:rPr>
          <w:rStyle w:val="affb"/>
          <w:u w:val="single"/>
          <w:lang w:val="en-US"/>
        </w:rPr>
        <w:instrText>impact</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terms</w:instrText>
      </w:r>
      <w:r w:rsidR="0004027B" w:rsidRPr="00FE2263">
        <w:rPr>
          <w:rStyle w:val="affb"/>
          <w:u w:val="single"/>
        </w:rPr>
        <w:instrText xml:space="preserve"> </w:instrText>
      </w:r>
      <w:r w:rsidR="0004027B" w:rsidRPr="00FE2263">
        <w:rPr>
          <w:rStyle w:val="affb"/>
          <w:u w:val="single"/>
          <w:lang w:val="en-US"/>
        </w:rPr>
        <w:instrText>of</w:instrText>
      </w:r>
      <w:r w:rsidR="0004027B" w:rsidRPr="00FE2263">
        <w:rPr>
          <w:rStyle w:val="affb"/>
          <w:u w:val="single"/>
        </w:rPr>
        <w:instrText xml:space="preserve"> </w:instrText>
      </w:r>
      <w:r w:rsidR="0004027B" w:rsidRPr="00FE2263">
        <w:rPr>
          <w:rStyle w:val="affb"/>
          <w:u w:val="single"/>
          <w:lang w:val="en-US"/>
        </w:rPr>
        <w:instrText>achieving</w:instrText>
      </w:r>
      <w:r w:rsidR="0004027B" w:rsidRPr="00FE2263">
        <w:rPr>
          <w:rStyle w:val="affb"/>
          <w:u w:val="single"/>
        </w:rPr>
        <w:instrText xml:space="preserve"> </w:instrText>
      </w:r>
      <w:r w:rsidR="0004027B" w:rsidRPr="00FE2263">
        <w:rPr>
          <w:rStyle w:val="affb"/>
          <w:u w:val="single"/>
          <w:lang w:val="en-US"/>
        </w:rPr>
        <w:instrText>a</w:instrText>
      </w:r>
      <w:r w:rsidR="0004027B" w:rsidRPr="00FE2263">
        <w:rPr>
          <w:rStyle w:val="affb"/>
          <w:u w:val="single"/>
        </w:rPr>
        <w:instrText xml:space="preserve"> </w:instrText>
      </w:r>
      <w:r w:rsidR="0004027B" w:rsidRPr="00FE2263">
        <w:rPr>
          <w:rStyle w:val="affb"/>
          <w:u w:val="single"/>
          <w:lang w:val="en-US"/>
        </w:rPr>
        <w:instrText>major</w:instrText>
      </w:r>
      <w:r w:rsidR="0004027B" w:rsidRPr="00FE2263">
        <w:rPr>
          <w:rStyle w:val="affb"/>
          <w:u w:val="single"/>
        </w:rPr>
        <w:instrText xml:space="preserve"> </w:instrText>
      </w:r>
      <w:r w:rsidR="0004027B" w:rsidRPr="00FE2263">
        <w:rPr>
          <w:rStyle w:val="affb"/>
          <w:u w:val="single"/>
          <w:lang w:val="en-US"/>
        </w:rPr>
        <w:instrText>response</w:instrText>
      </w:r>
      <w:r w:rsidR="0004027B" w:rsidRPr="00FE2263">
        <w:rPr>
          <w:rStyle w:val="affb"/>
          <w:u w:val="single"/>
        </w:rPr>
        <w:instrText xml:space="preserve">. </w:instrText>
      </w:r>
      <w:r w:rsidR="0004027B" w:rsidRPr="00FE2263">
        <w:rPr>
          <w:rStyle w:val="affb"/>
          <w:u w:val="single"/>
          <w:lang w:val="en-US"/>
        </w:rPr>
        <w:instrText>The</w:instrText>
      </w:r>
      <w:r w:rsidR="0004027B" w:rsidRPr="00FE2263">
        <w:rPr>
          <w:rStyle w:val="affb"/>
          <w:u w:val="single"/>
        </w:rPr>
        <w:instrText xml:space="preserve"> </w:instrText>
      </w:r>
      <w:r w:rsidR="0004027B" w:rsidRPr="00FE2263">
        <w:rPr>
          <w:rStyle w:val="affb"/>
          <w:u w:val="single"/>
          <w:lang w:val="en-US"/>
        </w:rPr>
        <w:instrText>major</w:instrText>
      </w:r>
      <w:r w:rsidR="0004027B" w:rsidRPr="00FE2263">
        <w:rPr>
          <w:rStyle w:val="affb"/>
          <w:u w:val="single"/>
        </w:rPr>
        <w:instrText xml:space="preserve"> </w:instrText>
      </w:r>
      <w:r w:rsidR="0004027B" w:rsidRPr="00FE2263">
        <w:rPr>
          <w:rStyle w:val="affb"/>
          <w:u w:val="single"/>
          <w:lang w:val="en-US"/>
        </w:rPr>
        <w:instrText>toxicity</w:instrText>
      </w:r>
      <w:r w:rsidR="0004027B" w:rsidRPr="00FE2263">
        <w:rPr>
          <w:rStyle w:val="affb"/>
          <w:u w:val="single"/>
        </w:rPr>
        <w:instrText xml:space="preserve"> </w:instrText>
      </w:r>
      <w:r w:rsidR="0004027B" w:rsidRPr="00FE2263">
        <w:rPr>
          <w:rStyle w:val="affb"/>
          <w:u w:val="single"/>
          <w:lang w:val="en-US"/>
        </w:rPr>
        <w:instrText>reported</w:instrText>
      </w:r>
      <w:r w:rsidR="0004027B" w:rsidRPr="00FE2263">
        <w:rPr>
          <w:rStyle w:val="affb"/>
          <w:u w:val="single"/>
        </w:rPr>
        <w:instrText xml:space="preserve"> </w:instrText>
      </w:r>
      <w:r w:rsidR="0004027B" w:rsidRPr="00FE2263">
        <w:rPr>
          <w:rStyle w:val="affb"/>
          <w:u w:val="single"/>
          <w:lang w:val="en-US"/>
        </w:rPr>
        <w:instrText>was</w:instrText>
      </w:r>
      <w:r w:rsidR="0004027B" w:rsidRPr="00FE2263">
        <w:rPr>
          <w:rStyle w:val="affb"/>
          <w:u w:val="single"/>
        </w:rPr>
        <w:instrText xml:space="preserve"> </w:instrText>
      </w:r>
      <w:r w:rsidR="0004027B" w:rsidRPr="00FE2263">
        <w:rPr>
          <w:rStyle w:val="affb"/>
          <w:u w:val="single"/>
          <w:lang w:val="en-US"/>
        </w:rPr>
        <w:instrText>grade</w:instrText>
      </w:r>
      <w:r w:rsidR="0004027B" w:rsidRPr="00FE2263">
        <w:rPr>
          <w:rStyle w:val="affb"/>
          <w:u w:val="single"/>
        </w:rPr>
        <w:instrText xml:space="preserve"> 3/4 </w:instrText>
      </w:r>
      <w:r w:rsidR="0004027B" w:rsidRPr="00FE2263">
        <w:rPr>
          <w:rStyle w:val="affb"/>
          <w:u w:val="single"/>
          <w:lang w:val="en-US"/>
        </w:rPr>
        <w:instrText>neutropenia</w:instrText>
      </w:r>
      <w:r w:rsidR="0004027B" w:rsidRPr="00FE2263">
        <w:rPr>
          <w:rStyle w:val="affb"/>
          <w:u w:val="single"/>
        </w:rPr>
        <w:instrText xml:space="preserve">, </w:instrText>
      </w:r>
      <w:r w:rsidR="0004027B" w:rsidRPr="00FE2263">
        <w:rPr>
          <w:rStyle w:val="affb"/>
          <w:u w:val="single"/>
          <w:lang w:val="en-US"/>
        </w:rPr>
        <w:instrText>which</w:instrText>
      </w:r>
      <w:r w:rsidR="0004027B" w:rsidRPr="00FE2263">
        <w:rPr>
          <w:rStyle w:val="affb"/>
          <w:u w:val="single"/>
        </w:rPr>
        <w:instrText xml:space="preserve"> </w:instrText>
      </w:r>
      <w:r w:rsidR="0004027B" w:rsidRPr="00FE2263">
        <w:rPr>
          <w:rStyle w:val="affb"/>
          <w:u w:val="single"/>
          <w:lang w:val="en-US"/>
        </w:rPr>
        <w:instrText>occurred in 45% of courses and was the main reason for treatment discontinuation. After the end of treatment, 19 patients (44%) had long-lasting episodes of neutropenia. Three patients developed myelodysplastic syndrome during follow-up. CONCLUSIONS: The FCR regimen was capable of neutralizing adverse prognostic factors and proved to be active in patients with WM, leading to rapid disease control and good-quality responses. Because myelosuppression was the main concern, further studies are warranted to optimize dosages and treatment duration. © 2011 American Cancer Society.","author":[{"dropping-particle":"","family":"Tedeschi","given":"Alessandra","non-dropping-particle":"","parse-names":false,"suffix":""},{"dropping-particle":"","family":"Benevolo","given":"Giulia","non-dropping-particle":"","parse-names":false,"suffix":""},{"dropping-particle":"","family":"Varettoni","given":"Marzia","non-dropping-particle":"","parse-names":false,"suffix":""},{"dropping-particle":"","family":"Battista","given":"Marta L.","non-dropping-particle":"","parse-names":false,"suffix":""},{"dropping-particle":"","family":"Zinzani","given":"Pier L.","non-dropping-particle":"","parse-names":false,"suffix":""},{"dropping-particle":"","family":"Visco","given":"Carlo","non-dropping-particle":"","parse-names":false,"suffix":""},{"dropping-particle":"","family":"Meneghini","given":"Vittorio","non-dropping-particle":"","parse-names":false,"suffix":""},{"dropping-particle":"","family":"Pioltelli","given":"Pietro","non-dropping-particle":"","parse-names":false,"suffix":""},{"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Sacchi</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Stefano</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Ricci</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Francesca</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Nichelatti</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Michele</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Zaja</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Francesco</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Lazzarino</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Mario</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Vitolo</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Umbero</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family</w:instrText>
      </w:r>
      <w:r w:rsidR="0004027B" w:rsidRPr="00FE2263">
        <w:rPr>
          <w:rStyle w:val="affb"/>
          <w:u w:val="single"/>
        </w:rPr>
        <w:instrText>":"</w:instrText>
      </w:r>
      <w:r w:rsidR="0004027B" w:rsidRPr="00FE2263">
        <w:rPr>
          <w:rStyle w:val="affb"/>
          <w:u w:val="single"/>
          <w:lang w:val="en-US"/>
        </w:rPr>
        <w:instrText>Morra</w:instrText>
      </w:r>
      <w:r w:rsidR="0004027B" w:rsidRPr="00FE2263">
        <w:rPr>
          <w:rStyle w:val="affb"/>
          <w:u w:val="single"/>
        </w:rPr>
        <w:instrText>","</w:instrText>
      </w:r>
      <w:r w:rsidR="0004027B" w:rsidRPr="00FE2263">
        <w:rPr>
          <w:rStyle w:val="affb"/>
          <w:u w:val="single"/>
          <w:lang w:val="en-US"/>
        </w:rPr>
        <w:instrText>given</w:instrText>
      </w:r>
      <w:r w:rsidR="0004027B" w:rsidRPr="00FE2263">
        <w:rPr>
          <w:rStyle w:val="affb"/>
          <w:u w:val="single"/>
        </w:rPr>
        <w:instrText>":"</w:instrText>
      </w:r>
      <w:r w:rsidR="0004027B" w:rsidRPr="00FE2263">
        <w:rPr>
          <w:rStyle w:val="affb"/>
          <w:u w:val="single"/>
          <w:lang w:val="en-US"/>
        </w:rPr>
        <w:instrText>Enrica</w:instrText>
      </w:r>
      <w:r w:rsidR="0004027B" w:rsidRPr="00FE2263">
        <w:rPr>
          <w:rStyle w:val="affb"/>
          <w:u w:val="single"/>
        </w:rPr>
        <w:instrText>","</w:instrText>
      </w:r>
      <w:r w:rsidR="0004027B" w:rsidRPr="00FE2263">
        <w:rPr>
          <w:rStyle w:val="affb"/>
          <w:u w:val="single"/>
          <w:lang w:val="en-US"/>
        </w:rPr>
        <w:instrText>non</w:instrText>
      </w:r>
      <w:r w:rsidR="0004027B" w:rsidRPr="00FE2263">
        <w:rPr>
          <w:rStyle w:val="affb"/>
          <w:u w:val="single"/>
        </w:rPr>
        <w:instrText>-</w:instrText>
      </w:r>
      <w:r w:rsidR="0004027B" w:rsidRPr="00FE2263">
        <w:rPr>
          <w:rStyle w:val="affb"/>
          <w:u w:val="single"/>
          <w:lang w:val="en-US"/>
        </w:rPr>
        <w:instrText>dropping</w:instrText>
      </w:r>
      <w:r w:rsidR="0004027B" w:rsidRPr="00FE2263">
        <w:rPr>
          <w:rStyle w:val="affb"/>
          <w:u w:val="single"/>
        </w:rPr>
        <w:instrText>-</w:instrText>
      </w:r>
      <w:r w:rsidR="0004027B" w:rsidRPr="00FE2263">
        <w:rPr>
          <w:rStyle w:val="affb"/>
          <w:u w:val="single"/>
          <w:lang w:val="en-US"/>
        </w:rPr>
        <w:instrText>particle</w:instrText>
      </w:r>
      <w:r w:rsidR="0004027B" w:rsidRPr="00FE2263">
        <w:rPr>
          <w:rStyle w:val="affb"/>
          <w:u w:val="single"/>
        </w:rPr>
        <w:instrText>":"","</w:instrText>
      </w:r>
      <w:r w:rsidR="0004027B" w:rsidRPr="00FE2263">
        <w:rPr>
          <w:rStyle w:val="affb"/>
          <w:u w:val="single"/>
          <w:lang w:val="en-US"/>
        </w:rPr>
        <w:instrText>parse</w:instrText>
      </w:r>
      <w:r w:rsidR="0004027B" w:rsidRPr="00FE2263">
        <w:rPr>
          <w:rStyle w:val="affb"/>
          <w:u w:val="single"/>
        </w:rPr>
        <w:instrText>-</w:instrText>
      </w:r>
      <w:r w:rsidR="0004027B" w:rsidRPr="00FE2263">
        <w:rPr>
          <w:rStyle w:val="affb"/>
          <w:u w:val="single"/>
          <w:lang w:val="en-US"/>
        </w:rPr>
        <w:instrText>names</w:instrText>
      </w:r>
      <w:r w:rsidR="0004027B" w:rsidRPr="00FE2263">
        <w:rPr>
          <w:rStyle w:val="affb"/>
          <w:u w:val="single"/>
        </w:rPr>
        <w:instrText>":</w:instrText>
      </w:r>
      <w:r w:rsidR="0004027B" w:rsidRPr="00FE2263">
        <w:rPr>
          <w:rStyle w:val="affb"/>
          <w:u w:val="single"/>
          <w:lang w:val="en-US"/>
        </w:rPr>
        <w:instrText>false</w:instrText>
      </w:r>
      <w:r w:rsidR="0004027B" w:rsidRPr="00FE2263">
        <w:rPr>
          <w:rStyle w:val="affb"/>
          <w:u w:val="single"/>
        </w:rPr>
        <w:instrText>,"</w:instrText>
      </w:r>
      <w:r w:rsidR="0004027B" w:rsidRPr="00FE2263">
        <w:rPr>
          <w:rStyle w:val="affb"/>
          <w:u w:val="single"/>
          <w:lang w:val="en-US"/>
        </w:rPr>
        <w:instrText>suffix</w:instrText>
      </w:r>
      <w:r w:rsidR="0004027B" w:rsidRPr="00FE2263">
        <w:rPr>
          <w:rStyle w:val="affb"/>
          <w:u w:val="single"/>
        </w:rPr>
        <w:instrText>":""}],"</w:instrText>
      </w:r>
      <w:r w:rsidR="0004027B" w:rsidRPr="00FE2263">
        <w:rPr>
          <w:rStyle w:val="affb"/>
          <w:u w:val="single"/>
          <w:lang w:val="en-US"/>
        </w:rPr>
        <w:instrText>container</w:instrText>
      </w:r>
      <w:r w:rsidR="0004027B" w:rsidRPr="00FE2263">
        <w:rPr>
          <w:rStyle w:val="affb"/>
          <w:u w:val="single"/>
        </w:rPr>
        <w:instrText>-</w:instrText>
      </w:r>
      <w:r w:rsidR="0004027B" w:rsidRPr="00FE2263">
        <w:rPr>
          <w:rStyle w:val="affb"/>
          <w:u w:val="single"/>
          <w:lang w:val="en-US"/>
        </w:rPr>
        <w:instrText>title</w:instrText>
      </w:r>
      <w:r w:rsidR="0004027B" w:rsidRPr="00FE2263">
        <w:rPr>
          <w:rStyle w:val="affb"/>
          <w:u w:val="single"/>
        </w:rPr>
        <w:instrText>":"</w:instrText>
      </w:r>
      <w:r w:rsidR="0004027B" w:rsidRPr="00FE2263">
        <w:rPr>
          <w:rStyle w:val="affb"/>
          <w:u w:val="single"/>
          <w:lang w:val="en-US"/>
        </w:rPr>
        <w:instrText>Cancer</w:instrText>
      </w:r>
      <w:r w:rsidR="0004027B" w:rsidRPr="00FE2263">
        <w:rPr>
          <w:rStyle w:val="affb"/>
          <w:u w:val="single"/>
        </w:rPr>
        <w:instrText>","</w:instrText>
      </w:r>
      <w:r w:rsidR="0004027B" w:rsidRPr="00FE2263">
        <w:rPr>
          <w:rStyle w:val="affb"/>
          <w:u w:val="single"/>
          <w:lang w:val="en-US"/>
        </w:rPr>
        <w:instrText>id</w:instrText>
      </w:r>
      <w:r w:rsidR="0004027B" w:rsidRPr="00FE2263">
        <w:rPr>
          <w:rStyle w:val="affb"/>
          <w:u w:val="single"/>
        </w:rPr>
        <w:instrText>":"</w:instrText>
      </w:r>
      <w:r w:rsidR="0004027B" w:rsidRPr="00FE2263">
        <w:rPr>
          <w:rStyle w:val="affb"/>
          <w:u w:val="single"/>
          <w:lang w:val="en-US"/>
        </w:rPr>
        <w:instrText>ITEM</w:instrText>
      </w:r>
      <w:r w:rsidR="0004027B" w:rsidRPr="00FE2263">
        <w:rPr>
          <w:rStyle w:val="affb"/>
          <w:u w:val="single"/>
        </w:rPr>
        <w:instrText>-1","</w:instrText>
      </w:r>
      <w:r w:rsidR="0004027B" w:rsidRPr="00FE2263">
        <w:rPr>
          <w:rStyle w:val="affb"/>
          <w:u w:val="single"/>
          <w:lang w:val="en-US"/>
        </w:rPr>
        <w:instrText>issue</w:instrText>
      </w:r>
      <w:r w:rsidR="0004027B" w:rsidRPr="00FE2263">
        <w:rPr>
          <w:rStyle w:val="affb"/>
          <w:u w:val="single"/>
        </w:rPr>
        <w:instrText>":"2","</w:instrText>
      </w:r>
      <w:r w:rsidR="0004027B" w:rsidRPr="00FE2263">
        <w:rPr>
          <w:rStyle w:val="affb"/>
          <w:u w:val="single"/>
          <w:lang w:val="en-US"/>
        </w:rPr>
        <w:instrText>issued</w:instrText>
      </w:r>
      <w:r w:rsidR="0004027B" w:rsidRPr="00FE2263">
        <w:rPr>
          <w:rStyle w:val="affb"/>
          <w:u w:val="single"/>
        </w:rPr>
        <w:instrText>":{"</w:instrText>
      </w:r>
      <w:r w:rsidR="0004027B" w:rsidRPr="00FE2263">
        <w:rPr>
          <w:rStyle w:val="affb"/>
          <w:u w:val="single"/>
          <w:lang w:val="en-US"/>
        </w:rPr>
        <w:instrText>date</w:instrText>
      </w:r>
      <w:r w:rsidR="0004027B" w:rsidRPr="00FE2263">
        <w:rPr>
          <w:rStyle w:val="affb"/>
          <w:u w:val="single"/>
        </w:rPr>
        <w:instrText>-</w:instrText>
      </w:r>
      <w:r w:rsidR="0004027B" w:rsidRPr="00FE2263">
        <w:rPr>
          <w:rStyle w:val="affb"/>
          <w:u w:val="single"/>
          <w:lang w:val="en-US"/>
        </w:rPr>
        <w:instrText>parts</w:instrText>
      </w:r>
      <w:r w:rsidR="0004027B" w:rsidRPr="00FE2263">
        <w:rPr>
          <w:rStyle w:val="affb"/>
          <w:u w:val="single"/>
        </w:rPr>
        <w:instrText>":[["2012","1","15"]]},"</w:instrText>
      </w:r>
      <w:r w:rsidR="0004027B" w:rsidRPr="00FE2263">
        <w:rPr>
          <w:rStyle w:val="affb"/>
          <w:u w:val="single"/>
          <w:lang w:val="en-US"/>
        </w:rPr>
        <w:instrText>page</w:instrText>
      </w:r>
      <w:r w:rsidR="0004027B" w:rsidRPr="00FE2263">
        <w:rPr>
          <w:rStyle w:val="affb"/>
          <w:u w:val="single"/>
        </w:rPr>
        <w:instrText>":"434-443","</w:instrText>
      </w:r>
      <w:r w:rsidR="0004027B" w:rsidRPr="00FE2263">
        <w:rPr>
          <w:rStyle w:val="affb"/>
          <w:u w:val="single"/>
          <w:lang w:val="en-US"/>
        </w:rPr>
        <w:instrText>title</w:instrText>
      </w:r>
      <w:r w:rsidR="0004027B" w:rsidRPr="00FE2263">
        <w:rPr>
          <w:rStyle w:val="affb"/>
          <w:u w:val="single"/>
        </w:rPr>
        <w:instrText>":"</w:instrText>
      </w:r>
      <w:r w:rsidR="0004027B" w:rsidRPr="00FE2263">
        <w:rPr>
          <w:rStyle w:val="affb"/>
          <w:u w:val="single"/>
          <w:lang w:val="en-US"/>
        </w:rPr>
        <w:instrText>Fludarabine</w:instrText>
      </w:r>
      <w:r w:rsidR="0004027B" w:rsidRPr="00FE2263">
        <w:rPr>
          <w:rStyle w:val="affb"/>
          <w:u w:val="single"/>
        </w:rPr>
        <w:instrText xml:space="preserve"> </w:instrText>
      </w:r>
      <w:r w:rsidR="0004027B" w:rsidRPr="00FE2263">
        <w:rPr>
          <w:rStyle w:val="affb"/>
          <w:u w:val="single"/>
          <w:lang w:val="en-US"/>
        </w:rPr>
        <w:instrText>plus</w:instrText>
      </w:r>
      <w:r w:rsidR="0004027B" w:rsidRPr="00FE2263">
        <w:rPr>
          <w:rStyle w:val="affb"/>
          <w:u w:val="single"/>
        </w:rPr>
        <w:instrText xml:space="preserve"> </w:instrText>
      </w:r>
      <w:r w:rsidR="0004027B" w:rsidRPr="00FE2263">
        <w:rPr>
          <w:rStyle w:val="affb"/>
          <w:u w:val="single"/>
          <w:lang w:val="en-US"/>
        </w:rPr>
        <w:instrText>cyclophosphamide</w:instrText>
      </w:r>
      <w:r w:rsidR="0004027B" w:rsidRPr="00FE2263">
        <w:rPr>
          <w:rStyle w:val="affb"/>
          <w:u w:val="single"/>
        </w:rPr>
        <w:instrText xml:space="preserve"> </w:instrText>
      </w:r>
      <w:r w:rsidR="0004027B" w:rsidRPr="00FE2263">
        <w:rPr>
          <w:rStyle w:val="affb"/>
          <w:u w:val="single"/>
          <w:lang w:val="en-US"/>
        </w:rPr>
        <w:instrText>and</w:instrText>
      </w:r>
      <w:r w:rsidR="0004027B" w:rsidRPr="00FE2263">
        <w:rPr>
          <w:rStyle w:val="affb"/>
          <w:u w:val="single"/>
        </w:rPr>
        <w:instrText xml:space="preserve"> </w:instrText>
      </w:r>
      <w:r w:rsidR="0004027B" w:rsidRPr="00FE2263">
        <w:rPr>
          <w:rStyle w:val="affb"/>
          <w:u w:val="single"/>
          <w:lang w:val="en-US"/>
        </w:rPr>
        <w:instrText>rituximab</w:instrText>
      </w:r>
      <w:r w:rsidR="0004027B" w:rsidRPr="00FE2263">
        <w:rPr>
          <w:rStyle w:val="affb"/>
          <w:u w:val="single"/>
        </w:rPr>
        <w:instrText xml:space="preserve"> </w:instrText>
      </w:r>
      <w:r w:rsidR="0004027B" w:rsidRPr="00FE2263">
        <w:rPr>
          <w:rStyle w:val="affb"/>
          <w:u w:val="single"/>
          <w:lang w:val="en-US"/>
        </w:rPr>
        <w:instrText>in</w:instrText>
      </w:r>
      <w:r w:rsidR="0004027B" w:rsidRPr="00FE2263">
        <w:rPr>
          <w:rStyle w:val="affb"/>
          <w:u w:val="single"/>
        </w:rPr>
        <w:instrText xml:space="preserve"> </w:instrText>
      </w:r>
      <w:r w:rsidR="0004027B" w:rsidRPr="00FE2263">
        <w:rPr>
          <w:rStyle w:val="affb"/>
          <w:u w:val="single"/>
          <w:lang w:val="en-US"/>
        </w:rPr>
        <w:instrText>waldenstrom</w:instrText>
      </w:r>
      <w:r w:rsidR="0004027B" w:rsidRPr="00FE2263">
        <w:rPr>
          <w:rStyle w:val="affb"/>
          <w:u w:val="single"/>
        </w:rPr>
        <w:instrText xml:space="preserve"> </w:instrText>
      </w:r>
      <w:r w:rsidR="0004027B" w:rsidRPr="00FE2263">
        <w:rPr>
          <w:rStyle w:val="affb"/>
          <w:u w:val="single"/>
          <w:lang w:val="en-US"/>
        </w:rPr>
        <w:instrText>macroglobulinemia</w:instrText>
      </w:r>
      <w:r w:rsidR="0004027B" w:rsidRPr="00FE2263">
        <w:rPr>
          <w:rStyle w:val="affb"/>
          <w:u w:val="single"/>
        </w:rPr>
        <w:instrText xml:space="preserve">: </w:instrText>
      </w:r>
      <w:r w:rsidR="0004027B" w:rsidRPr="00FE2263">
        <w:rPr>
          <w:rStyle w:val="affb"/>
          <w:u w:val="single"/>
          <w:lang w:val="en-US"/>
        </w:rPr>
        <w:instrText>An</w:instrText>
      </w:r>
      <w:r w:rsidR="0004027B" w:rsidRPr="00FE2263">
        <w:rPr>
          <w:rStyle w:val="affb"/>
          <w:u w:val="single"/>
        </w:rPr>
        <w:instrText xml:space="preserve"> </w:instrText>
      </w:r>
      <w:r w:rsidR="0004027B" w:rsidRPr="00FE2263">
        <w:rPr>
          <w:rStyle w:val="affb"/>
          <w:u w:val="single"/>
          <w:lang w:val="en-US"/>
        </w:rPr>
        <w:instrText>effective</w:instrText>
      </w:r>
      <w:r w:rsidR="0004027B" w:rsidRPr="00FE2263">
        <w:rPr>
          <w:rStyle w:val="affb"/>
          <w:u w:val="single"/>
        </w:rPr>
        <w:instrText xml:space="preserve"> </w:instrText>
      </w:r>
      <w:r w:rsidR="0004027B" w:rsidRPr="00FE2263">
        <w:rPr>
          <w:rStyle w:val="affb"/>
          <w:u w:val="single"/>
          <w:lang w:val="en-US"/>
        </w:rPr>
        <w:instrText>but</w:instrText>
      </w:r>
      <w:r w:rsidR="0004027B" w:rsidRPr="00FE2263">
        <w:rPr>
          <w:rStyle w:val="affb"/>
          <w:u w:val="single"/>
        </w:rPr>
        <w:instrText xml:space="preserve"> </w:instrText>
      </w:r>
      <w:r w:rsidR="0004027B" w:rsidRPr="00FE2263">
        <w:rPr>
          <w:rStyle w:val="affb"/>
          <w:u w:val="single"/>
          <w:lang w:val="en-US"/>
        </w:rPr>
        <w:instrText>myelosuppressive</w:instrText>
      </w:r>
      <w:r w:rsidR="0004027B" w:rsidRPr="00FE2263">
        <w:rPr>
          <w:rStyle w:val="affb"/>
          <w:u w:val="single"/>
        </w:rPr>
        <w:instrText xml:space="preserve"> </w:instrText>
      </w:r>
      <w:r w:rsidR="0004027B" w:rsidRPr="00FE2263">
        <w:rPr>
          <w:rStyle w:val="affb"/>
          <w:u w:val="single"/>
          <w:lang w:val="en-US"/>
        </w:rPr>
        <w:instrText>regimen</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w:instrText>
      </w:r>
      <w:r w:rsidR="0004027B" w:rsidRPr="00FE2263">
        <w:rPr>
          <w:rStyle w:val="affb"/>
          <w:u w:val="single"/>
          <w:lang w:val="en-US"/>
        </w:rPr>
        <w:instrText>be</w:instrText>
      </w:r>
      <w:r w:rsidR="0004027B" w:rsidRPr="00FE2263">
        <w:rPr>
          <w:rStyle w:val="affb"/>
          <w:u w:val="single"/>
        </w:rPr>
        <w:instrText xml:space="preserve"> </w:instrText>
      </w:r>
      <w:r w:rsidR="0004027B" w:rsidRPr="00FE2263">
        <w:rPr>
          <w:rStyle w:val="affb"/>
          <w:u w:val="single"/>
          <w:lang w:val="en-US"/>
        </w:rPr>
        <w:instrText>offered</w:instrText>
      </w:r>
      <w:r w:rsidR="0004027B" w:rsidRPr="00FE2263">
        <w:rPr>
          <w:rStyle w:val="affb"/>
          <w:u w:val="single"/>
        </w:rPr>
        <w:instrText xml:space="preserve"> </w:instrText>
      </w:r>
      <w:r w:rsidR="0004027B" w:rsidRPr="00FE2263">
        <w:rPr>
          <w:rStyle w:val="affb"/>
          <w:u w:val="single"/>
          <w:lang w:val="en-US"/>
        </w:rPr>
        <w:instrText>to</w:instrText>
      </w:r>
      <w:r w:rsidR="0004027B" w:rsidRPr="00FE2263">
        <w:rPr>
          <w:rStyle w:val="affb"/>
          <w:u w:val="single"/>
        </w:rPr>
        <w:instrText xml:space="preserve"> </w:instrText>
      </w:r>
      <w:r w:rsidR="0004027B" w:rsidRPr="00FE2263">
        <w:rPr>
          <w:rStyle w:val="affb"/>
          <w:u w:val="single"/>
          <w:lang w:val="en-US"/>
        </w:rPr>
        <w:instrText>patients</w:instrText>
      </w:r>
      <w:r w:rsidR="0004027B" w:rsidRPr="00FE2263">
        <w:rPr>
          <w:rStyle w:val="affb"/>
          <w:u w:val="single"/>
        </w:rPr>
        <w:instrText xml:space="preserve"> </w:instrText>
      </w:r>
      <w:r w:rsidR="0004027B" w:rsidRPr="00FE2263">
        <w:rPr>
          <w:rStyle w:val="affb"/>
          <w:u w:val="single"/>
          <w:lang w:val="en-US"/>
        </w:rPr>
        <w:instrText>with</w:instrText>
      </w:r>
      <w:r w:rsidR="0004027B" w:rsidRPr="00FE2263">
        <w:rPr>
          <w:rStyle w:val="affb"/>
          <w:u w:val="single"/>
        </w:rPr>
        <w:instrText xml:space="preserve"> </w:instrText>
      </w:r>
      <w:r w:rsidR="0004027B" w:rsidRPr="00FE2263">
        <w:rPr>
          <w:rStyle w:val="affb"/>
          <w:u w:val="single"/>
          <w:lang w:val="en-US"/>
        </w:rPr>
        <w:instrText>advanced</w:instrText>
      </w:r>
      <w:r w:rsidR="0004027B" w:rsidRPr="00FE2263">
        <w:rPr>
          <w:rStyle w:val="affb"/>
          <w:u w:val="single"/>
        </w:rPr>
        <w:instrText xml:space="preserve"> </w:instrText>
      </w:r>
      <w:r w:rsidR="0004027B" w:rsidRPr="00FE2263">
        <w:rPr>
          <w:rStyle w:val="affb"/>
          <w:u w:val="single"/>
          <w:lang w:val="en-US"/>
        </w:rPr>
        <w:instrText>disease</w:instrText>
      </w:r>
      <w:r w:rsidR="0004027B" w:rsidRPr="00FE2263">
        <w:rPr>
          <w:rStyle w:val="affb"/>
          <w:u w:val="single"/>
        </w:rPr>
        <w:instrText>","</w:instrText>
      </w:r>
      <w:r w:rsidR="0004027B" w:rsidRPr="00FE2263">
        <w:rPr>
          <w:rStyle w:val="affb"/>
          <w:u w:val="single"/>
          <w:lang w:val="en-US"/>
        </w:rPr>
        <w:instrText>type</w:instrText>
      </w:r>
      <w:r w:rsidR="0004027B" w:rsidRPr="00FE2263">
        <w:rPr>
          <w:rStyle w:val="affb"/>
          <w:u w:val="single"/>
        </w:rPr>
        <w:instrText>":"</w:instrText>
      </w:r>
      <w:r w:rsidR="0004027B" w:rsidRPr="00FE2263">
        <w:rPr>
          <w:rStyle w:val="affb"/>
          <w:u w:val="single"/>
          <w:lang w:val="en-US"/>
        </w:rPr>
        <w:instrText>article</w:instrText>
      </w:r>
      <w:r w:rsidR="0004027B" w:rsidRPr="00FE2263">
        <w:rPr>
          <w:rStyle w:val="affb"/>
          <w:u w:val="single"/>
        </w:rPr>
        <w:instrText>-</w:instrText>
      </w:r>
      <w:r w:rsidR="0004027B" w:rsidRPr="00FE2263">
        <w:rPr>
          <w:rStyle w:val="affb"/>
          <w:u w:val="single"/>
          <w:lang w:val="en-US"/>
        </w:rPr>
        <w:instrText>journal</w:instrText>
      </w:r>
      <w:r w:rsidR="0004027B" w:rsidRPr="00FE2263">
        <w:rPr>
          <w:rStyle w:val="affb"/>
          <w:u w:val="single"/>
        </w:rPr>
        <w:instrText>","</w:instrText>
      </w:r>
      <w:r w:rsidR="0004027B" w:rsidRPr="00FE2263">
        <w:rPr>
          <w:rStyle w:val="affb"/>
          <w:u w:val="single"/>
          <w:lang w:val="en-US"/>
        </w:rPr>
        <w:instrText>volume</w:instrText>
      </w:r>
      <w:r w:rsidR="0004027B" w:rsidRPr="00FE2263">
        <w:rPr>
          <w:rStyle w:val="affb"/>
          <w:u w:val="single"/>
        </w:rPr>
        <w:instrText>":"118"},"</w:instrText>
      </w:r>
      <w:r w:rsidR="0004027B" w:rsidRPr="00FE2263">
        <w:rPr>
          <w:rStyle w:val="affb"/>
          <w:u w:val="single"/>
          <w:lang w:val="en-US"/>
        </w:rPr>
        <w:instrText>uris</w:instrText>
      </w:r>
      <w:r w:rsidR="0004027B" w:rsidRPr="00FE2263">
        <w:rPr>
          <w:rStyle w:val="affb"/>
          <w:u w:val="single"/>
        </w:rPr>
        <w:instrText>":["</w:instrText>
      </w:r>
      <w:r w:rsidR="0004027B" w:rsidRPr="00FE2263">
        <w:rPr>
          <w:rStyle w:val="affb"/>
          <w:u w:val="single"/>
          <w:lang w:val="en-US"/>
        </w:rPr>
        <w:instrText>http</w:instrText>
      </w:r>
      <w:r w:rsidR="0004027B" w:rsidRPr="00FE2263">
        <w:rPr>
          <w:rStyle w:val="affb"/>
          <w:u w:val="single"/>
        </w:rPr>
        <w:instrText>://</w:instrText>
      </w:r>
      <w:r w:rsidR="0004027B" w:rsidRPr="00FE2263">
        <w:rPr>
          <w:rStyle w:val="affb"/>
          <w:u w:val="single"/>
          <w:lang w:val="en-US"/>
        </w:rPr>
        <w:instrText>www</w:instrText>
      </w:r>
      <w:r w:rsidR="0004027B" w:rsidRPr="00FE2263">
        <w:rPr>
          <w:rStyle w:val="affb"/>
          <w:u w:val="single"/>
        </w:rPr>
        <w:instrText>.</w:instrText>
      </w:r>
      <w:r w:rsidR="0004027B" w:rsidRPr="00FE2263">
        <w:rPr>
          <w:rStyle w:val="affb"/>
          <w:u w:val="single"/>
          <w:lang w:val="en-US"/>
        </w:rPr>
        <w:instrText>mendeley</w:instrText>
      </w:r>
      <w:r w:rsidR="0004027B" w:rsidRPr="00FE2263">
        <w:rPr>
          <w:rStyle w:val="affb"/>
          <w:u w:val="single"/>
        </w:rPr>
        <w:instrText>.</w:instrText>
      </w:r>
      <w:r w:rsidR="0004027B" w:rsidRPr="00FE2263">
        <w:rPr>
          <w:rStyle w:val="affb"/>
          <w:u w:val="single"/>
          <w:lang w:val="en-US"/>
        </w:rPr>
        <w:instrText>com</w:instrText>
      </w:r>
      <w:r w:rsidR="0004027B" w:rsidRPr="00FE2263">
        <w:rPr>
          <w:rStyle w:val="affb"/>
          <w:u w:val="single"/>
        </w:rPr>
        <w:instrText>/</w:instrText>
      </w:r>
      <w:r w:rsidR="0004027B" w:rsidRPr="00FE2263">
        <w:rPr>
          <w:rStyle w:val="affb"/>
          <w:u w:val="single"/>
          <w:lang w:val="en-US"/>
        </w:rPr>
        <w:instrText>documents</w:instrText>
      </w:r>
      <w:r w:rsidR="0004027B" w:rsidRPr="00FE2263">
        <w:rPr>
          <w:rStyle w:val="affb"/>
          <w:u w:val="single"/>
        </w:rPr>
        <w:instrText>/?</w:instrText>
      </w:r>
      <w:r w:rsidR="0004027B" w:rsidRPr="00FE2263">
        <w:rPr>
          <w:rStyle w:val="affb"/>
          <w:u w:val="single"/>
          <w:lang w:val="en-US"/>
        </w:rPr>
        <w:instrText>uuid</w:instrText>
      </w:r>
      <w:r w:rsidR="0004027B" w:rsidRPr="00FE2263">
        <w:rPr>
          <w:rStyle w:val="affb"/>
          <w:u w:val="single"/>
        </w:rPr>
        <w:instrText>=20</w:instrText>
      </w:r>
      <w:r w:rsidR="0004027B" w:rsidRPr="00FE2263">
        <w:rPr>
          <w:rStyle w:val="affb"/>
          <w:u w:val="single"/>
          <w:lang w:val="en-US"/>
        </w:rPr>
        <w:instrText>d</w:instrText>
      </w:r>
      <w:r w:rsidR="0004027B" w:rsidRPr="00FE2263">
        <w:rPr>
          <w:rStyle w:val="affb"/>
          <w:u w:val="single"/>
        </w:rPr>
        <w:instrText>56568-</w:instrText>
      </w:r>
      <w:r w:rsidR="0004027B" w:rsidRPr="00FE2263">
        <w:rPr>
          <w:rStyle w:val="affb"/>
          <w:u w:val="single"/>
          <w:lang w:val="en-US"/>
        </w:rPr>
        <w:instrText>be</w:instrText>
      </w:r>
      <w:r w:rsidR="0004027B" w:rsidRPr="00FE2263">
        <w:rPr>
          <w:rStyle w:val="affb"/>
          <w:u w:val="single"/>
        </w:rPr>
        <w:instrText>22-3</w:instrText>
      </w:r>
      <w:r w:rsidR="0004027B" w:rsidRPr="00FE2263">
        <w:rPr>
          <w:rStyle w:val="affb"/>
          <w:u w:val="single"/>
          <w:lang w:val="en-US"/>
        </w:rPr>
        <w:instrText>c</w:instrText>
      </w:r>
      <w:r w:rsidR="0004027B" w:rsidRPr="00FE2263">
        <w:rPr>
          <w:rStyle w:val="affb"/>
          <w:u w:val="single"/>
        </w:rPr>
        <w:instrText>2</w:instrText>
      </w:r>
      <w:r w:rsidR="0004027B" w:rsidRPr="00FE2263">
        <w:rPr>
          <w:rStyle w:val="affb"/>
          <w:u w:val="single"/>
          <w:lang w:val="en-US"/>
        </w:rPr>
        <w:instrText>e</w:instrText>
      </w:r>
      <w:r w:rsidR="0004027B" w:rsidRPr="00FE2263">
        <w:rPr>
          <w:rStyle w:val="affb"/>
          <w:u w:val="single"/>
        </w:rPr>
        <w:instrText>-</w:instrText>
      </w:r>
      <w:r w:rsidR="0004027B" w:rsidRPr="00FE2263">
        <w:rPr>
          <w:rStyle w:val="affb"/>
          <w:u w:val="single"/>
          <w:lang w:val="en-US"/>
        </w:rPr>
        <w:instrText>b</w:instrText>
      </w:r>
      <w:r w:rsidR="0004027B" w:rsidRPr="00FE2263">
        <w:rPr>
          <w:rStyle w:val="affb"/>
          <w:u w:val="single"/>
        </w:rPr>
        <w:instrText>4</w:instrText>
      </w:r>
      <w:r w:rsidR="0004027B" w:rsidRPr="00FE2263">
        <w:rPr>
          <w:rStyle w:val="affb"/>
          <w:u w:val="single"/>
          <w:lang w:val="en-US"/>
        </w:rPr>
        <w:instrText>a</w:instrText>
      </w:r>
      <w:r w:rsidR="0004027B" w:rsidRPr="00FE2263">
        <w:rPr>
          <w:rStyle w:val="affb"/>
          <w:u w:val="single"/>
        </w:rPr>
        <w:instrText>7-52</w:instrText>
      </w:r>
      <w:r w:rsidR="0004027B" w:rsidRPr="00FE2263">
        <w:rPr>
          <w:rStyle w:val="affb"/>
          <w:u w:val="single"/>
          <w:lang w:val="en-US"/>
        </w:rPr>
        <w:instrText>a</w:instrText>
      </w:r>
      <w:r w:rsidR="0004027B" w:rsidRPr="00FE2263">
        <w:rPr>
          <w:rStyle w:val="affb"/>
          <w:u w:val="single"/>
        </w:rPr>
        <w:instrText>9</w:instrText>
      </w:r>
      <w:r w:rsidR="0004027B" w:rsidRPr="00FE2263">
        <w:rPr>
          <w:rStyle w:val="affb"/>
          <w:u w:val="single"/>
          <w:lang w:val="en-US"/>
        </w:rPr>
        <w:instrText>dc</w:instrText>
      </w:r>
      <w:r w:rsidR="0004027B" w:rsidRPr="00FE2263">
        <w:rPr>
          <w:rStyle w:val="affb"/>
          <w:u w:val="single"/>
        </w:rPr>
        <w:instrText>1</w:instrText>
      </w:r>
      <w:r w:rsidR="0004027B" w:rsidRPr="00FE2263">
        <w:rPr>
          <w:rStyle w:val="affb"/>
          <w:u w:val="single"/>
          <w:lang w:val="en-US"/>
        </w:rPr>
        <w:instrText>dd</w:instrText>
      </w:r>
      <w:r w:rsidR="0004027B" w:rsidRPr="00FE2263">
        <w:rPr>
          <w:rStyle w:val="affb"/>
          <w:u w:val="single"/>
        </w:rPr>
        <w:instrText>73</w:instrText>
      </w:r>
      <w:r w:rsidR="0004027B" w:rsidRPr="00FE2263">
        <w:rPr>
          <w:rStyle w:val="affb"/>
          <w:u w:val="single"/>
          <w:lang w:val="en-US"/>
        </w:rPr>
        <w:instrText>f</w:instrText>
      </w:r>
      <w:r w:rsidR="0004027B" w:rsidRPr="00FE2263">
        <w:rPr>
          <w:rStyle w:val="affb"/>
          <w:u w:val="single"/>
        </w:rPr>
        <w:instrText>"]}],"</w:instrText>
      </w:r>
      <w:r w:rsidR="0004027B" w:rsidRPr="00FE2263">
        <w:rPr>
          <w:rStyle w:val="affb"/>
          <w:u w:val="single"/>
          <w:lang w:val="en-US"/>
        </w:rPr>
        <w:instrText>mendeley</w:instrText>
      </w:r>
      <w:r w:rsidR="0004027B" w:rsidRPr="00FE2263">
        <w:rPr>
          <w:rStyle w:val="affb"/>
          <w:u w:val="single"/>
        </w:rPr>
        <w:instrText>":{"</w:instrText>
      </w:r>
      <w:r w:rsidR="0004027B" w:rsidRPr="00FE2263">
        <w:rPr>
          <w:rStyle w:val="affb"/>
          <w:u w:val="single"/>
          <w:lang w:val="en-US"/>
        </w:rPr>
        <w:instrText>formattedCitation</w:instrText>
      </w:r>
      <w:r w:rsidR="0004027B" w:rsidRPr="00FE2263">
        <w:rPr>
          <w:rStyle w:val="affb"/>
          <w:u w:val="single"/>
        </w:rPr>
        <w:instrText>":"[28]","</w:instrText>
      </w:r>
      <w:r w:rsidR="0004027B" w:rsidRPr="00FE2263">
        <w:rPr>
          <w:rStyle w:val="affb"/>
          <w:u w:val="single"/>
          <w:lang w:val="en-US"/>
        </w:rPr>
        <w:instrText>plainTextFormattedCitation</w:instrText>
      </w:r>
      <w:r w:rsidR="0004027B" w:rsidRPr="00FE2263">
        <w:rPr>
          <w:rStyle w:val="affb"/>
          <w:u w:val="single"/>
        </w:rPr>
        <w:instrText>":"[28]","</w:instrText>
      </w:r>
      <w:r w:rsidR="0004027B" w:rsidRPr="00FE2263">
        <w:rPr>
          <w:rStyle w:val="affb"/>
          <w:u w:val="single"/>
          <w:lang w:val="en-US"/>
        </w:rPr>
        <w:instrText>previouslyFormattedCitation</w:instrText>
      </w:r>
      <w:r w:rsidR="0004027B" w:rsidRPr="00FE2263">
        <w:rPr>
          <w:rStyle w:val="affb"/>
          <w:u w:val="single"/>
        </w:rPr>
        <w:instrText>":"[28]"},"</w:instrText>
      </w:r>
      <w:r w:rsidR="0004027B" w:rsidRPr="00FE2263">
        <w:rPr>
          <w:rStyle w:val="affb"/>
          <w:u w:val="single"/>
          <w:lang w:val="en-US"/>
        </w:rPr>
        <w:instrText>properties</w:instrText>
      </w:r>
      <w:r w:rsidR="0004027B" w:rsidRPr="00FE2263">
        <w:rPr>
          <w:rStyle w:val="affb"/>
          <w:u w:val="single"/>
        </w:rPr>
        <w:instrText>":{"</w:instrText>
      </w:r>
      <w:r w:rsidR="0004027B" w:rsidRPr="00FE2263">
        <w:rPr>
          <w:rStyle w:val="affb"/>
          <w:u w:val="single"/>
          <w:lang w:val="en-US"/>
        </w:rPr>
        <w:instrText>noteIndex</w:instrText>
      </w:r>
      <w:r w:rsidR="0004027B" w:rsidRPr="00FE2263">
        <w:rPr>
          <w:rStyle w:val="affb"/>
          <w:u w:val="single"/>
        </w:rPr>
        <w:instrText>":0},"</w:instrText>
      </w:r>
      <w:r w:rsidR="0004027B" w:rsidRPr="00FE2263">
        <w:rPr>
          <w:rStyle w:val="affb"/>
          <w:u w:val="single"/>
          <w:lang w:val="en-US"/>
        </w:rPr>
        <w:instrText>schema</w:instrText>
      </w:r>
      <w:r w:rsidR="0004027B" w:rsidRPr="00FE2263">
        <w:rPr>
          <w:rStyle w:val="affb"/>
          <w:u w:val="single"/>
        </w:rPr>
        <w:instrText>":"</w:instrText>
      </w:r>
      <w:r w:rsidR="0004027B" w:rsidRPr="00FE2263">
        <w:rPr>
          <w:rStyle w:val="affb"/>
          <w:u w:val="single"/>
          <w:lang w:val="en-US"/>
        </w:rPr>
        <w:instrText>https</w:instrText>
      </w:r>
      <w:r w:rsidR="0004027B" w:rsidRPr="00FE2263">
        <w:rPr>
          <w:rStyle w:val="affb"/>
          <w:u w:val="single"/>
        </w:rPr>
        <w:instrText>://</w:instrText>
      </w:r>
      <w:r w:rsidR="0004027B" w:rsidRPr="00FE2263">
        <w:rPr>
          <w:rStyle w:val="affb"/>
          <w:u w:val="single"/>
          <w:lang w:val="en-US"/>
        </w:rPr>
        <w:instrText>github</w:instrText>
      </w:r>
      <w:r w:rsidR="0004027B" w:rsidRPr="00FE2263">
        <w:rPr>
          <w:rStyle w:val="affb"/>
          <w:u w:val="single"/>
        </w:rPr>
        <w:instrText>.</w:instrText>
      </w:r>
      <w:r w:rsidR="0004027B" w:rsidRPr="00FE2263">
        <w:rPr>
          <w:rStyle w:val="affb"/>
          <w:u w:val="single"/>
          <w:lang w:val="en-US"/>
        </w:rPr>
        <w:instrText>com</w:instrText>
      </w:r>
      <w:r w:rsidR="0004027B" w:rsidRPr="00FE2263">
        <w:rPr>
          <w:rStyle w:val="affb"/>
          <w:u w:val="single"/>
        </w:rPr>
        <w:instrText>/</w:instrText>
      </w:r>
      <w:r w:rsidR="0004027B" w:rsidRPr="00FE2263">
        <w:rPr>
          <w:rStyle w:val="affb"/>
          <w:u w:val="single"/>
          <w:lang w:val="en-US"/>
        </w:rPr>
        <w:instrText>citation</w:instrText>
      </w:r>
      <w:r w:rsidR="0004027B" w:rsidRPr="00FE2263">
        <w:rPr>
          <w:rStyle w:val="affb"/>
          <w:u w:val="single"/>
        </w:rPr>
        <w:instrText>-</w:instrText>
      </w:r>
      <w:r w:rsidR="0004027B" w:rsidRPr="00FE2263">
        <w:rPr>
          <w:rStyle w:val="affb"/>
          <w:u w:val="single"/>
          <w:lang w:val="en-US"/>
        </w:rPr>
        <w:instrText>style</w:instrText>
      </w:r>
      <w:r w:rsidR="0004027B" w:rsidRPr="00FE2263">
        <w:rPr>
          <w:rStyle w:val="affb"/>
          <w:u w:val="single"/>
        </w:rPr>
        <w:instrText>-</w:instrText>
      </w:r>
      <w:r w:rsidR="0004027B" w:rsidRPr="00FE2263">
        <w:rPr>
          <w:rStyle w:val="affb"/>
          <w:u w:val="single"/>
          <w:lang w:val="en-US"/>
        </w:rPr>
        <w:instrText>language</w:instrText>
      </w:r>
      <w:r w:rsidR="0004027B" w:rsidRPr="00FE2263">
        <w:rPr>
          <w:rStyle w:val="affb"/>
          <w:u w:val="single"/>
        </w:rPr>
        <w:instrText>/</w:instrText>
      </w:r>
      <w:r w:rsidR="0004027B" w:rsidRPr="00FE2263">
        <w:rPr>
          <w:rStyle w:val="affb"/>
          <w:u w:val="single"/>
          <w:lang w:val="en-US"/>
        </w:rPr>
        <w:instrText>schema</w:instrText>
      </w:r>
      <w:r w:rsidR="0004027B" w:rsidRPr="00FE2263">
        <w:rPr>
          <w:rStyle w:val="affb"/>
          <w:u w:val="single"/>
        </w:rPr>
        <w:instrText>/</w:instrText>
      </w:r>
      <w:r w:rsidR="0004027B" w:rsidRPr="00FE2263">
        <w:rPr>
          <w:rStyle w:val="affb"/>
          <w:u w:val="single"/>
          <w:lang w:val="en-US"/>
        </w:rPr>
        <w:instrText>raw</w:instrText>
      </w:r>
      <w:r w:rsidR="0004027B" w:rsidRPr="00FE2263">
        <w:rPr>
          <w:rStyle w:val="affb"/>
          <w:u w:val="single"/>
        </w:rPr>
        <w:instrText>/</w:instrText>
      </w:r>
      <w:r w:rsidR="0004027B" w:rsidRPr="00FE2263">
        <w:rPr>
          <w:rStyle w:val="affb"/>
          <w:u w:val="single"/>
          <w:lang w:val="en-US"/>
        </w:rPr>
        <w:instrText>master</w:instrText>
      </w:r>
      <w:r w:rsidR="0004027B" w:rsidRPr="00FE2263">
        <w:rPr>
          <w:rStyle w:val="affb"/>
          <w:u w:val="single"/>
        </w:rPr>
        <w:instrText>/</w:instrText>
      </w:r>
      <w:r w:rsidR="0004027B" w:rsidRPr="00FE2263">
        <w:rPr>
          <w:rStyle w:val="affb"/>
          <w:u w:val="single"/>
          <w:lang w:val="en-US"/>
        </w:rPr>
        <w:instrText>csl</w:instrText>
      </w:r>
      <w:r w:rsidR="0004027B" w:rsidRPr="00FE2263">
        <w:rPr>
          <w:rStyle w:val="affb"/>
          <w:u w:val="single"/>
        </w:rPr>
        <w:instrText>-</w:instrText>
      </w:r>
      <w:r w:rsidR="0004027B" w:rsidRPr="00FE2263">
        <w:rPr>
          <w:rStyle w:val="affb"/>
          <w:u w:val="single"/>
          <w:lang w:val="en-US"/>
        </w:rPr>
        <w:instrText>citation</w:instrText>
      </w:r>
      <w:r w:rsidR="0004027B" w:rsidRPr="00FE2263">
        <w:rPr>
          <w:rStyle w:val="affb"/>
          <w:u w:val="single"/>
        </w:rPr>
        <w:instrText>.</w:instrText>
      </w:r>
      <w:r w:rsidR="0004027B" w:rsidRPr="00FE2263">
        <w:rPr>
          <w:rStyle w:val="affb"/>
          <w:u w:val="single"/>
          <w:lang w:val="en-US"/>
        </w:rPr>
        <w:instrText>json</w:instrText>
      </w:r>
      <w:r w:rsidR="0004027B" w:rsidRPr="00FE2263">
        <w:rPr>
          <w:rStyle w:val="affb"/>
          <w:u w:val="single"/>
        </w:rPr>
        <w:instrText>"}</w:instrText>
      </w:r>
      <w:r w:rsidR="0004027B" w:rsidRPr="00FE2263">
        <w:rPr>
          <w:rStyle w:val="affb"/>
          <w:u w:val="single"/>
          <w:lang w:val="en-US"/>
        </w:rPr>
        <w:fldChar w:fldCharType="separate"/>
      </w:r>
      <w:r w:rsidR="0004027B" w:rsidRPr="00FE2263">
        <w:rPr>
          <w:rStyle w:val="affb"/>
          <w:b w:val="0"/>
          <w:noProof/>
        </w:rPr>
        <w:t>[28]</w:t>
      </w:r>
      <w:r w:rsidR="0004027B" w:rsidRPr="00FE2263">
        <w:rPr>
          <w:rStyle w:val="affb"/>
          <w:u w:val="single"/>
          <w:lang w:val="en-US"/>
        </w:rPr>
        <w:fldChar w:fldCharType="end"/>
      </w:r>
    </w:p>
    <w:p w14:paraId="3EE867A5" w14:textId="19057514" w:rsidR="00D95255" w:rsidRPr="00FE2263" w:rsidRDefault="00D95255" w:rsidP="00D95255">
      <w:pPr>
        <w:pStyle w:val="afd"/>
        <w:spacing w:beforeAutospacing="0" w:afterAutospacing="0" w:line="360" w:lineRule="auto"/>
      </w:pPr>
      <w:r w:rsidRPr="00FE2263">
        <w:t>Ритуксимаб** – 375 мг/м</w:t>
      </w:r>
      <w:r w:rsidRPr="00FE2263">
        <w:rPr>
          <w:vertAlign w:val="superscript"/>
        </w:rPr>
        <w:t>2</w:t>
      </w:r>
      <w:r w:rsidRPr="00FE2263">
        <w:t xml:space="preserve"> в/в 1 раз в неделю, день 1</w:t>
      </w:r>
    </w:p>
    <w:p w14:paraId="74DD00E0" w14:textId="16CC6B9B" w:rsidR="00D95255" w:rsidRPr="00FE2263" w:rsidRDefault="00D95255" w:rsidP="00D95255">
      <w:pPr>
        <w:pStyle w:val="afd"/>
        <w:spacing w:beforeAutospacing="0" w:afterAutospacing="0" w:line="360" w:lineRule="auto"/>
      </w:pPr>
      <w:r w:rsidRPr="00FE2263">
        <w:t>Флударабин** – 25 мг/м</w:t>
      </w:r>
      <w:r w:rsidRPr="00FE2263">
        <w:rPr>
          <w:vertAlign w:val="superscript"/>
        </w:rPr>
        <w:t>2</w:t>
      </w:r>
      <w:r w:rsidRPr="00FE2263">
        <w:t xml:space="preserve"> в/в, дни 2-4 </w:t>
      </w:r>
    </w:p>
    <w:p w14:paraId="3B48D746" w14:textId="43F92810" w:rsidR="00D95255" w:rsidRPr="00FE2263" w:rsidRDefault="00D95255" w:rsidP="00D95255">
      <w:pPr>
        <w:pStyle w:val="afd"/>
        <w:spacing w:beforeAutospacing="0" w:afterAutospacing="0" w:line="360" w:lineRule="auto"/>
      </w:pPr>
      <w:r w:rsidRPr="00FE2263">
        <w:t>Циклофосфамид** – 250 мг/м</w:t>
      </w:r>
      <w:r w:rsidRPr="00FE2263">
        <w:rPr>
          <w:vertAlign w:val="superscript"/>
        </w:rPr>
        <w:t>2</w:t>
      </w:r>
      <w:r w:rsidRPr="00FE2263">
        <w:t xml:space="preserve"> в/в, дни 2-4</w:t>
      </w:r>
    </w:p>
    <w:p w14:paraId="14F7D803" w14:textId="5DCD3D41" w:rsidR="00D95255" w:rsidRPr="00FE2263" w:rsidRDefault="00D95255" w:rsidP="00D95255">
      <w:pPr>
        <w:pStyle w:val="afd"/>
        <w:spacing w:beforeAutospacing="0" w:afterAutospacing="0" w:line="360" w:lineRule="auto"/>
      </w:pPr>
      <w:r w:rsidRPr="00FE2263">
        <w:t>Лечение возобновляется на 29-й день. Проводят 6 курсов</w:t>
      </w:r>
    </w:p>
    <w:p w14:paraId="7F51DB6C" w14:textId="3DDB9AE5" w:rsidR="00B16138" w:rsidRPr="00FE2263" w:rsidRDefault="00B16138" w:rsidP="0010608C">
      <w:pPr>
        <w:pStyle w:val="afd"/>
        <w:numPr>
          <w:ilvl w:val="0"/>
          <w:numId w:val="18"/>
        </w:numPr>
        <w:spacing w:beforeAutospacing="0" w:afterAutospacing="0" w:line="360" w:lineRule="auto"/>
        <w:jc w:val="left"/>
      </w:pPr>
      <w:r w:rsidRPr="00FE2263">
        <w:rPr>
          <w:rStyle w:val="affb"/>
          <w:u w:val="single"/>
        </w:rPr>
        <w:t xml:space="preserve">Монотерапия </w:t>
      </w:r>
      <w:r w:rsidR="00277C09" w:rsidRPr="00FE2263">
        <w:rPr>
          <w:rStyle w:val="affb"/>
          <w:u w:val="single"/>
        </w:rPr>
        <w:t>#</w:t>
      </w:r>
      <w:r w:rsidRPr="00FE2263">
        <w:rPr>
          <w:rStyle w:val="affb"/>
          <w:u w:val="single"/>
        </w:rPr>
        <w:t>кладрибином</w:t>
      </w:r>
      <w:r w:rsidRPr="00FE2263">
        <w:t>**</w:t>
      </w:r>
      <w:r w:rsidR="0004027B" w:rsidRPr="00FE2263">
        <w:t xml:space="preserve"> </w:t>
      </w:r>
      <w:r w:rsidR="0004027B" w:rsidRPr="00FE2263">
        <w:rPr>
          <w:lang w:val="en-US"/>
        </w:rPr>
        <w:fldChar w:fldCharType="begin" w:fldLock="1"/>
      </w:r>
      <w:r w:rsidR="009D41F9">
        <w:rPr>
          <w:lang w:val="en-US"/>
        </w:rPr>
        <w:instrText>ADDIN CSL_CITATION {"citationItems":[{"id":"ITEM-1","itemData":{"DOI":"10.7326/0003-4819-118-3-199302010-00007","ISSN":"00034819","abstract":"Objective: To evaluate the activity of 2-chlorodeoxyadenosine (2CdA) in the treatment of patients with Waldenstrom macroglobulinemia. ■ Design: Uncontrolled phase II trial. ■ Setting: Tertiary, referral cancer center. ■ Patients: Twenty-nine consecutive, symptomatic patients with Waldenstrom macroglobulinemia, of whom 9 were previously untreated. ■ Intervention: 2-Chlorodeoxyadenosine was administered as a continuous intravenous infusion at a dose of 0.1 mg/kg body weight per day for 7 days. Only two courses of 2CdA were given and responding patients were then followed without further treatment. ■ Measurements and Main Results: A total of 17 (59%) patients responded, including all of those who were newly diagnosed and 40% of those who had failed previous therapies. Treatment was well tolerated except for one death in a patient who had presented with severe pancytopenia. With a median follow-up of 7 months, only one responding patient has relapsed. ■ Conclusion: 2-Chlorodeoxyadenosine is a nucleoside analog that was effective in most patients with Waldenstrom macroglobulinemia and was associated with little toxicity.","author":[{"dropping-particle":"","family":"Dimopoulos","given":"Meletios A.","non-dropping-particle":"","parse-names":false,"suffix":""},{"dropping-particle":"","family":"Kantarjian","given":"Hagop","non-dropping-particle":"","parse-names":false,"suffix":""},{"dropping-particle":"","family":"Estey","given":"Elihu","non-dropping-particle":"","parse-names":false,"suffix":""},{"dropping-particle":"","family":"O'Brien","given":"Susan","non-dropping-particle":"","parse-names":false,"suffix":""},{"dropping-particle":"","family":"Delasalle","given":"Kay","non-dropping-particle":"","parse-names":false,"suffix":""},{"dropping-particle":"","family":"Keating","given":"Michael J.","non-dropping-particle":"","parse-names":false,"suffix":""},{"dropping-particle":"","family":"Freireich","given":"Emil J.","non-dropping-particle":"","parse-names":false,"suffix":""},{"dropping-particle":"","family":"Alexanian","given":"Raymond","non-dropping-particle":"","parse-names":false,"suffix":""}],"container-title":"Annals of Internal Medicine","id":"ITEM-1","issue":"3","issued":{"date-parts":[["1993","2","1"]]},"page":"195-198","publisher":"American College of Physicians","title":"Treatment of waldenstrom macroglobulinemia with 2-chlorodeoxyadenosine","type":"article-journal","volume":"118"},"uris":["http://www.mendeley.com/documents/?uuid=63e6fba0-6d9f-3c60-8c2a-ba758aaadbad"]},{"id":"ITEM-2","itemData":{"DOI":"10.1093/oxfordjournals.annonc.a059040","ISSN":"09237534","abstract":"Background: Few effective treatments are available for patients with Waldenstrom's macroglobulinemia that is resistant to standard therapies. We assessed the activity of 2-chlorodeoxyadenosine (2CdA) in patients with resistant macroglobulinemia in order to identify those most likely to benefit. Patients and methods: 2-chlorodeoxyadenosine was given to 46 consecutive patients with Waldenstrom's macroglobulinemia resistant to a combination of an alkylating agent and a glucocorticoid. Two courses were administered to outpatients at a dose of 0.1 mg/kg body weight per day for a 7-day continuous infusion using a portable pump through a central venous catheter. Responding patients were followed without further therapy. Results: Twenty of 46 patients responded to 2CdA therapy (43%; 95 CI; 29 to 60%) with a significantly higher frequency of benefit among patients with disease relapsing off therapy (78%) or with primary resistant disease within the first year (57%) than in those with later phases of disease (22%). The median survival after treatment was 28 months and the median progression-free survival of responding patients was 12 months. The longest survival was measured in patients with primary refractory disease (projected median 36 months) and the shortest in those with disease in refractory relapse (median 13 months). Conclusion: 2-Chlorodeoxyadenosine is active against macroglobulinemic lymphoma resistant to standard regimens and most effective in patients with disease relapsing off treatment or during the first year of primary refractory disease. Little benefit was observed among patients with later phases of resistant disease who should receive alternative treatments. © 1995 Kluwer Academic Publishers.","author":[{"dropping-particle":"","family":"Dimopoulos","given":"M. A.","non-dropping-particle":"","parse-names":false,"suffix":""},{"dropping-particle":"","family":"Weber","given":"D.","non-dropping-particle":"","parse-names":false,"suffix":""},{"dropping-particle":"","family":"Delasalle","given":"K. B.","non-dropping-particle":"","parse-names":false,"suffix":""},{"dropping-particle":"","family":"Keating","given":"M.","non-dropping-particle":"","parse-names":false,"suffix":""},{"dropping-particle":"","family":"Alexanian","given":"R.","non-dropping-particle":"","parse-names":false,"suffix":""}],"container-title":"Annals of Oncology","id":"ITEM-2","issue":"1","issued":{"date-parts":[["1995","1"]]},"page":"49-52","title":"Treatment of Waldenstrom's macroglobulinemia resistant to standard therapy with 2-chlorodeoxyadenosine: Identification of prognostic factors","type":"article-journal","volume":"6"},"uris":["http://www.mendeley.com/documents/?uuid=c9e22fe4-7d14-3e6d-b7bb-c5b00ac305e7"]}],"mendeley":{"formattedCitation":"[64,65]","plainTextFormattedCitation":"[64,65]","previouslyFormattedCitation":"[64,65]"},"properties":{"noteIndex":0},"schema":"https://github.com/citation-style-language/schema/raw/master/csl-citation.json"}</w:instrText>
      </w:r>
      <w:r w:rsidR="0004027B" w:rsidRPr="00FE2263">
        <w:rPr>
          <w:lang w:val="en-US"/>
        </w:rPr>
        <w:fldChar w:fldCharType="separate"/>
      </w:r>
      <w:r w:rsidR="004C3BA5" w:rsidRPr="004C3BA5">
        <w:rPr>
          <w:noProof/>
        </w:rPr>
        <w:t>[64,65]</w:t>
      </w:r>
      <w:r w:rsidR="0004027B" w:rsidRPr="00FE2263">
        <w:rPr>
          <w:lang w:val="en-US"/>
        </w:rPr>
        <w:fldChar w:fldCharType="end"/>
      </w:r>
    </w:p>
    <w:p w14:paraId="025BC3B0" w14:textId="1712F106" w:rsidR="00B16138" w:rsidRPr="00FE2263" w:rsidRDefault="00FB4B80" w:rsidP="007E22FB">
      <w:pPr>
        <w:pStyle w:val="afd"/>
        <w:spacing w:beforeAutospacing="0" w:afterAutospacing="0" w:line="360" w:lineRule="auto"/>
      </w:pPr>
      <w:r w:rsidRPr="00FE2263">
        <w:t>#</w:t>
      </w:r>
      <w:r w:rsidR="00B16138" w:rsidRPr="00FE2263">
        <w:t>Кладрибин** – 0,1 мг/кг в/в, дни 1-7</w:t>
      </w:r>
    </w:p>
    <w:p w14:paraId="156ED762" w14:textId="77777777" w:rsidR="00B16138" w:rsidRPr="00FE2263" w:rsidRDefault="00B16138" w:rsidP="007E22FB">
      <w:pPr>
        <w:pStyle w:val="afd"/>
        <w:spacing w:beforeAutospacing="0" w:afterAutospacing="0" w:line="360" w:lineRule="auto"/>
      </w:pPr>
      <w:r w:rsidRPr="00FE2263">
        <w:t>Лечение возобновляется на 29-й день. Проводят 2 курса</w:t>
      </w:r>
    </w:p>
    <w:p w14:paraId="58499708" w14:textId="0A4150A6" w:rsidR="00B16138" w:rsidRPr="00FE2263" w:rsidRDefault="00FB4B80" w:rsidP="0010608C">
      <w:pPr>
        <w:pStyle w:val="afd"/>
        <w:numPr>
          <w:ilvl w:val="0"/>
          <w:numId w:val="19"/>
        </w:numPr>
        <w:spacing w:beforeAutospacing="0" w:afterAutospacing="0" w:line="360" w:lineRule="auto"/>
        <w:jc w:val="left"/>
      </w:pPr>
      <w:r w:rsidRPr="00FE2263">
        <w:rPr>
          <w:rStyle w:val="affb"/>
          <w:u w:val="single"/>
        </w:rPr>
        <w:t>#</w:t>
      </w:r>
      <w:r w:rsidR="00B16138" w:rsidRPr="00FE2263">
        <w:rPr>
          <w:rStyle w:val="affb"/>
          <w:u w:val="single"/>
        </w:rPr>
        <w:t>Кладрибин</w:t>
      </w:r>
      <w:r w:rsidR="00B16138" w:rsidRPr="00FE2263">
        <w:t>**</w:t>
      </w:r>
      <w:r w:rsidR="00B16138" w:rsidRPr="00FE2263">
        <w:rPr>
          <w:rStyle w:val="affb"/>
          <w:u w:val="single"/>
        </w:rPr>
        <w:t xml:space="preserve"> + ритуксимаб</w:t>
      </w:r>
      <w:r w:rsidR="00B16138" w:rsidRPr="00FE2263">
        <w:t>**</w:t>
      </w:r>
      <w:r w:rsidR="0004027B" w:rsidRPr="00FE2263">
        <w:t xml:space="preserve"> </w:t>
      </w:r>
      <w:r w:rsidR="0004027B" w:rsidRPr="00FE2263">
        <w:rPr>
          <w:lang w:val="en-US"/>
        </w:rPr>
        <w:fldChar w:fldCharType="begin" w:fldLock="1"/>
      </w:r>
      <w:r w:rsidR="0004027B" w:rsidRPr="00FE2263">
        <w:rPr>
          <w:lang w:val="en-US"/>
        </w:rPr>
        <w:instrText>ADDIN</w:instrText>
      </w:r>
      <w:r w:rsidR="0004027B" w:rsidRPr="00FE2263">
        <w:instrText xml:space="preserve"> </w:instrText>
      </w:r>
      <w:r w:rsidR="0004027B" w:rsidRPr="00FE2263">
        <w:rPr>
          <w:lang w:val="en-US"/>
        </w:rPr>
        <w:instrText>CSL</w:instrText>
      </w:r>
      <w:r w:rsidR="0004027B" w:rsidRPr="00FE2263">
        <w:instrText>_</w:instrText>
      </w:r>
      <w:r w:rsidR="0004027B" w:rsidRPr="00FE2263">
        <w:rPr>
          <w:lang w:val="en-US"/>
        </w:rPr>
        <w:instrText>CITATION</w:instrText>
      </w:r>
      <w:r w:rsidR="0004027B" w:rsidRPr="00FE2263">
        <w:instrText xml:space="preserve"> {"</w:instrText>
      </w:r>
      <w:r w:rsidR="0004027B" w:rsidRPr="00FE2263">
        <w:rPr>
          <w:lang w:val="en-US"/>
        </w:rPr>
        <w:instrText>citationItems</w:instrText>
      </w:r>
      <w:r w:rsidR="0004027B" w:rsidRPr="00FE2263">
        <w:instrText>":[{"</w:instrText>
      </w:r>
      <w:r w:rsidR="0004027B" w:rsidRPr="00FE2263">
        <w:rPr>
          <w:lang w:val="en-US"/>
        </w:rPr>
        <w:instrText>id</w:instrText>
      </w:r>
      <w:r w:rsidR="0004027B" w:rsidRPr="00FE2263">
        <w:instrText>":"</w:instrText>
      </w:r>
      <w:r w:rsidR="0004027B" w:rsidRPr="00FE2263">
        <w:rPr>
          <w:lang w:val="en-US"/>
        </w:rPr>
        <w:instrText>ITEM</w:instrText>
      </w:r>
      <w:r w:rsidR="0004027B" w:rsidRPr="00FE2263">
        <w:instrText>-1","</w:instrText>
      </w:r>
      <w:r w:rsidR="0004027B" w:rsidRPr="00FE2263">
        <w:rPr>
          <w:lang w:val="en-US"/>
        </w:rPr>
        <w:instrText>itemData</w:instrText>
      </w:r>
      <w:r w:rsidR="0004027B" w:rsidRPr="00FE2263">
        <w:instrText>":{"</w:instrText>
      </w:r>
      <w:r w:rsidR="0004027B" w:rsidRPr="00FE2263">
        <w:rPr>
          <w:lang w:val="en-US"/>
        </w:rPr>
        <w:instrText>DOI</w:instrText>
      </w:r>
      <w:r w:rsidR="0004027B" w:rsidRPr="00FE2263">
        <w:instrText>":"10.3816/</w:instrText>
      </w:r>
      <w:r w:rsidR="0004027B" w:rsidRPr="00FE2263">
        <w:rPr>
          <w:lang w:val="en-US"/>
        </w:rPr>
        <w:instrText>CLML</w:instrText>
      </w:r>
      <w:r w:rsidR="0004027B" w:rsidRPr="00FE2263">
        <w:instrText>.2011.</w:instrText>
      </w:r>
      <w:r w:rsidR="0004027B" w:rsidRPr="00FE2263">
        <w:rPr>
          <w:lang w:val="en-US"/>
        </w:rPr>
        <w:instrText>n</w:instrText>
      </w:r>
      <w:r w:rsidR="0004027B" w:rsidRPr="00FE2263">
        <w:instrText>.029","</w:instrText>
      </w:r>
      <w:r w:rsidR="0004027B" w:rsidRPr="00FE2263">
        <w:rPr>
          <w:lang w:val="en-US"/>
        </w:rPr>
        <w:instrText>ISSN</w:instrText>
      </w:r>
      <w:r w:rsidR="0004027B" w:rsidRPr="00FE2263">
        <w:instrText>":"21522650","</w:instrText>
      </w:r>
      <w:r w:rsidR="0004027B" w:rsidRPr="00FE2263">
        <w:rPr>
          <w:lang w:val="en-US"/>
        </w:rPr>
        <w:instrText>abstract</w:instrText>
      </w:r>
      <w:r w:rsidR="0004027B" w:rsidRPr="00FE2263">
        <w:instrText>":"</w:instrText>
      </w:r>
      <w:r w:rsidR="0004027B" w:rsidRPr="00FE2263">
        <w:rPr>
          <w:lang w:val="en-US"/>
        </w:rPr>
        <w:instrText>With</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aim</w:instrText>
      </w:r>
      <w:r w:rsidR="0004027B" w:rsidRPr="00FE2263">
        <w:instrText xml:space="preserve"> </w:instrText>
      </w:r>
      <w:r w:rsidR="0004027B" w:rsidRPr="00FE2263">
        <w:rPr>
          <w:lang w:val="en-US"/>
        </w:rPr>
        <w:instrText>to</w:instrText>
      </w:r>
      <w:r w:rsidR="0004027B" w:rsidRPr="00FE2263">
        <w:instrText xml:space="preserve"> </w:instrText>
      </w:r>
      <w:r w:rsidR="0004027B" w:rsidRPr="00FE2263">
        <w:rPr>
          <w:lang w:val="en-US"/>
        </w:rPr>
        <w:instrText>assess</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efficacy</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subcutaneous</w:instrText>
      </w:r>
      <w:r w:rsidR="0004027B" w:rsidRPr="00FE2263">
        <w:instrText xml:space="preserve"> </w:instrText>
      </w:r>
      <w:r w:rsidR="0004027B" w:rsidRPr="00FE2263">
        <w:rPr>
          <w:lang w:val="en-US"/>
        </w:rPr>
        <w:instrText>cladribine</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combination</w:instrText>
      </w:r>
      <w:r w:rsidR="0004027B" w:rsidRPr="00FE2263">
        <w:instrText xml:space="preserve"> </w:instrText>
      </w:r>
      <w:r w:rsidR="0004027B" w:rsidRPr="00FE2263">
        <w:rPr>
          <w:lang w:val="en-US"/>
        </w:rPr>
        <w:instrText>with</w:instrText>
      </w:r>
      <w:r w:rsidR="0004027B" w:rsidRPr="00FE2263">
        <w:instrText xml:space="preserve"> </w:instrText>
      </w:r>
      <w:r w:rsidR="0004027B" w:rsidRPr="00FE2263">
        <w:rPr>
          <w:lang w:val="en-US"/>
        </w:rPr>
        <w:instrText>rituximab</w:instrText>
      </w:r>
      <w:r w:rsidR="0004027B" w:rsidRPr="00FE2263">
        <w:instrText xml:space="preserve">, 29 </w:instrText>
      </w:r>
      <w:r w:rsidR="0004027B" w:rsidRPr="00FE2263">
        <w:rPr>
          <w:lang w:val="en-US"/>
        </w:rPr>
        <w:instrText>newly</w:instrText>
      </w:r>
      <w:r w:rsidR="0004027B" w:rsidRPr="00FE2263">
        <w:instrText xml:space="preserve"> </w:instrText>
      </w:r>
      <w:r w:rsidR="0004027B" w:rsidRPr="00FE2263">
        <w:rPr>
          <w:lang w:val="en-US"/>
        </w:rPr>
        <w:instrText>diagnosed</w:instrText>
      </w:r>
      <w:r w:rsidR="0004027B" w:rsidRPr="00FE2263">
        <w:instrText>/</w:instrText>
      </w:r>
      <w:r w:rsidR="0004027B" w:rsidRPr="00FE2263">
        <w:rPr>
          <w:lang w:val="en-US"/>
        </w:rPr>
        <w:instrText>pretreated</w:instrText>
      </w:r>
      <w:r w:rsidR="0004027B" w:rsidRPr="00FE2263">
        <w:instrText xml:space="preserve"> </w:instrText>
      </w:r>
      <w:r w:rsidR="0004027B" w:rsidRPr="00FE2263">
        <w:rPr>
          <w:lang w:val="en-US"/>
        </w:rPr>
        <w:instrText>WM</w:instrText>
      </w:r>
      <w:r w:rsidR="0004027B" w:rsidRPr="00FE2263">
        <w:instrText xml:space="preserve"> </w:instrText>
      </w:r>
      <w:r w:rsidR="0004027B" w:rsidRPr="00FE2263">
        <w:rPr>
          <w:lang w:val="en-US"/>
        </w:rPr>
        <w:instrText>patients</w:instrText>
      </w:r>
      <w:r w:rsidR="0004027B" w:rsidRPr="00FE2263">
        <w:instrText xml:space="preserve"> </w:instrText>
      </w:r>
      <w:r w:rsidR="0004027B" w:rsidRPr="00FE2263">
        <w:rPr>
          <w:lang w:val="en-US"/>
        </w:rPr>
        <w:instrText>were</w:instrText>
      </w:r>
      <w:r w:rsidR="0004027B" w:rsidRPr="00FE2263">
        <w:instrText xml:space="preserve"> </w:instrText>
      </w:r>
      <w:r w:rsidR="0004027B" w:rsidRPr="00FE2263">
        <w:rPr>
          <w:lang w:val="en-US"/>
        </w:rPr>
        <w:instrText>enrolled</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a</w:instrText>
      </w:r>
      <w:r w:rsidR="0004027B" w:rsidRPr="00FE2263">
        <w:instrText xml:space="preserve"> </w:instrText>
      </w:r>
      <w:r w:rsidR="0004027B" w:rsidRPr="00FE2263">
        <w:rPr>
          <w:lang w:val="en-US"/>
        </w:rPr>
        <w:instrText>multicenter</w:instrText>
      </w:r>
      <w:r w:rsidR="0004027B" w:rsidRPr="00FE2263">
        <w:instrText xml:space="preserve"> </w:instrText>
      </w:r>
      <w:r w:rsidR="0004027B" w:rsidRPr="00FE2263">
        <w:rPr>
          <w:lang w:val="en-US"/>
        </w:rPr>
        <w:instrText>phase</w:instrText>
      </w:r>
      <w:r w:rsidR="0004027B" w:rsidRPr="00FE2263">
        <w:instrText xml:space="preserve"> </w:instrText>
      </w:r>
      <w:r w:rsidR="0004027B" w:rsidRPr="00FE2263">
        <w:rPr>
          <w:lang w:val="en-US"/>
        </w:rPr>
        <w:instrText>II</w:instrText>
      </w:r>
      <w:r w:rsidR="0004027B" w:rsidRPr="00FE2263">
        <w:instrText xml:space="preserve"> </w:instrText>
      </w:r>
      <w:r w:rsidR="0004027B" w:rsidRPr="00FE2263">
        <w:rPr>
          <w:lang w:val="en-US"/>
        </w:rPr>
        <w:instrText>trial</w:instrText>
      </w:r>
      <w:r w:rsidR="0004027B" w:rsidRPr="00FE2263">
        <w:instrText xml:space="preserve">. </w:instrText>
      </w:r>
      <w:r w:rsidR="0004027B" w:rsidRPr="00FE2263">
        <w:rPr>
          <w:lang w:val="en-US"/>
        </w:rPr>
        <w:instrText>Intended</w:instrText>
      </w:r>
      <w:r w:rsidR="0004027B" w:rsidRPr="00FE2263">
        <w:instrText xml:space="preserve"> </w:instrText>
      </w:r>
      <w:r w:rsidR="0004027B" w:rsidRPr="00FE2263">
        <w:rPr>
          <w:lang w:val="en-US"/>
        </w:rPr>
        <w:instrText>therapy</w:instrText>
      </w:r>
      <w:r w:rsidR="0004027B" w:rsidRPr="00FE2263">
        <w:instrText xml:space="preserve"> </w:instrText>
      </w:r>
      <w:r w:rsidR="0004027B" w:rsidRPr="00FE2263">
        <w:rPr>
          <w:lang w:val="en-US"/>
        </w:rPr>
        <w:instrText>consisted</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rituximab</w:instrText>
      </w:r>
      <w:r w:rsidR="0004027B" w:rsidRPr="00FE2263">
        <w:instrText xml:space="preserve"> </w:instrText>
      </w:r>
      <w:r w:rsidR="0004027B" w:rsidRPr="00FE2263">
        <w:rPr>
          <w:lang w:val="en-US"/>
        </w:rPr>
        <w:instrText>on</w:instrText>
      </w:r>
      <w:r w:rsidR="0004027B" w:rsidRPr="00FE2263">
        <w:instrText xml:space="preserve"> </w:instrText>
      </w:r>
      <w:r w:rsidR="0004027B" w:rsidRPr="00FE2263">
        <w:rPr>
          <w:lang w:val="en-US"/>
        </w:rPr>
        <w:instrText>day</w:instrText>
      </w:r>
      <w:r w:rsidR="0004027B" w:rsidRPr="00FE2263">
        <w:instrText xml:space="preserve"> 1 </w:instrText>
      </w:r>
      <w:r w:rsidR="0004027B" w:rsidRPr="00FE2263">
        <w:rPr>
          <w:lang w:val="en-US"/>
        </w:rPr>
        <w:instrText>followed</w:instrText>
      </w:r>
      <w:r w:rsidR="0004027B" w:rsidRPr="00FE2263">
        <w:instrText xml:space="preserve"> </w:instrText>
      </w:r>
      <w:r w:rsidR="0004027B" w:rsidRPr="00FE2263">
        <w:rPr>
          <w:lang w:val="en-US"/>
        </w:rPr>
        <w:instrText>by</w:instrText>
      </w:r>
      <w:r w:rsidR="0004027B" w:rsidRPr="00FE2263">
        <w:instrText xml:space="preserve"> </w:instrText>
      </w:r>
      <w:r w:rsidR="0004027B" w:rsidRPr="00FE2263">
        <w:rPr>
          <w:lang w:val="en-US"/>
        </w:rPr>
        <w:instrText>s</w:instrText>
      </w:r>
      <w:r w:rsidR="0004027B" w:rsidRPr="00FE2263">
        <w:instrText>.</w:instrText>
      </w:r>
      <w:r w:rsidR="0004027B" w:rsidRPr="00FE2263">
        <w:rPr>
          <w:lang w:val="en-US"/>
        </w:rPr>
        <w:instrText>c</w:instrText>
      </w:r>
      <w:r w:rsidR="0004027B" w:rsidRPr="00FE2263">
        <w:instrText xml:space="preserve">. </w:instrText>
      </w:r>
      <w:r w:rsidR="0004027B" w:rsidRPr="00FE2263">
        <w:rPr>
          <w:lang w:val="en-US"/>
        </w:rPr>
        <w:instrText>cladribine</w:instrText>
      </w:r>
      <w:r w:rsidR="0004027B" w:rsidRPr="00FE2263">
        <w:instrText xml:space="preserve"> 0.1 </w:instrText>
      </w:r>
      <w:r w:rsidR="0004027B" w:rsidRPr="00FE2263">
        <w:rPr>
          <w:lang w:val="en-US"/>
        </w:rPr>
        <w:instrText>mg</w:instrText>
      </w:r>
      <w:r w:rsidR="0004027B" w:rsidRPr="00FE2263">
        <w:instrText>/</w:instrText>
      </w:r>
      <w:r w:rsidR="0004027B" w:rsidRPr="00FE2263">
        <w:rPr>
          <w:lang w:val="en-US"/>
        </w:rPr>
        <w:instrText>kg</w:instrText>
      </w:r>
      <w:r w:rsidR="0004027B" w:rsidRPr="00FE2263">
        <w:instrText xml:space="preserve"> </w:instrText>
      </w:r>
      <w:r w:rsidR="0004027B" w:rsidRPr="00FE2263">
        <w:rPr>
          <w:lang w:val="en-US"/>
        </w:rPr>
        <w:instrText>for</w:instrText>
      </w:r>
      <w:r w:rsidR="0004027B" w:rsidRPr="00FE2263">
        <w:instrText xml:space="preserve"> 5 </w:instrText>
      </w:r>
      <w:r w:rsidR="0004027B" w:rsidRPr="00FE2263">
        <w:rPr>
          <w:lang w:val="en-US"/>
        </w:rPr>
        <w:instrText>consecutive</w:instrText>
      </w:r>
      <w:r w:rsidR="0004027B" w:rsidRPr="00FE2263">
        <w:instrText xml:space="preserve"> </w:instrText>
      </w:r>
      <w:r w:rsidR="0004027B" w:rsidRPr="00FE2263">
        <w:rPr>
          <w:lang w:val="en-US"/>
        </w:rPr>
        <w:instrText>days</w:instrText>
      </w:r>
      <w:r w:rsidR="0004027B" w:rsidRPr="00FE2263">
        <w:instrText xml:space="preserve">, </w:instrText>
      </w:r>
      <w:r w:rsidR="0004027B" w:rsidRPr="00FE2263">
        <w:rPr>
          <w:lang w:val="en-US"/>
        </w:rPr>
        <w:instrText>administered</w:instrText>
      </w:r>
      <w:r w:rsidR="0004027B" w:rsidRPr="00FE2263">
        <w:instrText xml:space="preserve"> </w:instrText>
      </w:r>
      <w:r w:rsidR="0004027B" w:rsidRPr="00FE2263">
        <w:rPr>
          <w:lang w:val="en-US"/>
        </w:rPr>
        <w:instrText>monthly</w:instrText>
      </w:r>
      <w:r w:rsidR="0004027B" w:rsidRPr="00FE2263">
        <w:instrText xml:space="preserve"> </w:instrText>
      </w:r>
      <w:r w:rsidR="0004027B" w:rsidRPr="00FE2263">
        <w:rPr>
          <w:lang w:val="en-US"/>
        </w:rPr>
        <w:instrText>for</w:instrText>
      </w:r>
      <w:r w:rsidR="0004027B" w:rsidRPr="00FE2263">
        <w:instrText xml:space="preserve"> 4 </w:instrText>
      </w:r>
      <w:r w:rsidR="0004027B" w:rsidRPr="00FE2263">
        <w:rPr>
          <w:lang w:val="en-US"/>
        </w:rPr>
        <w:instrText>cycles</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expression</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genes</w:instrText>
      </w:r>
      <w:r w:rsidR="0004027B" w:rsidRPr="00FE2263">
        <w:instrText xml:space="preserve"> </w:instrText>
      </w:r>
      <w:r w:rsidR="0004027B" w:rsidRPr="00FE2263">
        <w:rPr>
          <w:lang w:val="en-US"/>
        </w:rPr>
        <w:instrText>involved</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cladribine</w:instrText>
      </w:r>
      <w:r w:rsidR="0004027B" w:rsidRPr="00FE2263">
        <w:instrText xml:space="preserve"> </w:instrText>
      </w:r>
      <w:r w:rsidR="0004027B" w:rsidRPr="00FE2263">
        <w:rPr>
          <w:lang w:val="en-US"/>
        </w:rPr>
        <w:instrText>metabolism</w:instrText>
      </w:r>
      <w:r w:rsidR="0004027B" w:rsidRPr="00FE2263">
        <w:instrText xml:space="preserve"> </w:instrText>
      </w:r>
      <w:r w:rsidR="0004027B" w:rsidRPr="00FE2263">
        <w:rPr>
          <w:lang w:val="en-US"/>
        </w:rPr>
        <w:instrText>was</w:instrText>
      </w:r>
      <w:r w:rsidR="0004027B" w:rsidRPr="00FE2263">
        <w:instrText xml:space="preserve"> </w:instrText>
      </w:r>
      <w:r w:rsidR="0004027B" w:rsidRPr="00FE2263">
        <w:rPr>
          <w:lang w:val="en-US"/>
        </w:rPr>
        <w:instrText>evaluated</w:instrText>
      </w:r>
      <w:r w:rsidR="0004027B" w:rsidRPr="00FE2263">
        <w:instrText xml:space="preserve">. </w:instrText>
      </w:r>
      <w:r w:rsidR="0004027B" w:rsidRPr="00FE2263">
        <w:rPr>
          <w:lang w:val="en-US"/>
        </w:rPr>
        <w:instrText>With</w:instrText>
      </w:r>
      <w:r w:rsidR="0004027B" w:rsidRPr="00FE2263">
        <w:instrText xml:space="preserve"> </w:instrText>
      </w:r>
      <w:r w:rsidR="0004027B" w:rsidRPr="00FE2263">
        <w:rPr>
          <w:lang w:val="en-US"/>
        </w:rPr>
        <w:instrText>a</w:instrText>
      </w:r>
      <w:r w:rsidR="0004027B" w:rsidRPr="00FE2263">
        <w:instrText xml:space="preserve"> </w:instrText>
      </w:r>
      <w:r w:rsidR="0004027B" w:rsidRPr="00FE2263">
        <w:rPr>
          <w:lang w:val="en-US"/>
        </w:rPr>
        <w:instrText>median</w:instrText>
      </w:r>
      <w:r w:rsidR="0004027B" w:rsidRPr="00FE2263">
        <w:instrText xml:space="preserve"> </w:instrText>
      </w:r>
      <w:r w:rsidR="0004027B" w:rsidRPr="00FE2263">
        <w:rPr>
          <w:lang w:val="en-US"/>
        </w:rPr>
        <w:instrText>follow</w:instrText>
      </w:r>
      <w:r w:rsidR="0004027B" w:rsidRPr="00FE2263">
        <w:instrText>-</w:instrText>
      </w:r>
      <w:r w:rsidR="0004027B" w:rsidRPr="00FE2263">
        <w:rPr>
          <w:lang w:val="en-US"/>
        </w:rPr>
        <w:instrText>up</w:instrText>
      </w:r>
      <w:r w:rsidR="0004027B" w:rsidRPr="00FE2263">
        <w:instrText xml:space="preserve"> </w:instrText>
      </w:r>
      <w:r w:rsidR="0004027B" w:rsidRPr="00FE2263">
        <w:rPr>
          <w:lang w:val="en-US"/>
        </w:rPr>
        <w:instrText>of</w:instrText>
      </w:r>
      <w:r w:rsidR="0004027B" w:rsidRPr="00FE2263">
        <w:instrText xml:space="preserve"> 50 </w:instrText>
      </w:r>
      <w:r w:rsidR="0004027B" w:rsidRPr="00FE2263">
        <w:rPr>
          <w:lang w:val="en-US"/>
        </w:rPr>
        <w:instrText>months</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ORR</w:instrText>
      </w:r>
      <w:r w:rsidR="0004027B" w:rsidRPr="00FE2263">
        <w:instrText xml:space="preserve"> </w:instrText>
      </w:r>
      <w:r w:rsidR="0004027B" w:rsidRPr="00FE2263">
        <w:rPr>
          <w:lang w:val="en-US"/>
        </w:rPr>
        <w:instrText>rate</w:instrText>
      </w:r>
      <w:r w:rsidR="0004027B" w:rsidRPr="00FE2263">
        <w:instrText xml:space="preserve"> </w:instrText>
      </w:r>
      <w:r w:rsidR="0004027B" w:rsidRPr="00FE2263">
        <w:rPr>
          <w:lang w:val="en-US"/>
        </w:rPr>
        <w:instrText>observed</w:instrText>
      </w:r>
      <w:r w:rsidR="0004027B" w:rsidRPr="00FE2263">
        <w:instrText xml:space="preserve"> </w:instrText>
      </w:r>
      <w:r w:rsidR="0004027B" w:rsidRPr="00FE2263">
        <w:rPr>
          <w:lang w:val="en-US"/>
        </w:rPr>
        <w:instrText>was</w:instrText>
      </w:r>
      <w:r w:rsidR="0004027B" w:rsidRPr="00FE2263">
        <w:instrText xml:space="preserve"> 89.6% </w:instrText>
      </w:r>
      <w:r w:rsidR="0004027B" w:rsidRPr="00FE2263">
        <w:rPr>
          <w:lang w:val="en-US"/>
        </w:rPr>
        <w:instrText>without</w:instrText>
      </w:r>
      <w:r w:rsidR="0004027B" w:rsidRPr="00FE2263">
        <w:instrText xml:space="preserve"> </w:instrText>
      </w:r>
      <w:r w:rsidR="0004027B" w:rsidRPr="00FE2263">
        <w:rPr>
          <w:lang w:val="en-US"/>
        </w:rPr>
        <w:instrText>any</w:instrText>
      </w:r>
      <w:r w:rsidR="0004027B" w:rsidRPr="00FE2263">
        <w:instrText xml:space="preserve"> </w:instrText>
      </w:r>
      <w:r w:rsidR="0004027B" w:rsidRPr="00FE2263">
        <w:rPr>
          <w:lang w:val="en-US"/>
        </w:rPr>
        <w:instrText>difference</w:instrText>
      </w:r>
      <w:r w:rsidR="0004027B" w:rsidRPr="00FE2263">
        <w:instrText xml:space="preserve"> </w:instrText>
      </w:r>
      <w:r w:rsidR="0004027B" w:rsidRPr="00FE2263">
        <w:rPr>
          <w:lang w:val="en-US"/>
        </w:rPr>
        <w:instrText>between</w:instrText>
      </w:r>
      <w:r w:rsidR="0004027B" w:rsidRPr="00FE2263">
        <w:instrText xml:space="preserve"> </w:instrText>
      </w:r>
      <w:r w:rsidR="0004027B" w:rsidRPr="00FE2263">
        <w:rPr>
          <w:lang w:val="en-US"/>
        </w:rPr>
        <w:instrText>newly</w:instrText>
      </w:r>
      <w:r w:rsidR="0004027B" w:rsidRPr="00FE2263">
        <w:instrText xml:space="preserve"> </w:instrText>
      </w:r>
      <w:r w:rsidR="0004027B" w:rsidRPr="00FE2263">
        <w:rPr>
          <w:lang w:val="en-US"/>
        </w:rPr>
        <w:instrText>or</w:instrText>
      </w:r>
      <w:r w:rsidR="0004027B" w:rsidRPr="00FE2263">
        <w:instrText xml:space="preserve"> </w:instrText>
      </w:r>
      <w:r w:rsidR="0004027B" w:rsidRPr="00FE2263">
        <w:rPr>
          <w:lang w:val="en-US"/>
        </w:rPr>
        <w:instrText>pretreated</w:instrText>
      </w:r>
      <w:r w:rsidR="0004027B" w:rsidRPr="00FE2263">
        <w:instrText xml:space="preserve"> </w:instrText>
      </w:r>
      <w:r w:rsidR="0004027B" w:rsidRPr="00FE2263">
        <w:rPr>
          <w:lang w:val="en-US"/>
        </w:rPr>
        <w:instrText>patients</w:instrText>
      </w:r>
      <w:r w:rsidR="0004027B" w:rsidRPr="00FE2263">
        <w:instrText xml:space="preserve"> (</w:instrText>
      </w:r>
      <w:r w:rsidR="0004027B" w:rsidRPr="00FE2263">
        <w:rPr>
          <w:lang w:val="en-US"/>
        </w:rPr>
        <w:instrText>P</w:instrText>
      </w:r>
      <w:r w:rsidR="0004027B" w:rsidRPr="00FE2263">
        <w:instrText xml:space="preserve"> = .522). </w:instrText>
      </w:r>
      <w:r w:rsidR="0004027B" w:rsidRPr="00FE2263">
        <w:rPr>
          <w:lang w:val="en-US"/>
        </w:rPr>
        <w:instrText>The</w:instrText>
      </w:r>
      <w:r w:rsidR="0004027B" w:rsidRPr="00FE2263">
        <w:instrText xml:space="preserve"> </w:instrText>
      </w:r>
      <w:r w:rsidR="0004027B" w:rsidRPr="00FE2263">
        <w:rPr>
          <w:lang w:val="en-US"/>
        </w:rPr>
        <w:instrText>therapy</w:instrText>
      </w:r>
      <w:r w:rsidR="0004027B" w:rsidRPr="00FE2263">
        <w:instrText xml:space="preserve"> </w:instrText>
      </w:r>
      <w:r w:rsidR="0004027B" w:rsidRPr="00FE2263">
        <w:rPr>
          <w:lang w:val="en-US"/>
        </w:rPr>
        <w:instrText>was</w:instrText>
      </w:r>
      <w:r w:rsidR="0004027B" w:rsidRPr="00FE2263">
        <w:instrText xml:space="preserve"> </w:instrText>
      </w:r>
      <w:r w:rsidR="0004027B" w:rsidRPr="00FE2263">
        <w:rPr>
          <w:lang w:val="en-US"/>
        </w:rPr>
        <w:instrText>well</w:instrText>
      </w:r>
      <w:r w:rsidR="0004027B" w:rsidRPr="00FE2263">
        <w:instrText xml:space="preserve"> </w:instrText>
      </w:r>
      <w:r w:rsidR="0004027B" w:rsidRPr="00FE2263">
        <w:rPr>
          <w:lang w:val="en-US"/>
        </w:rPr>
        <w:instrText>tolerated</w:instrText>
      </w:r>
      <w:r w:rsidR="0004027B" w:rsidRPr="00FE2263">
        <w:instrText xml:space="preserve">; </w:instrText>
      </w:r>
      <w:r w:rsidR="0004027B" w:rsidRPr="00FE2263">
        <w:rPr>
          <w:lang w:val="en-US"/>
        </w:rPr>
        <w:instrText>no</w:instrText>
      </w:r>
      <w:r w:rsidR="0004027B" w:rsidRPr="00FE2263">
        <w:instrText xml:space="preserve"> </w:instrText>
      </w:r>
      <w:r w:rsidR="0004027B" w:rsidRPr="00FE2263">
        <w:rPr>
          <w:lang w:val="en-US"/>
        </w:rPr>
        <w:instrText>major</w:instrText>
      </w:r>
      <w:r w:rsidR="0004027B" w:rsidRPr="00FE2263">
        <w:instrText xml:space="preserve"> </w:instrText>
      </w:r>
      <w:r w:rsidR="0004027B" w:rsidRPr="00FE2263">
        <w:rPr>
          <w:lang w:val="en-US"/>
        </w:rPr>
        <w:instrText>infections</w:instrText>
      </w:r>
      <w:r w:rsidR="0004027B" w:rsidRPr="00FE2263">
        <w:instrText xml:space="preserve"> </w:instrText>
      </w:r>
      <w:r w:rsidR="0004027B" w:rsidRPr="00FE2263">
        <w:rPr>
          <w:lang w:val="en-US"/>
        </w:rPr>
        <w:instrText>were</w:instrText>
      </w:r>
      <w:r w:rsidR="0004027B" w:rsidRPr="00FE2263">
        <w:instrText xml:space="preserve"> </w:instrText>
      </w:r>
      <w:r w:rsidR="0004027B" w:rsidRPr="00FE2263">
        <w:rPr>
          <w:lang w:val="en-US"/>
        </w:rPr>
        <w:instrText>observed</w:instrText>
      </w:r>
      <w:r w:rsidR="0004027B" w:rsidRPr="00FE2263">
        <w:instrText xml:space="preserve">, </w:instrText>
      </w:r>
      <w:r w:rsidR="0004027B" w:rsidRPr="00FE2263">
        <w:rPr>
          <w:lang w:val="en-US"/>
        </w:rPr>
        <w:instrText>no</w:instrText>
      </w:r>
      <w:r w:rsidR="0004027B" w:rsidRPr="00FE2263">
        <w:instrText xml:space="preserve"> </w:instrText>
      </w:r>
      <w:r w:rsidR="0004027B" w:rsidRPr="00FE2263">
        <w:rPr>
          <w:lang w:val="en-US"/>
        </w:rPr>
        <w:instrText>patients</w:instrText>
      </w:r>
      <w:r w:rsidR="0004027B" w:rsidRPr="00FE2263">
        <w:instrText xml:space="preserve"> </w:instrText>
      </w:r>
      <w:r w:rsidR="0004027B" w:rsidRPr="00FE2263">
        <w:rPr>
          <w:lang w:val="en-US"/>
        </w:rPr>
        <w:instrText>developed</w:instrText>
      </w:r>
      <w:r w:rsidR="0004027B" w:rsidRPr="00FE2263">
        <w:instrText xml:space="preserve"> </w:instrText>
      </w:r>
      <w:r w:rsidR="0004027B" w:rsidRPr="00FE2263">
        <w:rPr>
          <w:lang w:val="en-US"/>
        </w:rPr>
        <w:instrText>transformation</w:instrText>
      </w:r>
      <w:r w:rsidR="0004027B" w:rsidRPr="00FE2263">
        <w:instrText xml:space="preserve"> </w:instrText>
      </w:r>
      <w:r w:rsidR="0004027B" w:rsidRPr="00FE2263">
        <w:rPr>
          <w:lang w:val="en-US"/>
        </w:rPr>
        <w:instrText>to</w:instrText>
      </w:r>
      <w:r w:rsidR="0004027B" w:rsidRPr="00FE2263">
        <w:instrText xml:space="preserve"> </w:instrText>
      </w:r>
      <w:r w:rsidR="0004027B" w:rsidRPr="00FE2263">
        <w:rPr>
          <w:lang w:val="en-US"/>
        </w:rPr>
        <w:instrText>high</w:instrText>
      </w:r>
      <w:r w:rsidR="0004027B" w:rsidRPr="00FE2263">
        <w:instrText>-</w:instrText>
      </w:r>
      <w:r w:rsidR="0004027B" w:rsidRPr="00FE2263">
        <w:rPr>
          <w:lang w:val="en-US"/>
        </w:rPr>
        <w:instrText>grade</w:instrText>
      </w:r>
      <w:r w:rsidR="0004027B" w:rsidRPr="00FE2263">
        <w:instrText xml:space="preserve"> </w:instrText>
      </w:r>
      <w:r w:rsidR="0004027B" w:rsidRPr="00FE2263">
        <w:rPr>
          <w:lang w:val="en-US"/>
        </w:rPr>
        <w:instrText>NHL</w:instrText>
      </w:r>
      <w:r w:rsidR="0004027B" w:rsidRPr="00FE2263">
        <w:instrText xml:space="preserve"> </w:instrText>
      </w:r>
      <w:r w:rsidR="0004027B" w:rsidRPr="00FE2263">
        <w:rPr>
          <w:lang w:val="en-US"/>
        </w:rPr>
        <w:instrText>nor</w:instrText>
      </w:r>
      <w:r w:rsidR="0004027B" w:rsidRPr="00FE2263">
        <w:instrText xml:space="preserve"> </w:instrText>
      </w:r>
      <w:r w:rsidR="0004027B" w:rsidRPr="00FE2263">
        <w:rPr>
          <w:lang w:val="en-US"/>
        </w:rPr>
        <w:instrText>myelodysplasia</w:instrText>
      </w:r>
      <w:r w:rsidR="0004027B" w:rsidRPr="00FE2263">
        <w:instrText xml:space="preserve">. </w:instrText>
      </w:r>
      <w:r w:rsidR="0004027B" w:rsidRPr="00FE2263">
        <w:rPr>
          <w:lang w:val="en-US"/>
        </w:rPr>
        <w:instrText>Low</w:instrText>
      </w:r>
      <w:r w:rsidR="0004027B" w:rsidRPr="00FE2263">
        <w:instrText xml:space="preserve"> </w:instrText>
      </w:r>
      <w:r w:rsidR="0004027B" w:rsidRPr="00FE2263">
        <w:rPr>
          <w:lang w:val="en-US"/>
        </w:rPr>
        <w:instrText>expression</w:instrText>
      </w:r>
      <w:r w:rsidR="0004027B" w:rsidRPr="00FE2263">
        <w:instrText xml:space="preserve"> </w:instrText>
      </w:r>
      <w:r w:rsidR="0004027B" w:rsidRPr="00FE2263">
        <w:rPr>
          <w:lang w:val="en-US"/>
        </w:rPr>
        <w:instrText>levels</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hCNT</w:instrText>
      </w:r>
      <w:r w:rsidR="0004027B" w:rsidRPr="00FE2263">
        <w:instrText xml:space="preserve">1 </w:instrText>
      </w:r>
      <w:r w:rsidR="0004027B" w:rsidRPr="00FE2263">
        <w:rPr>
          <w:lang w:val="en-US"/>
        </w:rPr>
        <w:instrText>correlated</w:instrText>
      </w:r>
      <w:r w:rsidR="0004027B" w:rsidRPr="00FE2263">
        <w:instrText xml:space="preserve"> </w:instrText>
      </w:r>
      <w:r w:rsidR="0004027B" w:rsidRPr="00FE2263">
        <w:rPr>
          <w:lang w:val="en-US"/>
        </w:rPr>
        <w:instrText>with</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failure</w:instrText>
      </w:r>
      <w:r w:rsidR="0004027B" w:rsidRPr="00FE2263">
        <w:instrText xml:space="preserve"> </w:instrText>
      </w:r>
      <w:r w:rsidR="0004027B" w:rsidRPr="00FE2263">
        <w:rPr>
          <w:lang w:val="en-US"/>
        </w:rPr>
        <w:instrText>to</w:instrText>
      </w:r>
      <w:r w:rsidR="0004027B" w:rsidRPr="00FE2263">
        <w:instrText xml:space="preserve"> </w:instrText>
      </w:r>
      <w:r w:rsidR="0004027B" w:rsidRPr="00FE2263">
        <w:rPr>
          <w:lang w:val="en-US"/>
        </w:rPr>
        <w:instrText>achieve</w:instrText>
      </w:r>
      <w:r w:rsidR="0004027B" w:rsidRPr="00FE2263">
        <w:instrText xml:space="preserve"> </w:instrText>
      </w:r>
      <w:r w:rsidR="0004027B" w:rsidRPr="00FE2263">
        <w:rPr>
          <w:lang w:val="en-US"/>
        </w:rPr>
        <w:instrText>a</w:instrText>
      </w:r>
      <w:r w:rsidR="0004027B" w:rsidRPr="00FE2263">
        <w:instrText xml:space="preserve"> </w:instrText>
      </w:r>
      <w:r w:rsidR="0004027B" w:rsidRPr="00FE2263">
        <w:rPr>
          <w:lang w:val="en-US"/>
        </w:rPr>
        <w:instrText>CR</w:instrText>
      </w:r>
      <w:r w:rsidR="0004027B" w:rsidRPr="00FE2263">
        <w:instrText xml:space="preserve"> (</w:instrText>
      </w:r>
      <w:r w:rsidR="0004027B" w:rsidRPr="00FE2263">
        <w:rPr>
          <w:lang w:val="en-US"/>
        </w:rPr>
        <w:instrText>P</w:instrText>
      </w:r>
      <w:r w:rsidR="0004027B" w:rsidRPr="00FE2263">
        <w:instrText xml:space="preserve"> = .024). </w:instrText>
      </w:r>
      <w:r w:rsidR="0004027B" w:rsidRPr="00FE2263">
        <w:rPr>
          <w:lang w:val="en-US"/>
        </w:rPr>
        <w:instrText>The</w:instrText>
      </w:r>
      <w:r w:rsidR="0004027B" w:rsidRPr="00FE2263">
        <w:instrText xml:space="preserve"> </w:instrText>
      </w:r>
      <w:r w:rsidR="0004027B" w:rsidRPr="00FE2263">
        <w:rPr>
          <w:lang w:val="en-US"/>
        </w:rPr>
        <w:instrText>combination</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rituximab</w:instrText>
      </w:r>
      <w:r w:rsidR="0004027B" w:rsidRPr="00FE2263">
        <w:instrText>/</w:instrText>
      </w:r>
      <w:r w:rsidR="0004027B" w:rsidRPr="00FE2263">
        <w:rPr>
          <w:lang w:val="en-US"/>
        </w:rPr>
        <w:instrText>cladribine</w:instrText>
      </w:r>
      <w:r w:rsidR="0004027B" w:rsidRPr="00FE2263">
        <w:instrText xml:space="preserve"> </w:instrText>
      </w:r>
      <w:r w:rsidR="0004027B" w:rsidRPr="00FE2263">
        <w:rPr>
          <w:lang w:val="en-US"/>
        </w:rPr>
        <w:instrText>is</w:instrText>
      </w:r>
      <w:r w:rsidR="0004027B" w:rsidRPr="00FE2263">
        <w:instrText xml:space="preserve"> </w:instrText>
      </w:r>
      <w:r w:rsidR="0004027B" w:rsidRPr="00FE2263">
        <w:rPr>
          <w:lang w:val="en-US"/>
        </w:rPr>
        <w:instrText>safe</w:instrText>
      </w:r>
      <w:r w:rsidR="0004027B" w:rsidRPr="00FE2263">
        <w:instrText xml:space="preserve"> </w:instrText>
      </w:r>
      <w:r w:rsidR="0004027B" w:rsidRPr="00FE2263">
        <w:rPr>
          <w:lang w:val="en-US"/>
        </w:rPr>
        <w:instrText>and</w:instrText>
      </w:r>
      <w:r w:rsidR="0004027B" w:rsidRPr="00FE2263">
        <w:instrText xml:space="preserve"> </w:instrText>
      </w:r>
      <w:r w:rsidR="0004027B" w:rsidRPr="00FE2263">
        <w:rPr>
          <w:lang w:val="en-US"/>
        </w:rPr>
        <w:instrText>effective</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WM</w:instrText>
      </w:r>
      <w:r w:rsidR="0004027B" w:rsidRPr="00FE2263">
        <w:instrText xml:space="preserve"> </w:instrText>
      </w:r>
      <w:r w:rsidR="0004027B" w:rsidRPr="00FE2263">
        <w:rPr>
          <w:lang w:val="en-US"/>
        </w:rPr>
        <w:instrText>patients</w:instrText>
      </w:r>
      <w:r w:rsidR="0004027B" w:rsidRPr="00FE2263">
        <w:instrText xml:space="preserve"> </w:instrText>
      </w:r>
      <w:r w:rsidR="0004027B" w:rsidRPr="00FE2263">
        <w:rPr>
          <w:lang w:val="en-US"/>
        </w:rPr>
        <w:instrText>requiring</w:instrText>
      </w:r>
      <w:r w:rsidR="0004027B" w:rsidRPr="00FE2263">
        <w:instrText xml:space="preserve"> </w:instrText>
      </w:r>
      <w:r w:rsidR="0004027B" w:rsidRPr="00FE2263">
        <w:rPr>
          <w:lang w:val="en-US"/>
        </w:rPr>
        <w:instrText>treatment</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pharmacogenomic</w:instrText>
      </w:r>
      <w:r w:rsidR="0004027B" w:rsidRPr="00FE2263">
        <w:instrText xml:space="preserve"> </w:instrText>
      </w:r>
      <w:r w:rsidR="0004027B" w:rsidRPr="00FE2263">
        <w:rPr>
          <w:lang w:val="en-US"/>
        </w:rPr>
        <w:instrText>analysis</w:instrText>
      </w:r>
      <w:r w:rsidR="0004027B" w:rsidRPr="00FE2263">
        <w:instrText xml:space="preserve"> </w:instrText>
      </w:r>
      <w:r w:rsidR="0004027B" w:rsidRPr="00FE2263">
        <w:rPr>
          <w:lang w:val="en-US"/>
        </w:rPr>
        <w:instrText>suggests</w:instrText>
      </w:r>
      <w:r w:rsidR="0004027B" w:rsidRPr="00FE2263">
        <w:instrText xml:space="preserve"> </w:instrText>
      </w:r>
      <w:r w:rsidR="0004027B" w:rsidRPr="00FE2263">
        <w:rPr>
          <w:lang w:val="en-US"/>
        </w:rPr>
        <w:instrText>that</w:instrText>
      </w:r>
      <w:r w:rsidR="0004027B" w:rsidRPr="00FE2263">
        <w:instrText xml:space="preserve"> </w:instrText>
      </w:r>
      <w:r w:rsidR="0004027B" w:rsidRPr="00FE2263">
        <w:rPr>
          <w:lang w:val="en-US"/>
        </w:rPr>
        <w:instrText>hCNT</w:instrText>
      </w:r>
      <w:r w:rsidR="0004027B" w:rsidRPr="00FE2263">
        <w:instrText xml:space="preserve">1 </w:instrText>
      </w:r>
      <w:r w:rsidR="0004027B" w:rsidRPr="00FE2263">
        <w:rPr>
          <w:lang w:val="en-US"/>
        </w:rPr>
        <w:instrText>might</w:instrText>
      </w:r>
      <w:r w:rsidR="0004027B" w:rsidRPr="00FE2263">
        <w:instrText xml:space="preserve"> </w:instrText>
      </w:r>
      <w:r w:rsidR="0004027B" w:rsidRPr="00FE2263">
        <w:rPr>
          <w:lang w:val="en-US"/>
        </w:rPr>
        <w:instrText>be</w:instrText>
      </w:r>
      <w:r w:rsidR="0004027B" w:rsidRPr="00FE2263">
        <w:instrText xml:space="preserve"> </w:instrText>
      </w:r>
      <w:r w:rsidR="0004027B" w:rsidRPr="00FE2263">
        <w:rPr>
          <w:lang w:val="en-US"/>
        </w:rPr>
        <w:instrText>beneficial</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predicting</w:instrText>
      </w:r>
      <w:r w:rsidR="0004027B" w:rsidRPr="00FE2263">
        <w:instrText xml:space="preserve"> </w:instrText>
      </w:r>
      <w:r w:rsidR="0004027B" w:rsidRPr="00FE2263">
        <w:rPr>
          <w:lang w:val="en-US"/>
        </w:rPr>
        <w:instrText>clinical</w:instrText>
      </w:r>
      <w:r w:rsidR="0004027B" w:rsidRPr="00FE2263">
        <w:instrText xml:space="preserve"> </w:instrText>
      </w:r>
      <w:r w:rsidR="0004027B" w:rsidRPr="00FE2263">
        <w:rPr>
          <w:lang w:val="en-US"/>
        </w:rPr>
        <w:instrText>response</w:instrText>
      </w:r>
      <w:r w:rsidR="0004027B" w:rsidRPr="00FE2263">
        <w:instrText xml:space="preserve"> </w:instrText>
      </w:r>
      <w:r w:rsidR="0004027B" w:rsidRPr="00FE2263">
        <w:rPr>
          <w:lang w:val="en-US"/>
        </w:rPr>
        <w:instrText>to</w:instrText>
      </w:r>
      <w:r w:rsidR="0004027B" w:rsidRPr="00FE2263">
        <w:instrText xml:space="preserve"> </w:instrText>
      </w:r>
      <w:r w:rsidR="0004027B" w:rsidRPr="00FE2263">
        <w:rPr>
          <w:lang w:val="en-US"/>
        </w:rPr>
        <w:instrText>such</w:instrText>
      </w:r>
      <w:r w:rsidR="0004027B" w:rsidRPr="00FE2263">
        <w:instrText xml:space="preserve"> </w:instrText>
      </w:r>
      <w:r w:rsidR="0004027B" w:rsidRPr="00FE2263">
        <w:rPr>
          <w:lang w:val="en-US"/>
        </w:rPr>
        <w:instrText>a</w:instrText>
      </w:r>
      <w:r w:rsidR="0004027B" w:rsidRPr="00FE2263">
        <w:instrText xml:space="preserve"> </w:instrText>
      </w:r>
      <w:r w:rsidR="0004027B" w:rsidRPr="00FE2263">
        <w:rPr>
          <w:lang w:val="en-US"/>
        </w:rPr>
        <w:instrText>combination</w:instrText>
      </w:r>
      <w:r w:rsidR="0004027B" w:rsidRPr="00FE2263">
        <w:instrText xml:space="preserve"> </w:instrText>
      </w:r>
      <w:r w:rsidR="0004027B" w:rsidRPr="00FE2263">
        <w:rPr>
          <w:lang w:val="en-US"/>
        </w:rPr>
        <w:instrText>treatment</w:instrText>
      </w:r>
      <w:r w:rsidR="0004027B" w:rsidRPr="00FE2263">
        <w:instrText xml:space="preserve">. © 2011 </w:instrText>
      </w:r>
      <w:r w:rsidR="0004027B" w:rsidRPr="00FE2263">
        <w:rPr>
          <w:lang w:val="en-US"/>
        </w:rPr>
        <w:instrText>Elsevier</w:instrText>
      </w:r>
      <w:r w:rsidR="0004027B" w:rsidRPr="00FE2263">
        <w:instrText xml:space="preserve"> </w:instrText>
      </w:r>
      <w:r w:rsidR="0004027B" w:rsidRPr="00FE2263">
        <w:rPr>
          <w:lang w:val="en-US"/>
        </w:rPr>
        <w:instrText>Inc</w:instrText>
      </w:r>
      <w:r w:rsidR="0004027B" w:rsidRPr="00FE2263">
        <w:instrText xml:space="preserve">. </w:instrText>
      </w:r>
      <w:r w:rsidR="0004027B" w:rsidRPr="00FE2263">
        <w:rPr>
          <w:lang w:val="en-US"/>
        </w:rPr>
        <w:instrText>All</w:instrText>
      </w:r>
      <w:r w:rsidR="0004027B" w:rsidRPr="00FE2263">
        <w:instrText xml:space="preserve"> </w:instrText>
      </w:r>
      <w:r w:rsidR="0004027B" w:rsidRPr="00FE2263">
        <w:rPr>
          <w:lang w:val="en-US"/>
        </w:rPr>
        <w:instrText>rights</w:instrText>
      </w:r>
      <w:r w:rsidR="0004027B" w:rsidRPr="00FE2263">
        <w:instrText xml:space="preserve"> </w:instrText>
      </w:r>
      <w:r w:rsidR="0004027B" w:rsidRPr="00FE2263">
        <w:rPr>
          <w:lang w:val="en-US"/>
        </w:rPr>
        <w:instrText>reserved</w:instrText>
      </w:r>
      <w:r w:rsidR="0004027B" w:rsidRPr="00FE2263">
        <w:instrText>.","</w:instrText>
      </w:r>
      <w:r w:rsidR="0004027B" w:rsidRPr="00FE2263">
        <w:rPr>
          <w:lang w:val="en-US"/>
        </w:rPr>
        <w:instrText>author</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Laszlo</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D</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Andreola</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G</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parse-names":false,"suffix":""},{"dropping-particle":"","family":"Rigacci","given":"L.","non-dropping-particle":"","parse-names":false,"suffix":""},{"dropping-particle":"","family":"Fabbri","given":"A.","non-dropping-particle":"","parse-names":false,"suffix":""},{"dropping-particle":"","family":"Rabascio","given":"C.","non-dropping-particle":"","parse-names":false,"suffix":""},{"dropping-particle":"","family":"Pinto","given":"A.","non-dropping-particle":"","parse-names":false,"suffix":""},{"dropping-particle":"","family":"Negri","given":"M.","non-dropping-particle":"","parse-names":false,"suffix":""},{"dropping-particle":"","family":"Martinelli","given":"G.","non-dropping-particle":"","parse-names":false,"suffix":""}],"container-title":"Clinical Lymphoma, Myeloma and Leukemia","id":"ITEM-1","issue":"1","issued":{"date-parts":[["2011","2","1"]]},"page":"130-132","title":"Rituximab and subcutaneous 2-chloro-2'-deoxyadenosine as therapy in untreated and relapsed Waldenström's macroglobulinemia","type":"paper-conference","volume":"11"},"uris":["http://www.mendeley.com/documents/?uuid=d8d7ac45-ef5e-3788-a997-476678a0077f"]}],"mendeley":{"formattedCitation":"[27]","plainTextFormattedCitation":"[27]","previouslyFormattedCitation":"[27]"},"properties":{"noteIndex":0},"schema":"https://github.com/citation-style-language/schema/raw/master/csl-citation.json"}</w:instrText>
      </w:r>
      <w:r w:rsidR="0004027B" w:rsidRPr="00FE2263">
        <w:rPr>
          <w:lang w:val="en-US"/>
        </w:rPr>
        <w:fldChar w:fldCharType="separate"/>
      </w:r>
      <w:r w:rsidR="0004027B" w:rsidRPr="00FE2263">
        <w:rPr>
          <w:noProof/>
          <w:lang w:val="en-US"/>
        </w:rPr>
        <w:t>[27]</w:t>
      </w:r>
      <w:r w:rsidR="0004027B" w:rsidRPr="00FE2263">
        <w:rPr>
          <w:lang w:val="en-US"/>
        </w:rPr>
        <w:fldChar w:fldCharType="end"/>
      </w:r>
    </w:p>
    <w:p w14:paraId="1A33E2E1" w14:textId="4CB52FB9" w:rsidR="00B16138" w:rsidRPr="00FE2263" w:rsidRDefault="00FB4B80" w:rsidP="007E22FB">
      <w:pPr>
        <w:pStyle w:val="afd"/>
        <w:spacing w:beforeAutospacing="0" w:afterAutospacing="0" w:line="360" w:lineRule="auto"/>
      </w:pPr>
      <w:r w:rsidRPr="00FE2263">
        <w:t>#</w:t>
      </w:r>
      <w:r w:rsidR="00B16138" w:rsidRPr="00FE2263">
        <w:t>Кладрибин** – 0,1 мг/кг в/в, дни 1-5</w:t>
      </w:r>
    </w:p>
    <w:p w14:paraId="53938477" w14:textId="77777777" w:rsidR="00B16138" w:rsidRPr="00FE2263" w:rsidRDefault="00B16138" w:rsidP="007E22FB">
      <w:pPr>
        <w:pStyle w:val="afd"/>
        <w:spacing w:beforeAutospacing="0" w:afterAutospacing="0" w:line="360" w:lineRule="auto"/>
      </w:pPr>
      <w:r w:rsidRPr="00FE2263">
        <w:t>Ритуксимаб** – 375 мг/м</w:t>
      </w:r>
      <w:r w:rsidRPr="00FE2263">
        <w:rPr>
          <w:vertAlign w:val="superscript"/>
        </w:rPr>
        <w:t>2</w:t>
      </w:r>
      <w:r w:rsidRPr="00FE2263">
        <w:t xml:space="preserve"> в/в кап, день 1</w:t>
      </w:r>
    </w:p>
    <w:p w14:paraId="5D4DA1F2" w14:textId="72E862C1" w:rsidR="00B16138" w:rsidRPr="00FE2263" w:rsidRDefault="00FB4B80" w:rsidP="007E22FB">
      <w:pPr>
        <w:pStyle w:val="afd"/>
        <w:spacing w:beforeAutospacing="0" w:afterAutospacing="0" w:line="360" w:lineRule="auto"/>
      </w:pPr>
      <w:r w:rsidRPr="00FE2263">
        <w:t>#</w:t>
      </w:r>
      <w:r w:rsidR="00B16138" w:rsidRPr="00FE2263">
        <w:t>Лечение возобновляется на 29-й день. Проводят 4 курса</w:t>
      </w:r>
    </w:p>
    <w:p w14:paraId="064A9D28" w14:textId="72FAA9E2" w:rsidR="00B16138" w:rsidRPr="00FE2263" w:rsidRDefault="00B16138" w:rsidP="0010608C">
      <w:pPr>
        <w:pStyle w:val="afd"/>
        <w:numPr>
          <w:ilvl w:val="0"/>
          <w:numId w:val="20"/>
        </w:numPr>
        <w:spacing w:beforeAutospacing="0" w:afterAutospacing="0" w:line="360" w:lineRule="auto"/>
        <w:jc w:val="left"/>
      </w:pPr>
      <w:r w:rsidRPr="00277C09">
        <w:rPr>
          <w:rStyle w:val="affb"/>
          <w:u w:val="single"/>
        </w:rPr>
        <w:t>Бендамустин</w:t>
      </w:r>
      <w:r w:rsidRPr="00277C09">
        <w:rPr>
          <w:u w:val="single"/>
        </w:rPr>
        <w:t>**</w:t>
      </w:r>
      <w:r w:rsidRPr="00277C09">
        <w:rPr>
          <w:rStyle w:val="affb"/>
          <w:u w:val="single"/>
        </w:rPr>
        <w:t xml:space="preserve"> + ритуксимаб</w:t>
      </w:r>
      <w:r w:rsidRPr="00277C09">
        <w:rPr>
          <w:u w:val="single"/>
        </w:rPr>
        <w:t>**</w:t>
      </w:r>
      <w:r w:rsidR="0004027B" w:rsidRPr="00FE2263">
        <w:rPr>
          <w:lang w:val="en-US"/>
        </w:rPr>
        <w:t xml:space="preserve"> </w:t>
      </w:r>
      <w:r w:rsidR="0004027B" w:rsidRPr="00FE2263">
        <w:rPr>
          <w:lang w:val="en-US"/>
        </w:rPr>
        <w:fldChar w:fldCharType="begin" w:fldLock="1"/>
      </w:r>
      <w:r w:rsidR="0004027B" w:rsidRPr="00FE2263">
        <w:rPr>
          <w:lang w:val="en-US"/>
        </w:rPr>
        <w:instrText>ADDIN CSL_CITATION {"citationItems":[{"id":"ITEM-1","itemData":{"DOI":"10.1007/s00277-018-3311-z","ISSN":"14320584","abstract":"The treatment approaches for Waldenstrom macroglobulinemia (WM) are largely based upon information from single-arm phase II trials, without comparative data. We compared the efficacy of two commonly used regimens in routine practice (bendamustine-rituximab (BR) and dexamethasone, rituximab plus cyclophosphamide (DRC)) and evaluated their activity with respect to the patients’ MYD88L265P mutation status. Of 160 consecutive patients, 60 received BR (43 with relapsed/refractory WM) and 100 received DRC (50 had relapsed/refractory WM). In the treatment-naïve setting, overall response rate (ORR) was 93% with BR versus 96% with DRC (p = 0.55). Two-year progression-free survival (PFS) with BR and DRC was 88 and 61%, respectively (p = 0.07). In salvage setting, ORR was 95% with BR versus 87% with DRC, p = 0.45; median PFS with BR was 58 versus 32 months with DRC (2-year PFS was 66 versus 53%; p = 0.08). Median disease-specific survival was not reached with BR versus 166 months with DRC (p = 0.51). The time-to-event endpoints and depth of response were independent of the MYD88 mutation status. Grade ≥ 3 adverse events of both regimens were comparable. A trend for longer PFS was observed with BR although the regimens have comparable toxicities. The activity of BR and DRC appears to be unaffected by patients’ MYD88 mutation status.","author":[{"dropping-particle":"","family":"Paludo","given":"Jonas","non-dropping-particle":"","parse-names":false,"suffix":""},{"dropping-particle":"","family":"Abeykoon","given":"Jithma P.","non-dropping-particle":"","parse-names":false,"suffix":""},{"dropping-particle":"","family":"Shreders","given":"Amanda","non-dropping-particle":"","parse-names":false,"suffix":""},{"dropping-particle":"","family":"Ansell","given":"Stephen M.","non-dropping-particle":"","parse-names":false,"suffix":""},{"dropping-particle":"","family":"Kumar","given":"Shaji","non-dropping-particle":"","parse-names":false,"suffix":""},{"dropping-particle":"","family":"Ailawadhi","given":"Sikander","non-dropping-particle":"","parse-names":false,"suffix":""},{"dropping-particle":"","family":"King","given":"Rebecca L.","non-dropping-particle":"","parse-names":false,"suffix":""},{"dropping-particle":"","family":"Koehler","given":"Amber B.","non-dropping-particle":"","parse-names":false,"suffix":""},{"dropping-particle":"","family":"Reeder","given":"Craig B.","non-dropping-particle":"","parse-names":false,"suffix":""},{"dropping-particle":"","family":"Buadi","given":"Francis K.","non-dropping-particle":"","parse-names":false,"suffix":""},{"dropping-particle":"","family":"Dispenzieri","given":"Angela","non-dropping-particle":"","parse-names":false,"suffix":""},{"dropping-particle":"","family":"Lacy","given":"Martha Q.","non-dropping-particle":"","parse-names":false,"suffix":""},{"dropping-particle":"","family":"Dingli","given":"David","non-dropping-particle":"","parse-names":false,"suffix":""},{"dropping-particle":"","family":"Witzig","given":"Thomas E.","non-dropping-particle":"","parse-names":false,"suffix":""},{"dropping-particle":"","family":"Go","given":"Ronald S.","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Leung","given":"Nelson","non-dropping-particle":"","parse-names":false,"suffix":""},{"dropping-particle":"","family":"Habermann","given":"Thomas M.","non-dropping-particle":"","parse-names":false,"suffix":""},{"dropping-particle":"","family":"Hayman","given":"Suzanne","non-dropping-particle":"","parse-names":false,"suffix":""},{"dropping-particle":"","family":"Lin","given":"Yi","non-dropping-particle":"","parse-names":false,"suffix":""},{"dropping-particle":"","family":"Kyle","given":"Robert A.","non-dropping-particle":"","parse-names":false,"suffix":""},{"dropping-particle":"","family":"Rajkumar","given":"S. Vincent","non-dropping-particle":"","parse-names":false,"suffix":""},{"dropping-particle":"","family":"Gertz","given":"Morie A.","non-dropping-particle":"","parse-names":false,"suffix":""},{"dropping-particle":"","family":"Kapoor","given":"Prashant","non-dropping-particle":"","parse-names":false,"suffix":""}],"container-title":"Annals of Hematology","id":"ITEM-1","issue":"8","issued":{"date-parts":[["2018","8","1"]]},"page":"1417-1425","publisher":"Springer Verlag","title":"Bendamustine and rituximab (BR) versus dexamethasone, rituximab, and cyclophosphamide (DRC) in patients with Waldenström macroglobulinemia","type":"article-journal","volume":"97"},"uris":["http://www.mendeley.com/documents/?uuid=5cce7a92-f5e1-3ef3-a35b-9cdb7f8b2649"]},{"id":"ITEM-2","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2","issue":"9873","issued":{"date-parts":[["2013"]]},"page":"1203-1210","publisher":"Lancet Publishing Group","title":"Bendamustine plus rituximab versus CHOP plus rituximab as first-line treatment for patients with indolent and mantle-cell lymphomas: An open-label, multicentre, randomised, phase 3 non-inferiority trial","type":"article-journal","volume":"381"},"uris":["http://www.mendeley.com/documents/?uuid=f533b9ea-31f2-4af8-8f8f-7d497f5730cc"]},{"id":"ITEM-3","itemData":{"DOI":"10.3816/CLML.2011.n.030","ISSN":"21522650","abstract":"We report the treatment outcome for 30 relapsed/refractory Waldenström's macroglobulinemia (WM) patients following bendamustine-containing therapy. Treatment consisted of bendamustine (90 mg/m2 I.V. on days 1, 2) and rituximab (375 mg/m2 I.V. on either day 1 or 2) for 24 patients. Six rituximab-intolerant patients received bendamustine alone (n = 4) or with ofatumumab (1000 mg I.V. on day 1; n = 2). Each cycle was 4 weeks, and median number of treatment cycles was 5. At best response, median serum IgM declined from 3980 to 698 mg/dL (P &lt; .0001), and hematocrit rose from 31.9% to 36.6% (P = .0002). Overall response rate was 83.3%, with 5 VGPR and 20 PR. The median estimated progression-free survival for all patients was 13.2 months. Overall therapy was well tolerated. Prolonged myelosuppression was more common in patients who received prior nucleoside analogues. Bendamustine is active and produces durable responses in previously treated WM, both as monotherapy and with CD20-directed monoclonal antibodies. © 2011 Elsevier Inc. All rights reserved.","author"</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Treon</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Steven</w:instrText>
      </w:r>
      <w:r w:rsidR="0004027B" w:rsidRPr="00FE2263">
        <w:instrText xml:space="preserve"> </w:instrText>
      </w:r>
      <w:r w:rsidR="0004027B" w:rsidRPr="00FE2263">
        <w:rPr>
          <w:lang w:val="en-US"/>
        </w:rPr>
        <w:instrText>P</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Hanzis</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Christina</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Tripsas</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Christina</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Ioakimidis</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Leukothea</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Patterson</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Christopher</w:instrText>
      </w:r>
      <w:r w:rsidR="0004027B" w:rsidRPr="00FE2263">
        <w:instrText xml:space="preserve"> </w:instrText>
      </w:r>
      <w:r w:rsidR="0004027B" w:rsidRPr="00FE2263">
        <w:rPr>
          <w:lang w:val="en-US"/>
        </w:rPr>
        <w:instrText>J</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Manning</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Robert</w:instrText>
      </w:r>
      <w:r w:rsidR="0004027B" w:rsidRPr="00FE2263">
        <w:instrText xml:space="preserve"> </w:instrText>
      </w:r>
      <w:r w:rsidR="0004027B" w:rsidRPr="00FE2263">
        <w:rPr>
          <w:lang w:val="en-US"/>
        </w:rPr>
        <w:instrText>J</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Sheehy</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Patricia</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container</w:instrText>
      </w:r>
      <w:r w:rsidR="0004027B" w:rsidRPr="00FE2263">
        <w:instrText>-</w:instrText>
      </w:r>
      <w:r w:rsidR="0004027B" w:rsidRPr="00FE2263">
        <w:rPr>
          <w:lang w:val="en-US"/>
        </w:rPr>
        <w:instrText>title</w:instrText>
      </w:r>
      <w:r w:rsidR="0004027B" w:rsidRPr="00FE2263">
        <w:instrText>":"</w:instrText>
      </w:r>
      <w:r w:rsidR="0004027B" w:rsidRPr="00FE2263">
        <w:rPr>
          <w:lang w:val="en-US"/>
        </w:rPr>
        <w:instrText>Clinical</w:instrText>
      </w:r>
      <w:r w:rsidR="0004027B" w:rsidRPr="00FE2263">
        <w:instrText xml:space="preserve"> </w:instrText>
      </w:r>
      <w:r w:rsidR="0004027B" w:rsidRPr="00FE2263">
        <w:rPr>
          <w:lang w:val="en-US"/>
        </w:rPr>
        <w:instrText>Lymphoma</w:instrText>
      </w:r>
      <w:r w:rsidR="0004027B" w:rsidRPr="00FE2263">
        <w:instrText xml:space="preserve">, </w:instrText>
      </w:r>
      <w:r w:rsidR="0004027B" w:rsidRPr="00FE2263">
        <w:rPr>
          <w:lang w:val="en-US"/>
        </w:rPr>
        <w:instrText>Myeloma</w:instrText>
      </w:r>
      <w:r w:rsidR="0004027B" w:rsidRPr="00FE2263">
        <w:instrText xml:space="preserve"> </w:instrText>
      </w:r>
      <w:r w:rsidR="0004027B" w:rsidRPr="00FE2263">
        <w:rPr>
          <w:lang w:val="en-US"/>
        </w:rPr>
        <w:instrText>and</w:instrText>
      </w:r>
      <w:r w:rsidR="0004027B" w:rsidRPr="00FE2263">
        <w:instrText xml:space="preserve"> </w:instrText>
      </w:r>
      <w:r w:rsidR="0004027B" w:rsidRPr="00FE2263">
        <w:rPr>
          <w:lang w:val="en-US"/>
        </w:rPr>
        <w:instrText>Leukemia</w:instrText>
      </w:r>
      <w:r w:rsidR="0004027B" w:rsidRPr="00FE2263">
        <w:instrText>","</w:instrText>
      </w:r>
      <w:r w:rsidR="0004027B" w:rsidRPr="00FE2263">
        <w:rPr>
          <w:lang w:val="en-US"/>
        </w:rPr>
        <w:instrText>id</w:instrText>
      </w:r>
      <w:r w:rsidR="0004027B" w:rsidRPr="00FE2263">
        <w:instrText>":"</w:instrText>
      </w:r>
      <w:r w:rsidR="0004027B" w:rsidRPr="00FE2263">
        <w:rPr>
          <w:lang w:val="en-US"/>
        </w:rPr>
        <w:instrText>ITEM</w:instrText>
      </w:r>
      <w:r w:rsidR="0004027B" w:rsidRPr="00FE2263">
        <w:instrText>-3","</w:instrText>
      </w:r>
      <w:r w:rsidR="0004027B" w:rsidRPr="00FE2263">
        <w:rPr>
          <w:lang w:val="en-US"/>
        </w:rPr>
        <w:instrText>issue</w:instrText>
      </w:r>
      <w:r w:rsidR="0004027B" w:rsidRPr="00FE2263">
        <w:instrText>":"1","</w:instrText>
      </w:r>
      <w:r w:rsidR="0004027B" w:rsidRPr="00FE2263">
        <w:rPr>
          <w:lang w:val="en-US"/>
        </w:rPr>
        <w:instrText>issued</w:instrText>
      </w:r>
      <w:r w:rsidR="0004027B" w:rsidRPr="00FE2263">
        <w:instrText>":{"</w:instrText>
      </w:r>
      <w:r w:rsidR="0004027B" w:rsidRPr="00FE2263">
        <w:rPr>
          <w:lang w:val="en-US"/>
        </w:rPr>
        <w:instrText>date</w:instrText>
      </w:r>
      <w:r w:rsidR="0004027B" w:rsidRPr="00FE2263">
        <w:instrText>-</w:instrText>
      </w:r>
      <w:r w:rsidR="0004027B" w:rsidRPr="00FE2263">
        <w:rPr>
          <w:lang w:val="en-US"/>
        </w:rPr>
        <w:instrText>parts</w:instrText>
      </w:r>
      <w:r w:rsidR="0004027B" w:rsidRPr="00FE2263">
        <w:instrText>":[["2011","2","1"]]},"</w:instrText>
      </w:r>
      <w:r w:rsidR="0004027B" w:rsidRPr="00FE2263">
        <w:rPr>
          <w:lang w:val="en-US"/>
        </w:rPr>
        <w:instrText>page</w:instrText>
      </w:r>
      <w:r w:rsidR="0004027B" w:rsidRPr="00FE2263">
        <w:instrText>":"133-135","</w:instrText>
      </w:r>
      <w:r w:rsidR="0004027B" w:rsidRPr="00FE2263">
        <w:rPr>
          <w:lang w:val="en-US"/>
        </w:rPr>
        <w:instrText>title</w:instrText>
      </w:r>
      <w:r w:rsidR="0004027B" w:rsidRPr="00FE2263">
        <w:instrText>":"</w:instrText>
      </w:r>
      <w:r w:rsidR="0004027B" w:rsidRPr="00FE2263">
        <w:rPr>
          <w:lang w:val="en-US"/>
        </w:rPr>
        <w:instrText>Bendamustine</w:instrText>
      </w:r>
      <w:r w:rsidR="0004027B" w:rsidRPr="00FE2263">
        <w:instrText xml:space="preserve"> </w:instrText>
      </w:r>
      <w:r w:rsidR="0004027B" w:rsidRPr="00FE2263">
        <w:rPr>
          <w:lang w:val="en-US"/>
        </w:rPr>
        <w:instrText>therapy</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patients</w:instrText>
      </w:r>
      <w:r w:rsidR="0004027B" w:rsidRPr="00FE2263">
        <w:instrText xml:space="preserve"> </w:instrText>
      </w:r>
      <w:r w:rsidR="0004027B" w:rsidRPr="00FE2263">
        <w:rPr>
          <w:lang w:val="en-US"/>
        </w:rPr>
        <w:instrText>with</w:instrText>
      </w:r>
      <w:r w:rsidR="0004027B" w:rsidRPr="00FE2263">
        <w:instrText xml:space="preserve"> </w:instrText>
      </w:r>
      <w:r w:rsidR="0004027B" w:rsidRPr="00FE2263">
        <w:rPr>
          <w:lang w:val="en-US"/>
        </w:rPr>
        <w:instrText>relapsed</w:instrText>
      </w:r>
      <w:r w:rsidR="0004027B" w:rsidRPr="00FE2263">
        <w:instrText xml:space="preserve"> </w:instrText>
      </w:r>
      <w:r w:rsidR="0004027B" w:rsidRPr="00FE2263">
        <w:rPr>
          <w:lang w:val="en-US"/>
        </w:rPr>
        <w:instrText>or</w:instrText>
      </w:r>
      <w:r w:rsidR="0004027B" w:rsidRPr="00FE2263">
        <w:instrText xml:space="preserve"> </w:instrText>
      </w:r>
      <w:r w:rsidR="0004027B" w:rsidRPr="00FE2263">
        <w:rPr>
          <w:lang w:val="en-US"/>
        </w:rPr>
        <w:instrText>refractory</w:instrText>
      </w:r>
      <w:r w:rsidR="0004027B" w:rsidRPr="00FE2263">
        <w:instrText xml:space="preserve"> </w:instrText>
      </w:r>
      <w:r w:rsidR="0004027B" w:rsidRPr="00FE2263">
        <w:rPr>
          <w:lang w:val="en-US"/>
        </w:rPr>
        <w:instrText>Waldenstr</w:instrText>
      </w:r>
      <w:r w:rsidR="0004027B" w:rsidRPr="00FE2263">
        <w:instrText>ö</w:instrText>
      </w:r>
      <w:r w:rsidR="0004027B" w:rsidRPr="00FE2263">
        <w:rPr>
          <w:lang w:val="en-US"/>
        </w:rPr>
        <w:instrText>m</w:instrText>
      </w:r>
      <w:r w:rsidR="0004027B" w:rsidRPr="00FE2263">
        <w:instrText>'</w:instrText>
      </w:r>
      <w:r w:rsidR="0004027B" w:rsidRPr="00FE2263">
        <w:rPr>
          <w:lang w:val="en-US"/>
        </w:rPr>
        <w:instrText>s</w:instrText>
      </w:r>
      <w:r w:rsidR="0004027B" w:rsidRPr="00FE2263">
        <w:instrText xml:space="preserve"> </w:instrText>
      </w:r>
      <w:r w:rsidR="0004027B" w:rsidRPr="00FE2263">
        <w:rPr>
          <w:lang w:val="en-US"/>
        </w:rPr>
        <w:instrText>macroglobulinemia</w:instrText>
      </w:r>
      <w:r w:rsidR="0004027B" w:rsidRPr="00FE2263">
        <w:instrText>","</w:instrText>
      </w:r>
      <w:r w:rsidR="0004027B" w:rsidRPr="00FE2263">
        <w:rPr>
          <w:lang w:val="en-US"/>
        </w:rPr>
        <w:instrText>type</w:instrText>
      </w:r>
      <w:r w:rsidR="0004027B" w:rsidRPr="00FE2263">
        <w:instrText>":"</w:instrText>
      </w:r>
      <w:r w:rsidR="0004027B" w:rsidRPr="00FE2263">
        <w:rPr>
          <w:lang w:val="en-US"/>
        </w:rPr>
        <w:instrText>paper</w:instrText>
      </w:r>
      <w:r w:rsidR="0004027B" w:rsidRPr="00FE2263">
        <w:instrText>-</w:instrText>
      </w:r>
      <w:r w:rsidR="0004027B" w:rsidRPr="00FE2263">
        <w:rPr>
          <w:lang w:val="en-US"/>
        </w:rPr>
        <w:instrText>conference</w:instrText>
      </w:r>
      <w:r w:rsidR="0004027B" w:rsidRPr="00FE2263">
        <w:instrText>","</w:instrText>
      </w:r>
      <w:r w:rsidR="0004027B" w:rsidRPr="00FE2263">
        <w:rPr>
          <w:lang w:val="en-US"/>
        </w:rPr>
        <w:instrText>volume</w:instrText>
      </w:r>
      <w:r w:rsidR="0004027B" w:rsidRPr="00FE2263">
        <w:instrText>":"11"},"</w:instrText>
      </w:r>
      <w:r w:rsidR="0004027B" w:rsidRPr="00FE2263">
        <w:rPr>
          <w:lang w:val="en-US"/>
        </w:rPr>
        <w:instrText>uris</w:instrText>
      </w:r>
      <w:r w:rsidR="0004027B" w:rsidRPr="00FE2263">
        <w:instrText>":["</w:instrText>
      </w:r>
      <w:r w:rsidR="0004027B" w:rsidRPr="00FE2263">
        <w:rPr>
          <w:lang w:val="en-US"/>
        </w:rPr>
        <w:instrText>http</w:instrText>
      </w:r>
      <w:r w:rsidR="0004027B" w:rsidRPr="00FE2263">
        <w:instrText>://</w:instrText>
      </w:r>
      <w:r w:rsidR="0004027B" w:rsidRPr="00FE2263">
        <w:rPr>
          <w:lang w:val="en-US"/>
        </w:rPr>
        <w:instrText>www</w:instrText>
      </w:r>
      <w:r w:rsidR="0004027B" w:rsidRPr="00FE2263">
        <w:instrText>.</w:instrText>
      </w:r>
      <w:r w:rsidR="0004027B" w:rsidRPr="00FE2263">
        <w:rPr>
          <w:lang w:val="en-US"/>
        </w:rPr>
        <w:instrText>mendeley</w:instrText>
      </w:r>
      <w:r w:rsidR="0004027B" w:rsidRPr="00FE2263">
        <w:instrText>.</w:instrText>
      </w:r>
      <w:r w:rsidR="0004027B" w:rsidRPr="00FE2263">
        <w:rPr>
          <w:lang w:val="en-US"/>
        </w:rPr>
        <w:instrText>com</w:instrText>
      </w:r>
      <w:r w:rsidR="0004027B" w:rsidRPr="00FE2263">
        <w:instrText>/</w:instrText>
      </w:r>
      <w:r w:rsidR="0004027B" w:rsidRPr="00FE2263">
        <w:rPr>
          <w:lang w:val="en-US"/>
        </w:rPr>
        <w:instrText>documents</w:instrText>
      </w:r>
      <w:r w:rsidR="0004027B" w:rsidRPr="00FE2263">
        <w:instrText>/?</w:instrText>
      </w:r>
      <w:r w:rsidR="0004027B" w:rsidRPr="00FE2263">
        <w:rPr>
          <w:lang w:val="en-US"/>
        </w:rPr>
        <w:instrText>uuid</w:instrText>
      </w:r>
      <w:r w:rsidR="0004027B" w:rsidRPr="00FE2263">
        <w:instrText>=3</w:instrText>
      </w:r>
      <w:r w:rsidR="0004027B" w:rsidRPr="00FE2263">
        <w:rPr>
          <w:lang w:val="en-US"/>
        </w:rPr>
        <w:instrText>d</w:instrText>
      </w:r>
      <w:r w:rsidR="0004027B" w:rsidRPr="00FE2263">
        <w:instrText>71</w:instrText>
      </w:r>
      <w:r w:rsidR="0004027B" w:rsidRPr="00FE2263">
        <w:rPr>
          <w:lang w:val="en-US"/>
        </w:rPr>
        <w:instrText>eec</w:instrText>
      </w:r>
      <w:r w:rsidR="0004027B" w:rsidRPr="00FE2263">
        <w:instrText>6-07</w:instrText>
      </w:r>
      <w:r w:rsidR="0004027B" w:rsidRPr="00FE2263">
        <w:rPr>
          <w:lang w:val="en-US"/>
        </w:rPr>
        <w:instrText>c</w:instrText>
      </w:r>
      <w:r w:rsidR="0004027B" w:rsidRPr="00FE2263">
        <w:instrText>1-3</w:instrText>
      </w:r>
      <w:r w:rsidR="0004027B" w:rsidRPr="00FE2263">
        <w:rPr>
          <w:lang w:val="en-US"/>
        </w:rPr>
        <w:instrText>e</w:instrText>
      </w:r>
      <w:r w:rsidR="0004027B" w:rsidRPr="00FE2263">
        <w:instrText>58-</w:instrText>
      </w:r>
      <w:r w:rsidR="0004027B" w:rsidRPr="00FE2263">
        <w:rPr>
          <w:lang w:val="en-US"/>
        </w:rPr>
        <w:instrText>b</w:instrText>
      </w:r>
      <w:r w:rsidR="0004027B" w:rsidRPr="00FE2263">
        <w:instrText>1</w:instrText>
      </w:r>
      <w:r w:rsidR="0004027B" w:rsidRPr="00FE2263">
        <w:rPr>
          <w:lang w:val="en-US"/>
        </w:rPr>
        <w:instrText>b</w:instrText>
      </w:r>
      <w:r w:rsidR="0004027B" w:rsidRPr="00FE2263">
        <w:instrText>7-</w:instrText>
      </w:r>
      <w:r w:rsidR="0004027B" w:rsidRPr="00FE2263">
        <w:rPr>
          <w:lang w:val="en-US"/>
        </w:rPr>
        <w:instrText>b</w:instrText>
      </w:r>
      <w:r w:rsidR="0004027B" w:rsidRPr="00FE2263">
        <w:instrText>5991</w:instrText>
      </w:r>
      <w:r w:rsidR="0004027B" w:rsidRPr="00FE2263">
        <w:rPr>
          <w:lang w:val="en-US"/>
        </w:rPr>
        <w:instrText>c</w:instrText>
      </w:r>
      <w:r w:rsidR="0004027B" w:rsidRPr="00FE2263">
        <w:instrText>073</w:instrText>
      </w:r>
      <w:r w:rsidR="0004027B" w:rsidRPr="00FE2263">
        <w:rPr>
          <w:lang w:val="en-US"/>
        </w:rPr>
        <w:instrText>f</w:instrText>
      </w:r>
      <w:r w:rsidR="0004027B" w:rsidRPr="00FE2263">
        <w:instrText>33"]}],"</w:instrText>
      </w:r>
      <w:r w:rsidR="0004027B" w:rsidRPr="00FE2263">
        <w:rPr>
          <w:lang w:val="en-US"/>
        </w:rPr>
        <w:instrText>mendeley</w:instrText>
      </w:r>
      <w:r w:rsidR="0004027B" w:rsidRPr="00FE2263">
        <w:instrText>":{"</w:instrText>
      </w:r>
      <w:r w:rsidR="0004027B" w:rsidRPr="00FE2263">
        <w:rPr>
          <w:lang w:val="en-US"/>
        </w:rPr>
        <w:instrText>formattedCitation</w:instrText>
      </w:r>
      <w:r w:rsidR="0004027B" w:rsidRPr="00FE2263">
        <w:instrText>":"[25,33,34]","</w:instrText>
      </w:r>
      <w:r w:rsidR="0004027B" w:rsidRPr="00FE2263">
        <w:rPr>
          <w:lang w:val="en-US"/>
        </w:rPr>
        <w:instrText>plainTextFormattedCitation</w:instrText>
      </w:r>
      <w:r w:rsidR="0004027B" w:rsidRPr="00FE2263">
        <w:instrText>":"[25,33,34]","</w:instrText>
      </w:r>
      <w:r w:rsidR="0004027B" w:rsidRPr="00FE2263">
        <w:rPr>
          <w:lang w:val="en-US"/>
        </w:rPr>
        <w:instrText>previouslyFormattedCitation</w:instrText>
      </w:r>
      <w:r w:rsidR="0004027B" w:rsidRPr="00FE2263">
        <w:instrText>":"[25,33,34]"},"</w:instrText>
      </w:r>
      <w:r w:rsidR="0004027B" w:rsidRPr="00FE2263">
        <w:rPr>
          <w:lang w:val="en-US"/>
        </w:rPr>
        <w:instrText>properties</w:instrText>
      </w:r>
      <w:r w:rsidR="0004027B" w:rsidRPr="00FE2263">
        <w:instrText>":{"</w:instrText>
      </w:r>
      <w:r w:rsidR="0004027B" w:rsidRPr="00FE2263">
        <w:rPr>
          <w:lang w:val="en-US"/>
        </w:rPr>
        <w:instrText>noteIndex</w:instrText>
      </w:r>
      <w:r w:rsidR="0004027B" w:rsidRPr="00FE2263">
        <w:instrText>":0},"</w:instrText>
      </w:r>
      <w:r w:rsidR="0004027B" w:rsidRPr="00FE2263">
        <w:rPr>
          <w:lang w:val="en-US"/>
        </w:rPr>
        <w:instrText>schema</w:instrText>
      </w:r>
      <w:r w:rsidR="0004027B" w:rsidRPr="00FE2263">
        <w:instrText>":"</w:instrText>
      </w:r>
      <w:r w:rsidR="0004027B" w:rsidRPr="00FE2263">
        <w:rPr>
          <w:lang w:val="en-US"/>
        </w:rPr>
        <w:instrText>https</w:instrText>
      </w:r>
      <w:r w:rsidR="0004027B" w:rsidRPr="00FE2263">
        <w:instrText>://</w:instrText>
      </w:r>
      <w:r w:rsidR="0004027B" w:rsidRPr="00FE2263">
        <w:rPr>
          <w:lang w:val="en-US"/>
        </w:rPr>
        <w:instrText>github</w:instrText>
      </w:r>
      <w:r w:rsidR="0004027B" w:rsidRPr="00FE2263">
        <w:instrText>.</w:instrText>
      </w:r>
      <w:r w:rsidR="0004027B" w:rsidRPr="00FE2263">
        <w:rPr>
          <w:lang w:val="en-US"/>
        </w:rPr>
        <w:instrText>com</w:instrText>
      </w:r>
      <w:r w:rsidR="0004027B" w:rsidRPr="00FE2263">
        <w:instrText>/</w:instrText>
      </w:r>
      <w:r w:rsidR="0004027B" w:rsidRPr="00FE2263">
        <w:rPr>
          <w:lang w:val="en-US"/>
        </w:rPr>
        <w:instrText>citation</w:instrText>
      </w:r>
      <w:r w:rsidR="0004027B" w:rsidRPr="00FE2263">
        <w:instrText>-</w:instrText>
      </w:r>
      <w:r w:rsidR="0004027B" w:rsidRPr="00FE2263">
        <w:rPr>
          <w:lang w:val="en-US"/>
        </w:rPr>
        <w:instrText>style</w:instrText>
      </w:r>
      <w:r w:rsidR="0004027B" w:rsidRPr="00FE2263">
        <w:instrText>-</w:instrText>
      </w:r>
      <w:r w:rsidR="0004027B" w:rsidRPr="00FE2263">
        <w:rPr>
          <w:lang w:val="en-US"/>
        </w:rPr>
        <w:instrText>language</w:instrText>
      </w:r>
      <w:r w:rsidR="0004027B" w:rsidRPr="00FE2263">
        <w:instrText>/</w:instrText>
      </w:r>
      <w:r w:rsidR="0004027B" w:rsidRPr="00FE2263">
        <w:rPr>
          <w:lang w:val="en-US"/>
        </w:rPr>
        <w:instrText>schema</w:instrText>
      </w:r>
      <w:r w:rsidR="0004027B" w:rsidRPr="00FE2263">
        <w:instrText>/</w:instrText>
      </w:r>
      <w:r w:rsidR="0004027B" w:rsidRPr="00FE2263">
        <w:rPr>
          <w:lang w:val="en-US"/>
        </w:rPr>
        <w:instrText>raw</w:instrText>
      </w:r>
      <w:r w:rsidR="0004027B" w:rsidRPr="00FE2263">
        <w:instrText>/</w:instrText>
      </w:r>
      <w:r w:rsidR="0004027B" w:rsidRPr="00FE2263">
        <w:rPr>
          <w:lang w:val="en-US"/>
        </w:rPr>
        <w:instrText>master</w:instrText>
      </w:r>
      <w:r w:rsidR="0004027B" w:rsidRPr="00FE2263">
        <w:instrText>/</w:instrText>
      </w:r>
      <w:r w:rsidR="0004027B" w:rsidRPr="00FE2263">
        <w:rPr>
          <w:lang w:val="en-US"/>
        </w:rPr>
        <w:instrText>csl</w:instrText>
      </w:r>
      <w:r w:rsidR="0004027B" w:rsidRPr="00FE2263">
        <w:instrText>-</w:instrText>
      </w:r>
      <w:r w:rsidR="0004027B" w:rsidRPr="00FE2263">
        <w:rPr>
          <w:lang w:val="en-US"/>
        </w:rPr>
        <w:instrText>citation</w:instrText>
      </w:r>
      <w:r w:rsidR="0004027B" w:rsidRPr="00FE2263">
        <w:instrText>.</w:instrText>
      </w:r>
      <w:r w:rsidR="0004027B" w:rsidRPr="00FE2263">
        <w:rPr>
          <w:lang w:val="en-US"/>
        </w:rPr>
        <w:instrText>json</w:instrText>
      </w:r>
      <w:r w:rsidR="0004027B" w:rsidRPr="00FE2263">
        <w:instrText>"}</w:instrText>
      </w:r>
      <w:r w:rsidR="0004027B" w:rsidRPr="00FE2263">
        <w:rPr>
          <w:lang w:val="en-US"/>
        </w:rPr>
        <w:fldChar w:fldCharType="separate"/>
      </w:r>
      <w:r w:rsidR="0004027B" w:rsidRPr="00FE2263">
        <w:rPr>
          <w:noProof/>
        </w:rPr>
        <w:t>[25,33,34]</w:t>
      </w:r>
      <w:r w:rsidR="0004027B" w:rsidRPr="00FE2263">
        <w:rPr>
          <w:lang w:val="en-US"/>
        </w:rPr>
        <w:fldChar w:fldCharType="end"/>
      </w:r>
    </w:p>
    <w:p w14:paraId="777BABA5" w14:textId="2774256B" w:rsidR="00B16138" w:rsidRPr="00FE2263" w:rsidRDefault="00FB4B80" w:rsidP="007E22FB">
      <w:pPr>
        <w:pStyle w:val="afd"/>
        <w:spacing w:beforeAutospacing="0" w:afterAutospacing="0" w:line="360" w:lineRule="auto"/>
      </w:pPr>
      <w:r w:rsidRPr="00FE2263">
        <w:t>#</w:t>
      </w:r>
      <w:r w:rsidR="00B16138" w:rsidRPr="00FE2263">
        <w:t>Бендамустин ** – 90 мг/м</w:t>
      </w:r>
      <w:r w:rsidR="00B16138" w:rsidRPr="00FE2263">
        <w:rPr>
          <w:vertAlign w:val="superscript"/>
        </w:rPr>
        <w:t>2</w:t>
      </w:r>
      <w:r w:rsidR="00B16138" w:rsidRPr="00FE2263">
        <w:t xml:space="preserve"> в/в, дни 1, 2</w:t>
      </w:r>
    </w:p>
    <w:p w14:paraId="5E74C7E9" w14:textId="77777777" w:rsidR="00B16138" w:rsidRPr="00FE2263" w:rsidRDefault="00B16138" w:rsidP="007E22FB">
      <w:pPr>
        <w:pStyle w:val="afd"/>
        <w:spacing w:beforeAutospacing="0" w:afterAutospacing="0" w:line="360" w:lineRule="auto"/>
      </w:pPr>
      <w:r w:rsidRPr="00FE2263">
        <w:t>Ритуксимаб** – 375 мг/м</w:t>
      </w:r>
      <w:r w:rsidRPr="00FE2263">
        <w:rPr>
          <w:vertAlign w:val="superscript"/>
        </w:rPr>
        <w:t>2</w:t>
      </w:r>
      <w:r w:rsidRPr="00FE2263">
        <w:t xml:space="preserve"> в/в кап., день 1</w:t>
      </w:r>
    </w:p>
    <w:p w14:paraId="41260FEF" w14:textId="77777777" w:rsidR="00B16138" w:rsidRPr="00FE2263" w:rsidRDefault="00B16138" w:rsidP="007E22FB">
      <w:pPr>
        <w:pStyle w:val="afd"/>
        <w:spacing w:beforeAutospacing="0" w:afterAutospacing="0" w:line="360" w:lineRule="auto"/>
      </w:pPr>
      <w:r w:rsidRPr="00FE2263">
        <w:t>Лечение возобновляется на 29-й день. Проводят 4-6 курсов</w:t>
      </w:r>
    </w:p>
    <w:p w14:paraId="6C3E18F1" w14:textId="1254CF6D" w:rsidR="00B16138" w:rsidRPr="00FE2263" w:rsidRDefault="00B16138" w:rsidP="0010608C">
      <w:pPr>
        <w:pStyle w:val="afd"/>
        <w:numPr>
          <w:ilvl w:val="0"/>
          <w:numId w:val="21"/>
        </w:numPr>
        <w:spacing w:beforeAutospacing="0" w:afterAutospacing="0" w:line="360" w:lineRule="auto"/>
        <w:jc w:val="left"/>
      </w:pPr>
      <w:bookmarkStart w:id="111" w:name="_Hlk33968122"/>
      <w:r w:rsidRPr="00FE2263">
        <w:rPr>
          <w:rStyle w:val="affb"/>
          <w:u w:val="single"/>
        </w:rPr>
        <w:t>Монотерапия хлорамбуцилом</w:t>
      </w:r>
      <w:r w:rsidRPr="00FE2263">
        <w:t>**</w:t>
      </w:r>
      <w:r w:rsidR="0004027B" w:rsidRPr="00FE2263">
        <w:t xml:space="preserve"> </w:t>
      </w:r>
      <w:r w:rsidR="0004027B" w:rsidRPr="00FE2263">
        <w:rPr>
          <w:lang w:val="en-US"/>
        </w:rPr>
        <w:fldChar w:fldCharType="begin" w:fldLock="1"/>
      </w:r>
      <w:r w:rsidR="0004027B" w:rsidRPr="00FE2263">
        <w:rPr>
          <w:lang w:val="en-US"/>
        </w:rPr>
        <w:instrText>ADDIN</w:instrText>
      </w:r>
      <w:r w:rsidR="0004027B" w:rsidRPr="00FE2263">
        <w:instrText xml:space="preserve"> </w:instrText>
      </w:r>
      <w:r w:rsidR="0004027B" w:rsidRPr="00FE2263">
        <w:rPr>
          <w:lang w:val="en-US"/>
        </w:rPr>
        <w:instrText>CSL</w:instrText>
      </w:r>
      <w:r w:rsidR="0004027B" w:rsidRPr="00FE2263">
        <w:instrText>_</w:instrText>
      </w:r>
      <w:r w:rsidR="0004027B" w:rsidRPr="00FE2263">
        <w:rPr>
          <w:lang w:val="en-US"/>
        </w:rPr>
        <w:instrText>CITATION</w:instrText>
      </w:r>
      <w:r w:rsidR="0004027B" w:rsidRPr="00FE2263">
        <w:instrText xml:space="preserve"> {"</w:instrText>
      </w:r>
      <w:r w:rsidR="0004027B" w:rsidRPr="00FE2263">
        <w:rPr>
          <w:lang w:val="en-US"/>
        </w:rPr>
        <w:instrText>citationItems</w:instrText>
      </w:r>
      <w:r w:rsidR="0004027B" w:rsidRPr="00FE2263">
        <w:instrText>":[{"</w:instrText>
      </w:r>
      <w:r w:rsidR="0004027B" w:rsidRPr="00FE2263">
        <w:rPr>
          <w:lang w:val="en-US"/>
        </w:rPr>
        <w:instrText>id</w:instrText>
      </w:r>
      <w:r w:rsidR="0004027B" w:rsidRPr="00FE2263">
        <w:instrText>":"</w:instrText>
      </w:r>
      <w:r w:rsidR="0004027B" w:rsidRPr="00FE2263">
        <w:rPr>
          <w:lang w:val="en-US"/>
        </w:rPr>
        <w:instrText>ITEM</w:instrText>
      </w:r>
      <w:r w:rsidR="0004027B" w:rsidRPr="00FE2263">
        <w:instrText>-1","</w:instrText>
      </w:r>
      <w:r w:rsidR="0004027B" w:rsidRPr="00FE2263">
        <w:rPr>
          <w:lang w:val="en-US"/>
        </w:rPr>
        <w:instrText>itemData</w:instrText>
      </w:r>
      <w:r w:rsidR="0004027B" w:rsidRPr="00FE2263">
        <w:instrText>":{"</w:instrText>
      </w:r>
      <w:r w:rsidR="0004027B" w:rsidRPr="00FE2263">
        <w:rPr>
          <w:lang w:val="en-US"/>
        </w:rPr>
        <w:instrText>DOI</w:instrText>
      </w:r>
      <w:r w:rsidR="0004027B" w:rsidRPr="00FE2263">
        <w:instrText>":"10.1046/</w:instrText>
      </w:r>
      <w:r w:rsidR="0004027B" w:rsidRPr="00FE2263">
        <w:rPr>
          <w:lang w:val="en-US"/>
        </w:rPr>
        <w:instrText>j</w:instrText>
      </w:r>
      <w:r w:rsidR="0004027B" w:rsidRPr="00FE2263">
        <w:instrText>.1365-2141.2000.01918.</w:instrText>
      </w:r>
      <w:r w:rsidR="0004027B" w:rsidRPr="00FE2263">
        <w:rPr>
          <w:lang w:val="en-US"/>
        </w:rPr>
        <w:instrText>x</w:instrText>
      </w:r>
      <w:r w:rsidR="0004027B" w:rsidRPr="00FE2263">
        <w:instrText>","</w:instrText>
      </w:r>
      <w:r w:rsidR="0004027B" w:rsidRPr="00FE2263">
        <w:rPr>
          <w:lang w:val="en-US"/>
        </w:rPr>
        <w:instrText>ISSN</w:instrText>
      </w:r>
      <w:r w:rsidR="0004027B" w:rsidRPr="00FE2263">
        <w:instrText>":"00071048","</w:instrText>
      </w:r>
      <w:r w:rsidR="0004027B" w:rsidRPr="00FE2263">
        <w:rPr>
          <w:lang w:val="en-US"/>
        </w:rPr>
        <w:instrText>abstract</w:instrText>
      </w:r>
      <w:r w:rsidR="0004027B" w:rsidRPr="00FE2263">
        <w:instrText>":"</w:instrText>
      </w:r>
      <w:r w:rsidR="0004027B" w:rsidRPr="00FE2263">
        <w:rPr>
          <w:lang w:val="en-US"/>
        </w:rPr>
        <w:instrText>This</w:instrText>
      </w:r>
      <w:r w:rsidR="0004027B" w:rsidRPr="00FE2263">
        <w:instrText xml:space="preserve"> </w:instrText>
      </w:r>
      <w:r w:rsidR="0004027B" w:rsidRPr="00FE2263">
        <w:rPr>
          <w:lang w:val="en-US"/>
        </w:rPr>
        <w:instrText>prospective</w:instrText>
      </w:r>
      <w:r w:rsidR="0004027B" w:rsidRPr="00FE2263">
        <w:instrText xml:space="preserve"> </w:instrText>
      </w:r>
      <w:r w:rsidR="0004027B" w:rsidRPr="00FE2263">
        <w:rPr>
          <w:lang w:val="en-US"/>
        </w:rPr>
        <w:instrText>study</w:instrText>
      </w:r>
      <w:r w:rsidR="0004027B" w:rsidRPr="00FE2263">
        <w:instrText xml:space="preserve"> </w:instrText>
      </w:r>
      <w:r w:rsidR="0004027B" w:rsidRPr="00FE2263">
        <w:rPr>
          <w:lang w:val="en-US"/>
        </w:rPr>
        <w:instrText>compared</w:instrText>
      </w:r>
      <w:r w:rsidR="0004027B" w:rsidRPr="00FE2263">
        <w:instrText xml:space="preserve"> </w:instrText>
      </w:r>
      <w:r w:rsidR="0004027B" w:rsidRPr="00FE2263">
        <w:rPr>
          <w:lang w:val="en-US"/>
        </w:rPr>
        <w:instrText>continuous</w:instrText>
      </w:r>
      <w:r w:rsidR="0004027B" w:rsidRPr="00FE2263">
        <w:instrText xml:space="preserve"> </w:instrText>
      </w:r>
      <w:r w:rsidR="0004027B" w:rsidRPr="00FE2263">
        <w:rPr>
          <w:lang w:val="en-US"/>
        </w:rPr>
        <w:instrText>and</w:instrText>
      </w:r>
      <w:r w:rsidR="0004027B" w:rsidRPr="00FE2263">
        <w:instrText xml:space="preserve"> </w:instrText>
      </w:r>
      <w:r w:rsidR="0004027B" w:rsidRPr="00FE2263">
        <w:rPr>
          <w:lang w:val="en-US"/>
        </w:rPr>
        <w:instrText>intermittent</w:instrText>
      </w:r>
      <w:r w:rsidR="0004027B" w:rsidRPr="00FE2263">
        <w:instrText xml:space="preserve"> </w:instrText>
      </w:r>
      <w:r w:rsidR="0004027B" w:rsidRPr="00FE2263">
        <w:rPr>
          <w:lang w:val="en-US"/>
        </w:rPr>
        <w:instrText>chlorambucil</w:instrText>
      </w:r>
      <w:r w:rsidR="0004027B" w:rsidRPr="00FE2263">
        <w:instrText xml:space="preserve"> </w:instrText>
      </w:r>
      <w:r w:rsidR="0004027B" w:rsidRPr="00FE2263">
        <w:rPr>
          <w:lang w:val="en-US"/>
        </w:rPr>
        <w:instrText>therapy</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untreated</w:instrText>
      </w:r>
      <w:r w:rsidR="0004027B" w:rsidRPr="00FE2263">
        <w:instrText xml:space="preserve"> </w:instrText>
      </w:r>
      <w:r w:rsidR="0004027B" w:rsidRPr="00FE2263">
        <w:rPr>
          <w:lang w:val="en-US"/>
        </w:rPr>
        <w:instrText>Waldenstrom</w:instrText>
      </w:r>
      <w:r w:rsidR="0004027B" w:rsidRPr="00FE2263">
        <w:instrText>'</w:instrText>
      </w:r>
      <w:r w:rsidR="0004027B" w:rsidRPr="00FE2263">
        <w:rPr>
          <w:lang w:val="en-US"/>
        </w:rPr>
        <w:instrText>s</w:instrText>
      </w:r>
      <w:r w:rsidR="0004027B" w:rsidRPr="00FE2263">
        <w:instrText xml:space="preserve"> </w:instrText>
      </w:r>
      <w:r w:rsidR="0004027B" w:rsidRPr="00FE2263">
        <w:rPr>
          <w:lang w:val="en-US"/>
        </w:rPr>
        <w:instrText>macroglobulinaemia</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diagnosis</w:instrText>
      </w:r>
      <w:r w:rsidR="0004027B" w:rsidRPr="00FE2263">
        <w:instrText xml:space="preserve"> </w:instrText>
      </w:r>
      <w:r w:rsidR="0004027B" w:rsidRPr="00FE2263">
        <w:rPr>
          <w:lang w:val="en-US"/>
        </w:rPr>
        <w:instrText>was</w:instrText>
      </w:r>
      <w:r w:rsidR="0004027B" w:rsidRPr="00FE2263">
        <w:instrText xml:space="preserve"> </w:instrText>
      </w:r>
      <w:r w:rsidR="0004027B" w:rsidRPr="00FE2263">
        <w:rPr>
          <w:lang w:val="en-US"/>
        </w:rPr>
        <w:instrText>established</w:instrText>
      </w:r>
      <w:r w:rsidR="0004027B" w:rsidRPr="00FE2263">
        <w:instrText xml:space="preserve"> </w:instrText>
      </w:r>
      <w:r w:rsidR="0004027B" w:rsidRPr="00FE2263">
        <w:rPr>
          <w:lang w:val="en-US"/>
        </w:rPr>
        <w:instrText>by</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presence</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an</w:instrText>
      </w:r>
      <w:r w:rsidR="0004027B" w:rsidRPr="00FE2263">
        <w:instrText xml:space="preserve"> </w:instrText>
      </w:r>
      <w:r w:rsidR="0004027B" w:rsidRPr="00FE2263">
        <w:rPr>
          <w:lang w:val="en-US"/>
        </w:rPr>
        <w:instrText>IsM</w:instrText>
      </w:r>
      <w:r w:rsidR="0004027B" w:rsidRPr="00FE2263">
        <w:instrText xml:space="preserve"> </w:instrText>
      </w:r>
      <w:r w:rsidR="0004027B" w:rsidRPr="00FE2263">
        <w:rPr>
          <w:lang w:val="en-US"/>
        </w:rPr>
        <w:instrText>monoclonal</w:instrText>
      </w:r>
      <w:r w:rsidR="0004027B" w:rsidRPr="00FE2263">
        <w:instrText xml:space="preserve"> (</w:instrText>
      </w:r>
      <w:r w:rsidR="0004027B" w:rsidRPr="00FE2263">
        <w:rPr>
          <w:lang w:val="en-US"/>
        </w:rPr>
        <w:instrText>M</w:instrText>
      </w:r>
      <w:r w:rsidR="0004027B" w:rsidRPr="00FE2263">
        <w:instrText xml:space="preserve">-) </w:instrText>
      </w:r>
      <w:r w:rsidR="0004027B" w:rsidRPr="00FE2263">
        <w:rPr>
          <w:lang w:val="en-US"/>
        </w:rPr>
        <w:instrText>protein</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serum</w:instrText>
      </w:r>
      <w:r w:rsidR="0004027B" w:rsidRPr="00FE2263">
        <w:instrText xml:space="preserve">, </w:instrText>
      </w:r>
      <w:r w:rsidR="0004027B" w:rsidRPr="00FE2263">
        <w:rPr>
          <w:lang w:val="en-US"/>
        </w:rPr>
        <w:instrText>an</w:instrText>
      </w:r>
      <w:r w:rsidR="0004027B" w:rsidRPr="00FE2263">
        <w:instrText xml:space="preserve"> </w:instrText>
      </w:r>
      <w:r w:rsidR="0004027B" w:rsidRPr="00FE2263">
        <w:rPr>
          <w:lang w:val="en-US"/>
        </w:rPr>
        <w:instrText>infiltrate</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lymphocytes</w:instrText>
      </w:r>
      <w:r w:rsidR="0004027B" w:rsidRPr="00FE2263">
        <w:instrText xml:space="preserve"> </w:instrText>
      </w:r>
      <w:r w:rsidR="0004027B" w:rsidRPr="00FE2263">
        <w:rPr>
          <w:lang w:val="en-US"/>
        </w:rPr>
        <w:instrText>and</w:instrText>
      </w:r>
      <w:r w:rsidR="0004027B" w:rsidRPr="00FE2263">
        <w:instrText xml:space="preserve"> </w:instrText>
      </w:r>
      <w:r w:rsidR="0004027B" w:rsidRPr="00FE2263">
        <w:rPr>
          <w:lang w:val="en-US"/>
        </w:rPr>
        <w:instrText>plasma</w:instrText>
      </w:r>
      <w:r w:rsidR="0004027B" w:rsidRPr="00FE2263">
        <w:instrText xml:space="preserve"> </w:instrText>
      </w:r>
      <w:r w:rsidR="0004027B" w:rsidRPr="00FE2263">
        <w:rPr>
          <w:lang w:val="en-US"/>
        </w:rPr>
        <w:instrText>cells</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bone</w:instrText>
      </w:r>
      <w:r w:rsidR="0004027B" w:rsidRPr="00FE2263">
        <w:instrText xml:space="preserve"> </w:instrText>
      </w:r>
      <w:r w:rsidR="0004027B" w:rsidRPr="00FE2263">
        <w:rPr>
          <w:lang w:val="en-US"/>
        </w:rPr>
        <w:instrText>marrow</w:instrText>
      </w:r>
      <w:r w:rsidR="0004027B" w:rsidRPr="00FE2263">
        <w:instrText xml:space="preserve">, </w:instrText>
      </w:r>
      <w:r w:rsidR="0004027B" w:rsidRPr="00FE2263">
        <w:rPr>
          <w:lang w:val="en-US"/>
        </w:rPr>
        <w:instrText>anaemia</w:instrText>
      </w:r>
      <w:r w:rsidR="0004027B" w:rsidRPr="00FE2263">
        <w:instrText xml:space="preserve"> </w:instrText>
      </w:r>
      <w:r w:rsidR="0004027B" w:rsidRPr="00FE2263">
        <w:rPr>
          <w:lang w:val="en-US"/>
        </w:rPr>
        <w:instrText>or</w:instrText>
      </w:r>
      <w:r w:rsidR="0004027B" w:rsidRPr="00FE2263">
        <w:instrText xml:space="preserve"> </w:instrText>
      </w:r>
      <w:r w:rsidR="0004027B" w:rsidRPr="00FE2263">
        <w:rPr>
          <w:lang w:val="en-US"/>
        </w:rPr>
        <w:instrText>other</w:instrText>
      </w:r>
      <w:r w:rsidR="0004027B" w:rsidRPr="00FE2263">
        <w:instrText xml:space="preserve"> </w:instrText>
      </w:r>
      <w:r w:rsidR="0004027B" w:rsidRPr="00FE2263">
        <w:rPr>
          <w:lang w:val="en-US"/>
        </w:rPr>
        <w:instrText>laboratory</w:instrText>
      </w:r>
      <w:r w:rsidR="0004027B" w:rsidRPr="00FE2263">
        <w:instrText xml:space="preserve"> </w:instrText>
      </w:r>
      <w:r w:rsidR="0004027B" w:rsidRPr="00FE2263">
        <w:rPr>
          <w:lang w:val="en-US"/>
        </w:rPr>
        <w:instrText>abnormalities</w:instrText>
      </w:r>
      <w:r w:rsidR="0004027B" w:rsidRPr="00FE2263">
        <w:instrText xml:space="preserve">, </w:instrText>
      </w:r>
      <w:r w:rsidR="0004027B" w:rsidRPr="00FE2263">
        <w:rPr>
          <w:lang w:val="en-US"/>
        </w:rPr>
        <w:instrText>physical</w:instrText>
      </w:r>
      <w:r w:rsidR="0004027B" w:rsidRPr="00FE2263">
        <w:instrText xml:space="preserve"> </w:instrText>
      </w:r>
      <w:r w:rsidR="0004027B" w:rsidRPr="00FE2263">
        <w:rPr>
          <w:lang w:val="en-US"/>
        </w:rPr>
        <w:instrText>findings</w:instrText>
      </w:r>
      <w:r w:rsidR="0004027B" w:rsidRPr="00FE2263">
        <w:instrText xml:space="preserve"> </w:instrText>
      </w:r>
      <w:r w:rsidR="0004027B" w:rsidRPr="00FE2263">
        <w:rPr>
          <w:lang w:val="en-US"/>
        </w:rPr>
        <w:instrText>or</w:instrText>
      </w:r>
      <w:r w:rsidR="0004027B" w:rsidRPr="00FE2263">
        <w:instrText xml:space="preserve"> </w:instrText>
      </w:r>
      <w:r w:rsidR="0004027B" w:rsidRPr="00FE2263">
        <w:rPr>
          <w:lang w:val="en-US"/>
        </w:rPr>
        <w:instrText>constitutional</w:instrText>
      </w:r>
      <w:r w:rsidR="0004027B" w:rsidRPr="00FE2263">
        <w:instrText xml:space="preserve"> </w:instrText>
      </w:r>
      <w:r w:rsidR="0004027B" w:rsidRPr="00FE2263">
        <w:rPr>
          <w:lang w:val="en-US"/>
        </w:rPr>
        <w:instrText>symptoms</w:instrText>
      </w:r>
      <w:r w:rsidR="0004027B" w:rsidRPr="00FE2263">
        <w:instrText xml:space="preserve">. </w:instrText>
      </w:r>
      <w:r w:rsidR="0004027B" w:rsidRPr="00FE2263">
        <w:rPr>
          <w:lang w:val="en-US"/>
        </w:rPr>
        <w:instrText>Patients</w:instrText>
      </w:r>
      <w:r w:rsidR="0004027B" w:rsidRPr="00FE2263">
        <w:instrText xml:space="preserve"> </w:instrText>
      </w:r>
      <w:r w:rsidR="0004027B" w:rsidRPr="00FE2263">
        <w:rPr>
          <w:lang w:val="en-US"/>
        </w:rPr>
        <w:instrText>were</w:instrText>
      </w:r>
      <w:r w:rsidR="0004027B" w:rsidRPr="00FE2263">
        <w:instrText xml:space="preserve"> </w:instrText>
      </w:r>
      <w:r w:rsidR="0004027B" w:rsidRPr="00FE2263">
        <w:rPr>
          <w:lang w:val="en-US"/>
        </w:rPr>
        <w:instrText>randomized</w:instrText>
      </w:r>
      <w:r w:rsidR="0004027B" w:rsidRPr="00FE2263">
        <w:instrText xml:space="preserve"> </w:instrText>
      </w:r>
      <w:r w:rsidR="0004027B" w:rsidRPr="00FE2263">
        <w:rPr>
          <w:lang w:val="en-US"/>
        </w:rPr>
        <w:instrText>to</w:instrText>
      </w:r>
      <w:r w:rsidR="0004027B" w:rsidRPr="00FE2263">
        <w:instrText xml:space="preserve"> </w:instrText>
      </w:r>
      <w:r w:rsidR="0004027B" w:rsidRPr="00FE2263">
        <w:rPr>
          <w:lang w:val="en-US"/>
        </w:rPr>
        <w:instrText>receive</w:instrText>
      </w:r>
      <w:r w:rsidR="0004027B" w:rsidRPr="00FE2263">
        <w:instrText xml:space="preserve"> </w:instrText>
      </w:r>
      <w:r w:rsidR="0004027B" w:rsidRPr="00FE2263">
        <w:rPr>
          <w:lang w:val="en-US"/>
        </w:rPr>
        <w:instrText>chlorambucil</w:instrText>
      </w:r>
      <w:r w:rsidR="0004027B" w:rsidRPr="00FE2263">
        <w:instrText xml:space="preserve"> 0.1 </w:instrText>
      </w:r>
      <w:r w:rsidR="0004027B" w:rsidRPr="00FE2263">
        <w:rPr>
          <w:lang w:val="en-US"/>
        </w:rPr>
        <w:instrText>mg</w:instrText>
      </w:r>
      <w:r w:rsidR="0004027B" w:rsidRPr="00FE2263">
        <w:instrText>/</w:instrText>
      </w:r>
      <w:r w:rsidR="0004027B" w:rsidRPr="00FE2263">
        <w:rPr>
          <w:lang w:val="en-US"/>
        </w:rPr>
        <w:instrText>kg</w:instrText>
      </w:r>
      <w:r w:rsidR="0004027B" w:rsidRPr="00FE2263">
        <w:instrText>/</w:instrText>
      </w:r>
      <w:r w:rsidR="0004027B" w:rsidRPr="00FE2263">
        <w:rPr>
          <w:lang w:val="en-US"/>
        </w:rPr>
        <w:instrText>d</w:instrText>
      </w:r>
      <w:r w:rsidR="0004027B" w:rsidRPr="00FE2263">
        <w:instrText xml:space="preserve"> </w:instrText>
      </w:r>
      <w:r w:rsidR="0004027B" w:rsidRPr="00FE2263">
        <w:rPr>
          <w:lang w:val="en-US"/>
        </w:rPr>
        <w:instrText>or</w:instrText>
      </w:r>
      <w:r w:rsidR="0004027B" w:rsidRPr="00FE2263">
        <w:instrText xml:space="preserve"> </w:instrText>
      </w:r>
      <w:r w:rsidR="0004027B" w:rsidRPr="00FE2263">
        <w:rPr>
          <w:lang w:val="en-US"/>
        </w:rPr>
        <w:instrText>chlorambucil</w:instrText>
      </w:r>
      <w:r w:rsidR="0004027B" w:rsidRPr="00FE2263">
        <w:instrText xml:space="preserve"> 0.3 </w:instrText>
      </w:r>
      <w:r w:rsidR="0004027B" w:rsidRPr="00FE2263">
        <w:rPr>
          <w:lang w:val="en-US"/>
        </w:rPr>
        <w:instrText>mg</w:instrText>
      </w:r>
      <w:r w:rsidR="0004027B" w:rsidRPr="00FE2263">
        <w:instrText>/</w:instrText>
      </w:r>
      <w:r w:rsidR="0004027B" w:rsidRPr="00FE2263">
        <w:rPr>
          <w:lang w:val="en-US"/>
        </w:rPr>
        <w:instrText>kg</w:instrText>
      </w:r>
      <w:r w:rsidR="0004027B" w:rsidRPr="00FE2263">
        <w:instrText>/</w:instrText>
      </w:r>
      <w:r w:rsidR="0004027B" w:rsidRPr="00FE2263">
        <w:rPr>
          <w:lang w:val="en-US"/>
        </w:rPr>
        <w:instrText>d</w:instrText>
      </w:r>
      <w:r w:rsidR="0004027B" w:rsidRPr="00FE2263">
        <w:instrText xml:space="preserve"> </w:instrText>
      </w:r>
      <w:r w:rsidR="0004027B" w:rsidRPr="00FE2263">
        <w:rPr>
          <w:lang w:val="en-US"/>
        </w:rPr>
        <w:instrText>orally</w:instrText>
      </w:r>
      <w:r w:rsidR="0004027B" w:rsidRPr="00FE2263">
        <w:instrText xml:space="preserve"> </w:instrText>
      </w:r>
      <w:r w:rsidR="0004027B" w:rsidRPr="00FE2263">
        <w:rPr>
          <w:lang w:val="en-US"/>
        </w:rPr>
        <w:instrText>for</w:instrText>
      </w:r>
      <w:r w:rsidR="0004027B" w:rsidRPr="00FE2263">
        <w:instrText xml:space="preserve"> 7 </w:instrText>
      </w:r>
      <w:r w:rsidR="0004027B" w:rsidRPr="00FE2263">
        <w:rPr>
          <w:lang w:val="en-US"/>
        </w:rPr>
        <w:instrText>d</w:instrText>
      </w:r>
      <w:r w:rsidR="0004027B" w:rsidRPr="00FE2263">
        <w:instrText xml:space="preserve">, </w:instrText>
      </w:r>
      <w:r w:rsidR="0004027B" w:rsidRPr="00FE2263">
        <w:rPr>
          <w:lang w:val="en-US"/>
        </w:rPr>
        <w:instrText>repeated</w:instrText>
      </w:r>
      <w:r w:rsidR="0004027B" w:rsidRPr="00FE2263">
        <w:instrText xml:space="preserve"> </w:instrText>
      </w:r>
      <w:r w:rsidR="0004027B" w:rsidRPr="00FE2263">
        <w:rPr>
          <w:lang w:val="en-US"/>
        </w:rPr>
        <w:instrText>every</w:instrText>
      </w:r>
      <w:r w:rsidR="0004027B" w:rsidRPr="00FE2263">
        <w:instrText xml:space="preserve"> 6 </w:instrText>
      </w:r>
      <w:r w:rsidR="0004027B" w:rsidRPr="00FE2263">
        <w:rPr>
          <w:lang w:val="en-US"/>
        </w:rPr>
        <w:instrText>weeks</w:instrText>
      </w:r>
      <w:r w:rsidR="0004027B" w:rsidRPr="00FE2263">
        <w:instrText xml:space="preserve">. </w:instrText>
      </w:r>
      <w:r w:rsidR="0004027B" w:rsidRPr="00FE2263">
        <w:rPr>
          <w:lang w:val="en-US"/>
        </w:rPr>
        <w:instrText>Criteria</w:instrText>
      </w:r>
      <w:r w:rsidR="0004027B" w:rsidRPr="00FE2263">
        <w:instrText xml:space="preserve"> </w:instrText>
      </w:r>
      <w:r w:rsidR="0004027B" w:rsidRPr="00FE2263">
        <w:rPr>
          <w:lang w:val="en-US"/>
        </w:rPr>
        <w:instrText>for</w:instrText>
      </w:r>
      <w:r w:rsidR="0004027B" w:rsidRPr="00FE2263">
        <w:instrText xml:space="preserve"> </w:instrText>
      </w:r>
      <w:r w:rsidR="0004027B" w:rsidRPr="00FE2263">
        <w:rPr>
          <w:lang w:val="en-US"/>
        </w:rPr>
        <w:instrText>response</w:instrText>
      </w:r>
      <w:r w:rsidR="0004027B" w:rsidRPr="00FE2263">
        <w:instrText xml:space="preserve"> </w:instrText>
      </w:r>
      <w:r w:rsidR="0004027B" w:rsidRPr="00FE2263">
        <w:rPr>
          <w:lang w:val="en-US"/>
        </w:rPr>
        <w:instrText>included</w:instrText>
      </w:r>
      <w:r w:rsidR="0004027B" w:rsidRPr="00FE2263">
        <w:instrText xml:space="preserve"> 50% </w:instrText>
      </w:r>
      <w:r w:rsidR="0004027B" w:rsidRPr="00FE2263">
        <w:rPr>
          <w:lang w:val="en-US"/>
        </w:rPr>
        <w:instrText>or</w:instrText>
      </w:r>
      <w:r w:rsidR="0004027B" w:rsidRPr="00FE2263">
        <w:instrText xml:space="preserve"> </w:instrText>
      </w:r>
      <w:r w:rsidR="0004027B" w:rsidRPr="00FE2263">
        <w:rPr>
          <w:lang w:val="en-US"/>
        </w:rPr>
        <w:instrText>more</w:instrText>
      </w:r>
      <w:r w:rsidR="0004027B" w:rsidRPr="00FE2263">
        <w:instrText xml:space="preserve"> </w:instrText>
      </w:r>
      <w:r w:rsidR="0004027B" w:rsidRPr="00FE2263">
        <w:rPr>
          <w:lang w:val="en-US"/>
        </w:rPr>
        <w:instrText>reduction</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serum</w:instrText>
      </w:r>
      <w:r w:rsidR="0004027B" w:rsidRPr="00FE2263">
        <w:instrText xml:space="preserve"> </w:instrText>
      </w:r>
      <w:r w:rsidR="0004027B" w:rsidRPr="00FE2263">
        <w:rPr>
          <w:lang w:val="en-US"/>
        </w:rPr>
        <w:instrText>M</w:instrText>
      </w:r>
      <w:r w:rsidR="0004027B" w:rsidRPr="00FE2263">
        <w:instrText>-</w:instrText>
      </w:r>
      <w:r w:rsidR="0004027B" w:rsidRPr="00FE2263">
        <w:rPr>
          <w:lang w:val="en-US"/>
        </w:rPr>
        <w:instrText>protein</w:instrText>
      </w:r>
      <w:r w:rsidR="0004027B" w:rsidRPr="00FE2263">
        <w:instrText xml:space="preserve">, </w:instrText>
      </w:r>
      <w:r w:rsidR="0004027B" w:rsidRPr="00FE2263">
        <w:rPr>
          <w:lang w:val="en-US"/>
        </w:rPr>
        <w:instrText>increase</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haemoglobin</w:instrText>
      </w:r>
      <w:r w:rsidR="0004027B" w:rsidRPr="00FE2263">
        <w:instrText xml:space="preserve"> </w:instrText>
      </w:r>
      <w:r w:rsidR="0004027B" w:rsidRPr="00FE2263">
        <w:rPr>
          <w:lang w:val="en-US"/>
        </w:rPr>
        <w:instrText>level</w:instrText>
      </w:r>
      <w:r w:rsidR="0004027B" w:rsidRPr="00FE2263">
        <w:instrText xml:space="preserve"> </w:instrText>
      </w:r>
      <w:r w:rsidR="0004027B" w:rsidRPr="00FE2263">
        <w:rPr>
          <w:lang w:val="en-US"/>
        </w:rPr>
        <w:instrText>of</w:instrText>
      </w:r>
      <w:r w:rsidR="0004027B" w:rsidRPr="00FE2263">
        <w:instrText xml:space="preserve"> 2 </w:instrText>
      </w:r>
      <w:r w:rsidR="0004027B" w:rsidRPr="00FE2263">
        <w:rPr>
          <w:lang w:val="en-US"/>
        </w:rPr>
        <w:instrText>g</w:instrText>
      </w:r>
      <w:r w:rsidR="0004027B" w:rsidRPr="00FE2263">
        <w:instrText>/</w:instrText>
      </w:r>
      <w:r w:rsidR="0004027B" w:rsidRPr="00FE2263">
        <w:rPr>
          <w:lang w:val="en-US"/>
        </w:rPr>
        <w:instrText>dl</w:instrText>
      </w:r>
      <w:r w:rsidR="0004027B" w:rsidRPr="00FE2263">
        <w:instrText xml:space="preserve"> </w:instrText>
      </w:r>
      <w:r w:rsidR="0004027B" w:rsidRPr="00FE2263">
        <w:rPr>
          <w:lang w:val="en-US"/>
        </w:rPr>
        <w:instrText>without</w:instrText>
      </w:r>
      <w:r w:rsidR="0004027B" w:rsidRPr="00FE2263">
        <w:instrText xml:space="preserve"> </w:instrText>
      </w:r>
      <w:r w:rsidR="0004027B" w:rsidRPr="00FE2263">
        <w:rPr>
          <w:lang w:val="en-US"/>
        </w:rPr>
        <w:instrText>transfusion</w:instrText>
      </w:r>
      <w:r w:rsidR="0004027B" w:rsidRPr="00FE2263">
        <w:instrText xml:space="preserve">, ≥ 50% </w:instrText>
      </w:r>
      <w:r w:rsidR="0004027B" w:rsidRPr="00FE2263">
        <w:rPr>
          <w:lang w:val="en-US"/>
        </w:rPr>
        <w:instrText>decrease</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urine</w:instrText>
      </w:r>
      <w:r w:rsidR="0004027B" w:rsidRPr="00FE2263">
        <w:instrText xml:space="preserve"> </w:instrText>
      </w:r>
      <w:r w:rsidR="0004027B" w:rsidRPr="00FE2263">
        <w:rPr>
          <w:lang w:val="en-US"/>
        </w:rPr>
        <w:instrText>M</w:instrText>
      </w:r>
      <w:r w:rsidR="0004027B" w:rsidRPr="00FE2263">
        <w:instrText>-</w:instrText>
      </w:r>
      <w:r w:rsidR="0004027B" w:rsidRPr="00FE2263">
        <w:rPr>
          <w:lang w:val="en-US"/>
        </w:rPr>
        <w:instrText>protein</w:instrText>
      </w:r>
      <w:r w:rsidR="0004027B" w:rsidRPr="00FE2263">
        <w:instrText xml:space="preserve">, </w:instrText>
      </w:r>
      <w:r w:rsidR="0004027B" w:rsidRPr="00FE2263">
        <w:rPr>
          <w:lang w:val="en-US"/>
        </w:rPr>
        <w:instrText>or</w:instrText>
      </w:r>
      <w:r w:rsidR="0004027B" w:rsidRPr="00FE2263">
        <w:instrText xml:space="preserve"> </w:instrText>
      </w:r>
      <w:r w:rsidR="0004027B" w:rsidRPr="00FE2263">
        <w:rPr>
          <w:lang w:val="en-US"/>
        </w:rPr>
        <w:instrText>a</w:instrText>
      </w:r>
      <w:r w:rsidR="0004027B" w:rsidRPr="00FE2263">
        <w:instrText xml:space="preserve"> </w:instrText>
      </w:r>
      <w:r w:rsidR="0004027B" w:rsidRPr="00FE2263">
        <w:rPr>
          <w:lang w:val="en-US"/>
        </w:rPr>
        <w:instrText>reduction</w:instrText>
      </w:r>
      <w:r w:rsidR="0004027B" w:rsidRPr="00FE2263">
        <w:instrText xml:space="preserve"> </w:instrText>
      </w:r>
      <w:r w:rsidR="0004027B" w:rsidRPr="00FE2263">
        <w:rPr>
          <w:lang w:val="en-US"/>
        </w:rPr>
        <w:instrText>of</w:instrText>
      </w:r>
      <w:r w:rsidR="0004027B" w:rsidRPr="00FE2263">
        <w:instrText xml:space="preserve"> 2 </w:instrText>
      </w:r>
      <w:r w:rsidR="0004027B" w:rsidRPr="00FE2263">
        <w:rPr>
          <w:lang w:val="en-US"/>
        </w:rPr>
        <w:instrText>cm</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size</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liver</w:instrText>
      </w:r>
      <w:r w:rsidR="0004027B" w:rsidRPr="00FE2263">
        <w:instrText xml:space="preserve">, </w:instrText>
      </w:r>
      <w:r w:rsidR="0004027B" w:rsidRPr="00FE2263">
        <w:rPr>
          <w:lang w:val="en-US"/>
        </w:rPr>
        <w:instrText>spleen</w:instrText>
      </w:r>
      <w:r w:rsidR="0004027B" w:rsidRPr="00FE2263">
        <w:instrText xml:space="preserve"> </w:instrText>
      </w:r>
      <w:r w:rsidR="0004027B" w:rsidRPr="00FE2263">
        <w:rPr>
          <w:lang w:val="en-US"/>
        </w:rPr>
        <w:instrText>or</w:instrText>
      </w:r>
      <w:r w:rsidR="0004027B" w:rsidRPr="00FE2263">
        <w:instrText xml:space="preserve"> </w:instrText>
      </w:r>
      <w:r w:rsidR="0004027B" w:rsidRPr="00FE2263">
        <w:rPr>
          <w:lang w:val="en-US"/>
        </w:rPr>
        <w:instrText>lymph</w:instrText>
      </w:r>
      <w:r w:rsidR="0004027B" w:rsidRPr="00FE2263">
        <w:instrText xml:space="preserve"> </w:instrText>
      </w:r>
      <w:r w:rsidR="0004027B" w:rsidRPr="00FE2263">
        <w:rPr>
          <w:lang w:val="en-US"/>
        </w:rPr>
        <w:instrText>nodes</w:instrText>
      </w:r>
      <w:r w:rsidR="0004027B" w:rsidRPr="00FE2263">
        <w:instrText xml:space="preserve">. </w:instrText>
      </w:r>
      <w:r w:rsidR="0004027B" w:rsidRPr="00FE2263">
        <w:rPr>
          <w:lang w:val="en-US"/>
        </w:rPr>
        <w:instrText>Forty</w:instrText>
      </w:r>
      <w:r w:rsidR="0004027B" w:rsidRPr="00FE2263">
        <w:instrText>-</w:instrText>
      </w:r>
      <w:r w:rsidR="0004027B" w:rsidRPr="00FE2263">
        <w:rPr>
          <w:lang w:val="en-US"/>
        </w:rPr>
        <w:instrText>six</w:instrText>
      </w:r>
      <w:r w:rsidR="0004027B" w:rsidRPr="00FE2263">
        <w:instrText xml:space="preserve"> </w:instrText>
      </w:r>
      <w:r w:rsidR="0004027B" w:rsidRPr="00FE2263">
        <w:rPr>
          <w:lang w:val="en-US"/>
        </w:rPr>
        <w:instrText>patients</w:instrText>
      </w:r>
      <w:r w:rsidR="0004027B" w:rsidRPr="00FE2263">
        <w:instrText xml:space="preserve"> </w:instrText>
      </w:r>
      <w:r w:rsidR="0004027B" w:rsidRPr="00FE2263">
        <w:rPr>
          <w:lang w:val="en-US"/>
        </w:rPr>
        <w:instrText>were</w:instrText>
      </w:r>
      <w:r w:rsidR="0004027B" w:rsidRPr="00FE2263">
        <w:instrText xml:space="preserve"> </w:instrText>
      </w:r>
      <w:r w:rsidR="0004027B" w:rsidRPr="00FE2263">
        <w:rPr>
          <w:lang w:val="en-US"/>
        </w:rPr>
        <w:instrText>randomized</w:instrText>
      </w:r>
      <w:r w:rsidR="0004027B" w:rsidRPr="00FE2263">
        <w:instrText xml:space="preserve"> </w:instrText>
      </w:r>
      <w:r w:rsidR="0004027B" w:rsidRPr="00FE2263">
        <w:rPr>
          <w:lang w:val="en-US"/>
        </w:rPr>
        <w:instrText>to</w:instrText>
      </w:r>
      <w:r w:rsidR="0004027B" w:rsidRPr="00FE2263">
        <w:instrText xml:space="preserve"> </w:instrText>
      </w:r>
      <w:r w:rsidR="0004027B" w:rsidRPr="00FE2263">
        <w:rPr>
          <w:lang w:val="en-US"/>
        </w:rPr>
        <w:instrText>continuous</w:instrText>
      </w:r>
      <w:r w:rsidR="0004027B" w:rsidRPr="00FE2263">
        <w:instrText xml:space="preserve"> </w:instrText>
      </w:r>
      <w:r w:rsidR="0004027B" w:rsidRPr="00FE2263">
        <w:rPr>
          <w:lang w:val="en-US"/>
        </w:rPr>
        <w:instrText>chlorambucil</w:instrText>
      </w:r>
      <w:r w:rsidR="0004027B" w:rsidRPr="00FE2263">
        <w:instrText xml:space="preserve"> (</w:instrText>
      </w:r>
      <w:r w:rsidR="0004027B" w:rsidRPr="00FE2263">
        <w:rPr>
          <w:lang w:val="en-US"/>
        </w:rPr>
        <w:instrText>n</w:instrText>
      </w:r>
      <w:r w:rsidR="0004027B" w:rsidRPr="00FE2263">
        <w:instrText xml:space="preserve"> = 24) </w:instrText>
      </w:r>
      <w:r w:rsidR="0004027B" w:rsidRPr="00FE2263">
        <w:rPr>
          <w:lang w:val="en-US"/>
        </w:rPr>
        <w:instrText>or</w:instrText>
      </w:r>
      <w:r w:rsidR="0004027B" w:rsidRPr="00FE2263">
        <w:instrText xml:space="preserve"> </w:instrText>
      </w:r>
      <w:r w:rsidR="0004027B" w:rsidRPr="00FE2263">
        <w:rPr>
          <w:lang w:val="en-US"/>
        </w:rPr>
        <w:instrText>to</w:instrText>
      </w:r>
      <w:r w:rsidR="0004027B" w:rsidRPr="00FE2263">
        <w:instrText xml:space="preserve"> </w:instrText>
      </w:r>
      <w:r w:rsidR="0004027B" w:rsidRPr="00FE2263">
        <w:rPr>
          <w:lang w:val="en-US"/>
        </w:rPr>
        <w:instrText>intermittent</w:instrText>
      </w:r>
      <w:r w:rsidR="0004027B" w:rsidRPr="00FE2263">
        <w:instrText xml:space="preserve"> </w:instrText>
      </w:r>
      <w:r w:rsidR="0004027B" w:rsidRPr="00FE2263">
        <w:rPr>
          <w:lang w:val="en-US"/>
        </w:rPr>
        <w:instrText>chlorambucil</w:instrText>
      </w:r>
      <w:r w:rsidR="0004027B" w:rsidRPr="00FE2263">
        <w:instrText xml:space="preserve"> (</w:instrText>
      </w:r>
      <w:r w:rsidR="0004027B" w:rsidRPr="00FE2263">
        <w:rPr>
          <w:lang w:val="en-US"/>
        </w:rPr>
        <w:instrText>n</w:instrText>
      </w:r>
      <w:r w:rsidR="0004027B" w:rsidRPr="00FE2263">
        <w:instrText xml:space="preserve"> = 22). </w:instrText>
      </w:r>
      <w:r w:rsidR="0004027B" w:rsidRPr="00FE2263">
        <w:rPr>
          <w:lang w:val="en-US"/>
        </w:rPr>
        <w:instrText>Nineteen</w:instrText>
      </w:r>
      <w:r w:rsidR="0004027B" w:rsidRPr="00FE2263">
        <w:instrText xml:space="preserve"> (79%) (95% </w:instrText>
      </w:r>
      <w:r w:rsidR="0004027B" w:rsidRPr="00FE2263">
        <w:rPr>
          <w:lang w:val="en-US"/>
        </w:rPr>
        <w:instrText>CI</w:instrText>
      </w:r>
      <w:r w:rsidR="0004027B" w:rsidRPr="00FE2263">
        <w:instrText xml:space="preserve"> = 58-93) </w:instrText>
      </w:r>
      <w:r w:rsidR="0004027B" w:rsidRPr="00FE2263">
        <w:rPr>
          <w:lang w:val="en-US"/>
        </w:rPr>
        <w:instrText>of</w:instrText>
      </w:r>
      <w:r w:rsidR="0004027B" w:rsidRPr="00FE2263">
        <w:instrText xml:space="preserve"> </w:instrText>
      </w:r>
      <w:r w:rsidR="0004027B" w:rsidRPr="00FE2263">
        <w:rPr>
          <w:lang w:val="en-US"/>
        </w:rPr>
        <w:instrText>the</w:instrText>
      </w:r>
      <w:r w:rsidR="0004027B" w:rsidRPr="00FE2263">
        <w:instrText xml:space="preserve"> 24 </w:instrText>
      </w:r>
      <w:r w:rsidR="0004027B" w:rsidRPr="00FE2263">
        <w:rPr>
          <w:lang w:val="en-US"/>
        </w:rPr>
        <w:instrText>patients</w:instrText>
      </w:r>
      <w:r w:rsidR="0004027B" w:rsidRPr="00FE2263">
        <w:instrText xml:space="preserve"> </w:instrText>
      </w:r>
      <w:r w:rsidR="0004027B" w:rsidRPr="00FE2263">
        <w:rPr>
          <w:lang w:val="en-US"/>
        </w:rPr>
        <w:instrText>given</w:instrText>
      </w:r>
      <w:r w:rsidR="0004027B" w:rsidRPr="00FE2263">
        <w:instrText xml:space="preserve"> </w:instrText>
      </w:r>
      <w:r w:rsidR="0004027B" w:rsidRPr="00FE2263">
        <w:rPr>
          <w:lang w:val="en-US"/>
        </w:rPr>
        <w:instrText>continuous</w:instrText>
      </w:r>
      <w:r w:rsidR="0004027B" w:rsidRPr="00FE2263">
        <w:instrText xml:space="preserve"> </w:instrText>
      </w:r>
      <w:r w:rsidR="0004027B" w:rsidRPr="00FE2263">
        <w:rPr>
          <w:lang w:val="en-US"/>
        </w:rPr>
        <w:instrText>therapy</w:instrText>
      </w:r>
      <w:r w:rsidR="0004027B" w:rsidRPr="00FE2263">
        <w:instrText xml:space="preserve"> </w:instrText>
      </w:r>
      <w:r w:rsidR="0004027B" w:rsidRPr="00FE2263">
        <w:rPr>
          <w:lang w:val="en-US"/>
        </w:rPr>
        <w:instrText>had</w:instrText>
      </w:r>
      <w:r w:rsidR="0004027B" w:rsidRPr="00FE2263">
        <w:instrText xml:space="preserve"> </w:instrText>
      </w:r>
      <w:r w:rsidR="0004027B" w:rsidRPr="00FE2263">
        <w:rPr>
          <w:lang w:val="en-US"/>
        </w:rPr>
        <w:instrText>an</w:instrText>
      </w:r>
      <w:r w:rsidR="0004027B" w:rsidRPr="00FE2263">
        <w:instrText xml:space="preserve"> </w:instrText>
      </w:r>
      <w:r w:rsidR="0004027B" w:rsidRPr="00FE2263">
        <w:rPr>
          <w:lang w:val="en-US"/>
        </w:rPr>
        <w:instrText>objective</w:instrText>
      </w:r>
      <w:r w:rsidR="0004027B" w:rsidRPr="00FE2263">
        <w:instrText xml:space="preserve"> </w:instrText>
      </w:r>
      <w:r w:rsidR="0004027B" w:rsidRPr="00FE2263">
        <w:rPr>
          <w:lang w:val="en-US"/>
        </w:rPr>
        <w:instrText>improvement</w:instrText>
      </w:r>
      <w:r w:rsidR="0004027B" w:rsidRPr="00FE2263">
        <w:instrText xml:space="preserve"> </w:instrText>
      </w:r>
      <w:r w:rsidR="0004027B" w:rsidRPr="00FE2263">
        <w:rPr>
          <w:lang w:val="en-US"/>
        </w:rPr>
        <w:instrText>by</w:instrText>
      </w:r>
      <w:r w:rsidR="0004027B" w:rsidRPr="00FE2263">
        <w:instrText xml:space="preserve"> </w:instrText>
      </w:r>
      <w:r w:rsidR="0004027B" w:rsidRPr="00FE2263">
        <w:rPr>
          <w:lang w:val="en-US"/>
        </w:rPr>
        <w:instrText>either</w:instrText>
      </w:r>
      <w:r w:rsidR="0004027B" w:rsidRPr="00FE2263">
        <w:instrText xml:space="preserve"> </w:instrText>
      </w:r>
      <w:r w:rsidR="0004027B" w:rsidRPr="00FE2263">
        <w:rPr>
          <w:lang w:val="en-US"/>
        </w:rPr>
        <w:instrText>reduction</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serum</w:instrText>
      </w:r>
      <w:r w:rsidR="0004027B" w:rsidRPr="00FE2263">
        <w:instrText xml:space="preserve"> </w:instrText>
      </w:r>
      <w:r w:rsidR="0004027B" w:rsidRPr="00FE2263">
        <w:rPr>
          <w:lang w:val="en-US"/>
        </w:rPr>
        <w:instrText>M</w:instrText>
      </w:r>
      <w:r w:rsidR="0004027B" w:rsidRPr="00FE2263">
        <w:instrText>-</w:instrText>
      </w:r>
      <w:r w:rsidR="0004027B" w:rsidRPr="00FE2263">
        <w:rPr>
          <w:lang w:val="en-US"/>
        </w:rPr>
        <w:instrText>protein</w:instrText>
      </w:r>
      <w:r w:rsidR="0004027B" w:rsidRPr="00FE2263">
        <w:instrText xml:space="preserve"> </w:instrText>
      </w:r>
      <w:r w:rsidR="0004027B" w:rsidRPr="00FE2263">
        <w:rPr>
          <w:lang w:val="en-US"/>
        </w:rPr>
        <w:instrText>or</w:instrText>
      </w:r>
      <w:r w:rsidR="0004027B" w:rsidRPr="00FE2263">
        <w:instrText xml:space="preserve"> </w:instrText>
      </w:r>
      <w:r w:rsidR="0004027B" w:rsidRPr="00FE2263">
        <w:rPr>
          <w:lang w:val="en-US"/>
        </w:rPr>
        <w:instrText>increase</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haemoglobin</w:instrText>
      </w:r>
      <w:r w:rsidR="0004027B" w:rsidRPr="00FE2263">
        <w:instrText xml:space="preserve">. </w:instrText>
      </w:r>
      <w:r w:rsidR="0004027B" w:rsidRPr="00FE2263">
        <w:rPr>
          <w:lang w:val="en-US"/>
        </w:rPr>
        <w:instrText>Fifteen</w:instrText>
      </w:r>
      <w:r w:rsidR="0004027B" w:rsidRPr="00FE2263">
        <w:instrText xml:space="preserve"> (68%) (95% </w:instrText>
      </w:r>
      <w:r w:rsidR="0004027B" w:rsidRPr="00FE2263">
        <w:rPr>
          <w:lang w:val="en-US"/>
        </w:rPr>
        <w:instrText>CI</w:instrText>
      </w:r>
      <w:r w:rsidR="0004027B" w:rsidRPr="00FE2263">
        <w:instrText xml:space="preserve"> = 45-86) </w:instrText>
      </w:r>
      <w:r w:rsidR="0004027B" w:rsidRPr="00FE2263">
        <w:rPr>
          <w:lang w:val="en-US"/>
        </w:rPr>
        <w:instrText>of</w:instrText>
      </w:r>
      <w:r w:rsidR="0004027B" w:rsidRPr="00FE2263">
        <w:instrText xml:space="preserve"> </w:instrText>
      </w:r>
      <w:r w:rsidR="0004027B" w:rsidRPr="00FE2263">
        <w:rPr>
          <w:lang w:val="en-US"/>
        </w:rPr>
        <w:instrText>the</w:instrText>
      </w:r>
      <w:r w:rsidR="0004027B" w:rsidRPr="00FE2263">
        <w:instrText xml:space="preserve"> 22 </w:instrText>
      </w:r>
      <w:r w:rsidR="0004027B" w:rsidRPr="00FE2263">
        <w:rPr>
          <w:lang w:val="en-US"/>
        </w:rPr>
        <w:instrText>patients</w:instrText>
      </w:r>
      <w:r w:rsidR="0004027B" w:rsidRPr="00FE2263">
        <w:instrText xml:space="preserve"> </w:instrText>
      </w:r>
      <w:r w:rsidR="0004027B" w:rsidRPr="00FE2263">
        <w:rPr>
          <w:lang w:val="en-US"/>
        </w:rPr>
        <w:instrText>given</w:instrText>
      </w:r>
      <w:r w:rsidR="0004027B" w:rsidRPr="00FE2263">
        <w:instrText xml:space="preserve"> </w:instrText>
      </w:r>
      <w:r w:rsidR="0004027B" w:rsidRPr="00FE2263">
        <w:rPr>
          <w:lang w:val="en-US"/>
        </w:rPr>
        <w:instrText>chlorambucil</w:instrText>
      </w:r>
      <w:r w:rsidR="0004027B" w:rsidRPr="00FE2263">
        <w:instrText xml:space="preserve"> </w:instrText>
      </w:r>
      <w:r w:rsidR="0004027B" w:rsidRPr="00FE2263">
        <w:rPr>
          <w:lang w:val="en-US"/>
        </w:rPr>
        <w:instrText>intermittently</w:instrText>
      </w:r>
      <w:r w:rsidR="0004027B" w:rsidRPr="00FE2263">
        <w:instrText xml:space="preserve"> </w:instrText>
      </w:r>
      <w:r w:rsidR="0004027B" w:rsidRPr="00FE2263">
        <w:rPr>
          <w:lang w:val="en-US"/>
        </w:rPr>
        <w:instrText>had</w:instrText>
      </w:r>
      <w:r w:rsidR="0004027B" w:rsidRPr="00FE2263">
        <w:instrText xml:space="preserve"> </w:instrText>
      </w:r>
      <w:r w:rsidR="0004027B" w:rsidRPr="00FE2263">
        <w:rPr>
          <w:lang w:val="en-US"/>
        </w:rPr>
        <w:instrText>an</w:instrText>
      </w:r>
      <w:r w:rsidR="0004027B" w:rsidRPr="00FE2263">
        <w:instrText xml:space="preserve"> </w:instrText>
      </w:r>
      <w:r w:rsidR="0004027B" w:rsidRPr="00FE2263">
        <w:rPr>
          <w:lang w:val="en-US"/>
        </w:rPr>
        <w:instrText>objective</w:instrText>
      </w:r>
      <w:r w:rsidR="0004027B" w:rsidRPr="00FE2263">
        <w:instrText xml:space="preserve"> </w:instrText>
      </w:r>
      <w:r w:rsidR="0004027B" w:rsidRPr="00FE2263">
        <w:rPr>
          <w:lang w:val="en-US"/>
        </w:rPr>
        <w:instrText>response</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size</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the</w:instrText>
      </w:r>
      <w:r w:rsidR="0004027B" w:rsidRPr="00FE2263">
        <w:instrText xml:space="preserve"> </w:instrText>
      </w:r>
      <w:r w:rsidR="0004027B" w:rsidRPr="00FE2263">
        <w:rPr>
          <w:lang w:val="en-US"/>
        </w:rPr>
        <w:instrText>liver</w:instrText>
      </w:r>
      <w:r w:rsidR="0004027B" w:rsidRPr="00FE2263">
        <w:instrText xml:space="preserve"> </w:instrText>
      </w:r>
      <w:r w:rsidR="0004027B" w:rsidRPr="00FE2263">
        <w:rPr>
          <w:lang w:val="en-US"/>
        </w:rPr>
        <w:instrText>decreased</w:instrText>
      </w:r>
      <w:r w:rsidR="0004027B" w:rsidRPr="00FE2263">
        <w:instrText xml:space="preserve"> </w:instrText>
      </w:r>
      <w:r w:rsidR="0004027B" w:rsidRPr="00FE2263">
        <w:rPr>
          <w:lang w:val="en-US"/>
        </w:rPr>
        <w:instrText>by</w:instrText>
      </w:r>
      <w:r w:rsidR="0004027B" w:rsidRPr="00FE2263">
        <w:instrText xml:space="preserve"> ≥2 </w:instrText>
      </w:r>
      <w:r w:rsidR="0004027B" w:rsidRPr="00FE2263">
        <w:rPr>
          <w:lang w:val="en-US"/>
        </w:rPr>
        <w:instrText>cm</w:instrText>
      </w:r>
      <w:r w:rsidR="0004027B" w:rsidRPr="00FE2263">
        <w:instrText xml:space="preserve"> </w:instrText>
      </w:r>
      <w:r w:rsidR="0004027B" w:rsidRPr="00FE2263">
        <w:rPr>
          <w:lang w:val="en-US"/>
        </w:rPr>
        <w:instrText>in 55% of patients, and the size of the spleen decreased ≥2 cm in 67%. Lymphadenopathy decreased in 71%. Acute leukaemia or refractory anaemia developed in four patients. The median duration of survival was 5.4 years, and there was no difference between the regimens. Chlorambucil is effective for the treatment of Waldenstrom's macroglobulinaemia. Patients must be treated for at least 6 months before therapy is abandoned because response is slow. Chlorambucil is an effective agent and should be compared with purine analogues or rituxan (Rituximab</w:instrText>
      </w:r>
      <w:r w:rsidR="0004027B" w:rsidRPr="00FE2263">
        <w:instrText xml:space="preserve">) </w:instrText>
      </w:r>
      <w:r w:rsidR="0004027B" w:rsidRPr="00FE2263">
        <w:rPr>
          <w:lang w:val="en-US"/>
        </w:rPr>
        <w:instrText>in</w:instrText>
      </w:r>
      <w:r w:rsidR="0004027B" w:rsidRPr="00FE2263">
        <w:instrText xml:space="preserve"> </w:instrText>
      </w:r>
      <w:r w:rsidR="0004027B" w:rsidRPr="00FE2263">
        <w:rPr>
          <w:lang w:val="en-US"/>
        </w:rPr>
        <w:instrText>a</w:instrText>
      </w:r>
      <w:r w:rsidR="0004027B" w:rsidRPr="00FE2263">
        <w:instrText xml:space="preserve"> </w:instrText>
      </w:r>
      <w:r w:rsidR="0004027B" w:rsidRPr="00FE2263">
        <w:rPr>
          <w:lang w:val="en-US"/>
        </w:rPr>
        <w:instrText>prospective</w:instrText>
      </w:r>
      <w:r w:rsidR="0004027B" w:rsidRPr="00FE2263">
        <w:instrText xml:space="preserve"> </w:instrText>
      </w:r>
      <w:r w:rsidR="0004027B" w:rsidRPr="00FE2263">
        <w:rPr>
          <w:lang w:val="en-US"/>
        </w:rPr>
        <w:instrText>study</w:instrText>
      </w:r>
      <w:r w:rsidR="0004027B" w:rsidRPr="00FE2263">
        <w:instrText>.","</w:instrText>
      </w:r>
      <w:r w:rsidR="0004027B" w:rsidRPr="00FE2263">
        <w:rPr>
          <w:lang w:val="en-US"/>
        </w:rPr>
        <w:instrText>author</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Kyle</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Robert</w:instrText>
      </w:r>
      <w:r w:rsidR="0004027B" w:rsidRPr="00FE2263">
        <w:instrText xml:space="preserve"> </w:instrText>
      </w:r>
      <w:r w:rsidR="0004027B" w:rsidRPr="00FE2263">
        <w:rPr>
          <w:lang w:val="en-US"/>
        </w:rPr>
        <w:instrText>A</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Greipp</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Philip</w:instrText>
      </w:r>
      <w:r w:rsidR="0004027B" w:rsidRPr="00FE2263">
        <w:instrText xml:space="preserve"> </w:instrText>
      </w:r>
      <w:r w:rsidR="0004027B" w:rsidRPr="00FE2263">
        <w:rPr>
          <w:lang w:val="en-US"/>
        </w:rPr>
        <w:instrText>R</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Gertz</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Morie</w:instrText>
      </w:r>
      <w:r w:rsidR="0004027B" w:rsidRPr="00FE2263">
        <w:instrText xml:space="preserve"> </w:instrText>
      </w:r>
      <w:r w:rsidR="0004027B" w:rsidRPr="00FE2263">
        <w:rPr>
          <w:lang w:val="en-US"/>
        </w:rPr>
        <w:instrText>A</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Witzig</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Thomas</w:instrText>
      </w:r>
      <w:r w:rsidR="0004027B" w:rsidRPr="00FE2263">
        <w:instrText xml:space="preserve"> </w:instrText>
      </w:r>
      <w:r w:rsidR="0004027B" w:rsidRPr="00FE2263">
        <w:rPr>
          <w:lang w:val="en-US"/>
        </w:rPr>
        <w:instrText>E</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Lust</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John</w:instrText>
      </w:r>
      <w:r w:rsidR="0004027B" w:rsidRPr="00FE2263">
        <w:instrText xml:space="preserve"> </w:instrText>
      </w:r>
      <w:r w:rsidR="0004027B" w:rsidRPr="00FE2263">
        <w:rPr>
          <w:lang w:val="en-US"/>
        </w:rPr>
        <w:instrText>A</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Lacy</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Martha</w:instrText>
      </w:r>
      <w:r w:rsidR="0004027B" w:rsidRPr="00FE2263">
        <w:instrText xml:space="preserve"> </w:instrText>
      </w:r>
      <w:r w:rsidR="0004027B" w:rsidRPr="00FE2263">
        <w:rPr>
          <w:lang w:val="en-US"/>
        </w:rPr>
        <w:instrText>Q</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family</w:instrText>
      </w:r>
      <w:r w:rsidR="0004027B" w:rsidRPr="00FE2263">
        <w:instrText>":"</w:instrText>
      </w:r>
      <w:r w:rsidR="0004027B" w:rsidRPr="00FE2263">
        <w:rPr>
          <w:lang w:val="en-US"/>
        </w:rPr>
        <w:instrText>Therneau</w:instrText>
      </w:r>
      <w:r w:rsidR="0004027B" w:rsidRPr="00FE2263">
        <w:instrText>","</w:instrText>
      </w:r>
      <w:r w:rsidR="0004027B" w:rsidRPr="00FE2263">
        <w:rPr>
          <w:lang w:val="en-US"/>
        </w:rPr>
        <w:instrText>given</w:instrText>
      </w:r>
      <w:r w:rsidR="0004027B" w:rsidRPr="00FE2263">
        <w:instrText>":"</w:instrText>
      </w:r>
      <w:r w:rsidR="0004027B" w:rsidRPr="00FE2263">
        <w:rPr>
          <w:lang w:val="en-US"/>
        </w:rPr>
        <w:instrText>Terry</w:instrText>
      </w:r>
      <w:r w:rsidR="0004027B" w:rsidRPr="00FE2263">
        <w:instrText xml:space="preserve"> </w:instrText>
      </w:r>
      <w:r w:rsidR="0004027B" w:rsidRPr="00FE2263">
        <w:rPr>
          <w:lang w:val="en-US"/>
        </w:rPr>
        <w:instrText>M</w:instrText>
      </w:r>
      <w:r w:rsidR="0004027B" w:rsidRPr="00FE2263">
        <w:instrText>.","</w:instrText>
      </w:r>
      <w:r w:rsidR="0004027B" w:rsidRPr="00FE2263">
        <w:rPr>
          <w:lang w:val="en-US"/>
        </w:rPr>
        <w:instrText>non</w:instrText>
      </w:r>
      <w:r w:rsidR="0004027B" w:rsidRPr="00FE2263">
        <w:instrText>-</w:instrText>
      </w:r>
      <w:r w:rsidR="0004027B" w:rsidRPr="00FE2263">
        <w:rPr>
          <w:lang w:val="en-US"/>
        </w:rPr>
        <w:instrText>dropping</w:instrText>
      </w:r>
      <w:r w:rsidR="0004027B" w:rsidRPr="00FE2263">
        <w:instrText>-</w:instrText>
      </w:r>
      <w:r w:rsidR="0004027B" w:rsidRPr="00FE2263">
        <w:rPr>
          <w:lang w:val="en-US"/>
        </w:rPr>
        <w:instrText>particle</w:instrText>
      </w:r>
      <w:r w:rsidR="0004027B" w:rsidRPr="00FE2263">
        <w:instrText>":"","</w:instrText>
      </w:r>
      <w:r w:rsidR="0004027B" w:rsidRPr="00FE2263">
        <w:rPr>
          <w:lang w:val="en-US"/>
        </w:rPr>
        <w:instrText>parse</w:instrText>
      </w:r>
      <w:r w:rsidR="0004027B" w:rsidRPr="00FE2263">
        <w:instrText>-</w:instrText>
      </w:r>
      <w:r w:rsidR="0004027B" w:rsidRPr="00FE2263">
        <w:rPr>
          <w:lang w:val="en-US"/>
        </w:rPr>
        <w:instrText>names</w:instrText>
      </w:r>
      <w:r w:rsidR="0004027B" w:rsidRPr="00FE2263">
        <w:instrText>":</w:instrText>
      </w:r>
      <w:r w:rsidR="0004027B" w:rsidRPr="00FE2263">
        <w:rPr>
          <w:lang w:val="en-US"/>
        </w:rPr>
        <w:instrText>false</w:instrText>
      </w:r>
      <w:r w:rsidR="0004027B" w:rsidRPr="00FE2263">
        <w:instrText>,"</w:instrText>
      </w:r>
      <w:r w:rsidR="0004027B" w:rsidRPr="00FE2263">
        <w:rPr>
          <w:lang w:val="en-US"/>
        </w:rPr>
        <w:instrText>suffix</w:instrText>
      </w:r>
      <w:r w:rsidR="0004027B" w:rsidRPr="00FE2263">
        <w:instrText>":""}],"</w:instrText>
      </w:r>
      <w:r w:rsidR="0004027B" w:rsidRPr="00FE2263">
        <w:rPr>
          <w:lang w:val="en-US"/>
        </w:rPr>
        <w:instrText>container</w:instrText>
      </w:r>
      <w:r w:rsidR="0004027B" w:rsidRPr="00FE2263">
        <w:instrText>-</w:instrText>
      </w:r>
      <w:r w:rsidR="0004027B" w:rsidRPr="00FE2263">
        <w:rPr>
          <w:lang w:val="en-US"/>
        </w:rPr>
        <w:instrText>title</w:instrText>
      </w:r>
      <w:r w:rsidR="0004027B" w:rsidRPr="00FE2263">
        <w:instrText>":"</w:instrText>
      </w:r>
      <w:r w:rsidR="0004027B" w:rsidRPr="00FE2263">
        <w:rPr>
          <w:lang w:val="en-US"/>
        </w:rPr>
        <w:instrText>British</w:instrText>
      </w:r>
      <w:r w:rsidR="0004027B" w:rsidRPr="00FE2263">
        <w:instrText xml:space="preserve"> </w:instrText>
      </w:r>
      <w:r w:rsidR="0004027B" w:rsidRPr="00FE2263">
        <w:rPr>
          <w:lang w:val="en-US"/>
        </w:rPr>
        <w:instrText>Journal</w:instrText>
      </w:r>
      <w:r w:rsidR="0004027B" w:rsidRPr="00FE2263">
        <w:instrText xml:space="preserve"> </w:instrText>
      </w:r>
      <w:r w:rsidR="0004027B" w:rsidRPr="00FE2263">
        <w:rPr>
          <w:lang w:val="en-US"/>
        </w:rPr>
        <w:instrText>of</w:instrText>
      </w:r>
      <w:r w:rsidR="0004027B" w:rsidRPr="00FE2263">
        <w:instrText xml:space="preserve"> </w:instrText>
      </w:r>
      <w:r w:rsidR="0004027B" w:rsidRPr="00FE2263">
        <w:rPr>
          <w:lang w:val="en-US"/>
        </w:rPr>
        <w:instrText>Haematology</w:instrText>
      </w:r>
      <w:r w:rsidR="0004027B" w:rsidRPr="00FE2263">
        <w:instrText>","</w:instrText>
      </w:r>
      <w:r w:rsidR="0004027B" w:rsidRPr="00FE2263">
        <w:rPr>
          <w:lang w:val="en-US"/>
        </w:rPr>
        <w:instrText>id</w:instrText>
      </w:r>
      <w:r w:rsidR="0004027B" w:rsidRPr="00FE2263">
        <w:instrText>":"</w:instrText>
      </w:r>
      <w:r w:rsidR="0004027B" w:rsidRPr="00FE2263">
        <w:rPr>
          <w:lang w:val="en-US"/>
        </w:rPr>
        <w:instrText>ITEM</w:instrText>
      </w:r>
      <w:r w:rsidR="0004027B" w:rsidRPr="00FE2263">
        <w:instrText>-1","</w:instrText>
      </w:r>
      <w:r w:rsidR="0004027B" w:rsidRPr="00FE2263">
        <w:rPr>
          <w:lang w:val="en-US"/>
        </w:rPr>
        <w:instrText>issue</w:instrText>
      </w:r>
      <w:r w:rsidR="0004027B" w:rsidRPr="00FE2263">
        <w:instrText>":"4","</w:instrText>
      </w:r>
      <w:r w:rsidR="0004027B" w:rsidRPr="00FE2263">
        <w:rPr>
          <w:lang w:val="en-US"/>
        </w:rPr>
        <w:instrText>issued</w:instrText>
      </w:r>
      <w:r w:rsidR="0004027B" w:rsidRPr="00FE2263">
        <w:instrText>":{"</w:instrText>
      </w:r>
      <w:r w:rsidR="0004027B" w:rsidRPr="00FE2263">
        <w:rPr>
          <w:lang w:val="en-US"/>
        </w:rPr>
        <w:instrText>date</w:instrText>
      </w:r>
      <w:r w:rsidR="0004027B" w:rsidRPr="00FE2263">
        <w:instrText>-</w:instrText>
      </w:r>
      <w:r w:rsidR="0004027B" w:rsidRPr="00FE2263">
        <w:rPr>
          <w:lang w:val="en-US"/>
        </w:rPr>
        <w:instrText>parts</w:instrText>
      </w:r>
      <w:r w:rsidR="0004027B" w:rsidRPr="00FE2263">
        <w:instrText>":[["2000","3"]]},"</w:instrText>
      </w:r>
      <w:r w:rsidR="0004027B" w:rsidRPr="00FE2263">
        <w:rPr>
          <w:lang w:val="en-US"/>
        </w:rPr>
        <w:instrText>page</w:instrText>
      </w:r>
      <w:r w:rsidR="0004027B" w:rsidRPr="00FE2263">
        <w:instrText>":"737-742","</w:instrText>
      </w:r>
      <w:r w:rsidR="0004027B" w:rsidRPr="00FE2263">
        <w:rPr>
          <w:lang w:val="en-US"/>
        </w:rPr>
        <w:instrText>title</w:instrText>
      </w:r>
      <w:r w:rsidR="0004027B" w:rsidRPr="00FE2263">
        <w:instrText>":"</w:instrText>
      </w:r>
      <w:r w:rsidR="0004027B" w:rsidRPr="00FE2263">
        <w:rPr>
          <w:lang w:val="en-US"/>
        </w:rPr>
        <w:instrText>Waldenstrom</w:instrText>
      </w:r>
      <w:r w:rsidR="0004027B" w:rsidRPr="00FE2263">
        <w:instrText>'</w:instrText>
      </w:r>
      <w:r w:rsidR="0004027B" w:rsidRPr="00FE2263">
        <w:rPr>
          <w:lang w:val="en-US"/>
        </w:rPr>
        <w:instrText>s</w:instrText>
      </w:r>
      <w:r w:rsidR="0004027B" w:rsidRPr="00FE2263">
        <w:instrText xml:space="preserve"> </w:instrText>
      </w:r>
      <w:r w:rsidR="0004027B" w:rsidRPr="00FE2263">
        <w:rPr>
          <w:lang w:val="en-US"/>
        </w:rPr>
        <w:instrText>macroglobulinaemia</w:instrText>
      </w:r>
      <w:r w:rsidR="0004027B" w:rsidRPr="00FE2263">
        <w:instrText xml:space="preserve">: </w:instrText>
      </w:r>
      <w:r w:rsidR="0004027B" w:rsidRPr="00FE2263">
        <w:rPr>
          <w:lang w:val="en-US"/>
        </w:rPr>
        <w:instrText>A</w:instrText>
      </w:r>
      <w:r w:rsidR="0004027B" w:rsidRPr="00FE2263">
        <w:instrText xml:space="preserve"> </w:instrText>
      </w:r>
      <w:r w:rsidR="0004027B" w:rsidRPr="00FE2263">
        <w:rPr>
          <w:lang w:val="en-US"/>
        </w:rPr>
        <w:instrText>prospective</w:instrText>
      </w:r>
      <w:r w:rsidR="0004027B" w:rsidRPr="00FE2263">
        <w:instrText xml:space="preserve"> </w:instrText>
      </w:r>
      <w:r w:rsidR="0004027B" w:rsidRPr="00FE2263">
        <w:rPr>
          <w:lang w:val="en-US"/>
        </w:rPr>
        <w:instrText>study</w:instrText>
      </w:r>
      <w:r w:rsidR="0004027B" w:rsidRPr="00FE2263">
        <w:instrText xml:space="preserve"> </w:instrText>
      </w:r>
      <w:r w:rsidR="0004027B" w:rsidRPr="00FE2263">
        <w:rPr>
          <w:lang w:val="en-US"/>
        </w:rPr>
        <w:instrText>comparing</w:instrText>
      </w:r>
      <w:r w:rsidR="0004027B" w:rsidRPr="00FE2263">
        <w:instrText xml:space="preserve"> </w:instrText>
      </w:r>
      <w:r w:rsidR="0004027B" w:rsidRPr="00FE2263">
        <w:rPr>
          <w:lang w:val="en-US"/>
        </w:rPr>
        <w:instrText>daily</w:instrText>
      </w:r>
      <w:r w:rsidR="0004027B" w:rsidRPr="00FE2263">
        <w:instrText xml:space="preserve"> </w:instrText>
      </w:r>
      <w:r w:rsidR="0004027B" w:rsidRPr="00FE2263">
        <w:rPr>
          <w:lang w:val="en-US"/>
        </w:rPr>
        <w:instrText>intermittent</w:instrText>
      </w:r>
      <w:r w:rsidR="0004027B" w:rsidRPr="00FE2263">
        <w:instrText xml:space="preserve"> </w:instrText>
      </w:r>
      <w:r w:rsidR="0004027B" w:rsidRPr="00FE2263">
        <w:rPr>
          <w:lang w:val="en-US"/>
        </w:rPr>
        <w:instrText>oral</w:instrText>
      </w:r>
      <w:r w:rsidR="0004027B" w:rsidRPr="00FE2263">
        <w:instrText xml:space="preserve"> </w:instrText>
      </w:r>
      <w:r w:rsidR="0004027B" w:rsidRPr="00FE2263">
        <w:rPr>
          <w:lang w:val="en-US"/>
        </w:rPr>
        <w:instrText>chlorambucil</w:instrText>
      </w:r>
      <w:r w:rsidR="0004027B" w:rsidRPr="00FE2263">
        <w:instrText>","</w:instrText>
      </w:r>
      <w:r w:rsidR="0004027B" w:rsidRPr="00FE2263">
        <w:rPr>
          <w:lang w:val="en-US"/>
        </w:rPr>
        <w:instrText>type</w:instrText>
      </w:r>
      <w:r w:rsidR="0004027B" w:rsidRPr="00FE2263">
        <w:instrText>":"</w:instrText>
      </w:r>
      <w:r w:rsidR="0004027B" w:rsidRPr="00FE2263">
        <w:rPr>
          <w:lang w:val="en-US"/>
        </w:rPr>
        <w:instrText>article</w:instrText>
      </w:r>
      <w:r w:rsidR="0004027B" w:rsidRPr="00FE2263">
        <w:instrText>-</w:instrText>
      </w:r>
      <w:r w:rsidR="0004027B" w:rsidRPr="00FE2263">
        <w:rPr>
          <w:lang w:val="en-US"/>
        </w:rPr>
        <w:instrText>journal</w:instrText>
      </w:r>
      <w:r w:rsidR="0004027B" w:rsidRPr="00FE2263">
        <w:instrText>","</w:instrText>
      </w:r>
      <w:r w:rsidR="0004027B" w:rsidRPr="00FE2263">
        <w:rPr>
          <w:lang w:val="en-US"/>
        </w:rPr>
        <w:instrText>volume</w:instrText>
      </w:r>
      <w:r w:rsidR="0004027B" w:rsidRPr="00FE2263">
        <w:instrText>":"108"},"</w:instrText>
      </w:r>
      <w:r w:rsidR="0004027B" w:rsidRPr="00FE2263">
        <w:rPr>
          <w:lang w:val="en-US"/>
        </w:rPr>
        <w:instrText>uris</w:instrText>
      </w:r>
      <w:r w:rsidR="0004027B" w:rsidRPr="00FE2263">
        <w:instrText>":["</w:instrText>
      </w:r>
      <w:r w:rsidR="0004027B" w:rsidRPr="00FE2263">
        <w:rPr>
          <w:lang w:val="en-US"/>
        </w:rPr>
        <w:instrText>http</w:instrText>
      </w:r>
      <w:r w:rsidR="0004027B" w:rsidRPr="00FE2263">
        <w:instrText>://</w:instrText>
      </w:r>
      <w:r w:rsidR="0004027B" w:rsidRPr="00FE2263">
        <w:rPr>
          <w:lang w:val="en-US"/>
        </w:rPr>
        <w:instrText>www</w:instrText>
      </w:r>
      <w:r w:rsidR="0004027B" w:rsidRPr="00FE2263">
        <w:instrText>.</w:instrText>
      </w:r>
      <w:r w:rsidR="0004027B" w:rsidRPr="00FE2263">
        <w:rPr>
          <w:lang w:val="en-US"/>
        </w:rPr>
        <w:instrText>mendeley</w:instrText>
      </w:r>
      <w:r w:rsidR="0004027B" w:rsidRPr="00FE2263">
        <w:instrText>.</w:instrText>
      </w:r>
      <w:r w:rsidR="0004027B" w:rsidRPr="00FE2263">
        <w:rPr>
          <w:lang w:val="en-US"/>
        </w:rPr>
        <w:instrText>com</w:instrText>
      </w:r>
      <w:r w:rsidR="0004027B" w:rsidRPr="00FE2263">
        <w:instrText>/</w:instrText>
      </w:r>
      <w:r w:rsidR="0004027B" w:rsidRPr="00FE2263">
        <w:rPr>
          <w:lang w:val="en-US"/>
        </w:rPr>
        <w:instrText>documents</w:instrText>
      </w:r>
      <w:r w:rsidR="0004027B" w:rsidRPr="00FE2263">
        <w:instrText>/?</w:instrText>
      </w:r>
      <w:r w:rsidR="0004027B" w:rsidRPr="00FE2263">
        <w:rPr>
          <w:lang w:val="en-US"/>
        </w:rPr>
        <w:instrText>uuid</w:instrText>
      </w:r>
      <w:r w:rsidR="0004027B" w:rsidRPr="00FE2263">
        <w:instrText>=</w:instrText>
      </w:r>
      <w:r w:rsidR="0004027B" w:rsidRPr="00FE2263">
        <w:rPr>
          <w:lang w:val="en-US"/>
        </w:rPr>
        <w:instrText>d</w:instrText>
      </w:r>
      <w:r w:rsidR="0004027B" w:rsidRPr="00FE2263">
        <w:instrText>09</w:instrText>
      </w:r>
      <w:r w:rsidR="0004027B" w:rsidRPr="00FE2263">
        <w:rPr>
          <w:lang w:val="en-US"/>
        </w:rPr>
        <w:instrText>cbf</w:instrText>
      </w:r>
      <w:r w:rsidR="0004027B" w:rsidRPr="00FE2263">
        <w:instrText>44-</w:instrText>
      </w:r>
      <w:r w:rsidR="0004027B" w:rsidRPr="00FE2263">
        <w:rPr>
          <w:lang w:val="en-US"/>
        </w:rPr>
        <w:instrText>f</w:instrText>
      </w:r>
      <w:r w:rsidR="0004027B" w:rsidRPr="00FE2263">
        <w:instrText>48</w:instrText>
      </w:r>
      <w:r w:rsidR="0004027B" w:rsidRPr="00FE2263">
        <w:rPr>
          <w:lang w:val="en-US"/>
        </w:rPr>
        <w:instrText>a</w:instrText>
      </w:r>
      <w:r w:rsidR="0004027B" w:rsidRPr="00FE2263">
        <w:instrText>-39</w:instrText>
      </w:r>
      <w:r w:rsidR="0004027B" w:rsidRPr="00FE2263">
        <w:rPr>
          <w:lang w:val="en-US"/>
        </w:rPr>
        <w:instrText>ee</w:instrText>
      </w:r>
      <w:r w:rsidR="0004027B" w:rsidRPr="00FE2263">
        <w:instrText>-</w:instrText>
      </w:r>
      <w:r w:rsidR="0004027B" w:rsidRPr="00FE2263">
        <w:rPr>
          <w:lang w:val="en-US"/>
        </w:rPr>
        <w:instrText>a</w:instrText>
      </w:r>
      <w:r w:rsidR="0004027B" w:rsidRPr="00FE2263">
        <w:instrText>5</w:instrText>
      </w:r>
      <w:r w:rsidR="0004027B" w:rsidRPr="00FE2263">
        <w:rPr>
          <w:lang w:val="en-US"/>
        </w:rPr>
        <w:instrText>dd</w:instrText>
      </w:r>
      <w:r w:rsidR="0004027B" w:rsidRPr="00FE2263">
        <w:instrText>-86</w:instrText>
      </w:r>
      <w:r w:rsidR="0004027B" w:rsidRPr="00FE2263">
        <w:rPr>
          <w:lang w:val="en-US"/>
        </w:rPr>
        <w:instrText>aad</w:instrText>
      </w:r>
      <w:r w:rsidR="0004027B" w:rsidRPr="00FE2263">
        <w:instrText>6</w:instrText>
      </w:r>
      <w:r w:rsidR="0004027B" w:rsidRPr="00FE2263">
        <w:rPr>
          <w:lang w:val="en-US"/>
        </w:rPr>
        <w:instrText>fd</w:instrText>
      </w:r>
      <w:r w:rsidR="0004027B" w:rsidRPr="00FE2263">
        <w:instrText>5010"]}],"</w:instrText>
      </w:r>
      <w:r w:rsidR="0004027B" w:rsidRPr="00FE2263">
        <w:rPr>
          <w:lang w:val="en-US"/>
        </w:rPr>
        <w:instrText>mendeley</w:instrText>
      </w:r>
      <w:r w:rsidR="0004027B" w:rsidRPr="00FE2263">
        <w:instrText>":{"</w:instrText>
      </w:r>
      <w:r w:rsidR="0004027B" w:rsidRPr="00FE2263">
        <w:rPr>
          <w:lang w:val="en-US"/>
        </w:rPr>
        <w:instrText>formattedCitation</w:instrText>
      </w:r>
      <w:r w:rsidR="0004027B" w:rsidRPr="00FE2263">
        <w:instrText>":"[30]","</w:instrText>
      </w:r>
      <w:r w:rsidR="0004027B" w:rsidRPr="00FE2263">
        <w:rPr>
          <w:lang w:val="en-US"/>
        </w:rPr>
        <w:instrText>plainTextFormattedCitation</w:instrText>
      </w:r>
      <w:r w:rsidR="0004027B" w:rsidRPr="00FE2263">
        <w:instrText>":"[30]","</w:instrText>
      </w:r>
      <w:r w:rsidR="0004027B" w:rsidRPr="00FE2263">
        <w:rPr>
          <w:lang w:val="en-US"/>
        </w:rPr>
        <w:instrText>previouslyFormattedCitation</w:instrText>
      </w:r>
      <w:r w:rsidR="0004027B" w:rsidRPr="00FE2263">
        <w:instrText>":"[30]"},"</w:instrText>
      </w:r>
      <w:r w:rsidR="0004027B" w:rsidRPr="00FE2263">
        <w:rPr>
          <w:lang w:val="en-US"/>
        </w:rPr>
        <w:instrText>properties</w:instrText>
      </w:r>
      <w:r w:rsidR="0004027B" w:rsidRPr="00FE2263">
        <w:instrText>":{"</w:instrText>
      </w:r>
      <w:r w:rsidR="0004027B" w:rsidRPr="00FE2263">
        <w:rPr>
          <w:lang w:val="en-US"/>
        </w:rPr>
        <w:instrText>noteIndex</w:instrText>
      </w:r>
      <w:r w:rsidR="0004027B" w:rsidRPr="00FE2263">
        <w:instrText>":0},"</w:instrText>
      </w:r>
      <w:r w:rsidR="0004027B" w:rsidRPr="00FE2263">
        <w:rPr>
          <w:lang w:val="en-US"/>
        </w:rPr>
        <w:instrText>schema</w:instrText>
      </w:r>
      <w:r w:rsidR="0004027B" w:rsidRPr="00FE2263">
        <w:instrText>":"</w:instrText>
      </w:r>
      <w:r w:rsidR="0004027B" w:rsidRPr="00FE2263">
        <w:rPr>
          <w:lang w:val="en-US"/>
        </w:rPr>
        <w:instrText>https</w:instrText>
      </w:r>
      <w:r w:rsidR="0004027B" w:rsidRPr="00FE2263">
        <w:instrText>://</w:instrText>
      </w:r>
      <w:r w:rsidR="0004027B" w:rsidRPr="00FE2263">
        <w:rPr>
          <w:lang w:val="en-US"/>
        </w:rPr>
        <w:instrText>github</w:instrText>
      </w:r>
      <w:r w:rsidR="0004027B" w:rsidRPr="00FE2263">
        <w:instrText>.</w:instrText>
      </w:r>
      <w:r w:rsidR="0004027B" w:rsidRPr="00FE2263">
        <w:rPr>
          <w:lang w:val="en-US"/>
        </w:rPr>
        <w:instrText>com</w:instrText>
      </w:r>
      <w:r w:rsidR="0004027B" w:rsidRPr="00FE2263">
        <w:instrText>/</w:instrText>
      </w:r>
      <w:r w:rsidR="0004027B" w:rsidRPr="00FE2263">
        <w:rPr>
          <w:lang w:val="en-US"/>
        </w:rPr>
        <w:instrText>citation</w:instrText>
      </w:r>
      <w:r w:rsidR="0004027B" w:rsidRPr="00FE2263">
        <w:instrText>-</w:instrText>
      </w:r>
      <w:r w:rsidR="0004027B" w:rsidRPr="00FE2263">
        <w:rPr>
          <w:lang w:val="en-US"/>
        </w:rPr>
        <w:instrText>style</w:instrText>
      </w:r>
      <w:r w:rsidR="0004027B" w:rsidRPr="00FE2263">
        <w:instrText>-</w:instrText>
      </w:r>
      <w:r w:rsidR="0004027B" w:rsidRPr="00FE2263">
        <w:rPr>
          <w:lang w:val="en-US"/>
        </w:rPr>
        <w:instrText>language</w:instrText>
      </w:r>
      <w:r w:rsidR="0004027B" w:rsidRPr="00FE2263">
        <w:instrText>/</w:instrText>
      </w:r>
      <w:r w:rsidR="0004027B" w:rsidRPr="00FE2263">
        <w:rPr>
          <w:lang w:val="en-US"/>
        </w:rPr>
        <w:instrText>schema</w:instrText>
      </w:r>
      <w:r w:rsidR="0004027B" w:rsidRPr="00FE2263">
        <w:instrText>/</w:instrText>
      </w:r>
      <w:r w:rsidR="0004027B" w:rsidRPr="00FE2263">
        <w:rPr>
          <w:lang w:val="en-US"/>
        </w:rPr>
        <w:instrText>raw</w:instrText>
      </w:r>
      <w:r w:rsidR="0004027B" w:rsidRPr="00FE2263">
        <w:instrText>/</w:instrText>
      </w:r>
      <w:r w:rsidR="0004027B" w:rsidRPr="00FE2263">
        <w:rPr>
          <w:lang w:val="en-US"/>
        </w:rPr>
        <w:instrText>master</w:instrText>
      </w:r>
      <w:r w:rsidR="0004027B" w:rsidRPr="00FE2263">
        <w:instrText>/</w:instrText>
      </w:r>
      <w:r w:rsidR="0004027B" w:rsidRPr="00FE2263">
        <w:rPr>
          <w:lang w:val="en-US"/>
        </w:rPr>
        <w:instrText>csl</w:instrText>
      </w:r>
      <w:r w:rsidR="0004027B" w:rsidRPr="00FE2263">
        <w:instrText>-</w:instrText>
      </w:r>
      <w:r w:rsidR="0004027B" w:rsidRPr="00FE2263">
        <w:rPr>
          <w:lang w:val="en-US"/>
        </w:rPr>
        <w:instrText>citation</w:instrText>
      </w:r>
      <w:r w:rsidR="0004027B" w:rsidRPr="00FE2263">
        <w:instrText>.</w:instrText>
      </w:r>
      <w:r w:rsidR="0004027B" w:rsidRPr="00FE2263">
        <w:rPr>
          <w:lang w:val="en-US"/>
        </w:rPr>
        <w:instrText>json</w:instrText>
      </w:r>
      <w:r w:rsidR="0004027B" w:rsidRPr="00FE2263">
        <w:instrText>"}</w:instrText>
      </w:r>
      <w:r w:rsidR="0004027B" w:rsidRPr="00FE2263">
        <w:rPr>
          <w:lang w:val="en-US"/>
        </w:rPr>
        <w:fldChar w:fldCharType="separate"/>
      </w:r>
      <w:r w:rsidR="0004027B" w:rsidRPr="00FE2263">
        <w:rPr>
          <w:noProof/>
        </w:rPr>
        <w:t>[30]</w:t>
      </w:r>
      <w:r w:rsidR="0004027B" w:rsidRPr="00FE2263">
        <w:rPr>
          <w:lang w:val="en-US"/>
        </w:rPr>
        <w:fldChar w:fldCharType="end"/>
      </w:r>
    </w:p>
    <w:bookmarkEnd w:id="111"/>
    <w:p w14:paraId="254FBC94" w14:textId="6DF36139" w:rsidR="00B16138" w:rsidRPr="00FE2263" w:rsidRDefault="00FB4B80" w:rsidP="007E22FB">
      <w:pPr>
        <w:pStyle w:val="afd"/>
        <w:spacing w:beforeAutospacing="0" w:afterAutospacing="0" w:line="360" w:lineRule="auto"/>
      </w:pPr>
      <w:r w:rsidRPr="00FE2263">
        <w:t>#</w:t>
      </w:r>
      <w:r w:rsidR="00B16138" w:rsidRPr="00FE2263">
        <w:t>Хлорамбуцил** – 0,1 мг/кг внутрь длительно под контролем клинического анализа крови до фазы плато</w:t>
      </w:r>
    </w:p>
    <w:p w14:paraId="7F024A4F" w14:textId="5539F105" w:rsidR="00B16138" w:rsidRPr="00FE2263" w:rsidRDefault="00FB4B80" w:rsidP="0010608C">
      <w:pPr>
        <w:pStyle w:val="afd"/>
        <w:numPr>
          <w:ilvl w:val="0"/>
          <w:numId w:val="22"/>
        </w:numPr>
        <w:spacing w:beforeAutospacing="0" w:afterAutospacing="0" w:line="360" w:lineRule="auto"/>
        <w:jc w:val="left"/>
      </w:pPr>
      <w:r w:rsidRPr="00277C09">
        <w:rPr>
          <w:rStyle w:val="affb"/>
          <w:u w:val="single"/>
        </w:rPr>
        <w:t>#</w:t>
      </w:r>
      <w:r w:rsidR="00B16138" w:rsidRPr="00277C09">
        <w:rPr>
          <w:rStyle w:val="affb"/>
          <w:u w:val="single"/>
        </w:rPr>
        <w:t>Хлорамбуцил</w:t>
      </w:r>
      <w:r w:rsidR="00B16138" w:rsidRPr="00277C09">
        <w:rPr>
          <w:u w:val="single"/>
        </w:rPr>
        <w:t>**</w:t>
      </w:r>
      <w:r w:rsidR="00B16138" w:rsidRPr="00277C09">
        <w:rPr>
          <w:rStyle w:val="affb"/>
          <w:u w:val="single"/>
        </w:rPr>
        <w:t xml:space="preserve"> + преднизолон</w:t>
      </w:r>
      <w:r w:rsidR="00B16138" w:rsidRPr="00277C09">
        <w:rPr>
          <w:u w:val="single"/>
        </w:rPr>
        <w:t>**</w:t>
      </w:r>
      <w:r w:rsidR="0004027B" w:rsidRPr="00FE2263">
        <w:t xml:space="preserve"> </w:t>
      </w:r>
      <w:r w:rsidR="0004027B" w:rsidRPr="00FE2263">
        <w:fldChar w:fldCharType="begin" w:fldLock="1"/>
      </w:r>
      <w:r w:rsidR="0004027B" w:rsidRPr="00FE2263">
        <w:instrText>ADDIN CSL_CITATION {"citationItems":[{"id":"ITEM-1","itemData":{"DOI":"10.1046/j.1365-2141.2000.01918.x","ISSN":"00071048","abstract":"This prospective study compared continuous and intermittent chlorambucil therapy of untreated Waldenstrom's macroglobulinaemia. The diagnosis was established by the presence of an IsM monoclonal (M-) protein in the serum, an infiltrate of lymphocytes and plasma cells in the bone marrow, anaemia or other laboratory abnormalities, physical findings or constitutional symptoms. Patients were randomized to receive chlorambucil 0.1 mg/kg/d or chlorambucil 0.3 mg/kg/d orally for 7 d, repeated every 6 weeks. Criteria for response included 50% or more reduction of serum M-protein, increase in haemoglobin level of 2 g/dl without transfusion, ≥ 50% decrease of urine M-protein, or a reduction of 2 cm in the size of the liver, spleen or lymph nodes. Forty-six patients were randomized to continuous chlorambucil (n = 24) or to intermittent chlorambucil (n = 22). Nineteen (79%) (95% CI = 58-93) of the 24 patients given continuous therapy had an objective improvement by either reduction of serum M-protein or increase in haemoglobin. Fifteen (68%) (95% CI = 45-86) of the 22 patients given chlorambucil intermittently had an objective response. The size of the liver decreased by ≥2 cm in 55% of patients, and the size of the spleen decreased ≥2 cm in 67%. Lymphadenopathy decreased in 71%. Acute leukaemia or refractory anaemia developed in four patients. The median duration of survival was 5.4 years, and there was no difference between the regimens. Chlorambucil is effective for the treatment of Waldenstrom's macroglobulinaemia. Patients must be treated for at least 6 months before therapy is abandoned because response is slow. Chlorambucil is an effective agent and should be compared with purine analogues or rituxan (Rituximab) in a prospective study.","author":[{"dropping-particle":"","family":"Kyle","given":"Robert A.","non-dropping-particle":"","parse-names":false,"suffix":""},{"dropping-particle":"","family":"Greipp","given":"Philip R.","non-dropping-particle":"","parse-names":false,"suffix":""},{"dropping-particle":"","family":"Gertz","given":"Morie A.","non-dropping-particle":"","parse-names":false,"suffix":""},{"dropping-particle":"","family":"Witzig","given":"Thomas E.","non-dropping-particle":"","parse-names":false,"suffix":""},{"dropping-particle":"","family":"Lust","given":"John A.","non-dropping-particle":"","parse-names":false,"suffix":""},{"dropping-particle":"","family":"Lacy","given":"Martha Q.","non-dropping-particle":"","parse-names":false,"suffix":""},{"dropping-particle":"","family":"Therneau","given":"Terry M.","non-dropping-particle":"","parse-names":false,"suffix":""}],"container-title":"British Journal of Haematology","id":"ITEM-1","issue":"4","issued":{"date-parts":[["2000","3"]]},"page":"737-742","title":"Waldenstrom's macroglobulinaemia: A prospective study comparing daily intermittent oral chlorambucil","type":"article-journal","volume":"108"},"uris":["http://www.mendeley.com/documents/?uuid=d09cbf44-f48a-39ee-a5dd-86aad6fd5010"]}],"mendeley":{"formattedCitation":"[30]","plainTextFormattedCitation":"[30]","previouslyFormattedCitation":"[30]"},"properties":{"noteIndex":0},"schema":"https://github.com/citation-style-language/schema/raw/master/csl-citation.json"}</w:instrText>
      </w:r>
      <w:r w:rsidR="0004027B" w:rsidRPr="00FE2263">
        <w:fldChar w:fldCharType="separate"/>
      </w:r>
      <w:r w:rsidR="0004027B" w:rsidRPr="00FE2263">
        <w:rPr>
          <w:noProof/>
        </w:rPr>
        <w:t>[30]</w:t>
      </w:r>
      <w:r w:rsidR="0004027B" w:rsidRPr="00FE2263">
        <w:fldChar w:fldCharType="end"/>
      </w:r>
    </w:p>
    <w:p w14:paraId="15E9C305" w14:textId="2CE5B062" w:rsidR="00B16138" w:rsidRPr="00FE2263" w:rsidRDefault="00FB4B80" w:rsidP="007E22FB">
      <w:pPr>
        <w:pStyle w:val="afd"/>
        <w:spacing w:beforeAutospacing="0" w:afterAutospacing="0" w:line="360" w:lineRule="auto"/>
      </w:pPr>
      <w:r w:rsidRPr="00FE2263">
        <w:t>#</w:t>
      </w:r>
      <w:r w:rsidR="00B16138" w:rsidRPr="00FE2263">
        <w:t>Хлорамбуцил** – 6-8 мг внутрь, дни 1-7</w:t>
      </w:r>
    </w:p>
    <w:p w14:paraId="43EB5648" w14:textId="02AC7001" w:rsidR="00B16138" w:rsidRPr="00FE2263" w:rsidRDefault="00FB4B80" w:rsidP="007E22FB">
      <w:pPr>
        <w:pStyle w:val="afd"/>
        <w:spacing w:beforeAutospacing="0" w:afterAutospacing="0" w:line="360" w:lineRule="auto"/>
      </w:pPr>
      <w:r w:rsidRPr="00FE2263">
        <w:t>#</w:t>
      </w:r>
      <w:r w:rsidR="00B16138" w:rsidRPr="00FE2263">
        <w:t>Преднизолон** – 50 мг внутрь, дни 1-7</w:t>
      </w:r>
    </w:p>
    <w:p w14:paraId="3659DC3A" w14:textId="77777777" w:rsidR="00B16138" w:rsidRPr="00FE2263" w:rsidRDefault="00B16138" w:rsidP="007E22FB">
      <w:pPr>
        <w:pStyle w:val="afd"/>
        <w:spacing w:beforeAutospacing="0" w:afterAutospacing="0" w:line="360" w:lineRule="auto"/>
      </w:pPr>
      <w:r w:rsidRPr="00FE2263">
        <w:t>Лечение возобновляется на 29-43-й день</w:t>
      </w:r>
    </w:p>
    <w:p w14:paraId="30626F45" w14:textId="61188981" w:rsidR="00B16138" w:rsidRPr="00FE2263" w:rsidRDefault="00B16138" w:rsidP="0010608C">
      <w:pPr>
        <w:pStyle w:val="afd"/>
        <w:numPr>
          <w:ilvl w:val="0"/>
          <w:numId w:val="21"/>
        </w:numPr>
        <w:spacing w:beforeAutospacing="0" w:afterAutospacing="0" w:line="360" w:lineRule="auto"/>
        <w:jc w:val="left"/>
      </w:pPr>
      <w:r w:rsidRPr="00FE2263">
        <w:rPr>
          <w:rStyle w:val="affb"/>
          <w:u w:val="single"/>
        </w:rPr>
        <w:t>Монотерапия ибрутинибом</w:t>
      </w:r>
      <w:r w:rsidRPr="00277C09">
        <w:rPr>
          <w:u w:val="single"/>
        </w:rPr>
        <w:t>**</w:t>
      </w:r>
      <w:r w:rsidR="004B21E9" w:rsidRPr="00FE2263">
        <w:t xml:space="preserve"> (для пациентов 18 лет и старше)</w:t>
      </w:r>
      <w:r w:rsidR="0004027B" w:rsidRPr="00FE2263">
        <w:t xml:space="preserve"> </w:t>
      </w:r>
      <w:r w:rsidR="0004027B" w:rsidRPr="00FE2263">
        <w:fldChar w:fldCharType="begin" w:fldLock="1"/>
      </w:r>
      <w:r w:rsidR="003D2163" w:rsidRPr="00FE2263">
        <w:instrText>ADDIN CSL_CITATION {"citationItems":[{"id":"ITEM-1","itemData":{"ISBN":"0028-4793","ISSN":"0028-4793","PMID":"25853747","abstract":"BackgroundMYD88L265P and CXCR4WHIM mutations are highly prevalent in Waldenström’s macroglobulinemia. MYD88L265P triggers tumor-cell growth through Bruton’s tyrosine kinase, a target of ibrutinib. CXCR4WHIM mutations confer in vitro resistance to ibrutinib. MethodsWe performed a prospective study of ibrutinib in 63 symptomatic patients with Waldenström’s macroglobulinemia who had received at least one previous treatment, and we investigated the effect of MYD88 and CXCR4 mutations on outcomes. Ibrutinib at a daily dose of 420 mg was administered orally until disease progression or the development of unacceptable toxic effects. ResultsAfter the patients received ibrutinib, median serum IgM levels decreased from 3520 mg per deciliter to 880 mg per deciliter, median hemoglobin levels increased from 10.5 g per deciliter to 13.8 g per deciliter, and bone marrow involvement decreased from 60% to 25% (P&lt;0.01 for all comparisons). The median time to at least a minor response was 4 weeks. The overall response rate ...","author":[{"dropping-particle":"","family":"Treon","given":"Steven P.","non-dropping-particle":"","parse-names":false,"suffix":""},{"dropping-particle":"","family":"Tripsas","given":"Christina K.","non-dropping-particle":"","parse-names":false,"suffix":""},{"dropping-particle":"","family":"Meid","given":"Kirsten","non-dropping-particle":"","parse-names":false,"suffix":""},{"dropping-particle":"","family":"Warren","given":"Diane","non-dropping-particle":"","parse-names":false,"suffix":""},{"dropping-particle":"","family":"Varma","given":"Gaurav","non-dropping-particle":"","parse-names":false,"suffix":""},{"dropping-particle":"","family":"Green","given":"Rebecca","non-dropping-particle":"","parse-names":false,"suffix":""},{"dropping-particle":"V.","family":"Argyropoulos","given":"Kimon","non-dropping-particle":"","parse-names":false,"suffix":""},{"dropping-particle":"","family":"Yang","given":"Guang","non-dropping-particle":"","parse-names":false,"suffix":""},{"dropping-particle":"","family":"Cao","given":"Yang","non-dropping-particle":"","parse-names":false,"suffix":""},{"dropping-particle":"","family":"Xu","given":"Lian","non-dropping-particle":"","parse-names":false,"suffix":""},{"dropping-particle":"","family":"Patterson","given":"Christopher J.","non-dropping-particle":"","parse-names":false,"suffix":""},{"dropping-particle":"","family":"Rodig","given":"Scott","non-dropping-particle":"","parse-names":false,"suffix":""},{"dropping-particle":"","family":"Zehnder","given":"James L.","non-dropping-particle":"","parse-names":false,"suffix":""},{"dropping-particle":"","family":"Aster","given":"Jon C.","non-dropping-particle":"","parse-names":false,"suffix":""},{"dropping-particle":"","family":"Harris","given":"Nancy Lee","non-dropping-particle":"","parse-names":false,"suffix":""},{"dropping-particle":"","family":"Kanan","given":"Sandra","non-dropping-particle":"","parse-names":false,"suffix":""},{"dropping-particle":"","family":"Ghobrial","given":"Irene","non-dropping-particle":"","parse-names":false,"suffix":""},{"dropping-particle":"","family":"Castillo","given":"Jorge J.","non-dropping-particle":"","parse-names":false,"suffix":""},{"dropping-particle":"","family":"Laubach","given":"Jacob P.","non-dropping-particle":"","parse-names":false,"suffix":""},{"dropping-particle":"","family":"Hunter","given":"Zachary R.","non-dropping-particle":"","parse-names":false,"suffix":""},{"dropping-particle":"","family":"Salman","given":"Zeena","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Graef","given":"Thorsten","non-dropping-particle":"","parse-names":false,"suffix":""},{"dropping-particle":"","family":"Palomba","given":"M. Lia","non-dropping-particle":"","parse-names":false,"suffix":""},{"dropping-particle":"","family":"Advani","given":"Ranjana H.","non-dropping-particle":"","parse-names":false,"suffix":""}],"container-title":"New England Journal of Medicine","id":"ITEM-1","issue":"15","issued":{"date-parts":[["2015"]]},"page":"1430-1440","title":"Ibrutinib in Previously Treated Waldenström’s Macroglobulinemia. Supplemental Appendix.","type":"article-journal","volume":"372"},"uris":["http://www.mendeley.com/documents/?uuid=454ad98e-da71-3be6-bb20-5af4b1625925"]},{"id":"ITEM-2","itemData":{"DOI":"10.1200/JCO.2018.78.6426","ISSN":"15277755","abstract":"Purpose Ibrutinib is active in previously treated Waldenström macroglobulinemia (WM). MYD88 mutations (MYD88 MUT) and CXCR4 mutations (CXCR4MUT) affect ibrutinib response. We report on a prospective study of ibrutinib monotherapy in symptomatic, untreated patients with WM, and the effect of CXCR4 MUT status on outcome. Patients and Methods Symptomatic, treatment-naïve patients with WM were eligible. Ibrutinib (420 mg) was administered daily until progressionorunacceptable toxicity. All tumors were genotyped for MYD88MUT and CXCR4 MUT. Results A total of 30 patients with WM received ibrutinib. All carried MYD88 MUT, and 14 (47%) carried a CXCR4 MUT. After ibrutinib treatment, median serum IgM levels declined from 4,370 to 1,513 mg/dL, bone marrow involvement declined from 65% to 20%, and hemoglobin level rose from 10.3 to 13.9 g/dL (P, .001 for all comparisons). Overall (minor or more than minor) and major (partial or greater than partial) responses for all patients were 100% and 83%, respectively. Rates of major (94% v 71%) and very good partial (31 v 7%) responses were higher and time to major responses more rapid (1.8 v 7.3 months; P = 0.01) in patients with wildtypeCXCR4versus those with CXCR4MUT, respectively. With a median follow-up of 14.6 months, disease in two patients (both with CXCR4MUT) progressed. The 18-month, estimated progression-free survival is 92% (95% CI, 73% to 98%). All patients are alive. Grade 2/3 treatment-related toxicities in . 5% of patients included arthralgia (7%), bruising (7%), neutropenia (7%), upper respiratory tract infection (7%), urinary tract infection (7%), atrial fibrillation (10%), and hypertension (13%). There were no grade 4 or unexpected toxicities. Conclusion Ibrutinib is highly active, produces durable responses, and is safe as primary therapy in patients with symptomatic WM. CXCR4 MUT status affects responses to ibrutinib.","author":[{"dropping-particle":"","family":"Treon","given":"Steven P.","non-dropping-particle":"","parse-names":false,"suffix":""},{"dropping-particle":"","family":"Gustine","given":"Joshua","non-dropping-particle":"","parse-names":false,"suffix":""},{"dropping-particle":"","family":"Meid","given":"Kirsten","non-dropping-particle":"","parse-names":false,"suffix":""},{"dropping-particle":"","family":"Yang","given":"Guang","non-dropping-particle":"","parse-names":false,"suffix":""},{"dropping-particle":"","family":"Xu","given":"Lian","non-dropping-particle":"","parse-names":false,"suffix":""},{"dropping-particle":"","family":"Liu","given":"Xia","non-dropping-particle":"","parse-names":false,"suffix":""},{"dropping-particle":"","family":"Demos","given":"Maria","non-dropping-particle":"","parse-names":false,"suffix":""},{"dropping-particle":"","family":"Kofides","given":"Amanda","non-dropping-particle":"","parse-names":false,"suffix":""},{"dropping-particle":"","family":"Tsakmaklis","given":"Nicholas","non-dropping-particle":"","parse-names":false,"suffix":""},{"dropping-particle":"","family":"Chen","given":"Jiaji G.","non-dropping-particle":"","parse-names":false,"suffix":""},{"dropping-particle":"","family":"Munshi","given":"Manit","non-dropping-particle":"","parse-names":false,"suffix":""},{"dropping-particle":"","family":"Chan","given":"Gloria","non-dropping-particle":"","parse-names":false,"suffix":""},{"dropping-particle":"","family":"Dubeau","given":"Toni","non-dropping-particle":"","parse-names":false,"suffix":""},{"dropping-particle":"","family":"Raje","given":"Noopur","non-dropping-particle":"","parse-names":false,"suffix":""},{"dropping-particle":"","family":"Yee","given":"Andrew","non-dropping-particle":"","parse-names":false,"suffix":""},{"dropping-particle":"","family":"O’Donnell","given":"Elizabeth","non-dropping-particle":"","parse-names":false,"suffix":""},{"dropping-particle":"","family":"Hunter","given":"Zachary R.","non-dropping-particle":"","parse-names":false,"suffix":""},{"dropping-particle":"","family":"Castillo","given":"Jorge J.","non-dropping-particle":"","parse-names":false,"suffix":""}],"container-title":"Journal of Clinical Oncology","id":"ITEM-2","issue":"27","issued":{"date-parts":[["2018","9","20"]]},"page":"2755-2761","publisher":"American Society of Clinical Oncology","title":"Ibrutinib monotherapy in symptomatic, treatment-naïve patients with waldenström macroglobulinemia","type":"article-journal","volume":"36"},"uris":["http://www.mendeley.com/documents/?uuid=bc17dd92-a90e-389d-b969-2cb744dd417f"]}],"mendeley":{"formattedCitation":"[31,35]","plainTextFormattedCitation":"[31,35]","previouslyFormattedCitation":"[31,35]"},"properties":{"noteIndex":0},"schema":"https://github.com/citation-style-language/schema/raw/master/csl-citation.json"}</w:instrText>
      </w:r>
      <w:r w:rsidR="0004027B" w:rsidRPr="00FE2263">
        <w:fldChar w:fldCharType="separate"/>
      </w:r>
      <w:r w:rsidR="0004027B" w:rsidRPr="00FE2263">
        <w:rPr>
          <w:noProof/>
        </w:rPr>
        <w:t>[31,35]</w:t>
      </w:r>
      <w:r w:rsidR="0004027B" w:rsidRPr="00FE2263">
        <w:fldChar w:fldCharType="end"/>
      </w:r>
    </w:p>
    <w:p w14:paraId="4B536782" w14:textId="6CD0BBCB" w:rsidR="00B16138" w:rsidRDefault="00B16138" w:rsidP="007E22FB">
      <w:pPr>
        <w:pStyle w:val="afd"/>
        <w:spacing w:beforeAutospacing="0" w:afterAutospacing="0" w:line="360" w:lineRule="auto"/>
      </w:pPr>
      <w:r w:rsidRPr="00FE2263">
        <w:t>Ибрутиниб</w:t>
      </w:r>
      <w:r w:rsidR="00277C09">
        <w:t>**</w:t>
      </w:r>
      <w:r w:rsidRPr="00FE2263">
        <w:t xml:space="preserve"> 420 мг внутрь, ежедневно, до прогрессирования или развития непереносимой токсичности</w:t>
      </w:r>
    </w:p>
    <w:p w14:paraId="1A42C1F5" w14:textId="3A6B2667" w:rsidR="00277C09" w:rsidRDefault="00277C09" w:rsidP="007E22FB">
      <w:pPr>
        <w:pStyle w:val="afd"/>
        <w:spacing w:beforeAutospacing="0" w:afterAutospacing="0" w:line="360" w:lineRule="auto"/>
      </w:pPr>
    </w:p>
    <w:p w14:paraId="78C70324" w14:textId="0B54A28C" w:rsidR="00277C09" w:rsidRPr="00A61729" w:rsidRDefault="00277C09" w:rsidP="00277C09">
      <w:pPr>
        <w:pStyle w:val="2"/>
        <w:spacing w:before="0"/>
      </w:pPr>
      <w:bookmarkStart w:id="112" w:name="_Toc66184341"/>
      <w:r w:rsidRPr="00FE2263">
        <w:t>Приложение А3.</w:t>
      </w:r>
      <w:r>
        <w:t xml:space="preserve">2. </w:t>
      </w:r>
      <w:r w:rsidR="00A61729">
        <w:t>Особенности введения ритуксимаба</w:t>
      </w:r>
      <w:r w:rsidR="00A61729" w:rsidRPr="00A61729">
        <w:t>**</w:t>
      </w:r>
      <w:bookmarkEnd w:id="112"/>
    </w:p>
    <w:p w14:paraId="6AAF7CF7" w14:textId="557E460C" w:rsidR="007F4DE8" w:rsidRPr="00A61729" w:rsidRDefault="00A61729" w:rsidP="00A61729">
      <w:pPr>
        <w:tabs>
          <w:tab w:val="left" w:pos="0"/>
        </w:tabs>
        <w:ind w:firstLine="0"/>
        <w:rPr>
          <w:rFonts w:cs="Times New Roman"/>
          <w:i/>
          <w:color w:val="000000" w:themeColor="text1"/>
          <w:lang w:eastAsia="ru-RU"/>
        </w:rPr>
      </w:pPr>
      <w:r>
        <w:rPr>
          <w:rFonts w:cs="Times New Roman"/>
          <w:i/>
          <w:color w:val="000000" w:themeColor="text1"/>
          <w:lang w:eastAsia="ru-RU"/>
        </w:rPr>
        <w:tab/>
      </w:r>
      <w:r w:rsidR="007F4DE8" w:rsidRPr="00F975FA">
        <w:rPr>
          <w:rFonts w:cs="Times New Roman"/>
          <w:i/>
          <w:color w:val="000000" w:themeColor="text1"/>
          <w:lang w:eastAsia="ru-RU"/>
        </w:rPr>
        <w:t>Внутривенное применение</w:t>
      </w:r>
      <w:r w:rsidRPr="00F975FA">
        <w:rPr>
          <w:rFonts w:cs="Times New Roman"/>
          <w:i/>
          <w:color w:val="000000" w:themeColor="text1"/>
          <w:lang w:eastAsia="ru-RU"/>
        </w:rPr>
        <w:t xml:space="preserve"> </w:t>
      </w:r>
      <w:r w:rsidRPr="00F975FA">
        <w:rPr>
          <w:rFonts w:cs="Times New Roman"/>
          <w:b/>
          <w:i/>
          <w:color w:val="000000" w:themeColor="text1"/>
          <w:u w:val="single"/>
          <w:lang w:val="en-US"/>
        </w:rPr>
        <w:fldChar w:fldCharType="begin" w:fldLock="1"/>
      </w:r>
      <w:r w:rsidR="009D41F9">
        <w:rPr>
          <w:rFonts w:cs="Times New Roman"/>
          <w:b/>
          <w:i/>
          <w:color w:val="000000" w:themeColor="text1"/>
          <w:u w:val="single"/>
          <w:lang w:val="en-US"/>
        </w:rPr>
        <w:instrText>ADDIN CSL_CITATION {"citationItems":[{"id":"ITEM-1","itemData":{"author":[{"dropping-particle":"","family":"Haanen","given":"J. B.A.G.","non-dropping-particle":"","parse-names":false,"suffix":""},{"dropping-particle":"","family":"Carbonnel","given":"F.","non-dropping-particle":"","parse-names":false,"suffix":""},{"dropping-particle":"","family":"Robert","given":"C.","non-dropping-particle":"","parse-names":false,"suffix":""},{"dropping-particle":"","family":"Kerr","given":"K. M.","non-dropping-particle":"","parse-names":false,"suffix":""},{"dropping-particle":"","family":"Peters","given":"S.","non-dropping-particle":"","parse-names":false,"suffix":""},{"dropping-particle":"","family":"Larkin","given":"J.","non-dropping-particle":"","parse-names":false,"suffix":""},{"dropping-particle":"","family":"Jordan","given":"K.","non-dropping-particle":"","parse-names":false,"suffix":""}],"container-title":"Annals of Oncology","id":"ITEM-1","issue":"Supp. 4","issued":{"date-parts":[["2018"]]},"page":"iv264-iv266","title":"Management of toxicities from immunotherapy: ESMO Clinical Practice Guidelines for diagnosis, treatment and follow-up","type":"article-journal","volume":"29"},"uris":["http://www.mendeley.com/documents/?uuid=891e60f6-27c0-495a-98e2-222a2574c98e"]},{"id":"ITEM-2","itemData":{"DOI":"10.1179/1973947815Y.0000000025","ISSN":"19739478","PMID":"25872413","abstract":"Purpose: Rituximab is a monoclonal antibody targetting the CD20 antigen with the ability to increase overall remission (OR) in B-cell non-Hodgkin’s lymphoma (B-NHL). A systematic review and meta-analysis were conducted to determine the risk of the most clinically relevant severe and fatal adverse events (AEs) associated with the use of rituximab in the treatment of B-NHL. Patients and methods: We included phase III clinical trials that used chemotherapy in combination with rituximab or chemotherapy alone as for B-NHL. Statistical analyses were conducted to calculate summary risk ratio (RR) of the relevant severe and fatal AEs related with rituximab. Results: Eight randomised controlled clinical trials were included in this meta-analysis. Summary RR obtained showed no statistically significant rituximab-associated increased risk in 13 severe adverse events (SAEs) (infection, fever, anaemia, thrombocytopaenia, granulocytopenia, liver toxicity, cardiac toxicity, neurologic toxicity, lung toxicity, mucositis, nausea/vomiting, diarrhoea, alopecia) except leukocytopenia (36.4% versus 31%; RR51.13; 95%CI, 1.01–1.27; P50.03). The incidences of fatal AEs showed noteworthy difference between rituximab group and control group (RR51.45; 95% CI, 1.04–2.02; P50.03). Conclusion: This meta-analysis indicates that there was no proof of statistically higher incidence of most SAEs in rituximab containing group compared with chemotherapy alone. However, fatal infections were more frequently observed in patients who received rituximab. Considering the low-incidence infectioninduced death during the treatment period, the effects of rituximab on infections need further investigation.","author":[{"dropping-particle":"","family":"Hua","given":"Qingling","non-dropping-particle":"","parse-names":false,"suffix":""},{"dropping-particle":"","family":"Zhu","given":"Yanzhe","non-dropping-particle":"","parse-names":false,"suffix":""},{"dropping-particle":"","family":"Liu","given":"Hu","non-dropping-particle":"","parse-names":false,"suffix":""}],"container-title":"Journal of Chemotherapy","id":"ITEM-2","issued":{"date-parts":[["2015"]]},"title":"Severe and fatal adverse events risk associated with rituximab addition to b-cell non-hodgkin’s lymphoma (B-NHL) chemotherapy: A meta-analysis","type":"article-journal"},"uris":["http://www.mendeley.com/documents/?uuid=a993da07-fb07-41c0-8d06-4d598ab3f684"]}],"mendeley":{"formattedCitation":"[66,67]","plainTextFormattedCitation":"[66,67]","previouslyFormattedCitation":"[66,67]"},"properties":{"noteIndex":0},"schema":"https://github.com/citation-style-language/schema/raw/master/csl-citation.json"}</w:instrText>
      </w:r>
      <w:r w:rsidRPr="00F975FA">
        <w:rPr>
          <w:rFonts w:cs="Times New Roman"/>
          <w:b/>
          <w:i/>
          <w:color w:val="000000" w:themeColor="text1"/>
          <w:u w:val="single"/>
          <w:lang w:val="en-US"/>
        </w:rPr>
        <w:fldChar w:fldCharType="separate"/>
      </w:r>
      <w:r w:rsidR="004C3BA5" w:rsidRPr="004C3BA5">
        <w:rPr>
          <w:rFonts w:cs="Times New Roman"/>
          <w:noProof/>
          <w:color w:val="000000" w:themeColor="text1"/>
        </w:rPr>
        <w:t>[66,67]</w:t>
      </w:r>
      <w:r w:rsidRPr="00F975FA">
        <w:rPr>
          <w:rFonts w:cs="Times New Roman"/>
          <w:b/>
          <w:i/>
          <w:color w:val="000000" w:themeColor="text1"/>
          <w:u w:val="single"/>
          <w:lang w:val="en-US"/>
        </w:rPr>
        <w:fldChar w:fldCharType="end"/>
      </w:r>
      <w:r w:rsidR="007F4DE8" w:rsidRPr="00F975FA">
        <w:rPr>
          <w:rFonts w:cs="Times New Roman"/>
          <w:i/>
          <w:color w:val="000000" w:themeColor="text1"/>
          <w:lang w:eastAsia="ru-RU"/>
        </w:rPr>
        <w:t>:</w:t>
      </w:r>
      <w:r w:rsidR="007F4DE8" w:rsidRPr="00A61729">
        <w:rPr>
          <w:rFonts w:cs="Times New Roman"/>
          <w:i/>
          <w:color w:val="000000" w:themeColor="text1"/>
          <w:lang w:eastAsia="ru-RU"/>
        </w:rPr>
        <w:t xml:space="preserve"> </w:t>
      </w:r>
    </w:p>
    <w:p w14:paraId="6959FD80" w14:textId="77777777" w:rsidR="007F4DE8" w:rsidRPr="00CB3251" w:rsidRDefault="007F4DE8" w:rsidP="007F4DE8">
      <w:pPr>
        <w:tabs>
          <w:tab w:val="left" w:pos="0"/>
        </w:tabs>
        <w:rPr>
          <w:rFonts w:cs="Times New Roman"/>
          <w:color w:val="000000" w:themeColor="text1"/>
          <w:lang w:eastAsia="ru-RU"/>
        </w:rPr>
      </w:pPr>
      <w:r w:rsidRPr="00CB3251">
        <w:rPr>
          <w:rFonts w:cs="Times New Roman"/>
          <w:color w:val="000000" w:themeColor="text1"/>
          <w:lang w:eastAsia="ru-RU"/>
        </w:rPr>
        <w:t>Стандартная дозировка препарата на разовое введение составляет 375 мг/м</w:t>
      </w:r>
      <w:r w:rsidRPr="00CB3251">
        <w:rPr>
          <w:rFonts w:cs="Times New Roman"/>
          <w:color w:val="000000" w:themeColor="text1"/>
          <w:vertAlign w:val="superscript"/>
          <w:lang w:eastAsia="ru-RU"/>
        </w:rPr>
        <w:t>2</w:t>
      </w:r>
      <w:r w:rsidRPr="00CB3251">
        <w:rPr>
          <w:rFonts w:cs="Times New Roman"/>
          <w:color w:val="000000" w:themeColor="text1"/>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3C5EF550" w14:textId="77777777" w:rsidR="007F4DE8" w:rsidRPr="00CB3251" w:rsidRDefault="007F4DE8" w:rsidP="007F4DE8">
      <w:pPr>
        <w:tabs>
          <w:tab w:val="left" w:pos="0"/>
        </w:tabs>
        <w:rPr>
          <w:rFonts w:cs="Times New Roman"/>
          <w:color w:val="000000" w:themeColor="text1"/>
          <w:lang w:eastAsia="ru-RU"/>
        </w:rPr>
      </w:pPr>
      <w:r w:rsidRPr="00CB3251">
        <w:rPr>
          <w:rFonts w:cs="Times New Roman"/>
          <w:color w:val="000000" w:themeColor="text1"/>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21F5C16D" w14:textId="77777777" w:rsidR="007F4DE8" w:rsidRPr="00CB3251" w:rsidRDefault="007F4DE8" w:rsidP="007F4DE8">
      <w:pPr>
        <w:tabs>
          <w:tab w:val="left" w:pos="0"/>
        </w:tabs>
        <w:rPr>
          <w:rFonts w:cs="Times New Roman"/>
          <w:color w:val="000000" w:themeColor="text1"/>
          <w:szCs w:val="24"/>
        </w:rPr>
      </w:pPr>
      <w:r w:rsidRPr="00CB3251">
        <w:rPr>
          <w:rFonts w:cs="Times New Roman"/>
          <w:color w:val="000000" w:themeColor="text1"/>
          <w:lang w:eastAsia="ru-RU"/>
        </w:rPr>
        <w:t xml:space="preserve">Перед каждой инфузией ритуксимаба за 30-60 мин до введения необходимо проводить премедикацию (анальгетик/антипиретик, например парацетамол или </w:t>
      </w:r>
      <w:r w:rsidRPr="00CB3251">
        <w:rPr>
          <w:rFonts w:cs="Times New Roman"/>
          <w:color w:val="000000" w:themeColor="text1"/>
          <w:szCs w:val="24"/>
        </w:rPr>
        <w:t>кетопрофен</w:t>
      </w:r>
      <w:r w:rsidRPr="00CB3251">
        <w:rPr>
          <w:rFonts w:cs="Times New Roman"/>
          <w:color w:val="000000" w:themeColor="text1"/>
          <w:szCs w:val="24"/>
          <w:lang w:eastAsia="ru-RU"/>
        </w:rPr>
        <w:t>; антигистаминный препарат, например дифенгидрамин или клемастин;</w:t>
      </w:r>
      <w:r w:rsidRPr="00CB3251">
        <w:rPr>
          <w:rFonts w:cs="Times New Roman"/>
          <w:color w:val="000000" w:themeColor="text1"/>
          <w:lang w:eastAsia="ru-RU"/>
        </w:rPr>
        <w:t xml:space="preserve"> глюкокортикоид, например, дексаметазон).</w:t>
      </w:r>
      <w:r w:rsidRPr="00CB3251">
        <w:rPr>
          <w:color w:val="000000" w:themeColor="text1"/>
        </w:rPr>
        <w:t xml:space="preserve"> </w:t>
      </w:r>
      <w:r w:rsidRPr="00CB3251">
        <w:rPr>
          <w:rFonts w:cs="Times New Roman"/>
          <w:color w:val="000000" w:themeColor="text1"/>
          <w:szCs w:val="24"/>
        </w:rPr>
        <w:t xml:space="preserve">Стандартной премедикацией является введение кетопрофен 100 мг в/в капельно на 100 мл физ.раствора + </w:t>
      </w:r>
      <w:r w:rsidRPr="00CB3251">
        <w:rPr>
          <w:rFonts w:cs="Times New Roman"/>
          <w:color w:val="000000" w:themeColor="text1"/>
          <w:szCs w:val="24"/>
          <w:lang w:eastAsia="ru-RU"/>
        </w:rPr>
        <w:t>клемастин</w:t>
      </w:r>
      <w:r w:rsidRPr="00CB3251">
        <w:rPr>
          <w:rFonts w:cs="Times New Roman"/>
          <w:color w:val="000000" w:themeColor="text1"/>
          <w:szCs w:val="24"/>
        </w:rPr>
        <w:t xml:space="preserve"> 2 мг в/в капельно на 100 мл физ.раствора + дексаметазон 8 мг в/в капельно на 50 мл физ. раствора.</w:t>
      </w:r>
    </w:p>
    <w:p w14:paraId="6C0A3163" w14:textId="77777777" w:rsidR="007F4DE8" w:rsidRPr="00CB3251" w:rsidRDefault="007F4DE8" w:rsidP="007F4DE8">
      <w:pPr>
        <w:tabs>
          <w:tab w:val="left" w:pos="0"/>
        </w:tabs>
        <w:rPr>
          <w:rFonts w:cs="Times New Roman"/>
          <w:color w:val="000000" w:themeColor="text1"/>
          <w:szCs w:val="24"/>
        </w:rPr>
      </w:pPr>
      <w:r w:rsidRPr="00CB3251">
        <w:rPr>
          <w:rFonts w:cs="Times New Roman"/>
          <w:color w:val="000000" w:themeColor="text1"/>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CB3251">
        <w:rPr>
          <w:rStyle w:val="sokr"/>
          <w:rFonts w:cs="Times New Roman"/>
          <w:color w:val="000000" w:themeColor="text1"/>
          <w:szCs w:val="24"/>
        </w:rPr>
        <w:t>в т.ч.</w:t>
      </w:r>
      <w:r w:rsidRPr="00CB3251">
        <w:rPr>
          <w:rFonts w:cs="Times New Roman"/>
          <w:color w:val="000000" w:themeColor="text1"/>
          <w:szCs w:val="24"/>
        </w:rPr>
        <w:t xml:space="preserve"> </w:t>
      </w:r>
      <w:r w:rsidRPr="00CB3251">
        <w:rPr>
          <w:rStyle w:val="sokr"/>
          <w:rFonts w:cs="Times New Roman"/>
          <w:color w:val="000000" w:themeColor="text1"/>
          <w:szCs w:val="24"/>
        </w:rPr>
        <w:t>в/в</w:t>
      </w:r>
      <w:r w:rsidRPr="00CB3251">
        <w:rPr>
          <w:rFonts w:cs="Times New Roman"/>
          <w:color w:val="000000" w:themeColor="text1"/>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5E15850B" w14:textId="77777777" w:rsidR="007F4DE8" w:rsidRPr="00CB3251" w:rsidRDefault="007F4DE8" w:rsidP="007F4DE8">
      <w:pPr>
        <w:tabs>
          <w:tab w:val="left" w:pos="0"/>
        </w:tabs>
        <w:rPr>
          <w:rFonts w:cs="Times New Roman"/>
          <w:color w:val="000000" w:themeColor="text1"/>
          <w:szCs w:val="24"/>
        </w:rPr>
      </w:pPr>
      <w:r w:rsidRPr="00CB3251">
        <w:rPr>
          <w:rFonts w:cs="Times New Roman"/>
          <w:color w:val="000000" w:themeColor="text1"/>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6B4D7181" w14:textId="77777777" w:rsidR="00F975FA" w:rsidRDefault="00F975FA" w:rsidP="00F975FA">
      <w:pPr>
        <w:tabs>
          <w:tab w:val="left" w:pos="0"/>
        </w:tabs>
        <w:ind w:firstLine="0"/>
        <w:rPr>
          <w:rFonts w:cs="Times New Roman"/>
          <w:i/>
          <w:color w:val="000000" w:themeColor="text1"/>
          <w:lang w:eastAsia="ru-RU"/>
        </w:rPr>
      </w:pPr>
      <w:r>
        <w:rPr>
          <w:rFonts w:cs="Times New Roman"/>
          <w:i/>
          <w:color w:val="000000" w:themeColor="text1"/>
          <w:lang w:eastAsia="ru-RU"/>
        </w:rPr>
        <w:tab/>
      </w:r>
    </w:p>
    <w:p w14:paraId="7A9DEE5B" w14:textId="5723B447" w:rsidR="007F4DE8" w:rsidRPr="00F975FA" w:rsidRDefault="00F975FA" w:rsidP="00F975FA">
      <w:pPr>
        <w:tabs>
          <w:tab w:val="left" w:pos="0"/>
        </w:tabs>
        <w:ind w:firstLine="0"/>
        <w:rPr>
          <w:rFonts w:cs="Times New Roman"/>
          <w:i/>
          <w:color w:val="000000" w:themeColor="text1"/>
          <w:lang w:eastAsia="ru-RU"/>
        </w:rPr>
      </w:pPr>
      <w:r>
        <w:rPr>
          <w:rFonts w:cs="Times New Roman"/>
          <w:i/>
          <w:color w:val="000000" w:themeColor="text1"/>
          <w:lang w:eastAsia="ru-RU"/>
        </w:rPr>
        <w:tab/>
      </w:r>
      <w:r w:rsidR="007F4DE8" w:rsidRPr="00F975FA">
        <w:rPr>
          <w:rFonts w:cs="Times New Roman"/>
          <w:i/>
          <w:color w:val="000000" w:themeColor="text1"/>
          <w:lang w:eastAsia="ru-RU"/>
        </w:rPr>
        <w:t>Подкожное применение</w:t>
      </w:r>
      <w:r w:rsidR="00A61729" w:rsidRPr="00F975FA">
        <w:rPr>
          <w:rFonts w:cs="Times New Roman"/>
          <w:i/>
          <w:color w:val="000000" w:themeColor="text1"/>
          <w:lang w:eastAsia="ru-RU"/>
        </w:rPr>
        <w:t xml:space="preserve"> </w:t>
      </w:r>
      <w:r w:rsidR="00A61729" w:rsidRPr="00F975FA">
        <w:rPr>
          <w:rFonts w:cs="Times New Roman"/>
          <w:b/>
          <w:i/>
          <w:color w:val="000000" w:themeColor="text1"/>
          <w:u w:val="single"/>
          <w:lang w:val="en-US"/>
        </w:rPr>
        <w:fldChar w:fldCharType="begin" w:fldLock="1"/>
      </w:r>
      <w:r w:rsidR="009D41F9">
        <w:rPr>
          <w:rFonts w:cs="Times New Roman"/>
          <w:b/>
          <w:i/>
          <w:color w:val="000000" w:themeColor="text1"/>
          <w:u w:val="single"/>
          <w:lang w:val="en-US"/>
        </w:rPr>
        <w:instrText>ADDIN CSL_CITATION {"citationItems":[{"id":"ITEM-1","itemData":{"author":[{"dropping-particle":"","family":"Haanen","given":"J. B.A.G.","non-dropping-particle":"","parse-names":false,"suffix":""},{"dropping-particle":"","family":"Carbonnel","given":"F.","non-dropping-particle":"","parse-names":false,"suffix":""},{"dropping-particle":"","family":"Robert","given":"C.","non-dropping-particle":"","parse-names":false,"suffix":""},{"dropping-particle":"","family":"Kerr","given":"K. M.","non-dropping-particle":"","parse-names":false,"suffix":""},{"dropping-particle":"","family":"Peters","given":"S.","non-dropping-particle":"","parse-names":false,"suffix":""},{"dropping-particle":"","family":"Larkin","given":"J.","non-dropping-particle":"","parse-names":false,"suffix":""},{"dropping-particle":"","family":"Jordan","given":"K.","non-dropping-particle":"","parse-names":false,"suffix":""}],"container-title":"Annals of Oncology","id":"ITEM-1","issue":"Supp. 4","issued":{"date-parts":[["2018"]]},"page":"iv264-iv266","title":"Management of toxicities from immunotherapy: ESMO Clinical Practice Guidelines for diagnosis, treatment and follow-up","type":"article-journal","volume":"29"},"uris":["http://www.mendeley.com/documents/?uuid=891e60f6-27c0-495a-98e2-222a2574c98e"]},{"id":"ITEM-2","itemData":{"DOI":"10.1179/1973947815Y.0000000025","ISSN":"19739478","PMID":"25872413","abstract":"Purpose: Rituximab is a monoclonal antibody targetting the CD20 antigen with the ability to increase overall remission (OR) in B-cell non-Hodgkin’s lymphoma (B-NHL). A systematic review and meta-analysis were conducted to determine the risk of the most clinically relevant severe and fatal adverse events (AEs) associated with the use of rituximab in the treatment of B-NHL. Patients and methods: We included phase III clinical trials that used chemotherapy in combination with rituximab or chemotherapy alone as for B-NHL. Statistical analyses were conducted to calculate summary risk ratio (RR) of the relevant severe and fatal AEs related with rituximab. Results: Eight randomised controlled clinical trials were included in this meta-analysis. Summary RR obtained showed no statistically significant rituximab-associated increased risk in 13 severe adverse events (SAEs) (infection, fever, anaemia, thrombocytopaenia, granulocytopenia, liver toxicity, cardiac toxicity, neurologic toxicity, lung toxicity, mucositis, nausea/vomiting, diarrhoea, alopecia) except leukocytopenia (36.4% versus 31%; RR51.13; 95%CI, 1.01–1.27; P50.03). The incidences of fatal AEs showed noteworthy difference between rituximab group and control group (RR51.45; 95% CI, 1.04–2.02; P50.03). Conclusion: This meta-analysis indicates that there was no proof of statistically higher incidence of most SAEs in rituximab containing group compared with chemotherapy alone. However, fatal infections were more frequently observed in patients who received rituximab. Considering the low-incidence infectioninduced death during the treatment period, the effects of rituximab on infections need further investigation.","author":[{"dropping-particle":"","family":"Hua","given":"Qingling","non-dropping-particle":"","parse-names":false,"suffix":""},{"dropping-particle":"","family":"Zhu","given":"Yanzhe","non-dropping-particle":"","parse-names":false,"suffix":""},{"dropping-particle":"","family":"Liu","given":"Hu","non-dropping-particle":"","parse-names":false,"suffix":""}],"container-title":"Journal of Chemotherapy","id":"ITEM-2","issued":{"date-parts":[["2015"]]},"title":"Severe and fatal adverse events risk associated with rituximab addition to b-cell non-hodgkin’s lymphoma (B-NHL) chemotherapy: A meta-analysis","type":"article-journal"},"uris":["http://www.mendeley.com/documents/?uuid=a993da07-fb07-41c0-8d06-4d598ab3f684"]}],"mendeley":{"formattedCitation":"[66,67]","plainTextFormattedCitation":"[66,67]","previouslyFormattedCitation":"[66,67]"},"properties":{"noteIndex":0},"schema":"https://github.com/citation-style-language/schema/raw/master/csl-citation.json"}</w:instrText>
      </w:r>
      <w:r w:rsidR="00A61729" w:rsidRPr="00F975FA">
        <w:rPr>
          <w:rFonts w:cs="Times New Roman"/>
          <w:b/>
          <w:i/>
          <w:color w:val="000000" w:themeColor="text1"/>
          <w:u w:val="single"/>
          <w:lang w:val="en-US"/>
        </w:rPr>
        <w:fldChar w:fldCharType="separate"/>
      </w:r>
      <w:r w:rsidR="004C3BA5" w:rsidRPr="004C3BA5">
        <w:rPr>
          <w:rFonts w:cs="Times New Roman"/>
          <w:noProof/>
          <w:color w:val="000000" w:themeColor="text1"/>
        </w:rPr>
        <w:t>[66,67]</w:t>
      </w:r>
      <w:r w:rsidR="00A61729" w:rsidRPr="00F975FA">
        <w:rPr>
          <w:rFonts w:cs="Times New Roman"/>
          <w:b/>
          <w:i/>
          <w:color w:val="000000" w:themeColor="text1"/>
          <w:u w:val="single"/>
          <w:lang w:val="en-US"/>
        </w:rPr>
        <w:fldChar w:fldCharType="end"/>
      </w:r>
    </w:p>
    <w:p w14:paraId="17CE0076" w14:textId="77777777" w:rsidR="007F4DE8" w:rsidRPr="00CB3251" w:rsidRDefault="007F4DE8" w:rsidP="007F4DE8">
      <w:pPr>
        <w:tabs>
          <w:tab w:val="left" w:pos="0"/>
        </w:tabs>
        <w:rPr>
          <w:rFonts w:cs="Times New Roman"/>
          <w:color w:val="000000" w:themeColor="text1"/>
          <w:szCs w:val="24"/>
        </w:rPr>
      </w:pPr>
      <w:r w:rsidRPr="00CB3251">
        <w:rPr>
          <w:rFonts w:cs="Times New Roman"/>
          <w:color w:val="000000" w:themeColor="text1"/>
          <w:szCs w:val="24"/>
        </w:rPr>
        <w:t>Ритуксимаб в лекарственной форме «раствор для подкожного введения» в дозировке 1400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54F47BD1" w14:textId="2559DC85" w:rsidR="007F4DE8" w:rsidRDefault="007F4DE8" w:rsidP="007F4DE8">
      <w:pPr>
        <w:tabs>
          <w:tab w:val="left" w:pos="0"/>
        </w:tabs>
        <w:rPr>
          <w:rFonts w:cs="Times New Roman"/>
          <w:color w:val="000000" w:themeColor="text1"/>
          <w:szCs w:val="24"/>
          <w:lang w:eastAsia="ru-RU"/>
        </w:rPr>
      </w:pPr>
    </w:p>
    <w:p w14:paraId="24BD8EA5" w14:textId="1E4595E9" w:rsidR="006D53E9" w:rsidRDefault="00F975FA" w:rsidP="006D53E9">
      <w:pPr>
        <w:pStyle w:val="2"/>
        <w:spacing w:before="0"/>
      </w:pPr>
      <w:bookmarkStart w:id="113" w:name="_Toc66184342"/>
      <w:r w:rsidRPr="00FE2263">
        <w:t>Приложение А3.</w:t>
      </w:r>
      <w:r>
        <w:t xml:space="preserve">3. </w:t>
      </w:r>
      <w:bookmarkStart w:id="114" w:name="OLE_LINK1"/>
      <w:bookmarkStart w:id="115" w:name="OLE_LINK2"/>
      <w:r w:rsidR="006D53E9" w:rsidRPr="005E31D3">
        <w:rPr>
          <w:lang w:eastAsia="ru-RU"/>
        </w:rPr>
        <w:t>Профилактика и лечение тошноты и рвоты</w:t>
      </w:r>
      <w:bookmarkEnd w:id="113"/>
      <w:r w:rsidR="006D53E9" w:rsidRPr="009600FA">
        <w:rPr>
          <w:lang w:eastAsia="ru-RU"/>
        </w:rPr>
        <w:t xml:space="preserve"> </w:t>
      </w:r>
    </w:p>
    <w:p w14:paraId="482B30E1" w14:textId="5987E746" w:rsidR="006D53E9" w:rsidRPr="001957E3" w:rsidRDefault="006D53E9" w:rsidP="006D53E9">
      <w:r w:rsidRPr="001957E3">
        <w:t xml:space="preserve">Одним из частых клинически значимых побочных эффектов </w:t>
      </w:r>
      <w:r>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1957E3">
        <w:t xml:space="preserve">. </w:t>
      </w:r>
    </w:p>
    <w:p w14:paraId="3BFF0C38" w14:textId="77777777" w:rsidR="006D53E9" w:rsidRPr="001957E3" w:rsidRDefault="006D53E9" w:rsidP="006D53E9">
      <w:r w:rsidRPr="001957E3">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42848A13" w14:textId="77777777" w:rsidR="006D53E9" w:rsidRDefault="006D53E9" w:rsidP="006D53E9">
      <w:pPr>
        <w:pStyle w:val="Normal11"/>
        <w:tabs>
          <w:tab w:val="left" w:pos="0"/>
        </w:tabs>
        <w:spacing w:line="360" w:lineRule="auto"/>
        <w:ind w:firstLine="699"/>
        <w:jc w:val="both"/>
        <w:rPr>
          <w:bCs/>
          <w:i/>
          <w:iCs/>
          <w:u w:val="single"/>
          <w:shd w:val="clear" w:color="auto" w:fill="FFFFFF"/>
        </w:rPr>
      </w:pPr>
    </w:p>
    <w:p w14:paraId="71B1CA8C" w14:textId="77777777" w:rsidR="006D53E9" w:rsidRPr="00733870" w:rsidRDefault="006D53E9" w:rsidP="006D53E9">
      <w:pPr>
        <w:pStyle w:val="Normal11"/>
        <w:tabs>
          <w:tab w:val="left" w:pos="0"/>
        </w:tabs>
        <w:spacing w:line="360" w:lineRule="auto"/>
        <w:ind w:firstLine="699"/>
        <w:jc w:val="both"/>
        <w:rPr>
          <w:bCs/>
          <w:i/>
          <w:iCs/>
          <w:u w:val="single"/>
          <w:shd w:val="clear" w:color="auto" w:fill="FFFFFF"/>
        </w:rPr>
      </w:pPr>
      <w:r w:rsidRPr="00733870">
        <w:rPr>
          <w:bCs/>
          <w:i/>
          <w:iCs/>
          <w:u w:val="single"/>
          <w:shd w:val="clear" w:color="auto" w:fill="FFFFFF"/>
        </w:rPr>
        <w:t>Типы тошноты и рвоты</w:t>
      </w:r>
    </w:p>
    <w:p w14:paraId="4CB46048" w14:textId="77777777" w:rsidR="006D53E9" w:rsidRPr="001957E3" w:rsidRDefault="006D53E9" w:rsidP="006D53E9">
      <w:pPr>
        <w:pStyle w:val="afe"/>
        <w:numPr>
          <w:ilvl w:val="0"/>
          <w:numId w:val="62"/>
        </w:numPr>
        <w:contextualSpacing w:val="0"/>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3EDE9B13" w14:textId="77777777" w:rsidR="006D53E9" w:rsidRPr="001957E3" w:rsidRDefault="006D53E9" w:rsidP="006D53E9">
      <w:pPr>
        <w:pStyle w:val="afe"/>
        <w:numPr>
          <w:ilvl w:val="0"/>
          <w:numId w:val="62"/>
        </w:numPr>
        <w:contextualSpacing w:val="0"/>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7CEFF779" w14:textId="77777777" w:rsidR="006D53E9" w:rsidRPr="001957E3" w:rsidRDefault="006D53E9" w:rsidP="006D53E9">
      <w:pPr>
        <w:pStyle w:val="afe"/>
        <w:numPr>
          <w:ilvl w:val="0"/>
          <w:numId w:val="62"/>
        </w:numPr>
        <w:contextualSpacing w:val="0"/>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1CF5D96A" w14:textId="77777777" w:rsidR="006D53E9" w:rsidRPr="001957E3" w:rsidRDefault="006D53E9" w:rsidP="006D53E9">
      <w:pPr>
        <w:pStyle w:val="afe"/>
        <w:numPr>
          <w:ilvl w:val="0"/>
          <w:numId w:val="62"/>
        </w:numPr>
        <w:contextualSpacing w:val="0"/>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1EA2861C" w14:textId="77777777" w:rsidR="006D53E9" w:rsidRPr="001957E3" w:rsidRDefault="006D53E9" w:rsidP="006D53E9">
      <w:pPr>
        <w:pStyle w:val="afe"/>
        <w:numPr>
          <w:ilvl w:val="0"/>
          <w:numId w:val="62"/>
        </w:numPr>
        <w:contextualSpacing w:val="0"/>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5BFFA867" w14:textId="77777777" w:rsidR="006D53E9" w:rsidRDefault="006D53E9" w:rsidP="006D53E9">
      <w:pPr>
        <w:pStyle w:val="Normal11"/>
        <w:tabs>
          <w:tab w:val="left" w:pos="0"/>
        </w:tabs>
        <w:spacing w:line="360" w:lineRule="auto"/>
        <w:ind w:left="0" w:firstLine="0"/>
        <w:jc w:val="both"/>
        <w:rPr>
          <w:b/>
          <w:shd w:val="clear" w:color="auto" w:fill="FFFFFF"/>
        </w:rPr>
      </w:pPr>
    </w:p>
    <w:p w14:paraId="79EC5526" w14:textId="77777777" w:rsidR="006D53E9" w:rsidRPr="00733870" w:rsidRDefault="006D53E9" w:rsidP="006D53E9">
      <w:pPr>
        <w:pStyle w:val="Normal11"/>
        <w:tabs>
          <w:tab w:val="left" w:pos="426"/>
        </w:tabs>
        <w:spacing w:line="360" w:lineRule="auto"/>
        <w:ind w:left="0" w:firstLine="426"/>
        <w:jc w:val="both"/>
        <w:rPr>
          <w:bCs/>
          <w:i/>
          <w:iCs/>
          <w:u w:val="single"/>
          <w:shd w:val="clear" w:color="auto" w:fill="FFFFFF"/>
        </w:rPr>
      </w:pPr>
      <w:r w:rsidRPr="00733870">
        <w:rPr>
          <w:bCs/>
          <w:i/>
          <w:iCs/>
          <w:u w:val="single"/>
          <w:shd w:val="clear" w:color="auto" w:fill="FFFFFF"/>
        </w:rPr>
        <w:t>Эметогенный потенциал противоопухолевых препаратов</w:t>
      </w:r>
    </w:p>
    <w:p w14:paraId="7A8B9BEC" w14:textId="33DAED48" w:rsidR="006D53E9" w:rsidRPr="001957E3" w:rsidRDefault="006D53E9" w:rsidP="006D53E9">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1)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1957E3">
        <w:t>:</w:t>
      </w:r>
    </w:p>
    <w:p w14:paraId="58E99628" w14:textId="77777777" w:rsidR="006D53E9" w:rsidRPr="001957E3" w:rsidRDefault="006D53E9" w:rsidP="006D53E9">
      <w:pPr>
        <w:pStyle w:val="afe"/>
        <w:numPr>
          <w:ilvl w:val="0"/>
          <w:numId w:val="63"/>
        </w:numPr>
        <w:contextualSpacing w:val="0"/>
      </w:pPr>
      <w:r w:rsidRPr="001957E3">
        <w:t xml:space="preserve">минимальный </w:t>
      </w:r>
      <w:r>
        <w:t>–</w:t>
      </w:r>
      <w:r w:rsidRPr="001957E3">
        <w:t xml:space="preserve"> развитие рвоты менее чем у 10% </w:t>
      </w:r>
      <w:r>
        <w:t>пациентов</w:t>
      </w:r>
      <w:r w:rsidRPr="001957E3">
        <w:t>;</w:t>
      </w:r>
    </w:p>
    <w:p w14:paraId="14326C41" w14:textId="77777777" w:rsidR="006D53E9" w:rsidRPr="001957E3" w:rsidRDefault="006D53E9" w:rsidP="006D53E9">
      <w:pPr>
        <w:pStyle w:val="afe"/>
        <w:numPr>
          <w:ilvl w:val="0"/>
          <w:numId w:val="63"/>
        </w:numPr>
        <w:contextualSpacing w:val="0"/>
      </w:pPr>
      <w:r w:rsidRPr="001957E3">
        <w:t xml:space="preserve">низкий </w:t>
      </w:r>
      <w:r>
        <w:t>–</w:t>
      </w:r>
      <w:r w:rsidRPr="001957E3">
        <w:t xml:space="preserve"> развитие рвоты у 10 - 30% </w:t>
      </w:r>
      <w:r>
        <w:t>пациентов</w:t>
      </w:r>
      <w:r w:rsidRPr="001957E3">
        <w:t>;</w:t>
      </w:r>
    </w:p>
    <w:p w14:paraId="6D6FA66B" w14:textId="77777777" w:rsidR="006D53E9" w:rsidRPr="001957E3" w:rsidRDefault="006D53E9" w:rsidP="006D53E9">
      <w:pPr>
        <w:pStyle w:val="afe"/>
        <w:numPr>
          <w:ilvl w:val="0"/>
          <w:numId w:val="63"/>
        </w:numPr>
        <w:contextualSpacing w:val="0"/>
      </w:pPr>
      <w:r w:rsidRPr="001957E3">
        <w:t xml:space="preserve">средний </w:t>
      </w:r>
      <w:r>
        <w:t>–</w:t>
      </w:r>
      <w:r w:rsidRPr="001957E3">
        <w:t xml:space="preserve"> развитие рвоты у 30 - 90% </w:t>
      </w:r>
      <w:r>
        <w:t>пациентов</w:t>
      </w:r>
      <w:r w:rsidRPr="001957E3">
        <w:t>;</w:t>
      </w:r>
    </w:p>
    <w:p w14:paraId="6F504889" w14:textId="77777777" w:rsidR="006D53E9" w:rsidRDefault="006D53E9" w:rsidP="006D53E9">
      <w:pPr>
        <w:pStyle w:val="afe"/>
        <w:numPr>
          <w:ilvl w:val="0"/>
          <w:numId w:val="63"/>
        </w:numPr>
        <w:contextualSpacing w:val="0"/>
      </w:pPr>
      <w:r w:rsidRPr="001957E3">
        <w:t xml:space="preserve">высокий </w:t>
      </w:r>
      <w:r>
        <w:t>–</w:t>
      </w:r>
      <w:r w:rsidRPr="001957E3">
        <w:t xml:space="preserve"> развитие рвоты более чем у 90% </w:t>
      </w:r>
      <w:r>
        <w:t>пациентов</w:t>
      </w:r>
      <w:r w:rsidRPr="001957E3">
        <w:t>.</w:t>
      </w:r>
    </w:p>
    <w:p w14:paraId="75FB9EBC" w14:textId="77777777" w:rsidR="006D53E9" w:rsidRDefault="006D53E9" w:rsidP="006D53E9">
      <w:pPr>
        <w:ind w:firstLine="0"/>
      </w:pPr>
    </w:p>
    <w:p w14:paraId="510592F3" w14:textId="77777777" w:rsidR="006D53E9" w:rsidRPr="001957E3" w:rsidRDefault="006D53E9" w:rsidP="006D53E9">
      <w:pPr>
        <w:ind w:firstLine="0"/>
      </w:pPr>
      <w:r>
        <w:t>Таблица 1. Уровень эметогенности основных противоопухолевых препаратов</w:t>
      </w:r>
    </w:p>
    <w:tbl>
      <w:tblPr>
        <w:tblStyle w:val="aff9"/>
        <w:tblW w:w="0" w:type="auto"/>
        <w:tblInd w:w="10" w:type="dxa"/>
        <w:tblLook w:val="04A0" w:firstRow="1" w:lastRow="0" w:firstColumn="1" w:lastColumn="0" w:noHBand="0" w:noVBand="1"/>
      </w:tblPr>
      <w:tblGrid>
        <w:gridCol w:w="1837"/>
        <w:gridCol w:w="3746"/>
        <w:gridCol w:w="3746"/>
      </w:tblGrid>
      <w:tr w:rsidR="006D53E9" w14:paraId="3EE3C5B1" w14:textId="77777777" w:rsidTr="002D3EBF">
        <w:trPr>
          <w:trHeight w:val="692"/>
        </w:trPr>
        <w:tc>
          <w:tcPr>
            <w:tcW w:w="1837" w:type="dxa"/>
          </w:tcPr>
          <w:p w14:paraId="5DE34978" w14:textId="77777777" w:rsidR="006D53E9" w:rsidRPr="00DE20E4" w:rsidRDefault="006D53E9" w:rsidP="002D3EBF">
            <w:pPr>
              <w:pStyle w:val="Normal11"/>
              <w:shd w:val="clear" w:color="auto" w:fill="auto"/>
              <w:tabs>
                <w:tab w:val="left" w:pos="0"/>
              </w:tabs>
              <w:spacing w:line="360" w:lineRule="auto"/>
              <w:ind w:left="57" w:right="57" w:firstLine="0"/>
              <w:jc w:val="both"/>
              <w:rPr>
                <w:b/>
                <w:sz w:val="22"/>
                <w:szCs w:val="22"/>
                <w:shd w:val="clear" w:color="auto" w:fill="FFFFFF"/>
              </w:rPr>
            </w:pPr>
            <w:r w:rsidRPr="00DE20E4">
              <w:rPr>
                <w:b/>
                <w:sz w:val="22"/>
                <w:szCs w:val="22"/>
                <w:shd w:val="clear" w:color="auto" w:fill="FFFFFF"/>
              </w:rPr>
              <w:t>Уровень эметогенности</w:t>
            </w:r>
          </w:p>
        </w:tc>
        <w:tc>
          <w:tcPr>
            <w:tcW w:w="3746" w:type="dxa"/>
          </w:tcPr>
          <w:p w14:paraId="73866E96" w14:textId="77777777" w:rsidR="006D53E9" w:rsidRPr="00DE20E4" w:rsidRDefault="006D53E9" w:rsidP="002D3EBF">
            <w:pPr>
              <w:pStyle w:val="Normal11"/>
              <w:shd w:val="clear" w:color="auto" w:fill="auto"/>
              <w:tabs>
                <w:tab w:val="left" w:pos="0"/>
              </w:tabs>
              <w:spacing w:line="360" w:lineRule="auto"/>
              <w:ind w:left="57" w:right="57" w:firstLine="0"/>
              <w:rPr>
                <w:b/>
                <w:sz w:val="22"/>
                <w:szCs w:val="22"/>
                <w:shd w:val="clear" w:color="auto" w:fill="FFFFFF"/>
              </w:rPr>
            </w:pPr>
            <w:r w:rsidRPr="00DE20E4">
              <w:rPr>
                <w:b/>
                <w:sz w:val="22"/>
                <w:szCs w:val="22"/>
                <w:shd w:val="clear" w:color="auto" w:fill="FFFFFF"/>
              </w:rPr>
              <w:t>Противоопухолевые препараты для внутривенного введения</w:t>
            </w:r>
          </w:p>
        </w:tc>
        <w:tc>
          <w:tcPr>
            <w:tcW w:w="3746" w:type="dxa"/>
          </w:tcPr>
          <w:p w14:paraId="074D6336" w14:textId="77777777" w:rsidR="006D53E9" w:rsidRPr="00DE20E4" w:rsidRDefault="006D53E9" w:rsidP="002D3EBF">
            <w:pPr>
              <w:pStyle w:val="Normal11"/>
              <w:shd w:val="clear" w:color="auto" w:fill="auto"/>
              <w:tabs>
                <w:tab w:val="left" w:pos="0"/>
              </w:tabs>
              <w:spacing w:line="360" w:lineRule="auto"/>
              <w:ind w:left="57" w:right="57" w:firstLine="0"/>
              <w:rPr>
                <w:b/>
                <w:sz w:val="22"/>
                <w:szCs w:val="22"/>
                <w:shd w:val="clear" w:color="auto" w:fill="FFFFFF"/>
              </w:rPr>
            </w:pPr>
            <w:r w:rsidRPr="00DE20E4">
              <w:rPr>
                <w:b/>
                <w:sz w:val="22"/>
                <w:szCs w:val="22"/>
                <w:shd w:val="clear" w:color="auto" w:fill="FFFFFF"/>
              </w:rPr>
              <w:t xml:space="preserve">Противоопухолевые препараты для перорального приема </w:t>
            </w:r>
          </w:p>
        </w:tc>
      </w:tr>
      <w:tr w:rsidR="006D53E9" w14:paraId="23F5BF32" w14:textId="77777777" w:rsidTr="002D3EBF">
        <w:trPr>
          <w:trHeight w:val="692"/>
        </w:trPr>
        <w:tc>
          <w:tcPr>
            <w:tcW w:w="1837" w:type="dxa"/>
          </w:tcPr>
          <w:p w14:paraId="4323DE2F" w14:textId="77777777" w:rsidR="006D53E9" w:rsidRDefault="006D53E9"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Высокий </w:t>
            </w:r>
          </w:p>
          <w:p w14:paraId="520F8478" w14:textId="77777777" w:rsidR="006D53E9" w:rsidRPr="00DE20E4" w:rsidRDefault="006D53E9"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w:t>
            </w:r>
            <w:r w:rsidRPr="00DE20E4">
              <w:rPr>
                <w:sz w:val="22"/>
                <w:szCs w:val="22"/>
                <w:shd w:val="clear" w:color="auto" w:fill="FFFFFF"/>
              </w:rPr>
              <w:t>&gt;</w:t>
            </w:r>
            <w:r>
              <w:rPr>
                <w:sz w:val="22"/>
                <w:szCs w:val="22"/>
              </w:rPr>
              <w:t>90 %</w:t>
            </w:r>
            <w:r w:rsidRPr="00DE20E4">
              <w:rPr>
                <w:sz w:val="22"/>
                <w:szCs w:val="22"/>
              </w:rPr>
              <w:t>)</w:t>
            </w:r>
          </w:p>
        </w:tc>
        <w:tc>
          <w:tcPr>
            <w:tcW w:w="3746" w:type="dxa"/>
          </w:tcPr>
          <w:p w14:paraId="3859CFCD" w14:textId="77777777" w:rsidR="006D53E9" w:rsidRPr="00DE20E4" w:rsidRDefault="006D53E9" w:rsidP="006D53E9">
            <w:pPr>
              <w:pStyle w:val="Normal11"/>
              <w:numPr>
                <w:ilvl w:val="0"/>
                <w:numId w:val="58"/>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комбинация антрациклин / циклофосфамид </w:t>
            </w:r>
          </w:p>
          <w:p w14:paraId="6885CE00" w14:textId="77777777" w:rsidR="006D53E9" w:rsidRPr="00DE20E4" w:rsidRDefault="006D53E9" w:rsidP="006D53E9">
            <w:pPr>
              <w:pStyle w:val="Normal11"/>
              <w:numPr>
                <w:ilvl w:val="0"/>
                <w:numId w:val="58"/>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карбазин</w:t>
            </w:r>
          </w:p>
          <w:p w14:paraId="703CD0BB" w14:textId="77777777" w:rsidR="006D53E9" w:rsidRPr="00DE20E4" w:rsidRDefault="006D53E9" w:rsidP="006D53E9">
            <w:pPr>
              <w:pStyle w:val="Normal11"/>
              <w:numPr>
                <w:ilvl w:val="0"/>
                <w:numId w:val="58"/>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мустин</w:t>
            </w:r>
          </w:p>
          <w:p w14:paraId="68208400" w14:textId="77777777" w:rsidR="006D53E9" w:rsidRPr="00DE20E4" w:rsidRDefault="006D53E9" w:rsidP="006D53E9">
            <w:pPr>
              <w:pStyle w:val="Normal11"/>
              <w:numPr>
                <w:ilvl w:val="0"/>
                <w:numId w:val="58"/>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хлорэтамин</w:t>
            </w:r>
          </w:p>
          <w:p w14:paraId="4274EDC2" w14:textId="77777777" w:rsidR="006D53E9" w:rsidRPr="00DE20E4" w:rsidRDefault="006D53E9" w:rsidP="006D53E9">
            <w:pPr>
              <w:pStyle w:val="Normal11"/>
              <w:numPr>
                <w:ilvl w:val="0"/>
                <w:numId w:val="58"/>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трептозоцин</w:t>
            </w:r>
          </w:p>
          <w:p w14:paraId="1AD20BB0" w14:textId="77777777" w:rsidR="006D53E9" w:rsidRPr="00DE20E4" w:rsidRDefault="006D53E9" w:rsidP="006D53E9">
            <w:pPr>
              <w:pStyle w:val="Normal11"/>
              <w:numPr>
                <w:ilvl w:val="0"/>
                <w:numId w:val="58"/>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 ≥ 1500 мг / м</w:t>
            </w:r>
            <w:r w:rsidRPr="00046796">
              <w:rPr>
                <w:sz w:val="22"/>
                <w:szCs w:val="22"/>
                <w:shd w:val="clear" w:color="auto" w:fill="FFFFFF"/>
                <w:vertAlign w:val="superscript"/>
              </w:rPr>
              <w:t>2</w:t>
            </w:r>
          </w:p>
          <w:p w14:paraId="07171B1C" w14:textId="77777777" w:rsidR="006D53E9" w:rsidRPr="00DE20E4" w:rsidRDefault="006D53E9" w:rsidP="006D53E9">
            <w:pPr>
              <w:pStyle w:val="Normal11"/>
              <w:numPr>
                <w:ilvl w:val="0"/>
                <w:numId w:val="58"/>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сплатин</w:t>
            </w:r>
          </w:p>
        </w:tc>
        <w:tc>
          <w:tcPr>
            <w:tcW w:w="3746" w:type="dxa"/>
          </w:tcPr>
          <w:p w14:paraId="1C77AF2E" w14:textId="77777777" w:rsidR="006D53E9" w:rsidRPr="00DE20E4" w:rsidRDefault="006D53E9" w:rsidP="006D53E9">
            <w:pPr>
              <w:pStyle w:val="Normal11"/>
              <w:numPr>
                <w:ilvl w:val="0"/>
                <w:numId w:val="58"/>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ксаметилмеламин</w:t>
            </w:r>
          </w:p>
          <w:p w14:paraId="36883F6B" w14:textId="77777777" w:rsidR="006D53E9" w:rsidRPr="00DE20E4" w:rsidRDefault="006D53E9" w:rsidP="006D53E9">
            <w:pPr>
              <w:pStyle w:val="Normal11"/>
              <w:numPr>
                <w:ilvl w:val="0"/>
                <w:numId w:val="58"/>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рокарбазин</w:t>
            </w:r>
          </w:p>
        </w:tc>
      </w:tr>
      <w:tr w:rsidR="006D53E9" w14:paraId="3D683D5B" w14:textId="77777777" w:rsidTr="002D3EBF">
        <w:trPr>
          <w:trHeight w:val="692"/>
        </w:trPr>
        <w:tc>
          <w:tcPr>
            <w:tcW w:w="1837" w:type="dxa"/>
          </w:tcPr>
          <w:p w14:paraId="25B4940B" w14:textId="77777777" w:rsidR="006D53E9" w:rsidRPr="00DE20E4" w:rsidRDefault="006D53E9"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Умеренный (30–90 %)</w:t>
            </w:r>
          </w:p>
        </w:tc>
        <w:tc>
          <w:tcPr>
            <w:tcW w:w="3746" w:type="dxa"/>
          </w:tcPr>
          <w:p w14:paraId="1BA02A4A"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азацитидин</w:t>
            </w:r>
          </w:p>
          <w:p w14:paraId="6A830683"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алемтузумаб</w:t>
            </w:r>
          </w:p>
          <w:p w14:paraId="3F9DC12E"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ендамустин</w:t>
            </w:r>
          </w:p>
          <w:p w14:paraId="2208E9A3"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усульфан</w:t>
            </w:r>
          </w:p>
          <w:p w14:paraId="4AF7E995"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унорубицин</w:t>
            </w:r>
          </w:p>
          <w:p w14:paraId="23C8CB07"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ксорубицин</w:t>
            </w:r>
          </w:p>
          <w:p w14:paraId="69219379"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дарубицин</w:t>
            </w:r>
          </w:p>
          <w:p w14:paraId="4823712F"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ринотекан</w:t>
            </w:r>
          </w:p>
          <w:p w14:paraId="12B9E4F4" w14:textId="77777777" w:rsidR="006D53E9" w:rsidRPr="002C441B"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иринотекан </w:t>
            </w:r>
            <w:r w:rsidRPr="002C441B">
              <w:rPr>
                <w:sz w:val="22"/>
                <w:szCs w:val="22"/>
                <w:shd w:val="clear" w:color="auto" w:fill="FFFFFF"/>
              </w:rPr>
              <w:t>[</w:t>
            </w:r>
            <w:r w:rsidRPr="00DE20E4">
              <w:rPr>
                <w:sz w:val="22"/>
                <w:szCs w:val="22"/>
                <w:shd w:val="clear" w:color="auto" w:fill="FFFFFF"/>
              </w:rPr>
              <w:t>липосомальная форма</w:t>
            </w:r>
            <w:r w:rsidRPr="002C441B">
              <w:rPr>
                <w:sz w:val="22"/>
                <w:szCs w:val="22"/>
                <w:shd w:val="clear" w:color="auto" w:fill="FFFFFF"/>
              </w:rPr>
              <w:t>]</w:t>
            </w:r>
          </w:p>
          <w:p w14:paraId="0091260F"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фосфамид</w:t>
            </w:r>
          </w:p>
          <w:p w14:paraId="5B6DB084"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боплатин</w:t>
            </w:r>
          </w:p>
          <w:p w14:paraId="1A199218"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лофарабин</w:t>
            </w:r>
          </w:p>
          <w:p w14:paraId="6206755D"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ксалиплатин</w:t>
            </w:r>
          </w:p>
          <w:p w14:paraId="2CD1580A"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ромидепсин </w:t>
            </w:r>
          </w:p>
          <w:p w14:paraId="762B36A5"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озоломид</w:t>
            </w:r>
          </w:p>
          <w:p w14:paraId="72DC4EED"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иотепа</w:t>
            </w:r>
          </w:p>
          <w:p w14:paraId="08CCC506"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бектедин</w:t>
            </w:r>
          </w:p>
          <w:p w14:paraId="32AF3273"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 &lt;1500 мг / м</w:t>
            </w:r>
            <w:r w:rsidRPr="00046796">
              <w:rPr>
                <w:sz w:val="22"/>
                <w:szCs w:val="22"/>
                <w:shd w:val="clear" w:color="auto" w:fill="FFFFFF"/>
                <w:vertAlign w:val="superscript"/>
              </w:rPr>
              <w:t>2</w:t>
            </w:r>
          </w:p>
          <w:p w14:paraId="062F3342"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тарабин</w:t>
            </w:r>
            <w:r>
              <w:rPr>
                <w:sz w:val="22"/>
                <w:szCs w:val="22"/>
                <w:shd w:val="clear" w:color="auto" w:fill="FFFFFF"/>
              </w:rPr>
              <w:t xml:space="preserve"> </w:t>
            </w:r>
            <w:r w:rsidRPr="00DE20E4">
              <w:rPr>
                <w:sz w:val="22"/>
                <w:szCs w:val="22"/>
                <w:shd w:val="clear" w:color="auto" w:fill="FFFFFF"/>
              </w:rPr>
              <w:t>&gt;1000 мг / м</w:t>
            </w:r>
            <w:r w:rsidRPr="00046796">
              <w:rPr>
                <w:sz w:val="22"/>
                <w:szCs w:val="22"/>
                <w:shd w:val="clear" w:color="auto" w:fill="FFFFFF"/>
                <w:vertAlign w:val="superscript"/>
              </w:rPr>
              <w:t>2</w:t>
            </w:r>
          </w:p>
          <w:p w14:paraId="5BCE1768" w14:textId="77777777" w:rsidR="006D53E9" w:rsidRPr="00DE20E4" w:rsidRDefault="006D53E9" w:rsidP="006D53E9">
            <w:pPr>
              <w:pStyle w:val="Normal11"/>
              <w:numPr>
                <w:ilvl w:val="0"/>
                <w:numId w:val="59"/>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пирубицин</w:t>
            </w:r>
          </w:p>
        </w:tc>
        <w:tc>
          <w:tcPr>
            <w:tcW w:w="3746" w:type="dxa"/>
          </w:tcPr>
          <w:p w14:paraId="0C64E5F9"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осутиниб</w:t>
            </w:r>
          </w:p>
          <w:p w14:paraId="15D7383C"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орельбин</w:t>
            </w:r>
          </w:p>
          <w:p w14:paraId="7C9500CD" w14:textId="77777777" w:rsidR="006D53E9" w:rsidRDefault="006D53E9" w:rsidP="006D53E9">
            <w:pPr>
              <w:pStyle w:val="Normal11"/>
              <w:numPr>
                <w:ilvl w:val="0"/>
                <w:numId w:val="59"/>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матиниб</w:t>
            </w:r>
          </w:p>
          <w:p w14:paraId="7B4CC2B6" w14:textId="77777777" w:rsidR="006D53E9" w:rsidRPr="00DE20E4" w:rsidRDefault="006D53E9" w:rsidP="006D53E9">
            <w:pPr>
              <w:pStyle w:val="Normal11"/>
              <w:numPr>
                <w:ilvl w:val="0"/>
                <w:numId w:val="59"/>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бозантиниб</w:t>
            </w:r>
          </w:p>
          <w:p w14:paraId="4AD6C544"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ризотиниб</w:t>
            </w:r>
          </w:p>
          <w:p w14:paraId="2C5A9300"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ленватиниб</w:t>
            </w:r>
          </w:p>
          <w:p w14:paraId="29C643EA" w14:textId="77777777" w:rsidR="006D53E9"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озоломид</w:t>
            </w:r>
          </w:p>
          <w:p w14:paraId="3628247A"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трифлуридин-типирацил</w:t>
            </w:r>
          </w:p>
          <w:p w14:paraId="3D0C2633" w14:textId="77777777" w:rsidR="006D53E9" w:rsidRPr="00DE20E4" w:rsidRDefault="006D53E9" w:rsidP="006D53E9">
            <w:pPr>
              <w:pStyle w:val="Normal11"/>
              <w:numPr>
                <w:ilvl w:val="0"/>
                <w:numId w:val="59"/>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еритиниб</w:t>
            </w:r>
          </w:p>
          <w:p w14:paraId="1622501E" w14:textId="77777777" w:rsidR="006D53E9" w:rsidRPr="00DE20E4" w:rsidRDefault="006D53E9" w:rsidP="006D53E9">
            <w:pPr>
              <w:pStyle w:val="Normal11"/>
              <w:numPr>
                <w:ilvl w:val="0"/>
                <w:numId w:val="59"/>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w:t>
            </w:r>
          </w:p>
        </w:tc>
      </w:tr>
      <w:tr w:rsidR="006D53E9" w14:paraId="103AFE4B" w14:textId="77777777" w:rsidTr="002D3EBF">
        <w:trPr>
          <w:trHeight w:val="692"/>
        </w:trPr>
        <w:tc>
          <w:tcPr>
            <w:tcW w:w="1837" w:type="dxa"/>
          </w:tcPr>
          <w:p w14:paraId="63069736" w14:textId="77777777" w:rsidR="006D53E9" w:rsidRDefault="006D53E9"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Низкий </w:t>
            </w:r>
          </w:p>
          <w:p w14:paraId="0EE3D394" w14:textId="77777777" w:rsidR="006D53E9" w:rsidRPr="00DE20E4" w:rsidRDefault="006D53E9"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10–30 %)</w:t>
            </w:r>
          </w:p>
        </w:tc>
        <w:tc>
          <w:tcPr>
            <w:tcW w:w="3746" w:type="dxa"/>
          </w:tcPr>
          <w:p w14:paraId="553889E4"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DE20E4">
              <w:rPr>
                <w:sz w:val="22"/>
                <w:szCs w:val="22"/>
                <w:shd w:val="clear" w:color="auto" w:fill="FFFFFF"/>
              </w:rPr>
              <w:t>тезолизумаб</w:t>
            </w:r>
          </w:p>
          <w:p w14:paraId="750EC159"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DE20E4">
              <w:rPr>
                <w:sz w:val="22"/>
                <w:szCs w:val="22"/>
                <w:shd w:val="clear" w:color="auto" w:fill="FFFFFF"/>
              </w:rPr>
              <w:t>флиберцепт</w:t>
            </w:r>
          </w:p>
          <w:p w14:paraId="521C6526"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елиностат</w:t>
            </w:r>
          </w:p>
          <w:p w14:paraId="26613959"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линатумомаб</w:t>
            </w:r>
          </w:p>
          <w:p w14:paraId="7AE1DD4D"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ортезомиб</w:t>
            </w:r>
          </w:p>
          <w:p w14:paraId="45F3C83C"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рентуксимаб</w:t>
            </w:r>
          </w:p>
          <w:p w14:paraId="345589FA"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флунин</w:t>
            </w:r>
          </w:p>
          <w:p w14:paraId="509B100A"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мцитабин</w:t>
            </w:r>
          </w:p>
          <w:p w14:paraId="67C32FC4"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ксорубици</w:t>
            </w:r>
            <w:r>
              <w:rPr>
                <w:sz w:val="22"/>
                <w:szCs w:val="22"/>
                <w:shd w:val="clear" w:color="auto" w:fill="FFFFFF"/>
              </w:rPr>
              <w:t xml:space="preserve">н </w:t>
            </w:r>
            <w:r w:rsidRPr="00DE20E4">
              <w:rPr>
                <w:sz w:val="22"/>
                <w:szCs w:val="22"/>
                <w:shd w:val="clear" w:color="auto" w:fill="FFFFFF"/>
              </w:rPr>
              <w:t>пегилированный</w:t>
            </w:r>
            <w:r>
              <w:rPr>
                <w:sz w:val="22"/>
                <w:szCs w:val="22"/>
                <w:shd w:val="clear" w:color="auto" w:fill="FFFFFF"/>
              </w:rPr>
              <w:t xml:space="preserve"> </w:t>
            </w:r>
            <w:r w:rsidRPr="00DE20E4">
              <w:rPr>
                <w:sz w:val="22"/>
                <w:szCs w:val="22"/>
                <w:shd w:val="clear" w:color="auto" w:fill="FFFFFF"/>
              </w:rPr>
              <w:t>липосомальный</w:t>
            </w:r>
          </w:p>
          <w:p w14:paraId="460C4DC4"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цетаксел</w:t>
            </w:r>
          </w:p>
          <w:p w14:paraId="611030B1"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ксабепилон</w:t>
            </w:r>
          </w:p>
          <w:p w14:paraId="4528E3FF"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пилимумаб</w:t>
            </w:r>
          </w:p>
          <w:p w14:paraId="4CBF847A"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базитаксел</w:t>
            </w:r>
          </w:p>
          <w:p w14:paraId="6A4A2A2A"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филзомиб</w:t>
            </w:r>
          </w:p>
          <w:p w14:paraId="3A407209"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тумаксумаб</w:t>
            </w:r>
          </w:p>
          <w:p w14:paraId="5563A8DF"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тотрексат</w:t>
            </w:r>
          </w:p>
          <w:p w14:paraId="6B52588A"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итоксантрон</w:t>
            </w:r>
          </w:p>
          <w:p w14:paraId="511B84B1"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итомицин</w:t>
            </w:r>
          </w:p>
          <w:p w14:paraId="27BE5D22"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наб-паклитаксел</w:t>
            </w:r>
          </w:p>
          <w:p w14:paraId="4D07AB3B"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нецитумумаб</w:t>
            </w:r>
          </w:p>
          <w:p w14:paraId="3A40D405"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аклитаксел</w:t>
            </w:r>
          </w:p>
          <w:p w14:paraId="641298A2"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анитумумаб</w:t>
            </w:r>
          </w:p>
          <w:p w14:paraId="3876705E"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метрексед</w:t>
            </w:r>
          </w:p>
          <w:p w14:paraId="32C1A71B"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ртузумаб</w:t>
            </w:r>
          </w:p>
          <w:p w14:paraId="4A34924C"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сиролимус</w:t>
            </w:r>
          </w:p>
          <w:p w14:paraId="5DDD3F21"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опотекан</w:t>
            </w:r>
          </w:p>
          <w:p w14:paraId="0BCBC6CF"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стузумаб-эмтанзин</w:t>
            </w:r>
          </w:p>
          <w:p w14:paraId="2396A34E"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етуксимаб</w:t>
            </w:r>
          </w:p>
          <w:p w14:paraId="6503B256"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тарабин ≤ 1000 мг / м</w:t>
            </w:r>
            <w:r w:rsidRPr="00046796">
              <w:rPr>
                <w:sz w:val="22"/>
                <w:szCs w:val="22"/>
                <w:shd w:val="clear" w:color="auto" w:fill="FFFFFF"/>
                <w:vertAlign w:val="superscript"/>
              </w:rPr>
              <w:t>2</w:t>
            </w:r>
          </w:p>
          <w:p w14:paraId="59DD86A0"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лотузумаб</w:t>
            </w:r>
          </w:p>
          <w:p w14:paraId="22828BDB" w14:textId="77777777" w:rsidR="006D53E9" w:rsidRPr="00DE20E4" w:rsidRDefault="006D53E9" w:rsidP="006D53E9">
            <w:pPr>
              <w:pStyle w:val="Normal11"/>
              <w:numPr>
                <w:ilvl w:val="0"/>
                <w:numId w:val="60"/>
              </w:numPr>
              <w:tabs>
                <w:tab w:val="left" w:pos="0"/>
                <w:tab w:val="left" w:pos="1515"/>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рибулин</w:t>
            </w:r>
            <w:r w:rsidRPr="00DE20E4">
              <w:rPr>
                <w:sz w:val="22"/>
                <w:szCs w:val="22"/>
                <w:shd w:val="clear" w:color="auto" w:fill="FFFFFF"/>
              </w:rPr>
              <w:tab/>
            </w:r>
          </w:p>
          <w:p w14:paraId="053C2156"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топозид</w:t>
            </w:r>
          </w:p>
          <w:p w14:paraId="6ED78C5F" w14:textId="77777777" w:rsidR="006D53E9" w:rsidRPr="00DE20E4" w:rsidRDefault="006D53E9" w:rsidP="006D53E9">
            <w:pPr>
              <w:pStyle w:val="Normal11"/>
              <w:numPr>
                <w:ilvl w:val="0"/>
                <w:numId w:val="60"/>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sz w:val="22"/>
                <w:szCs w:val="22"/>
                <w:shd w:val="clear" w:color="auto" w:fill="FFFFFF"/>
              </w:rPr>
              <w:t>фторурацил</w:t>
            </w:r>
          </w:p>
        </w:tc>
        <w:tc>
          <w:tcPr>
            <w:tcW w:w="3746" w:type="dxa"/>
          </w:tcPr>
          <w:p w14:paraId="5E311830"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DE20E4">
              <w:rPr>
                <w:sz w:val="22"/>
                <w:szCs w:val="22"/>
                <w:shd w:val="clear" w:color="auto" w:fill="FFFFFF"/>
              </w:rPr>
              <w:t>ксатиниб</w:t>
            </w:r>
          </w:p>
          <w:p w14:paraId="1C79D70F"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015EAB">
              <w:rPr>
                <w:sz w:val="22"/>
                <w:szCs w:val="22"/>
                <w:shd w:val="clear" w:color="auto" w:fill="FFFFFF"/>
              </w:rPr>
              <w:t xml:space="preserve">лектиниб </w:t>
            </w:r>
          </w:p>
          <w:p w14:paraId="093C2A54"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афатиниб</w:t>
            </w:r>
          </w:p>
          <w:p w14:paraId="64307DC1"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вандетаниб</w:t>
            </w:r>
          </w:p>
          <w:p w14:paraId="33553985"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венетоклакс</w:t>
            </w:r>
          </w:p>
          <w:p w14:paraId="678C6613"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вориностат</w:t>
            </w:r>
          </w:p>
          <w:p w14:paraId="1034E10A"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дабрафениб</w:t>
            </w:r>
          </w:p>
          <w:p w14:paraId="57A9F2F4"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дазатиниб</w:t>
            </w:r>
          </w:p>
          <w:p w14:paraId="2DDA6EEE"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ибрутиниб</w:t>
            </w:r>
          </w:p>
          <w:p w14:paraId="2FDE76B4"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 xml:space="preserve">иделалисиб </w:t>
            </w:r>
          </w:p>
          <w:p w14:paraId="047CB3DB"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иксазомиб</w:t>
            </w:r>
          </w:p>
          <w:p w14:paraId="3F0C9194"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капецитабин</w:t>
            </w:r>
          </w:p>
          <w:p w14:paraId="6039BD5F"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кобиметиниб</w:t>
            </w:r>
          </w:p>
          <w:p w14:paraId="2222C0DA"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лапатиниб</w:t>
            </w:r>
          </w:p>
          <w:p w14:paraId="2A4D2EC8"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леналидомид</w:t>
            </w:r>
          </w:p>
          <w:p w14:paraId="6E088259"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нилотиниб</w:t>
            </w:r>
          </w:p>
          <w:p w14:paraId="577D8C6A"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олапариб</w:t>
            </w:r>
          </w:p>
          <w:p w14:paraId="0680908F"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осимертиниб</w:t>
            </w:r>
          </w:p>
          <w:p w14:paraId="0D366D75"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зопаниб</w:t>
            </w:r>
          </w:p>
          <w:p w14:paraId="7C11DB1F"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лбоциклиб</w:t>
            </w:r>
          </w:p>
          <w:p w14:paraId="54102840"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нобиностат</w:t>
            </w:r>
          </w:p>
          <w:p w14:paraId="0AE4FFFC"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онатиниб</w:t>
            </w:r>
          </w:p>
          <w:p w14:paraId="0E3D2D22"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регорафениб</w:t>
            </w:r>
          </w:p>
          <w:p w14:paraId="5BF928DF" w14:textId="77777777" w:rsidR="006D53E9" w:rsidRPr="00015EAB"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сонидегиб</w:t>
            </w:r>
          </w:p>
          <w:p w14:paraId="00A1E3B5"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унитиниб</w:t>
            </w:r>
          </w:p>
          <w:p w14:paraId="5DA9516C"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алидомид</w:t>
            </w:r>
          </w:p>
          <w:p w14:paraId="43A57EB1"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гафур-урацил</w:t>
            </w:r>
          </w:p>
          <w:p w14:paraId="3EFA252B"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метиниб</w:t>
            </w:r>
          </w:p>
          <w:p w14:paraId="1D70A66F" w14:textId="77777777" w:rsidR="006D53E9" w:rsidRPr="00DE20E4" w:rsidRDefault="006D53E9" w:rsidP="006D53E9">
            <w:pPr>
              <w:pStyle w:val="Normal11"/>
              <w:numPr>
                <w:ilvl w:val="0"/>
                <w:numId w:val="6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флударабин</w:t>
            </w:r>
          </w:p>
          <w:p w14:paraId="05ADB291" w14:textId="77777777" w:rsidR="006D53E9" w:rsidRPr="00DE20E4" w:rsidRDefault="006D53E9" w:rsidP="006D53E9">
            <w:pPr>
              <w:pStyle w:val="Normal11"/>
              <w:numPr>
                <w:ilvl w:val="0"/>
                <w:numId w:val="60"/>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веролимус</w:t>
            </w:r>
          </w:p>
          <w:p w14:paraId="73A807AA" w14:textId="77777777" w:rsidR="006D53E9" w:rsidRPr="00DE20E4" w:rsidRDefault="006D53E9" w:rsidP="006D53E9">
            <w:pPr>
              <w:pStyle w:val="Normal11"/>
              <w:numPr>
                <w:ilvl w:val="0"/>
                <w:numId w:val="60"/>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этопозид </w:t>
            </w:r>
          </w:p>
        </w:tc>
      </w:tr>
      <w:tr w:rsidR="006D53E9" w14:paraId="3033191A" w14:textId="77777777" w:rsidTr="002D3EBF">
        <w:trPr>
          <w:trHeight w:val="692"/>
        </w:trPr>
        <w:tc>
          <w:tcPr>
            <w:tcW w:w="1837" w:type="dxa"/>
          </w:tcPr>
          <w:p w14:paraId="423A4EB3" w14:textId="77777777" w:rsidR="006D53E9" w:rsidRPr="00DE20E4" w:rsidRDefault="006D53E9"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Минимальный (&lt;10 %)</w:t>
            </w:r>
          </w:p>
        </w:tc>
        <w:tc>
          <w:tcPr>
            <w:tcW w:w="3746" w:type="dxa"/>
          </w:tcPr>
          <w:p w14:paraId="51E9FF7E"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евацизумаб</w:t>
            </w:r>
          </w:p>
          <w:p w14:paraId="18FB7625"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леомицин</w:t>
            </w:r>
          </w:p>
          <w:p w14:paraId="01F0161A"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бластин</w:t>
            </w:r>
          </w:p>
          <w:p w14:paraId="728CA0CF"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кристин</w:t>
            </w:r>
          </w:p>
          <w:p w14:paraId="18021C57"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орельбин</w:t>
            </w:r>
          </w:p>
          <w:p w14:paraId="2405F8D1"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ратумумаб</w:t>
            </w:r>
          </w:p>
          <w:p w14:paraId="14274125"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ладрибин</w:t>
            </w:r>
          </w:p>
          <w:p w14:paraId="40FAEC67"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ниволумаб</w:t>
            </w:r>
          </w:p>
          <w:p w14:paraId="754BFB97"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бинутузумаб</w:t>
            </w:r>
          </w:p>
          <w:p w14:paraId="7EFFB754"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фатумумаб</w:t>
            </w:r>
          </w:p>
          <w:p w14:paraId="33290BE0"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мбролизумаб</w:t>
            </w:r>
          </w:p>
          <w:p w14:paraId="48B95BAD"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иксантрон</w:t>
            </w:r>
          </w:p>
          <w:p w14:paraId="09FEEABF"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ралатрексат</w:t>
            </w:r>
          </w:p>
          <w:p w14:paraId="13804E46"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рамуцирумаб</w:t>
            </w:r>
          </w:p>
          <w:p w14:paraId="3C477F57" w14:textId="77777777" w:rsidR="006D53E9" w:rsidRPr="00FA793D"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ритуксимаб</w:t>
            </w:r>
          </w:p>
          <w:p w14:paraId="1DECF104" w14:textId="77777777" w:rsidR="006D53E9" w:rsidRPr="00FA793D"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трастузумаб</w:t>
            </w:r>
          </w:p>
          <w:p w14:paraId="25E6FA13" w14:textId="77777777" w:rsidR="006D53E9" w:rsidRPr="00FA793D" w:rsidRDefault="006D53E9" w:rsidP="006D53E9">
            <w:pPr>
              <w:pStyle w:val="Normal11"/>
              <w:numPr>
                <w:ilvl w:val="0"/>
                <w:numId w:val="61"/>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флударабин</w:t>
            </w:r>
          </w:p>
          <w:p w14:paraId="291479A7" w14:textId="77777777" w:rsidR="006D53E9" w:rsidRPr="00DE20E4" w:rsidRDefault="006D53E9" w:rsidP="006D53E9">
            <w:pPr>
              <w:pStyle w:val="Normal11"/>
              <w:numPr>
                <w:ilvl w:val="0"/>
                <w:numId w:val="61"/>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2-хлордеоксиаденозин</w:t>
            </w:r>
          </w:p>
        </w:tc>
        <w:tc>
          <w:tcPr>
            <w:tcW w:w="3746" w:type="dxa"/>
          </w:tcPr>
          <w:p w14:paraId="118BD1D7"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усульфан</w:t>
            </w:r>
          </w:p>
          <w:p w14:paraId="3BFDD43C"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в</w:t>
            </w:r>
            <w:r w:rsidRPr="00DE20E4">
              <w:rPr>
                <w:sz w:val="22"/>
                <w:szCs w:val="22"/>
                <w:shd w:val="clear" w:color="auto" w:fill="FFFFFF"/>
              </w:rPr>
              <w:t>емурафениб</w:t>
            </w:r>
          </w:p>
          <w:p w14:paraId="13C3E54E"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смодегиб</w:t>
            </w:r>
          </w:p>
          <w:p w14:paraId="5D409D34"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фитиниб</w:t>
            </w:r>
          </w:p>
          <w:p w14:paraId="12DBB2C1"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идроксиуреа</w:t>
            </w:r>
          </w:p>
          <w:p w14:paraId="116547F2"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лфалан</w:t>
            </w:r>
          </w:p>
          <w:p w14:paraId="7585BA5F"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тотрексат</w:t>
            </w:r>
          </w:p>
          <w:p w14:paraId="264BB5D7"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омалидомид</w:t>
            </w:r>
          </w:p>
          <w:p w14:paraId="418BBF2A"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руксолитиниб</w:t>
            </w:r>
          </w:p>
          <w:p w14:paraId="293181BB"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орафениб</w:t>
            </w:r>
          </w:p>
          <w:p w14:paraId="6B4AA3BF"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хлорамбуцил</w:t>
            </w:r>
          </w:p>
          <w:p w14:paraId="2978B4CC"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рлотиниб</w:t>
            </w:r>
          </w:p>
          <w:p w14:paraId="16BCCADB" w14:textId="77777777" w:rsidR="006D53E9" w:rsidRPr="00DE20E4" w:rsidRDefault="006D53E9" w:rsidP="006D53E9">
            <w:pPr>
              <w:pStyle w:val="Normal11"/>
              <w:numPr>
                <w:ilvl w:val="0"/>
                <w:numId w:val="6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sz w:val="22"/>
                <w:szCs w:val="22"/>
                <w:shd w:val="clear" w:color="auto" w:fill="FFFFFF"/>
              </w:rPr>
              <w:t>тиогуанин</w:t>
            </w:r>
          </w:p>
          <w:p w14:paraId="63BEF7BE" w14:textId="77777777" w:rsidR="006D53E9" w:rsidRPr="00DE20E4" w:rsidRDefault="006D53E9" w:rsidP="002D3EBF">
            <w:pPr>
              <w:pStyle w:val="Normal11"/>
              <w:shd w:val="clear" w:color="auto" w:fill="auto"/>
              <w:tabs>
                <w:tab w:val="left" w:pos="0"/>
              </w:tabs>
              <w:spacing w:line="360" w:lineRule="auto"/>
              <w:ind w:left="57" w:right="57" w:firstLine="0"/>
              <w:rPr>
                <w:sz w:val="22"/>
                <w:szCs w:val="22"/>
                <w:shd w:val="clear" w:color="auto" w:fill="FFFFFF"/>
              </w:rPr>
            </w:pPr>
          </w:p>
        </w:tc>
      </w:tr>
    </w:tbl>
    <w:p w14:paraId="3356D58F" w14:textId="77777777" w:rsidR="006D53E9" w:rsidRDefault="006D53E9" w:rsidP="006D53E9"/>
    <w:p w14:paraId="254BA3FF" w14:textId="24CA838D" w:rsidR="006D53E9" w:rsidRDefault="006D53E9" w:rsidP="006D53E9">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61DF2754" w14:textId="77777777" w:rsidR="006D53E9" w:rsidRPr="001957E3" w:rsidRDefault="006D53E9" w:rsidP="006D53E9"/>
    <w:p w14:paraId="48F4BC79" w14:textId="77777777" w:rsidR="006D53E9" w:rsidRPr="00376A77" w:rsidRDefault="006D53E9" w:rsidP="006D53E9">
      <w:pPr>
        <w:pStyle w:val="Normal11"/>
        <w:tabs>
          <w:tab w:val="left" w:pos="0"/>
        </w:tabs>
        <w:spacing w:line="360" w:lineRule="auto"/>
        <w:ind w:firstLine="699"/>
        <w:jc w:val="both"/>
        <w:rPr>
          <w:bCs/>
          <w:i/>
          <w:iCs/>
          <w:u w:val="single"/>
          <w:shd w:val="clear" w:color="auto" w:fill="FFFFFF"/>
        </w:rPr>
      </w:pPr>
      <w:r w:rsidRPr="00376A77">
        <w:rPr>
          <w:bCs/>
          <w:i/>
          <w:iCs/>
          <w:u w:val="single"/>
          <w:shd w:val="clear" w:color="auto" w:fill="FFFFFF"/>
        </w:rPr>
        <w:t>Противорвотные препараты</w:t>
      </w:r>
    </w:p>
    <w:p w14:paraId="6FEF4A91" w14:textId="7BF28E5C" w:rsidR="006D53E9" w:rsidRPr="0030741F" w:rsidRDefault="006D53E9" w:rsidP="006D53E9">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30741F">
        <w:t>:</w:t>
      </w:r>
    </w:p>
    <w:p w14:paraId="4A0C89FF" w14:textId="77777777" w:rsidR="006D53E9" w:rsidRDefault="006D53E9" w:rsidP="006D53E9">
      <w:pPr>
        <w:pStyle w:val="afe"/>
        <w:numPr>
          <w:ilvl w:val="0"/>
          <w:numId w:val="64"/>
        </w:numPr>
        <w:contextualSpacing w:val="0"/>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2</w:t>
      </w:r>
      <w:r w:rsidRPr="00376A77">
        <w:t xml:space="preserve"> 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5E16D613" w14:textId="77777777" w:rsidR="006D53E9" w:rsidRDefault="006D53E9" w:rsidP="006D53E9">
      <w:pPr>
        <w:pStyle w:val="Normal11"/>
        <w:tabs>
          <w:tab w:val="left" w:pos="0"/>
        </w:tabs>
        <w:spacing w:line="360" w:lineRule="auto"/>
        <w:jc w:val="both"/>
        <w:rPr>
          <w:bCs/>
        </w:rPr>
      </w:pPr>
    </w:p>
    <w:p w14:paraId="2D1F79F6" w14:textId="77777777" w:rsidR="006D53E9" w:rsidRPr="0070602A" w:rsidRDefault="006D53E9" w:rsidP="006D53E9">
      <w:pPr>
        <w:pStyle w:val="Normal11"/>
        <w:tabs>
          <w:tab w:val="left" w:pos="0"/>
        </w:tabs>
        <w:spacing w:line="360" w:lineRule="auto"/>
        <w:jc w:val="both"/>
        <w:rPr>
          <w:bCs/>
        </w:rPr>
      </w:pPr>
      <w:r w:rsidRPr="0070602A">
        <w:rPr>
          <w:bCs/>
        </w:rPr>
        <w:t xml:space="preserve">Таблица 2. Режим дозирования антагонистов 5-HT3-рецепторов </w:t>
      </w:r>
    </w:p>
    <w:tbl>
      <w:tblPr>
        <w:tblStyle w:val="aff9"/>
        <w:tblW w:w="0" w:type="auto"/>
        <w:jc w:val="center"/>
        <w:tblLook w:val="04A0" w:firstRow="1" w:lastRow="0" w:firstColumn="1" w:lastColumn="0" w:noHBand="0" w:noVBand="1"/>
      </w:tblPr>
      <w:tblGrid>
        <w:gridCol w:w="2220"/>
        <w:gridCol w:w="2756"/>
        <w:gridCol w:w="3557"/>
      </w:tblGrid>
      <w:tr w:rsidR="006D53E9" w:rsidRPr="0079248E" w14:paraId="13634634" w14:textId="77777777" w:rsidTr="002D3EBF">
        <w:trPr>
          <w:jc w:val="center"/>
        </w:trPr>
        <w:tc>
          <w:tcPr>
            <w:tcW w:w="2220" w:type="dxa"/>
          </w:tcPr>
          <w:p w14:paraId="2B968ACA" w14:textId="77777777" w:rsidR="006D53E9" w:rsidRPr="0079248E" w:rsidRDefault="006D53E9" w:rsidP="002D3EBF">
            <w:pPr>
              <w:tabs>
                <w:tab w:val="left" w:pos="0"/>
              </w:tabs>
              <w:ind w:left="57" w:right="57" w:firstLine="0"/>
              <w:jc w:val="center"/>
              <w:rPr>
                <w:szCs w:val="24"/>
                <w:lang w:eastAsia="ru-RU"/>
              </w:rPr>
            </w:pPr>
            <w:r w:rsidRPr="0079248E">
              <w:rPr>
                <w:szCs w:val="24"/>
                <w:lang w:eastAsia="ru-RU"/>
              </w:rPr>
              <w:t>Препарат</w:t>
            </w:r>
          </w:p>
        </w:tc>
        <w:tc>
          <w:tcPr>
            <w:tcW w:w="2756" w:type="dxa"/>
          </w:tcPr>
          <w:p w14:paraId="4957389B" w14:textId="77777777" w:rsidR="006D53E9" w:rsidRPr="0079248E" w:rsidRDefault="006D53E9" w:rsidP="002D3EBF">
            <w:pPr>
              <w:tabs>
                <w:tab w:val="left" w:pos="0"/>
              </w:tabs>
              <w:ind w:left="57" w:right="57" w:firstLine="0"/>
              <w:jc w:val="center"/>
              <w:rPr>
                <w:szCs w:val="24"/>
                <w:lang w:eastAsia="ru-RU"/>
              </w:rPr>
            </w:pPr>
            <w:r w:rsidRPr="0079248E">
              <w:rPr>
                <w:szCs w:val="24"/>
                <w:lang w:eastAsia="ru-RU"/>
              </w:rPr>
              <w:t>Разовая доза, мг</w:t>
            </w:r>
          </w:p>
        </w:tc>
        <w:tc>
          <w:tcPr>
            <w:tcW w:w="3557" w:type="dxa"/>
          </w:tcPr>
          <w:p w14:paraId="32236841" w14:textId="77777777" w:rsidR="006D53E9" w:rsidRPr="0079248E" w:rsidRDefault="006D53E9" w:rsidP="002D3EBF">
            <w:pPr>
              <w:tabs>
                <w:tab w:val="left" w:pos="0"/>
              </w:tabs>
              <w:ind w:left="57" w:right="57" w:firstLine="0"/>
              <w:jc w:val="center"/>
              <w:rPr>
                <w:szCs w:val="24"/>
                <w:lang w:eastAsia="ru-RU"/>
              </w:rPr>
            </w:pPr>
            <w:r w:rsidRPr="00835D9B">
              <w:rPr>
                <w:szCs w:val="24"/>
                <w:lang w:eastAsia="ru-RU"/>
              </w:rPr>
              <w:t>Способ применения</w:t>
            </w:r>
            <w:r>
              <w:rPr>
                <w:szCs w:val="24"/>
                <w:lang w:eastAsia="ru-RU"/>
              </w:rPr>
              <w:t xml:space="preserve"> </w:t>
            </w:r>
          </w:p>
        </w:tc>
      </w:tr>
      <w:tr w:rsidR="006D53E9" w:rsidRPr="0030741F" w14:paraId="211D2A83" w14:textId="77777777" w:rsidTr="002D3EBF">
        <w:trPr>
          <w:jc w:val="center"/>
        </w:trPr>
        <w:tc>
          <w:tcPr>
            <w:tcW w:w="2220" w:type="dxa"/>
          </w:tcPr>
          <w:p w14:paraId="62890265" w14:textId="77777777" w:rsidR="006D53E9" w:rsidRPr="0030741F" w:rsidRDefault="006D53E9" w:rsidP="002D3EBF">
            <w:pPr>
              <w:tabs>
                <w:tab w:val="left" w:pos="0"/>
              </w:tabs>
              <w:ind w:left="57" w:right="57" w:firstLine="0"/>
              <w:rPr>
                <w:szCs w:val="24"/>
                <w:lang w:eastAsia="ru-RU"/>
              </w:rPr>
            </w:pPr>
            <w:r w:rsidRPr="0030741F">
              <w:rPr>
                <w:szCs w:val="24"/>
                <w:lang w:eastAsia="ru-RU"/>
              </w:rPr>
              <w:t>Ондансетрон</w:t>
            </w:r>
          </w:p>
        </w:tc>
        <w:tc>
          <w:tcPr>
            <w:tcW w:w="2756" w:type="dxa"/>
          </w:tcPr>
          <w:p w14:paraId="3D2DBDCD" w14:textId="77777777" w:rsidR="006D53E9" w:rsidRPr="0030741F" w:rsidRDefault="006D53E9" w:rsidP="002D3EBF">
            <w:pPr>
              <w:tabs>
                <w:tab w:val="left" w:pos="0"/>
              </w:tabs>
              <w:ind w:left="57" w:right="57" w:firstLine="0"/>
              <w:rPr>
                <w:szCs w:val="24"/>
                <w:lang w:eastAsia="ru-RU"/>
              </w:rPr>
            </w:pPr>
            <w:r w:rsidRPr="0030741F">
              <w:rPr>
                <w:szCs w:val="24"/>
                <w:lang w:eastAsia="ru-RU"/>
              </w:rPr>
              <w:t>8</w:t>
            </w:r>
          </w:p>
          <w:p w14:paraId="1ED72489" w14:textId="77777777" w:rsidR="006D53E9" w:rsidRDefault="006D53E9" w:rsidP="002D3EBF">
            <w:pPr>
              <w:tabs>
                <w:tab w:val="left" w:pos="0"/>
              </w:tabs>
              <w:ind w:left="57" w:right="57" w:firstLine="0"/>
              <w:rPr>
                <w:szCs w:val="24"/>
                <w:lang w:eastAsia="ru-RU"/>
              </w:rPr>
            </w:pPr>
            <w:r w:rsidRPr="0030741F">
              <w:rPr>
                <w:szCs w:val="24"/>
                <w:lang w:eastAsia="ru-RU"/>
              </w:rPr>
              <w:t xml:space="preserve">16 </w:t>
            </w:r>
          </w:p>
          <w:p w14:paraId="3EA1650D" w14:textId="77777777" w:rsidR="006D53E9" w:rsidRPr="0030741F" w:rsidRDefault="006D53E9" w:rsidP="002D3EBF">
            <w:pPr>
              <w:tabs>
                <w:tab w:val="left" w:pos="0"/>
              </w:tabs>
              <w:ind w:left="57" w:right="57" w:firstLine="0"/>
              <w:rPr>
                <w:szCs w:val="24"/>
                <w:lang w:eastAsia="ru-RU"/>
              </w:rPr>
            </w:pPr>
            <w:r>
              <w:rPr>
                <w:szCs w:val="24"/>
                <w:lang w:eastAsia="ru-RU"/>
              </w:rPr>
              <w:t>8</w:t>
            </w:r>
          </w:p>
        </w:tc>
        <w:tc>
          <w:tcPr>
            <w:tcW w:w="3557" w:type="dxa"/>
          </w:tcPr>
          <w:p w14:paraId="50AE6FED" w14:textId="77777777" w:rsidR="006D53E9" w:rsidRPr="00C36F88" w:rsidRDefault="006D53E9" w:rsidP="002D3EBF">
            <w:pPr>
              <w:tabs>
                <w:tab w:val="left" w:pos="0"/>
              </w:tabs>
              <w:ind w:left="57" w:right="57" w:firstLine="0"/>
              <w:rPr>
                <w:szCs w:val="24"/>
                <w:lang w:eastAsia="ru-RU"/>
              </w:rPr>
            </w:pPr>
            <w:r w:rsidRPr="00C36F88">
              <w:rPr>
                <w:szCs w:val="24"/>
                <w:lang w:eastAsia="ru-RU"/>
              </w:rPr>
              <w:t xml:space="preserve">в/в </w:t>
            </w:r>
          </w:p>
          <w:p w14:paraId="4F08A685" w14:textId="77777777" w:rsidR="006D53E9" w:rsidRPr="00C36F88" w:rsidRDefault="006D53E9" w:rsidP="002D3EBF">
            <w:pPr>
              <w:tabs>
                <w:tab w:val="left" w:pos="0"/>
              </w:tabs>
              <w:ind w:left="57" w:right="57" w:firstLine="0"/>
              <w:rPr>
                <w:szCs w:val="24"/>
                <w:lang w:eastAsia="ru-RU"/>
              </w:rPr>
            </w:pPr>
            <w:r w:rsidRPr="00C36F88">
              <w:rPr>
                <w:szCs w:val="24"/>
                <w:lang w:eastAsia="ru-RU"/>
              </w:rPr>
              <w:t>внутрь</w:t>
            </w:r>
          </w:p>
          <w:p w14:paraId="19E92AD7" w14:textId="77777777" w:rsidR="006D53E9" w:rsidRPr="00C36F88" w:rsidRDefault="006D53E9" w:rsidP="002D3EBF">
            <w:pPr>
              <w:tabs>
                <w:tab w:val="left" w:pos="0"/>
              </w:tabs>
              <w:ind w:left="57" w:right="57" w:firstLine="0"/>
              <w:rPr>
                <w:szCs w:val="24"/>
                <w:lang w:eastAsia="ru-RU"/>
              </w:rPr>
            </w:pPr>
            <w:r w:rsidRPr="00C36F88">
              <w:rPr>
                <w:szCs w:val="24"/>
                <w:lang w:eastAsia="ru-RU"/>
              </w:rPr>
              <w:t>суппозитории ректальные</w:t>
            </w:r>
          </w:p>
        </w:tc>
      </w:tr>
      <w:tr w:rsidR="006D53E9" w:rsidRPr="0030741F" w14:paraId="50CBC577" w14:textId="77777777" w:rsidTr="002D3EBF">
        <w:trPr>
          <w:jc w:val="center"/>
        </w:trPr>
        <w:tc>
          <w:tcPr>
            <w:tcW w:w="2220" w:type="dxa"/>
          </w:tcPr>
          <w:p w14:paraId="76F4A41A" w14:textId="77777777" w:rsidR="006D53E9" w:rsidRPr="0030741F" w:rsidRDefault="006D53E9" w:rsidP="002D3EBF">
            <w:pPr>
              <w:tabs>
                <w:tab w:val="left" w:pos="0"/>
              </w:tabs>
              <w:ind w:left="57" w:right="57" w:firstLine="0"/>
              <w:rPr>
                <w:szCs w:val="24"/>
                <w:lang w:eastAsia="ru-RU"/>
              </w:rPr>
            </w:pPr>
            <w:r w:rsidRPr="0030741F">
              <w:rPr>
                <w:szCs w:val="24"/>
                <w:lang w:eastAsia="ru-RU"/>
              </w:rPr>
              <w:t>Гранисетрон</w:t>
            </w:r>
          </w:p>
        </w:tc>
        <w:tc>
          <w:tcPr>
            <w:tcW w:w="2756" w:type="dxa"/>
          </w:tcPr>
          <w:p w14:paraId="22486259" w14:textId="77777777" w:rsidR="006D53E9" w:rsidRPr="0030741F" w:rsidRDefault="006D53E9" w:rsidP="002D3EBF">
            <w:pPr>
              <w:tabs>
                <w:tab w:val="left" w:pos="0"/>
              </w:tabs>
              <w:ind w:left="57" w:right="57" w:firstLine="0"/>
              <w:rPr>
                <w:szCs w:val="24"/>
                <w:lang w:eastAsia="ru-RU"/>
              </w:rPr>
            </w:pPr>
            <w:r w:rsidRPr="0030741F">
              <w:rPr>
                <w:szCs w:val="24"/>
                <w:lang w:eastAsia="ru-RU"/>
              </w:rPr>
              <w:t>1-3</w:t>
            </w:r>
          </w:p>
          <w:p w14:paraId="4DF1AF32" w14:textId="77777777" w:rsidR="006D53E9" w:rsidRPr="0030741F" w:rsidRDefault="006D53E9" w:rsidP="002D3EBF">
            <w:pPr>
              <w:tabs>
                <w:tab w:val="left" w:pos="0"/>
              </w:tabs>
              <w:ind w:left="57" w:right="57" w:firstLine="0"/>
              <w:rPr>
                <w:szCs w:val="24"/>
                <w:lang w:eastAsia="ru-RU"/>
              </w:rPr>
            </w:pPr>
            <w:r w:rsidRPr="0030741F">
              <w:rPr>
                <w:szCs w:val="24"/>
                <w:lang w:eastAsia="ru-RU"/>
              </w:rPr>
              <w:t>2</w:t>
            </w:r>
          </w:p>
        </w:tc>
        <w:tc>
          <w:tcPr>
            <w:tcW w:w="3557" w:type="dxa"/>
          </w:tcPr>
          <w:p w14:paraId="4BDAFA37" w14:textId="77777777" w:rsidR="006D53E9" w:rsidRPr="0030741F" w:rsidRDefault="006D53E9" w:rsidP="002D3EBF">
            <w:pPr>
              <w:tabs>
                <w:tab w:val="left" w:pos="0"/>
              </w:tabs>
              <w:ind w:left="57" w:right="57" w:firstLine="0"/>
              <w:rPr>
                <w:szCs w:val="24"/>
                <w:lang w:eastAsia="ru-RU"/>
              </w:rPr>
            </w:pPr>
            <w:r w:rsidRPr="0030741F">
              <w:rPr>
                <w:szCs w:val="24"/>
                <w:lang w:eastAsia="ru-RU"/>
              </w:rPr>
              <w:t xml:space="preserve">в/в  </w:t>
            </w:r>
          </w:p>
          <w:p w14:paraId="2ABDDCC9" w14:textId="77777777" w:rsidR="006D53E9" w:rsidRPr="0030741F" w:rsidRDefault="006D53E9" w:rsidP="002D3EBF">
            <w:pPr>
              <w:ind w:left="57" w:right="57" w:firstLine="0"/>
              <w:rPr>
                <w:szCs w:val="24"/>
              </w:rPr>
            </w:pPr>
            <w:r w:rsidRPr="0030741F">
              <w:rPr>
                <w:szCs w:val="24"/>
                <w:lang w:eastAsia="ru-RU"/>
              </w:rPr>
              <w:t>внутрь</w:t>
            </w:r>
          </w:p>
        </w:tc>
      </w:tr>
      <w:tr w:rsidR="006D53E9" w:rsidRPr="0030741F" w14:paraId="701E2AB2" w14:textId="77777777" w:rsidTr="002D3EBF">
        <w:trPr>
          <w:jc w:val="center"/>
        </w:trPr>
        <w:tc>
          <w:tcPr>
            <w:tcW w:w="2220" w:type="dxa"/>
          </w:tcPr>
          <w:p w14:paraId="346333C8" w14:textId="77777777" w:rsidR="006D53E9" w:rsidRPr="0030741F" w:rsidRDefault="006D53E9" w:rsidP="002D3EBF">
            <w:pPr>
              <w:tabs>
                <w:tab w:val="left" w:pos="0"/>
              </w:tabs>
              <w:ind w:left="57" w:right="57" w:firstLine="0"/>
              <w:rPr>
                <w:szCs w:val="24"/>
                <w:lang w:eastAsia="ru-RU"/>
              </w:rPr>
            </w:pPr>
            <w:r w:rsidRPr="0030741F">
              <w:rPr>
                <w:szCs w:val="24"/>
                <w:lang w:eastAsia="ru-RU"/>
              </w:rPr>
              <w:t>Трописетрон</w:t>
            </w:r>
          </w:p>
        </w:tc>
        <w:tc>
          <w:tcPr>
            <w:tcW w:w="2756" w:type="dxa"/>
          </w:tcPr>
          <w:p w14:paraId="5CC6596B" w14:textId="77777777" w:rsidR="006D53E9" w:rsidRPr="0030741F" w:rsidRDefault="006D53E9" w:rsidP="002D3EBF">
            <w:pPr>
              <w:tabs>
                <w:tab w:val="left" w:pos="0"/>
              </w:tabs>
              <w:ind w:left="57" w:right="57" w:firstLine="0"/>
              <w:rPr>
                <w:szCs w:val="24"/>
                <w:lang w:eastAsia="ru-RU"/>
              </w:rPr>
            </w:pPr>
            <w:r w:rsidRPr="0030741F">
              <w:rPr>
                <w:szCs w:val="24"/>
                <w:lang w:eastAsia="ru-RU"/>
              </w:rPr>
              <w:t xml:space="preserve">5 </w:t>
            </w:r>
          </w:p>
        </w:tc>
        <w:tc>
          <w:tcPr>
            <w:tcW w:w="3557" w:type="dxa"/>
          </w:tcPr>
          <w:p w14:paraId="40614EF0" w14:textId="77777777" w:rsidR="006D53E9" w:rsidRPr="0030741F" w:rsidRDefault="006D53E9" w:rsidP="002D3EBF">
            <w:pPr>
              <w:ind w:left="57" w:right="57" w:firstLine="0"/>
              <w:rPr>
                <w:szCs w:val="24"/>
              </w:rPr>
            </w:pPr>
            <w:r w:rsidRPr="0030741F">
              <w:rPr>
                <w:szCs w:val="24"/>
                <w:lang w:eastAsia="ru-RU"/>
              </w:rPr>
              <w:t>в/в или внутрь</w:t>
            </w:r>
          </w:p>
        </w:tc>
      </w:tr>
      <w:tr w:rsidR="006D53E9" w:rsidRPr="0030741F" w14:paraId="0A159F8A" w14:textId="77777777" w:rsidTr="002D3EBF">
        <w:trPr>
          <w:jc w:val="center"/>
        </w:trPr>
        <w:tc>
          <w:tcPr>
            <w:tcW w:w="2220" w:type="dxa"/>
          </w:tcPr>
          <w:p w14:paraId="5058E2E1" w14:textId="77777777" w:rsidR="006D53E9" w:rsidRPr="0030741F" w:rsidRDefault="006D53E9" w:rsidP="002D3EBF">
            <w:pPr>
              <w:tabs>
                <w:tab w:val="left" w:pos="0"/>
              </w:tabs>
              <w:ind w:left="57" w:right="57" w:firstLine="0"/>
              <w:rPr>
                <w:szCs w:val="24"/>
                <w:lang w:eastAsia="ru-RU"/>
              </w:rPr>
            </w:pPr>
            <w:r w:rsidRPr="0030741F">
              <w:rPr>
                <w:szCs w:val="24"/>
              </w:rPr>
              <w:t>Палоносетрон</w:t>
            </w:r>
          </w:p>
        </w:tc>
        <w:tc>
          <w:tcPr>
            <w:tcW w:w="2756" w:type="dxa"/>
          </w:tcPr>
          <w:p w14:paraId="7D04A115" w14:textId="77777777" w:rsidR="006D53E9" w:rsidRPr="0030741F" w:rsidRDefault="006D53E9" w:rsidP="002D3EBF">
            <w:pPr>
              <w:tabs>
                <w:tab w:val="left" w:pos="0"/>
              </w:tabs>
              <w:ind w:left="57" w:right="57" w:firstLine="0"/>
              <w:rPr>
                <w:szCs w:val="24"/>
                <w:lang w:eastAsia="ru-RU"/>
              </w:rPr>
            </w:pPr>
            <w:r w:rsidRPr="0030741F">
              <w:rPr>
                <w:szCs w:val="24"/>
                <w:lang w:eastAsia="ru-RU"/>
              </w:rPr>
              <w:t>0,25</w:t>
            </w:r>
          </w:p>
        </w:tc>
        <w:tc>
          <w:tcPr>
            <w:tcW w:w="3557" w:type="dxa"/>
          </w:tcPr>
          <w:p w14:paraId="35A4B08B" w14:textId="77777777" w:rsidR="006D53E9" w:rsidRPr="0030741F" w:rsidRDefault="006D53E9" w:rsidP="002D3EBF">
            <w:pPr>
              <w:ind w:left="57" w:right="57" w:firstLine="0"/>
              <w:rPr>
                <w:szCs w:val="24"/>
              </w:rPr>
            </w:pPr>
            <w:r w:rsidRPr="0030741F">
              <w:rPr>
                <w:szCs w:val="24"/>
                <w:lang w:eastAsia="ru-RU"/>
              </w:rPr>
              <w:t>в/в</w:t>
            </w:r>
          </w:p>
        </w:tc>
      </w:tr>
    </w:tbl>
    <w:p w14:paraId="7A9618D7" w14:textId="77777777" w:rsidR="006D53E9" w:rsidRPr="0030741F" w:rsidRDefault="006D53E9" w:rsidP="006D53E9"/>
    <w:p w14:paraId="6B43FAA5" w14:textId="77777777" w:rsidR="006D53E9" w:rsidRPr="0030741F" w:rsidRDefault="006D53E9" w:rsidP="006D53E9">
      <w:pPr>
        <w:pStyle w:val="afe"/>
        <w:numPr>
          <w:ilvl w:val="0"/>
          <w:numId w:val="64"/>
        </w:numPr>
        <w:contextualSpacing w:val="0"/>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29F3869A" w14:textId="77777777" w:rsidR="006D53E9" w:rsidRDefault="006D53E9" w:rsidP="006D53E9">
      <w:pPr>
        <w:pStyle w:val="afe"/>
        <w:numPr>
          <w:ilvl w:val="0"/>
          <w:numId w:val="64"/>
        </w:numPr>
        <w:contextualSpacing w:val="0"/>
      </w:pPr>
      <w:r w:rsidRPr="00E04057">
        <w:rPr>
          <w:i/>
          <w:iCs/>
        </w:rPr>
        <w:t>Антагонисты рецепторов нейрокинина-1 (NK-1)</w:t>
      </w:r>
      <w:r>
        <w:t>.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3.</w:t>
      </w:r>
    </w:p>
    <w:p w14:paraId="7E7F82C1" w14:textId="77777777" w:rsidR="006D53E9" w:rsidRDefault="006D53E9" w:rsidP="006D53E9">
      <w:pPr>
        <w:ind w:firstLine="0"/>
        <w:rPr>
          <w:bCs/>
          <w:szCs w:val="24"/>
        </w:rPr>
      </w:pPr>
    </w:p>
    <w:p w14:paraId="7CC82AE2" w14:textId="77777777" w:rsidR="006D53E9" w:rsidRPr="008578C0" w:rsidRDefault="006D53E9" w:rsidP="006D53E9">
      <w:pPr>
        <w:ind w:firstLine="0"/>
        <w:rPr>
          <w:bCs/>
          <w:szCs w:val="24"/>
          <w:lang w:eastAsia="ru-RU"/>
        </w:rPr>
      </w:pPr>
      <w:r w:rsidRPr="008578C0">
        <w:rPr>
          <w:bCs/>
          <w:szCs w:val="24"/>
        </w:rPr>
        <w:t xml:space="preserve">Таблица </w:t>
      </w:r>
      <w:r>
        <w:rPr>
          <w:bCs/>
          <w:szCs w:val="24"/>
        </w:rPr>
        <w:t>3</w:t>
      </w:r>
      <w:r w:rsidRPr="008578C0">
        <w:rPr>
          <w:bCs/>
          <w:szCs w:val="24"/>
        </w:rPr>
        <w:t xml:space="preserve">. Режим дозирования антагонистов </w:t>
      </w:r>
      <w:r w:rsidRPr="008578C0">
        <w:rPr>
          <w:bCs/>
          <w:szCs w:val="24"/>
          <w:lang w:eastAsia="ru-RU"/>
        </w:rPr>
        <w:t>NK1-рецепторов</w:t>
      </w:r>
    </w:p>
    <w:tbl>
      <w:tblPr>
        <w:tblStyle w:val="aff9"/>
        <w:tblW w:w="0" w:type="auto"/>
        <w:jc w:val="center"/>
        <w:tblLook w:val="04A0" w:firstRow="1" w:lastRow="0" w:firstColumn="1" w:lastColumn="0" w:noHBand="0" w:noVBand="1"/>
      </w:tblPr>
      <w:tblGrid>
        <w:gridCol w:w="2263"/>
        <w:gridCol w:w="2103"/>
        <w:gridCol w:w="4701"/>
      </w:tblGrid>
      <w:tr w:rsidR="006D53E9" w:rsidRPr="003F4776" w14:paraId="3E832B7D" w14:textId="77777777" w:rsidTr="002D3EBF">
        <w:trPr>
          <w:jc w:val="center"/>
        </w:trPr>
        <w:tc>
          <w:tcPr>
            <w:tcW w:w="2263" w:type="dxa"/>
          </w:tcPr>
          <w:p w14:paraId="26221B36" w14:textId="77777777" w:rsidR="006D53E9" w:rsidRPr="003F4776" w:rsidRDefault="006D53E9" w:rsidP="002D3EBF">
            <w:pPr>
              <w:tabs>
                <w:tab w:val="left" w:pos="0"/>
              </w:tabs>
              <w:ind w:left="57" w:right="57" w:firstLine="0"/>
              <w:rPr>
                <w:bCs/>
                <w:szCs w:val="24"/>
                <w:lang w:eastAsia="ru-RU"/>
              </w:rPr>
            </w:pPr>
            <w:r w:rsidRPr="003F4776">
              <w:rPr>
                <w:bCs/>
                <w:szCs w:val="24"/>
                <w:lang w:eastAsia="ru-RU"/>
              </w:rPr>
              <w:t>Препарат</w:t>
            </w:r>
          </w:p>
        </w:tc>
        <w:tc>
          <w:tcPr>
            <w:tcW w:w="2103" w:type="dxa"/>
          </w:tcPr>
          <w:p w14:paraId="057AAAE1" w14:textId="77777777" w:rsidR="006D53E9" w:rsidRPr="003F4776" w:rsidRDefault="006D53E9" w:rsidP="002D3EBF">
            <w:pPr>
              <w:tabs>
                <w:tab w:val="left" w:pos="0"/>
              </w:tabs>
              <w:ind w:left="57" w:right="57" w:firstLine="0"/>
              <w:rPr>
                <w:bCs/>
                <w:szCs w:val="24"/>
                <w:lang w:eastAsia="ru-RU"/>
              </w:rPr>
            </w:pPr>
            <w:r w:rsidRPr="003F4776">
              <w:rPr>
                <w:bCs/>
                <w:szCs w:val="24"/>
                <w:lang w:eastAsia="ru-RU"/>
              </w:rPr>
              <w:t>Разовая доза, мг</w:t>
            </w:r>
          </w:p>
        </w:tc>
        <w:tc>
          <w:tcPr>
            <w:tcW w:w="4701" w:type="dxa"/>
          </w:tcPr>
          <w:p w14:paraId="4DFA3F6C" w14:textId="77777777" w:rsidR="006D53E9" w:rsidRPr="003F4776" w:rsidRDefault="006D53E9" w:rsidP="002D3EBF">
            <w:pPr>
              <w:tabs>
                <w:tab w:val="left" w:pos="0"/>
              </w:tabs>
              <w:ind w:left="57" w:right="57" w:firstLine="0"/>
              <w:rPr>
                <w:bCs/>
                <w:szCs w:val="24"/>
                <w:lang w:eastAsia="ru-RU"/>
              </w:rPr>
            </w:pPr>
            <w:r w:rsidRPr="003F4776">
              <w:rPr>
                <w:bCs/>
                <w:szCs w:val="24"/>
                <w:lang w:eastAsia="ru-RU"/>
              </w:rPr>
              <w:t xml:space="preserve">Способ применения  / </w:t>
            </w:r>
          </w:p>
          <w:p w14:paraId="145FE93B" w14:textId="77777777" w:rsidR="006D53E9" w:rsidRPr="003F4776" w:rsidRDefault="006D53E9" w:rsidP="002D3EBF">
            <w:pPr>
              <w:tabs>
                <w:tab w:val="left" w:pos="0"/>
              </w:tabs>
              <w:ind w:left="57" w:right="57" w:firstLine="0"/>
              <w:rPr>
                <w:bCs/>
                <w:szCs w:val="24"/>
                <w:lang w:eastAsia="ru-RU"/>
              </w:rPr>
            </w:pPr>
            <w:r w:rsidRPr="003F4776">
              <w:rPr>
                <w:bCs/>
                <w:szCs w:val="24"/>
                <w:lang w:eastAsia="ru-RU"/>
              </w:rPr>
              <w:t>Режим дозирования</w:t>
            </w:r>
          </w:p>
        </w:tc>
      </w:tr>
      <w:tr w:rsidR="006D53E9" w:rsidRPr="0030741F" w14:paraId="0FD4BCE4" w14:textId="77777777" w:rsidTr="002D3EBF">
        <w:trPr>
          <w:jc w:val="center"/>
        </w:trPr>
        <w:tc>
          <w:tcPr>
            <w:tcW w:w="2263" w:type="dxa"/>
          </w:tcPr>
          <w:p w14:paraId="492836F2" w14:textId="77777777" w:rsidR="006D53E9" w:rsidRPr="0030741F" w:rsidRDefault="006D53E9" w:rsidP="002D3EBF">
            <w:pPr>
              <w:tabs>
                <w:tab w:val="left" w:pos="0"/>
              </w:tabs>
              <w:ind w:left="57" w:right="57" w:firstLine="0"/>
              <w:rPr>
                <w:szCs w:val="24"/>
                <w:lang w:eastAsia="ru-RU"/>
              </w:rPr>
            </w:pPr>
            <w:r w:rsidRPr="0030741F">
              <w:rPr>
                <w:szCs w:val="24"/>
                <w:lang w:eastAsia="ru-RU"/>
              </w:rPr>
              <w:t>Апрепитант</w:t>
            </w:r>
          </w:p>
        </w:tc>
        <w:tc>
          <w:tcPr>
            <w:tcW w:w="2103" w:type="dxa"/>
          </w:tcPr>
          <w:p w14:paraId="26D0C845" w14:textId="77777777" w:rsidR="006D53E9" w:rsidRPr="0030741F" w:rsidRDefault="006D53E9" w:rsidP="002D3EBF">
            <w:pPr>
              <w:tabs>
                <w:tab w:val="left" w:pos="0"/>
              </w:tabs>
              <w:ind w:left="57" w:right="57" w:firstLine="0"/>
              <w:rPr>
                <w:szCs w:val="24"/>
                <w:lang w:eastAsia="ru-RU"/>
              </w:rPr>
            </w:pPr>
            <w:r w:rsidRPr="0030741F">
              <w:rPr>
                <w:szCs w:val="24"/>
                <w:lang w:eastAsia="ru-RU"/>
              </w:rPr>
              <w:t xml:space="preserve">125  </w:t>
            </w:r>
          </w:p>
          <w:p w14:paraId="329FB730" w14:textId="77777777" w:rsidR="006D53E9" w:rsidRPr="0030741F" w:rsidRDefault="006D53E9" w:rsidP="002D3EBF">
            <w:pPr>
              <w:tabs>
                <w:tab w:val="left" w:pos="0"/>
              </w:tabs>
              <w:ind w:left="57" w:right="57" w:firstLine="0"/>
              <w:rPr>
                <w:szCs w:val="24"/>
                <w:lang w:eastAsia="ru-RU"/>
              </w:rPr>
            </w:pPr>
            <w:r w:rsidRPr="0030741F">
              <w:rPr>
                <w:szCs w:val="24"/>
                <w:lang w:eastAsia="ru-RU"/>
              </w:rPr>
              <w:t xml:space="preserve">80 </w:t>
            </w:r>
          </w:p>
        </w:tc>
        <w:tc>
          <w:tcPr>
            <w:tcW w:w="4701" w:type="dxa"/>
          </w:tcPr>
          <w:p w14:paraId="34438827" w14:textId="77777777" w:rsidR="006D53E9" w:rsidRPr="0030741F" w:rsidRDefault="006D53E9" w:rsidP="002D3EBF">
            <w:pPr>
              <w:tabs>
                <w:tab w:val="left" w:pos="0"/>
              </w:tabs>
              <w:ind w:left="57" w:right="57" w:firstLine="0"/>
              <w:rPr>
                <w:szCs w:val="24"/>
                <w:lang w:eastAsia="ru-RU"/>
              </w:rPr>
            </w:pPr>
            <w:r w:rsidRPr="0030741F">
              <w:rPr>
                <w:szCs w:val="24"/>
                <w:lang w:eastAsia="ru-RU"/>
              </w:rPr>
              <w:t>Внутрь в 1 день</w:t>
            </w:r>
          </w:p>
          <w:p w14:paraId="1DCB003C" w14:textId="77777777" w:rsidR="006D53E9" w:rsidRPr="0030741F" w:rsidRDefault="006D53E9" w:rsidP="002D3EBF">
            <w:pPr>
              <w:tabs>
                <w:tab w:val="left" w:pos="0"/>
              </w:tabs>
              <w:ind w:left="57" w:right="57" w:firstLine="0"/>
              <w:rPr>
                <w:szCs w:val="24"/>
                <w:lang w:eastAsia="ru-RU"/>
              </w:rPr>
            </w:pPr>
            <w:r w:rsidRPr="0030741F">
              <w:rPr>
                <w:szCs w:val="24"/>
                <w:lang w:eastAsia="ru-RU"/>
              </w:rPr>
              <w:t xml:space="preserve">Внутрь во 2 и </w:t>
            </w:r>
            <w:r>
              <w:rPr>
                <w:szCs w:val="24"/>
                <w:lang w:eastAsia="ru-RU"/>
              </w:rPr>
              <w:t>3</w:t>
            </w:r>
            <w:r w:rsidRPr="0030741F">
              <w:rPr>
                <w:szCs w:val="24"/>
                <w:lang w:eastAsia="ru-RU"/>
              </w:rPr>
              <w:t xml:space="preserve"> дни </w:t>
            </w:r>
            <w:r>
              <w:rPr>
                <w:szCs w:val="24"/>
                <w:lang w:eastAsia="ru-RU"/>
              </w:rPr>
              <w:t>П</w:t>
            </w:r>
            <w:r w:rsidRPr="0030741F">
              <w:rPr>
                <w:szCs w:val="24"/>
                <w:lang w:eastAsia="ru-RU"/>
              </w:rPr>
              <w:t>ХТ</w:t>
            </w:r>
          </w:p>
        </w:tc>
      </w:tr>
      <w:tr w:rsidR="006D53E9" w:rsidRPr="0030741F" w14:paraId="7F6E9909" w14:textId="77777777" w:rsidTr="002D3EBF">
        <w:trPr>
          <w:jc w:val="center"/>
        </w:trPr>
        <w:tc>
          <w:tcPr>
            <w:tcW w:w="2263" w:type="dxa"/>
          </w:tcPr>
          <w:p w14:paraId="6F5F280E" w14:textId="77777777" w:rsidR="006D53E9" w:rsidRPr="0030741F" w:rsidRDefault="006D53E9" w:rsidP="002D3EBF">
            <w:pPr>
              <w:tabs>
                <w:tab w:val="left" w:pos="0"/>
              </w:tabs>
              <w:ind w:left="57" w:right="57" w:firstLine="0"/>
              <w:rPr>
                <w:szCs w:val="24"/>
                <w:lang w:eastAsia="ru-RU"/>
              </w:rPr>
            </w:pPr>
            <w:r w:rsidRPr="0030741F">
              <w:rPr>
                <w:bCs/>
                <w:szCs w:val="24"/>
              </w:rPr>
              <w:t>Фосапрепитант</w:t>
            </w:r>
          </w:p>
        </w:tc>
        <w:tc>
          <w:tcPr>
            <w:tcW w:w="2103" w:type="dxa"/>
          </w:tcPr>
          <w:p w14:paraId="309087E4" w14:textId="77777777" w:rsidR="006D53E9" w:rsidRPr="0030741F" w:rsidRDefault="006D53E9" w:rsidP="002D3EBF">
            <w:pPr>
              <w:tabs>
                <w:tab w:val="left" w:pos="0"/>
              </w:tabs>
              <w:ind w:left="57" w:right="57" w:firstLine="0"/>
              <w:rPr>
                <w:szCs w:val="24"/>
                <w:lang w:eastAsia="ru-RU"/>
              </w:rPr>
            </w:pPr>
            <w:r w:rsidRPr="0030741F">
              <w:rPr>
                <w:szCs w:val="24"/>
                <w:lang w:eastAsia="ru-RU"/>
              </w:rPr>
              <w:t>150</w:t>
            </w:r>
          </w:p>
        </w:tc>
        <w:tc>
          <w:tcPr>
            <w:tcW w:w="4701" w:type="dxa"/>
          </w:tcPr>
          <w:p w14:paraId="33B9F166" w14:textId="77777777" w:rsidR="006D53E9" w:rsidRPr="0030741F" w:rsidRDefault="006D53E9" w:rsidP="002D3EBF">
            <w:pPr>
              <w:tabs>
                <w:tab w:val="left" w:pos="0"/>
              </w:tabs>
              <w:ind w:left="57" w:right="57" w:firstLine="0"/>
              <w:rPr>
                <w:szCs w:val="24"/>
              </w:rPr>
            </w:pPr>
            <w:r w:rsidRPr="0030741F">
              <w:rPr>
                <w:szCs w:val="24"/>
                <w:lang w:eastAsia="ru-RU"/>
              </w:rPr>
              <w:t>В/в однократно</w:t>
            </w:r>
          </w:p>
        </w:tc>
      </w:tr>
    </w:tbl>
    <w:p w14:paraId="50F1FD4F" w14:textId="77777777" w:rsidR="006D53E9" w:rsidRPr="0030741F" w:rsidRDefault="006D53E9" w:rsidP="006D53E9">
      <w:pPr>
        <w:pStyle w:val="afe"/>
        <w:ind w:left="1069" w:firstLine="0"/>
      </w:pPr>
    </w:p>
    <w:p w14:paraId="6E8F9018" w14:textId="77777777" w:rsidR="006D53E9" w:rsidRPr="0030741F" w:rsidRDefault="006D53E9" w:rsidP="006D53E9">
      <w:pPr>
        <w:pStyle w:val="afe"/>
        <w:numPr>
          <w:ilvl w:val="0"/>
          <w:numId w:val="64"/>
        </w:numPr>
        <w:contextualSpacing w:val="0"/>
      </w:pPr>
      <w:r w:rsidRPr="003F4776">
        <w:rPr>
          <w:i/>
          <w:iCs/>
        </w:rPr>
        <w:t>Блокаторы рецепторов допамина</w:t>
      </w:r>
      <w:r>
        <w:t>.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1497E51A" w14:textId="77777777" w:rsidR="006D53E9" w:rsidRDefault="006D53E9" w:rsidP="006D53E9">
      <w:pPr>
        <w:pStyle w:val="afe"/>
        <w:numPr>
          <w:ilvl w:val="0"/>
          <w:numId w:val="64"/>
        </w:numPr>
        <w:contextualSpacing w:val="0"/>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223CDE01" w14:textId="77777777" w:rsidR="006D53E9" w:rsidRPr="00B328AA" w:rsidRDefault="006D53E9" w:rsidP="006D53E9"/>
    <w:p w14:paraId="141D91C0" w14:textId="77777777" w:rsidR="006D53E9" w:rsidRPr="00F10383" w:rsidRDefault="006D53E9" w:rsidP="006D53E9">
      <w:pPr>
        <w:pStyle w:val="Normal11"/>
        <w:tabs>
          <w:tab w:val="left" w:pos="0"/>
        </w:tabs>
        <w:spacing w:line="360" w:lineRule="auto"/>
        <w:ind w:firstLine="699"/>
        <w:jc w:val="both"/>
        <w:rPr>
          <w:bCs/>
          <w:i/>
          <w:iCs/>
          <w:u w:val="single"/>
          <w:shd w:val="clear" w:color="auto" w:fill="FFFFFF"/>
        </w:rPr>
      </w:pPr>
      <w:r w:rsidRPr="00F10383">
        <w:rPr>
          <w:bCs/>
          <w:i/>
          <w:iCs/>
          <w:u w:val="single"/>
          <w:shd w:val="clear" w:color="auto" w:fill="FFFFFF"/>
        </w:rPr>
        <w:t xml:space="preserve">Принципы профилактики и терапии тошноты и рвоты. </w:t>
      </w:r>
    </w:p>
    <w:p w14:paraId="4D6D2DDE" w14:textId="3EBBA1A6" w:rsidR="006D53E9" w:rsidRPr="00B328AA" w:rsidRDefault="006D53E9" w:rsidP="006D53E9">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9D41F9">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73,74]","plainTextFormattedCitation":"[73,74]","previouslyFormattedCitation":"[73,74]"},"properties":{"noteIndex":0},"schema":"https://github.com/citation-style-language/schema/raw/master/csl-citation.json"}</w:instrText>
      </w:r>
      <w:r>
        <w:fldChar w:fldCharType="separate"/>
      </w:r>
      <w:r w:rsidR="004C3BA5" w:rsidRPr="004C3BA5">
        <w:rPr>
          <w:noProof/>
        </w:rPr>
        <w:t>[73,74]</w:t>
      </w:r>
      <w:r>
        <w:fldChar w:fldCharType="end"/>
      </w:r>
      <w:r w:rsidRPr="00B328AA">
        <w:t xml:space="preserve">. </w:t>
      </w:r>
    </w:p>
    <w:p w14:paraId="7085838C" w14:textId="77777777" w:rsidR="006D53E9" w:rsidRPr="00FB3FAC" w:rsidRDefault="006D53E9" w:rsidP="006D53E9">
      <w:pPr>
        <w:tabs>
          <w:tab w:val="left" w:pos="0"/>
        </w:tabs>
        <w:rPr>
          <w:bCs/>
          <w:szCs w:val="24"/>
        </w:rPr>
      </w:pPr>
      <w:r w:rsidRPr="00FB3FAC">
        <w:rPr>
          <w:bCs/>
          <w:szCs w:val="24"/>
        </w:rPr>
        <w:t>Алгоритм профилактики и терапии тошноты и рвоты:</w:t>
      </w:r>
    </w:p>
    <w:p w14:paraId="4D149343" w14:textId="77777777" w:rsidR="006D53E9" w:rsidRPr="00B328AA" w:rsidRDefault="006D53E9" w:rsidP="006D53E9">
      <w:pPr>
        <w:pStyle w:val="afe"/>
        <w:numPr>
          <w:ilvl w:val="0"/>
          <w:numId w:val="64"/>
        </w:numPr>
        <w:contextualSpacing w:val="0"/>
      </w:pPr>
      <w:r w:rsidRPr="00B328AA">
        <w:t xml:space="preserve">Определить эметогенный потенциал назначенного режима ХТ </w:t>
      </w:r>
    </w:p>
    <w:p w14:paraId="29623F7E" w14:textId="77777777" w:rsidR="006D53E9" w:rsidRPr="00B328AA" w:rsidRDefault="006D53E9" w:rsidP="006D53E9">
      <w:pPr>
        <w:pStyle w:val="afe"/>
        <w:numPr>
          <w:ilvl w:val="0"/>
          <w:numId w:val="64"/>
        </w:numPr>
        <w:contextualSpacing w:val="0"/>
      </w:pPr>
      <w:r w:rsidRPr="00B328AA">
        <w:t>Назначить профилактическую терапию, исходя из эметогенности режима ХТ, начиная с первого курса</w:t>
      </w:r>
    </w:p>
    <w:p w14:paraId="392A898F" w14:textId="77777777" w:rsidR="006D53E9" w:rsidRPr="00B328AA" w:rsidRDefault="006D53E9" w:rsidP="006D53E9">
      <w:pPr>
        <w:pStyle w:val="afe"/>
        <w:numPr>
          <w:ilvl w:val="0"/>
          <w:numId w:val="64"/>
        </w:numPr>
        <w:contextualSpacing w:val="0"/>
      </w:pPr>
      <w:r w:rsidRPr="00B328AA">
        <w:t>Назначить лечение в случае развития тошноты и рвоты на фоне профилактической терапии</w:t>
      </w:r>
    </w:p>
    <w:p w14:paraId="2FEC030D" w14:textId="77777777" w:rsidR="006D53E9" w:rsidRPr="00B328AA" w:rsidRDefault="006D53E9" w:rsidP="006D53E9">
      <w:pPr>
        <w:pStyle w:val="afe"/>
        <w:numPr>
          <w:ilvl w:val="0"/>
          <w:numId w:val="64"/>
        </w:numPr>
        <w:contextualSpacing w:val="0"/>
      </w:pPr>
      <w:r w:rsidRPr="00B328AA">
        <w:t>В случае развития тошноты и рвоты внести изменения в профилактическую терапию на последующих циклах ХТ</w:t>
      </w:r>
    </w:p>
    <w:p w14:paraId="0C3DC3DF" w14:textId="77777777" w:rsidR="006D53E9" w:rsidRPr="00B328AA" w:rsidRDefault="006D53E9" w:rsidP="006D53E9">
      <w:pPr>
        <w:pStyle w:val="afe"/>
        <w:numPr>
          <w:ilvl w:val="0"/>
          <w:numId w:val="64"/>
        </w:numPr>
        <w:contextualSpacing w:val="0"/>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388FF3B1" w14:textId="77777777" w:rsidR="006D53E9" w:rsidRDefault="006D53E9" w:rsidP="006D53E9">
      <w:pPr>
        <w:tabs>
          <w:tab w:val="left" w:pos="0"/>
        </w:tabs>
        <w:rPr>
          <w:b/>
          <w:szCs w:val="24"/>
        </w:rPr>
      </w:pPr>
    </w:p>
    <w:p w14:paraId="05849131" w14:textId="77777777" w:rsidR="006D53E9" w:rsidRPr="00FB3FAC" w:rsidRDefault="006D53E9" w:rsidP="006D53E9">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высоко-эметогенной ХТ</w:t>
      </w:r>
    </w:p>
    <w:p w14:paraId="49C2A7A4" w14:textId="35E68A40" w:rsidR="006D53E9" w:rsidRPr="00B328AA" w:rsidRDefault="006D53E9" w:rsidP="006D53E9">
      <w:r w:rsidRPr="00B328AA">
        <w:t>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B328AA">
        <w:t>.</w:t>
      </w:r>
    </w:p>
    <w:p w14:paraId="4BA62A2D" w14:textId="77777777" w:rsidR="006D53E9" w:rsidRPr="0030741F" w:rsidRDefault="006D53E9" w:rsidP="006D53E9">
      <w:pPr>
        <w:tabs>
          <w:tab w:val="left" w:pos="0"/>
        </w:tabs>
        <w:rPr>
          <w:szCs w:val="24"/>
        </w:rPr>
      </w:pPr>
    </w:p>
    <w:p w14:paraId="40ACD3E5" w14:textId="77777777" w:rsidR="006D53E9" w:rsidRPr="00FB3FAC" w:rsidRDefault="006D53E9" w:rsidP="006D53E9">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умеренно-эметогенной ХТ</w:t>
      </w:r>
    </w:p>
    <w:p w14:paraId="4149BFF9" w14:textId="747B80BC" w:rsidR="006D53E9" w:rsidRPr="00B328AA" w:rsidRDefault="006D53E9" w:rsidP="006D53E9">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B328AA">
        <w:t>.</w:t>
      </w:r>
    </w:p>
    <w:p w14:paraId="45568DBF" w14:textId="77777777" w:rsidR="006D53E9" w:rsidRDefault="006D53E9" w:rsidP="006D53E9">
      <w:pPr>
        <w:pStyle w:val="Normal11"/>
        <w:tabs>
          <w:tab w:val="left" w:pos="0"/>
        </w:tabs>
        <w:spacing w:line="360" w:lineRule="auto"/>
        <w:ind w:firstLine="699"/>
        <w:jc w:val="both"/>
        <w:rPr>
          <w:bCs/>
          <w:i/>
          <w:iCs/>
          <w:u w:val="single"/>
          <w:shd w:val="clear" w:color="auto" w:fill="FFFFFF"/>
        </w:rPr>
      </w:pPr>
    </w:p>
    <w:p w14:paraId="2488AD82" w14:textId="77777777" w:rsidR="006D53E9" w:rsidRPr="00FB3FAC" w:rsidRDefault="006D53E9" w:rsidP="006D53E9">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низко-эметогенной и минимально-эметогенной ХТ</w:t>
      </w:r>
    </w:p>
    <w:p w14:paraId="2A7514E4" w14:textId="4E572579" w:rsidR="006D53E9" w:rsidRPr="00B328AA" w:rsidRDefault="006D53E9" w:rsidP="006D53E9">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B328AA">
        <w:t>.</w:t>
      </w:r>
    </w:p>
    <w:p w14:paraId="68AF3F4D" w14:textId="77777777" w:rsidR="006D53E9" w:rsidRDefault="006D53E9" w:rsidP="006D53E9">
      <w:pPr>
        <w:pStyle w:val="Normal11"/>
        <w:tabs>
          <w:tab w:val="left" w:pos="0"/>
        </w:tabs>
        <w:spacing w:line="360" w:lineRule="auto"/>
        <w:ind w:firstLine="699"/>
        <w:jc w:val="both"/>
        <w:rPr>
          <w:bCs/>
          <w:i/>
          <w:iCs/>
          <w:u w:val="single"/>
          <w:shd w:val="clear" w:color="auto" w:fill="FFFFFF"/>
        </w:rPr>
      </w:pPr>
    </w:p>
    <w:p w14:paraId="261C49F6" w14:textId="77777777" w:rsidR="006D53E9" w:rsidRPr="00FB3FAC" w:rsidRDefault="006D53E9" w:rsidP="006D53E9">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 xml:space="preserve">Профилактика тошноты и рвоты при лучевой терапии </w:t>
      </w:r>
    </w:p>
    <w:p w14:paraId="264E25CE" w14:textId="6B6A052E" w:rsidR="006D53E9" w:rsidRPr="00B328AA" w:rsidRDefault="006D53E9" w:rsidP="006D53E9">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B328AA">
        <w:t>.</w:t>
      </w:r>
    </w:p>
    <w:p w14:paraId="1F0D1599" w14:textId="77777777" w:rsidR="006D53E9" w:rsidRDefault="006D53E9" w:rsidP="006D53E9">
      <w:pPr>
        <w:pStyle w:val="Normal11"/>
        <w:tabs>
          <w:tab w:val="left" w:pos="0"/>
        </w:tabs>
        <w:spacing w:line="360" w:lineRule="auto"/>
        <w:ind w:firstLine="699"/>
        <w:jc w:val="both"/>
        <w:rPr>
          <w:bCs/>
          <w:i/>
          <w:iCs/>
          <w:u w:val="single"/>
          <w:shd w:val="clear" w:color="auto" w:fill="FFFFFF"/>
        </w:rPr>
      </w:pPr>
    </w:p>
    <w:p w14:paraId="5402462E" w14:textId="77777777" w:rsidR="006D53E9" w:rsidRPr="00FB3FAC" w:rsidRDefault="006D53E9" w:rsidP="006D53E9">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Терапия неконтролируемой тошноты и рвоты</w:t>
      </w:r>
    </w:p>
    <w:p w14:paraId="764B2401" w14:textId="63FF489B" w:rsidR="006D53E9" w:rsidRPr="00B328AA" w:rsidRDefault="006D53E9" w:rsidP="006D53E9">
      <w:r w:rsidRPr="00B328AA">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B328AA">
        <w:t xml:space="preserve">. </w:t>
      </w:r>
    </w:p>
    <w:p w14:paraId="3BB13DA3" w14:textId="77777777" w:rsidR="006D53E9" w:rsidRPr="00B328AA" w:rsidRDefault="006D53E9" w:rsidP="006D53E9">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1996790C" w14:textId="77777777" w:rsidR="006D53E9" w:rsidRPr="00B328AA" w:rsidRDefault="006D53E9" w:rsidP="006D53E9">
      <w:r w:rsidRPr="00B328AA">
        <w:t>Кроме того, следует выполнять ряд общих принципов профилактики и лечения тошноты и рвоты:</w:t>
      </w:r>
    </w:p>
    <w:p w14:paraId="3CAE8B3D" w14:textId="77777777" w:rsidR="006D53E9" w:rsidRPr="00B328AA" w:rsidRDefault="006D53E9" w:rsidP="006D53E9">
      <w:pPr>
        <w:pStyle w:val="afe"/>
        <w:numPr>
          <w:ilvl w:val="0"/>
          <w:numId w:val="64"/>
        </w:numPr>
        <w:contextualSpacing w:val="0"/>
      </w:pPr>
      <w:r w:rsidRPr="00B328AA">
        <w:t>Назначать антиэметики строго по часам, а не при появлении тошноты или рвоты.</w:t>
      </w:r>
    </w:p>
    <w:p w14:paraId="0F2080C0" w14:textId="77777777" w:rsidR="006D53E9" w:rsidRPr="00B328AA" w:rsidRDefault="006D53E9" w:rsidP="006D53E9">
      <w:pPr>
        <w:pStyle w:val="afe"/>
        <w:numPr>
          <w:ilvl w:val="0"/>
          <w:numId w:val="64"/>
        </w:numPr>
        <w:contextualSpacing w:val="0"/>
      </w:pPr>
      <w:r w:rsidRPr="00B328AA">
        <w:t xml:space="preserve">Оценивать предпочтительный путь введения препаратов (парентерально, в ректальных суппозиториях, или внутрь). </w:t>
      </w:r>
    </w:p>
    <w:p w14:paraId="6CF7F434" w14:textId="77777777" w:rsidR="006D53E9" w:rsidRPr="00B328AA" w:rsidRDefault="006D53E9" w:rsidP="006D53E9">
      <w:pPr>
        <w:pStyle w:val="afe"/>
        <w:numPr>
          <w:ilvl w:val="0"/>
          <w:numId w:val="64"/>
        </w:numPr>
        <w:contextualSpacing w:val="0"/>
      </w:pPr>
      <w:r w:rsidRPr="00B328AA">
        <w:t>Осуществлять адекватную гидратацию и коррекцию электролитов.</w:t>
      </w:r>
    </w:p>
    <w:p w14:paraId="7F606067" w14:textId="77777777" w:rsidR="006D53E9" w:rsidRPr="00B328AA" w:rsidRDefault="006D53E9" w:rsidP="006D53E9">
      <w:pPr>
        <w:pStyle w:val="afe"/>
        <w:numPr>
          <w:ilvl w:val="0"/>
          <w:numId w:val="64"/>
        </w:numPr>
        <w:contextualSpacing w:val="0"/>
      </w:pPr>
      <w:r w:rsidRPr="00B328AA">
        <w:t>Добавлять при диспепсии Н2-блокаторы или блокаторы протонной помпы.</w:t>
      </w:r>
    </w:p>
    <w:p w14:paraId="2F5F56D1" w14:textId="77777777" w:rsidR="006D53E9" w:rsidRPr="0006238A" w:rsidRDefault="006D53E9" w:rsidP="006D53E9">
      <w:pPr>
        <w:tabs>
          <w:tab w:val="left" w:pos="0"/>
        </w:tabs>
        <w:rPr>
          <w:rFonts w:eastAsia="GaramondC-Light"/>
          <w:color w:val="000000"/>
          <w:szCs w:val="24"/>
        </w:rPr>
      </w:pP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77924C17" w14:textId="77777777" w:rsidR="006D53E9" w:rsidRPr="00B328AA" w:rsidRDefault="006D53E9" w:rsidP="006D53E9">
      <w:pPr>
        <w:pStyle w:val="afe"/>
        <w:numPr>
          <w:ilvl w:val="0"/>
          <w:numId w:val="64"/>
        </w:numPr>
        <w:contextualSpacing w:val="0"/>
      </w:pPr>
      <w:r w:rsidRPr="00B328AA">
        <w:t>бензодиазепины (например, лоразепам по 0,5–2 мг каждые 4–6 ч);</w:t>
      </w:r>
    </w:p>
    <w:p w14:paraId="427E0917" w14:textId="77777777" w:rsidR="006D53E9" w:rsidRPr="00B328AA" w:rsidRDefault="006D53E9" w:rsidP="006D53E9">
      <w:pPr>
        <w:pStyle w:val="afe"/>
        <w:numPr>
          <w:ilvl w:val="0"/>
          <w:numId w:val="64"/>
        </w:numPr>
        <w:contextualSpacing w:val="0"/>
      </w:pPr>
      <w:r w:rsidRPr="00B328AA">
        <w:t>блокаторы рецепторов допамина (например, метоклопрамид по 20 мг каждые 6 ч);</w:t>
      </w:r>
    </w:p>
    <w:p w14:paraId="782F7F35" w14:textId="77777777" w:rsidR="006D53E9" w:rsidRPr="00B328AA" w:rsidRDefault="006D53E9" w:rsidP="006D53E9">
      <w:pPr>
        <w:pStyle w:val="afe"/>
        <w:numPr>
          <w:ilvl w:val="0"/>
          <w:numId w:val="64"/>
        </w:numPr>
        <w:contextualSpacing w:val="0"/>
      </w:pPr>
      <w:r w:rsidRPr="00B328AA">
        <w:t>фенотиазины (например, аминазин 25 мг 4 раза в сутки);</w:t>
      </w:r>
    </w:p>
    <w:p w14:paraId="51301BE0" w14:textId="77777777" w:rsidR="006D53E9" w:rsidRPr="00B328AA" w:rsidRDefault="006D53E9" w:rsidP="006D53E9">
      <w:pPr>
        <w:pStyle w:val="afe"/>
        <w:numPr>
          <w:ilvl w:val="0"/>
          <w:numId w:val="64"/>
        </w:numPr>
        <w:contextualSpacing w:val="0"/>
      </w:pPr>
      <w:r w:rsidRPr="00B328AA">
        <w:t>бутирофеноны (например, галоперидол 1–2 мг каждые 4–6 ч).</w:t>
      </w:r>
    </w:p>
    <w:p w14:paraId="3DAA3186" w14:textId="77777777" w:rsidR="006D53E9" w:rsidRPr="00B328AA" w:rsidRDefault="006D53E9" w:rsidP="006D53E9">
      <w:r w:rsidRPr="00B328AA">
        <w:t>Возможно также использование альтернативного варианта профилактики тошноты и рвоты:</w:t>
      </w:r>
    </w:p>
    <w:p w14:paraId="453AB0A7" w14:textId="77777777" w:rsidR="006D53E9" w:rsidRPr="00B53E48" w:rsidRDefault="006D53E9" w:rsidP="006D53E9">
      <w:pPr>
        <w:pStyle w:val="afe"/>
        <w:numPr>
          <w:ilvl w:val="0"/>
          <w:numId w:val="64"/>
        </w:numPr>
        <w:contextualSpacing w:val="0"/>
      </w:pPr>
      <w:r w:rsidRPr="00B53E48">
        <w:t>оланзапин 5–10 мг в сутки внутрь с 1 по 3 дни;</w:t>
      </w:r>
    </w:p>
    <w:p w14:paraId="7797E1BD" w14:textId="77777777" w:rsidR="006D53E9" w:rsidRPr="00B53E48" w:rsidRDefault="006D53E9" w:rsidP="006D53E9">
      <w:pPr>
        <w:pStyle w:val="afe"/>
        <w:numPr>
          <w:ilvl w:val="0"/>
          <w:numId w:val="64"/>
        </w:numPr>
        <w:contextualSpacing w:val="0"/>
      </w:pPr>
      <w:r w:rsidRPr="00B53E48">
        <w:t>палоносетрон 0,25 мг в/в за 60 минут до ХТ в 1 день однократно;</w:t>
      </w:r>
    </w:p>
    <w:p w14:paraId="18BBFF28" w14:textId="77777777" w:rsidR="006D53E9" w:rsidRPr="00B53E48" w:rsidRDefault="006D53E9" w:rsidP="006D53E9">
      <w:pPr>
        <w:pStyle w:val="afe"/>
        <w:numPr>
          <w:ilvl w:val="0"/>
          <w:numId w:val="64"/>
        </w:numPr>
        <w:contextualSpacing w:val="0"/>
      </w:pPr>
      <w:r w:rsidRPr="00B53E48">
        <w:t>дексаметазон 20 мг в/в за 30 минут до ХТ в 1 день.</w:t>
      </w:r>
    </w:p>
    <w:p w14:paraId="7F385FCB" w14:textId="77777777" w:rsidR="006D53E9" w:rsidRDefault="006D53E9" w:rsidP="006D53E9">
      <w:pPr>
        <w:pStyle w:val="Normal11"/>
        <w:tabs>
          <w:tab w:val="left" w:pos="0"/>
        </w:tabs>
        <w:spacing w:line="360" w:lineRule="auto"/>
        <w:ind w:firstLine="699"/>
        <w:jc w:val="both"/>
        <w:rPr>
          <w:bCs/>
          <w:i/>
          <w:iCs/>
          <w:u w:val="single"/>
          <w:shd w:val="clear" w:color="auto" w:fill="FFFFFF"/>
        </w:rPr>
      </w:pPr>
    </w:p>
    <w:p w14:paraId="30BFECC7" w14:textId="77777777" w:rsidR="006D53E9" w:rsidRPr="00FB3FAC" w:rsidRDefault="006D53E9" w:rsidP="006D53E9">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и терапия условно-рефлекторной рвоты</w:t>
      </w:r>
    </w:p>
    <w:p w14:paraId="4DEB55D9" w14:textId="579A2F6E" w:rsidR="006D53E9" w:rsidRDefault="006D53E9" w:rsidP="006D53E9">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9D41F9">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fldChar w:fldCharType="separate"/>
      </w:r>
      <w:r w:rsidR="004C3BA5" w:rsidRPr="004C3BA5">
        <w:rPr>
          <w:noProof/>
        </w:rPr>
        <w:t>[68–74]</w:t>
      </w:r>
      <w:r>
        <w:fldChar w:fldCharType="end"/>
      </w:r>
      <w:r w:rsidRPr="00B328AA">
        <w:t>.</w:t>
      </w:r>
    </w:p>
    <w:bookmarkEnd w:id="114"/>
    <w:bookmarkEnd w:id="115"/>
    <w:p w14:paraId="58495194" w14:textId="7520A51C" w:rsidR="006D53E9" w:rsidRDefault="006D53E9" w:rsidP="006D53E9">
      <w:pPr>
        <w:pStyle w:val="Normal11"/>
        <w:tabs>
          <w:tab w:val="left" w:pos="0"/>
        </w:tabs>
        <w:spacing w:line="360" w:lineRule="auto"/>
        <w:ind w:firstLine="699"/>
        <w:jc w:val="both"/>
        <w:rPr>
          <w:noProof/>
        </w:rPr>
      </w:pPr>
    </w:p>
    <w:p w14:paraId="21FF3617" w14:textId="5BF36F84" w:rsidR="009D41F9" w:rsidRPr="003C1AEB" w:rsidRDefault="00AC26B5" w:rsidP="009D41F9">
      <w:pPr>
        <w:pStyle w:val="2"/>
        <w:spacing w:before="0"/>
      </w:pPr>
      <w:bookmarkStart w:id="116" w:name="_Toc66184343"/>
      <w:r w:rsidRPr="00FE2263">
        <w:t>Приложение А3.</w:t>
      </w:r>
      <w:r w:rsidR="00551386">
        <w:t xml:space="preserve">4. </w:t>
      </w:r>
      <w:bookmarkStart w:id="117" w:name="_Toc64295967"/>
      <w:bookmarkStart w:id="118" w:name="_Toc64479399"/>
      <w:r w:rsidR="009D41F9" w:rsidRPr="003C1AEB">
        <w:rPr>
          <w:u w:color="000000"/>
          <w:lang w:eastAsia="ru-RU"/>
        </w:rPr>
        <w:t>Профилактика язвенной болезни желудка и 12-перстной кишки на фоне терапии глюкокортикостероидами</w:t>
      </w:r>
      <w:bookmarkEnd w:id="116"/>
      <w:bookmarkEnd w:id="117"/>
      <w:bookmarkEnd w:id="118"/>
    </w:p>
    <w:p w14:paraId="3E7F34C1" w14:textId="1AD7AF5A" w:rsidR="009D41F9" w:rsidRDefault="009D41F9" w:rsidP="009D41F9">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001BA0">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75,76]","plainTextFormattedCitation":"[75,76]","previouslyFormattedCitation":"[75,76]"},"properties":{"noteIndex":0},"schema":"https://github.com/citation-style-language/schema/raw/master/csl-citation.json"}</w:instrText>
      </w:r>
      <w:r>
        <w:fldChar w:fldCharType="separate"/>
      </w:r>
      <w:r w:rsidRPr="009D41F9">
        <w:rPr>
          <w:noProof/>
        </w:rPr>
        <w:t>[75,76]</w:t>
      </w:r>
      <w:r>
        <w:fldChar w:fldCharType="end"/>
      </w:r>
      <w:r>
        <w:t>.</w:t>
      </w:r>
    </w:p>
    <w:p w14:paraId="3117A9A7" w14:textId="77777777" w:rsidR="009D41F9" w:rsidRDefault="009D41F9" w:rsidP="009D41F9"/>
    <w:p w14:paraId="73D447D4" w14:textId="77777777" w:rsidR="009D41F9" w:rsidRPr="00A56C81" w:rsidRDefault="009D41F9" w:rsidP="009D41F9">
      <w:pPr>
        <w:pStyle w:val="Normal11"/>
        <w:tabs>
          <w:tab w:val="left" w:pos="0"/>
        </w:tabs>
        <w:spacing w:line="360" w:lineRule="auto"/>
        <w:ind w:firstLine="699"/>
        <w:jc w:val="both"/>
        <w:rPr>
          <w:bCs/>
          <w:i/>
          <w:iCs/>
          <w:u w:val="single"/>
          <w:shd w:val="clear" w:color="auto" w:fill="FFFFFF"/>
        </w:rPr>
      </w:pPr>
      <w:r w:rsidRPr="00A56C81">
        <w:rPr>
          <w:bCs/>
          <w:i/>
          <w:iCs/>
          <w:u w:val="single"/>
          <w:shd w:val="clear" w:color="auto" w:fill="FFFFFF"/>
        </w:rPr>
        <w:t>Диагностика язвенной болезни желудка и 12-перстной кишки при применении ГСК</w:t>
      </w:r>
    </w:p>
    <w:p w14:paraId="31D479E4" w14:textId="77777777" w:rsidR="009D41F9" w:rsidRDefault="009D41F9" w:rsidP="009D41F9">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3F54ECA1" w14:textId="77777777" w:rsidR="009D41F9" w:rsidRPr="003A77F4" w:rsidRDefault="009D41F9" w:rsidP="009D41F9">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3806BD4C" w14:textId="77777777" w:rsidR="009D41F9" w:rsidRDefault="009D41F9" w:rsidP="009D41F9">
      <w:pPr>
        <w:pStyle w:val="Normal11"/>
        <w:tabs>
          <w:tab w:val="left" w:pos="0"/>
        </w:tabs>
        <w:spacing w:line="360" w:lineRule="auto"/>
        <w:ind w:firstLine="699"/>
        <w:jc w:val="both"/>
        <w:rPr>
          <w:bCs/>
          <w:i/>
          <w:iCs/>
          <w:u w:val="single"/>
          <w:shd w:val="clear" w:color="auto" w:fill="FFFFFF"/>
        </w:rPr>
      </w:pPr>
    </w:p>
    <w:p w14:paraId="7598DA28" w14:textId="77777777" w:rsidR="009D41F9" w:rsidRPr="00A56C81" w:rsidRDefault="009D41F9" w:rsidP="009D41F9">
      <w:pPr>
        <w:pStyle w:val="Normal11"/>
        <w:tabs>
          <w:tab w:val="left" w:pos="0"/>
        </w:tabs>
        <w:spacing w:line="360" w:lineRule="auto"/>
        <w:ind w:firstLine="699"/>
        <w:jc w:val="both"/>
        <w:rPr>
          <w:bCs/>
          <w:i/>
          <w:iCs/>
          <w:u w:val="single"/>
          <w:shd w:val="clear" w:color="auto" w:fill="FFFFFF"/>
        </w:rPr>
      </w:pPr>
      <w:r w:rsidRPr="00A56C81">
        <w:rPr>
          <w:bCs/>
          <w:i/>
          <w:iCs/>
          <w:u w:val="single"/>
          <w:shd w:val="clear" w:color="auto" w:fill="FFFFFF"/>
        </w:rPr>
        <w:t>Профилактика язвенной болезни желудка и 12-перстной кишки при применении ГКС.</w:t>
      </w:r>
    </w:p>
    <w:p w14:paraId="03F630AA" w14:textId="5F3D427F" w:rsidR="009D41F9" w:rsidRDefault="009D41F9" w:rsidP="009D41F9">
      <w:r w:rsidRPr="00A56C81">
        <w:t xml:space="preserve">По результатам </w:t>
      </w:r>
      <w:r w:rsidRPr="00C96416">
        <w:t>мета</w:t>
      </w:r>
      <w:r>
        <w:t>-</w:t>
      </w:r>
      <w:r w:rsidRPr="00C96416">
        <w:t>анализа 300 работ</w:t>
      </w:r>
      <w:r>
        <w:fldChar w:fldCharType="begin" w:fldLock="1"/>
      </w:r>
      <w:r w:rsidR="00001BA0">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77]","plainTextFormattedCitation":"[77]","previouslyFormattedCitation":"[77]"},"properties":{"noteIndex":0},"schema":"https://github.com/citation-style-language/schema/raw/master/csl-citation.json"}</w:instrText>
      </w:r>
      <w:r>
        <w:fldChar w:fldCharType="separate"/>
      </w:r>
      <w:r w:rsidRPr="009D41F9">
        <w:rPr>
          <w:noProof/>
        </w:rPr>
        <w:t>[77]</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16B58E40" w14:textId="03C19A11" w:rsidR="009D41F9" w:rsidRPr="00C96416" w:rsidRDefault="009D41F9" w:rsidP="009D41F9">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001BA0">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8,79]","plainTextFormattedCitation":"[78,79]","previouslyFormattedCitation":"[78,79]"},"properties":{"noteIndex":0},"schema":"https://github.com/citation-style-language/schema/raw/master/csl-citation.json"}</w:instrText>
      </w:r>
      <w:r>
        <w:fldChar w:fldCharType="separate"/>
      </w:r>
      <w:r w:rsidRPr="009D41F9">
        <w:rPr>
          <w:noProof/>
        </w:rPr>
        <w:t>[78,79]</w:t>
      </w:r>
      <w:r>
        <w:fldChar w:fldCharType="end"/>
      </w:r>
      <w:r w:rsidRPr="00C96416">
        <w:t>.</w:t>
      </w:r>
    </w:p>
    <w:p w14:paraId="4E1EF255" w14:textId="77777777" w:rsidR="009D41F9" w:rsidRDefault="009D41F9" w:rsidP="009D41F9">
      <w:pPr>
        <w:pStyle w:val="Normal11"/>
        <w:tabs>
          <w:tab w:val="left" w:pos="0"/>
        </w:tabs>
        <w:spacing w:line="360" w:lineRule="auto"/>
        <w:ind w:firstLine="699"/>
        <w:jc w:val="both"/>
        <w:rPr>
          <w:bCs/>
          <w:i/>
          <w:iCs/>
          <w:u w:val="single"/>
          <w:shd w:val="clear" w:color="auto" w:fill="FFFFFF"/>
        </w:rPr>
      </w:pPr>
    </w:p>
    <w:p w14:paraId="144392DB" w14:textId="77777777" w:rsidR="009D41F9" w:rsidRPr="00A56C81" w:rsidRDefault="009D41F9" w:rsidP="009D41F9">
      <w:pPr>
        <w:pStyle w:val="Normal11"/>
        <w:tabs>
          <w:tab w:val="left" w:pos="0"/>
        </w:tabs>
        <w:spacing w:line="360" w:lineRule="auto"/>
        <w:ind w:firstLine="699"/>
        <w:jc w:val="both"/>
        <w:rPr>
          <w:bCs/>
          <w:i/>
          <w:iCs/>
          <w:u w:val="single"/>
          <w:shd w:val="clear" w:color="auto" w:fill="FFFFFF"/>
        </w:rPr>
      </w:pPr>
      <w:r w:rsidRPr="00A56C81">
        <w:rPr>
          <w:bCs/>
          <w:i/>
          <w:iCs/>
          <w:u w:val="single"/>
          <w:shd w:val="clear" w:color="auto" w:fill="FFFFFF"/>
        </w:rPr>
        <w:t>Ингибиторы протонной помпы (ИПП)</w:t>
      </w:r>
    </w:p>
    <w:p w14:paraId="7F658537" w14:textId="6B593FCD" w:rsidR="009D41F9" w:rsidRDefault="009D41F9" w:rsidP="009D41F9">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1 дозах </w:t>
      </w:r>
      <w:r>
        <w:fldChar w:fldCharType="begin" w:fldLock="1"/>
      </w:r>
      <w:r w:rsidR="00001BA0">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78–80]","plainTextFormattedCitation":"[78–80]","previouslyFormattedCitation":"[78–80]"},"properties":{"noteIndex":0},"schema":"https://github.com/citation-style-language/schema/raw/master/csl-citation.json"}</w:instrText>
      </w:r>
      <w:r>
        <w:fldChar w:fldCharType="separate"/>
      </w:r>
      <w:r w:rsidRPr="009D41F9">
        <w:rPr>
          <w:noProof/>
        </w:rPr>
        <w:t>[78–80]</w:t>
      </w:r>
      <w:r>
        <w:fldChar w:fldCharType="end"/>
      </w:r>
      <w:r>
        <w:t xml:space="preserve">. </w:t>
      </w:r>
    </w:p>
    <w:p w14:paraId="74B48EE1" w14:textId="77777777" w:rsidR="009D41F9" w:rsidRDefault="009D41F9" w:rsidP="009D41F9">
      <w:pPr>
        <w:rPr>
          <w:b/>
        </w:rPr>
      </w:pPr>
    </w:p>
    <w:p w14:paraId="4DDA5056" w14:textId="77777777" w:rsidR="009D41F9" w:rsidRPr="005B1687" w:rsidRDefault="009D41F9" w:rsidP="009D41F9">
      <w:pPr>
        <w:rPr>
          <w:bCs/>
        </w:rPr>
      </w:pPr>
      <w:r w:rsidRPr="005B1687">
        <w:rPr>
          <w:bCs/>
        </w:rPr>
        <w:t>Таблица 1. Режим дозирования ИПП с целью профилактики язвенной болезни</w:t>
      </w:r>
    </w:p>
    <w:tbl>
      <w:tblPr>
        <w:tblStyle w:val="aff9"/>
        <w:tblW w:w="0" w:type="auto"/>
        <w:jc w:val="center"/>
        <w:tblLook w:val="04A0" w:firstRow="1" w:lastRow="0" w:firstColumn="1" w:lastColumn="0" w:noHBand="0" w:noVBand="1"/>
      </w:tblPr>
      <w:tblGrid>
        <w:gridCol w:w="2220"/>
        <w:gridCol w:w="2344"/>
        <w:gridCol w:w="3713"/>
      </w:tblGrid>
      <w:tr w:rsidR="009D41F9" w:rsidRPr="00C96416" w14:paraId="2AF12377" w14:textId="77777777" w:rsidTr="002D3EBF">
        <w:trPr>
          <w:jc w:val="center"/>
        </w:trPr>
        <w:tc>
          <w:tcPr>
            <w:tcW w:w="2220" w:type="dxa"/>
          </w:tcPr>
          <w:p w14:paraId="4B48E429" w14:textId="77777777" w:rsidR="009D41F9" w:rsidRPr="00C96416" w:rsidRDefault="009D41F9" w:rsidP="002D3EBF">
            <w:pPr>
              <w:tabs>
                <w:tab w:val="left" w:pos="0"/>
              </w:tabs>
              <w:ind w:left="57" w:right="57" w:firstLine="0"/>
              <w:rPr>
                <w:b/>
                <w:szCs w:val="24"/>
                <w:lang w:eastAsia="ru-RU"/>
              </w:rPr>
            </w:pPr>
            <w:r>
              <w:rPr>
                <w:b/>
                <w:szCs w:val="24"/>
                <w:lang w:eastAsia="ru-RU"/>
              </w:rPr>
              <w:t>Препарат</w:t>
            </w:r>
          </w:p>
        </w:tc>
        <w:tc>
          <w:tcPr>
            <w:tcW w:w="2344" w:type="dxa"/>
          </w:tcPr>
          <w:p w14:paraId="4665C878" w14:textId="77777777" w:rsidR="009D41F9" w:rsidRPr="00C96416" w:rsidRDefault="009D41F9" w:rsidP="002D3EBF">
            <w:pPr>
              <w:tabs>
                <w:tab w:val="left" w:pos="0"/>
              </w:tabs>
              <w:ind w:left="57" w:right="57"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49C879B0" w14:textId="77777777" w:rsidR="009D41F9" w:rsidRPr="00C96416" w:rsidRDefault="009D41F9" w:rsidP="002D3EBF">
            <w:pPr>
              <w:tabs>
                <w:tab w:val="left" w:pos="0"/>
              </w:tabs>
              <w:ind w:left="57" w:right="57" w:firstLine="0"/>
              <w:rPr>
                <w:b/>
                <w:szCs w:val="24"/>
                <w:lang w:eastAsia="ru-RU"/>
              </w:rPr>
            </w:pPr>
            <w:r>
              <w:rPr>
                <w:b/>
                <w:szCs w:val="24"/>
                <w:lang w:eastAsia="ru-RU"/>
              </w:rPr>
              <w:t>Способ применения и р</w:t>
            </w:r>
            <w:r w:rsidRPr="00C96416">
              <w:rPr>
                <w:b/>
                <w:szCs w:val="24"/>
                <w:lang w:eastAsia="ru-RU"/>
              </w:rPr>
              <w:t>ежим дозирования</w:t>
            </w:r>
          </w:p>
        </w:tc>
      </w:tr>
      <w:tr w:rsidR="009D41F9" w:rsidRPr="00C96416" w14:paraId="222092C4" w14:textId="77777777" w:rsidTr="002D3EBF">
        <w:trPr>
          <w:jc w:val="center"/>
        </w:trPr>
        <w:tc>
          <w:tcPr>
            <w:tcW w:w="2220" w:type="dxa"/>
          </w:tcPr>
          <w:p w14:paraId="7FEA4D7D" w14:textId="77777777" w:rsidR="009D41F9" w:rsidRPr="00C96416" w:rsidRDefault="009D41F9" w:rsidP="002D3EBF">
            <w:pPr>
              <w:tabs>
                <w:tab w:val="left" w:pos="0"/>
              </w:tabs>
              <w:ind w:left="57" w:right="57" w:firstLine="0"/>
              <w:rPr>
                <w:szCs w:val="24"/>
                <w:lang w:eastAsia="ru-RU"/>
              </w:rPr>
            </w:pPr>
            <w:r w:rsidRPr="00C96416">
              <w:rPr>
                <w:szCs w:val="24"/>
                <w:lang w:eastAsia="ru-RU"/>
              </w:rPr>
              <w:t>Омепразол</w:t>
            </w:r>
          </w:p>
        </w:tc>
        <w:tc>
          <w:tcPr>
            <w:tcW w:w="2344" w:type="dxa"/>
          </w:tcPr>
          <w:p w14:paraId="5AABBCA1" w14:textId="77777777" w:rsidR="009D41F9" w:rsidRDefault="009D41F9" w:rsidP="002D3EBF">
            <w:pPr>
              <w:tabs>
                <w:tab w:val="left" w:pos="0"/>
              </w:tabs>
              <w:ind w:left="57" w:right="57" w:firstLine="0"/>
              <w:rPr>
                <w:szCs w:val="24"/>
                <w:lang w:eastAsia="ru-RU"/>
              </w:rPr>
            </w:pPr>
            <w:r w:rsidRPr="00C96416">
              <w:rPr>
                <w:szCs w:val="24"/>
                <w:lang w:eastAsia="ru-RU"/>
              </w:rPr>
              <w:t>20</w:t>
            </w:r>
          </w:p>
          <w:p w14:paraId="09704F06" w14:textId="77777777" w:rsidR="009D41F9" w:rsidRPr="00C96416" w:rsidRDefault="009D41F9" w:rsidP="002D3EBF">
            <w:pPr>
              <w:tabs>
                <w:tab w:val="left" w:pos="0"/>
              </w:tabs>
              <w:ind w:left="57" w:right="57" w:firstLine="0"/>
              <w:rPr>
                <w:szCs w:val="24"/>
                <w:lang w:eastAsia="ru-RU"/>
              </w:rPr>
            </w:pPr>
            <w:r>
              <w:rPr>
                <w:szCs w:val="24"/>
                <w:lang w:eastAsia="ru-RU"/>
              </w:rPr>
              <w:t>40</w:t>
            </w:r>
          </w:p>
        </w:tc>
        <w:tc>
          <w:tcPr>
            <w:tcW w:w="3713" w:type="dxa"/>
          </w:tcPr>
          <w:p w14:paraId="34944730" w14:textId="77777777" w:rsidR="009D41F9" w:rsidRPr="00B56E4C" w:rsidRDefault="009D41F9" w:rsidP="002D3EBF">
            <w:pPr>
              <w:tabs>
                <w:tab w:val="left" w:pos="0"/>
              </w:tabs>
              <w:ind w:left="57" w:right="57" w:firstLine="0"/>
              <w:rPr>
                <w:szCs w:val="24"/>
                <w:lang w:eastAsia="ru-RU"/>
              </w:rPr>
            </w:pPr>
            <w:r>
              <w:rPr>
                <w:szCs w:val="24"/>
                <w:lang w:eastAsia="ru-RU"/>
              </w:rPr>
              <w:t>Внутрь, 1 раз в сутки;</w:t>
            </w:r>
          </w:p>
          <w:p w14:paraId="377BC425" w14:textId="77777777" w:rsidR="009D41F9" w:rsidRPr="00D221D8" w:rsidRDefault="009D41F9" w:rsidP="002D3EBF">
            <w:pPr>
              <w:tabs>
                <w:tab w:val="left" w:pos="0"/>
              </w:tabs>
              <w:ind w:left="57" w:right="57" w:firstLine="0"/>
              <w:rPr>
                <w:szCs w:val="24"/>
                <w:lang w:eastAsia="ru-RU"/>
              </w:rPr>
            </w:pPr>
            <w:r>
              <w:rPr>
                <w:szCs w:val="24"/>
                <w:lang w:eastAsia="ru-RU"/>
              </w:rPr>
              <w:t xml:space="preserve"> в/в, 1 раз в сутки</w:t>
            </w:r>
          </w:p>
        </w:tc>
      </w:tr>
      <w:tr w:rsidR="009D41F9" w:rsidRPr="00C96416" w14:paraId="66F43973" w14:textId="77777777" w:rsidTr="002D3EBF">
        <w:trPr>
          <w:jc w:val="center"/>
        </w:trPr>
        <w:tc>
          <w:tcPr>
            <w:tcW w:w="2220" w:type="dxa"/>
          </w:tcPr>
          <w:p w14:paraId="56AB1C14" w14:textId="77777777" w:rsidR="009D41F9" w:rsidRPr="00C96416" w:rsidRDefault="009D41F9" w:rsidP="002D3EBF">
            <w:pPr>
              <w:tabs>
                <w:tab w:val="left" w:pos="0"/>
              </w:tabs>
              <w:ind w:left="57" w:right="57" w:firstLine="0"/>
              <w:rPr>
                <w:szCs w:val="24"/>
                <w:lang w:eastAsia="ru-RU"/>
              </w:rPr>
            </w:pPr>
            <w:r w:rsidRPr="00C96416">
              <w:rPr>
                <w:szCs w:val="24"/>
                <w:lang w:eastAsia="ru-RU"/>
              </w:rPr>
              <w:t>Лансопразол</w:t>
            </w:r>
          </w:p>
        </w:tc>
        <w:tc>
          <w:tcPr>
            <w:tcW w:w="2344" w:type="dxa"/>
          </w:tcPr>
          <w:p w14:paraId="7D6111EA" w14:textId="77777777" w:rsidR="009D41F9" w:rsidRPr="00C96416" w:rsidRDefault="009D41F9" w:rsidP="002D3EBF">
            <w:pPr>
              <w:tabs>
                <w:tab w:val="left" w:pos="0"/>
              </w:tabs>
              <w:ind w:left="57" w:right="57" w:firstLine="0"/>
              <w:rPr>
                <w:szCs w:val="24"/>
                <w:lang w:eastAsia="ru-RU"/>
              </w:rPr>
            </w:pPr>
            <w:r w:rsidRPr="00C96416">
              <w:rPr>
                <w:szCs w:val="24"/>
                <w:lang w:eastAsia="ru-RU"/>
              </w:rPr>
              <w:t>30</w:t>
            </w:r>
          </w:p>
        </w:tc>
        <w:tc>
          <w:tcPr>
            <w:tcW w:w="3713" w:type="dxa"/>
          </w:tcPr>
          <w:p w14:paraId="0FF9385E" w14:textId="77777777" w:rsidR="009D41F9" w:rsidRDefault="009D41F9" w:rsidP="002D3EBF">
            <w:pPr>
              <w:ind w:left="57" w:right="57" w:firstLine="0"/>
            </w:pPr>
            <w:r w:rsidRPr="00826EC3">
              <w:rPr>
                <w:szCs w:val="24"/>
                <w:lang w:eastAsia="ru-RU"/>
              </w:rPr>
              <w:t>Внутрь, 1 раз в сутки</w:t>
            </w:r>
          </w:p>
        </w:tc>
      </w:tr>
      <w:tr w:rsidR="009D41F9" w:rsidRPr="00C96416" w14:paraId="26F6A9AA" w14:textId="77777777" w:rsidTr="002D3EBF">
        <w:trPr>
          <w:jc w:val="center"/>
        </w:trPr>
        <w:tc>
          <w:tcPr>
            <w:tcW w:w="2220" w:type="dxa"/>
          </w:tcPr>
          <w:p w14:paraId="424CDFAC" w14:textId="77777777" w:rsidR="009D41F9" w:rsidRPr="00C96416" w:rsidRDefault="009D41F9" w:rsidP="002D3EBF">
            <w:pPr>
              <w:tabs>
                <w:tab w:val="left" w:pos="0"/>
              </w:tabs>
              <w:ind w:left="57" w:right="57" w:firstLine="0"/>
              <w:rPr>
                <w:szCs w:val="24"/>
                <w:lang w:eastAsia="ru-RU"/>
              </w:rPr>
            </w:pPr>
            <w:r>
              <w:rPr>
                <w:szCs w:val="24"/>
                <w:lang w:eastAsia="ru-RU"/>
              </w:rPr>
              <w:t>П</w:t>
            </w:r>
            <w:r w:rsidRPr="00C96416">
              <w:rPr>
                <w:szCs w:val="24"/>
                <w:lang w:eastAsia="ru-RU"/>
              </w:rPr>
              <w:t>антопразол</w:t>
            </w:r>
          </w:p>
        </w:tc>
        <w:tc>
          <w:tcPr>
            <w:tcW w:w="2344" w:type="dxa"/>
          </w:tcPr>
          <w:p w14:paraId="1A2D9CBB" w14:textId="77777777" w:rsidR="009D41F9" w:rsidRPr="00C96416" w:rsidRDefault="009D41F9" w:rsidP="002D3EBF">
            <w:pPr>
              <w:tabs>
                <w:tab w:val="left" w:pos="0"/>
              </w:tabs>
              <w:ind w:left="57" w:right="57" w:firstLine="0"/>
              <w:rPr>
                <w:szCs w:val="24"/>
                <w:lang w:eastAsia="ru-RU"/>
              </w:rPr>
            </w:pPr>
            <w:r w:rsidRPr="00C96416">
              <w:rPr>
                <w:szCs w:val="24"/>
                <w:lang w:eastAsia="ru-RU"/>
              </w:rPr>
              <w:t>40</w:t>
            </w:r>
          </w:p>
        </w:tc>
        <w:tc>
          <w:tcPr>
            <w:tcW w:w="3713" w:type="dxa"/>
          </w:tcPr>
          <w:p w14:paraId="62E28434" w14:textId="77777777" w:rsidR="009D41F9" w:rsidRDefault="009D41F9" w:rsidP="002D3EBF">
            <w:pPr>
              <w:ind w:left="57" w:right="57" w:firstLine="0"/>
            </w:pPr>
            <w:r w:rsidRPr="00826EC3">
              <w:rPr>
                <w:szCs w:val="24"/>
                <w:lang w:eastAsia="ru-RU"/>
              </w:rPr>
              <w:t>Внутрь, 1 раз в сутки</w:t>
            </w:r>
          </w:p>
        </w:tc>
      </w:tr>
      <w:tr w:rsidR="009D41F9" w:rsidRPr="00C96416" w14:paraId="7DF85DE8" w14:textId="77777777" w:rsidTr="002D3EBF">
        <w:trPr>
          <w:jc w:val="center"/>
        </w:trPr>
        <w:tc>
          <w:tcPr>
            <w:tcW w:w="2220" w:type="dxa"/>
          </w:tcPr>
          <w:p w14:paraId="5FD7B260" w14:textId="77777777" w:rsidR="009D41F9" w:rsidRPr="00C96416" w:rsidRDefault="009D41F9" w:rsidP="002D3EBF">
            <w:pPr>
              <w:tabs>
                <w:tab w:val="left" w:pos="0"/>
              </w:tabs>
              <w:ind w:left="57" w:right="57" w:firstLine="0"/>
              <w:rPr>
                <w:szCs w:val="24"/>
                <w:lang w:eastAsia="ru-RU"/>
              </w:rPr>
            </w:pPr>
            <w:r>
              <w:rPr>
                <w:szCs w:val="24"/>
              </w:rPr>
              <w:t>Р</w:t>
            </w:r>
            <w:r w:rsidRPr="00C96416">
              <w:rPr>
                <w:szCs w:val="24"/>
              </w:rPr>
              <w:t>абепразол</w:t>
            </w:r>
          </w:p>
        </w:tc>
        <w:tc>
          <w:tcPr>
            <w:tcW w:w="2344" w:type="dxa"/>
          </w:tcPr>
          <w:p w14:paraId="70E301FC" w14:textId="77777777" w:rsidR="009D41F9" w:rsidRPr="00C96416" w:rsidRDefault="009D41F9" w:rsidP="002D3EBF">
            <w:pPr>
              <w:tabs>
                <w:tab w:val="left" w:pos="0"/>
              </w:tabs>
              <w:ind w:left="57" w:right="57" w:firstLine="0"/>
              <w:rPr>
                <w:szCs w:val="24"/>
                <w:lang w:eastAsia="ru-RU"/>
              </w:rPr>
            </w:pPr>
            <w:r w:rsidRPr="00C96416">
              <w:rPr>
                <w:szCs w:val="24"/>
                <w:lang w:eastAsia="ru-RU"/>
              </w:rPr>
              <w:t>20</w:t>
            </w:r>
          </w:p>
        </w:tc>
        <w:tc>
          <w:tcPr>
            <w:tcW w:w="3713" w:type="dxa"/>
          </w:tcPr>
          <w:p w14:paraId="4FD01D14" w14:textId="77777777" w:rsidR="009D41F9" w:rsidRDefault="009D41F9" w:rsidP="002D3EBF">
            <w:pPr>
              <w:ind w:left="57" w:right="57" w:firstLine="0"/>
            </w:pPr>
            <w:r w:rsidRPr="00826EC3">
              <w:rPr>
                <w:szCs w:val="24"/>
                <w:lang w:eastAsia="ru-RU"/>
              </w:rPr>
              <w:t>Внутрь, 1 раз в сутки</w:t>
            </w:r>
          </w:p>
        </w:tc>
      </w:tr>
      <w:tr w:rsidR="009D41F9" w:rsidRPr="00C96416" w14:paraId="29D2FADC" w14:textId="77777777" w:rsidTr="002D3EBF">
        <w:trPr>
          <w:jc w:val="center"/>
        </w:trPr>
        <w:tc>
          <w:tcPr>
            <w:tcW w:w="2220" w:type="dxa"/>
          </w:tcPr>
          <w:p w14:paraId="3C377EB9" w14:textId="77777777" w:rsidR="009D41F9" w:rsidRPr="00C96416" w:rsidRDefault="009D41F9" w:rsidP="002D3EBF">
            <w:pPr>
              <w:tabs>
                <w:tab w:val="left" w:pos="0"/>
              </w:tabs>
              <w:ind w:left="57" w:right="57" w:firstLine="0"/>
              <w:rPr>
                <w:szCs w:val="24"/>
              </w:rPr>
            </w:pPr>
            <w:r>
              <w:rPr>
                <w:szCs w:val="24"/>
              </w:rPr>
              <w:t>Э</w:t>
            </w:r>
            <w:r w:rsidRPr="00C96416">
              <w:rPr>
                <w:szCs w:val="24"/>
              </w:rPr>
              <w:t>зомепразол</w:t>
            </w:r>
          </w:p>
        </w:tc>
        <w:tc>
          <w:tcPr>
            <w:tcW w:w="2344" w:type="dxa"/>
          </w:tcPr>
          <w:p w14:paraId="38055959" w14:textId="77777777" w:rsidR="009D41F9" w:rsidRPr="00C96416" w:rsidRDefault="009D41F9" w:rsidP="002D3EBF">
            <w:pPr>
              <w:tabs>
                <w:tab w:val="left" w:pos="0"/>
              </w:tabs>
              <w:ind w:left="57" w:right="57" w:firstLine="0"/>
              <w:rPr>
                <w:szCs w:val="24"/>
                <w:lang w:eastAsia="ru-RU"/>
              </w:rPr>
            </w:pPr>
            <w:r w:rsidRPr="00C96416">
              <w:rPr>
                <w:szCs w:val="24"/>
                <w:lang w:eastAsia="ru-RU"/>
              </w:rPr>
              <w:t>20</w:t>
            </w:r>
          </w:p>
        </w:tc>
        <w:tc>
          <w:tcPr>
            <w:tcW w:w="3713" w:type="dxa"/>
          </w:tcPr>
          <w:p w14:paraId="40417284" w14:textId="77777777" w:rsidR="009D41F9" w:rsidRDefault="009D41F9" w:rsidP="002D3EBF">
            <w:pPr>
              <w:ind w:left="57" w:right="57" w:firstLine="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1DEE99A6" w14:textId="77777777" w:rsidR="009D41F9" w:rsidRDefault="009D41F9" w:rsidP="009D41F9">
      <w:pPr>
        <w:pStyle w:val="Normal11"/>
        <w:tabs>
          <w:tab w:val="left" w:pos="0"/>
        </w:tabs>
        <w:spacing w:line="360" w:lineRule="auto"/>
        <w:ind w:left="0" w:firstLine="0"/>
        <w:jc w:val="both"/>
      </w:pPr>
    </w:p>
    <w:p w14:paraId="658932F8" w14:textId="77777777" w:rsidR="009D41F9" w:rsidRPr="00C96416" w:rsidRDefault="009D41F9" w:rsidP="009D41F9">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5B7540BD" w14:textId="77777777" w:rsidR="009D41F9" w:rsidRDefault="009D41F9" w:rsidP="009D41F9">
      <w:pPr>
        <w:pStyle w:val="Normal11"/>
        <w:tabs>
          <w:tab w:val="left" w:pos="0"/>
        </w:tabs>
        <w:spacing w:line="360" w:lineRule="auto"/>
        <w:ind w:firstLine="699"/>
        <w:jc w:val="both"/>
        <w:rPr>
          <w:bCs/>
          <w:i/>
          <w:iCs/>
          <w:u w:val="single"/>
          <w:shd w:val="clear" w:color="auto" w:fill="FFFFFF"/>
        </w:rPr>
      </w:pPr>
    </w:p>
    <w:p w14:paraId="3C417B09" w14:textId="77777777" w:rsidR="009D41F9" w:rsidRPr="00A56C81" w:rsidRDefault="009D41F9" w:rsidP="009D41F9">
      <w:pPr>
        <w:pStyle w:val="Normal11"/>
        <w:tabs>
          <w:tab w:val="left" w:pos="0"/>
        </w:tabs>
        <w:spacing w:line="360" w:lineRule="auto"/>
        <w:ind w:firstLine="699"/>
        <w:jc w:val="both"/>
        <w:rPr>
          <w:bCs/>
          <w:i/>
          <w:iCs/>
          <w:u w:val="single"/>
          <w:shd w:val="clear" w:color="auto" w:fill="FFFFFF"/>
        </w:rPr>
      </w:pPr>
      <w:r w:rsidRPr="00A56C81">
        <w:rPr>
          <w:bCs/>
          <w:i/>
          <w:iCs/>
          <w:u w:val="single"/>
          <w:shd w:val="clear" w:color="auto" w:fill="FFFFFF"/>
        </w:rPr>
        <w:t xml:space="preserve">Блокаторы Н2-гистаминовых рецепторов </w:t>
      </w:r>
    </w:p>
    <w:p w14:paraId="3719E315" w14:textId="77777777" w:rsidR="009D41F9" w:rsidRPr="00A56C81" w:rsidRDefault="009D41F9" w:rsidP="009D41F9">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77297C29" w14:textId="6E8F7847" w:rsidR="009D41F9" w:rsidRDefault="009D41F9" w:rsidP="009D41F9">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001BA0">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78,79,81]","plainTextFormattedCitation":"[78,79,81]","previouslyFormattedCitation":"[78,79,81]"},"properties":{"noteIndex":0},"schema":"https://github.com/citation-style-language/schema/raw/master/csl-citation.json"}</w:instrText>
      </w:r>
      <w:r>
        <w:fldChar w:fldCharType="separate"/>
      </w:r>
      <w:r w:rsidRPr="009D41F9">
        <w:rPr>
          <w:noProof/>
        </w:rPr>
        <w:t>[78,79,81]</w:t>
      </w:r>
      <w:r>
        <w:fldChar w:fldCharType="end"/>
      </w:r>
      <w:r w:rsidRPr="00A56C81">
        <w:t>.</w:t>
      </w:r>
    </w:p>
    <w:p w14:paraId="0D8D2171" w14:textId="77777777" w:rsidR="009D41F9" w:rsidRDefault="009D41F9" w:rsidP="009D41F9">
      <w:pPr>
        <w:rPr>
          <w:b/>
          <w:szCs w:val="24"/>
        </w:rPr>
      </w:pPr>
    </w:p>
    <w:p w14:paraId="7A4898EE" w14:textId="77777777" w:rsidR="009D41F9" w:rsidRPr="00F76AD4" w:rsidRDefault="009D41F9" w:rsidP="009D41F9">
      <w:pPr>
        <w:rPr>
          <w:bCs/>
        </w:rPr>
      </w:pPr>
      <w:r w:rsidRPr="00F76AD4">
        <w:rPr>
          <w:bCs/>
          <w:szCs w:val="24"/>
        </w:rPr>
        <w:t xml:space="preserve">Таблица 2 . Режим дозирования блокаторов Н2-гистаминовых рецепторов </w:t>
      </w:r>
    </w:p>
    <w:tbl>
      <w:tblPr>
        <w:tblStyle w:val="aff9"/>
        <w:tblW w:w="0" w:type="auto"/>
        <w:jc w:val="center"/>
        <w:tblLook w:val="04A0" w:firstRow="1" w:lastRow="0" w:firstColumn="1" w:lastColumn="0" w:noHBand="0" w:noVBand="1"/>
      </w:tblPr>
      <w:tblGrid>
        <w:gridCol w:w="1942"/>
        <w:gridCol w:w="2268"/>
        <w:gridCol w:w="3358"/>
      </w:tblGrid>
      <w:tr w:rsidR="009D41F9" w:rsidRPr="00C96416" w14:paraId="1F70A83A" w14:textId="77777777" w:rsidTr="002D3EBF">
        <w:trPr>
          <w:jc w:val="center"/>
        </w:trPr>
        <w:tc>
          <w:tcPr>
            <w:tcW w:w="1942" w:type="dxa"/>
          </w:tcPr>
          <w:p w14:paraId="4E1FDB18" w14:textId="77777777" w:rsidR="009D41F9" w:rsidRPr="00C96416" w:rsidRDefault="009D41F9" w:rsidP="002D3EBF">
            <w:pPr>
              <w:tabs>
                <w:tab w:val="left" w:pos="0"/>
              </w:tabs>
              <w:ind w:firstLine="0"/>
              <w:rPr>
                <w:b/>
                <w:szCs w:val="24"/>
                <w:lang w:eastAsia="ru-RU"/>
              </w:rPr>
            </w:pPr>
            <w:r w:rsidRPr="00C96416">
              <w:rPr>
                <w:b/>
                <w:szCs w:val="24"/>
                <w:lang w:eastAsia="ru-RU"/>
              </w:rPr>
              <w:t>Препараты</w:t>
            </w:r>
          </w:p>
        </w:tc>
        <w:tc>
          <w:tcPr>
            <w:tcW w:w="2268" w:type="dxa"/>
          </w:tcPr>
          <w:p w14:paraId="372512A4" w14:textId="77777777" w:rsidR="009D41F9" w:rsidRPr="00C96416" w:rsidRDefault="009D41F9" w:rsidP="002D3EBF">
            <w:pPr>
              <w:tabs>
                <w:tab w:val="left" w:pos="0"/>
              </w:tabs>
              <w:ind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2448FF23" w14:textId="77777777" w:rsidR="009D41F9" w:rsidRPr="00C96416" w:rsidRDefault="009D41F9" w:rsidP="002D3EBF">
            <w:pPr>
              <w:tabs>
                <w:tab w:val="left" w:pos="0"/>
              </w:tabs>
              <w:ind w:firstLine="0"/>
              <w:rPr>
                <w:b/>
                <w:szCs w:val="24"/>
                <w:lang w:eastAsia="ru-RU"/>
              </w:rPr>
            </w:pPr>
            <w:r w:rsidRPr="00C96416">
              <w:rPr>
                <w:b/>
                <w:szCs w:val="24"/>
                <w:lang w:eastAsia="ru-RU"/>
              </w:rPr>
              <w:t>Режим дозирования</w:t>
            </w:r>
          </w:p>
        </w:tc>
      </w:tr>
      <w:tr w:rsidR="009D41F9" w:rsidRPr="00C96416" w14:paraId="017A826E" w14:textId="77777777" w:rsidTr="002D3EBF">
        <w:trPr>
          <w:jc w:val="center"/>
        </w:trPr>
        <w:tc>
          <w:tcPr>
            <w:tcW w:w="1942" w:type="dxa"/>
          </w:tcPr>
          <w:p w14:paraId="3FF269A0" w14:textId="77777777" w:rsidR="009D41F9" w:rsidRPr="00C96416" w:rsidRDefault="009D41F9" w:rsidP="002D3EBF">
            <w:pPr>
              <w:tabs>
                <w:tab w:val="left" w:pos="0"/>
              </w:tabs>
              <w:ind w:firstLine="0"/>
              <w:rPr>
                <w:szCs w:val="24"/>
                <w:lang w:eastAsia="ru-RU"/>
              </w:rPr>
            </w:pPr>
            <w:r>
              <w:rPr>
                <w:szCs w:val="24"/>
                <w:lang w:eastAsia="ru-RU"/>
              </w:rPr>
              <w:t>Ранитидин</w:t>
            </w:r>
          </w:p>
        </w:tc>
        <w:tc>
          <w:tcPr>
            <w:tcW w:w="2268" w:type="dxa"/>
          </w:tcPr>
          <w:p w14:paraId="51CAED93" w14:textId="77777777" w:rsidR="009D41F9" w:rsidRPr="00C96416" w:rsidRDefault="009D41F9" w:rsidP="002D3EBF">
            <w:pPr>
              <w:tabs>
                <w:tab w:val="left" w:pos="0"/>
              </w:tabs>
              <w:rPr>
                <w:szCs w:val="24"/>
                <w:lang w:eastAsia="ru-RU"/>
              </w:rPr>
            </w:pPr>
            <w:r>
              <w:rPr>
                <w:szCs w:val="24"/>
                <w:lang w:eastAsia="ru-RU"/>
              </w:rPr>
              <w:t>150</w:t>
            </w:r>
          </w:p>
        </w:tc>
        <w:tc>
          <w:tcPr>
            <w:tcW w:w="3358" w:type="dxa"/>
          </w:tcPr>
          <w:p w14:paraId="7109010F" w14:textId="77777777" w:rsidR="009D41F9" w:rsidRPr="00C96416" w:rsidRDefault="009D41F9" w:rsidP="002D3EBF">
            <w:pPr>
              <w:tabs>
                <w:tab w:val="left" w:pos="0"/>
              </w:tabs>
              <w:ind w:firstLine="0"/>
              <w:rPr>
                <w:szCs w:val="24"/>
                <w:lang w:eastAsia="ru-RU"/>
              </w:rPr>
            </w:pPr>
            <w:r>
              <w:rPr>
                <w:szCs w:val="24"/>
                <w:lang w:eastAsia="ru-RU"/>
              </w:rPr>
              <w:t>Внутрь, 1 раз в сутки, на ночь</w:t>
            </w:r>
          </w:p>
        </w:tc>
      </w:tr>
      <w:tr w:rsidR="009D41F9" w:rsidRPr="00C96416" w14:paraId="2FF30D4E" w14:textId="77777777" w:rsidTr="002D3EBF">
        <w:trPr>
          <w:jc w:val="center"/>
        </w:trPr>
        <w:tc>
          <w:tcPr>
            <w:tcW w:w="1942" w:type="dxa"/>
          </w:tcPr>
          <w:p w14:paraId="53EA71AE" w14:textId="77777777" w:rsidR="009D41F9" w:rsidRPr="00C96416" w:rsidRDefault="009D41F9" w:rsidP="002D3EBF">
            <w:pPr>
              <w:tabs>
                <w:tab w:val="left" w:pos="0"/>
              </w:tabs>
              <w:ind w:firstLine="0"/>
              <w:rPr>
                <w:szCs w:val="24"/>
                <w:lang w:eastAsia="ru-RU"/>
              </w:rPr>
            </w:pPr>
            <w:r>
              <w:rPr>
                <w:szCs w:val="24"/>
                <w:lang w:eastAsia="ru-RU"/>
              </w:rPr>
              <w:t>Фамотидин</w:t>
            </w:r>
          </w:p>
        </w:tc>
        <w:tc>
          <w:tcPr>
            <w:tcW w:w="2268" w:type="dxa"/>
          </w:tcPr>
          <w:p w14:paraId="6417F122" w14:textId="77777777" w:rsidR="009D41F9" w:rsidRPr="00C96416" w:rsidRDefault="009D41F9" w:rsidP="002D3EBF">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058A9141" w14:textId="77777777" w:rsidR="009D41F9" w:rsidRDefault="009D41F9" w:rsidP="002D3EBF">
            <w:pPr>
              <w:ind w:firstLine="0"/>
            </w:pPr>
            <w:r w:rsidRPr="00826EC3">
              <w:rPr>
                <w:szCs w:val="24"/>
                <w:lang w:eastAsia="ru-RU"/>
              </w:rPr>
              <w:t>Внутрь, 1 раз в сутки</w:t>
            </w:r>
            <w:r>
              <w:rPr>
                <w:szCs w:val="24"/>
                <w:lang w:eastAsia="ru-RU"/>
              </w:rPr>
              <w:t>, на ночь</w:t>
            </w:r>
          </w:p>
        </w:tc>
      </w:tr>
    </w:tbl>
    <w:p w14:paraId="1A524700" w14:textId="77777777" w:rsidR="009D41F9" w:rsidRPr="007C2EE2" w:rsidRDefault="009D41F9" w:rsidP="009D41F9">
      <w:pPr>
        <w:pStyle w:val="afe"/>
        <w:tabs>
          <w:tab w:val="left" w:pos="0"/>
        </w:tabs>
        <w:ind w:left="0" w:firstLine="567"/>
        <w:rPr>
          <w:szCs w:val="24"/>
        </w:rPr>
      </w:pPr>
    </w:p>
    <w:p w14:paraId="5A582D32" w14:textId="4EADB71F" w:rsidR="00001BA0" w:rsidRPr="00001BA0" w:rsidRDefault="009D41F9" w:rsidP="00001BA0">
      <w:pPr>
        <w:pStyle w:val="2"/>
        <w:spacing w:before="0"/>
      </w:pPr>
      <w:r>
        <w:rPr>
          <w:lang w:eastAsia="ru-RU" w:bidi="ru-RU"/>
        </w:rPr>
        <w:br w:type="page"/>
      </w:r>
      <w:bookmarkStart w:id="119" w:name="_Toc66184344"/>
      <w:r w:rsidR="00750B12" w:rsidRPr="00FE2263">
        <w:t>Приложение А3.</w:t>
      </w:r>
      <w:r w:rsidR="00750B12">
        <w:t xml:space="preserve">5. </w:t>
      </w:r>
      <w:r w:rsidR="00001BA0" w:rsidRPr="00CC66C1">
        <w:t>Инфузионная терапия у гематологических пациентов</w:t>
      </w:r>
      <w:bookmarkEnd w:id="119"/>
    </w:p>
    <w:p w14:paraId="13961249" w14:textId="77777777" w:rsidR="00001BA0" w:rsidRPr="00CC66C1" w:rsidRDefault="00001BA0" w:rsidP="00001BA0">
      <w:pPr>
        <w:rPr>
          <w:rFonts w:cs="Times New Roman"/>
          <w:szCs w:val="24"/>
        </w:rPr>
      </w:pPr>
      <w:r w:rsidRPr="00CC66C1">
        <w:rPr>
          <w:rFonts w:cs="Times New Roman"/>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7F483DCD" w14:textId="77777777" w:rsidR="00001BA0" w:rsidRPr="00CC66C1" w:rsidRDefault="00001BA0" w:rsidP="00001BA0">
      <w:pPr>
        <w:rPr>
          <w:rFonts w:cs="Times New Roman"/>
          <w:szCs w:val="24"/>
        </w:rPr>
      </w:pPr>
      <w:r w:rsidRPr="00CC66C1">
        <w:rPr>
          <w:rFonts w:cs="Times New Roman"/>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1177E606" w14:textId="77777777" w:rsidR="00001BA0" w:rsidRDefault="00001BA0" w:rsidP="00001BA0">
      <w:pPr>
        <w:rPr>
          <w:rFonts w:cs="Times New Roman"/>
          <w:i/>
          <w:szCs w:val="24"/>
        </w:rPr>
      </w:pPr>
    </w:p>
    <w:p w14:paraId="3FC03418" w14:textId="77777777" w:rsidR="00001BA0" w:rsidRPr="00CC66C1" w:rsidRDefault="00001BA0" w:rsidP="00001BA0">
      <w:pPr>
        <w:rPr>
          <w:rFonts w:cs="Times New Roman"/>
          <w:i/>
          <w:szCs w:val="24"/>
          <w:u w:val="single"/>
        </w:rPr>
      </w:pPr>
      <w:r w:rsidRPr="00CC66C1">
        <w:rPr>
          <w:rFonts w:cs="Times New Roman"/>
          <w:i/>
          <w:szCs w:val="24"/>
          <w:u w:val="single"/>
        </w:rPr>
        <w:t>Виды инфузионных растворов</w:t>
      </w:r>
    </w:p>
    <w:p w14:paraId="4B9B543C" w14:textId="77777777" w:rsidR="00001BA0" w:rsidRPr="00CC66C1" w:rsidRDefault="00001BA0" w:rsidP="00001BA0">
      <w:pPr>
        <w:rPr>
          <w:rFonts w:cs="Times New Roman"/>
          <w:szCs w:val="24"/>
        </w:rPr>
      </w:pPr>
      <w:r w:rsidRPr="00CC66C1">
        <w:rPr>
          <w:rFonts w:cs="Times New Roman"/>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rFonts w:cs="Times New Roman"/>
          <w:i/>
          <w:szCs w:val="24"/>
        </w:rPr>
        <w:t>дегидратации</w:t>
      </w:r>
      <w:r w:rsidRPr="00CC66C1">
        <w:rPr>
          <w:rFonts w:cs="Times New Roman"/>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rFonts w:cs="Times New Roman"/>
          <w:i/>
          <w:szCs w:val="24"/>
        </w:rPr>
        <w:t>гиповолемия</w:t>
      </w:r>
      <w:r w:rsidRPr="00CC66C1">
        <w:rPr>
          <w:rFonts w:cs="Times New Roman"/>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20FB61A2" w14:textId="460C0ED4" w:rsidR="00001BA0" w:rsidRPr="00CC66C1" w:rsidRDefault="00001BA0" w:rsidP="00001BA0">
      <w:pPr>
        <w:rPr>
          <w:rFonts w:cs="Times New Roman"/>
          <w:szCs w:val="24"/>
        </w:rPr>
      </w:pPr>
      <w:r w:rsidRPr="00CC66C1">
        <w:rPr>
          <w:rFonts w:cs="Times New Roman"/>
          <w:i/>
          <w:szCs w:val="24"/>
        </w:rPr>
        <w:t xml:space="preserve">Изотонический 0,9% раствор натрия хлорида (0,9% </w:t>
      </w:r>
      <w:r w:rsidRPr="00CC66C1">
        <w:rPr>
          <w:rFonts w:cs="Times New Roman"/>
          <w:i/>
          <w:szCs w:val="24"/>
          <w:lang w:val="en-US"/>
        </w:rPr>
        <w:t>NaCl</w:t>
      </w:r>
      <w:r w:rsidRPr="00CC66C1">
        <w:rPr>
          <w:rFonts w:cs="Times New Roman"/>
          <w:i/>
          <w:szCs w:val="24"/>
        </w:rPr>
        <w:t>),</w:t>
      </w:r>
      <w:r w:rsidRPr="00CC66C1">
        <w:rPr>
          <w:rFonts w:cs="Times New Roman"/>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rPr>
          <w:rFonts w:cs="Times New Roman"/>
          <w:szCs w:val="24"/>
        </w:rPr>
        <w:t xml:space="preserve"> </w:t>
      </w:r>
      <w:r w:rsidRPr="00CC66C1">
        <w:rPr>
          <w:rFonts w:cs="Times New Roman"/>
          <w:szCs w:val="24"/>
        </w:rPr>
        <w:fldChar w:fldCharType="begin" w:fldLock="1"/>
      </w:r>
      <w:r w:rsidR="00947134">
        <w:rPr>
          <w:rFonts w:cs="Times New Roman"/>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82]","plainTextFormattedCitation":"[82]","previouslyFormattedCitation":"[82]"},"properties":{"noteIndex":0},"schema":"https://github.com/citation-style-language/schema/raw/master/csl-citation.json"}</w:instrText>
      </w:r>
      <w:r w:rsidRPr="00CC66C1">
        <w:rPr>
          <w:rFonts w:cs="Times New Roman"/>
          <w:szCs w:val="24"/>
        </w:rPr>
        <w:fldChar w:fldCharType="end"/>
      </w:r>
      <w:r w:rsidR="004F29A0">
        <w:rPr>
          <w:rFonts w:cs="Times New Roman"/>
          <w:szCs w:val="24"/>
        </w:rPr>
        <w:t>[82][82][82]</w:t>
      </w:r>
      <w:r w:rsidR="003B39A6">
        <w:rPr>
          <w:rFonts w:cs="Times New Roman"/>
          <w:szCs w:val="24"/>
        </w:rPr>
        <w:t>[82][82]</w:t>
      </w:r>
      <w:r w:rsidR="00E83B26">
        <w:rPr>
          <w:rFonts w:cs="Times New Roman"/>
          <w:szCs w:val="24"/>
        </w:rPr>
        <w:t>[82]</w:t>
      </w:r>
      <w:r w:rsidR="00844875">
        <w:rPr>
          <w:rFonts w:cs="Times New Roman"/>
          <w:szCs w:val="24"/>
        </w:rPr>
        <w:t>[82]</w:t>
      </w:r>
      <w:r w:rsidR="00CE1363">
        <w:rPr>
          <w:rFonts w:cs="Times New Roman"/>
          <w:szCs w:val="24"/>
        </w:rPr>
        <w:t>[82]</w:t>
      </w:r>
      <w:r w:rsidR="00947134">
        <w:rPr>
          <w:rFonts w:cs="Times New Roman"/>
          <w:szCs w:val="24"/>
        </w:rPr>
        <w:t>[82]</w:t>
      </w:r>
      <w:r>
        <w:rPr>
          <w:rFonts w:cs="Times New Roman"/>
          <w:szCs w:val="24"/>
        </w:rPr>
        <w:t>[82][1]</w:t>
      </w:r>
      <w:r w:rsidRPr="00CC66C1">
        <w:rPr>
          <w:rFonts w:cs="Times New Roman"/>
          <w:szCs w:val="24"/>
        </w:rPr>
        <w:t xml:space="preserve">. </w:t>
      </w:r>
    </w:p>
    <w:p w14:paraId="66DD438A" w14:textId="77777777" w:rsidR="00001BA0" w:rsidRPr="00CC66C1" w:rsidRDefault="00001BA0" w:rsidP="00001BA0">
      <w:pPr>
        <w:rPr>
          <w:rFonts w:cs="Times New Roman"/>
          <w:szCs w:val="24"/>
        </w:rPr>
      </w:pPr>
      <w:r w:rsidRPr="00CC66C1">
        <w:rPr>
          <w:rFonts w:cs="Times New Roman"/>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rFonts w:cs="Times New Roman"/>
          <w:szCs w:val="24"/>
          <w:lang w:val="en-US"/>
        </w:rPr>
        <w:t>Na</w:t>
      </w:r>
      <w:r w:rsidRPr="00CC66C1">
        <w:rPr>
          <w:rFonts w:cs="Times New Roman"/>
          <w:szCs w:val="24"/>
        </w:rPr>
        <w:t xml:space="preserve">).   Принимая во внимание побочные эффекты, следует избегать использования 0,9% </w:t>
      </w:r>
      <w:r w:rsidRPr="00CC66C1">
        <w:rPr>
          <w:rFonts w:cs="Times New Roman"/>
          <w:szCs w:val="24"/>
          <w:lang w:val="en-US"/>
        </w:rPr>
        <w:t>NaCl</w:t>
      </w:r>
      <w:r w:rsidRPr="00CC66C1">
        <w:rPr>
          <w:rFonts w:cs="Times New Roman"/>
          <w:szCs w:val="24"/>
        </w:rPr>
        <w:t xml:space="preserve"> для ИТ и применять его в качестве растворителя для фармакологических препаратов. </w:t>
      </w:r>
    </w:p>
    <w:p w14:paraId="5174EE1B" w14:textId="77777777" w:rsidR="00001BA0" w:rsidRPr="00CC66C1" w:rsidRDefault="00001BA0" w:rsidP="00001BA0">
      <w:pPr>
        <w:rPr>
          <w:rFonts w:cs="Times New Roman"/>
          <w:szCs w:val="24"/>
        </w:rPr>
      </w:pPr>
      <w:r w:rsidRPr="00CC66C1">
        <w:rPr>
          <w:rFonts w:cs="Times New Roman"/>
          <w:i/>
          <w:szCs w:val="24"/>
        </w:rPr>
        <w:t>Сбалансированные кристаллоидные растворы (Стерофундин, Плазмалит, Рингер-лактат (таб.1))</w:t>
      </w:r>
      <w:r w:rsidRPr="00CC66C1">
        <w:rPr>
          <w:rFonts w:cs="Times New Roman"/>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rFonts w:cs="Times New Roman"/>
          <w:i/>
          <w:szCs w:val="24"/>
        </w:rPr>
        <w:t xml:space="preserve"> </w:t>
      </w:r>
      <w:r w:rsidRPr="00CC66C1">
        <w:rPr>
          <w:rFonts w:cs="Times New Roman"/>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0DDF6E02" w14:textId="77777777" w:rsidR="00001BA0" w:rsidRPr="00CC66C1" w:rsidRDefault="00001BA0" w:rsidP="00001BA0">
      <w:pPr>
        <w:rPr>
          <w:rFonts w:cs="Times New Roman"/>
          <w:szCs w:val="24"/>
        </w:rPr>
      </w:pPr>
      <w:r w:rsidRPr="00CC66C1">
        <w:rPr>
          <w:rFonts w:cs="Times New Roman"/>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4F8C014B" w14:textId="77777777" w:rsidR="00001BA0" w:rsidRPr="00CC66C1" w:rsidRDefault="00001BA0" w:rsidP="00001BA0">
      <w:pPr>
        <w:ind w:firstLine="708"/>
        <w:rPr>
          <w:rFonts w:cs="Times New Roman"/>
          <w:szCs w:val="24"/>
        </w:rPr>
      </w:pPr>
      <w:r w:rsidRPr="00CC66C1">
        <w:rPr>
          <w:rFonts w:cs="Times New Roman"/>
          <w:szCs w:val="24"/>
        </w:rPr>
        <w:t xml:space="preserve">Современные растворы, такие как </w:t>
      </w:r>
      <w:r w:rsidRPr="00CC66C1">
        <w:rPr>
          <w:rFonts w:cs="Times New Roman"/>
          <w:i/>
          <w:szCs w:val="24"/>
        </w:rPr>
        <w:t>Стерофундин, Плазмалит</w:t>
      </w:r>
      <w:r w:rsidRPr="00CC66C1">
        <w:rPr>
          <w:rFonts w:cs="Times New Roman"/>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и, рвоте, лихорадке. </w:t>
      </w:r>
    </w:p>
    <w:p w14:paraId="491A676C" w14:textId="77777777" w:rsidR="00001BA0" w:rsidRPr="00CC66C1" w:rsidRDefault="00001BA0" w:rsidP="00001BA0">
      <w:pPr>
        <w:rPr>
          <w:rFonts w:cs="Times New Roman"/>
          <w:szCs w:val="24"/>
        </w:rPr>
      </w:pPr>
      <w:r w:rsidRPr="00CC66C1">
        <w:rPr>
          <w:rFonts w:cs="Times New Roman"/>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14FE7786" w14:textId="77777777" w:rsidR="00001BA0" w:rsidRPr="00CC66C1" w:rsidRDefault="00001BA0" w:rsidP="00001BA0">
      <w:pPr>
        <w:rPr>
          <w:rFonts w:cs="Times New Roman"/>
          <w:szCs w:val="24"/>
        </w:rPr>
      </w:pPr>
      <w:r w:rsidRPr="00CC66C1">
        <w:rPr>
          <w:rFonts w:cs="Times New Roman"/>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013C08A1" w14:textId="77777777" w:rsidR="00001BA0" w:rsidRDefault="00001BA0" w:rsidP="00001BA0">
      <w:pPr>
        <w:rPr>
          <w:rFonts w:cs="Times New Roman"/>
          <w:szCs w:val="24"/>
        </w:rPr>
      </w:pPr>
    </w:p>
    <w:p w14:paraId="7723BDC2" w14:textId="77777777" w:rsidR="00001BA0" w:rsidRPr="00CC66C1" w:rsidRDefault="00001BA0" w:rsidP="00001BA0">
      <w:pPr>
        <w:rPr>
          <w:rFonts w:cs="Times New Roman"/>
          <w:szCs w:val="24"/>
        </w:rPr>
      </w:pPr>
      <w:r w:rsidRPr="00CC66C1">
        <w:rPr>
          <w:rFonts w:cs="Times New Roman"/>
          <w:szCs w:val="24"/>
        </w:rPr>
        <w:t>Таблица 1. Кристаллоидные растворы</w:t>
      </w:r>
    </w:p>
    <w:tbl>
      <w:tblPr>
        <w:tblStyle w:val="aff9"/>
        <w:tblW w:w="0" w:type="auto"/>
        <w:tblLook w:val="04A0" w:firstRow="1" w:lastRow="0" w:firstColumn="1" w:lastColumn="0" w:noHBand="0" w:noVBand="1"/>
      </w:tblPr>
      <w:tblGrid>
        <w:gridCol w:w="1900"/>
        <w:gridCol w:w="1859"/>
        <w:gridCol w:w="1841"/>
        <w:gridCol w:w="1861"/>
        <w:gridCol w:w="1884"/>
      </w:tblGrid>
      <w:tr w:rsidR="00001BA0" w:rsidRPr="00CC66C1" w14:paraId="590FA5E6" w14:textId="77777777" w:rsidTr="002D3EBF">
        <w:tc>
          <w:tcPr>
            <w:tcW w:w="1914" w:type="dxa"/>
          </w:tcPr>
          <w:p w14:paraId="3133C14D" w14:textId="77777777" w:rsidR="00001BA0" w:rsidRPr="00CC66C1" w:rsidRDefault="00001BA0" w:rsidP="00151B04">
            <w:pPr>
              <w:ind w:firstLine="0"/>
              <w:jc w:val="center"/>
              <w:rPr>
                <w:rFonts w:cs="Times New Roman"/>
                <w:b/>
                <w:szCs w:val="24"/>
              </w:rPr>
            </w:pPr>
            <w:r w:rsidRPr="00CC66C1">
              <w:rPr>
                <w:rFonts w:cs="Times New Roman"/>
                <w:b/>
                <w:szCs w:val="24"/>
              </w:rPr>
              <w:t>Компоненты</w:t>
            </w:r>
          </w:p>
        </w:tc>
        <w:tc>
          <w:tcPr>
            <w:tcW w:w="1914" w:type="dxa"/>
          </w:tcPr>
          <w:p w14:paraId="298B75B9" w14:textId="77777777" w:rsidR="00001BA0" w:rsidRPr="00CC66C1" w:rsidRDefault="00001BA0" w:rsidP="00151B04">
            <w:pPr>
              <w:ind w:firstLine="0"/>
              <w:jc w:val="center"/>
              <w:rPr>
                <w:rFonts w:cs="Times New Roman"/>
                <w:b/>
                <w:szCs w:val="24"/>
              </w:rPr>
            </w:pPr>
            <w:r w:rsidRPr="00CC66C1">
              <w:rPr>
                <w:rFonts w:cs="Times New Roman"/>
                <w:b/>
                <w:szCs w:val="24"/>
              </w:rPr>
              <w:t>Плазма</w:t>
            </w:r>
          </w:p>
        </w:tc>
        <w:tc>
          <w:tcPr>
            <w:tcW w:w="1914" w:type="dxa"/>
          </w:tcPr>
          <w:p w14:paraId="6630105F" w14:textId="77777777" w:rsidR="00001BA0" w:rsidRPr="00CC66C1" w:rsidRDefault="00001BA0" w:rsidP="00151B04">
            <w:pPr>
              <w:ind w:firstLine="0"/>
              <w:jc w:val="center"/>
              <w:rPr>
                <w:rFonts w:cs="Times New Roman"/>
                <w:b/>
                <w:szCs w:val="24"/>
                <w:lang w:val="en-US"/>
              </w:rPr>
            </w:pPr>
            <w:r w:rsidRPr="00CC66C1">
              <w:rPr>
                <w:rFonts w:cs="Times New Roman"/>
                <w:b/>
                <w:szCs w:val="24"/>
              </w:rPr>
              <w:t xml:space="preserve">0,9% </w:t>
            </w:r>
            <w:r w:rsidRPr="00CC66C1">
              <w:rPr>
                <w:rFonts w:cs="Times New Roman"/>
                <w:b/>
                <w:szCs w:val="24"/>
                <w:lang w:val="en-US"/>
              </w:rPr>
              <w:t>NaCl</w:t>
            </w:r>
          </w:p>
        </w:tc>
        <w:tc>
          <w:tcPr>
            <w:tcW w:w="1914" w:type="dxa"/>
          </w:tcPr>
          <w:p w14:paraId="5CF1085E" w14:textId="77777777" w:rsidR="00001BA0" w:rsidRPr="00CC66C1" w:rsidRDefault="00001BA0" w:rsidP="00151B04">
            <w:pPr>
              <w:ind w:firstLine="0"/>
              <w:jc w:val="center"/>
              <w:rPr>
                <w:rFonts w:cs="Times New Roman"/>
                <w:b/>
                <w:szCs w:val="24"/>
              </w:rPr>
            </w:pPr>
            <w:r w:rsidRPr="00CC66C1">
              <w:rPr>
                <w:rFonts w:cs="Times New Roman"/>
                <w:b/>
                <w:szCs w:val="24"/>
              </w:rPr>
              <w:t>Рингер-лактат</w:t>
            </w:r>
          </w:p>
        </w:tc>
        <w:tc>
          <w:tcPr>
            <w:tcW w:w="1915" w:type="dxa"/>
          </w:tcPr>
          <w:p w14:paraId="25DAE1A8" w14:textId="77777777" w:rsidR="00001BA0" w:rsidRPr="00CC66C1" w:rsidRDefault="00001BA0" w:rsidP="00151B04">
            <w:pPr>
              <w:ind w:firstLine="0"/>
              <w:jc w:val="center"/>
              <w:rPr>
                <w:rFonts w:cs="Times New Roman"/>
                <w:b/>
                <w:szCs w:val="24"/>
              </w:rPr>
            </w:pPr>
            <w:r w:rsidRPr="00CC66C1">
              <w:rPr>
                <w:rFonts w:cs="Times New Roman"/>
                <w:b/>
                <w:szCs w:val="24"/>
              </w:rPr>
              <w:t>Плазмалит</w:t>
            </w:r>
          </w:p>
        </w:tc>
      </w:tr>
      <w:tr w:rsidR="00001BA0" w:rsidRPr="00CC66C1" w14:paraId="53F11B3D" w14:textId="77777777" w:rsidTr="002D3EBF">
        <w:tc>
          <w:tcPr>
            <w:tcW w:w="1914" w:type="dxa"/>
          </w:tcPr>
          <w:p w14:paraId="485C476A" w14:textId="77777777" w:rsidR="00001BA0" w:rsidRPr="00CC66C1" w:rsidRDefault="00001BA0" w:rsidP="00151B04">
            <w:pPr>
              <w:ind w:firstLine="0"/>
              <w:jc w:val="center"/>
              <w:rPr>
                <w:rFonts w:cs="Times New Roman"/>
                <w:szCs w:val="24"/>
              </w:rPr>
            </w:pPr>
            <w:r w:rsidRPr="00CC66C1">
              <w:rPr>
                <w:rFonts w:cs="Times New Roman"/>
                <w:szCs w:val="24"/>
              </w:rPr>
              <w:t>Натрий (ммоль/л)</w:t>
            </w:r>
          </w:p>
        </w:tc>
        <w:tc>
          <w:tcPr>
            <w:tcW w:w="1914" w:type="dxa"/>
          </w:tcPr>
          <w:p w14:paraId="172C85B4" w14:textId="77777777" w:rsidR="00001BA0" w:rsidRPr="00CC66C1" w:rsidRDefault="00001BA0" w:rsidP="00151B04">
            <w:pPr>
              <w:ind w:firstLine="0"/>
              <w:jc w:val="center"/>
              <w:rPr>
                <w:rFonts w:cs="Times New Roman"/>
                <w:szCs w:val="24"/>
              </w:rPr>
            </w:pPr>
            <w:r w:rsidRPr="00CC66C1">
              <w:rPr>
                <w:rFonts w:cs="Times New Roman"/>
                <w:szCs w:val="24"/>
              </w:rPr>
              <w:t>135-145</w:t>
            </w:r>
          </w:p>
        </w:tc>
        <w:tc>
          <w:tcPr>
            <w:tcW w:w="1914" w:type="dxa"/>
          </w:tcPr>
          <w:p w14:paraId="2211F5DA"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154</w:t>
            </w:r>
          </w:p>
        </w:tc>
        <w:tc>
          <w:tcPr>
            <w:tcW w:w="1914" w:type="dxa"/>
          </w:tcPr>
          <w:p w14:paraId="26116D29"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130</w:t>
            </w:r>
          </w:p>
        </w:tc>
        <w:tc>
          <w:tcPr>
            <w:tcW w:w="1915" w:type="dxa"/>
          </w:tcPr>
          <w:p w14:paraId="059583E2" w14:textId="77777777" w:rsidR="00001BA0" w:rsidRPr="00CC66C1" w:rsidRDefault="00001BA0" w:rsidP="00151B04">
            <w:pPr>
              <w:ind w:firstLine="0"/>
              <w:jc w:val="center"/>
              <w:rPr>
                <w:rFonts w:cs="Times New Roman"/>
                <w:szCs w:val="24"/>
              </w:rPr>
            </w:pPr>
            <w:r w:rsidRPr="00CC66C1">
              <w:rPr>
                <w:rFonts w:cs="Times New Roman"/>
                <w:szCs w:val="24"/>
              </w:rPr>
              <w:t>140</w:t>
            </w:r>
          </w:p>
        </w:tc>
      </w:tr>
      <w:tr w:rsidR="00001BA0" w:rsidRPr="00CC66C1" w14:paraId="3FD18314" w14:textId="77777777" w:rsidTr="002D3EBF">
        <w:tc>
          <w:tcPr>
            <w:tcW w:w="1914" w:type="dxa"/>
          </w:tcPr>
          <w:p w14:paraId="63AEDE75" w14:textId="77777777" w:rsidR="00001BA0" w:rsidRPr="00CC66C1" w:rsidRDefault="00001BA0" w:rsidP="00151B04">
            <w:pPr>
              <w:ind w:firstLine="0"/>
              <w:jc w:val="center"/>
              <w:rPr>
                <w:rFonts w:cs="Times New Roman"/>
                <w:szCs w:val="24"/>
              </w:rPr>
            </w:pPr>
            <w:r w:rsidRPr="00CC66C1">
              <w:rPr>
                <w:rFonts w:cs="Times New Roman"/>
                <w:szCs w:val="24"/>
              </w:rPr>
              <w:t>Хлорид (ммоль/л)</w:t>
            </w:r>
          </w:p>
        </w:tc>
        <w:tc>
          <w:tcPr>
            <w:tcW w:w="1914" w:type="dxa"/>
          </w:tcPr>
          <w:p w14:paraId="46990C8A" w14:textId="77777777" w:rsidR="00001BA0" w:rsidRPr="00CC66C1" w:rsidRDefault="00001BA0" w:rsidP="00151B04">
            <w:pPr>
              <w:ind w:firstLine="0"/>
              <w:jc w:val="center"/>
              <w:rPr>
                <w:rFonts w:cs="Times New Roman"/>
                <w:szCs w:val="24"/>
              </w:rPr>
            </w:pPr>
            <w:r w:rsidRPr="00CC66C1">
              <w:rPr>
                <w:rFonts w:cs="Times New Roman"/>
                <w:szCs w:val="24"/>
              </w:rPr>
              <w:t>98-106</w:t>
            </w:r>
          </w:p>
        </w:tc>
        <w:tc>
          <w:tcPr>
            <w:tcW w:w="1914" w:type="dxa"/>
          </w:tcPr>
          <w:p w14:paraId="7882E265"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154</w:t>
            </w:r>
          </w:p>
        </w:tc>
        <w:tc>
          <w:tcPr>
            <w:tcW w:w="1914" w:type="dxa"/>
          </w:tcPr>
          <w:p w14:paraId="50343BD8"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109</w:t>
            </w:r>
          </w:p>
        </w:tc>
        <w:tc>
          <w:tcPr>
            <w:tcW w:w="1915" w:type="dxa"/>
          </w:tcPr>
          <w:p w14:paraId="7EE8B0BF" w14:textId="77777777" w:rsidR="00001BA0" w:rsidRPr="00CC66C1" w:rsidRDefault="00001BA0" w:rsidP="00151B04">
            <w:pPr>
              <w:ind w:firstLine="0"/>
              <w:jc w:val="center"/>
              <w:rPr>
                <w:rFonts w:cs="Times New Roman"/>
                <w:szCs w:val="24"/>
              </w:rPr>
            </w:pPr>
            <w:r w:rsidRPr="00CC66C1">
              <w:rPr>
                <w:rFonts w:cs="Times New Roman"/>
                <w:szCs w:val="24"/>
              </w:rPr>
              <w:t>98</w:t>
            </w:r>
          </w:p>
        </w:tc>
      </w:tr>
      <w:tr w:rsidR="00001BA0" w:rsidRPr="00CC66C1" w14:paraId="4EDE6432" w14:textId="77777777" w:rsidTr="002D3EBF">
        <w:tc>
          <w:tcPr>
            <w:tcW w:w="1914" w:type="dxa"/>
          </w:tcPr>
          <w:p w14:paraId="639E5B1F" w14:textId="77777777" w:rsidR="00001BA0" w:rsidRPr="00CC66C1" w:rsidRDefault="00001BA0" w:rsidP="00151B04">
            <w:pPr>
              <w:ind w:firstLine="0"/>
              <w:jc w:val="center"/>
              <w:rPr>
                <w:rFonts w:cs="Times New Roman"/>
                <w:szCs w:val="24"/>
              </w:rPr>
            </w:pPr>
            <w:r w:rsidRPr="00CC66C1">
              <w:rPr>
                <w:rFonts w:cs="Times New Roman"/>
                <w:szCs w:val="24"/>
              </w:rPr>
              <w:t>Калий (ммоль/л)</w:t>
            </w:r>
          </w:p>
        </w:tc>
        <w:tc>
          <w:tcPr>
            <w:tcW w:w="1914" w:type="dxa"/>
          </w:tcPr>
          <w:p w14:paraId="4D1AB1B1" w14:textId="77777777" w:rsidR="00001BA0" w:rsidRPr="00CC66C1" w:rsidRDefault="00001BA0" w:rsidP="00151B04">
            <w:pPr>
              <w:ind w:firstLine="0"/>
              <w:jc w:val="center"/>
              <w:rPr>
                <w:rFonts w:cs="Times New Roman"/>
                <w:szCs w:val="24"/>
              </w:rPr>
            </w:pPr>
            <w:r w:rsidRPr="00CC66C1">
              <w:rPr>
                <w:rFonts w:cs="Times New Roman"/>
                <w:szCs w:val="24"/>
              </w:rPr>
              <w:t>3,5-5,0</w:t>
            </w:r>
          </w:p>
        </w:tc>
        <w:tc>
          <w:tcPr>
            <w:tcW w:w="1914" w:type="dxa"/>
          </w:tcPr>
          <w:p w14:paraId="141FAFB1"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w:t>
            </w:r>
          </w:p>
        </w:tc>
        <w:tc>
          <w:tcPr>
            <w:tcW w:w="1914" w:type="dxa"/>
          </w:tcPr>
          <w:p w14:paraId="1EA3CB5B"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4</w:t>
            </w:r>
          </w:p>
        </w:tc>
        <w:tc>
          <w:tcPr>
            <w:tcW w:w="1915" w:type="dxa"/>
          </w:tcPr>
          <w:p w14:paraId="0CBD226D" w14:textId="77777777" w:rsidR="00001BA0" w:rsidRPr="00CC66C1" w:rsidRDefault="00001BA0" w:rsidP="00151B04">
            <w:pPr>
              <w:ind w:firstLine="0"/>
              <w:jc w:val="center"/>
              <w:rPr>
                <w:rFonts w:cs="Times New Roman"/>
                <w:szCs w:val="24"/>
              </w:rPr>
            </w:pPr>
            <w:r w:rsidRPr="00CC66C1">
              <w:rPr>
                <w:rFonts w:cs="Times New Roman"/>
                <w:szCs w:val="24"/>
              </w:rPr>
              <w:t>5</w:t>
            </w:r>
          </w:p>
        </w:tc>
      </w:tr>
      <w:tr w:rsidR="00001BA0" w:rsidRPr="00CC66C1" w14:paraId="6320676B" w14:textId="77777777" w:rsidTr="002D3EBF">
        <w:tc>
          <w:tcPr>
            <w:tcW w:w="1914" w:type="dxa"/>
          </w:tcPr>
          <w:p w14:paraId="44B6BFA2" w14:textId="77777777" w:rsidR="00001BA0" w:rsidRPr="00CC66C1" w:rsidRDefault="00001BA0" w:rsidP="00151B04">
            <w:pPr>
              <w:ind w:firstLine="0"/>
              <w:jc w:val="center"/>
              <w:rPr>
                <w:rFonts w:cs="Times New Roman"/>
                <w:szCs w:val="24"/>
              </w:rPr>
            </w:pPr>
            <w:r w:rsidRPr="00CC66C1">
              <w:rPr>
                <w:rFonts w:cs="Times New Roman"/>
                <w:szCs w:val="24"/>
              </w:rPr>
              <w:t>Кальций (мг/дл)</w:t>
            </w:r>
          </w:p>
        </w:tc>
        <w:tc>
          <w:tcPr>
            <w:tcW w:w="1914" w:type="dxa"/>
          </w:tcPr>
          <w:p w14:paraId="31E29227" w14:textId="77777777" w:rsidR="00001BA0" w:rsidRPr="00CC66C1" w:rsidRDefault="00001BA0" w:rsidP="00151B04">
            <w:pPr>
              <w:ind w:firstLine="0"/>
              <w:jc w:val="center"/>
              <w:rPr>
                <w:rFonts w:cs="Times New Roman"/>
                <w:szCs w:val="24"/>
              </w:rPr>
            </w:pPr>
            <w:r w:rsidRPr="00CC66C1">
              <w:rPr>
                <w:rFonts w:cs="Times New Roman"/>
                <w:szCs w:val="24"/>
              </w:rPr>
              <w:t>3,0-4,5</w:t>
            </w:r>
          </w:p>
        </w:tc>
        <w:tc>
          <w:tcPr>
            <w:tcW w:w="1914" w:type="dxa"/>
          </w:tcPr>
          <w:p w14:paraId="5C0DB603"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w:t>
            </w:r>
          </w:p>
        </w:tc>
        <w:tc>
          <w:tcPr>
            <w:tcW w:w="1914" w:type="dxa"/>
          </w:tcPr>
          <w:p w14:paraId="150C74BF"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4</w:t>
            </w:r>
          </w:p>
        </w:tc>
        <w:tc>
          <w:tcPr>
            <w:tcW w:w="1915" w:type="dxa"/>
          </w:tcPr>
          <w:p w14:paraId="19E78D32" w14:textId="77777777" w:rsidR="00001BA0" w:rsidRPr="00CC66C1" w:rsidRDefault="00001BA0" w:rsidP="00151B04">
            <w:pPr>
              <w:ind w:firstLine="0"/>
              <w:jc w:val="center"/>
              <w:rPr>
                <w:rFonts w:cs="Times New Roman"/>
                <w:szCs w:val="24"/>
              </w:rPr>
            </w:pPr>
            <w:r w:rsidRPr="00CC66C1">
              <w:rPr>
                <w:rFonts w:cs="Times New Roman"/>
                <w:szCs w:val="24"/>
              </w:rPr>
              <w:t>-</w:t>
            </w:r>
          </w:p>
        </w:tc>
      </w:tr>
      <w:tr w:rsidR="00001BA0" w:rsidRPr="00CC66C1" w14:paraId="21F30C08" w14:textId="77777777" w:rsidTr="002D3EBF">
        <w:tc>
          <w:tcPr>
            <w:tcW w:w="1914" w:type="dxa"/>
          </w:tcPr>
          <w:p w14:paraId="6D2C4CCF" w14:textId="77777777" w:rsidR="00001BA0" w:rsidRPr="00CC66C1" w:rsidRDefault="00001BA0" w:rsidP="00151B04">
            <w:pPr>
              <w:ind w:firstLine="0"/>
              <w:jc w:val="center"/>
              <w:rPr>
                <w:rFonts w:cs="Times New Roman"/>
                <w:szCs w:val="24"/>
              </w:rPr>
            </w:pPr>
            <w:r w:rsidRPr="00CC66C1">
              <w:rPr>
                <w:rFonts w:cs="Times New Roman"/>
                <w:szCs w:val="24"/>
              </w:rPr>
              <w:t>Магний (ммоль/л)</w:t>
            </w:r>
          </w:p>
        </w:tc>
        <w:tc>
          <w:tcPr>
            <w:tcW w:w="1914" w:type="dxa"/>
          </w:tcPr>
          <w:p w14:paraId="578B9257" w14:textId="77777777" w:rsidR="00001BA0" w:rsidRPr="00CC66C1" w:rsidRDefault="00001BA0" w:rsidP="00151B04">
            <w:pPr>
              <w:ind w:firstLine="0"/>
              <w:jc w:val="center"/>
              <w:rPr>
                <w:rFonts w:cs="Times New Roman"/>
                <w:szCs w:val="24"/>
              </w:rPr>
            </w:pPr>
            <w:r w:rsidRPr="00CC66C1">
              <w:rPr>
                <w:rFonts w:cs="Times New Roman"/>
                <w:szCs w:val="24"/>
              </w:rPr>
              <w:t>0,7-1,2</w:t>
            </w:r>
          </w:p>
        </w:tc>
        <w:tc>
          <w:tcPr>
            <w:tcW w:w="1914" w:type="dxa"/>
          </w:tcPr>
          <w:p w14:paraId="2079F83D"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w:t>
            </w:r>
          </w:p>
        </w:tc>
        <w:tc>
          <w:tcPr>
            <w:tcW w:w="1914" w:type="dxa"/>
          </w:tcPr>
          <w:p w14:paraId="0234ED78"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w:t>
            </w:r>
          </w:p>
        </w:tc>
        <w:tc>
          <w:tcPr>
            <w:tcW w:w="1915" w:type="dxa"/>
          </w:tcPr>
          <w:p w14:paraId="4386B5A3" w14:textId="77777777" w:rsidR="00001BA0" w:rsidRPr="00CC66C1" w:rsidRDefault="00001BA0" w:rsidP="00151B04">
            <w:pPr>
              <w:ind w:firstLine="0"/>
              <w:jc w:val="center"/>
              <w:rPr>
                <w:rFonts w:cs="Times New Roman"/>
                <w:szCs w:val="24"/>
              </w:rPr>
            </w:pPr>
            <w:r w:rsidRPr="00CC66C1">
              <w:rPr>
                <w:rFonts w:cs="Times New Roman"/>
                <w:szCs w:val="24"/>
              </w:rPr>
              <w:t>3</w:t>
            </w:r>
          </w:p>
        </w:tc>
      </w:tr>
      <w:tr w:rsidR="00001BA0" w:rsidRPr="00CC66C1" w14:paraId="649497E8" w14:textId="77777777" w:rsidTr="002D3EBF">
        <w:tc>
          <w:tcPr>
            <w:tcW w:w="1914" w:type="dxa"/>
          </w:tcPr>
          <w:p w14:paraId="042142E9" w14:textId="77777777" w:rsidR="00001BA0" w:rsidRPr="00CC66C1" w:rsidRDefault="00001BA0" w:rsidP="00151B04">
            <w:pPr>
              <w:ind w:firstLine="0"/>
              <w:jc w:val="center"/>
              <w:rPr>
                <w:rFonts w:cs="Times New Roman"/>
                <w:szCs w:val="24"/>
              </w:rPr>
            </w:pPr>
            <w:r w:rsidRPr="00CC66C1">
              <w:rPr>
                <w:rFonts w:cs="Times New Roman"/>
                <w:szCs w:val="24"/>
              </w:rPr>
              <w:t>Буфер (ммоль/л)</w:t>
            </w:r>
          </w:p>
        </w:tc>
        <w:tc>
          <w:tcPr>
            <w:tcW w:w="1914" w:type="dxa"/>
          </w:tcPr>
          <w:p w14:paraId="0B109A5F" w14:textId="77777777" w:rsidR="00001BA0" w:rsidRPr="00CC66C1" w:rsidRDefault="00001BA0" w:rsidP="00151B04">
            <w:pPr>
              <w:ind w:firstLine="0"/>
              <w:jc w:val="center"/>
              <w:rPr>
                <w:rFonts w:cs="Times New Roman"/>
                <w:szCs w:val="24"/>
                <w:vertAlign w:val="subscript"/>
                <w:lang w:val="en-US"/>
              </w:rPr>
            </w:pPr>
            <w:r w:rsidRPr="00CC66C1">
              <w:rPr>
                <w:rFonts w:cs="Times New Roman"/>
                <w:szCs w:val="24"/>
                <w:lang w:val="en-US"/>
              </w:rPr>
              <w:t>HCO</w:t>
            </w:r>
            <w:r w:rsidRPr="00CC66C1">
              <w:rPr>
                <w:rFonts w:cs="Times New Roman"/>
                <w:szCs w:val="24"/>
                <w:vertAlign w:val="superscript"/>
                <w:lang w:val="en-US"/>
              </w:rPr>
              <w:t>-</w:t>
            </w:r>
            <w:r w:rsidRPr="00CC66C1">
              <w:rPr>
                <w:rFonts w:cs="Times New Roman"/>
                <w:szCs w:val="24"/>
                <w:vertAlign w:val="subscript"/>
                <w:lang w:val="en-US"/>
              </w:rPr>
              <w:t>3</w:t>
            </w:r>
          </w:p>
          <w:p w14:paraId="16FEEB0E"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22-28)</w:t>
            </w:r>
          </w:p>
        </w:tc>
        <w:tc>
          <w:tcPr>
            <w:tcW w:w="1914" w:type="dxa"/>
          </w:tcPr>
          <w:p w14:paraId="4C8C48EF"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w:t>
            </w:r>
          </w:p>
        </w:tc>
        <w:tc>
          <w:tcPr>
            <w:tcW w:w="1914" w:type="dxa"/>
          </w:tcPr>
          <w:p w14:paraId="3CD6D24A" w14:textId="77777777" w:rsidR="00001BA0" w:rsidRPr="00CC66C1" w:rsidRDefault="00001BA0" w:rsidP="00151B04">
            <w:pPr>
              <w:ind w:firstLine="0"/>
              <w:jc w:val="center"/>
              <w:rPr>
                <w:rFonts w:cs="Times New Roman"/>
                <w:szCs w:val="24"/>
              </w:rPr>
            </w:pPr>
            <w:r w:rsidRPr="00CC66C1">
              <w:rPr>
                <w:rFonts w:cs="Times New Roman"/>
                <w:szCs w:val="24"/>
              </w:rPr>
              <w:t>Лактат (28)</w:t>
            </w:r>
          </w:p>
        </w:tc>
        <w:tc>
          <w:tcPr>
            <w:tcW w:w="1915" w:type="dxa"/>
          </w:tcPr>
          <w:p w14:paraId="184E3614" w14:textId="77777777" w:rsidR="00001BA0" w:rsidRPr="00CC66C1" w:rsidRDefault="00001BA0" w:rsidP="00151B04">
            <w:pPr>
              <w:ind w:firstLine="0"/>
              <w:jc w:val="center"/>
              <w:rPr>
                <w:rFonts w:cs="Times New Roman"/>
                <w:szCs w:val="24"/>
              </w:rPr>
            </w:pPr>
            <w:r w:rsidRPr="00CC66C1">
              <w:rPr>
                <w:rFonts w:cs="Times New Roman"/>
                <w:szCs w:val="24"/>
              </w:rPr>
              <w:t>Ацетат (27)</w:t>
            </w:r>
          </w:p>
          <w:p w14:paraId="0B7D64E7" w14:textId="77777777" w:rsidR="00001BA0" w:rsidRPr="00CC66C1" w:rsidRDefault="00001BA0" w:rsidP="00151B04">
            <w:pPr>
              <w:ind w:firstLine="0"/>
              <w:jc w:val="center"/>
              <w:rPr>
                <w:rFonts w:cs="Times New Roman"/>
                <w:szCs w:val="24"/>
              </w:rPr>
            </w:pPr>
            <w:r w:rsidRPr="00CC66C1">
              <w:rPr>
                <w:rFonts w:cs="Times New Roman"/>
                <w:szCs w:val="24"/>
              </w:rPr>
              <w:t>Глюканат (23)</w:t>
            </w:r>
          </w:p>
        </w:tc>
      </w:tr>
      <w:tr w:rsidR="00001BA0" w:rsidRPr="00CC66C1" w14:paraId="239B234F" w14:textId="77777777" w:rsidTr="002D3EBF">
        <w:tc>
          <w:tcPr>
            <w:tcW w:w="1914" w:type="dxa"/>
          </w:tcPr>
          <w:p w14:paraId="33947CA5" w14:textId="77777777" w:rsidR="00001BA0" w:rsidRPr="00CC66C1" w:rsidRDefault="00001BA0" w:rsidP="00151B04">
            <w:pPr>
              <w:ind w:firstLine="0"/>
              <w:jc w:val="center"/>
              <w:rPr>
                <w:rFonts w:cs="Times New Roman"/>
                <w:szCs w:val="24"/>
              </w:rPr>
            </w:pPr>
            <w:r w:rsidRPr="00CC66C1">
              <w:rPr>
                <w:rFonts w:cs="Times New Roman"/>
                <w:szCs w:val="24"/>
              </w:rPr>
              <w:t>Осмолярность  (мОсм/л)</w:t>
            </w:r>
          </w:p>
        </w:tc>
        <w:tc>
          <w:tcPr>
            <w:tcW w:w="1914" w:type="dxa"/>
          </w:tcPr>
          <w:p w14:paraId="627E85DA"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290</w:t>
            </w:r>
          </w:p>
        </w:tc>
        <w:tc>
          <w:tcPr>
            <w:tcW w:w="1914" w:type="dxa"/>
          </w:tcPr>
          <w:p w14:paraId="2AE1FA14" w14:textId="77777777" w:rsidR="00001BA0" w:rsidRPr="00CC66C1" w:rsidRDefault="00001BA0" w:rsidP="00151B04">
            <w:pPr>
              <w:ind w:firstLine="0"/>
              <w:jc w:val="center"/>
              <w:rPr>
                <w:rFonts w:cs="Times New Roman"/>
                <w:szCs w:val="24"/>
                <w:lang w:val="en-US"/>
              </w:rPr>
            </w:pPr>
            <w:r w:rsidRPr="00CC66C1">
              <w:rPr>
                <w:rFonts w:cs="Times New Roman"/>
                <w:szCs w:val="24"/>
                <w:lang w:val="en-US"/>
              </w:rPr>
              <w:t>308</w:t>
            </w:r>
          </w:p>
        </w:tc>
        <w:tc>
          <w:tcPr>
            <w:tcW w:w="1914" w:type="dxa"/>
          </w:tcPr>
          <w:p w14:paraId="3A438ABC" w14:textId="77777777" w:rsidR="00001BA0" w:rsidRPr="00CC66C1" w:rsidRDefault="00001BA0" w:rsidP="00151B04">
            <w:pPr>
              <w:ind w:firstLine="0"/>
              <w:jc w:val="center"/>
              <w:rPr>
                <w:rFonts w:cs="Times New Roman"/>
                <w:szCs w:val="24"/>
              </w:rPr>
            </w:pPr>
            <w:r w:rsidRPr="00CC66C1">
              <w:rPr>
                <w:rFonts w:cs="Times New Roman"/>
                <w:szCs w:val="24"/>
              </w:rPr>
              <w:t>273</w:t>
            </w:r>
          </w:p>
        </w:tc>
        <w:tc>
          <w:tcPr>
            <w:tcW w:w="1915" w:type="dxa"/>
          </w:tcPr>
          <w:p w14:paraId="4C2E3459" w14:textId="77777777" w:rsidR="00001BA0" w:rsidRPr="00CC66C1" w:rsidRDefault="00001BA0" w:rsidP="00151B04">
            <w:pPr>
              <w:ind w:firstLine="0"/>
              <w:jc w:val="center"/>
              <w:rPr>
                <w:rFonts w:cs="Times New Roman"/>
                <w:szCs w:val="24"/>
              </w:rPr>
            </w:pPr>
            <w:r w:rsidRPr="00CC66C1">
              <w:rPr>
                <w:rFonts w:cs="Times New Roman"/>
                <w:szCs w:val="24"/>
              </w:rPr>
              <w:t>295</w:t>
            </w:r>
          </w:p>
        </w:tc>
      </w:tr>
    </w:tbl>
    <w:p w14:paraId="11A65389" w14:textId="77777777" w:rsidR="00001BA0" w:rsidRPr="00CC66C1" w:rsidRDefault="00001BA0" w:rsidP="00001BA0">
      <w:pPr>
        <w:rPr>
          <w:rFonts w:cs="Times New Roman"/>
          <w:szCs w:val="24"/>
        </w:rPr>
      </w:pPr>
    </w:p>
    <w:p w14:paraId="34DF6D56" w14:textId="77777777" w:rsidR="00001BA0" w:rsidRPr="00CC66C1" w:rsidRDefault="00001BA0" w:rsidP="00001BA0">
      <w:pPr>
        <w:rPr>
          <w:rFonts w:cs="Times New Roman"/>
          <w:i/>
          <w:szCs w:val="24"/>
          <w:u w:val="single"/>
        </w:rPr>
      </w:pPr>
      <w:r w:rsidRPr="00CC66C1">
        <w:rPr>
          <w:rFonts w:cs="Times New Roman"/>
          <w:i/>
          <w:szCs w:val="24"/>
          <w:u w:val="single"/>
        </w:rPr>
        <w:t>Показания к проведению инфузионной терапии</w:t>
      </w:r>
    </w:p>
    <w:p w14:paraId="7A72496A" w14:textId="77777777" w:rsidR="00001BA0" w:rsidRPr="00CC66C1" w:rsidRDefault="00001BA0" w:rsidP="00001BA0">
      <w:pPr>
        <w:rPr>
          <w:rFonts w:cs="Times New Roman"/>
          <w:szCs w:val="24"/>
        </w:rPr>
      </w:pPr>
      <w:r w:rsidRPr="00CC66C1">
        <w:rPr>
          <w:rFonts w:cs="Times New Roman"/>
          <w:szCs w:val="24"/>
        </w:rPr>
        <w:t>Основными показаниями для инфузионной терапии у пацментов с онкогематологическими заболеваниями (лейкозы, лимфомы) являются:</w:t>
      </w:r>
    </w:p>
    <w:p w14:paraId="0D776B29" w14:textId="77777777" w:rsidR="00001BA0" w:rsidRPr="00CC66C1" w:rsidRDefault="00001BA0" w:rsidP="00001BA0">
      <w:pPr>
        <w:pStyle w:val="afe"/>
        <w:numPr>
          <w:ilvl w:val="0"/>
          <w:numId w:val="67"/>
        </w:numPr>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3956BCEA" w14:textId="77777777" w:rsidR="00001BA0" w:rsidRPr="00CC66C1" w:rsidRDefault="00001BA0" w:rsidP="00001BA0">
      <w:pPr>
        <w:pStyle w:val="afe"/>
        <w:numPr>
          <w:ilvl w:val="0"/>
          <w:numId w:val="67"/>
        </w:numPr>
        <w:rPr>
          <w:rFonts w:cs="Times New Roman"/>
          <w:szCs w:val="24"/>
        </w:rPr>
      </w:pPr>
      <w:r w:rsidRPr="00CC66C1">
        <w:rPr>
          <w:rFonts w:cs="Times New Roman"/>
          <w:szCs w:val="24"/>
        </w:rPr>
        <w:t>Гиповолемия или дефицит объема циркулирующей крови (например, при кровотечении у гематологических пациентов).</w:t>
      </w:r>
    </w:p>
    <w:p w14:paraId="4F9A3F9D" w14:textId="77777777" w:rsidR="00001BA0" w:rsidRPr="00CC66C1" w:rsidRDefault="00001BA0" w:rsidP="00001BA0">
      <w:pPr>
        <w:pStyle w:val="afe"/>
        <w:numPr>
          <w:ilvl w:val="0"/>
          <w:numId w:val="67"/>
        </w:numPr>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6B87455F" w14:textId="77777777" w:rsidR="00001BA0" w:rsidRPr="00CC66C1" w:rsidRDefault="00001BA0" w:rsidP="00001BA0">
      <w:pPr>
        <w:pStyle w:val="afe"/>
        <w:numPr>
          <w:ilvl w:val="0"/>
          <w:numId w:val="67"/>
        </w:numPr>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3F7D3776" w14:textId="77777777" w:rsidR="00001BA0" w:rsidRPr="00CC66C1" w:rsidRDefault="00001BA0" w:rsidP="00001BA0">
      <w:pPr>
        <w:pStyle w:val="afe"/>
        <w:numPr>
          <w:ilvl w:val="0"/>
          <w:numId w:val="67"/>
        </w:numPr>
        <w:rPr>
          <w:rFonts w:cs="Times New Roman"/>
          <w:szCs w:val="24"/>
        </w:rPr>
      </w:pPr>
      <w:r w:rsidRPr="00CC66C1">
        <w:rPr>
          <w:rFonts w:cs="Times New Roman"/>
          <w:szCs w:val="24"/>
        </w:rPr>
        <w:t xml:space="preserve">Коррекция электролитных нарушений. </w:t>
      </w:r>
    </w:p>
    <w:p w14:paraId="41C57DB6" w14:textId="77777777" w:rsidR="00001BA0" w:rsidRPr="00CC66C1" w:rsidRDefault="00001BA0" w:rsidP="00001BA0">
      <w:pPr>
        <w:pStyle w:val="afe"/>
        <w:numPr>
          <w:ilvl w:val="0"/>
          <w:numId w:val="67"/>
        </w:numPr>
        <w:rPr>
          <w:rFonts w:cs="Times New Roman"/>
          <w:szCs w:val="24"/>
        </w:rPr>
      </w:pPr>
      <w:r w:rsidRPr="00CC66C1">
        <w:rPr>
          <w:rFonts w:cs="Times New Roman"/>
          <w:szCs w:val="24"/>
        </w:rPr>
        <w:t xml:space="preserve">Дезинтоксикационная терапия. </w:t>
      </w:r>
    </w:p>
    <w:p w14:paraId="507492C5" w14:textId="77777777" w:rsidR="00001BA0" w:rsidRDefault="00001BA0" w:rsidP="00001BA0">
      <w:pPr>
        <w:rPr>
          <w:rFonts w:cs="Times New Roman"/>
          <w:b/>
          <w:szCs w:val="24"/>
        </w:rPr>
      </w:pPr>
    </w:p>
    <w:p w14:paraId="232F7FBC" w14:textId="6AD51ABA" w:rsidR="00001BA0" w:rsidRPr="0048699E" w:rsidRDefault="00001BA0" w:rsidP="00001BA0">
      <w:pPr>
        <w:rPr>
          <w:rFonts w:cs="Times New Roman"/>
          <w:i/>
          <w:szCs w:val="24"/>
          <w:u w:val="single"/>
          <w:lang w:val="en-US"/>
        </w:rPr>
      </w:pPr>
      <w:r w:rsidRPr="00CC66C1">
        <w:rPr>
          <w:rFonts w:cs="Times New Roman"/>
          <w:i/>
          <w:szCs w:val="24"/>
          <w:u w:val="single"/>
        </w:rPr>
        <w:t>Выбор инфузионных растворов</w:t>
      </w:r>
      <w:r>
        <w:rPr>
          <w:rFonts w:cs="Times New Roman"/>
          <w:i/>
          <w:szCs w:val="24"/>
          <w:u w:val="single"/>
        </w:rPr>
        <w:t xml:space="preserve"> </w:t>
      </w:r>
      <w:r>
        <w:rPr>
          <w:rFonts w:cs="Times New Roman"/>
          <w:i/>
          <w:szCs w:val="24"/>
          <w:u w:val="single"/>
        </w:rPr>
        <w:fldChar w:fldCharType="begin" w:fldLock="1"/>
      </w:r>
      <w:r w:rsidR="00947134">
        <w:rPr>
          <w:rFonts w:cs="Times New Roman"/>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83]","plainTextFormattedCitation":"[83]","previouslyFormattedCitation":"[83]"},"properties":{"noteIndex":0},"schema":"https://github.com/citation-style-language/schema/raw/master/csl-citation.json"}</w:instrText>
      </w:r>
      <w:r>
        <w:rPr>
          <w:rFonts w:cs="Times New Roman"/>
          <w:i/>
          <w:szCs w:val="24"/>
          <w:u w:val="single"/>
        </w:rPr>
        <w:fldChar w:fldCharType="separate"/>
      </w:r>
      <w:r w:rsidRPr="00001BA0">
        <w:rPr>
          <w:rFonts w:cs="Times New Roman"/>
          <w:noProof/>
          <w:szCs w:val="24"/>
        </w:rPr>
        <w:t>[83]</w:t>
      </w:r>
      <w:r>
        <w:rPr>
          <w:rFonts w:cs="Times New Roman"/>
          <w:i/>
          <w:szCs w:val="24"/>
          <w:u w:val="single"/>
        </w:rPr>
        <w:fldChar w:fldCharType="end"/>
      </w:r>
    </w:p>
    <w:p w14:paraId="704425E9" w14:textId="77777777" w:rsidR="00001BA0" w:rsidRPr="00CC66C1" w:rsidRDefault="00001BA0" w:rsidP="00001BA0">
      <w:pPr>
        <w:rPr>
          <w:rFonts w:cs="Times New Roman"/>
          <w:szCs w:val="24"/>
        </w:rPr>
      </w:pPr>
      <w:r w:rsidRPr="00CC66C1">
        <w:rPr>
          <w:rFonts w:cs="Times New Roman"/>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016F5AF4" w14:textId="77777777" w:rsidR="00001BA0" w:rsidRPr="00CC66C1" w:rsidRDefault="00001BA0" w:rsidP="00001BA0">
      <w:pPr>
        <w:rPr>
          <w:rFonts w:cs="Times New Roman"/>
          <w:szCs w:val="24"/>
        </w:rPr>
      </w:pPr>
      <w:r w:rsidRPr="00CC66C1">
        <w:rPr>
          <w:rFonts w:cs="Times New Roman"/>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2800E722" w14:textId="77777777" w:rsidR="00001BA0" w:rsidRPr="00CC66C1" w:rsidRDefault="00001BA0" w:rsidP="00001BA0">
      <w:pPr>
        <w:rPr>
          <w:rFonts w:cs="Times New Roman"/>
          <w:szCs w:val="24"/>
        </w:rPr>
      </w:pPr>
      <w:r w:rsidRPr="00CC66C1">
        <w:rPr>
          <w:rFonts w:cs="Times New Roman"/>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45AFC870" w14:textId="77777777" w:rsidR="00001BA0" w:rsidRPr="00CC66C1" w:rsidRDefault="00001BA0" w:rsidP="00001BA0">
      <w:pPr>
        <w:rPr>
          <w:rFonts w:cs="Times New Roman"/>
          <w:szCs w:val="24"/>
        </w:rPr>
      </w:pPr>
      <w:r w:rsidRPr="00CC66C1">
        <w:rPr>
          <w:rFonts w:cs="Times New Roman"/>
          <w:szCs w:val="24"/>
        </w:rPr>
        <w:t xml:space="preserve">Объем инфузионной терапии определяется клиническими показаниями. </w:t>
      </w:r>
    </w:p>
    <w:p w14:paraId="03A941CD" w14:textId="77777777" w:rsidR="00001BA0" w:rsidRDefault="00001BA0" w:rsidP="00001BA0">
      <w:pPr>
        <w:rPr>
          <w:rFonts w:cs="Times New Roman"/>
          <w:b/>
          <w:szCs w:val="24"/>
        </w:rPr>
      </w:pPr>
    </w:p>
    <w:p w14:paraId="0F4E0DD2" w14:textId="77777777" w:rsidR="00001BA0" w:rsidRPr="00CC66C1" w:rsidRDefault="00001BA0" w:rsidP="00001BA0">
      <w:pPr>
        <w:rPr>
          <w:rFonts w:cs="Times New Roman"/>
          <w:i/>
          <w:szCs w:val="24"/>
          <w:u w:val="single"/>
        </w:rPr>
      </w:pPr>
      <w:r w:rsidRPr="00CC66C1">
        <w:rPr>
          <w:rFonts w:cs="Times New Roman"/>
          <w:i/>
          <w:szCs w:val="24"/>
          <w:u w:val="single"/>
        </w:rPr>
        <w:t>Алгоритм действия врача</w:t>
      </w:r>
    </w:p>
    <w:p w14:paraId="4074FB8B" w14:textId="77777777" w:rsidR="00001BA0" w:rsidRPr="00CC66C1" w:rsidRDefault="00001BA0" w:rsidP="00001BA0">
      <w:pPr>
        <w:pStyle w:val="afe"/>
        <w:numPr>
          <w:ilvl w:val="0"/>
          <w:numId w:val="68"/>
        </w:numPr>
        <w:rPr>
          <w:rFonts w:cs="Times New Roman"/>
          <w:szCs w:val="24"/>
        </w:rPr>
      </w:pPr>
      <w:r w:rsidRPr="00CC66C1">
        <w:rPr>
          <w:rFonts w:cs="Times New Roman"/>
          <w:szCs w:val="24"/>
        </w:rPr>
        <w:t>Определение показаний для инфузионная терапии.</w:t>
      </w:r>
    </w:p>
    <w:p w14:paraId="62E2DD8F" w14:textId="77777777" w:rsidR="00001BA0" w:rsidRPr="00CC66C1" w:rsidRDefault="00001BA0" w:rsidP="00001BA0">
      <w:pPr>
        <w:pStyle w:val="afe"/>
        <w:numPr>
          <w:ilvl w:val="0"/>
          <w:numId w:val="68"/>
        </w:numPr>
        <w:rPr>
          <w:rFonts w:cs="Times New Roman"/>
          <w:szCs w:val="24"/>
        </w:rPr>
      </w:pPr>
      <w:r w:rsidRPr="00CC66C1">
        <w:rPr>
          <w:rFonts w:cs="Times New Roman"/>
          <w:szCs w:val="24"/>
        </w:rPr>
        <w:t>Выбор инфузионного раствора в зависимости от показаний.</w:t>
      </w:r>
    </w:p>
    <w:p w14:paraId="345A9D87" w14:textId="77777777" w:rsidR="00001BA0" w:rsidRPr="00CC66C1" w:rsidRDefault="00001BA0" w:rsidP="00001BA0">
      <w:pPr>
        <w:pStyle w:val="afe"/>
        <w:numPr>
          <w:ilvl w:val="0"/>
          <w:numId w:val="68"/>
        </w:numPr>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135A1113" w14:textId="77777777" w:rsidR="00001BA0" w:rsidRPr="00CC66C1" w:rsidRDefault="00001BA0" w:rsidP="00001BA0">
      <w:pPr>
        <w:pStyle w:val="afe"/>
        <w:numPr>
          <w:ilvl w:val="0"/>
          <w:numId w:val="68"/>
        </w:numPr>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014DAEE4" w14:textId="7FD92889" w:rsidR="00001BA0" w:rsidRDefault="00001BA0" w:rsidP="00001BA0">
      <w:pPr>
        <w:widowControl w:val="0"/>
        <w:autoSpaceDE w:val="0"/>
        <w:autoSpaceDN w:val="0"/>
        <w:adjustRightInd w:val="0"/>
        <w:rPr>
          <w:rFonts w:cs="Times New Roman"/>
          <w:szCs w:val="24"/>
        </w:rPr>
      </w:pPr>
    </w:p>
    <w:p w14:paraId="76F5316A" w14:textId="34FC61EB" w:rsidR="00784084" w:rsidRDefault="00151B04" w:rsidP="00784084">
      <w:pPr>
        <w:pStyle w:val="2"/>
        <w:spacing w:before="0"/>
      </w:pPr>
      <w:bookmarkStart w:id="120" w:name="_Toc66184345"/>
      <w:r w:rsidRPr="00FE2263">
        <w:t>Приложение А3.</w:t>
      </w:r>
      <w:r>
        <w:t xml:space="preserve">6. </w:t>
      </w:r>
      <w:bookmarkStart w:id="121" w:name="_Toc64477951"/>
      <w:r w:rsidR="00784084">
        <w:t>Применение</w:t>
      </w:r>
      <w:r w:rsidR="00784084" w:rsidRPr="009848E0">
        <w:t xml:space="preserve"> компонентов донорской крови у </w:t>
      </w:r>
      <w:r w:rsidR="00784084">
        <w:t xml:space="preserve">гематологических </w:t>
      </w:r>
      <w:r w:rsidR="00784084" w:rsidRPr="009848E0">
        <w:t>пациентов</w:t>
      </w:r>
      <w:bookmarkEnd w:id="120"/>
      <w:bookmarkEnd w:id="121"/>
    </w:p>
    <w:p w14:paraId="390DC900" w14:textId="77777777" w:rsidR="00784084" w:rsidRPr="00106C1D" w:rsidRDefault="00784084" w:rsidP="00784084">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60E4D4DF" w14:textId="77777777" w:rsidR="00784084" w:rsidRDefault="00784084" w:rsidP="00784084">
      <w:pPr>
        <w:contextualSpacing/>
        <w:rPr>
          <w:b/>
          <w:szCs w:val="24"/>
          <w:lang w:eastAsia="ru-RU"/>
        </w:rPr>
      </w:pPr>
    </w:p>
    <w:p w14:paraId="45C760FA" w14:textId="77777777" w:rsidR="00784084" w:rsidRPr="00360841" w:rsidRDefault="00784084" w:rsidP="00784084">
      <w:pPr>
        <w:contextualSpacing/>
        <w:rPr>
          <w:i/>
          <w:szCs w:val="24"/>
          <w:u w:val="single"/>
          <w:lang w:eastAsia="ru-RU"/>
        </w:rPr>
      </w:pPr>
      <w:r w:rsidRPr="00360841">
        <w:rPr>
          <w:i/>
          <w:szCs w:val="24"/>
          <w:u w:val="single"/>
          <w:lang w:eastAsia="ru-RU"/>
        </w:rPr>
        <w:t>Трансфузии эритроцитосодержащих компонентов крови (ЭСК)</w:t>
      </w:r>
    </w:p>
    <w:p w14:paraId="0CE03B3A" w14:textId="77777777" w:rsidR="00784084" w:rsidRPr="00FA3E28" w:rsidRDefault="00784084" w:rsidP="00784084">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114CE2D6" w14:textId="77777777" w:rsidR="00784084" w:rsidRDefault="00784084" w:rsidP="00784084">
      <w:pPr>
        <w:ind w:firstLine="708"/>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4DA6D926" w14:textId="77777777" w:rsidR="00784084" w:rsidRPr="00360841" w:rsidRDefault="00784084" w:rsidP="0051317D">
      <w:pPr>
        <w:pStyle w:val="afe"/>
        <w:numPr>
          <w:ilvl w:val="0"/>
          <w:numId w:val="81"/>
        </w:numPr>
        <w:rPr>
          <w:szCs w:val="24"/>
        </w:rPr>
      </w:pPr>
      <w:r w:rsidRPr="00360841">
        <w:rPr>
          <w:rFonts w:eastAsia="Times New Roman"/>
          <w:szCs w:val="24"/>
        </w:rPr>
        <w:t>определение группы крови по системе AB0 и резус-принадлежности;</w:t>
      </w:r>
    </w:p>
    <w:p w14:paraId="14E5637E" w14:textId="77777777" w:rsidR="00784084" w:rsidRPr="00360841" w:rsidRDefault="00784084" w:rsidP="0051317D">
      <w:pPr>
        <w:pStyle w:val="afe"/>
        <w:numPr>
          <w:ilvl w:val="0"/>
          <w:numId w:val="81"/>
        </w:numPr>
        <w:rPr>
          <w:szCs w:val="24"/>
        </w:rPr>
      </w:pPr>
      <w:r w:rsidRPr="00360841">
        <w:rPr>
          <w:rFonts w:eastAsia="Times New Roman"/>
          <w:szCs w:val="24"/>
        </w:rPr>
        <w:t>определение антигена K;</w:t>
      </w:r>
    </w:p>
    <w:p w14:paraId="3F26A6B3" w14:textId="77777777" w:rsidR="00784084" w:rsidRPr="00360841" w:rsidRDefault="00784084" w:rsidP="0051317D">
      <w:pPr>
        <w:pStyle w:val="afe"/>
        <w:numPr>
          <w:ilvl w:val="0"/>
          <w:numId w:val="81"/>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48D5F745" w14:textId="4EB7ACE9" w:rsidR="00784084" w:rsidRPr="00360841" w:rsidRDefault="00784084" w:rsidP="0051317D">
      <w:pPr>
        <w:pStyle w:val="afe"/>
        <w:numPr>
          <w:ilvl w:val="0"/>
          <w:numId w:val="81"/>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537BEE87" w14:textId="77777777" w:rsidR="00784084" w:rsidRDefault="00784084" w:rsidP="00784084">
      <w:pPr>
        <w:ind w:firstLine="708"/>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547A906D" w14:textId="77777777" w:rsidR="00784084" w:rsidRDefault="00784084" w:rsidP="00784084">
      <w:pPr>
        <w:ind w:firstLine="708"/>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7D038833" w14:textId="77777777" w:rsidR="00784084" w:rsidRDefault="00784084" w:rsidP="00784084">
      <w:pPr>
        <w:ind w:firstLine="708"/>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0B8D0E3B" w14:textId="77777777" w:rsidR="00784084" w:rsidRPr="00360841" w:rsidRDefault="00784084" w:rsidP="0051317D">
      <w:pPr>
        <w:pStyle w:val="afe"/>
        <w:numPr>
          <w:ilvl w:val="0"/>
          <w:numId w:val="82"/>
        </w:numPr>
        <w:rPr>
          <w:rFonts w:eastAsia="Times New Roman"/>
          <w:szCs w:val="24"/>
        </w:rPr>
      </w:pPr>
      <w:r w:rsidRPr="00360841">
        <w:rPr>
          <w:rFonts w:eastAsia="Times New Roman"/>
          <w:szCs w:val="24"/>
          <w:lang w:eastAsia="ru-RU"/>
        </w:rPr>
        <w:t>посттрансфузионные осложнения в анамнезе</w:t>
      </w:r>
    </w:p>
    <w:p w14:paraId="3D67B118" w14:textId="77777777" w:rsidR="00784084" w:rsidRPr="00360841" w:rsidRDefault="00784084" w:rsidP="0051317D">
      <w:pPr>
        <w:pStyle w:val="afe"/>
        <w:numPr>
          <w:ilvl w:val="0"/>
          <w:numId w:val="82"/>
        </w:numPr>
        <w:rPr>
          <w:rFonts w:eastAsia="Times New Roman"/>
          <w:szCs w:val="24"/>
          <w:lang w:eastAsia="ru-RU"/>
        </w:rPr>
      </w:pPr>
      <w:r w:rsidRPr="00360841">
        <w:rPr>
          <w:rFonts w:eastAsia="Times New Roman"/>
          <w:szCs w:val="24"/>
          <w:lang w:eastAsia="ru-RU"/>
        </w:rPr>
        <w:t>беременность</w:t>
      </w:r>
    </w:p>
    <w:p w14:paraId="4E01C062" w14:textId="77777777" w:rsidR="00784084" w:rsidRPr="00360841" w:rsidRDefault="00784084" w:rsidP="0051317D">
      <w:pPr>
        <w:pStyle w:val="afe"/>
        <w:numPr>
          <w:ilvl w:val="0"/>
          <w:numId w:val="82"/>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343E4133" w14:textId="77777777" w:rsidR="00784084" w:rsidRPr="00360841" w:rsidRDefault="00784084" w:rsidP="0051317D">
      <w:pPr>
        <w:pStyle w:val="afe"/>
        <w:numPr>
          <w:ilvl w:val="0"/>
          <w:numId w:val="82"/>
        </w:numPr>
        <w:rPr>
          <w:rFonts w:eastAsia="Times New Roman"/>
          <w:szCs w:val="24"/>
        </w:rPr>
      </w:pPr>
      <w:r w:rsidRPr="00360841">
        <w:rPr>
          <w:rFonts w:eastAsia="Times New Roman"/>
          <w:szCs w:val="24"/>
          <w:lang w:eastAsia="ru-RU"/>
        </w:rPr>
        <w:t xml:space="preserve">аллоиммунные антитела. </w:t>
      </w:r>
    </w:p>
    <w:p w14:paraId="535813F3" w14:textId="77777777" w:rsidR="00784084" w:rsidRDefault="00784084" w:rsidP="00784084">
      <w:pPr>
        <w:ind w:firstLine="708"/>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7502239F" w14:textId="77777777" w:rsidR="00784084" w:rsidRDefault="00784084" w:rsidP="00784084">
      <w:pPr>
        <w:ind w:firstLine="708"/>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E1D7C80" w14:textId="77777777" w:rsidR="00784084" w:rsidRPr="00360841" w:rsidRDefault="00784084" w:rsidP="0051317D">
      <w:pPr>
        <w:pStyle w:val="afe"/>
        <w:numPr>
          <w:ilvl w:val="0"/>
          <w:numId w:val="83"/>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7C3E3082" w14:textId="77777777" w:rsidR="00784084" w:rsidRPr="00360841" w:rsidRDefault="00784084" w:rsidP="0051317D">
      <w:pPr>
        <w:pStyle w:val="afe"/>
        <w:numPr>
          <w:ilvl w:val="0"/>
          <w:numId w:val="83"/>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78D7EEB9" w14:textId="77777777" w:rsidR="00784084" w:rsidRPr="00360841" w:rsidRDefault="00784084" w:rsidP="0051317D">
      <w:pPr>
        <w:pStyle w:val="afe"/>
        <w:numPr>
          <w:ilvl w:val="0"/>
          <w:numId w:val="83"/>
        </w:numPr>
        <w:rPr>
          <w:szCs w:val="24"/>
        </w:rPr>
      </w:pPr>
      <w:r w:rsidRPr="00360841">
        <w:rPr>
          <w:rFonts w:eastAsia="Times New Roman"/>
          <w:szCs w:val="24"/>
        </w:rPr>
        <w:t>После трансфузии компонентов крови</w:t>
      </w:r>
    </w:p>
    <w:p w14:paraId="0EEE2705" w14:textId="77777777" w:rsidR="00784084" w:rsidRPr="004E4312" w:rsidRDefault="00784084" w:rsidP="00784084">
      <w:pPr>
        <w:rPr>
          <w:b/>
          <w:u w:val="single"/>
        </w:rPr>
      </w:pPr>
      <w:r w:rsidRPr="004E4312">
        <w:rPr>
          <w:u w:val="single"/>
        </w:rPr>
        <w:t>Показания к переливанию ЭСК</w:t>
      </w:r>
    </w:p>
    <w:p w14:paraId="615BAF60" w14:textId="77777777" w:rsidR="00784084" w:rsidRPr="003E19FB" w:rsidRDefault="00784084" w:rsidP="0051317D">
      <w:pPr>
        <w:pStyle w:val="FitzBullet"/>
        <w:numPr>
          <w:ilvl w:val="0"/>
          <w:numId w:val="84"/>
        </w:numPr>
        <w:tabs>
          <w:tab w:val="clear" w:pos="317"/>
          <w:tab w:val="left" w:pos="144"/>
        </w:tabs>
        <w:spacing w:before="0" w:after="0" w:line="360" w:lineRule="auto"/>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1563D76F" w14:textId="77777777" w:rsidR="00784084" w:rsidRPr="003E19FB" w:rsidRDefault="00784084" w:rsidP="0051317D">
      <w:pPr>
        <w:pStyle w:val="FitzBullet"/>
        <w:numPr>
          <w:ilvl w:val="0"/>
          <w:numId w:val="84"/>
        </w:numPr>
        <w:tabs>
          <w:tab w:val="clear" w:pos="317"/>
          <w:tab w:val="left" w:pos="144"/>
        </w:tabs>
        <w:spacing w:before="0" w:after="0" w:line="360" w:lineRule="auto"/>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324C83D5" w14:textId="77777777" w:rsidR="00784084" w:rsidRPr="003E19FB" w:rsidRDefault="00784084" w:rsidP="0051317D">
      <w:pPr>
        <w:pStyle w:val="FitzBullet"/>
        <w:numPr>
          <w:ilvl w:val="0"/>
          <w:numId w:val="84"/>
        </w:numPr>
        <w:tabs>
          <w:tab w:val="clear" w:pos="317"/>
          <w:tab w:val="left" w:pos="144"/>
        </w:tabs>
        <w:spacing w:before="0" w:after="0" w:line="360" w:lineRule="auto"/>
        <w:jc w:val="both"/>
      </w:pPr>
      <w:r w:rsidRPr="003E19FB">
        <w:t>Пациентам старше 60 лет трансфузии эритроцитов показаны при уровне гемоглобина &lt; 100 г/л.</w:t>
      </w:r>
    </w:p>
    <w:p w14:paraId="3C6A594C" w14:textId="77777777" w:rsidR="00784084" w:rsidRPr="003E19FB" w:rsidRDefault="00784084" w:rsidP="0051317D">
      <w:pPr>
        <w:pStyle w:val="FitzBullet"/>
        <w:numPr>
          <w:ilvl w:val="0"/>
          <w:numId w:val="84"/>
        </w:numPr>
        <w:tabs>
          <w:tab w:val="clear" w:pos="317"/>
          <w:tab w:val="left" w:pos="144"/>
        </w:tabs>
        <w:spacing w:before="0" w:after="0" w:line="360" w:lineRule="auto"/>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56F0870F" w14:textId="77777777" w:rsidR="00784084" w:rsidRPr="004E4312" w:rsidRDefault="00784084" w:rsidP="00784084">
      <w:pPr>
        <w:rPr>
          <w:b/>
          <w:u w:val="single"/>
        </w:rPr>
      </w:pPr>
      <w:r w:rsidRPr="004E4312">
        <w:rPr>
          <w:u w:val="single"/>
        </w:rPr>
        <w:t>Показания к ЭСК при острой анемии вследствие массивной кровопотери</w:t>
      </w:r>
    </w:p>
    <w:p w14:paraId="647A2B1B" w14:textId="77777777" w:rsidR="00784084" w:rsidRPr="003E19FB" w:rsidRDefault="00784084" w:rsidP="0051317D">
      <w:pPr>
        <w:pStyle w:val="FitzBullet"/>
        <w:numPr>
          <w:ilvl w:val="0"/>
          <w:numId w:val="84"/>
        </w:numPr>
        <w:tabs>
          <w:tab w:val="clear" w:pos="317"/>
          <w:tab w:val="left" w:pos="144"/>
        </w:tabs>
        <w:spacing w:before="0" w:after="0" w:line="360" w:lineRule="auto"/>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3DD490C9" w14:textId="77777777" w:rsidR="00784084" w:rsidRPr="003E19FB" w:rsidRDefault="00784084" w:rsidP="0051317D">
      <w:pPr>
        <w:pStyle w:val="FitzBullet"/>
        <w:numPr>
          <w:ilvl w:val="0"/>
          <w:numId w:val="84"/>
        </w:numPr>
        <w:tabs>
          <w:tab w:val="clear" w:pos="317"/>
          <w:tab w:val="left" w:pos="144"/>
        </w:tabs>
        <w:spacing w:before="0" w:after="0" w:line="360" w:lineRule="auto"/>
        <w:jc w:val="both"/>
      </w:pPr>
      <w:r w:rsidRPr="003E19FB">
        <w:t>Уровень гемоглобина ниже 70—90 г/л при активном кровотечении.</w:t>
      </w:r>
    </w:p>
    <w:p w14:paraId="1EC35107" w14:textId="77777777" w:rsidR="00784084" w:rsidRPr="003E19FB" w:rsidRDefault="00784084" w:rsidP="0051317D">
      <w:pPr>
        <w:pStyle w:val="FitzBullet"/>
        <w:numPr>
          <w:ilvl w:val="0"/>
          <w:numId w:val="84"/>
        </w:numPr>
        <w:tabs>
          <w:tab w:val="clear" w:pos="317"/>
          <w:tab w:val="left" w:pos="144"/>
        </w:tabs>
        <w:spacing w:before="0" w:after="0" w:line="360" w:lineRule="auto"/>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4608437F" w14:textId="77777777" w:rsidR="00784084" w:rsidRDefault="00784084" w:rsidP="0051317D">
      <w:pPr>
        <w:pStyle w:val="FitzBullet"/>
        <w:numPr>
          <w:ilvl w:val="0"/>
          <w:numId w:val="84"/>
        </w:numPr>
        <w:tabs>
          <w:tab w:val="clear" w:pos="317"/>
          <w:tab w:val="left" w:pos="144"/>
        </w:tabs>
        <w:spacing w:before="0" w:after="0" w:line="360" w:lineRule="auto"/>
        <w:jc w:val="both"/>
      </w:pPr>
      <w:r w:rsidRPr="003E19FB">
        <w:t>Рекомендуется соблюдение формулы 1:1:1, обозначающей должное соотношение эритроцитов, СЗП и тромбоцитов.</w:t>
      </w:r>
    </w:p>
    <w:p w14:paraId="461243B1" w14:textId="77777777" w:rsidR="00784084" w:rsidRPr="003E19FB" w:rsidRDefault="00784084" w:rsidP="00784084">
      <w:pPr>
        <w:pStyle w:val="FitzBullet"/>
        <w:spacing w:before="0" w:after="0" w:line="360" w:lineRule="auto"/>
        <w:ind w:left="720" w:firstLine="0"/>
      </w:pPr>
    </w:p>
    <w:p w14:paraId="45BBAE00" w14:textId="77777777" w:rsidR="00784084" w:rsidRPr="00360841" w:rsidRDefault="00784084" w:rsidP="00784084">
      <w:pPr>
        <w:rPr>
          <w:bCs/>
          <w:i/>
          <w:iCs/>
          <w:szCs w:val="24"/>
          <w:u w:val="single"/>
          <w:lang w:eastAsia="ru-RU"/>
        </w:rPr>
      </w:pPr>
      <w:r w:rsidRPr="00360841">
        <w:rPr>
          <w:bCs/>
          <w:i/>
          <w:iCs/>
          <w:szCs w:val="24"/>
          <w:u w:val="single"/>
          <w:lang w:eastAsia="ru-RU"/>
        </w:rPr>
        <w:t>Трансфузии концентрата тромбоцитов</w:t>
      </w:r>
    </w:p>
    <w:p w14:paraId="4C0F0187" w14:textId="777145BA" w:rsidR="00784084" w:rsidRPr="003E19FB" w:rsidRDefault="00784084" w:rsidP="00784084">
      <w:pPr>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76BA757A" w14:textId="77777777" w:rsidR="00784084" w:rsidRDefault="00784084" w:rsidP="00784084">
      <w:pPr>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6A39B690" w14:textId="77777777" w:rsidR="00784084" w:rsidRPr="003E19FB" w:rsidRDefault="00784084" w:rsidP="00784084">
      <w:pPr>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431DAC39" w14:textId="77777777" w:rsidR="00784084" w:rsidRDefault="00784084" w:rsidP="00784084">
      <w:pPr>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6464CE7D" w14:textId="77777777" w:rsidR="00784084" w:rsidRDefault="00784084" w:rsidP="00784084">
      <w:pPr>
        <w:contextualSpacing/>
        <w:rPr>
          <w:bCs/>
          <w:szCs w:val="24"/>
        </w:rPr>
      </w:pPr>
    </w:p>
    <w:p w14:paraId="0A526BB4" w14:textId="77777777" w:rsidR="00784084" w:rsidRPr="0008195A" w:rsidRDefault="00784084" w:rsidP="00784084">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784084" w:rsidRPr="004C7AAC" w14:paraId="6689AA29" w14:textId="77777777" w:rsidTr="002D3EBF">
        <w:tc>
          <w:tcPr>
            <w:tcW w:w="3007" w:type="dxa"/>
            <w:vAlign w:val="center"/>
          </w:tcPr>
          <w:p w14:paraId="16FA8726" w14:textId="77777777" w:rsidR="00784084" w:rsidRPr="00BA458B" w:rsidRDefault="00784084" w:rsidP="002D3EBF">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241F7D78" w14:textId="77777777" w:rsidR="00784084" w:rsidRPr="00BA458B" w:rsidRDefault="00784084" w:rsidP="002D3EBF">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671D3511" w14:textId="77777777" w:rsidR="00784084" w:rsidRPr="00BA458B" w:rsidRDefault="00784084" w:rsidP="002D3EBF">
            <w:pPr>
              <w:pStyle w:val="Table-head-italic"/>
              <w:spacing w:line="360" w:lineRule="auto"/>
              <w:jc w:val="center"/>
              <w:rPr>
                <w:i w:val="0"/>
                <w:sz w:val="22"/>
                <w:szCs w:val="22"/>
                <w:lang w:val="ru-RU"/>
              </w:rPr>
            </w:pPr>
            <w:r w:rsidRPr="00BA458B">
              <w:rPr>
                <w:i w:val="0"/>
                <w:sz w:val="22"/>
                <w:szCs w:val="22"/>
                <w:lang w:val="ru-RU"/>
              </w:rPr>
              <w:t>Примечания</w:t>
            </w:r>
          </w:p>
        </w:tc>
      </w:tr>
      <w:tr w:rsidR="00784084" w:rsidRPr="004C7AAC" w14:paraId="11CB9A77" w14:textId="77777777" w:rsidTr="002D3EBF">
        <w:tc>
          <w:tcPr>
            <w:tcW w:w="3007" w:type="dxa"/>
          </w:tcPr>
          <w:p w14:paraId="4A51D0B1" w14:textId="77777777" w:rsidR="00784084" w:rsidRPr="00BA458B" w:rsidRDefault="00784084" w:rsidP="002D3EBF">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3FC0026C" w14:textId="77777777" w:rsidR="00784084" w:rsidRPr="00BA458B" w:rsidRDefault="00784084"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429C732" w14:textId="77777777" w:rsidR="00784084" w:rsidRPr="00A83EB7" w:rsidRDefault="00784084" w:rsidP="002D3EBF">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784084" w:rsidRPr="004C7AAC" w14:paraId="1B29E174" w14:textId="77777777" w:rsidTr="002D3EBF">
        <w:tc>
          <w:tcPr>
            <w:tcW w:w="3007" w:type="dxa"/>
          </w:tcPr>
          <w:p w14:paraId="4AF17DC7" w14:textId="77777777" w:rsidR="00784084" w:rsidRPr="00BA458B" w:rsidRDefault="00784084" w:rsidP="002D3EBF">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2D731E20" w14:textId="77777777" w:rsidR="00784084" w:rsidRPr="00BA458B" w:rsidRDefault="00784084"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34577B81" w14:textId="77777777" w:rsidR="00784084" w:rsidRPr="00A83EB7" w:rsidRDefault="00784084" w:rsidP="002D3EBF">
            <w:pPr>
              <w:pStyle w:val="table-text-0"/>
              <w:spacing w:before="0" w:line="360" w:lineRule="auto"/>
              <w:ind w:firstLine="0"/>
              <w:jc w:val="center"/>
              <w:rPr>
                <w:sz w:val="22"/>
                <w:szCs w:val="22"/>
                <w:lang w:val="ru-RU"/>
              </w:rPr>
            </w:pPr>
            <w:r>
              <w:rPr>
                <w:sz w:val="22"/>
                <w:szCs w:val="22"/>
                <w:lang w:val="ru-RU"/>
              </w:rPr>
              <w:t>-</w:t>
            </w:r>
          </w:p>
        </w:tc>
      </w:tr>
      <w:tr w:rsidR="00784084" w:rsidRPr="004C7AAC" w14:paraId="619FCB19" w14:textId="77777777" w:rsidTr="002D3EBF">
        <w:tc>
          <w:tcPr>
            <w:tcW w:w="3007" w:type="dxa"/>
          </w:tcPr>
          <w:p w14:paraId="30BACD99" w14:textId="77777777" w:rsidR="00784084" w:rsidRPr="00BA458B" w:rsidRDefault="00784084" w:rsidP="002D3EBF">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096E31BD" w14:textId="77777777" w:rsidR="00784084" w:rsidRPr="00BA458B" w:rsidRDefault="00784084"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376DA41" w14:textId="77777777" w:rsidR="00784084" w:rsidRPr="00A83EB7" w:rsidRDefault="00784084" w:rsidP="002D3EBF">
            <w:pPr>
              <w:pStyle w:val="table-text-0"/>
              <w:spacing w:before="0" w:line="360" w:lineRule="auto"/>
              <w:ind w:firstLine="0"/>
              <w:jc w:val="center"/>
              <w:rPr>
                <w:sz w:val="22"/>
                <w:szCs w:val="22"/>
                <w:lang w:val="ru-RU"/>
              </w:rPr>
            </w:pPr>
            <w:r>
              <w:rPr>
                <w:sz w:val="22"/>
                <w:szCs w:val="22"/>
                <w:lang w:val="ru-RU"/>
              </w:rPr>
              <w:t>-</w:t>
            </w:r>
          </w:p>
        </w:tc>
      </w:tr>
      <w:tr w:rsidR="00784084" w:rsidRPr="004C7AAC" w14:paraId="7827F4AA" w14:textId="77777777" w:rsidTr="002D3EBF">
        <w:tc>
          <w:tcPr>
            <w:tcW w:w="3007" w:type="dxa"/>
          </w:tcPr>
          <w:p w14:paraId="4A3F75F8" w14:textId="77777777" w:rsidR="00784084" w:rsidRPr="00BA458B" w:rsidRDefault="00784084" w:rsidP="002D3EBF">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7F9D768B" w14:textId="77777777" w:rsidR="00784084" w:rsidRPr="00BA458B" w:rsidRDefault="00784084"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6D9AF53" w14:textId="77777777" w:rsidR="00784084" w:rsidRPr="00A83EB7" w:rsidRDefault="00784084" w:rsidP="002D3EBF">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784084" w:rsidRPr="004C7AAC" w14:paraId="3CA09873" w14:textId="77777777" w:rsidTr="002D3EBF">
        <w:tc>
          <w:tcPr>
            <w:tcW w:w="3007" w:type="dxa"/>
          </w:tcPr>
          <w:p w14:paraId="2FE22514" w14:textId="77777777" w:rsidR="00784084" w:rsidRPr="00BA458B" w:rsidRDefault="00784084" w:rsidP="002D3EBF">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11B54BE8" w14:textId="77777777" w:rsidR="00784084" w:rsidRPr="00BA458B" w:rsidRDefault="00784084" w:rsidP="002D3EBF">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732DBC60" w14:textId="77777777" w:rsidR="00784084" w:rsidRPr="00A83EB7" w:rsidRDefault="00784084" w:rsidP="002D3EBF">
            <w:pPr>
              <w:pStyle w:val="table-text-0"/>
              <w:spacing w:before="0" w:line="360" w:lineRule="auto"/>
              <w:ind w:firstLine="0"/>
              <w:jc w:val="center"/>
              <w:rPr>
                <w:sz w:val="22"/>
                <w:szCs w:val="22"/>
                <w:lang w:val="ru-RU"/>
              </w:rPr>
            </w:pPr>
            <w:r>
              <w:rPr>
                <w:sz w:val="22"/>
                <w:szCs w:val="22"/>
                <w:lang w:val="ru-RU"/>
              </w:rPr>
              <w:t>-</w:t>
            </w:r>
          </w:p>
        </w:tc>
      </w:tr>
      <w:tr w:rsidR="00784084" w:rsidRPr="004C7AAC" w14:paraId="440288DE" w14:textId="77777777" w:rsidTr="002D3EBF">
        <w:tc>
          <w:tcPr>
            <w:tcW w:w="3007" w:type="dxa"/>
          </w:tcPr>
          <w:p w14:paraId="78054B11" w14:textId="77777777" w:rsidR="00784084" w:rsidRPr="00BA458B" w:rsidRDefault="00784084" w:rsidP="002D3EBF">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7E1DBC77" w14:textId="77777777" w:rsidR="00784084" w:rsidRPr="00BA458B" w:rsidRDefault="00784084"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5D413A5" w14:textId="77777777" w:rsidR="00784084" w:rsidRPr="00A83EB7" w:rsidRDefault="00784084" w:rsidP="002D3EBF">
            <w:pPr>
              <w:pStyle w:val="table-text-0"/>
              <w:spacing w:before="0" w:line="360" w:lineRule="auto"/>
              <w:ind w:firstLine="0"/>
              <w:jc w:val="center"/>
              <w:rPr>
                <w:sz w:val="22"/>
                <w:szCs w:val="22"/>
                <w:lang w:val="ru-RU"/>
              </w:rPr>
            </w:pPr>
            <w:r>
              <w:rPr>
                <w:sz w:val="22"/>
                <w:szCs w:val="22"/>
                <w:lang w:val="ru-RU"/>
              </w:rPr>
              <w:t>-</w:t>
            </w:r>
          </w:p>
        </w:tc>
      </w:tr>
      <w:tr w:rsidR="00784084" w:rsidRPr="004C7AAC" w14:paraId="00DF2D5B" w14:textId="77777777" w:rsidTr="002D3EBF">
        <w:tc>
          <w:tcPr>
            <w:tcW w:w="3007" w:type="dxa"/>
          </w:tcPr>
          <w:p w14:paraId="30498404" w14:textId="77777777" w:rsidR="00784084" w:rsidRPr="00BA458B" w:rsidRDefault="00784084" w:rsidP="002D3EBF">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0F5A5F5A" w14:textId="77777777" w:rsidR="00784084" w:rsidRPr="00BA458B" w:rsidRDefault="00784084"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908C7A1" w14:textId="77777777" w:rsidR="00784084" w:rsidRPr="00A83EB7" w:rsidRDefault="00784084" w:rsidP="002D3EBF">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0CDBA293" w14:textId="77777777" w:rsidR="00784084" w:rsidRPr="0008195A" w:rsidRDefault="00784084" w:rsidP="00784084">
      <w:pPr>
        <w:rPr>
          <w:b/>
        </w:rPr>
      </w:pPr>
      <w:r w:rsidRPr="0008195A">
        <w:t>* Сепсис, пульмонологические заболевания, лихорадка.</w:t>
      </w:r>
    </w:p>
    <w:p w14:paraId="60F8A2D0" w14:textId="77777777" w:rsidR="00784084" w:rsidRDefault="00784084" w:rsidP="00784084">
      <w:pPr>
        <w:pStyle w:val="3"/>
        <w:spacing w:before="0"/>
        <w:ind w:firstLine="708"/>
        <w:rPr>
          <w:rFonts w:ascii="Times New Roman" w:hAnsi="Times New Roman" w:cs="Times New Roman"/>
          <w:b/>
          <w:u w:val="single"/>
        </w:rPr>
      </w:pPr>
    </w:p>
    <w:p w14:paraId="3D8B00DC" w14:textId="77777777" w:rsidR="00784084" w:rsidRPr="00287E25" w:rsidRDefault="00784084" w:rsidP="00784084">
      <w:pPr>
        <w:ind w:firstLine="708"/>
        <w:rPr>
          <w:b/>
          <w:u w:val="single"/>
        </w:rPr>
      </w:pPr>
      <w:r w:rsidRPr="00287E25">
        <w:rPr>
          <w:u w:val="single"/>
        </w:rPr>
        <w:t>Показания к переливанию концентрата тромбоцитов с лечебной целью.</w:t>
      </w:r>
    </w:p>
    <w:p w14:paraId="18ACBA50" w14:textId="77777777" w:rsidR="00784084" w:rsidRDefault="00784084" w:rsidP="00784084">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35743FFE" w14:textId="77777777" w:rsidR="00784084" w:rsidRDefault="00784084" w:rsidP="00784084">
      <w:pPr>
        <w:rPr>
          <w:bCs/>
          <w:szCs w:val="24"/>
        </w:rPr>
      </w:pPr>
    </w:p>
    <w:p w14:paraId="47C7BE34" w14:textId="77777777" w:rsidR="00784084" w:rsidRPr="002A1C4D" w:rsidRDefault="00784084" w:rsidP="00784084">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5"/>
      </w:tblGrid>
      <w:tr w:rsidR="00784084" w:rsidRPr="004C7AAC" w14:paraId="1509B168" w14:textId="77777777" w:rsidTr="002D3EBF">
        <w:tc>
          <w:tcPr>
            <w:tcW w:w="9121" w:type="dxa"/>
            <w:shd w:val="clear" w:color="auto" w:fill="auto"/>
          </w:tcPr>
          <w:p w14:paraId="54D89CF1" w14:textId="77777777" w:rsidR="00784084" w:rsidRPr="004C7AAC" w:rsidRDefault="00784084" w:rsidP="002D3EBF">
            <w:pPr>
              <w:pStyle w:val="table-text-1"/>
              <w:spacing w:before="0" w:after="0" w:line="360" w:lineRule="auto"/>
              <w:rPr>
                <w:b/>
                <w:i/>
                <w:sz w:val="24"/>
                <w:szCs w:val="24"/>
              </w:rPr>
            </w:pPr>
            <w:r w:rsidRPr="002E0659">
              <w:rPr>
                <w:sz w:val="22"/>
                <w:szCs w:val="22"/>
              </w:rPr>
              <w:t>1 степень (не требует трансфузии)</w:t>
            </w:r>
          </w:p>
        </w:tc>
      </w:tr>
      <w:tr w:rsidR="00784084" w:rsidRPr="004C7AAC" w14:paraId="32B0D968" w14:textId="77777777" w:rsidTr="002D3EBF">
        <w:tc>
          <w:tcPr>
            <w:tcW w:w="9121" w:type="dxa"/>
            <w:shd w:val="clear" w:color="auto" w:fill="auto"/>
          </w:tcPr>
          <w:p w14:paraId="2FE78CD1"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611203F1"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0B2E2279" w14:textId="77777777" w:rsidR="00784084" w:rsidRPr="002E0659" w:rsidRDefault="00784084" w:rsidP="002D3EBF">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03ED4158" w14:textId="77777777" w:rsidR="00784084" w:rsidRPr="002E0659" w:rsidRDefault="00784084" w:rsidP="002D3EBF">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3FF08816"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09A199E6"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1799C13B"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0096C283"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784084" w:rsidRPr="004C7AAC" w14:paraId="702ACEA2" w14:textId="77777777" w:rsidTr="002D3EBF">
        <w:tc>
          <w:tcPr>
            <w:tcW w:w="9121" w:type="dxa"/>
            <w:shd w:val="clear" w:color="auto" w:fill="auto"/>
          </w:tcPr>
          <w:p w14:paraId="45913F00" w14:textId="77777777" w:rsidR="00784084" w:rsidRPr="002E0659" w:rsidRDefault="00784084" w:rsidP="002D3EBF">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784084" w:rsidRPr="004C7AAC" w14:paraId="2DE07765" w14:textId="77777777" w:rsidTr="002D3EBF">
        <w:tc>
          <w:tcPr>
            <w:tcW w:w="9121" w:type="dxa"/>
            <w:shd w:val="clear" w:color="auto" w:fill="auto"/>
          </w:tcPr>
          <w:p w14:paraId="3546071A"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5A8B39CC"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Гематомы</w:t>
            </w:r>
          </w:p>
          <w:p w14:paraId="2A3540A5"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57FDC53E"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3D84CA6B"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2A563E1E"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4999D72B" w14:textId="77777777" w:rsidR="00784084" w:rsidRPr="00360841" w:rsidRDefault="00784084"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784084" w:rsidRPr="004C7AAC" w14:paraId="20DD98D0" w14:textId="77777777" w:rsidTr="002D3EBF">
        <w:tc>
          <w:tcPr>
            <w:tcW w:w="9121" w:type="dxa"/>
            <w:shd w:val="clear" w:color="auto" w:fill="auto"/>
          </w:tcPr>
          <w:p w14:paraId="17513150" w14:textId="77777777" w:rsidR="00784084" w:rsidRPr="004C7AAC" w:rsidRDefault="00784084" w:rsidP="002D3EBF">
            <w:pPr>
              <w:pStyle w:val="table-text-1"/>
              <w:spacing w:before="0" w:after="0" w:line="360" w:lineRule="auto"/>
              <w:rPr>
                <w:b/>
                <w:i/>
                <w:sz w:val="24"/>
                <w:szCs w:val="24"/>
              </w:rPr>
            </w:pPr>
            <w:r w:rsidRPr="002E0659">
              <w:rPr>
                <w:sz w:val="22"/>
                <w:szCs w:val="22"/>
              </w:rPr>
              <w:t>3 степень (требуют трансфузии)</w:t>
            </w:r>
          </w:p>
        </w:tc>
      </w:tr>
      <w:tr w:rsidR="00784084" w:rsidRPr="004C7AAC" w14:paraId="4DA80199" w14:textId="77777777" w:rsidTr="002D3EBF">
        <w:tc>
          <w:tcPr>
            <w:tcW w:w="9121" w:type="dxa"/>
            <w:shd w:val="clear" w:color="auto" w:fill="auto"/>
          </w:tcPr>
          <w:p w14:paraId="703C39BA"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Мелена</w:t>
            </w:r>
          </w:p>
          <w:p w14:paraId="517F906D"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Рвота с кровью</w:t>
            </w:r>
          </w:p>
          <w:p w14:paraId="25D4892E"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Кровохарканье</w:t>
            </w:r>
          </w:p>
          <w:p w14:paraId="659F6C8C"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30141199"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0CF3F327"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Стул с кровью</w:t>
            </w:r>
          </w:p>
          <w:p w14:paraId="05C3C71C"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42BA2988" w14:textId="77777777" w:rsidR="00784084" w:rsidRPr="002E0659" w:rsidRDefault="00784084" w:rsidP="002D3EBF">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7AD80E42" w14:textId="77777777" w:rsidR="00784084" w:rsidRPr="00360841" w:rsidRDefault="00784084"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784084" w:rsidRPr="004C7AAC" w14:paraId="05FEA3E9" w14:textId="77777777" w:rsidTr="002D3EBF">
        <w:tc>
          <w:tcPr>
            <w:tcW w:w="9121" w:type="dxa"/>
            <w:shd w:val="clear" w:color="auto" w:fill="auto"/>
          </w:tcPr>
          <w:p w14:paraId="41521BBB" w14:textId="77777777" w:rsidR="00784084" w:rsidRPr="004C7AAC" w:rsidRDefault="00784084" w:rsidP="002D3EBF">
            <w:pPr>
              <w:pStyle w:val="table-text-1"/>
              <w:spacing w:before="0" w:after="0" w:line="360" w:lineRule="auto"/>
              <w:rPr>
                <w:b/>
                <w:i/>
                <w:sz w:val="24"/>
                <w:szCs w:val="24"/>
              </w:rPr>
            </w:pPr>
            <w:r w:rsidRPr="002E0659">
              <w:rPr>
                <w:sz w:val="22"/>
                <w:szCs w:val="22"/>
              </w:rPr>
              <w:t>4 степень (требуют трансфузии)</w:t>
            </w:r>
          </w:p>
        </w:tc>
      </w:tr>
      <w:tr w:rsidR="00784084" w:rsidRPr="004C7AAC" w14:paraId="0838ABD8" w14:textId="77777777" w:rsidTr="002D3EBF">
        <w:tc>
          <w:tcPr>
            <w:tcW w:w="9121" w:type="dxa"/>
            <w:shd w:val="clear" w:color="auto" w:fill="auto"/>
          </w:tcPr>
          <w:p w14:paraId="14E2E65B"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5FABFA30" w14:textId="77777777" w:rsidR="00784084" w:rsidRPr="002E0659" w:rsidRDefault="00784084" w:rsidP="002D3EBF">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63A9E810" w14:textId="77777777" w:rsidR="00784084" w:rsidRPr="00360841" w:rsidRDefault="00784084" w:rsidP="002D3EBF">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012544E1" w14:textId="77777777" w:rsidR="00784084" w:rsidRDefault="00784084" w:rsidP="00784084">
      <w:pPr>
        <w:pStyle w:val="3"/>
        <w:spacing w:before="0"/>
        <w:ind w:firstLine="708"/>
        <w:rPr>
          <w:rFonts w:ascii="Times New Roman" w:hAnsi="Times New Roman" w:cs="Times New Roman"/>
          <w:b/>
          <w:u w:val="single"/>
        </w:rPr>
      </w:pPr>
    </w:p>
    <w:p w14:paraId="0DD02330" w14:textId="77777777" w:rsidR="00784084" w:rsidRPr="00287E25" w:rsidRDefault="00784084" w:rsidP="00784084">
      <w:pPr>
        <w:ind w:firstLine="708"/>
        <w:rPr>
          <w:b/>
          <w:u w:val="single"/>
        </w:rPr>
      </w:pPr>
      <w:r w:rsidRPr="00287E25">
        <w:rPr>
          <w:u w:val="single"/>
        </w:rPr>
        <w:t>Расчет дозы концентрата тромбоцитов для трансфузий</w:t>
      </w:r>
    </w:p>
    <w:p w14:paraId="04E2ABCE" w14:textId="77777777" w:rsidR="00784084" w:rsidRPr="001A1BC0" w:rsidRDefault="00784084" w:rsidP="00784084">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06E5A1C5" w14:textId="77777777" w:rsidR="00784084" w:rsidRDefault="00784084" w:rsidP="00784084">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327BA692" w14:textId="77777777" w:rsidR="00784084" w:rsidRDefault="00784084" w:rsidP="00784084">
      <w:pPr>
        <w:ind w:firstLine="708"/>
        <w:rPr>
          <w:u w:val="single"/>
        </w:rPr>
      </w:pPr>
    </w:p>
    <w:p w14:paraId="4CB20060" w14:textId="77777777" w:rsidR="00784084" w:rsidRPr="00287E25" w:rsidRDefault="00784084" w:rsidP="00784084">
      <w:pPr>
        <w:ind w:firstLine="708"/>
        <w:rPr>
          <w:b/>
          <w:u w:val="single"/>
        </w:rPr>
      </w:pPr>
      <w:r w:rsidRPr="00287E25">
        <w:rPr>
          <w:u w:val="single"/>
        </w:rPr>
        <w:t>Критерии эффективности трансфузий концентрата тромбоцитов</w:t>
      </w:r>
    </w:p>
    <w:p w14:paraId="63C53016" w14:textId="77777777" w:rsidR="00784084" w:rsidRPr="00A17D81" w:rsidRDefault="00784084" w:rsidP="00784084">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1ED2AFFC" w14:textId="77777777" w:rsidR="00784084" w:rsidRPr="00A17D81" w:rsidRDefault="00784084" w:rsidP="00784084">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13B610EB" w14:textId="77777777" w:rsidR="00784084" w:rsidRPr="00A17D81" w:rsidRDefault="00784084" w:rsidP="00784084">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4AB3CDF4" w14:textId="77777777" w:rsidR="00784084" w:rsidRPr="00A17D81" w:rsidRDefault="00784084" w:rsidP="00784084">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6EF0E786" w14:textId="77777777" w:rsidR="00784084" w:rsidRPr="00D77CA7" w:rsidRDefault="00784084" w:rsidP="00784084">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2AEEF060" w14:textId="77777777" w:rsidR="00784084" w:rsidRDefault="00784084" w:rsidP="00784084">
      <w:pPr>
        <w:rPr>
          <w:i/>
          <w:iCs/>
          <w:u w:val="single"/>
        </w:rPr>
      </w:pPr>
    </w:p>
    <w:p w14:paraId="2B884D8C" w14:textId="77777777" w:rsidR="00784084" w:rsidRPr="00287E25" w:rsidRDefault="00784084" w:rsidP="00784084">
      <w:pPr>
        <w:rPr>
          <w:b/>
          <w:i/>
          <w:iCs/>
          <w:u w:val="single"/>
        </w:rPr>
      </w:pPr>
      <w:r w:rsidRPr="00287E25">
        <w:rPr>
          <w:i/>
          <w:iCs/>
          <w:u w:val="single"/>
        </w:rPr>
        <w:t>Трансфузии СЗП</w:t>
      </w:r>
    </w:p>
    <w:p w14:paraId="2713AFF4" w14:textId="77777777" w:rsidR="00784084" w:rsidRPr="00287E25" w:rsidRDefault="00784084" w:rsidP="00784084">
      <w:pPr>
        <w:ind w:firstLine="349"/>
        <w:rPr>
          <w:b/>
          <w:u w:val="single"/>
        </w:rPr>
      </w:pPr>
      <w:r w:rsidRPr="00287E25">
        <w:rPr>
          <w:u w:val="single"/>
        </w:rPr>
        <w:t>Показания к переливанию СЗП:</w:t>
      </w:r>
    </w:p>
    <w:p w14:paraId="3951F10B" w14:textId="77777777" w:rsidR="00784084" w:rsidRPr="003B52EE" w:rsidRDefault="00784084" w:rsidP="0051317D">
      <w:pPr>
        <w:pStyle w:val="FitzBullet"/>
        <w:numPr>
          <w:ilvl w:val="0"/>
          <w:numId w:val="85"/>
        </w:numPr>
        <w:tabs>
          <w:tab w:val="clear" w:pos="317"/>
          <w:tab w:val="left" w:pos="144"/>
        </w:tabs>
        <w:spacing w:before="0" w:after="0" w:line="360" w:lineRule="auto"/>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1798FED4" w14:textId="77777777" w:rsidR="00784084" w:rsidRPr="003B52EE" w:rsidRDefault="00784084" w:rsidP="0051317D">
      <w:pPr>
        <w:pStyle w:val="FitzBullet"/>
        <w:numPr>
          <w:ilvl w:val="0"/>
          <w:numId w:val="85"/>
        </w:numPr>
        <w:tabs>
          <w:tab w:val="clear" w:pos="317"/>
          <w:tab w:val="left" w:pos="144"/>
        </w:tabs>
        <w:spacing w:before="0" w:after="0" w:line="360" w:lineRule="auto"/>
        <w:ind w:left="709"/>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6374B799" w14:textId="77777777" w:rsidR="00784084" w:rsidRPr="003B52EE" w:rsidRDefault="00784084" w:rsidP="0051317D">
      <w:pPr>
        <w:pStyle w:val="FitzBullet"/>
        <w:numPr>
          <w:ilvl w:val="0"/>
          <w:numId w:val="85"/>
        </w:numPr>
        <w:tabs>
          <w:tab w:val="clear" w:pos="317"/>
          <w:tab w:val="left" w:pos="144"/>
        </w:tabs>
        <w:spacing w:before="0" w:after="0" w:line="360" w:lineRule="auto"/>
        <w:ind w:left="709"/>
        <w:jc w:val="both"/>
      </w:pPr>
      <w:r w:rsidRPr="003B52EE">
        <w:t>Коррекция геморрагического синдрома при увеличении (&gt; 1,5 раз по сравнению с нормой) ПВ или АЧТВ.</w:t>
      </w:r>
    </w:p>
    <w:p w14:paraId="0FB44559" w14:textId="77777777" w:rsidR="00784084" w:rsidRPr="003B52EE" w:rsidRDefault="00784084" w:rsidP="0051317D">
      <w:pPr>
        <w:pStyle w:val="FitzBullet"/>
        <w:numPr>
          <w:ilvl w:val="0"/>
          <w:numId w:val="85"/>
        </w:numPr>
        <w:tabs>
          <w:tab w:val="clear" w:pos="317"/>
          <w:tab w:val="left" w:pos="144"/>
        </w:tabs>
        <w:spacing w:before="0" w:after="0" w:line="360" w:lineRule="auto"/>
        <w:ind w:left="709"/>
        <w:jc w:val="both"/>
      </w:pPr>
      <w:r>
        <w:t>В</w:t>
      </w:r>
      <w:r w:rsidRPr="003B52EE">
        <w:t>озмещени</w:t>
      </w:r>
      <w:r>
        <w:t>е</w:t>
      </w:r>
      <w:r w:rsidRPr="003B52EE">
        <w:t xml:space="preserve"> объема при проведении плазмафереза.</w:t>
      </w:r>
    </w:p>
    <w:p w14:paraId="11D515DE" w14:textId="77777777" w:rsidR="00784084" w:rsidRPr="003B52EE" w:rsidRDefault="00784084" w:rsidP="0051317D">
      <w:pPr>
        <w:pStyle w:val="FitzBullet"/>
        <w:numPr>
          <w:ilvl w:val="0"/>
          <w:numId w:val="85"/>
        </w:numPr>
        <w:tabs>
          <w:tab w:val="clear" w:pos="317"/>
          <w:tab w:val="left" w:pos="144"/>
        </w:tabs>
        <w:spacing w:before="0" w:after="0" w:line="360" w:lineRule="auto"/>
        <w:ind w:left="709"/>
        <w:jc w:val="both"/>
      </w:pPr>
      <w:r>
        <w:t>Д</w:t>
      </w:r>
      <w:r w:rsidRPr="003B52EE">
        <w:t>ефицит антитромбина III в ходе терапии аспарагиназой. СЗП вводят в дозе 3—3,5 мл/кг/сут.</w:t>
      </w:r>
    </w:p>
    <w:p w14:paraId="36B49168" w14:textId="77777777" w:rsidR="00784084" w:rsidRPr="003B52EE" w:rsidRDefault="00784084" w:rsidP="0051317D">
      <w:pPr>
        <w:pStyle w:val="FitzBullet"/>
        <w:numPr>
          <w:ilvl w:val="0"/>
          <w:numId w:val="85"/>
        </w:numPr>
        <w:tabs>
          <w:tab w:val="clear" w:pos="317"/>
          <w:tab w:val="left" w:pos="144"/>
        </w:tabs>
        <w:spacing w:before="0" w:after="0" w:line="360" w:lineRule="auto"/>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483B1F9E" w14:textId="77777777" w:rsidR="00784084" w:rsidRPr="00287E25" w:rsidRDefault="00784084" w:rsidP="00784084">
      <w:pPr>
        <w:ind w:firstLine="349"/>
        <w:rPr>
          <w:b/>
          <w:u w:val="single"/>
        </w:rPr>
      </w:pPr>
      <w:r w:rsidRPr="00287E25">
        <w:rPr>
          <w:u w:val="single"/>
        </w:rPr>
        <w:t>Показания к переливанию криопреципитата</w:t>
      </w:r>
    </w:p>
    <w:p w14:paraId="1F38CC43" w14:textId="77777777" w:rsidR="00784084" w:rsidRPr="003B52EE" w:rsidRDefault="00784084" w:rsidP="0051317D">
      <w:pPr>
        <w:pStyle w:val="FitzBullet"/>
        <w:numPr>
          <w:ilvl w:val="0"/>
          <w:numId w:val="86"/>
        </w:numPr>
        <w:tabs>
          <w:tab w:val="clear" w:pos="317"/>
          <w:tab w:val="left" w:pos="144"/>
        </w:tabs>
        <w:spacing w:before="0" w:after="0" w:line="360" w:lineRule="auto"/>
        <w:ind w:left="709"/>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6100F457" w14:textId="77777777" w:rsidR="00784084" w:rsidRPr="003B52EE" w:rsidRDefault="00784084" w:rsidP="0051317D">
      <w:pPr>
        <w:pStyle w:val="FitzBullet"/>
        <w:numPr>
          <w:ilvl w:val="0"/>
          <w:numId w:val="86"/>
        </w:numPr>
        <w:tabs>
          <w:tab w:val="clear" w:pos="317"/>
          <w:tab w:val="left" w:pos="144"/>
        </w:tabs>
        <w:spacing w:before="0" w:after="0" w:line="360" w:lineRule="auto"/>
        <w:ind w:left="709"/>
        <w:jc w:val="both"/>
      </w:pPr>
      <w:r w:rsidRPr="003B52EE">
        <w:t>Гипофибриногенемия (&lt; 1 г/л).</w:t>
      </w:r>
    </w:p>
    <w:p w14:paraId="7CAA8AD0" w14:textId="77777777" w:rsidR="00784084" w:rsidRPr="003B52EE" w:rsidRDefault="00784084" w:rsidP="0051317D">
      <w:pPr>
        <w:pStyle w:val="FitzBullet"/>
        <w:numPr>
          <w:ilvl w:val="0"/>
          <w:numId w:val="86"/>
        </w:numPr>
        <w:tabs>
          <w:tab w:val="clear" w:pos="317"/>
          <w:tab w:val="left" w:pos="144"/>
        </w:tabs>
        <w:spacing w:before="0" w:after="0" w:line="360" w:lineRule="auto"/>
        <w:ind w:left="709"/>
        <w:jc w:val="both"/>
      </w:pPr>
      <w:r w:rsidRPr="003B52EE">
        <w:t>Болезнь Виллебранда с геморрагическими осложнениями.</w:t>
      </w:r>
    </w:p>
    <w:p w14:paraId="359C4C44" w14:textId="77777777" w:rsidR="00784084" w:rsidRPr="003B52EE" w:rsidRDefault="00784084" w:rsidP="0051317D">
      <w:pPr>
        <w:pStyle w:val="FitzBullet"/>
        <w:numPr>
          <w:ilvl w:val="0"/>
          <w:numId w:val="86"/>
        </w:numPr>
        <w:tabs>
          <w:tab w:val="clear" w:pos="317"/>
          <w:tab w:val="left" w:pos="144"/>
        </w:tabs>
        <w:spacing w:before="0" w:after="0" w:line="360" w:lineRule="auto"/>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4826AC89" w14:textId="77777777" w:rsidR="00784084" w:rsidRPr="003B52EE" w:rsidRDefault="00784084" w:rsidP="00784084">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0EB5E9D3" w14:textId="77777777" w:rsidR="00784084" w:rsidRDefault="00784084" w:rsidP="00784084">
      <w:pPr>
        <w:ind w:firstLine="708"/>
        <w:rPr>
          <w:u w:val="single"/>
        </w:rPr>
      </w:pPr>
    </w:p>
    <w:p w14:paraId="73D80643" w14:textId="77777777" w:rsidR="00784084" w:rsidRPr="00287E25" w:rsidRDefault="00784084" w:rsidP="00784084">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41752489" w14:textId="77777777" w:rsidR="00784084" w:rsidRPr="003B52EE" w:rsidRDefault="00784084" w:rsidP="00784084">
      <w:pPr>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460780B3" w14:textId="77777777" w:rsidR="00784084" w:rsidRPr="003B52EE" w:rsidRDefault="00784084" w:rsidP="0051317D">
      <w:pPr>
        <w:pStyle w:val="FitzBullet"/>
        <w:numPr>
          <w:ilvl w:val="0"/>
          <w:numId w:val="87"/>
        </w:numPr>
        <w:tabs>
          <w:tab w:val="clear" w:pos="317"/>
          <w:tab w:val="left" w:pos="144"/>
        </w:tabs>
        <w:spacing w:before="0" w:after="0" w:line="360" w:lineRule="auto"/>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28E12035" w14:textId="77777777" w:rsidR="00784084" w:rsidRPr="003B52EE" w:rsidRDefault="00784084" w:rsidP="0051317D">
      <w:pPr>
        <w:pStyle w:val="FitzBullet"/>
        <w:numPr>
          <w:ilvl w:val="0"/>
          <w:numId w:val="87"/>
        </w:numPr>
        <w:tabs>
          <w:tab w:val="clear" w:pos="317"/>
          <w:tab w:val="left" w:pos="144"/>
        </w:tabs>
        <w:spacing w:before="0" w:after="0" w:line="360" w:lineRule="auto"/>
        <w:ind w:left="709"/>
        <w:jc w:val="both"/>
      </w:pPr>
      <w:r w:rsidRPr="003B52EE">
        <w:t>Облученные эритроциты и тромбоциты (гамма-излучение или рентегновское излучение в дозе 25—50 Гр).</w:t>
      </w:r>
    </w:p>
    <w:p w14:paraId="5F9D482D" w14:textId="77777777" w:rsidR="00784084" w:rsidRPr="003B52EE" w:rsidRDefault="00784084" w:rsidP="0051317D">
      <w:pPr>
        <w:pStyle w:val="FitzBullet"/>
        <w:numPr>
          <w:ilvl w:val="0"/>
          <w:numId w:val="87"/>
        </w:numPr>
        <w:tabs>
          <w:tab w:val="clear" w:pos="317"/>
          <w:tab w:val="left" w:pos="144"/>
        </w:tabs>
        <w:spacing w:before="0" w:after="0" w:line="360" w:lineRule="auto"/>
        <w:ind w:left="709"/>
        <w:jc w:val="both"/>
      </w:pPr>
      <w:r w:rsidRPr="003B52EE">
        <w:t>Ограничение использования донорской плазмы путем использования взвешивающих растворов для эритроцитов.</w:t>
      </w:r>
    </w:p>
    <w:p w14:paraId="2FE6C5A8" w14:textId="77777777" w:rsidR="00784084" w:rsidRPr="003B52EE" w:rsidRDefault="00784084" w:rsidP="0051317D">
      <w:pPr>
        <w:pStyle w:val="FitzBullet"/>
        <w:numPr>
          <w:ilvl w:val="0"/>
          <w:numId w:val="87"/>
        </w:numPr>
        <w:tabs>
          <w:tab w:val="clear" w:pos="317"/>
          <w:tab w:val="left" w:pos="144"/>
        </w:tabs>
        <w:spacing w:before="0" w:after="0" w:line="360" w:lineRule="auto"/>
        <w:ind w:left="709"/>
        <w:jc w:val="both"/>
      </w:pPr>
      <w:r w:rsidRPr="003B52EE">
        <w:t>После исследования донорской крови на маркеры вирусных инфекций посредством молекулярно-биологических методов.</w:t>
      </w:r>
    </w:p>
    <w:p w14:paraId="433999AB" w14:textId="77777777" w:rsidR="00784084" w:rsidRPr="00360841" w:rsidRDefault="00784084" w:rsidP="0051317D">
      <w:pPr>
        <w:pStyle w:val="afe"/>
        <w:numPr>
          <w:ilvl w:val="0"/>
          <w:numId w:val="87"/>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13C91495" w14:textId="77777777" w:rsidR="00784084" w:rsidRPr="003B52EE" w:rsidRDefault="00784084" w:rsidP="0051317D">
      <w:pPr>
        <w:pStyle w:val="FitzBullet"/>
        <w:numPr>
          <w:ilvl w:val="0"/>
          <w:numId w:val="87"/>
        </w:numPr>
        <w:tabs>
          <w:tab w:val="clear" w:pos="317"/>
          <w:tab w:val="left" w:pos="144"/>
        </w:tabs>
        <w:spacing w:before="0" w:after="0" w:line="360" w:lineRule="auto"/>
        <w:ind w:left="709"/>
        <w:jc w:val="both"/>
      </w:pPr>
      <w:r w:rsidRPr="003B52EE">
        <w:t>Инактивация патогенов в концентрате тромбоцитов.</w:t>
      </w:r>
    </w:p>
    <w:p w14:paraId="24275B57" w14:textId="77777777" w:rsidR="00784084" w:rsidRPr="003B52EE" w:rsidRDefault="00784084" w:rsidP="0051317D">
      <w:pPr>
        <w:pStyle w:val="FitzBullet"/>
        <w:numPr>
          <w:ilvl w:val="0"/>
          <w:numId w:val="87"/>
        </w:numPr>
        <w:tabs>
          <w:tab w:val="clear" w:pos="317"/>
          <w:tab w:val="left" w:pos="144"/>
        </w:tabs>
        <w:spacing w:before="0" w:after="0" w:line="360" w:lineRule="auto"/>
        <w:ind w:left="709"/>
        <w:jc w:val="both"/>
      </w:pPr>
      <w:r w:rsidRPr="003B52EE">
        <w:t>Применение добавочных растворов для замещения донорской плазмы в концентрате тромбоцитов.</w:t>
      </w:r>
    </w:p>
    <w:p w14:paraId="14E7EFD3" w14:textId="77777777" w:rsidR="00784084" w:rsidRPr="003B52EE" w:rsidRDefault="00784084" w:rsidP="0051317D">
      <w:pPr>
        <w:pStyle w:val="FitzBullet"/>
        <w:numPr>
          <w:ilvl w:val="0"/>
          <w:numId w:val="87"/>
        </w:numPr>
        <w:tabs>
          <w:tab w:val="clear" w:pos="317"/>
          <w:tab w:val="left" w:pos="144"/>
        </w:tabs>
        <w:spacing w:before="0" w:after="0" w:line="360" w:lineRule="auto"/>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20E8359D" w14:textId="77777777" w:rsidR="00784084" w:rsidRDefault="00784084" w:rsidP="00784084">
      <w:pPr>
        <w:rPr>
          <w:szCs w:val="24"/>
        </w:rPr>
      </w:pPr>
      <w:r w:rsidRPr="003B52EE">
        <w:rPr>
          <w:szCs w:val="24"/>
        </w:rPr>
        <w:t>Основные реакции и осложнения, связанные с трансфузией приведены в табл. 3.</w:t>
      </w:r>
    </w:p>
    <w:p w14:paraId="075D9836" w14:textId="77777777" w:rsidR="00784084" w:rsidRDefault="00784084" w:rsidP="00784084">
      <w:pPr>
        <w:rPr>
          <w:bCs/>
          <w:szCs w:val="24"/>
        </w:rPr>
      </w:pPr>
    </w:p>
    <w:p w14:paraId="2CA510BB" w14:textId="77777777" w:rsidR="00784084" w:rsidRPr="008E43BE" w:rsidRDefault="00784084" w:rsidP="00784084">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784084" w:rsidRPr="004C7AAC" w14:paraId="0B690333" w14:textId="77777777" w:rsidTr="002D3EBF">
        <w:trPr>
          <w:jc w:val="center"/>
        </w:trPr>
        <w:tc>
          <w:tcPr>
            <w:tcW w:w="2110" w:type="dxa"/>
          </w:tcPr>
          <w:p w14:paraId="537FA9DA" w14:textId="77777777" w:rsidR="00784084" w:rsidRPr="00CA11E8" w:rsidRDefault="00784084" w:rsidP="002D3EBF">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63A3FAD1" w14:textId="77777777" w:rsidR="00784084" w:rsidRPr="00CA11E8" w:rsidRDefault="00784084" w:rsidP="002D3EBF">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24DA0FF9" w14:textId="77777777" w:rsidR="00784084" w:rsidRPr="00CA11E8" w:rsidRDefault="00784084" w:rsidP="002D3EBF">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5CA39A73" w14:textId="77777777" w:rsidR="00784084" w:rsidRPr="00CA11E8" w:rsidRDefault="00784084" w:rsidP="002D3EBF">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784084" w:rsidRPr="004C7AAC" w14:paraId="2B029ECD" w14:textId="77777777" w:rsidTr="002D3EBF">
        <w:trPr>
          <w:jc w:val="center"/>
        </w:trPr>
        <w:tc>
          <w:tcPr>
            <w:tcW w:w="2110" w:type="dxa"/>
            <w:vAlign w:val="center"/>
          </w:tcPr>
          <w:p w14:paraId="56AC71B3"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3092C661"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09D155BA"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3ED275EB" w14:textId="77777777" w:rsidR="00784084" w:rsidRPr="00CA11E8" w:rsidRDefault="00784084" w:rsidP="002D3EBF">
            <w:pPr>
              <w:pStyle w:val="table-text-0"/>
              <w:spacing w:before="0" w:line="360" w:lineRule="auto"/>
              <w:ind w:firstLine="0"/>
              <w:rPr>
                <w:sz w:val="22"/>
                <w:szCs w:val="22"/>
                <w:lang w:val="ru-RU"/>
              </w:rPr>
            </w:pPr>
          </w:p>
        </w:tc>
      </w:tr>
      <w:tr w:rsidR="00784084" w:rsidRPr="004C7AAC" w14:paraId="6DFF4D59" w14:textId="77777777" w:rsidTr="002D3EBF">
        <w:trPr>
          <w:jc w:val="center"/>
        </w:trPr>
        <w:tc>
          <w:tcPr>
            <w:tcW w:w="2110" w:type="dxa"/>
          </w:tcPr>
          <w:p w14:paraId="1E92DD91"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034AB4E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640AE8B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118EBCC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2BECF849"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3CFDC1C4"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784084" w:rsidRPr="004C7AAC" w14:paraId="22F16A57" w14:textId="77777777" w:rsidTr="002D3EBF">
        <w:trPr>
          <w:jc w:val="center"/>
        </w:trPr>
        <w:tc>
          <w:tcPr>
            <w:tcW w:w="2110" w:type="dxa"/>
          </w:tcPr>
          <w:p w14:paraId="764744AB"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27223F5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67E4EA1C"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53F61787" w14:textId="77777777" w:rsidR="00784084" w:rsidRPr="00CA11E8" w:rsidRDefault="00784084" w:rsidP="002D3EBF">
            <w:pPr>
              <w:pStyle w:val="table-text-0"/>
              <w:spacing w:before="0" w:line="360" w:lineRule="auto"/>
              <w:ind w:firstLine="0"/>
              <w:rPr>
                <w:sz w:val="22"/>
                <w:szCs w:val="22"/>
                <w:lang w:val="ru-RU"/>
              </w:rPr>
            </w:pPr>
          </w:p>
        </w:tc>
      </w:tr>
      <w:tr w:rsidR="00784084" w:rsidRPr="004C7AAC" w14:paraId="05172A3C" w14:textId="77777777" w:rsidTr="002D3EBF">
        <w:trPr>
          <w:jc w:val="center"/>
        </w:trPr>
        <w:tc>
          <w:tcPr>
            <w:tcW w:w="2110" w:type="dxa"/>
            <w:vMerge w:val="restart"/>
          </w:tcPr>
          <w:p w14:paraId="22894C5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0842A36A"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7F83CC02"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7E3652E6" w14:textId="77777777" w:rsidR="00784084" w:rsidRPr="00CA11E8" w:rsidRDefault="00784084" w:rsidP="002D3EBF">
            <w:pPr>
              <w:pStyle w:val="table-text-0"/>
              <w:spacing w:before="0" w:line="360" w:lineRule="auto"/>
              <w:ind w:firstLine="0"/>
              <w:rPr>
                <w:sz w:val="22"/>
                <w:szCs w:val="22"/>
                <w:lang w:val="ru-RU"/>
              </w:rPr>
            </w:pPr>
          </w:p>
        </w:tc>
      </w:tr>
      <w:tr w:rsidR="00784084" w:rsidRPr="004C7AAC" w14:paraId="553D145A" w14:textId="77777777" w:rsidTr="002D3EBF">
        <w:trPr>
          <w:jc w:val="center"/>
        </w:trPr>
        <w:tc>
          <w:tcPr>
            <w:tcW w:w="2110" w:type="dxa"/>
            <w:vMerge/>
            <w:vAlign w:val="center"/>
          </w:tcPr>
          <w:p w14:paraId="64BBE9D4" w14:textId="77777777" w:rsidR="00784084" w:rsidRPr="00CA11E8" w:rsidRDefault="00784084" w:rsidP="002D3EBF">
            <w:pPr>
              <w:pStyle w:val="table-text-0"/>
              <w:spacing w:before="0" w:line="360" w:lineRule="auto"/>
              <w:ind w:firstLine="0"/>
              <w:rPr>
                <w:sz w:val="22"/>
                <w:szCs w:val="22"/>
                <w:lang w:val="ru-RU"/>
              </w:rPr>
            </w:pPr>
          </w:p>
        </w:tc>
        <w:tc>
          <w:tcPr>
            <w:tcW w:w="2340" w:type="dxa"/>
          </w:tcPr>
          <w:p w14:paraId="18066666"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48931E9C"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4F0A326B"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784084" w:rsidRPr="004C7AAC" w14:paraId="4EA909F4" w14:textId="77777777" w:rsidTr="002D3EBF">
        <w:trPr>
          <w:jc w:val="center"/>
        </w:trPr>
        <w:tc>
          <w:tcPr>
            <w:tcW w:w="2110" w:type="dxa"/>
          </w:tcPr>
          <w:p w14:paraId="2342A69A"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4EFE169F"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04B69FD7"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6D1EB8EB" w14:textId="77777777" w:rsidR="00784084" w:rsidRPr="00CA11E8" w:rsidRDefault="00784084" w:rsidP="002D3EBF">
            <w:pPr>
              <w:pStyle w:val="table-text-0"/>
              <w:spacing w:before="0" w:line="360" w:lineRule="auto"/>
              <w:ind w:firstLine="0"/>
              <w:rPr>
                <w:sz w:val="22"/>
                <w:szCs w:val="22"/>
                <w:lang w:val="ru-RU"/>
              </w:rPr>
            </w:pPr>
          </w:p>
        </w:tc>
      </w:tr>
      <w:tr w:rsidR="00784084" w:rsidRPr="004C7AAC" w14:paraId="0DABAEEE" w14:textId="77777777" w:rsidTr="002D3EBF">
        <w:trPr>
          <w:jc w:val="center"/>
        </w:trPr>
        <w:tc>
          <w:tcPr>
            <w:tcW w:w="2110" w:type="dxa"/>
          </w:tcPr>
          <w:p w14:paraId="45EFB5C6"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181D487F"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3672E244"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705F120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0A43BA1D"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6347B217"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5088081A"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784084" w:rsidRPr="004C7AAC" w14:paraId="088559A1" w14:textId="77777777" w:rsidTr="002D3EBF">
        <w:trPr>
          <w:jc w:val="center"/>
        </w:trPr>
        <w:tc>
          <w:tcPr>
            <w:tcW w:w="2110" w:type="dxa"/>
            <w:vMerge w:val="restart"/>
          </w:tcPr>
          <w:p w14:paraId="0E62A001" w14:textId="77777777" w:rsidR="00784084" w:rsidRPr="00360841" w:rsidRDefault="00784084" w:rsidP="002D3EBF">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78A0FB09"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52CB7CB5"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637C1015"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2981D7C9"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754011E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35FBF3F5"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1DCACF74"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784084" w:rsidRPr="004C7AAC" w14:paraId="7F9A4CA0" w14:textId="77777777" w:rsidTr="002D3EBF">
        <w:trPr>
          <w:jc w:val="center"/>
        </w:trPr>
        <w:tc>
          <w:tcPr>
            <w:tcW w:w="2110" w:type="dxa"/>
            <w:vMerge/>
          </w:tcPr>
          <w:p w14:paraId="7ECC29B6" w14:textId="77777777" w:rsidR="00784084" w:rsidRPr="00CA11E8" w:rsidRDefault="00784084" w:rsidP="002D3EBF">
            <w:pPr>
              <w:pStyle w:val="table-text-0"/>
              <w:spacing w:before="0" w:line="360" w:lineRule="auto"/>
              <w:ind w:firstLine="0"/>
              <w:rPr>
                <w:sz w:val="22"/>
                <w:szCs w:val="22"/>
                <w:lang w:val="ru-RU"/>
              </w:rPr>
            </w:pPr>
          </w:p>
        </w:tc>
        <w:tc>
          <w:tcPr>
            <w:tcW w:w="2340" w:type="dxa"/>
          </w:tcPr>
          <w:p w14:paraId="79691C1B"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506834B7" w14:textId="77777777" w:rsidR="00784084" w:rsidRPr="00CA11E8" w:rsidRDefault="00784084" w:rsidP="002D3EBF">
            <w:pPr>
              <w:pStyle w:val="table-text-0"/>
              <w:spacing w:before="0" w:line="360" w:lineRule="auto"/>
              <w:ind w:firstLine="0"/>
              <w:rPr>
                <w:sz w:val="22"/>
                <w:szCs w:val="22"/>
                <w:lang w:val="ru-RU"/>
              </w:rPr>
            </w:pPr>
          </w:p>
        </w:tc>
        <w:tc>
          <w:tcPr>
            <w:tcW w:w="2284" w:type="dxa"/>
          </w:tcPr>
          <w:p w14:paraId="48BB2287"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4E286AE9" w14:textId="77777777" w:rsidR="00784084" w:rsidRPr="00CA11E8" w:rsidRDefault="00784084" w:rsidP="002D3EBF">
            <w:pPr>
              <w:pStyle w:val="table-text-0"/>
              <w:spacing w:before="0" w:line="360" w:lineRule="auto"/>
              <w:ind w:firstLine="0"/>
              <w:rPr>
                <w:sz w:val="22"/>
                <w:szCs w:val="22"/>
                <w:lang w:val="ru-RU"/>
              </w:rPr>
            </w:pPr>
          </w:p>
        </w:tc>
      </w:tr>
      <w:tr w:rsidR="00784084" w:rsidRPr="004C7AAC" w14:paraId="2FE46A33" w14:textId="77777777" w:rsidTr="002D3EBF">
        <w:trPr>
          <w:jc w:val="center"/>
        </w:trPr>
        <w:tc>
          <w:tcPr>
            <w:tcW w:w="2110" w:type="dxa"/>
          </w:tcPr>
          <w:p w14:paraId="5D7A8A1D" w14:textId="77777777" w:rsidR="00784084" w:rsidRPr="00360841" w:rsidRDefault="00784084" w:rsidP="002D3EBF">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41115B45"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51E72CA6"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2CA8BA31"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5FFBB421"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563A3705"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125D9D46"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2C6753D5"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1307DE36"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784084" w:rsidRPr="004C7AAC" w14:paraId="68763CD4" w14:textId="77777777" w:rsidTr="002D3EBF">
        <w:trPr>
          <w:jc w:val="center"/>
        </w:trPr>
        <w:tc>
          <w:tcPr>
            <w:tcW w:w="2110" w:type="dxa"/>
          </w:tcPr>
          <w:p w14:paraId="68CB0349"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4F4A02C7"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65595E6A" w14:textId="77777777" w:rsidR="00784084" w:rsidRPr="00CA11E8" w:rsidRDefault="00784084" w:rsidP="002D3EBF">
            <w:pPr>
              <w:pStyle w:val="table-text-0"/>
              <w:spacing w:before="0" w:line="360" w:lineRule="auto"/>
              <w:ind w:firstLine="0"/>
              <w:rPr>
                <w:sz w:val="22"/>
                <w:szCs w:val="22"/>
                <w:lang w:val="ru-RU"/>
              </w:rPr>
            </w:pPr>
          </w:p>
        </w:tc>
        <w:tc>
          <w:tcPr>
            <w:tcW w:w="2284" w:type="dxa"/>
          </w:tcPr>
          <w:p w14:paraId="3087E55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784084" w:rsidRPr="004C7AAC" w14:paraId="76C7A539" w14:textId="77777777" w:rsidTr="002D3EBF">
        <w:trPr>
          <w:jc w:val="center"/>
        </w:trPr>
        <w:tc>
          <w:tcPr>
            <w:tcW w:w="2110" w:type="dxa"/>
          </w:tcPr>
          <w:p w14:paraId="1B088562"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30F1B773"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44178F1E"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56DA51A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107B791E"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Глюкокортикоиды</w:t>
            </w:r>
          </w:p>
        </w:tc>
        <w:tc>
          <w:tcPr>
            <w:tcW w:w="2284" w:type="dxa"/>
          </w:tcPr>
          <w:p w14:paraId="6BE23AA1"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60F01E4F"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784084" w:rsidRPr="004C7AAC" w14:paraId="6677A8BB" w14:textId="77777777" w:rsidTr="002D3EBF">
        <w:trPr>
          <w:jc w:val="center"/>
        </w:trPr>
        <w:tc>
          <w:tcPr>
            <w:tcW w:w="2110" w:type="dxa"/>
          </w:tcPr>
          <w:p w14:paraId="641A6474"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638CB3F2"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27E023C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5CC97377"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375F84D5"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784084" w:rsidRPr="004C7AAC" w14:paraId="0A660E6F" w14:textId="77777777" w:rsidTr="002D3EBF">
        <w:trPr>
          <w:jc w:val="center"/>
        </w:trPr>
        <w:tc>
          <w:tcPr>
            <w:tcW w:w="2110" w:type="dxa"/>
            <w:vMerge w:val="restart"/>
          </w:tcPr>
          <w:p w14:paraId="17910778"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31D851E6"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52CAAD16"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445EF83D"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784084" w:rsidRPr="004C7AAC" w14:paraId="59ADED74" w14:textId="77777777" w:rsidTr="002D3EBF">
        <w:trPr>
          <w:jc w:val="center"/>
        </w:trPr>
        <w:tc>
          <w:tcPr>
            <w:tcW w:w="2110" w:type="dxa"/>
            <w:vMerge/>
          </w:tcPr>
          <w:p w14:paraId="08447CBD" w14:textId="77777777" w:rsidR="00784084" w:rsidRPr="00CA11E8" w:rsidRDefault="00784084" w:rsidP="002D3EBF">
            <w:pPr>
              <w:pStyle w:val="table-text-0"/>
              <w:spacing w:before="0" w:line="360" w:lineRule="auto"/>
              <w:ind w:firstLine="0"/>
              <w:rPr>
                <w:sz w:val="22"/>
                <w:szCs w:val="22"/>
                <w:lang w:val="ru-RU"/>
              </w:rPr>
            </w:pPr>
          </w:p>
        </w:tc>
        <w:tc>
          <w:tcPr>
            <w:tcW w:w="2340" w:type="dxa"/>
          </w:tcPr>
          <w:p w14:paraId="46720BEB"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2040051F"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53114C6E"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007B5EA6" w14:textId="77777777" w:rsidR="00784084" w:rsidRPr="008E43BE" w:rsidRDefault="00784084" w:rsidP="00784084">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17EAC22D" w14:textId="77777777" w:rsidR="00784084" w:rsidRDefault="00784084" w:rsidP="00784084">
      <w:pPr>
        <w:ind w:firstLine="708"/>
        <w:rPr>
          <w:szCs w:val="24"/>
        </w:rPr>
      </w:pPr>
    </w:p>
    <w:p w14:paraId="2427F0D9" w14:textId="77777777" w:rsidR="00784084" w:rsidRDefault="00784084" w:rsidP="00784084">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2B4F722A" w14:textId="77777777" w:rsidR="00784084" w:rsidRDefault="00784084" w:rsidP="00784084">
      <w:pPr>
        <w:rPr>
          <w:bCs/>
          <w:szCs w:val="24"/>
        </w:rPr>
      </w:pPr>
    </w:p>
    <w:p w14:paraId="21DB6F5E" w14:textId="77777777" w:rsidR="00784084" w:rsidRPr="008E43BE" w:rsidRDefault="00784084" w:rsidP="00784084">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784084" w:rsidRPr="004C7AAC" w14:paraId="701EE140" w14:textId="77777777" w:rsidTr="002D3EBF">
        <w:tc>
          <w:tcPr>
            <w:tcW w:w="1800" w:type="dxa"/>
          </w:tcPr>
          <w:p w14:paraId="7A4C2A85" w14:textId="77777777" w:rsidR="00784084" w:rsidRPr="002F2E09" w:rsidRDefault="00784084" w:rsidP="002D3EBF">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57082FCE" w14:textId="77777777" w:rsidR="00784084" w:rsidRPr="002F2E09" w:rsidRDefault="00784084" w:rsidP="002D3EBF">
            <w:pPr>
              <w:pStyle w:val="Table-head-italic"/>
              <w:spacing w:line="360" w:lineRule="auto"/>
              <w:rPr>
                <w:i w:val="0"/>
                <w:sz w:val="22"/>
                <w:szCs w:val="22"/>
                <w:lang w:val="ru-RU"/>
              </w:rPr>
            </w:pPr>
            <w:r>
              <w:rPr>
                <w:i w:val="0"/>
                <w:sz w:val="22"/>
                <w:szCs w:val="22"/>
                <w:lang w:val="ru-RU"/>
              </w:rPr>
              <w:t>Определение</w:t>
            </w:r>
          </w:p>
        </w:tc>
      </w:tr>
      <w:tr w:rsidR="00784084" w:rsidRPr="004C7AAC" w14:paraId="475D5831" w14:textId="77777777" w:rsidTr="002D3EBF">
        <w:tc>
          <w:tcPr>
            <w:tcW w:w="1800" w:type="dxa"/>
          </w:tcPr>
          <w:p w14:paraId="6BB45845" w14:textId="77777777" w:rsidR="00784084" w:rsidRPr="002F2E09" w:rsidRDefault="00784084" w:rsidP="002D3EBF">
            <w:pPr>
              <w:pStyle w:val="table-text-0"/>
              <w:spacing w:before="0" w:line="360" w:lineRule="auto"/>
              <w:ind w:firstLine="0"/>
              <w:rPr>
                <w:sz w:val="22"/>
                <w:szCs w:val="22"/>
                <w:lang w:val="ru-RU"/>
              </w:rPr>
            </w:pPr>
            <w:r w:rsidRPr="002F2E09">
              <w:rPr>
                <w:sz w:val="22"/>
                <w:szCs w:val="22"/>
                <w:lang w:val="ru-RU"/>
              </w:rPr>
              <w:t>0</w:t>
            </w:r>
          </w:p>
        </w:tc>
        <w:tc>
          <w:tcPr>
            <w:tcW w:w="7380" w:type="dxa"/>
          </w:tcPr>
          <w:p w14:paraId="00AB515F" w14:textId="77777777" w:rsidR="00784084" w:rsidRPr="002F2E09" w:rsidRDefault="00784084" w:rsidP="002D3EBF">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784084" w:rsidRPr="004C7AAC" w14:paraId="5AD073C7" w14:textId="77777777" w:rsidTr="002D3EBF">
        <w:tc>
          <w:tcPr>
            <w:tcW w:w="1800" w:type="dxa"/>
          </w:tcPr>
          <w:p w14:paraId="630D2FDC" w14:textId="77777777" w:rsidR="00784084" w:rsidRPr="002F2E09" w:rsidRDefault="00784084" w:rsidP="002D3EBF">
            <w:pPr>
              <w:pStyle w:val="table-text-0"/>
              <w:spacing w:before="0" w:line="360" w:lineRule="auto"/>
              <w:ind w:firstLine="0"/>
              <w:rPr>
                <w:sz w:val="22"/>
                <w:szCs w:val="22"/>
                <w:lang w:val="ru-RU"/>
              </w:rPr>
            </w:pPr>
            <w:r w:rsidRPr="002F2E09">
              <w:rPr>
                <w:sz w:val="22"/>
                <w:szCs w:val="22"/>
                <w:lang w:val="ru-RU"/>
              </w:rPr>
              <w:t>1</w:t>
            </w:r>
          </w:p>
        </w:tc>
        <w:tc>
          <w:tcPr>
            <w:tcW w:w="7380" w:type="dxa"/>
          </w:tcPr>
          <w:p w14:paraId="0BF1EAFC" w14:textId="77777777" w:rsidR="00784084" w:rsidRPr="002F2E09" w:rsidRDefault="00784084" w:rsidP="002D3EBF">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784084" w:rsidRPr="004C7AAC" w14:paraId="1BE05A87" w14:textId="77777777" w:rsidTr="002D3EBF">
        <w:tc>
          <w:tcPr>
            <w:tcW w:w="1800" w:type="dxa"/>
          </w:tcPr>
          <w:p w14:paraId="09F675E8" w14:textId="77777777" w:rsidR="00784084" w:rsidRPr="002F2E09" w:rsidRDefault="00784084" w:rsidP="002D3EBF">
            <w:pPr>
              <w:pStyle w:val="table-text-0"/>
              <w:spacing w:before="0" w:line="360" w:lineRule="auto"/>
              <w:ind w:firstLine="0"/>
              <w:rPr>
                <w:sz w:val="22"/>
                <w:szCs w:val="22"/>
                <w:lang w:val="ru-RU"/>
              </w:rPr>
            </w:pPr>
            <w:r w:rsidRPr="002F2E09">
              <w:rPr>
                <w:sz w:val="22"/>
                <w:szCs w:val="22"/>
                <w:lang w:val="ru-RU"/>
              </w:rPr>
              <w:t>2</w:t>
            </w:r>
          </w:p>
        </w:tc>
        <w:tc>
          <w:tcPr>
            <w:tcW w:w="7380" w:type="dxa"/>
          </w:tcPr>
          <w:p w14:paraId="4F160C3D" w14:textId="77777777" w:rsidR="00784084" w:rsidRPr="002F2E09" w:rsidRDefault="00784084" w:rsidP="002D3EBF">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784084" w:rsidRPr="004C7AAC" w14:paraId="6CF52F04" w14:textId="77777777" w:rsidTr="002D3EBF">
        <w:tc>
          <w:tcPr>
            <w:tcW w:w="1800" w:type="dxa"/>
          </w:tcPr>
          <w:p w14:paraId="08FDA2C5" w14:textId="77777777" w:rsidR="00784084" w:rsidRPr="002F2E09" w:rsidRDefault="00784084" w:rsidP="002D3EBF">
            <w:pPr>
              <w:pStyle w:val="table-text-0"/>
              <w:spacing w:before="0" w:line="360" w:lineRule="auto"/>
              <w:ind w:firstLine="0"/>
              <w:rPr>
                <w:sz w:val="22"/>
                <w:szCs w:val="22"/>
                <w:lang w:val="ru-RU"/>
              </w:rPr>
            </w:pPr>
            <w:r w:rsidRPr="002F2E09">
              <w:rPr>
                <w:sz w:val="22"/>
                <w:szCs w:val="22"/>
                <w:lang w:val="ru-RU"/>
              </w:rPr>
              <w:t>3</w:t>
            </w:r>
          </w:p>
        </w:tc>
        <w:tc>
          <w:tcPr>
            <w:tcW w:w="7380" w:type="dxa"/>
          </w:tcPr>
          <w:p w14:paraId="055A1C1D" w14:textId="77777777" w:rsidR="00784084" w:rsidRPr="002F2E09" w:rsidRDefault="00784084" w:rsidP="002D3EBF">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784084" w:rsidRPr="00CA11E8" w14:paraId="4D72D311" w14:textId="77777777" w:rsidTr="002D3EBF">
        <w:tc>
          <w:tcPr>
            <w:tcW w:w="1800" w:type="dxa"/>
          </w:tcPr>
          <w:p w14:paraId="1519AC49"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4</w:t>
            </w:r>
          </w:p>
        </w:tc>
        <w:tc>
          <w:tcPr>
            <w:tcW w:w="7380" w:type="dxa"/>
          </w:tcPr>
          <w:p w14:paraId="14F31B81" w14:textId="77777777" w:rsidR="00784084" w:rsidRPr="00CA11E8" w:rsidRDefault="00784084" w:rsidP="002D3EBF">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49181DA6" w14:textId="77777777" w:rsidR="00784084" w:rsidRDefault="00784084" w:rsidP="00784084">
      <w:pPr>
        <w:jc w:val="center"/>
        <w:rPr>
          <w:b/>
          <w:bCs/>
          <w:szCs w:val="24"/>
        </w:rPr>
      </w:pPr>
    </w:p>
    <w:p w14:paraId="3D36476A" w14:textId="77777777" w:rsidR="00784084" w:rsidRPr="00360841" w:rsidRDefault="00784084" w:rsidP="00784084">
      <w:pPr>
        <w:rPr>
          <w:bCs/>
          <w:i/>
          <w:szCs w:val="24"/>
          <w:u w:val="single"/>
        </w:rPr>
      </w:pPr>
      <w:r w:rsidRPr="00360841">
        <w:rPr>
          <w:bCs/>
          <w:i/>
          <w:szCs w:val="24"/>
          <w:u w:val="single"/>
        </w:rPr>
        <w:t>Премедикация перед проведением трансфузии компонентов донорской крови</w:t>
      </w:r>
    </w:p>
    <w:p w14:paraId="665E8CBD" w14:textId="77777777" w:rsidR="00784084" w:rsidRDefault="00784084" w:rsidP="00784084">
      <w:pPr>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544A29B1" w14:textId="77777777" w:rsidR="00784084" w:rsidRDefault="00784084" w:rsidP="00784084">
      <w:pPr>
        <w:rPr>
          <w:bCs/>
          <w:szCs w:val="24"/>
        </w:rPr>
      </w:pPr>
    </w:p>
    <w:p w14:paraId="3C2E4EE2" w14:textId="77777777" w:rsidR="00784084" w:rsidRPr="00BC3659" w:rsidRDefault="00784084" w:rsidP="00784084">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525"/>
        <w:gridCol w:w="4479"/>
      </w:tblGrid>
      <w:tr w:rsidR="00784084" w:rsidRPr="00915AAD" w14:paraId="54199B0F" w14:textId="77777777" w:rsidTr="002D3EBF">
        <w:tc>
          <w:tcPr>
            <w:tcW w:w="3208" w:type="dxa"/>
            <w:shd w:val="clear" w:color="auto" w:fill="auto"/>
          </w:tcPr>
          <w:p w14:paraId="5794F6F0" w14:textId="77777777" w:rsidR="00784084" w:rsidRPr="007A2B03" w:rsidRDefault="00784084" w:rsidP="00784084">
            <w:pPr>
              <w:ind w:firstLine="0"/>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08D22FEE" w14:textId="77777777" w:rsidR="00784084" w:rsidRPr="007A2B03" w:rsidRDefault="00784084" w:rsidP="00784084">
            <w:pPr>
              <w:ind w:firstLine="0"/>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02856FAB" w14:textId="77777777" w:rsidR="00784084" w:rsidRPr="007A2B03" w:rsidRDefault="00784084" w:rsidP="00784084">
            <w:pPr>
              <w:ind w:firstLine="0"/>
              <w:jc w:val="center"/>
              <w:rPr>
                <w:bCs/>
              </w:rPr>
            </w:pPr>
            <w:r w:rsidRPr="007A2B03">
              <w:rPr>
                <w:bCs/>
              </w:rPr>
              <w:t>Премедикация перед предстоящей трансфузией</w:t>
            </w:r>
          </w:p>
        </w:tc>
      </w:tr>
      <w:tr w:rsidR="00784084" w:rsidRPr="00915AAD" w14:paraId="40C2B3D8" w14:textId="77777777" w:rsidTr="002D3EBF">
        <w:tc>
          <w:tcPr>
            <w:tcW w:w="14560" w:type="dxa"/>
            <w:gridSpan w:val="3"/>
            <w:shd w:val="clear" w:color="auto" w:fill="auto"/>
          </w:tcPr>
          <w:p w14:paraId="755E612B" w14:textId="77777777" w:rsidR="00784084" w:rsidRPr="007A2B03" w:rsidRDefault="00784084" w:rsidP="00784084">
            <w:pPr>
              <w:ind w:firstLine="0"/>
              <w:jc w:val="center"/>
              <w:rPr>
                <w:b/>
                <w:bCs/>
              </w:rPr>
            </w:pPr>
            <w:r w:rsidRPr="007A2B03">
              <w:rPr>
                <w:b/>
                <w:bCs/>
              </w:rPr>
              <w:t>А. Пациент без трансфузий донорской крови и/или её компонентов в анамнезе</w:t>
            </w:r>
          </w:p>
        </w:tc>
      </w:tr>
      <w:tr w:rsidR="00784084" w:rsidRPr="00915AAD" w14:paraId="222CEC17" w14:textId="77777777" w:rsidTr="002D3EBF">
        <w:tc>
          <w:tcPr>
            <w:tcW w:w="3208" w:type="dxa"/>
            <w:shd w:val="clear" w:color="auto" w:fill="auto"/>
          </w:tcPr>
          <w:p w14:paraId="087A3DD0" w14:textId="77777777" w:rsidR="00784084" w:rsidRPr="007A2B03" w:rsidRDefault="00784084" w:rsidP="00784084">
            <w:pPr>
              <w:ind w:firstLine="0"/>
            </w:pPr>
            <w:r w:rsidRPr="007A2B03">
              <w:t>-</w:t>
            </w:r>
          </w:p>
        </w:tc>
        <w:tc>
          <w:tcPr>
            <w:tcW w:w="3082" w:type="dxa"/>
            <w:shd w:val="clear" w:color="auto" w:fill="auto"/>
          </w:tcPr>
          <w:p w14:paraId="54A20DF5" w14:textId="77777777" w:rsidR="00784084" w:rsidRPr="007A2B03" w:rsidRDefault="00784084" w:rsidP="00784084">
            <w:pPr>
              <w:ind w:firstLine="0"/>
            </w:pPr>
            <w:r w:rsidRPr="007A2B03">
              <w:t>Любой компонент донорской крови</w:t>
            </w:r>
          </w:p>
        </w:tc>
        <w:tc>
          <w:tcPr>
            <w:tcW w:w="8270" w:type="dxa"/>
            <w:shd w:val="clear" w:color="auto" w:fill="auto"/>
          </w:tcPr>
          <w:p w14:paraId="67FE4F16"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6BBB5B03" w14:textId="77777777" w:rsidTr="002D3EBF">
        <w:tc>
          <w:tcPr>
            <w:tcW w:w="14560" w:type="dxa"/>
            <w:gridSpan w:val="3"/>
            <w:shd w:val="clear" w:color="auto" w:fill="auto"/>
          </w:tcPr>
          <w:p w14:paraId="3069F3D1" w14:textId="77777777" w:rsidR="00784084" w:rsidRPr="007A2B03" w:rsidRDefault="00784084" w:rsidP="00784084">
            <w:pPr>
              <w:ind w:firstLine="0"/>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784084" w:rsidRPr="00915AAD" w14:paraId="532596A2" w14:textId="77777777" w:rsidTr="002D3EBF">
        <w:tc>
          <w:tcPr>
            <w:tcW w:w="3208" w:type="dxa"/>
            <w:shd w:val="clear" w:color="auto" w:fill="auto"/>
          </w:tcPr>
          <w:p w14:paraId="0D9F63E0" w14:textId="77777777" w:rsidR="00784084" w:rsidRPr="007A2B03" w:rsidRDefault="00784084" w:rsidP="00784084">
            <w:pPr>
              <w:ind w:firstLine="0"/>
            </w:pPr>
            <w:r w:rsidRPr="007A2B03">
              <w:t>-</w:t>
            </w:r>
          </w:p>
        </w:tc>
        <w:tc>
          <w:tcPr>
            <w:tcW w:w="3082" w:type="dxa"/>
            <w:shd w:val="clear" w:color="auto" w:fill="auto"/>
          </w:tcPr>
          <w:p w14:paraId="36C73D80" w14:textId="77777777" w:rsidR="00784084" w:rsidRPr="007A2B03" w:rsidRDefault="00784084" w:rsidP="00784084">
            <w:pPr>
              <w:ind w:firstLine="0"/>
            </w:pPr>
            <w:r w:rsidRPr="007A2B03">
              <w:t>Любой компонент донорской крови</w:t>
            </w:r>
          </w:p>
        </w:tc>
        <w:tc>
          <w:tcPr>
            <w:tcW w:w="8270" w:type="dxa"/>
            <w:shd w:val="clear" w:color="auto" w:fill="auto"/>
          </w:tcPr>
          <w:p w14:paraId="148F2906"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6C2363CA" w14:textId="77777777" w:rsidTr="002D3EBF">
        <w:tc>
          <w:tcPr>
            <w:tcW w:w="14560" w:type="dxa"/>
            <w:gridSpan w:val="3"/>
            <w:shd w:val="clear" w:color="auto" w:fill="auto"/>
          </w:tcPr>
          <w:p w14:paraId="64109B51" w14:textId="77777777" w:rsidR="00784084" w:rsidRPr="007A2B03" w:rsidRDefault="00784084" w:rsidP="00784084">
            <w:pPr>
              <w:ind w:firstLine="0"/>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784084" w:rsidRPr="00915AAD" w14:paraId="49F383EF" w14:textId="77777777" w:rsidTr="002D3EBF">
        <w:tc>
          <w:tcPr>
            <w:tcW w:w="14560" w:type="dxa"/>
            <w:gridSpan w:val="3"/>
            <w:shd w:val="clear" w:color="auto" w:fill="auto"/>
          </w:tcPr>
          <w:p w14:paraId="24B835C5" w14:textId="77777777" w:rsidR="00784084" w:rsidRPr="007A2B03" w:rsidRDefault="00784084" w:rsidP="0051317D">
            <w:pPr>
              <w:pStyle w:val="afe"/>
              <w:numPr>
                <w:ilvl w:val="0"/>
                <w:numId w:val="76"/>
              </w:numPr>
              <w:ind w:firstLine="0"/>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784084" w:rsidRPr="00915AAD" w14:paraId="349884D7" w14:textId="77777777" w:rsidTr="002D3EBF">
        <w:tc>
          <w:tcPr>
            <w:tcW w:w="3208" w:type="dxa"/>
            <w:shd w:val="clear" w:color="auto" w:fill="auto"/>
          </w:tcPr>
          <w:p w14:paraId="1E193899" w14:textId="77777777" w:rsidR="00784084" w:rsidRPr="007A2B03" w:rsidRDefault="00784084" w:rsidP="0051317D">
            <w:pPr>
              <w:pStyle w:val="afe"/>
              <w:numPr>
                <w:ilvl w:val="0"/>
                <w:numId w:val="70"/>
              </w:numPr>
              <w:ind w:left="0" w:firstLine="0"/>
            </w:pPr>
            <w:r w:rsidRPr="007A2B03">
              <w:t>Аллергические реакции легкой степени</w:t>
            </w:r>
          </w:p>
          <w:p w14:paraId="489D1814" w14:textId="77777777" w:rsidR="00784084" w:rsidRPr="007A2B03" w:rsidRDefault="00784084" w:rsidP="00784084">
            <w:pPr>
              <w:ind w:firstLine="0"/>
            </w:pPr>
          </w:p>
        </w:tc>
        <w:tc>
          <w:tcPr>
            <w:tcW w:w="3082" w:type="dxa"/>
            <w:shd w:val="clear" w:color="auto" w:fill="auto"/>
          </w:tcPr>
          <w:p w14:paraId="4DB19094" w14:textId="77777777" w:rsidR="00784084" w:rsidRPr="007A2B03" w:rsidRDefault="00784084" w:rsidP="00784084">
            <w:pPr>
              <w:ind w:firstLine="0"/>
            </w:pPr>
            <w:r w:rsidRPr="007A2B03">
              <w:t>Любой компонент донорской крови</w:t>
            </w:r>
          </w:p>
        </w:tc>
        <w:tc>
          <w:tcPr>
            <w:tcW w:w="8270" w:type="dxa"/>
            <w:shd w:val="clear" w:color="auto" w:fill="auto"/>
          </w:tcPr>
          <w:p w14:paraId="30046B63"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1185E2CE" w14:textId="77777777" w:rsidTr="002D3EBF">
        <w:tc>
          <w:tcPr>
            <w:tcW w:w="3208" w:type="dxa"/>
            <w:vMerge w:val="restart"/>
            <w:shd w:val="clear" w:color="auto" w:fill="auto"/>
          </w:tcPr>
          <w:p w14:paraId="5A2CF7B5" w14:textId="77777777" w:rsidR="00784084" w:rsidRPr="007A2B03" w:rsidRDefault="00784084" w:rsidP="0051317D">
            <w:pPr>
              <w:pStyle w:val="afe"/>
              <w:numPr>
                <w:ilvl w:val="0"/>
                <w:numId w:val="70"/>
              </w:numPr>
              <w:ind w:left="0" w:firstLine="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0A27BF29" w14:textId="77777777" w:rsidR="00784084" w:rsidRPr="007A2B03" w:rsidRDefault="00784084" w:rsidP="00784084">
            <w:pPr>
              <w:ind w:firstLine="0"/>
            </w:pPr>
            <w:r w:rsidRPr="007A2B03">
              <w:t>Компонент донорской крови, вызвавший реакцию ранее</w:t>
            </w:r>
          </w:p>
        </w:tc>
        <w:tc>
          <w:tcPr>
            <w:tcW w:w="8270" w:type="dxa"/>
            <w:shd w:val="clear" w:color="auto" w:fill="auto"/>
          </w:tcPr>
          <w:p w14:paraId="31DD4AA8" w14:textId="77777777" w:rsidR="00784084" w:rsidRPr="007A2B03" w:rsidRDefault="00784084" w:rsidP="007840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784084" w:rsidRPr="00915AAD" w14:paraId="29D500DF" w14:textId="77777777" w:rsidTr="002D3EBF">
        <w:tc>
          <w:tcPr>
            <w:tcW w:w="3208" w:type="dxa"/>
            <w:vMerge/>
            <w:shd w:val="clear" w:color="auto" w:fill="auto"/>
          </w:tcPr>
          <w:p w14:paraId="585AAF28" w14:textId="77777777" w:rsidR="00784084" w:rsidRPr="007A2B03" w:rsidRDefault="00784084" w:rsidP="0051317D">
            <w:pPr>
              <w:pStyle w:val="afe"/>
              <w:numPr>
                <w:ilvl w:val="0"/>
                <w:numId w:val="70"/>
              </w:numPr>
              <w:ind w:left="0" w:firstLine="0"/>
            </w:pPr>
          </w:p>
        </w:tc>
        <w:tc>
          <w:tcPr>
            <w:tcW w:w="3082" w:type="dxa"/>
            <w:shd w:val="clear" w:color="auto" w:fill="auto"/>
          </w:tcPr>
          <w:p w14:paraId="29FE85D2" w14:textId="77777777" w:rsidR="00784084" w:rsidRPr="007A2B03" w:rsidRDefault="00784084" w:rsidP="00784084">
            <w:pPr>
              <w:ind w:firstLine="0"/>
            </w:pPr>
            <w:r w:rsidRPr="007A2B03">
              <w:t>Другие компоненты донорской крови (не вызывавшие реакции ранее)</w:t>
            </w:r>
          </w:p>
        </w:tc>
        <w:tc>
          <w:tcPr>
            <w:tcW w:w="8270" w:type="dxa"/>
            <w:shd w:val="clear" w:color="auto" w:fill="auto"/>
          </w:tcPr>
          <w:p w14:paraId="24609F89"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5D0AD2B2" w14:textId="77777777" w:rsidTr="002D3EBF">
        <w:tc>
          <w:tcPr>
            <w:tcW w:w="3208" w:type="dxa"/>
            <w:shd w:val="clear" w:color="auto" w:fill="auto"/>
          </w:tcPr>
          <w:p w14:paraId="6B8F2408" w14:textId="77777777" w:rsidR="00784084" w:rsidRPr="007A2B03" w:rsidRDefault="00784084" w:rsidP="0051317D">
            <w:pPr>
              <w:pStyle w:val="afe"/>
              <w:numPr>
                <w:ilvl w:val="0"/>
                <w:numId w:val="70"/>
              </w:numPr>
              <w:ind w:left="0" w:firstLine="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6D662982" w14:textId="77777777" w:rsidR="00784084" w:rsidRPr="007A2B03" w:rsidRDefault="00784084" w:rsidP="00784084">
            <w:pPr>
              <w:ind w:firstLine="0"/>
            </w:pPr>
            <w:r w:rsidRPr="007A2B03">
              <w:t>Любой компонент донорской крови</w:t>
            </w:r>
          </w:p>
        </w:tc>
        <w:tc>
          <w:tcPr>
            <w:tcW w:w="8270" w:type="dxa"/>
            <w:shd w:val="clear" w:color="auto" w:fill="auto"/>
          </w:tcPr>
          <w:p w14:paraId="035361EE" w14:textId="77777777" w:rsidR="00784084" w:rsidRPr="007A2B03" w:rsidRDefault="00784084" w:rsidP="007840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30E0AB1F" w14:textId="77777777" w:rsidR="00784084" w:rsidRPr="007A2B03" w:rsidRDefault="00784084" w:rsidP="00784084">
            <w:pPr>
              <w:pStyle w:val="afe"/>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36119EEE" w14:textId="77777777" w:rsidR="00784084" w:rsidRPr="007A2B03" w:rsidRDefault="00784084" w:rsidP="00784084">
            <w:pPr>
              <w:ind w:firstLine="0"/>
            </w:pPr>
            <w:r w:rsidRPr="007A2B03">
              <w:t>Уменьшение скорости трансфузии.</w:t>
            </w:r>
          </w:p>
        </w:tc>
      </w:tr>
      <w:tr w:rsidR="00784084" w:rsidRPr="00915AAD" w14:paraId="123010C6" w14:textId="77777777" w:rsidTr="002D3EBF">
        <w:tc>
          <w:tcPr>
            <w:tcW w:w="14560" w:type="dxa"/>
            <w:gridSpan w:val="3"/>
            <w:shd w:val="clear" w:color="auto" w:fill="auto"/>
          </w:tcPr>
          <w:p w14:paraId="0341E663" w14:textId="77777777" w:rsidR="00784084" w:rsidRPr="007A2B03" w:rsidRDefault="00784084" w:rsidP="0051317D">
            <w:pPr>
              <w:pStyle w:val="afe"/>
              <w:numPr>
                <w:ilvl w:val="0"/>
                <w:numId w:val="75"/>
              </w:numPr>
              <w:ind w:firstLine="0"/>
              <w:jc w:val="center"/>
              <w:rPr>
                <w:b/>
                <w:bCs/>
              </w:rPr>
            </w:pPr>
            <w:r w:rsidRPr="007A2B03">
              <w:rPr>
                <w:b/>
                <w:bCs/>
              </w:rPr>
              <w:t>Однократная гипертермическая фебрильная негемолитическая реакция (ФНР) в анамнезе</w:t>
            </w:r>
          </w:p>
        </w:tc>
      </w:tr>
      <w:tr w:rsidR="00784084" w:rsidRPr="00915AAD" w14:paraId="022C05B3" w14:textId="77777777" w:rsidTr="002D3EBF">
        <w:tc>
          <w:tcPr>
            <w:tcW w:w="3208" w:type="dxa"/>
            <w:shd w:val="clear" w:color="auto" w:fill="auto"/>
          </w:tcPr>
          <w:p w14:paraId="5900473C" w14:textId="77777777" w:rsidR="00784084" w:rsidRPr="007A2B03" w:rsidRDefault="00784084" w:rsidP="0051317D">
            <w:pPr>
              <w:pStyle w:val="afe"/>
              <w:numPr>
                <w:ilvl w:val="0"/>
                <w:numId w:val="70"/>
              </w:numPr>
              <w:ind w:left="0" w:firstLine="0"/>
            </w:pPr>
            <w:r w:rsidRPr="007A2B03">
              <w:t>Однократная ФНР в анамнезе</w:t>
            </w:r>
          </w:p>
        </w:tc>
        <w:tc>
          <w:tcPr>
            <w:tcW w:w="3082" w:type="dxa"/>
            <w:shd w:val="clear" w:color="auto" w:fill="auto"/>
          </w:tcPr>
          <w:p w14:paraId="7AB9A854" w14:textId="77777777" w:rsidR="00784084" w:rsidRPr="007A2B03" w:rsidRDefault="00784084" w:rsidP="00784084">
            <w:pPr>
              <w:ind w:firstLine="0"/>
            </w:pPr>
            <w:r w:rsidRPr="007A2B03">
              <w:t>Любой компонент донорской крови</w:t>
            </w:r>
          </w:p>
        </w:tc>
        <w:tc>
          <w:tcPr>
            <w:tcW w:w="8270" w:type="dxa"/>
            <w:shd w:val="clear" w:color="auto" w:fill="auto"/>
          </w:tcPr>
          <w:p w14:paraId="3F7B8F0F"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447E6E99" w14:textId="77777777" w:rsidTr="002D3EBF">
        <w:tc>
          <w:tcPr>
            <w:tcW w:w="14560" w:type="dxa"/>
            <w:gridSpan w:val="3"/>
            <w:shd w:val="clear" w:color="auto" w:fill="auto"/>
          </w:tcPr>
          <w:p w14:paraId="6DE34FEF" w14:textId="77777777" w:rsidR="00784084" w:rsidRPr="007A2B03" w:rsidRDefault="00784084" w:rsidP="0051317D">
            <w:pPr>
              <w:pStyle w:val="afe"/>
              <w:numPr>
                <w:ilvl w:val="0"/>
                <w:numId w:val="75"/>
              </w:numPr>
              <w:ind w:firstLine="0"/>
              <w:jc w:val="center"/>
              <w:rPr>
                <w:b/>
                <w:bCs/>
              </w:rPr>
            </w:pPr>
            <w:r w:rsidRPr="007A2B03">
              <w:rPr>
                <w:b/>
                <w:bCs/>
              </w:rPr>
              <w:t>Многократные (≥2) гипертермические фебрильные негемолитические реакции (ФНР) в анамнезе</w:t>
            </w:r>
          </w:p>
        </w:tc>
      </w:tr>
      <w:tr w:rsidR="00784084" w:rsidRPr="00915AAD" w14:paraId="43D9BA65" w14:textId="77777777" w:rsidTr="002D3EBF">
        <w:tc>
          <w:tcPr>
            <w:tcW w:w="3208" w:type="dxa"/>
            <w:vMerge w:val="restart"/>
            <w:shd w:val="clear" w:color="auto" w:fill="auto"/>
          </w:tcPr>
          <w:p w14:paraId="4165CE35" w14:textId="77777777" w:rsidR="00784084" w:rsidRPr="007A2B03" w:rsidRDefault="00784084" w:rsidP="0051317D">
            <w:pPr>
              <w:pStyle w:val="afe"/>
              <w:numPr>
                <w:ilvl w:val="0"/>
                <w:numId w:val="72"/>
              </w:numPr>
              <w:ind w:left="0" w:firstLine="0"/>
            </w:pPr>
            <w:r w:rsidRPr="007A2B03">
              <w:t>Протекающие без потрясающего озноба</w:t>
            </w:r>
          </w:p>
        </w:tc>
        <w:tc>
          <w:tcPr>
            <w:tcW w:w="3082" w:type="dxa"/>
            <w:shd w:val="clear" w:color="auto" w:fill="auto"/>
          </w:tcPr>
          <w:p w14:paraId="79A48CEF" w14:textId="77777777" w:rsidR="00784084" w:rsidRPr="007A2B03" w:rsidRDefault="00784084" w:rsidP="00784084">
            <w:pPr>
              <w:ind w:firstLine="0"/>
            </w:pPr>
            <w:r w:rsidRPr="007A2B03">
              <w:t>Компонент донорской крови, вызвавший реакцию ранее</w:t>
            </w:r>
          </w:p>
        </w:tc>
        <w:tc>
          <w:tcPr>
            <w:tcW w:w="8270" w:type="dxa"/>
            <w:shd w:val="clear" w:color="auto" w:fill="auto"/>
          </w:tcPr>
          <w:p w14:paraId="38BFAA2E" w14:textId="77777777" w:rsidR="00784084" w:rsidRPr="007A2B03" w:rsidRDefault="00784084" w:rsidP="007840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2BF07C35" w14:textId="77777777" w:rsidR="00784084" w:rsidRPr="007A2B03" w:rsidRDefault="00784084" w:rsidP="00784084">
            <w:pPr>
              <w:ind w:firstLine="0"/>
            </w:pPr>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784084" w:rsidRPr="00915AAD" w14:paraId="6F155AF7" w14:textId="77777777" w:rsidTr="002D3EBF">
        <w:tc>
          <w:tcPr>
            <w:tcW w:w="3208" w:type="dxa"/>
            <w:vMerge/>
            <w:shd w:val="clear" w:color="auto" w:fill="auto"/>
          </w:tcPr>
          <w:p w14:paraId="12D096ED" w14:textId="77777777" w:rsidR="00784084" w:rsidRPr="007A2B03" w:rsidRDefault="00784084" w:rsidP="0051317D">
            <w:pPr>
              <w:pStyle w:val="afe"/>
              <w:numPr>
                <w:ilvl w:val="0"/>
                <w:numId w:val="72"/>
              </w:numPr>
              <w:ind w:left="0" w:firstLine="0"/>
            </w:pPr>
          </w:p>
        </w:tc>
        <w:tc>
          <w:tcPr>
            <w:tcW w:w="3082" w:type="dxa"/>
            <w:shd w:val="clear" w:color="auto" w:fill="auto"/>
          </w:tcPr>
          <w:p w14:paraId="673ABA97" w14:textId="77777777" w:rsidR="00784084" w:rsidRPr="007A2B03" w:rsidRDefault="00784084" w:rsidP="00784084">
            <w:pPr>
              <w:ind w:firstLine="0"/>
            </w:pPr>
            <w:r w:rsidRPr="007A2B03">
              <w:t>Другие компоненты донорской крови (не вызывавшие реакции ранее)</w:t>
            </w:r>
          </w:p>
        </w:tc>
        <w:tc>
          <w:tcPr>
            <w:tcW w:w="8270" w:type="dxa"/>
            <w:shd w:val="clear" w:color="auto" w:fill="auto"/>
          </w:tcPr>
          <w:p w14:paraId="53153169"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3736F9B3" w14:textId="77777777" w:rsidTr="002D3EBF">
        <w:tc>
          <w:tcPr>
            <w:tcW w:w="3208" w:type="dxa"/>
            <w:vMerge w:val="restart"/>
            <w:shd w:val="clear" w:color="auto" w:fill="auto"/>
          </w:tcPr>
          <w:p w14:paraId="214F9D0F" w14:textId="77777777" w:rsidR="00784084" w:rsidRPr="007A2B03" w:rsidRDefault="00784084" w:rsidP="0051317D">
            <w:pPr>
              <w:pStyle w:val="afe"/>
              <w:numPr>
                <w:ilvl w:val="0"/>
                <w:numId w:val="72"/>
              </w:numPr>
              <w:ind w:left="0" w:firstLine="0"/>
            </w:pPr>
            <w:r w:rsidRPr="007A2B03">
              <w:t>Протекающие с потрясающим ознобом</w:t>
            </w:r>
          </w:p>
        </w:tc>
        <w:tc>
          <w:tcPr>
            <w:tcW w:w="3082" w:type="dxa"/>
            <w:shd w:val="clear" w:color="auto" w:fill="auto"/>
          </w:tcPr>
          <w:p w14:paraId="06490E83" w14:textId="77777777" w:rsidR="00784084" w:rsidRPr="007A2B03" w:rsidRDefault="00784084" w:rsidP="00784084">
            <w:pPr>
              <w:ind w:firstLine="0"/>
            </w:pPr>
            <w:r w:rsidRPr="007A2B03">
              <w:t>Компонент донорской крови, вызвавший реакцию ранее</w:t>
            </w:r>
          </w:p>
        </w:tc>
        <w:tc>
          <w:tcPr>
            <w:tcW w:w="8270" w:type="dxa"/>
            <w:shd w:val="clear" w:color="auto" w:fill="auto"/>
          </w:tcPr>
          <w:p w14:paraId="3BBE64B3" w14:textId="77777777" w:rsidR="00784084" w:rsidRPr="007A2B03" w:rsidRDefault="00784084" w:rsidP="007840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1229E7D8" w14:textId="77777777" w:rsidR="00784084" w:rsidRPr="007A2B03" w:rsidRDefault="00784084" w:rsidP="00784084">
            <w:pPr>
              <w:pStyle w:val="afe"/>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6CB00183" w14:textId="77777777" w:rsidR="00784084" w:rsidRPr="007A2B03" w:rsidRDefault="00784084" w:rsidP="00784084">
            <w:pPr>
              <w:ind w:firstLine="0"/>
            </w:pPr>
            <w:r w:rsidRPr="007A2B03">
              <w:t>Уменьшение скорости трансфузии.</w:t>
            </w:r>
          </w:p>
        </w:tc>
      </w:tr>
      <w:tr w:rsidR="00784084" w:rsidRPr="00915AAD" w14:paraId="5C311A8A" w14:textId="77777777" w:rsidTr="002D3EBF">
        <w:tc>
          <w:tcPr>
            <w:tcW w:w="3208" w:type="dxa"/>
            <w:vMerge/>
            <w:shd w:val="clear" w:color="auto" w:fill="auto"/>
          </w:tcPr>
          <w:p w14:paraId="53160C49" w14:textId="77777777" w:rsidR="00784084" w:rsidRPr="007A2B03" w:rsidRDefault="00784084" w:rsidP="0051317D">
            <w:pPr>
              <w:pStyle w:val="afe"/>
              <w:numPr>
                <w:ilvl w:val="0"/>
                <w:numId w:val="72"/>
              </w:numPr>
              <w:ind w:left="0" w:firstLine="0"/>
            </w:pPr>
          </w:p>
        </w:tc>
        <w:tc>
          <w:tcPr>
            <w:tcW w:w="3082" w:type="dxa"/>
            <w:shd w:val="clear" w:color="auto" w:fill="auto"/>
          </w:tcPr>
          <w:p w14:paraId="0FE23892" w14:textId="77777777" w:rsidR="00784084" w:rsidRPr="007A2B03" w:rsidRDefault="00784084" w:rsidP="00784084">
            <w:pPr>
              <w:ind w:firstLine="0"/>
            </w:pPr>
            <w:r w:rsidRPr="007A2B03">
              <w:t>Другие компоненты донорской крови (не вызывавшие реакции ранее)</w:t>
            </w:r>
          </w:p>
        </w:tc>
        <w:tc>
          <w:tcPr>
            <w:tcW w:w="8270" w:type="dxa"/>
            <w:shd w:val="clear" w:color="auto" w:fill="auto"/>
          </w:tcPr>
          <w:p w14:paraId="74A0E9AA" w14:textId="77777777" w:rsidR="00784084" w:rsidRPr="007A2B03" w:rsidRDefault="00784084" w:rsidP="007840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784084" w:rsidRPr="00915AAD" w14:paraId="4D7E8A71" w14:textId="77777777" w:rsidTr="002D3EBF">
        <w:tc>
          <w:tcPr>
            <w:tcW w:w="14560" w:type="dxa"/>
            <w:gridSpan w:val="3"/>
            <w:shd w:val="clear" w:color="auto" w:fill="auto"/>
          </w:tcPr>
          <w:p w14:paraId="62D3FCAB" w14:textId="77777777" w:rsidR="00784084" w:rsidRPr="007A2B03" w:rsidRDefault="00784084" w:rsidP="0051317D">
            <w:pPr>
              <w:pStyle w:val="afe"/>
              <w:numPr>
                <w:ilvl w:val="0"/>
                <w:numId w:val="75"/>
              </w:numPr>
              <w:ind w:firstLine="0"/>
              <w:jc w:val="center"/>
              <w:rPr>
                <w:b/>
                <w:bCs/>
              </w:rPr>
            </w:pPr>
            <w:r w:rsidRPr="007A2B03">
              <w:rPr>
                <w:b/>
                <w:bCs/>
              </w:rPr>
              <w:t>Отсроченная серологическая трансфузионная реакция:</w:t>
            </w:r>
          </w:p>
          <w:p w14:paraId="79911278" w14:textId="77777777" w:rsidR="00784084" w:rsidRPr="007A2B03" w:rsidRDefault="00784084" w:rsidP="00784084">
            <w:pPr>
              <w:ind w:left="360" w:firstLine="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784084" w:rsidRPr="00915AAD" w14:paraId="2A351754" w14:textId="77777777" w:rsidTr="002D3EBF">
        <w:tc>
          <w:tcPr>
            <w:tcW w:w="3208" w:type="dxa"/>
            <w:shd w:val="clear" w:color="auto" w:fill="auto"/>
          </w:tcPr>
          <w:p w14:paraId="0A91ECD7" w14:textId="77777777" w:rsidR="00784084" w:rsidRPr="007A2B03" w:rsidRDefault="00784084" w:rsidP="00784084">
            <w:pPr>
              <w:ind w:firstLine="0"/>
            </w:pPr>
            <w:r w:rsidRPr="007A2B03">
              <w:t xml:space="preserve">Отсроченная серологическая трансфузионная реакция </w:t>
            </w:r>
          </w:p>
        </w:tc>
        <w:tc>
          <w:tcPr>
            <w:tcW w:w="3082" w:type="dxa"/>
            <w:shd w:val="clear" w:color="auto" w:fill="auto"/>
          </w:tcPr>
          <w:p w14:paraId="1B37BB24" w14:textId="77777777" w:rsidR="00784084" w:rsidRPr="007A2B03" w:rsidRDefault="00784084" w:rsidP="00784084">
            <w:pPr>
              <w:ind w:firstLine="0"/>
            </w:pPr>
            <w:r w:rsidRPr="007A2B03">
              <w:t>Любой компонент донорской крови</w:t>
            </w:r>
          </w:p>
        </w:tc>
        <w:tc>
          <w:tcPr>
            <w:tcW w:w="8270" w:type="dxa"/>
            <w:shd w:val="clear" w:color="auto" w:fill="auto"/>
          </w:tcPr>
          <w:p w14:paraId="44130F0C"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344CA5A7" w14:textId="77777777" w:rsidTr="002D3EBF">
        <w:tc>
          <w:tcPr>
            <w:tcW w:w="14560" w:type="dxa"/>
            <w:gridSpan w:val="3"/>
            <w:shd w:val="clear" w:color="auto" w:fill="auto"/>
          </w:tcPr>
          <w:p w14:paraId="51CCAE6E" w14:textId="77777777" w:rsidR="00784084" w:rsidRPr="007A2B03" w:rsidRDefault="00784084" w:rsidP="0051317D">
            <w:pPr>
              <w:pStyle w:val="afe"/>
              <w:numPr>
                <w:ilvl w:val="0"/>
                <w:numId w:val="75"/>
              </w:numPr>
              <w:ind w:firstLine="0"/>
              <w:jc w:val="center"/>
              <w:rPr>
                <w:b/>
                <w:bCs/>
              </w:rPr>
            </w:pPr>
            <w:r w:rsidRPr="007A2B03">
              <w:rPr>
                <w:b/>
                <w:bCs/>
              </w:rPr>
              <w:t>Острый или отсроченный иммунный гемолиз</w:t>
            </w:r>
          </w:p>
        </w:tc>
      </w:tr>
      <w:tr w:rsidR="00784084" w:rsidRPr="00915AAD" w14:paraId="25F9EA1C" w14:textId="77777777" w:rsidTr="002D3EBF">
        <w:tc>
          <w:tcPr>
            <w:tcW w:w="3208" w:type="dxa"/>
            <w:shd w:val="clear" w:color="auto" w:fill="auto"/>
          </w:tcPr>
          <w:p w14:paraId="7B7BBC86" w14:textId="77777777" w:rsidR="00784084" w:rsidRPr="007A2B03" w:rsidRDefault="00784084" w:rsidP="0051317D">
            <w:pPr>
              <w:pStyle w:val="afe"/>
              <w:numPr>
                <w:ilvl w:val="0"/>
                <w:numId w:val="73"/>
              </w:numPr>
              <w:ind w:left="0" w:firstLine="0"/>
            </w:pPr>
            <w:r w:rsidRPr="007A2B03">
              <w:t>Гемолиз в анамнезе (клинических признаков гемолиза в настоящее время нет)</w:t>
            </w:r>
          </w:p>
        </w:tc>
        <w:tc>
          <w:tcPr>
            <w:tcW w:w="3082" w:type="dxa"/>
            <w:shd w:val="clear" w:color="auto" w:fill="auto"/>
          </w:tcPr>
          <w:p w14:paraId="54FC5E1C" w14:textId="77777777" w:rsidR="00784084" w:rsidRPr="007A2B03" w:rsidRDefault="00784084" w:rsidP="00784084">
            <w:pPr>
              <w:ind w:firstLine="0"/>
            </w:pPr>
            <w:r w:rsidRPr="007A2B03">
              <w:t>Любой компонент донорской крови</w:t>
            </w:r>
          </w:p>
        </w:tc>
        <w:tc>
          <w:tcPr>
            <w:tcW w:w="8270" w:type="dxa"/>
            <w:shd w:val="clear" w:color="auto" w:fill="auto"/>
          </w:tcPr>
          <w:p w14:paraId="70B334B5"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5E3DE29E" w14:textId="77777777" w:rsidTr="002D3EBF">
        <w:tc>
          <w:tcPr>
            <w:tcW w:w="3208" w:type="dxa"/>
            <w:vMerge w:val="restart"/>
            <w:shd w:val="clear" w:color="auto" w:fill="auto"/>
          </w:tcPr>
          <w:p w14:paraId="7F96EC71" w14:textId="77777777" w:rsidR="00784084" w:rsidRPr="007A2B03" w:rsidRDefault="00784084" w:rsidP="0051317D">
            <w:pPr>
              <w:pStyle w:val="afe"/>
              <w:numPr>
                <w:ilvl w:val="0"/>
                <w:numId w:val="73"/>
              </w:numPr>
              <w:ind w:left="0" w:firstLine="0"/>
            </w:pPr>
            <w:r w:rsidRPr="007A2B03">
              <w:t>Активный гемолиз (признаки гемолиза сохраняются)</w:t>
            </w:r>
          </w:p>
        </w:tc>
        <w:tc>
          <w:tcPr>
            <w:tcW w:w="3082" w:type="dxa"/>
            <w:shd w:val="clear" w:color="auto" w:fill="auto"/>
          </w:tcPr>
          <w:p w14:paraId="5BF994B3" w14:textId="77777777" w:rsidR="00784084" w:rsidRPr="007A2B03" w:rsidRDefault="00784084" w:rsidP="00784084">
            <w:pPr>
              <w:ind w:firstLine="0"/>
            </w:pPr>
            <w:r w:rsidRPr="007A2B03">
              <w:t>Эритроцитсодержащие компоненты донорской крови</w:t>
            </w:r>
          </w:p>
        </w:tc>
        <w:tc>
          <w:tcPr>
            <w:tcW w:w="8270" w:type="dxa"/>
            <w:shd w:val="clear" w:color="auto" w:fill="auto"/>
          </w:tcPr>
          <w:p w14:paraId="10CA755E" w14:textId="77777777" w:rsidR="00784084" w:rsidRPr="007A2B03" w:rsidRDefault="00784084" w:rsidP="00784084">
            <w:pPr>
              <w:ind w:firstLine="0"/>
            </w:pPr>
            <w:r w:rsidRPr="007A2B03">
              <w:t>10 мл 10% кальция глюконата в 250-500 мл 0,9% раствора NaC</w:t>
            </w:r>
            <w:r w:rsidRPr="007A2B03">
              <w:rPr>
                <w:lang w:val="en-US"/>
              </w:rPr>
              <w:t>l</w:t>
            </w:r>
            <w:r w:rsidRPr="007A2B03">
              <w:t xml:space="preserve"> в/в капельно.</w:t>
            </w:r>
          </w:p>
          <w:p w14:paraId="42053E90" w14:textId="77777777" w:rsidR="00784084" w:rsidRPr="007A2B03" w:rsidRDefault="00784084" w:rsidP="00784084">
            <w:pPr>
              <w:ind w:firstLine="0"/>
            </w:pPr>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784084" w:rsidRPr="00915AAD" w14:paraId="2F7F7732" w14:textId="77777777" w:rsidTr="002D3EBF">
        <w:tc>
          <w:tcPr>
            <w:tcW w:w="3208" w:type="dxa"/>
            <w:vMerge/>
            <w:shd w:val="clear" w:color="auto" w:fill="auto"/>
          </w:tcPr>
          <w:p w14:paraId="072BAC1B" w14:textId="77777777" w:rsidR="00784084" w:rsidRPr="007A2B03" w:rsidRDefault="00784084" w:rsidP="00784084">
            <w:pPr>
              <w:ind w:firstLine="0"/>
            </w:pPr>
          </w:p>
        </w:tc>
        <w:tc>
          <w:tcPr>
            <w:tcW w:w="3082" w:type="dxa"/>
            <w:shd w:val="clear" w:color="auto" w:fill="auto"/>
          </w:tcPr>
          <w:p w14:paraId="31764015" w14:textId="77777777" w:rsidR="00784084" w:rsidRPr="007A2B03" w:rsidRDefault="00784084" w:rsidP="00784084">
            <w:pPr>
              <w:ind w:firstLine="0"/>
            </w:pPr>
            <w:r w:rsidRPr="007A2B03">
              <w:t>Концентрат тромбоцитов, свежезамороженная плазма, криопреципитат, криосупернатант</w:t>
            </w:r>
          </w:p>
        </w:tc>
        <w:tc>
          <w:tcPr>
            <w:tcW w:w="8270" w:type="dxa"/>
            <w:shd w:val="clear" w:color="auto" w:fill="auto"/>
          </w:tcPr>
          <w:p w14:paraId="208528EB" w14:textId="77777777" w:rsidR="00784084" w:rsidRPr="007A2B03" w:rsidRDefault="00784084" w:rsidP="00784084">
            <w:pPr>
              <w:ind w:firstLine="0"/>
            </w:pPr>
            <w:r w:rsidRPr="007A2B03">
              <w:t>10 мл 10% кальция глюконата в 500 мл 0,9% раствора NaC</w:t>
            </w:r>
            <w:r w:rsidRPr="007A2B03">
              <w:rPr>
                <w:lang w:val="en-US"/>
              </w:rPr>
              <w:t>l</w:t>
            </w:r>
            <w:r w:rsidRPr="007A2B03">
              <w:t xml:space="preserve"> в/в капельно</w:t>
            </w:r>
          </w:p>
        </w:tc>
      </w:tr>
      <w:tr w:rsidR="00784084" w:rsidRPr="00915AAD" w14:paraId="218AEBEA" w14:textId="77777777" w:rsidTr="002D3EBF">
        <w:tc>
          <w:tcPr>
            <w:tcW w:w="14560" w:type="dxa"/>
            <w:gridSpan w:val="3"/>
            <w:shd w:val="clear" w:color="auto" w:fill="auto"/>
          </w:tcPr>
          <w:p w14:paraId="480C7901" w14:textId="77777777" w:rsidR="00784084" w:rsidRPr="007A2B03" w:rsidRDefault="00784084" w:rsidP="0051317D">
            <w:pPr>
              <w:pStyle w:val="afe"/>
              <w:numPr>
                <w:ilvl w:val="0"/>
                <w:numId w:val="75"/>
              </w:numPr>
              <w:ind w:firstLine="0"/>
              <w:jc w:val="center"/>
              <w:rPr>
                <w:b/>
                <w:bCs/>
              </w:rPr>
            </w:pPr>
            <w:r w:rsidRPr="007A2B03">
              <w:rPr>
                <w:b/>
                <w:bCs/>
              </w:rPr>
              <w:t>Посттрансфузионная болезнь «трансплантат против хозяина»</w:t>
            </w:r>
          </w:p>
        </w:tc>
      </w:tr>
      <w:tr w:rsidR="00784084" w:rsidRPr="00915AAD" w14:paraId="56061865" w14:textId="77777777" w:rsidTr="002D3EBF">
        <w:tc>
          <w:tcPr>
            <w:tcW w:w="3208" w:type="dxa"/>
            <w:shd w:val="clear" w:color="auto" w:fill="auto"/>
          </w:tcPr>
          <w:p w14:paraId="69892D99" w14:textId="77777777" w:rsidR="00784084" w:rsidRPr="007A2B03" w:rsidRDefault="00784084" w:rsidP="00784084">
            <w:pPr>
              <w:ind w:firstLine="0"/>
            </w:pPr>
            <w:r w:rsidRPr="007A2B03">
              <w:t>Посттрансфузионная болезнь «трансплантат против хозяина»</w:t>
            </w:r>
          </w:p>
        </w:tc>
        <w:tc>
          <w:tcPr>
            <w:tcW w:w="3082" w:type="dxa"/>
            <w:shd w:val="clear" w:color="auto" w:fill="auto"/>
          </w:tcPr>
          <w:p w14:paraId="4EA72C42" w14:textId="77777777" w:rsidR="00784084" w:rsidRPr="007A2B03" w:rsidRDefault="00784084" w:rsidP="00784084">
            <w:pPr>
              <w:ind w:firstLine="0"/>
            </w:pPr>
            <w:r w:rsidRPr="007A2B03">
              <w:t>Любой компонент донорской крови</w:t>
            </w:r>
          </w:p>
        </w:tc>
        <w:tc>
          <w:tcPr>
            <w:tcW w:w="8270" w:type="dxa"/>
            <w:shd w:val="clear" w:color="auto" w:fill="auto"/>
          </w:tcPr>
          <w:p w14:paraId="7E59CC78"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84084" w:rsidRPr="00915AAD" w14:paraId="7CAFFE18" w14:textId="77777777" w:rsidTr="002D3EBF">
        <w:tc>
          <w:tcPr>
            <w:tcW w:w="14560" w:type="dxa"/>
            <w:gridSpan w:val="3"/>
            <w:shd w:val="clear" w:color="auto" w:fill="auto"/>
          </w:tcPr>
          <w:p w14:paraId="42E2BDD2" w14:textId="77777777" w:rsidR="00784084" w:rsidRPr="007A2B03" w:rsidRDefault="00784084" w:rsidP="0051317D">
            <w:pPr>
              <w:pStyle w:val="afe"/>
              <w:numPr>
                <w:ilvl w:val="0"/>
                <w:numId w:val="75"/>
              </w:numPr>
              <w:ind w:firstLine="0"/>
              <w:jc w:val="center"/>
              <w:rPr>
                <w:b/>
                <w:bCs/>
              </w:rPr>
            </w:pPr>
            <w:r w:rsidRPr="007A2B03">
              <w:rPr>
                <w:b/>
                <w:bCs/>
              </w:rPr>
              <w:t xml:space="preserve">Посттрансфузионная пурпура: </w:t>
            </w:r>
          </w:p>
          <w:p w14:paraId="0F99070C" w14:textId="77777777" w:rsidR="00784084" w:rsidRPr="007A2B03" w:rsidRDefault="00784084" w:rsidP="00784084">
            <w:pPr>
              <w:ind w:firstLine="0"/>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784084" w:rsidRPr="00915AAD" w14:paraId="2F5A3CAE" w14:textId="77777777" w:rsidTr="002D3EBF">
        <w:tc>
          <w:tcPr>
            <w:tcW w:w="3208" w:type="dxa"/>
            <w:vMerge w:val="restart"/>
            <w:shd w:val="clear" w:color="auto" w:fill="auto"/>
          </w:tcPr>
          <w:p w14:paraId="06B3DB67" w14:textId="77777777" w:rsidR="00784084" w:rsidRPr="007A2B03" w:rsidRDefault="00784084" w:rsidP="00784084">
            <w:pPr>
              <w:ind w:firstLine="0"/>
            </w:pPr>
            <w:r w:rsidRPr="007A2B03">
              <w:t xml:space="preserve">Посттрансфузионная пурпура </w:t>
            </w:r>
          </w:p>
        </w:tc>
        <w:tc>
          <w:tcPr>
            <w:tcW w:w="3082" w:type="dxa"/>
            <w:shd w:val="clear" w:color="auto" w:fill="auto"/>
          </w:tcPr>
          <w:p w14:paraId="3CF4BB7C" w14:textId="77777777" w:rsidR="00784084" w:rsidRPr="007A2B03" w:rsidRDefault="00784084" w:rsidP="00784084">
            <w:pPr>
              <w:ind w:firstLine="0"/>
            </w:pPr>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13C95F50" w14:textId="77777777" w:rsidR="00784084" w:rsidRPr="007A2B03" w:rsidRDefault="00784084" w:rsidP="007840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784084" w:rsidRPr="00915AAD" w14:paraId="043EE65A" w14:textId="77777777" w:rsidTr="002D3EBF">
        <w:tc>
          <w:tcPr>
            <w:tcW w:w="3208" w:type="dxa"/>
            <w:vMerge/>
            <w:shd w:val="clear" w:color="auto" w:fill="auto"/>
          </w:tcPr>
          <w:p w14:paraId="33D6B707" w14:textId="77777777" w:rsidR="00784084" w:rsidRPr="007A2B03" w:rsidRDefault="00784084" w:rsidP="00784084">
            <w:pPr>
              <w:ind w:firstLine="0"/>
            </w:pPr>
          </w:p>
        </w:tc>
        <w:tc>
          <w:tcPr>
            <w:tcW w:w="3082" w:type="dxa"/>
            <w:shd w:val="clear" w:color="auto" w:fill="auto"/>
          </w:tcPr>
          <w:p w14:paraId="4F385CE3" w14:textId="77777777" w:rsidR="00784084" w:rsidRPr="007A2B03" w:rsidRDefault="00784084" w:rsidP="00784084">
            <w:pPr>
              <w:ind w:firstLine="0"/>
            </w:pPr>
            <w:r w:rsidRPr="007A2B03">
              <w:t>Концентрат тромбоцитов с невозможностью проведения индивидуального подбора</w:t>
            </w:r>
          </w:p>
        </w:tc>
        <w:tc>
          <w:tcPr>
            <w:tcW w:w="8270" w:type="dxa"/>
            <w:shd w:val="clear" w:color="auto" w:fill="auto"/>
          </w:tcPr>
          <w:p w14:paraId="40504609" w14:textId="77777777" w:rsidR="00784084" w:rsidRPr="007A2B03" w:rsidRDefault="00784084" w:rsidP="007840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29B8B61" w14:textId="77777777" w:rsidR="00784084" w:rsidRPr="007A2B03" w:rsidRDefault="00784084" w:rsidP="00784084">
            <w:pPr>
              <w:ind w:firstLine="0"/>
            </w:pPr>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tc>
      </w:tr>
      <w:tr w:rsidR="00784084" w:rsidRPr="00915AAD" w14:paraId="0AF6A0CE" w14:textId="77777777" w:rsidTr="002D3EBF">
        <w:tc>
          <w:tcPr>
            <w:tcW w:w="3208" w:type="dxa"/>
            <w:vMerge/>
            <w:shd w:val="clear" w:color="auto" w:fill="auto"/>
          </w:tcPr>
          <w:p w14:paraId="7C17C390" w14:textId="77777777" w:rsidR="00784084" w:rsidRPr="007A2B03" w:rsidRDefault="00784084" w:rsidP="00784084">
            <w:pPr>
              <w:ind w:firstLine="0"/>
            </w:pPr>
          </w:p>
        </w:tc>
        <w:tc>
          <w:tcPr>
            <w:tcW w:w="3082" w:type="dxa"/>
            <w:shd w:val="clear" w:color="auto" w:fill="auto"/>
          </w:tcPr>
          <w:p w14:paraId="36B66658" w14:textId="77777777" w:rsidR="00784084" w:rsidRPr="007A2B03" w:rsidRDefault="00784084" w:rsidP="00784084">
            <w:pPr>
              <w:ind w:firstLine="0"/>
            </w:pPr>
            <w:r w:rsidRPr="007A2B03">
              <w:t>Другие компоненты донорской крови</w:t>
            </w:r>
          </w:p>
        </w:tc>
        <w:tc>
          <w:tcPr>
            <w:tcW w:w="8270" w:type="dxa"/>
            <w:shd w:val="clear" w:color="auto" w:fill="auto"/>
          </w:tcPr>
          <w:p w14:paraId="0E8121B4" w14:textId="77777777" w:rsidR="00784084" w:rsidRPr="007A2B03" w:rsidRDefault="00784084" w:rsidP="00784084">
            <w:pPr>
              <w:ind w:firstLine="0"/>
            </w:pPr>
            <w:r w:rsidRPr="007A2B03">
              <w:t>10 мл 10% кальция глюконата в 100 мл 0,9% раствора NaC</w:t>
            </w:r>
            <w:r w:rsidRPr="007A2B03">
              <w:rPr>
                <w:lang w:val="en-US"/>
              </w:rPr>
              <w:t>l</w:t>
            </w:r>
            <w:r w:rsidRPr="007A2B03">
              <w:t xml:space="preserve"> в/в капельно</w:t>
            </w:r>
          </w:p>
        </w:tc>
      </w:tr>
    </w:tbl>
    <w:p w14:paraId="3283AAF8" w14:textId="77777777" w:rsidR="00784084" w:rsidRPr="00BC3659" w:rsidRDefault="00784084" w:rsidP="00784084">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0042C56A" w14:textId="77777777" w:rsidR="00784084" w:rsidRPr="00BC3659" w:rsidRDefault="00784084" w:rsidP="0051317D">
      <w:pPr>
        <w:pStyle w:val="afe"/>
        <w:numPr>
          <w:ilvl w:val="0"/>
          <w:numId w:val="74"/>
        </w:numPr>
        <w:rPr>
          <w:sz w:val="20"/>
          <w:szCs w:val="20"/>
        </w:rPr>
      </w:pPr>
      <w:r w:rsidRPr="00BC3659">
        <w:rPr>
          <w:sz w:val="20"/>
          <w:szCs w:val="20"/>
        </w:rPr>
        <w:t>Иммунные:</w:t>
      </w:r>
    </w:p>
    <w:p w14:paraId="1C9C1467" w14:textId="77777777" w:rsidR="00784084" w:rsidRPr="00BC3659" w:rsidRDefault="00784084" w:rsidP="0051317D">
      <w:pPr>
        <w:pStyle w:val="afe"/>
        <w:numPr>
          <w:ilvl w:val="0"/>
          <w:numId w:val="69"/>
        </w:numPr>
        <w:rPr>
          <w:sz w:val="20"/>
          <w:szCs w:val="20"/>
        </w:rPr>
      </w:pPr>
      <w:r w:rsidRPr="00BC3659">
        <w:rPr>
          <w:sz w:val="20"/>
          <w:szCs w:val="20"/>
        </w:rPr>
        <w:t>Обусловленное трансфузией острое повреждение легких</w:t>
      </w:r>
    </w:p>
    <w:p w14:paraId="2AC7834B" w14:textId="77777777" w:rsidR="00784084" w:rsidRPr="00BC3659" w:rsidRDefault="00784084" w:rsidP="0051317D">
      <w:pPr>
        <w:pStyle w:val="afe"/>
        <w:numPr>
          <w:ilvl w:val="0"/>
          <w:numId w:val="69"/>
        </w:numPr>
        <w:rPr>
          <w:sz w:val="20"/>
          <w:szCs w:val="20"/>
        </w:rPr>
      </w:pPr>
      <w:r w:rsidRPr="00BC3659">
        <w:rPr>
          <w:sz w:val="20"/>
          <w:szCs w:val="20"/>
        </w:rPr>
        <w:t>Обусловленная трансфузией одышка</w:t>
      </w:r>
    </w:p>
    <w:p w14:paraId="4304AE3C" w14:textId="77777777" w:rsidR="00784084" w:rsidRPr="00BC3659" w:rsidRDefault="00784084" w:rsidP="0051317D">
      <w:pPr>
        <w:pStyle w:val="afe"/>
        <w:numPr>
          <w:ilvl w:val="0"/>
          <w:numId w:val="74"/>
        </w:numPr>
        <w:rPr>
          <w:sz w:val="20"/>
          <w:szCs w:val="20"/>
        </w:rPr>
      </w:pPr>
      <w:r w:rsidRPr="00BC3659">
        <w:rPr>
          <w:sz w:val="20"/>
          <w:szCs w:val="20"/>
        </w:rPr>
        <w:t>Неиммуные:</w:t>
      </w:r>
    </w:p>
    <w:p w14:paraId="259D1368" w14:textId="77777777" w:rsidR="00784084" w:rsidRPr="00BC3659" w:rsidRDefault="00784084" w:rsidP="0051317D">
      <w:pPr>
        <w:pStyle w:val="afe"/>
        <w:numPr>
          <w:ilvl w:val="0"/>
          <w:numId w:val="71"/>
        </w:numPr>
        <w:rPr>
          <w:sz w:val="20"/>
          <w:szCs w:val="20"/>
        </w:rPr>
      </w:pPr>
      <w:r w:rsidRPr="00BC3659">
        <w:rPr>
          <w:sz w:val="20"/>
          <w:szCs w:val="20"/>
        </w:rPr>
        <w:t>Обусловленная трансфузией циркуляторная перегрузка</w:t>
      </w:r>
    </w:p>
    <w:p w14:paraId="15FE4DEE" w14:textId="77777777" w:rsidR="00784084" w:rsidRPr="00BC3659" w:rsidRDefault="00784084" w:rsidP="0051317D">
      <w:pPr>
        <w:pStyle w:val="afe"/>
        <w:numPr>
          <w:ilvl w:val="0"/>
          <w:numId w:val="71"/>
        </w:numPr>
        <w:rPr>
          <w:sz w:val="20"/>
          <w:szCs w:val="20"/>
        </w:rPr>
      </w:pPr>
      <w:r w:rsidRPr="00BC3659">
        <w:rPr>
          <w:sz w:val="20"/>
          <w:szCs w:val="20"/>
        </w:rPr>
        <w:t>Посттрансфузионная гипертензия</w:t>
      </w:r>
    </w:p>
    <w:p w14:paraId="5800726F" w14:textId="77777777" w:rsidR="00784084" w:rsidRPr="00BC3659" w:rsidRDefault="00784084" w:rsidP="0051317D">
      <w:pPr>
        <w:pStyle w:val="afe"/>
        <w:numPr>
          <w:ilvl w:val="0"/>
          <w:numId w:val="71"/>
        </w:numPr>
        <w:rPr>
          <w:sz w:val="20"/>
          <w:szCs w:val="20"/>
        </w:rPr>
      </w:pPr>
      <w:r w:rsidRPr="00BC3659">
        <w:rPr>
          <w:sz w:val="20"/>
          <w:szCs w:val="20"/>
        </w:rPr>
        <w:t>Острый неиммунный гемолиз</w:t>
      </w:r>
    </w:p>
    <w:p w14:paraId="2432F766" w14:textId="77777777" w:rsidR="00784084" w:rsidRPr="00BC3659" w:rsidRDefault="00784084" w:rsidP="0051317D">
      <w:pPr>
        <w:pStyle w:val="afe"/>
        <w:numPr>
          <w:ilvl w:val="0"/>
          <w:numId w:val="71"/>
        </w:numPr>
        <w:rPr>
          <w:sz w:val="20"/>
          <w:szCs w:val="20"/>
        </w:rPr>
      </w:pPr>
      <w:r w:rsidRPr="00BC3659">
        <w:rPr>
          <w:sz w:val="20"/>
          <w:szCs w:val="20"/>
        </w:rPr>
        <w:t>Септический шок</w:t>
      </w:r>
    </w:p>
    <w:p w14:paraId="5249CD2F" w14:textId="77777777" w:rsidR="00784084" w:rsidRPr="00BC3659" w:rsidRDefault="00784084" w:rsidP="0051317D">
      <w:pPr>
        <w:pStyle w:val="afe"/>
        <w:numPr>
          <w:ilvl w:val="0"/>
          <w:numId w:val="71"/>
        </w:numPr>
        <w:rPr>
          <w:sz w:val="20"/>
          <w:szCs w:val="20"/>
        </w:rPr>
      </w:pPr>
      <w:r w:rsidRPr="00BC3659">
        <w:rPr>
          <w:sz w:val="20"/>
          <w:szCs w:val="20"/>
        </w:rPr>
        <w:t>Хроническая перегрузка железом</w:t>
      </w:r>
    </w:p>
    <w:p w14:paraId="745168B3" w14:textId="77777777" w:rsidR="00784084" w:rsidRPr="00BC3659" w:rsidRDefault="00784084" w:rsidP="00784084">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722A990E" w14:textId="77777777" w:rsidR="00784084" w:rsidRDefault="00784084" w:rsidP="00784084">
      <w:pPr>
        <w:rPr>
          <w:b/>
          <w:szCs w:val="24"/>
        </w:rPr>
      </w:pPr>
    </w:p>
    <w:p w14:paraId="673E9C01" w14:textId="77777777" w:rsidR="00784084" w:rsidRPr="00360841" w:rsidRDefault="00784084" w:rsidP="00784084">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67F3BE2F" w14:textId="38CE0341" w:rsidR="00784084" w:rsidRPr="003A7159" w:rsidRDefault="00784084" w:rsidP="00784084">
      <w:pPr>
        <w:pStyle w:val="afe"/>
        <w:ind w:left="0"/>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0CD3F987" w14:textId="77777777" w:rsidR="00784084" w:rsidRPr="003A7159" w:rsidRDefault="00784084" w:rsidP="00784084">
      <w:pPr>
        <w:pStyle w:val="afe"/>
        <w:ind w:left="0"/>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3B186B76" w14:textId="77777777" w:rsidR="00784084" w:rsidRPr="00736DDC" w:rsidRDefault="00784084" w:rsidP="0051317D">
      <w:pPr>
        <w:pStyle w:val="afe"/>
        <w:numPr>
          <w:ilvl w:val="0"/>
          <w:numId w:val="77"/>
        </w:numPr>
        <w:rPr>
          <w:szCs w:val="24"/>
        </w:rPr>
      </w:pPr>
      <w:r w:rsidRPr="00736DDC">
        <w:rPr>
          <w:szCs w:val="24"/>
        </w:rPr>
        <w:t xml:space="preserve">ПА проводятся 2-3 раза в неделю с интервалом 2-3 дня. </w:t>
      </w:r>
    </w:p>
    <w:p w14:paraId="32DF6948" w14:textId="77777777" w:rsidR="00784084" w:rsidRPr="00736DDC" w:rsidRDefault="00784084" w:rsidP="0051317D">
      <w:pPr>
        <w:pStyle w:val="afe"/>
        <w:numPr>
          <w:ilvl w:val="0"/>
          <w:numId w:val="77"/>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3FD6B9B6" w14:textId="525FB63E" w:rsidR="00784084" w:rsidRPr="003A7159" w:rsidRDefault="00784084" w:rsidP="00784084">
      <w:pPr>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2B9F4AB1" w14:textId="77777777" w:rsidR="00784084" w:rsidRDefault="00784084" w:rsidP="00784084">
      <w:pPr>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19013E65" w14:textId="77777777" w:rsidR="00784084" w:rsidRPr="009A1835" w:rsidRDefault="00784084" w:rsidP="0051317D">
      <w:pPr>
        <w:pStyle w:val="afe"/>
        <w:numPr>
          <w:ilvl w:val="0"/>
          <w:numId w:val="78"/>
        </w:numPr>
        <w:rPr>
          <w:szCs w:val="24"/>
        </w:rPr>
      </w:pPr>
      <w:r w:rsidRPr="009A1835">
        <w:rPr>
          <w:szCs w:val="24"/>
        </w:rPr>
        <w:t xml:space="preserve">Альбумин 5% - (500мл – 1000мл) в среднем 800 мл; </w:t>
      </w:r>
    </w:p>
    <w:p w14:paraId="5FC37737" w14:textId="77777777" w:rsidR="00784084" w:rsidRPr="009A1835" w:rsidRDefault="00784084" w:rsidP="0051317D">
      <w:pPr>
        <w:pStyle w:val="afe"/>
        <w:numPr>
          <w:ilvl w:val="0"/>
          <w:numId w:val="78"/>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68C1609B" w14:textId="77777777" w:rsidR="00784084" w:rsidRDefault="00784084" w:rsidP="00784084">
      <w:pPr>
        <w:rPr>
          <w:szCs w:val="24"/>
          <w:u w:val="single"/>
        </w:rPr>
      </w:pPr>
    </w:p>
    <w:p w14:paraId="5DA3FC2A" w14:textId="77777777" w:rsidR="00784084" w:rsidRDefault="00784084" w:rsidP="00784084">
      <w:pPr>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770DB9A3" w14:textId="3CDF5C5D" w:rsidR="00784084" w:rsidRPr="00623297" w:rsidRDefault="00784084" w:rsidP="0051317D">
      <w:pPr>
        <w:pStyle w:val="afe"/>
        <w:numPr>
          <w:ilvl w:val="0"/>
          <w:numId w:val="79"/>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64978F02" w14:textId="77777777" w:rsidR="00784084" w:rsidRPr="00C62ED8" w:rsidRDefault="00784084" w:rsidP="0051317D">
      <w:pPr>
        <w:pStyle w:val="afe"/>
        <w:numPr>
          <w:ilvl w:val="0"/>
          <w:numId w:val="79"/>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2556360A" w14:textId="5FE72E94" w:rsidR="00784084" w:rsidRDefault="00784084" w:rsidP="0051317D">
      <w:pPr>
        <w:pStyle w:val="afe"/>
        <w:numPr>
          <w:ilvl w:val="0"/>
          <w:numId w:val="79"/>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7763F033" w14:textId="77777777" w:rsidR="00784084" w:rsidRPr="00623297" w:rsidRDefault="00784084" w:rsidP="0051317D">
      <w:pPr>
        <w:pStyle w:val="afe"/>
        <w:numPr>
          <w:ilvl w:val="0"/>
          <w:numId w:val="79"/>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5002DB2C" w14:textId="42F2D8F4" w:rsidR="00784084" w:rsidRPr="00623297" w:rsidRDefault="00784084" w:rsidP="0051317D">
      <w:pPr>
        <w:pStyle w:val="afe"/>
        <w:numPr>
          <w:ilvl w:val="0"/>
          <w:numId w:val="80"/>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189F1090" w14:textId="77777777" w:rsidR="00784084" w:rsidRPr="00623297" w:rsidRDefault="00784084" w:rsidP="0051317D">
      <w:pPr>
        <w:pStyle w:val="afe"/>
        <w:numPr>
          <w:ilvl w:val="0"/>
          <w:numId w:val="80"/>
        </w:numPr>
        <w:rPr>
          <w:szCs w:val="24"/>
        </w:rPr>
      </w:pPr>
      <w:r>
        <w:rPr>
          <w:szCs w:val="24"/>
        </w:rPr>
        <w:t xml:space="preserve">Альбумин 5%  200 – </w:t>
      </w:r>
      <w:r w:rsidRPr="00623297">
        <w:rPr>
          <w:szCs w:val="24"/>
        </w:rPr>
        <w:t>300мл (10 - 15г);</w:t>
      </w:r>
    </w:p>
    <w:p w14:paraId="294B152B" w14:textId="77777777" w:rsidR="00784084" w:rsidRPr="00623297" w:rsidRDefault="00784084" w:rsidP="0051317D">
      <w:pPr>
        <w:pStyle w:val="afe"/>
        <w:numPr>
          <w:ilvl w:val="0"/>
          <w:numId w:val="80"/>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4077D695" w14:textId="7979E5C6" w:rsidR="00784084" w:rsidRPr="003A7159" w:rsidRDefault="00784084" w:rsidP="00784084">
      <w:pPr>
        <w:rPr>
          <w:szCs w:val="24"/>
        </w:rPr>
      </w:pPr>
      <w:r w:rsidRPr="003A7159">
        <w:rPr>
          <w:szCs w:val="24"/>
        </w:rPr>
        <w:t>Соотношение СЗП + раствора 5% альбумина и раствора</w:t>
      </w:r>
      <w:r>
        <w:rPr>
          <w:szCs w:val="24"/>
        </w:rPr>
        <w:t xml:space="preserve"> натрия хлорида 0,9%</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506FE24D" w14:textId="77777777" w:rsidR="00784084" w:rsidRPr="00767D08" w:rsidRDefault="00784084" w:rsidP="0051317D">
      <w:pPr>
        <w:pStyle w:val="afe"/>
        <w:numPr>
          <w:ilvl w:val="0"/>
          <w:numId w:val="80"/>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6F498B72" w14:textId="079B61CA" w:rsidR="00784084" w:rsidRPr="00767D08" w:rsidRDefault="00784084" w:rsidP="0051317D">
      <w:pPr>
        <w:pStyle w:val="afe"/>
        <w:numPr>
          <w:ilvl w:val="0"/>
          <w:numId w:val="80"/>
        </w:numPr>
        <w:rPr>
          <w:szCs w:val="24"/>
        </w:rPr>
      </w:pPr>
      <w:r>
        <w:rPr>
          <w:szCs w:val="24"/>
        </w:rPr>
        <w:t>Альбумин 5%</w:t>
      </w:r>
      <w:r w:rsidRPr="00C02A00">
        <w:rPr>
          <w:szCs w:val="24"/>
        </w:rPr>
        <w:t xml:space="preserve"> 200</w:t>
      </w:r>
      <w:r>
        <w:rPr>
          <w:szCs w:val="24"/>
        </w:rPr>
        <w:t xml:space="preserve"> – </w:t>
      </w:r>
      <w:r w:rsidRPr="00767D08">
        <w:rPr>
          <w:szCs w:val="24"/>
        </w:rPr>
        <w:t>300мл (10-15</w:t>
      </w:r>
      <w:r>
        <w:rPr>
          <w:szCs w:val="24"/>
        </w:rPr>
        <w:t> </w:t>
      </w:r>
      <w:r w:rsidRPr="00767D08">
        <w:rPr>
          <w:szCs w:val="24"/>
        </w:rPr>
        <w:t>г);</w:t>
      </w:r>
    </w:p>
    <w:p w14:paraId="73778EB2" w14:textId="77777777" w:rsidR="00784084" w:rsidRPr="00C02A00" w:rsidRDefault="00784084" w:rsidP="0051317D">
      <w:pPr>
        <w:pStyle w:val="afe"/>
        <w:numPr>
          <w:ilvl w:val="0"/>
          <w:numId w:val="80"/>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4CAA2D49" w14:textId="77777777" w:rsidR="00784084" w:rsidRPr="003A7159" w:rsidRDefault="00784084" w:rsidP="00784084">
      <w:pPr>
        <w:pStyle w:val="afe"/>
        <w:ind w:left="0"/>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379835A4" w14:textId="77777777" w:rsidR="00784084" w:rsidRDefault="00784084" w:rsidP="00784084">
      <w:pPr>
        <w:pStyle w:val="afe"/>
        <w:ind w:left="0"/>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654EB289" w14:textId="6F0348AA" w:rsidR="00784084" w:rsidRDefault="00784084" w:rsidP="00784084">
      <w:pPr>
        <w:pStyle w:val="afffff0"/>
        <w:spacing w:after="0" w:line="360" w:lineRule="auto"/>
        <w:rPr>
          <w:i w:val="0"/>
          <w:lang w:val="ru-RU"/>
        </w:rPr>
      </w:pPr>
    </w:p>
    <w:p w14:paraId="7BFE26E8" w14:textId="726373AE" w:rsidR="00947134" w:rsidRPr="00947134" w:rsidRDefault="00784084" w:rsidP="00947134">
      <w:pPr>
        <w:pStyle w:val="2"/>
        <w:spacing w:before="0"/>
      </w:pPr>
      <w:bookmarkStart w:id="122" w:name="_Toc66184346"/>
      <w:r w:rsidRPr="00FE2263">
        <w:t>Приложение А3.</w:t>
      </w:r>
      <w:r>
        <w:t xml:space="preserve">7. </w:t>
      </w:r>
      <w:bookmarkStart w:id="123" w:name="_Toc64477555"/>
      <w:r w:rsidR="00947134" w:rsidRPr="002C6FFD">
        <w:rPr>
          <w:rFonts w:eastAsia="Arial Unicode MS"/>
        </w:rPr>
        <w:t>Протоколы выполнения аспирационного и биопсийного исследования костного мозга</w:t>
      </w:r>
      <w:bookmarkEnd w:id="122"/>
      <w:bookmarkEnd w:id="123"/>
    </w:p>
    <w:p w14:paraId="6AD4DDA7" w14:textId="77777777" w:rsidR="00947134" w:rsidRPr="002C6FFD" w:rsidRDefault="00947134" w:rsidP="00947134">
      <w:pPr>
        <w:pStyle w:val="Normal11"/>
        <w:spacing w:before="0" w:line="360" w:lineRule="auto"/>
        <w:ind w:left="0" w:firstLine="699"/>
        <w:jc w:val="both"/>
        <w:rPr>
          <w:spacing w:val="0"/>
        </w:rPr>
      </w:pPr>
      <w:r w:rsidRPr="002C6FFD">
        <w:rPr>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034833ED" w14:textId="77777777" w:rsidR="00947134" w:rsidRPr="002C6FFD" w:rsidRDefault="00947134" w:rsidP="00947134">
      <w:pPr>
        <w:ind w:firstLine="699"/>
        <w:rPr>
          <w:rFonts w:cs="Times New Roman"/>
          <w:szCs w:val="24"/>
        </w:rPr>
      </w:pPr>
      <w:r w:rsidRPr="002C6FFD">
        <w:rPr>
          <w:rFonts w:cs="Times New Roman"/>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03FCC013" w14:textId="77777777" w:rsidR="00947134" w:rsidRPr="002C6FFD" w:rsidRDefault="00947134" w:rsidP="00947134">
      <w:pPr>
        <w:ind w:firstLine="699"/>
        <w:rPr>
          <w:rFonts w:cs="Times New Roman"/>
          <w:szCs w:val="24"/>
        </w:rPr>
      </w:pPr>
      <w:r w:rsidRPr="002C6FFD">
        <w:rPr>
          <w:rFonts w:cs="Times New Roman"/>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rFonts w:cs="Times New Roman"/>
          <w:color w:val="212121"/>
          <w:szCs w:val="24"/>
        </w:rPr>
        <w:t xml:space="preserve">Трепанобиопсия костного мозга </w:t>
      </w:r>
      <w:r w:rsidRPr="002C6FFD">
        <w:rPr>
          <w:rFonts w:cs="Times New Roman"/>
          <w:szCs w:val="24"/>
        </w:rPr>
        <w:t xml:space="preserve">выполняется одноразовой или многоразовой стерелизуемой иглой Jamshidi или иглой сходной с ней конструкции. </w:t>
      </w:r>
    </w:p>
    <w:p w14:paraId="12615C7E" w14:textId="77777777" w:rsidR="00947134" w:rsidRDefault="00947134" w:rsidP="00947134">
      <w:pPr>
        <w:ind w:firstLine="699"/>
        <w:rPr>
          <w:rFonts w:cs="Times New Roman"/>
          <w:szCs w:val="24"/>
        </w:rPr>
      </w:pPr>
      <w:r w:rsidRPr="002C6FFD">
        <w:rPr>
          <w:rFonts w:cs="Times New Roman"/>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3C261219" w14:textId="77777777" w:rsidR="00947134" w:rsidRPr="002C6FFD" w:rsidRDefault="00947134" w:rsidP="00947134">
      <w:pPr>
        <w:ind w:firstLine="699"/>
        <w:rPr>
          <w:rFonts w:cs="Times New Roman"/>
          <w:szCs w:val="24"/>
        </w:rPr>
      </w:pPr>
    </w:p>
    <w:p w14:paraId="1B912CDA" w14:textId="14B38BC6" w:rsidR="00947134" w:rsidRPr="00F30696" w:rsidRDefault="00947134" w:rsidP="00947134">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CE1363">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4]","plainTextFormattedCitation":"[84]","previouslyFormattedCitation":"[84]"},"properties":{"noteIndex":0},"schema":"https://github.com/citation-style-language/schema/raw/master/csl-citation.json"}</w:instrText>
      </w:r>
      <w:r w:rsidRPr="00F30696">
        <w:rPr>
          <w:b/>
          <w:i/>
          <w:iCs/>
          <w:u w:val="single"/>
          <w:shd w:val="clear" w:color="auto" w:fill="FFFFFF"/>
        </w:rPr>
        <w:fldChar w:fldCharType="separate"/>
      </w:r>
      <w:r w:rsidRPr="00947134">
        <w:rPr>
          <w:iCs/>
          <w:noProof/>
          <w:shd w:val="clear" w:color="auto" w:fill="FFFFFF"/>
        </w:rPr>
        <w:t>[84]</w:t>
      </w:r>
      <w:r w:rsidRPr="00F30696">
        <w:rPr>
          <w:b/>
          <w:i/>
          <w:iCs/>
          <w:u w:val="single"/>
          <w:shd w:val="clear" w:color="auto" w:fill="FFFFFF"/>
        </w:rPr>
        <w:fldChar w:fldCharType="end"/>
      </w:r>
      <w:r w:rsidRPr="00F30696">
        <w:rPr>
          <w:i/>
          <w:iCs/>
          <w:u w:val="single"/>
          <w:shd w:val="clear" w:color="auto" w:fill="FFFFFF"/>
        </w:rPr>
        <w:t xml:space="preserve"> </w:t>
      </w:r>
    </w:p>
    <w:p w14:paraId="2B72683C"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5F1592BF"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59AB9821"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26F815A9"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1663CEE9"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0E05844F"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04B17F01"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2861F499"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50F16401"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57964CB5"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3C09AD7F"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5A51B0A2" w14:textId="77777777" w:rsidR="00947134" w:rsidRPr="002C6FFD" w:rsidRDefault="00947134" w:rsidP="00947134">
      <w:pPr>
        <w:rPr>
          <w:rFonts w:cs="Times New Roman"/>
          <w:szCs w:val="24"/>
        </w:rPr>
      </w:pPr>
      <w:r w:rsidRPr="002C6FFD">
        <w:rPr>
          <w:rFonts w:cs="Times New Roman"/>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0AF22C58" w14:textId="77777777" w:rsidR="00947134" w:rsidRDefault="00947134" w:rsidP="00947134">
      <w:pPr>
        <w:pStyle w:val="2"/>
        <w:spacing w:before="0"/>
        <w:rPr>
          <w:rFonts w:eastAsia="Arial Unicode MS"/>
          <w:shd w:val="clear" w:color="auto" w:fill="FFFFFF"/>
        </w:rPr>
      </w:pPr>
    </w:p>
    <w:p w14:paraId="079BD841" w14:textId="328916E9" w:rsidR="00947134" w:rsidRPr="00F30696" w:rsidRDefault="00947134" w:rsidP="00947134">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CE1363">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4]","plainTextFormattedCitation":"[84]","previouslyFormattedCitation":"[84]"},"properties":{"noteIndex":0},"schema":"https://github.com/citation-style-language/schema/raw/master/csl-citation.json"}</w:instrText>
      </w:r>
      <w:r w:rsidRPr="00F30696">
        <w:rPr>
          <w:b/>
          <w:i/>
          <w:iCs/>
          <w:u w:val="single"/>
          <w:shd w:val="clear" w:color="auto" w:fill="FFFFFF"/>
        </w:rPr>
        <w:fldChar w:fldCharType="separate"/>
      </w:r>
      <w:r w:rsidRPr="00947134">
        <w:rPr>
          <w:iCs/>
          <w:noProof/>
          <w:shd w:val="clear" w:color="auto" w:fill="FFFFFF"/>
        </w:rPr>
        <w:t>[84]</w:t>
      </w:r>
      <w:r w:rsidRPr="00F30696">
        <w:rPr>
          <w:b/>
          <w:i/>
          <w:iCs/>
          <w:u w:val="single"/>
          <w:shd w:val="clear" w:color="auto" w:fill="FFFFFF"/>
        </w:rPr>
        <w:fldChar w:fldCharType="end"/>
      </w:r>
    </w:p>
    <w:p w14:paraId="00C3F681"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78D471E0"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0921955E" w14:textId="77777777" w:rsidR="00947134" w:rsidRPr="002C6FFD" w:rsidRDefault="00947134" w:rsidP="0051317D">
      <w:pPr>
        <w:pStyle w:val="bullet"/>
        <w:numPr>
          <w:ilvl w:val="0"/>
          <w:numId w:val="88"/>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686BE0E2"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0D9F1E9D"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2C661EB7"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64B5165D"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1227DD5B"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1E63B14B"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71955DCA" w14:textId="77777777" w:rsidR="00947134" w:rsidRDefault="00947134" w:rsidP="00947134">
      <w:pPr>
        <w:pStyle w:val="2"/>
        <w:spacing w:before="0"/>
        <w:rPr>
          <w:rFonts w:eastAsia="Arial Unicode MS"/>
        </w:rPr>
      </w:pPr>
    </w:p>
    <w:p w14:paraId="0A3BFC88" w14:textId="613FD050" w:rsidR="00947134" w:rsidRPr="00F30696" w:rsidRDefault="00947134" w:rsidP="00947134">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CE1363">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4]","plainTextFormattedCitation":"[84]","previouslyFormattedCitation":"[84]"},"properties":{"noteIndex":0},"schema":"https://github.com/citation-style-language/schema/raw/master/csl-citation.json"}</w:instrText>
      </w:r>
      <w:r w:rsidRPr="00F30696">
        <w:rPr>
          <w:b/>
          <w:i/>
          <w:iCs/>
          <w:u w:val="single"/>
          <w:shd w:val="clear" w:color="auto" w:fill="FFFFFF"/>
        </w:rPr>
        <w:fldChar w:fldCharType="separate"/>
      </w:r>
      <w:r w:rsidRPr="00947134">
        <w:rPr>
          <w:iCs/>
          <w:noProof/>
          <w:shd w:val="clear" w:color="auto" w:fill="FFFFFF"/>
        </w:rPr>
        <w:t>[84]</w:t>
      </w:r>
      <w:r w:rsidRPr="00F30696">
        <w:rPr>
          <w:b/>
          <w:i/>
          <w:iCs/>
          <w:u w:val="single"/>
          <w:shd w:val="clear" w:color="auto" w:fill="FFFFFF"/>
        </w:rPr>
        <w:fldChar w:fldCharType="end"/>
      </w:r>
    </w:p>
    <w:p w14:paraId="3A53A17B" w14:textId="77777777" w:rsidR="00947134" w:rsidRPr="002C6FFD" w:rsidRDefault="00947134" w:rsidP="00947134">
      <w:pPr>
        <w:pStyle w:val="Normal11"/>
        <w:spacing w:before="0" w:line="360" w:lineRule="auto"/>
        <w:ind w:firstLine="699"/>
        <w:jc w:val="both"/>
        <w:rPr>
          <w:spacing w:val="0"/>
        </w:rPr>
      </w:pPr>
      <w:r w:rsidRPr="002C6FFD">
        <w:rPr>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3566CEBD" w14:textId="77777777" w:rsidR="00947134" w:rsidRPr="002C6FFD" w:rsidRDefault="00947134" w:rsidP="0051317D">
      <w:pPr>
        <w:pStyle w:val="bullet"/>
        <w:numPr>
          <w:ilvl w:val="0"/>
          <w:numId w:val="88"/>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44160772" w14:textId="77777777" w:rsidR="00947134" w:rsidRPr="002C6FFD" w:rsidRDefault="00947134" w:rsidP="0051317D">
      <w:pPr>
        <w:pStyle w:val="bullet"/>
        <w:numPr>
          <w:ilvl w:val="0"/>
          <w:numId w:val="88"/>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1C2871A4"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569C5028"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45BBF57C" w14:textId="77777777" w:rsidR="00947134" w:rsidRPr="002C6FFD" w:rsidRDefault="00947134" w:rsidP="00947134">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56C55F8D" w14:textId="77777777" w:rsidR="00947134" w:rsidRDefault="00947134" w:rsidP="00947134">
      <w:pPr>
        <w:pStyle w:val="2"/>
        <w:spacing w:before="0"/>
        <w:rPr>
          <w:rFonts w:eastAsia="Arial Unicode MS"/>
        </w:rPr>
      </w:pPr>
    </w:p>
    <w:p w14:paraId="6CEF8554" w14:textId="7D096FE4" w:rsidR="00947134" w:rsidRPr="00F30696" w:rsidRDefault="00947134" w:rsidP="00947134">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CE1363">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4]","plainTextFormattedCitation":"[84]","previouslyFormattedCitation":"[84]"},"properties":{"noteIndex":0},"schema":"https://github.com/citation-style-language/schema/raw/master/csl-citation.json"}</w:instrText>
      </w:r>
      <w:r w:rsidRPr="00F30696">
        <w:rPr>
          <w:b/>
          <w:i/>
          <w:iCs/>
          <w:u w:val="single"/>
          <w:shd w:val="clear" w:color="auto" w:fill="FFFFFF"/>
        </w:rPr>
        <w:fldChar w:fldCharType="separate"/>
      </w:r>
      <w:r w:rsidRPr="00947134">
        <w:rPr>
          <w:iCs/>
          <w:noProof/>
          <w:shd w:val="clear" w:color="auto" w:fill="FFFFFF"/>
        </w:rPr>
        <w:t>[84]</w:t>
      </w:r>
      <w:r w:rsidRPr="00F30696">
        <w:rPr>
          <w:b/>
          <w:i/>
          <w:iCs/>
          <w:u w:val="single"/>
          <w:shd w:val="clear" w:color="auto" w:fill="FFFFFF"/>
        </w:rPr>
        <w:fldChar w:fldCharType="end"/>
      </w:r>
    </w:p>
    <w:p w14:paraId="3BDAD0F1"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548E76E8"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78747573"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26CAAE72"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48931405" w14:textId="77777777" w:rsidR="00947134" w:rsidRDefault="00947134" w:rsidP="00947134">
      <w:pPr>
        <w:pStyle w:val="2"/>
        <w:spacing w:before="0"/>
        <w:rPr>
          <w:rFonts w:eastAsia="Arial Unicode MS"/>
        </w:rPr>
      </w:pPr>
    </w:p>
    <w:p w14:paraId="4D73DE08" w14:textId="6AB4F3EE" w:rsidR="00947134" w:rsidRPr="00F30696" w:rsidRDefault="00947134" w:rsidP="00947134">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CE1363">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4]","plainTextFormattedCitation":"[84]","previouslyFormattedCitation":"[84]"},"properties":{"noteIndex":0},"schema":"https://github.com/citation-style-language/schema/raw/master/csl-citation.json"}</w:instrText>
      </w:r>
      <w:r w:rsidRPr="00F30696">
        <w:rPr>
          <w:b/>
          <w:i/>
          <w:iCs/>
          <w:u w:val="single"/>
          <w:shd w:val="clear" w:color="auto" w:fill="FFFFFF"/>
        </w:rPr>
        <w:fldChar w:fldCharType="separate"/>
      </w:r>
      <w:r w:rsidRPr="00947134">
        <w:rPr>
          <w:iCs/>
          <w:noProof/>
          <w:shd w:val="clear" w:color="auto" w:fill="FFFFFF"/>
        </w:rPr>
        <w:t>[84]</w:t>
      </w:r>
      <w:r w:rsidRPr="00F30696">
        <w:rPr>
          <w:b/>
          <w:i/>
          <w:iCs/>
          <w:u w:val="single"/>
          <w:shd w:val="clear" w:color="auto" w:fill="FFFFFF"/>
        </w:rPr>
        <w:fldChar w:fldCharType="end"/>
      </w:r>
    </w:p>
    <w:p w14:paraId="7119A70E"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002AAF3D"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0091610D"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6444D171"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3F23BA39"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58ABF785"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584388D9" w14:textId="77777777" w:rsidR="00947134" w:rsidRPr="002C6FFD" w:rsidRDefault="00947134" w:rsidP="0051317D">
      <w:pPr>
        <w:pStyle w:val="bullet"/>
        <w:numPr>
          <w:ilvl w:val="0"/>
          <w:numId w:val="88"/>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31E5DD60" w14:textId="77777777" w:rsidR="00947134" w:rsidRPr="002C6FFD" w:rsidRDefault="00947134" w:rsidP="00947134">
      <w:pPr>
        <w:ind w:firstLine="708"/>
        <w:rPr>
          <w:rFonts w:cs="Times New Roman"/>
          <w:szCs w:val="24"/>
        </w:rPr>
      </w:pPr>
    </w:p>
    <w:p w14:paraId="5A6A7EF8" w14:textId="77777777" w:rsidR="00947134" w:rsidRPr="002C6FFD" w:rsidRDefault="00947134" w:rsidP="00947134">
      <w:pPr>
        <w:ind w:firstLine="708"/>
        <w:rPr>
          <w:rFonts w:cs="Times New Roman"/>
          <w:szCs w:val="24"/>
        </w:rPr>
      </w:pPr>
      <w:r w:rsidRPr="002C6FFD">
        <w:rPr>
          <w:rFonts w:cs="Times New Roman"/>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4295DACB" w14:textId="77777777" w:rsidR="00947134" w:rsidRPr="002C6FFD" w:rsidRDefault="00947134" w:rsidP="00947134">
      <w:pPr>
        <w:ind w:firstLine="708"/>
        <w:rPr>
          <w:rFonts w:cs="Times New Roman"/>
          <w:color w:val="1A1718"/>
          <w:szCs w:val="24"/>
        </w:rPr>
      </w:pPr>
      <w:r w:rsidRPr="002C6FFD">
        <w:rPr>
          <w:rFonts w:cs="Times New Roman"/>
          <w:color w:val="212121"/>
          <w:szCs w:val="24"/>
        </w:rPr>
        <w:t xml:space="preserve">Ряд осложнений может быть обусловлен некоторыми анатомическими особенностями больного. </w:t>
      </w:r>
      <w:r w:rsidRPr="002C6FFD">
        <w:rPr>
          <w:rFonts w:cs="Times New Roman"/>
          <w:szCs w:val="24"/>
        </w:rPr>
        <w:t>Так у больных с ожирением выше вероятность развития осложнений, т</w:t>
      </w:r>
      <w:r w:rsidRPr="002C6FFD">
        <w:rPr>
          <w:rFonts w:cs="Times New Roman"/>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rFonts w:cs="Times New Roman"/>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rFonts w:cs="Times New Roman"/>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09F76A67" w14:textId="77777777" w:rsidR="00947134" w:rsidRPr="002C6FFD" w:rsidRDefault="00947134" w:rsidP="00947134">
      <w:pPr>
        <w:ind w:firstLine="708"/>
        <w:rPr>
          <w:rFonts w:cs="Times New Roman"/>
          <w:color w:val="000000"/>
          <w:szCs w:val="24"/>
        </w:rPr>
      </w:pPr>
      <w:r w:rsidRPr="002C6FFD">
        <w:rPr>
          <w:rFonts w:cs="Times New Roman"/>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73B99DEC" w14:textId="77777777" w:rsidR="00947134" w:rsidRDefault="00947134" w:rsidP="00947134">
      <w:pPr>
        <w:pStyle w:val="2"/>
        <w:spacing w:before="0"/>
        <w:rPr>
          <w:rFonts w:eastAsia="Arial Unicode MS"/>
        </w:rPr>
      </w:pPr>
    </w:p>
    <w:p w14:paraId="32EC62E4" w14:textId="77777777" w:rsidR="00947134" w:rsidRPr="00F30696" w:rsidRDefault="00947134" w:rsidP="00947134">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319A9DEB" w14:textId="5D44AD58" w:rsidR="00947134" w:rsidRPr="002C6FFD" w:rsidRDefault="00947134" w:rsidP="00947134">
      <w:pPr>
        <w:pStyle w:val="Normal11"/>
        <w:spacing w:before="0" w:line="360" w:lineRule="auto"/>
        <w:ind w:left="0" w:firstLine="699"/>
        <w:jc w:val="both"/>
        <w:rPr>
          <w:spacing w:val="0"/>
        </w:rPr>
      </w:pPr>
      <w:r w:rsidRPr="002C6FFD">
        <w:rPr>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spacing w:val="0"/>
        </w:rPr>
        <w:t xml:space="preserve"> </w:t>
      </w:r>
      <w:r>
        <w:rPr>
          <w:spacing w:val="0"/>
        </w:rPr>
        <w:fldChar w:fldCharType="begin" w:fldLock="1"/>
      </w:r>
      <w:r w:rsidR="00CE1363">
        <w:rPr>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85]","plainTextFormattedCitation":"[85]","previouslyFormattedCitation":"[85]"},"properties":{"noteIndex":0},"schema":"https://github.com/citation-style-language/schema/raw/master/csl-citation.json"}</w:instrText>
      </w:r>
      <w:r>
        <w:rPr>
          <w:spacing w:val="0"/>
        </w:rPr>
        <w:fldChar w:fldCharType="separate"/>
      </w:r>
      <w:r w:rsidRPr="00947134">
        <w:rPr>
          <w:noProof/>
          <w:spacing w:val="0"/>
        </w:rPr>
        <w:t>[85]</w:t>
      </w:r>
      <w:r>
        <w:rPr>
          <w:spacing w:val="0"/>
        </w:rPr>
        <w:fldChar w:fldCharType="end"/>
      </w:r>
      <w:r w:rsidRPr="002C6FFD">
        <w:rPr>
          <w:spacing w:val="0"/>
        </w:rPr>
        <w:t xml:space="preserve">. </w:t>
      </w:r>
    </w:p>
    <w:p w14:paraId="13A91917" w14:textId="77777777" w:rsidR="00947134" w:rsidRPr="002C6FFD" w:rsidRDefault="00947134" w:rsidP="00947134">
      <w:pPr>
        <w:pStyle w:val="Normal11"/>
        <w:spacing w:before="0" w:line="360" w:lineRule="auto"/>
        <w:ind w:left="0" w:firstLine="699"/>
        <w:jc w:val="both"/>
        <w:rPr>
          <w:spacing w:val="0"/>
        </w:rPr>
      </w:pPr>
      <w:r w:rsidRPr="002C6FFD">
        <w:rPr>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59343D3A" w14:textId="77777777" w:rsidR="00947134" w:rsidRPr="002C6FFD" w:rsidRDefault="00947134" w:rsidP="00947134">
      <w:pPr>
        <w:ind w:firstLine="699"/>
        <w:rPr>
          <w:rFonts w:cs="Times New Roman"/>
          <w:szCs w:val="24"/>
        </w:rPr>
      </w:pPr>
      <w:r w:rsidRPr="002C6FFD">
        <w:rPr>
          <w:rFonts w:cs="Times New Roman"/>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441DCAEA" w14:textId="77777777" w:rsidR="00947134" w:rsidRDefault="00947134" w:rsidP="00947134">
      <w:pPr>
        <w:pStyle w:val="2"/>
        <w:spacing w:before="0"/>
        <w:rPr>
          <w:rFonts w:eastAsia="Arial Unicode MS"/>
        </w:rPr>
      </w:pPr>
    </w:p>
    <w:p w14:paraId="45FE3B9D" w14:textId="77777777" w:rsidR="00947134" w:rsidRPr="008E213C" w:rsidRDefault="00947134" w:rsidP="00947134">
      <w:pPr>
        <w:rPr>
          <w:b/>
          <w:i/>
          <w:iCs/>
          <w:u w:val="single"/>
          <w:shd w:val="clear" w:color="auto" w:fill="FFFFFF"/>
        </w:rPr>
      </w:pPr>
      <w:r w:rsidRPr="008E213C">
        <w:rPr>
          <w:i/>
          <w:iCs/>
          <w:u w:val="single"/>
          <w:shd w:val="clear" w:color="auto" w:fill="FFFFFF"/>
        </w:rPr>
        <w:t>Необходимая документация</w:t>
      </w:r>
    </w:p>
    <w:p w14:paraId="4541D040" w14:textId="77777777" w:rsidR="00947134" w:rsidRPr="002C6FFD" w:rsidRDefault="00947134" w:rsidP="00947134">
      <w:pPr>
        <w:pStyle w:val="Normal11"/>
        <w:spacing w:before="0" w:line="360" w:lineRule="auto"/>
        <w:ind w:firstLine="699"/>
        <w:jc w:val="both"/>
        <w:rPr>
          <w:color w:val="212121"/>
          <w:spacing w:val="0"/>
        </w:rPr>
      </w:pPr>
      <w:r w:rsidRPr="002C6FFD">
        <w:rPr>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spacing w:val="0"/>
        </w:rPr>
        <w:t xml:space="preserve">локуса </w:t>
      </w:r>
      <w:r w:rsidRPr="002C6FFD">
        <w:rPr>
          <w:color w:val="212121"/>
          <w:spacing w:val="0"/>
        </w:rPr>
        <w:t>биопсийного исследования и возникших осложнений процедуры.</w:t>
      </w:r>
    </w:p>
    <w:p w14:paraId="08DEF567" w14:textId="77777777" w:rsidR="00947134" w:rsidRDefault="00947134" w:rsidP="00947134">
      <w:pPr>
        <w:pStyle w:val="2"/>
        <w:spacing w:before="0"/>
        <w:rPr>
          <w:rFonts w:eastAsia="Arial Unicode MS"/>
        </w:rPr>
      </w:pPr>
    </w:p>
    <w:p w14:paraId="6C793533" w14:textId="1FE98A2F" w:rsidR="00947134" w:rsidRPr="008E213C" w:rsidRDefault="00947134" w:rsidP="00947134">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CE1363">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4]","plainTextFormattedCitation":"[84]","previouslyFormattedCitation":"[84]"},"properties":{"noteIndex":0},"schema":"https://github.com/citation-style-language/schema/raw/master/csl-citation.json"}</w:instrText>
      </w:r>
      <w:r w:rsidRPr="008E213C">
        <w:rPr>
          <w:b/>
          <w:i/>
          <w:iCs/>
          <w:u w:val="single"/>
          <w:shd w:val="clear" w:color="auto" w:fill="FFFFFF"/>
        </w:rPr>
        <w:fldChar w:fldCharType="separate"/>
      </w:r>
      <w:r w:rsidRPr="00947134">
        <w:rPr>
          <w:iCs/>
          <w:noProof/>
          <w:shd w:val="clear" w:color="auto" w:fill="FFFFFF"/>
        </w:rPr>
        <w:t>[84]</w:t>
      </w:r>
      <w:r w:rsidRPr="008E213C">
        <w:rPr>
          <w:b/>
          <w:i/>
          <w:iCs/>
          <w:u w:val="single"/>
          <w:shd w:val="clear" w:color="auto" w:fill="FFFFFF"/>
        </w:rPr>
        <w:fldChar w:fldCharType="end"/>
      </w:r>
    </w:p>
    <w:p w14:paraId="00FADBFE" w14:textId="68C45C59" w:rsidR="00947134" w:rsidRPr="002C6FFD" w:rsidRDefault="00947134" w:rsidP="0051317D">
      <w:pPr>
        <w:pStyle w:val="Number1"/>
        <w:numPr>
          <w:ilvl w:val="0"/>
          <w:numId w:val="89"/>
        </w:numPr>
        <w:overflowPunct/>
        <w:autoSpaceDE/>
        <w:autoSpaceDN/>
        <w:adjustRightInd/>
        <w:spacing w:before="0" w:line="360" w:lineRule="auto"/>
        <w:jc w:val="both"/>
        <w:textAlignment w:val="auto"/>
        <w:rPr>
          <w:spacing w:val="0"/>
        </w:rPr>
      </w:pPr>
      <w:r w:rsidRPr="002C6FFD">
        <w:rPr>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w:t>
      </w:r>
      <w:r w:rsidR="00073B2E">
        <w:rPr>
          <w:spacing w:val="0"/>
          <w:shd w:val="clear" w:color="auto" w:fill="FFFFFF"/>
        </w:rPr>
        <w:t xml:space="preserve"> </w:t>
      </w:r>
      <w:r w:rsidRPr="002C6FFD">
        <w:rPr>
          <w:spacing w:val="0"/>
          <w:shd w:val="clear" w:color="auto" w:fill="FFFFFF"/>
        </w:rPr>
        <w:t xml:space="preserve">невозможности выполнения местной анестезии пункция может быть выполнена как без анестезии, так и под общей анестезией. </w:t>
      </w:r>
    </w:p>
    <w:p w14:paraId="32D6597E"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643415C8"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3D348B49"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23D047C9"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085EC2D0"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36646268"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441FF624"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19328C10"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4333F224"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3ADD2EFD"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52606691" w14:textId="77777777" w:rsidR="00947134" w:rsidRDefault="00947134" w:rsidP="0051317D">
      <w:pPr>
        <w:pStyle w:val="Number1"/>
        <w:numPr>
          <w:ilvl w:val="0"/>
          <w:numId w:val="89"/>
        </w:numPr>
        <w:overflowPunct/>
        <w:autoSpaceDE/>
        <w:autoSpaceDN/>
        <w:adjustRightInd/>
        <w:spacing w:before="0" w:line="360" w:lineRule="auto"/>
        <w:jc w:val="both"/>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574BAD87" w14:textId="77777777" w:rsidR="00947134" w:rsidRPr="002C6FFD" w:rsidRDefault="00947134" w:rsidP="0051317D">
      <w:pPr>
        <w:pStyle w:val="Number1"/>
        <w:numPr>
          <w:ilvl w:val="1"/>
          <w:numId w:val="89"/>
        </w:numPr>
        <w:overflowPunct/>
        <w:autoSpaceDE/>
        <w:autoSpaceDN/>
        <w:adjustRightInd/>
        <w:spacing w:before="0" w:line="360" w:lineRule="auto"/>
        <w:jc w:val="both"/>
        <w:textAlignment w:val="auto"/>
        <w:rPr>
          <w:color w:val="222222"/>
          <w:spacing w:val="0"/>
        </w:rPr>
      </w:pPr>
      <w:r w:rsidRPr="002C6FFD">
        <w:rPr>
          <w:spacing w:val="0"/>
        </w:rPr>
        <w:t>цитологическое исследование;</w:t>
      </w:r>
    </w:p>
    <w:p w14:paraId="0D4D009E" w14:textId="77777777" w:rsidR="00947134" w:rsidRDefault="00947134" w:rsidP="0051317D">
      <w:pPr>
        <w:pStyle w:val="Number1"/>
        <w:numPr>
          <w:ilvl w:val="1"/>
          <w:numId w:val="89"/>
        </w:numPr>
        <w:overflowPunct/>
        <w:autoSpaceDE/>
        <w:autoSpaceDN/>
        <w:adjustRightInd/>
        <w:spacing w:before="0" w:line="360" w:lineRule="auto"/>
        <w:jc w:val="both"/>
        <w:textAlignment w:val="auto"/>
        <w:rPr>
          <w:color w:val="222222"/>
          <w:spacing w:val="0"/>
        </w:rPr>
      </w:pPr>
      <w:r w:rsidRPr="002C6FFD">
        <w:rPr>
          <w:spacing w:val="0"/>
        </w:rPr>
        <w:t>цитохимическое исследование.</w:t>
      </w:r>
    </w:p>
    <w:p w14:paraId="5E1D6871"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293C95FD" w14:textId="77777777" w:rsidR="00947134" w:rsidRPr="002C6FFD" w:rsidRDefault="00947134" w:rsidP="0051317D">
      <w:pPr>
        <w:pStyle w:val="Number1"/>
        <w:numPr>
          <w:ilvl w:val="1"/>
          <w:numId w:val="89"/>
        </w:numPr>
        <w:overflowPunct/>
        <w:autoSpaceDE/>
        <w:autoSpaceDN/>
        <w:adjustRightInd/>
        <w:spacing w:before="0" w:line="360" w:lineRule="auto"/>
        <w:jc w:val="both"/>
        <w:textAlignment w:val="auto"/>
        <w:rPr>
          <w:color w:val="222222"/>
          <w:spacing w:val="0"/>
        </w:rPr>
      </w:pPr>
      <w:r w:rsidRPr="002C6FFD">
        <w:rPr>
          <w:spacing w:val="0"/>
        </w:rPr>
        <w:t>в пробирки с консервантом ЭДТА для проведения исследований:</w:t>
      </w:r>
    </w:p>
    <w:p w14:paraId="1452C3B5" w14:textId="77777777" w:rsidR="00947134" w:rsidRPr="002C6FFD" w:rsidRDefault="00947134" w:rsidP="0051317D">
      <w:pPr>
        <w:pStyle w:val="Number1"/>
        <w:numPr>
          <w:ilvl w:val="2"/>
          <w:numId w:val="89"/>
        </w:numPr>
        <w:overflowPunct/>
        <w:autoSpaceDE/>
        <w:autoSpaceDN/>
        <w:adjustRightInd/>
        <w:spacing w:before="0" w:line="360" w:lineRule="auto"/>
        <w:jc w:val="both"/>
        <w:textAlignment w:val="auto"/>
        <w:rPr>
          <w:color w:val="222222"/>
          <w:spacing w:val="0"/>
        </w:rPr>
      </w:pPr>
      <w:r w:rsidRPr="002C6FFD">
        <w:rPr>
          <w:spacing w:val="0"/>
        </w:rPr>
        <w:t>иммунофенотипическое исследование;</w:t>
      </w:r>
    </w:p>
    <w:p w14:paraId="462AC474" w14:textId="77777777" w:rsidR="00947134" w:rsidRDefault="00947134" w:rsidP="0051317D">
      <w:pPr>
        <w:pStyle w:val="Number1"/>
        <w:numPr>
          <w:ilvl w:val="2"/>
          <w:numId w:val="89"/>
        </w:numPr>
        <w:overflowPunct/>
        <w:autoSpaceDE/>
        <w:autoSpaceDN/>
        <w:adjustRightInd/>
        <w:spacing w:before="0" w:line="360" w:lineRule="auto"/>
        <w:jc w:val="both"/>
        <w:textAlignment w:val="auto"/>
        <w:rPr>
          <w:color w:val="222222"/>
          <w:spacing w:val="0"/>
        </w:rPr>
      </w:pPr>
      <w:r w:rsidRPr="002C6FFD">
        <w:rPr>
          <w:spacing w:val="0"/>
        </w:rPr>
        <w:t>молекулярное исследование (методом ПЦР).</w:t>
      </w:r>
    </w:p>
    <w:p w14:paraId="71BF7DD7" w14:textId="77777777" w:rsidR="00947134" w:rsidRPr="002C6FFD" w:rsidRDefault="00947134" w:rsidP="0051317D">
      <w:pPr>
        <w:pStyle w:val="Number1"/>
        <w:numPr>
          <w:ilvl w:val="1"/>
          <w:numId w:val="89"/>
        </w:numPr>
        <w:overflowPunct/>
        <w:autoSpaceDE/>
        <w:autoSpaceDN/>
        <w:adjustRightInd/>
        <w:spacing w:before="0" w:line="360" w:lineRule="auto"/>
        <w:jc w:val="both"/>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5A4B89EE"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1EF74DCC" w14:textId="77777777" w:rsidR="00947134" w:rsidRPr="002C6FFD" w:rsidRDefault="00947134" w:rsidP="0051317D">
      <w:pPr>
        <w:pStyle w:val="Number1"/>
        <w:numPr>
          <w:ilvl w:val="0"/>
          <w:numId w:val="89"/>
        </w:numPr>
        <w:overflowPunct/>
        <w:autoSpaceDE/>
        <w:autoSpaceDN/>
        <w:adjustRightInd/>
        <w:spacing w:before="0" w:line="360" w:lineRule="auto"/>
        <w:jc w:val="both"/>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107058E3" w14:textId="77777777" w:rsidR="00947134" w:rsidRDefault="00947134" w:rsidP="00947134">
      <w:pPr>
        <w:pStyle w:val="2"/>
        <w:spacing w:before="0"/>
        <w:rPr>
          <w:rFonts w:eastAsia="Arial Unicode MS"/>
        </w:rPr>
      </w:pPr>
    </w:p>
    <w:p w14:paraId="410EC4C5" w14:textId="78B1BF43" w:rsidR="00947134" w:rsidRPr="008E213C" w:rsidRDefault="00947134" w:rsidP="00947134">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CE1363">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84]","plainTextFormattedCitation":"[84]","previouslyFormattedCitation":"[84]"},"properties":{"noteIndex":0},"schema":"https://github.com/citation-style-language/schema/raw/master/csl-citation.json"}</w:instrText>
      </w:r>
      <w:r w:rsidRPr="008E213C">
        <w:rPr>
          <w:b/>
          <w:i/>
          <w:iCs/>
          <w:u w:val="single"/>
          <w:shd w:val="clear" w:color="auto" w:fill="FFFFFF"/>
        </w:rPr>
        <w:fldChar w:fldCharType="separate"/>
      </w:r>
      <w:r w:rsidRPr="00947134">
        <w:rPr>
          <w:iCs/>
          <w:noProof/>
          <w:shd w:val="clear" w:color="auto" w:fill="FFFFFF"/>
        </w:rPr>
        <w:t>[84]</w:t>
      </w:r>
      <w:r w:rsidRPr="008E213C">
        <w:rPr>
          <w:b/>
          <w:i/>
          <w:iCs/>
          <w:u w:val="single"/>
          <w:shd w:val="clear" w:color="auto" w:fill="FFFFFF"/>
        </w:rPr>
        <w:fldChar w:fldCharType="end"/>
      </w:r>
    </w:p>
    <w:p w14:paraId="6E9F9E44"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7C879BB3" w14:textId="5017B319"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796D0BBF" w14:textId="383EAE15"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6768A9FA"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354DC4F2"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03894BB0" w14:textId="77777777" w:rsidR="00947134"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Пациента располагают в одном из положений: </w:t>
      </w:r>
    </w:p>
    <w:p w14:paraId="45295543" w14:textId="77777777" w:rsidR="00947134" w:rsidRDefault="00947134" w:rsidP="0051317D">
      <w:pPr>
        <w:pStyle w:val="Number1"/>
        <w:numPr>
          <w:ilvl w:val="1"/>
          <w:numId w:val="90"/>
        </w:numPr>
        <w:overflowPunct/>
        <w:autoSpaceDE/>
        <w:autoSpaceDN/>
        <w:adjustRightInd/>
        <w:spacing w:before="0" w:line="360" w:lineRule="auto"/>
        <w:jc w:val="both"/>
        <w:textAlignment w:val="auto"/>
        <w:rPr>
          <w:spacing w:val="0"/>
        </w:rPr>
      </w:pPr>
      <w:r w:rsidRPr="002C6FFD">
        <w:rPr>
          <w:spacing w:val="0"/>
        </w:rPr>
        <w:t xml:space="preserve">лежа на животе; </w:t>
      </w:r>
    </w:p>
    <w:p w14:paraId="5DB8B944" w14:textId="77777777" w:rsidR="00947134" w:rsidRDefault="00947134" w:rsidP="0051317D">
      <w:pPr>
        <w:pStyle w:val="Number1"/>
        <w:numPr>
          <w:ilvl w:val="1"/>
          <w:numId w:val="90"/>
        </w:numPr>
        <w:overflowPunct/>
        <w:autoSpaceDE/>
        <w:autoSpaceDN/>
        <w:adjustRightInd/>
        <w:spacing w:before="0" w:line="360" w:lineRule="auto"/>
        <w:jc w:val="both"/>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12A83BF3" w14:textId="77777777" w:rsidR="00947134" w:rsidRDefault="00947134" w:rsidP="0051317D">
      <w:pPr>
        <w:pStyle w:val="Number1"/>
        <w:numPr>
          <w:ilvl w:val="1"/>
          <w:numId w:val="90"/>
        </w:numPr>
        <w:overflowPunct/>
        <w:autoSpaceDE/>
        <w:autoSpaceDN/>
        <w:adjustRightInd/>
        <w:spacing w:before="0" w:line="360" w:lineRule="auto"/>
        <w:jc w:val="both"/>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5B108F60" w14:textId="77777777" w:rsidR="00947134" w:rsidRPr="002C6FFD" w:rsidRDefault="00947134" w:rsidP="0051317D">
      <w:pPr>
        <w:pStyle w:val="Number1"/>
        <w:numPr>
          <w:ilvl w:val="1"/>
          <w:numId w:val="90"/>
        </w:numPr>
        <w:overflowPunct/>
        <w:autoSpaceDE/>
        <w:autoSpaceDN/>
        <w:adjustRightInd/>
        <w:spacing w:before="0" w:line="360" w:lineRule="auto"/>
        <w:jc w:val="both"/>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25593543"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6A5D0794"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0DF8BA78"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1A16512F" w14:textId="2D123523"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виду возможности некротизирования тканей. </w:t>
      </w:r>
    </w:p>
    <w:p w14:paraId="65352567"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42E8DC80"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7A5FEC8B"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4D028CBA"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75DD9BB3"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51AB23F4"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2D8F2048"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66D63F6C"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444C0733"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33BCF7C2"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7379AB36"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1DAA1960"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219C3AF0" w14:textId="77777777" w:rsidR="00947134" w:rsidRPr="002C6FFD" w:rsidRDefault="00947134" w:rsidP="0051317D">
      <w:pPr>
        <w:pStyle w:val="Number1"/>
        <w:numPr>
          <w:ilvl w:val="0"/>
          <w:numId w:val="90"/>
        </w:numPr>
        <w:overflowPunct/>
        <w:autoSpaceDE/>
        <w:autoSpaceDN/>
        <w:adjustRightInd/>
        <w:spacing w:before="0" w:line="360" w:lineRule="auto"/>
        <w:jc w:val="both"/>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018DD279" w14:textId="57A939F6" w:rsidR="00947134" w:rsidRDefault="00947134" w:rsidP="00947134">
      <w:pPr>
        <w:rPr>
          <w:rFonts w:cs="Times New Roman"/>
          <w:szCs w:val="24"/>
        </w:rPr>
      </w:pPr>
    </w:p>
    <w:p w14:paraId="23499084" w14:textId="10F6E2E5" w:rsidR="0051317D" w:rsidRPr="0051317D" w:rsidRDefault="00073B2E" w:rsidP="0051317D">
      <w:pPr>
        <w:pStyle w:val="2"/>
        <w:spacing w:before="0"/>
      </w:pPr>
      <w:bookmarkStart w:id="124" w:name="_Toc66184347"/>
      <w:r w:rsidRPr="00FE2263">
        <w:t>Приложение А3.</w:t>
      </w:r>
      <w:r>
        <w:t xml:space="preserve">8. </w:t>
      </w:r>
      <w:r w:rsidR="0051317D" w:rsidRPr="00952000">
        <w:rPr>
          <w:bCs/>
        </w:rPr>
        <w:t>Обеспечение сосудистого доступа</w:t>
      </w:r>
      <w:bookmarkEnd w:id="124"/>
    </w:p>
    <w:p w14:paraId="3E2C7664" w14:textId="6CACF755" w:rsidR="0051317D" w:rsidRPr="00952000" w:rsidRDefault="0051317D" w:rsidP="0051317D">
      <w:pPr>
        <w:rPr>
          <w:rFonts w:cs="Times New Roman"/>
          <w:szCs w:val="24"/>
          <w:shd w:val="clear" w:color="auto" w:fill="FFFFFF"/>
        </w:rPr>
      </w:pPr>
      <w:r w:rsidRPr="00952000">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rFonts w:cs="Times New Roman"/>
          <w:szCs w:val="24"/>
        </w:rPr>
        <w:t xml:space="preserve">. </w:t>
      </w:r>
      <w:r w:rsidRPr="00952000">
        <w:rPr>
          <w:rFonts w:cs="Times New Roman"/>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rFonts w:cs="Times New Roman"/>
          <w:szCs w:val="24"/>
          <w:shd w:val="clear" w:color="auto" w:fill="FFFFFF"/>
        </w:rPr>
        <w:t> </w:t>
      </w:r>
      <w:r w:rsidRPr="00952000">
        <w:rPr>
          <w:rFonts w:cs="Times New Roman"/>
          <w:szCs w:val="24"/>
          <w:shd w:val="clear" w:color="auto" w:fill="FFFFFF"/>
        </w:rPr>
        <w:t xml:space="preserve">д. </w:t>
      </w:r>
    </w:p>
    <w:p w14:paraId="4AC6A16F" w14:textId="1460BDE2" w:rsidR="0051317D" w:rsidRPr="00952000" w:rsidRDefault="0051317D" w:rsidP="0051317D">
      <w:pPr>
        <w:rPr>
          <w:rFonts w:cs="Times New Roman"/>
          <w:szCs w:val="24"/>
        </w:rPr>
      </w:pPr>
      <w:r w:rsidRPr="00952000">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cs="Times New Roman"/>
          <w:szCs w:val="24"/>
        </w:rPr>
        <w:t>как с внутригрудным, так и с внутрибрюшным поражением,</w:t>
      </w:r>
      <w:r w:rsidRPr="00952000">
        <w:rPr>
          <w:rFonts w:cs="Times New Roman"/>
          <w:szCs w:val="24"/>
        </w:rPr>
        <w:t xml:space="preserve"> что значительно затрудняет задачу обеспечения сосудистого доступа </w:t>
      </w:r>
      <w:r w:rsidRPr="00952000">
        <w:rPr>
          <w:rFonts w:cs="Times New Roman"/>
          <w:szCs w:val="24"/>
        </w:rPr>
        <w:fldChar w:fldCharType="begin" w:fldLock="1"/>
      </w:r>
      <w:r w:rsidR="00844875">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86]","plainTextFormattedCitation":"[86]","previouslyFormattedCitation":"[86]"},"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86]</w:t>
      </w:r>
      <w:r w:rsidRPr="00952000">
        <w:rPr>
          <w:rFonts w:cs="Times New Roman"/>
          <w:szCs w:val="24"/>
        </w:rPr>
        <w:fldChar w:fldCharType="end"/>
      </w:r>
      <w:r w:rsidRPr="00952000">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rFonts w:cs="Times New Roman"/>
          <w:szCs w:val="24"/>
        </w:rPr>
        <w:fldChar w:fldCharType="begin" w:fldLock="1"/>
      </w:r>
      <w:r w:rsidR="00844875">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87]","plainTextFormattedCitation":"[87]","previouslyFormattedCitation":"[87]"},"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87]</w:t>
      </w:r>
      <w:r w:rsidRPr="00952000">
        <w:rPr>
          <w:rFonts w:cs="Times New Roman"/>
          <w:szCs w:val="24"/>
        </w:rPr>
        <w:fldChar w:fldCharType="end"/>
      </w:r>
      <w:r w:rsidRPr="00952000">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412C07A0" w14:textId="77777777" w:rsidR="0051317D" w:rsidRDefault="0051317D" w:rsidP="0051317D">
      <w:pPr>
        <w:rPr>
          <w:rFonts w:cs="Times New Roman"/>
          <w:b/>
          <w:bCs/>
          <w:szCs w:val="24"/>
        </w:rPr>
      </w:pPr>
    </w:p>
    <w:p w14:paraId="512D58F8" w14:textId="77777777" w:rsidR="0051317D" w:rsidRPr="004A739C" w:rsidRDefault="0051317D" w:rsidP="0051317D">
      <w:pPr>
        <w:rPr>
          <w:rFonts w:cs="Times New Roman"/>
          <w:i/>
          <w:iCs/>
          <w:szCs w:val="24"/>
          <w:u w:val="single"/>
        </w:rPr>
      </w:pPr>
      <w:r w:rsidRPr="004A739C">
        <w:rPr>
          <w:rFonts w:cs="Times New Roman"/>
          <w:i/>
          <w:iCs/>
          <w:szCs w:val="24"/>
          <w:u w:val="single"/>
        </w:rPr>
        <w:t>Показания к катетеризации центральных вен.</w:t>
      </w:r>
    </w:p>
    <w:p w14:paraId="53BB05BF" w14:textId="77777777" w:rsidR="0051317D" w:rsidRPr="00952000" w:rsidRDefault="0051317D" w:rsidP="0051317D">
      <w:pPr>
        <w:pStyle w:val="afe"/>
        <w:numPr>
          <w:ilvl w:val="0"/>
          <w:numId w:val="91"/>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48D8608E" w14:textId="77777777" w:rsidR="0051317D" w:rsidRPr="00952000" w:rsidRDefault="0051317D" w:rsidP="0051317D">
      <w:pPr>
        <w:pStyle w:val="afe"/>
        <w:numPr>
          <w:ilvl w:val="0"/>
          <w:numId w:val="91"/>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2FFCFE34" w14:textId="77777777" w:rsidR="0051317D" w:rsidRPr="00952000" w:rsidRDefault="0051317D" w:rsidP="0051317D">
      <w:pPr>
        <w:pStyle w:val="afe"/>
        <w:numPr>
          <w:ilvl w:val="0"/>
          <w:numId w:val="91"/>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17B0E9D5" w14:textId="77777777" w:rsidR="0051317D" w:rsidRPr="00952000" w:rsidRDefault="0051317D" w:rsidP="0051317D">
      <w:pPr>
        <w:pStyle w:val="afe"/>
        <w:numPr>
          <w:ilvl w:val="0"/>
          <w:numId w:val="91"/>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79075B27" w14:textId="77777777" w:rsidR="0051317D" w:rsidRPr="00952000" w:rsidRDefault="0051317D" w:rsidP="0051317D">
      <w:pPr>
        <w:pStyle w:val="afe"/>
        <w:numPr>
          <w:ilvl w:val="0"/>
          <w:numId w:val="91"/>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2A40F203" w14:textId="77777777" w:rsidR="0051317D" w:rsidRPr="00952000" w:rsidRDefault="0051317D" w:rsidP="0051317D">
      <w:pPr>
        <w:pStyle w:val="afe"/>
        <w:numPr>
          <w:ilvl w:val="0"/>
          <w:numId w:val="91"/>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189126E6" w14:textId="77777777" w:rsidR="0051317D" w:rsidRDefault="0051317D" w:rsidP="0051317D">
      <w:pPr>
        <w:rPr>
          <w:rFonts w:cs="Times New Roman"/>
          <w:b/>
          <w:bCs/>
          <w:szCs w:val="24"/>
        </w:rPr>
      </w:pPr>
    </w:p>
    <w:p w14:paraId="138DF5D0" w14:textId="77777777" w:rsidR="0051317D" w:rsidRPr="004A739C" w:rsidRDefault="0051317D" w:rsidP="0051317D">
      <w:pPr>
        <w:rPr>
          <w:rFonts w:cs="Times New Roman"/>
          <w:i/>
          <w:iCs/>
          <w:szCs w:val="24"/>
          <w:u w:val="single"/>
        </w:rPr>
      </w:pPr>
      <w:r w:rsidRPr="004A739C">
        <w:rPr>
          <w:rFonts w:cs="Times New Roman"/>
          <w:i/>
          <w:iCs/>
          <w:szCs w:val="24"/>
          <w:u w:val="single"/>
        </w:rPr>
        <w:t>Противопоказания к катетеризации центральных вен</w:t>
      </w:r>
    </w:p>
    <w:p w14:paraId="481BDF24" w14:textId="77777777" w:rsidR="0051317D" w:rsidRPr="004A739C" w:rsidRDefault="0051317D" w:rsidP="0051317D">
      <w:pPr>
        <w:pStyle w:val="afe"/>
        <w:numPr>
          <w:ilvl w:val="0"/>
          <w:numId w:val="91"/>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704C32DB" w14:textId="77777777" w:rsidR="0051317D" w:rsidRPr="004A739C" w:rsidRDefault="0051317D" w:rsidP="0051317D">
      <w:pPr>
        <w:pStyle w:val="afe"/>
        <w:numPr>
          <w:ilvl w:val="1"/>
          <w:numId w:val="91"/>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3647E00A" w14:textId="77777777" w:rsidR="0051317D" w:rsidRPr="004A739C" w:rsidRDefault="0051317D" w:rsidP="0051317D">
      <w:pPr>
        <w:pStyle w:val="afe"/>
        <w:numPr>
          <w:ilvl w:val="1"/>
          <w:numId w:val="91"/>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7E6AA96F" w14:textId="77777777" w:rsidR="0051317D" w:rsidRPr="004A739C" w:rsidRDefault="0051317D" w:rsidP="0051317D">
      <w:pPr>
        <w:pStyle w:val="afe"/>
        <w:numPr>
          <w:ilvl w:val="0"/>
          <w:numId w:val="91"/>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5CF3044E" w14:textId="77777777" w:rsidR="0051317D" w:rsidRPr="004A739C" w:rsidRDefault="0051317D" w:rsidP="0051317D">
      <w:pPr>
        <w:pStyle w:val="afe"/>
        <w:numPr>
          <w:ilvl w:val="1"/>
          <w:numId w:val="91"/>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71F8FD46" w14:textId="77777777" w:rsidR="0051317D" w:rsidRDefault="0051317D" w:rsidP="0051317D">
      <w:pPr>
        <w:pStyle w:val="Default"/>
        <w:spacing w:line="360" w:lineRule="auto"/>
        <w:ind w:firstLine="709"/>
        <w:jc w:val="both"/>
        <w:rPr>
          <w:i/>
          <w:color w:val="auto"/>
        </w:rPr>
      </w:pPr>
    </w:p>
    <w:p w14:paraId="78195791" w14:textId="77777777" w:rsidR="0051317D" w:rsidRPr="00952000" w:rsidRDefault="0051317D" w:rsidP="0051317D">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7F4160AA" w14:textId="44C7F6F3" w:rsidR="0051317D" w:rsidRPr="00952000" w:rsidRDefault="0051317D" w:rsidP="0051317D">
      <w:pPr>
        <w:rPr>
          <w:rFonts w:cs="Times New Roman"/>
          <w:szCs w:val="24"/>
        </w:rPr>
      </w:pPr>
      <w:r w:rsidRPr="00952000">
        <w:rPr>
          <w:rFonts w:cs="Times New Roman"/>
          <w:i/>
          <w:szCs w:val="24"/>
        </w:rPr>
        <w:t>Плазменная концентрация фибриногена</w:t>
      </w:r>
      <w:r w:rsidRPr="00952000">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rFonts w:cs="Times New Roman"/>
          <w:szCs w:val="24"/>
        </w:rPr>
        <w:fldChar w:fldCharType="begin" w:fldLock="1"/>
      </w:r>
      <w:r w:rsidR="00844875">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88]","plainTextFormattedCitation":"[88]","previouslyFormattedCitation":"[88]"},"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88]</w:t>
      </w:r>
      <w:r w:rsidRPr="00952000">
        <w:rPr>
          <w:rFonts w:cs="Times New Roman"/>
          <w:szCs w:val="24"/>
        </w:rPr>
        <w:fldChar w:fldCharType="end"/>
      </w:r>
      <w:r w:rsidRPr="00952000">
        <w:rPr>
          <w:rFonts w:cs="Times New Roman"/>
          <w:szCs w:val="24"/>
        </w:rPr>
        <w:t>.</w:t>
      </w:r>
    </w:p>
    <w:p w14:paraId="0A2657DE" w14:textId="77777777" w:rsidR="0051317D" w:rsidRDefault="0051317D" w:rsidP="0051317D">
      <w:pPr>
        <w:rPr>
          <w:rFonts w:cs="Times New Roman"/>
          <w:b/>
          <w:bCs/>
          <w:szCs w:val="24"/>
        </w:rPr>
      </w:pPr>
    </w:p>
    <w:p w14:paraId="7C0587BB" w14:textId="77777777" w:rsidR="0051317D" w:rsidRPr="008879EC" w:rsidRDefault="0051317D" w:rsidP="0051317D">
      <w:pPr>
        <w:rPr>
          <w:rFonts w:cs="Times New Roman"/>
          <w:i/>
          <w:iCs/>
          <w:szCs w:val="24"/>
          <w:u w:val="single"/>
        </w:rPr>
      </w:pPr>
      <w:r w:rsidRPr="008879EC">
        <w:rPr>
          <w:rFonts w:cs="Times New Roman"/>
          <w:i/>
          <w:iCs/>
          <w:szCs w:val="24"/>
          <w:u w:val="single"/>
        </w:rPr>
        <w:t>Типы катетеров</w:t>
      </w:r>
    </w:p>
    <w:p w14:paraId="7B3517F3" w14:textId="77777777" w:rsidR="0051317D" w:rsidRPr="00952000" w:rsidRDefault="0051317D" w:rsidP="0051317D">
      <w:pPr>
        <w:ind w:firstLine="708"/>
        <w:contextualSpacing/>
        <w:rPr>
          <w:rFonts w:cs="Times New Roman"/>
          <w:szCs w:val="24"/>
        </w:rPr>
      </w:pPr>
      <w:r w:rsidRPr="00952000">
        <w:rPr>
          <w:rFonts w:cs="Times New Roman"/>
          <w:i/>
          <w:szCs w:val="24"/>
        </w:rPr>
        <w:t>ЦВК</w:t>
      </w:r>
      <w:r w:rsidRPr="00952000">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3EE4D1C5" w14:textId="77777777" w:rsidR="0051317D" w:rsidRPr="00952000" w:rsidRDefault="0051317D" w:rsidP="0051317D">
      <w:pPr>
        <w:ind w:firstLine="700"/>
        <w:rPr>
          <w:rFonts w:eastAsia="Times New Roman" w:cs="Times New Roman"/>
          <w:i/>
          <w:szCs w:val="24"/>
          <w:lang w:eastAsia="ru-RU"/>
        </w:rPr>
      </w:pPr>
      <w:r w:rsidRPr="00952000">
        <w:rPr>
          <w:rFonts w:eastAsia="Times New Roman" w:cs="Times New Roman"/>
          <w:i/>
          <w:szCs w:val="24"/>
          <w:lang w:eastAsia="ru-RU"/>
        </w:rPr>
        <w:t>Нетуннелируемые катетеры</w:t>
      </w:r>
    </w:p>
    <w:p w14:paraId="6B503C38" w14:textId="69711D85" w:rsidR="0051317D" w:rsidRPr="00DE117D" w:rsidRDefault="0051317D" w:rsidP="0051317D">
      <w:pPr>
        <w:ind w:firstLine="700"/>
        <w:rPr>
          <w:rFonts w:eastAsia="Times New Roman" w:cs="Times New Roman"/>
          <w:strike/>
          <w:szCs w:val="24"/>
        </w:rPr>
      </w:pPr>
      <w:r w:rsidRPr="00952000">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cs="Times New Roman"/>
          <w:szCs w:val="24"/>
          <w:lang w:val="en-US" w:eastAsia="ru-RU"/>
        </w:rPr>
        <w:t>Fr</w:t>
      </w:r>
      <w:r w:rsidRPr="00952000">
        <w:rPr>
          <w:rFonts w:eastAsia="Times New Roman" w:cs="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cs="Times New Roman"/>
          <w:szCs w:val="24"/>
          <w:lang w:eastAsia="ru-RU"/>
        </w:rPr>
        <w:t>,</w:t>
      </w:r>
      <w:r w:rsidRPr="00952000">
        <w:rPr>
          <w:rFonts w:eastAsia="Times New Roman" w:cs="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cs="Times New Roman"/>
          <w:szCs w:val="24"/>
          <w:lang w:eastAsia="ru-RU"/>
        </w:rPr>
        <w:fldChar w:fldCharType="begin" w:fldLock="1"/>
      </w:r>
      <w:r w:rsidR="00844875">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89]","plainTextFormattedCitation":"[89]","previouslyFormattedCitation":"[89]"},"properties":{"noteIndex":0},"schema":"https://github.com/citation-style-language/schema/raw/master/csl-citation.json"}</w:instrText>
      </w:r>
      <w:r w:rsidRPr="00952000">
        <w:rPr>
          <w:rFonts w:eastAsia="Times New Roman" w:cs="Times New Roman"/>
          <w:szCs w:val="24"/>
          <w:lang w:eastAsia="ru-RU"/>
        </w:rPr>
        <w:fldChar w:fldCharType="separate"/>
      </w:r>
      <w:r w:rsidR="00CE1363" w:rsidRPr="00CE1363">
        <w:rPr>
          <w:rFonts w:eastAsia="Times New Roman" w:cs="Times New Roman"/>
          <w:noProof/>
          <w:szCs w:val="24"/>
          <w:lang w:eastAsia="ru-RU"/>
        </w:rPr>
        <w:t>[89]</w:t>
      </w:r>
      <w:r w:rsidRPr="00952000">
        <w:rPr>
          <w:rFonts w:eastAsia="Times New Roman" w:cs="Times New Roman"/>
          <w:szCs w:val="24"/>
          <w:lang w:eastAsia="ru-RU"/>
        </w:rPr>
        <w:fldChar w:fldCharType="end"/>
      </w:r>
      <w:r>
        <w:rPr>
          <w:rFonts w:eastAsia="Times New Roman" w:cs="Times New Roman"/>
          <w:szCs w:val="24"/>
          <w:lang w:eastAsia="ru-RU"/>
        </w:rPr>
        <w:t>. Существую</w:t>
      </w:r>
      <w:r w:rsidRPr="00952000">
        <w:rPr>
          <w:rFonts w:eastAsia="Times New Roman" w:cs="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cs="Times New Roman"/>
          <w:szCs w:val="24"/>
          <w:lang w:eastAsia="ru-RU"/>
        </w:rPr>
        <w:t xml:space="preserve">. </w:t>
      </w:r>
    </w:p>
    <w:p w14:paraId="00231F64" w14:textId="77777777" w:rsidR="0051317D" w:rsidRPr="00952000" w:rsidRDefault="0051317D" w:rsidP="0051317D">
      <w:pPr>
        <w:ind w:firstLine="708"/>
        <w:rPr>
          <w:rFonts w:eastAsia="Times New Roman" w:cs="Times New Roman"/>
          <w:i/>
          <w:szCs w:val="24"/>
          <w:lang w:eastAsia="ru-RU"/>
        </w:rPr>
      </w:pPr>
      <w:r w:rsidRPr="00952000">
        <w:rPr>
          <w:rFonts w:eastAsia="Times New Roman" w:cs="Times New Roman"/>
          <w:i/>
          <w:szCs w:val="24"/>
          <w:lang w:eastAsia="ru-RU"/>
        </w:rPr>
        <w:t xml:space="preserve">Туннелируемые катетеры </w:t>
      </w:r>
    </w:p>
    <w:p w14:paraId="5E77FA4C" w14:textId="0C373FF3" w:rsidR="0051317D" w:rsidRPr="00952000" w:rsidRDefault="0051317D" w:rsidP="0051317D">
      <w:pPr>
        <w:ind w:firstLine="708"/>
        <w:rPr>
          <w:rFonts w:eastAsia="Times New Roman" w:cs="Times New Roman"/>
          <w:strike/>
          <w:szCs w:val="24"/>
          <w:lang w:eastAsia="ru-RU"/>
        </w:rPr>
      </w:pPr>
      <w:r w:rsidRPr="00952000">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cs="Times New Roman"/>
          <w:szCs w:val="24"/>
          <w:lang w:eastAsia="ru-RU"/>
        </w:rPr>
        <w:fldChar w:fldCharType="begin" w:fldLock="1"/>
      </w:r>
      <w:r w:rsidR="00844875">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90]","plainTextFormattedCitation":"[90]","previouslyFormattedCitation":"[90]"},"properties":{"noteIndex":0},"schema":"https://github.com/citation-style-language/schema/raw/master/csl-citation.json"}</w:instrText>
      </w:r>
      <w:r w:rsidRPr="00952000">
        <w:rPr>
          <w:rFonts w:eastAsia="Times New Roman" w:cs="Times New Roman"/>
          <w:szCs w:val="24"/>
          <w:lang w:eastAsia="ru-RU"/>
        </w:rPr>
        <w:fldChar w:fldCharType="separate"/>
      </w:r>
      <w:r w:rsidR="00CE1363" w:rsidRPr="00CE1363">
        <w:rPr>
          <w:rFonts w:eastAsia="Times New Roman" w:cs="Times New Roman"/>
          <w:noProof/>
          <w:szCs w:val="24"/>
          <w:lang w:eastAsia="ru-RU"/>
        </w:rPr>
        <w:t>[90]</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3BCA0D94" w14:textId="4E4C173D" w:rsidR="0051317D" w:rsidRPr="00952000" w:rsidRDefault="0051317D" w:rsidP="0051317D">
      <w:pPr>
        <w:ind w:firstLine="708"/>
        <w:rPr>
          <w:rFonts w:eastAsia="Times New Roman" w:cs="Times New Roman"/>
          <w:szCs w:val="24"/>
          <w:lang w:eastAsia="ru-RU"/>
        </w:rPr>
      </w:pPr>
      <w:r w:rsidRPr="00952000">
        <w:rPr>
          <w:rFonts w:eastAsia="Times New Roman" w:cs="Times New Roman"/>
          <w:szCs w:val="24"/>
          <w:lang w:eastAsia="ru-RU"/>
        </w:rPr>
        <w:t>Туннелируемый тип катетера предпочтительнее нетуннелируемого</w:t>
      </w:r>
      <w:r>
        <w:rPr>
          <w:rFonts w:eastAsia="Times New Roman" w:cs="Times New Roman"/>
          <w:szCs w:val="24"/>
          <w:lang w:eastAsia="ru-RU"/>
        </w:rPr>
        <w:t>, особенно</w:t>
      </w:r>
      <w:r w:rsidRPr="00952000">
        <w:rPr>
          <w:rFonts w:eastAsia="Times New Roman" w:cs="Times New Roman"/>
          <w:szCs w:val="24"/>
          <w:lang w:eastAsia="ru-RU"/>
        </w:rPr>
        <w:t xml:space="preserve"> при необходимости проведения массивной инфузионной терапии </w:t>
      </w:r>
      <w:r>
        <w:rPr>
          <w:rFonts w:eastAsia="Times New Roman" w:cs="Times New Roman"/>
          <w:szCs w:val="24"/>
          <w:lang w:eastAsia="ru-RU"/>
        </w:rPr>
        <w:t>в течение более 3 недель</w:t>
      </w:r>
      <w:r w:rsidRPr="00952000">
        <w:rPr>
          <w:rFonts w:eastAsia="Times New Roman" w:cs="Times New Roman"/>
          <w:szCs w:val="24"/>
          <w:lang w:eastAsia="ru-RU"/>
        </w:rPr>
        <w:t xml:space="preserve">, особенно у онкогематологических пациентов </w:t>
      </w:r>
      <w:r w:rsidRPr="00952000">
        <w:rPr>
          <w:rFonts w:eastAsia="Times New Roman" w:cs="Times New Roman"/>
          <w:szCs w:val="24"/>
          <w:lang w:eastAsia="ru-RU"/>
        </w:rPr>
        <w:fldChar w:fldCharType="begin" w:fldLock="1"/>
      </w:r>
      <w:r w:rsidR="00844875">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91]","plainTextFormattedCitation":"[91]","previouslyFormattedCitation":"[91]"},"properties":{"noteIndex":0},"schema":"https://github.com/citation-style-language/schema/raw/master/csl-citation.json"}</w:instrText>
      </w:r>
      <w:r w:rsidRPr="00952000">
        <w:rPr>
          <w:rFonts w:eastAsia="Times New Roman" w:cs="Times New Roman"/>
          <w:szCs w:val="24"/>
          <w:lang w:eastAsia="ru-RU"/>
        </w:rPr>
        <w:fldChar w:fldCharType="separate"/>
      </w:r>
      <w:r w:rsidR="00CE1363" w:rsidRPr="00CE1363">
        <w:rPr>
          <w:rFonts w:eastAsia="Times New Roman" w:cs="Times New Roman"/>
          <w:noProof/>
          <w:szCs w:val="24"/>
          <w:lang w:eastAsia="ru-RU"/>
        </w:rPr>
        <w:t>[91]</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5177B211" w14:textId="77777777" w:rsidR="0051317D" w:rsidRPr="00952000" w:rsidRDefault="0051317D" w:rsidP="0051317D">
      <w:pPr>
        <w:ind w:firstLine="708"/>
        <w:rPr>
          <w:rFonts w:eastAsia="Times New Roman" w:cs="Times New Roman"/>
          <w:i/>
          <w:szCs w:val="24"/>
          <w:lang w:eastAsia="ru-RU"/>
        </w:rPr>
      </w:pPr>
      <w:r w:rsidRPr="00952000">
        <w:rPr>
          <w:rFonts w:eastAsia="Times New Roman" w:cs="Times New Roman"/>
          <w:i/>
          <w:szCs w:val="24"/>
          <w:lang w:eastAsia="ru-RU"/>
        </w:rPr>
        <w:t xml:space="preserve">Порт-системы </w:t>
      </w:r>
    </w:p>
    <w:p w14:paraId="77F72511" w14:textId="230FFA8C" w:rsidR="0051317D" w:rsidRPr="00952000" w:rsidRDefault="0051317D" w:rsidP="0051317D">
      <w:pPr>
        <w:ind w:firstLine="708"/>
        <w:rPr>
          <w:rFonts w:eastAsia="Times New Roman" w:cs="Times New Roman"/>
          <w:szCs w:val="24"/>
          <w:lang w:eastAsia="ru-RU"/>
        </w:rPr>
      </w:pPr>
      <w:r w:rsidRPr="00952000">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cs="Times New Roman"/>
          <w:strike/>
          <w:szCs w:val="24"/>
          <w:lang w:eastAsia="ru-RU"/>
        </w:rPr>
        <w:t xml:space="preserve"> </w:t>
      </w:r>
      <w:r w:rsidRPr="00952000">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cs="Times New Roman"/>
          <w:szCs w:val="24"/>
          <w:lang w:eastAsia="ru-RU"/>
        </w:rPr>
        <w:fldChar w:fldCharType="begin" w:fldLock="1"/>
      </w:r>
      <w:r w:rsidR="00844875">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92]","plainTextFormattedCitation":"[92]","previouslyFormattedCitation":"[92]"},"properties":{"noteIndex":0},"schema":"https://github.com/citation-style-language/schema/raw/master/csl-citation.json"}</w:instrText>
      </w:r>
      <w:r w:rsidRPr="00952000">
        <w:rPr>
          <w:rFonts w:eastAsia="Times New Roman" w:cs="Times New Roman"/>
          <w:szCs w:val="24"/>
          <w:lang w:eastAsia="ru-RU"/>
        </w:rPr>
        <w:fldChar w:fldCharType="separate"/>
      </w:r>
      <w:r w:rsidR="00CE1363" w:rsidRPr="00CE1363">
        <w:rPr>
          <w:rFonts w:eastAsia="Times New Roman" w:cs="Times New Roman"/>
          <w:noProof/>
          <w:szCs w:val="24"/>
          <w:lang w:eastAsia="ru-RU"/>
        </w:rPr>
        <w:t>[92]</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5F55F6C8" w14:textId="77777777" w:rsidR="0051317D" w:rsidRPr="00952000" w:rsidRDefault="0051317D" w:rsidP="0051317D">
      <w:pPr>
        <w:ind w:firstLine="708"/>
        <w:rPr>
          <w:rFonts w:eastAsia="Times New Roman" w:cs="Times New Roman"/>
          <w:szCs w:val="24"/>
          <w:lang w:eastAsia="ru-RU"/>
        </w:rPr>
      </w:pPr>
      <w:r w:rsidRPr="00952000">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7FE94F5D" w14:textId="77777777" w:rsidR="0051317D" w:rsidRPr="00952000" w:rsidRDefault="0051317D" w:rsidP="0051317D">
      <w:pPr>
        <w:ind w:firstLine="708"/>
        <w:rPr>
          <w:rFonts w:eastAsia="Times New Roman" w:cs="Times New Roman"/>
          <w:i/>
          <w:szCs w:val="24"/>
          <w:lang w:eastAsia="ru-RU"/>
        </w:rPr>
      </w:pPr>
      <w:r w:rsidRPr="00952000">
        <w:rPr>
          <w:rFonts w:eastAsia="Times New Roman" w:cs="Times New Roman"/>
          <w:i/>
          <w:szCs w:val="24"/>
          <w:lang w:eastAsia="ru-RU"/>
        </w:rPr>
        <w:t>Периферически имплантируемые центральные венозные катетеры.</w:t>
      </w:r>
    </w:p>
    <w:p w14:paraId="34969487" w14:textId="177C6E37" w:rsidR="0051317D" w:rsidRPr="00952000" w:rsidRDefault="0051317D" w:rsidP="0051317D">
      <w:pPr>
        <w:ind w:firstLine="708"/>
        <w:rPr>
          <w:rFonts w:eastAsia="Times New Roman" w:cs="Times New Roman"/>
          <w:szCs w:val="24"/>
          <w:lang w:eastAsia="ru-RU"/>
        </w:rPr>
      </w:pPr>
      <w:r w:rsidRPr="00952000">
        <w:rPr>
          <w:rFonts w:eastAsia="Times New Roman" w:cs="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cs="Times New Roman"/>
          <w:szCs w:val="24"/>
          <w:lang w:eastAsia="ru-RU"/>
        </w:rPr>
        <w:t xml:space="preserve"> </w:t>
      </w:r>
      <w:r w:rsidRPr="00952000">
        <w:rPr>
          <w:rFonts w:eastAsia="Times New Roman" w:cs="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cs="Times New Roman"/>
          <w:szCs w:val="24"/>
          <w:lang w:eastAsia="ru-RU"/>
        </w:rPr>
        <w:fldChar w:fldCharType="begin" w:fldLock="1"/>
      </w:r>
      <w:r w:rsidR="00844875">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93]","plainTextFormattedCitation":"[93]","previouslyFormattedCitation":"[93]"},"properties":{"noteIndex":0},"schema":"https://github.com/citation-style-language/schema/raw/master/csl-citation.json"}</w:instrText>
      </w:r>
      <w:r w:rsidRPr="00952000">
        <w:rPr>
          <w:rFonts w:eastAsia="Times New Roman" w:cs="Times New Roman"/>
          <w:szCs w:val="24"/>
          <w:lang w:eastAsia="ru-RU"/>
        </w:rPr>
        <w:fldChar w:fldCharType="separate"/>
      </w:r>
      <w:r w:rsidR="00CE1363" w:rsidRPr="00CE1363">
        <w:rPr>
          <w:rFonts w:eastAsia="Times New Roman" w:cs="Times New Roman"/>
          <w:noProof/>
          <w:szCs w:val="24"/>
          <w:lang w:eastAsia="ru-RU"/>
        </w:rPr>
        <w:t>[93]</w:t>
      </w:r>
      <w:r w:rsidRPr="00952000">
        <w:rPr>
          <w:rFonts w:eastAsia="Times New Roman" w:cs="Times New Roman"/>
          <w:szCs w:val="24"/>
          <w:lang w:eastAsia="ru-RU"/>
        </w:rPr>
        <w:fldChar w:fldCharType="end"/>
      </w:r>
      <w:r w:rsidRPr="00952000">
        <w:rPr>
          <w:rFonts w:eastAsia="Times New Roman" w:cs="Times New Roman"/>
          <w:szCs w:val="24"/>
          <w:lang w:eastAsia="ru-RU"/>
        </w:rPr>
        <w:fldChar w:fldCharType="begin" w:fldLock="1"/>
      </w:r>
      <w:r w:rsidR="00844875">
        <w:rPr>
          <w:rFonts w:eastAsia="Times New Roman" w:cs="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94]","plainTextFormattedCitation":"[94]","previouslyFormattedCitation":"[94]"},"properties":{"noteIndex":0},"schema":"https://github.com/citation-style-language/schema/raw/master/csl-citation.json"}</w:instrText>
      </w:r>
      <w:r w:rsidRPr="00952000">
        <w:rPr>
          <w:rFonts w:eastAsia="Times New Roman" w:cs="Times New Roman"/>
          <w:szCs w:val="24"/>
          <w:lang w:eastAsia="ru-RU"/>
        </w:rPr>
        <w:fldChar w:fldCharType="separate"/>
      </w:r>
      <w:r w:rsidR="00CE1363" w:rsidRPr="00CE1363">
        <w:rPr>
          <w:rFonts w:eastAsia="Times New Roman" w:cs="Times New Roman"/>
          <w:noProof/>
          <w:szCs w:val="24"/>
          <w:lang w:eastAsia="ru-RU"/>
        </w:rPr>
        <w:t>[94]</w:t>
      </w:r>
      <w:r w:rsidRPr="00952000">
        <w:rPr>
          <w:rFonts w:eastAsia="Times New Roman" w:cs="Times New Roman"/>
          <w:szCs w:val="24"/>
          <w:lang w:eastAsia="ru-RU"/>
        </w:rPr>
        <w:fldChar w:fldCharType="end"/>
      </w:r>
      <w:r w:rsidRPr="00952000">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0FCCCEB2" w14:textId="77777777" w:rsidR="0051317D" w:rsidRPr="00952000" w:rsidRDefault="0051317D" w:rsidP="0051317D">
      <w:pPr>
        <w:ind w:firstLine="708"/>
        <w:rPr>
          <w:rFonts w:eastAsia="Times New Roman" w:cs="Times New Roman"/>
          <w:i/>
          <w:szCs w:val="24"/>
          <w:lang w:eastAsia="ru-RU"/>
        </w:rPr>
      </w:pPr>
      <w:r w:rsidRPr="00952000">
        <w:rPr>
          <w:rFonts w:eastAsia="Times New Roman" w:cs="Times New Roman"/>
          <w:i/>
          <w:szCs w:val="24"/>
          <w:lang w:eastAsia="ru-RU"/>
        </w:rPr>
        <w:t>Диализные катетеры.</w:t>
      </w:r>
    </w:p>
    <w:p w14:paraId="3F22395D" w14:textId="77777777" w:rsidR="0051317D" w:rsidRPr="00952000" w:rsidRDefault="0051317D" w:rsidP="0051317D">
      <w:pPr>
        <w:ind w:firstLine="700"/>
        <w:rPr>
          <w:rFonts w:cs="Times New Roman"/>
          <w:szCs w:val="24"/>
        </w:rPr>
      </w:pPr>
      <w:r w:rsidRPr="00952000">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1EFF6F31" w14:textId="77777777" w:rsidR="0051317D" w:rsidRPr="00781F82" w:rsidRDefault="0051317D" w:rsidP="0051317D">
      <w:pPr>
        <w:rPr>
          <w:rFonts w:cs="Times New Roman"/>
          <w:i/>
          <w:iCs/>
          <w:szCs w:val="24"/>
          <w:u w:val="single"/>
        </w:rPr>
      </w:pPr>
      <w:r w:rsidRPr="00781F82">
        <w:rPr>
          <w:rFonts w:cs="Times New Roman"/>
          <w:i/>
          <w:iCs/>
          <w:szCs w:val="24"/>
          <w:u w:val="single"/>
        </w:rPr>
        <w:t>Осложнения</w:t>
      </w:r>
      <w:r w:rsidRPr="00781F82">
        <w:rPr>
          <w:rFonts w:eastAsia="Times New Roman" w:cs="Times New Roman"/>
          <w:i/>
          <w:iCs/>
          <w:szCs w:val="24"/>
          <w:u w:val="single"/>
          <w:lang w:eastAsia="ru-RU"/>
        </w:rPr>
        <w:t xml:space="preserve"> катетеризации центральных вен</w:t>
      </w:r>
    </w:p>
    <w:p w14:paraId="48596C70" w14:textId="77777777" w:rsidR="0051317D" w:rsidRPr="00952000" w:rsidRDefault="0051317D" w:rsidP="0051317D">
      <w:pPr>
        <w:rPr>
          <w:rFonts w:eastAsia="Times New Roman" w:cs="Times New Roman"/>
          <w:szCs w:val="24"/>
          <w:lang w:eastAsia="ru-RU"/>
        </w:rPr>
      </w:pPr>
      <w:r w:rsidRPr="00952000">
        <w:rPr>
          <w:rFonts w:eastAsia="Times New Roman" w:cs="Times New Roman"/>
          <w:i/>
          <w:szCs w:val="24"/>
          <w:lang w:eastAsia="ru-RU"/>
        </w:rPr>
        <w:t>К ранним осложнениям</w:t>
      </w:r>
      <w:r w:rsidRPr="00952000">
        <w:rPr>
          <w:rFonts w:eastAsia="Times New Roman" w:cs="Times New Roman"/>
          <w:szCs w:val="24"/>
          <w:lang w:eastAsia="ru-RU"/>
        </w:rPr>
        <w:t xml:space="preserve"> относят возникшие во время проведения манипуляции:</w:t>
      </w:r>
    </w:p>
    <w:p w14:paraId="29A1E306" w14:textId="77777777" w:rsidR="0051317D" w:rsidRPr="00952000" w:rsidRDefault="0051317D" w:rsidP="0051317D">
      <w:pPr>
        <w:pStyle w:val="afe"/>
        <w:numPr>
          <w:ilvl w:val="0"/>
          <w:numId w:val="92"/>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428F2AF5" w14:textId="77777777" w:rsidR="0051317D" w:rsidRPr="00952000" w:rsidRDefault="0051317D" w:rsidP="0051317D">
      <w:pPr>
        <w:pStyle w:val="afe"/>
        <w:numPr>
          <w:ilvl w:val="0"/>
          <w:numId w:val="92"/>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096FC150" w14:textId="77777777" w:rsidR="0051317D" w:rsidRPr="00952000" w:rsidRDefault="0051317D" w:rsidP="0051317D">
      <w:pPr>
        <w:pStyle w:val="afe"/>
        <w:numPr>
          <w:ilvl w:val="0"/>
          <w:numId w:val="92"/>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1F57D868" w14:textId="77777777" w:rsidR="0051317D" w:rsidRPr="00952000" w:rsidRDefault="0051317D" w:rsidP="0051317D">
      <w:pPr>
        <w:pStyle w:val="afe"/>
        <w:numPr>
          <w:ilvl w:val="0"/>
          <w:numId w:val="92"/>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0815C60E" w14:textId="77777777" w:rsidR="0051317D" w:rsidRPr="00952000" w:rsidRDefault="0051317D" w:rsidP="0051317D">
      <w:pPr>
        <w:pStyle w:val="afe"/>
        <w:numPr>
          <w:ilvl w:val="0"/>
          <w:numId w:val="92"/>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465BCA5F" w14:textId="77777777" w:rsidR="0051317D" w:rsidRPr="00952000" w:rsidRDefault="0051317D" w:rsidP="0051317D">
      <w:pPr>
        <w:pStyle w:val="afe"/>
        <w:numPr>
          <w:ilvl w:val="0"/>
          <w:numId w:val="92"/>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4A6F7CB2" w14:textId="77777777" w:rsidR="0051317D" w:rsidRPr="00952000" w:rsidRDefault="0051317D" w:rsidP="0051317D">
      <w:pPr>
        <w:rPr>
          <w:rFonts w:cs="Times New Roman"/>
          <w:szCs w:val="24"/>
        </w:rPr>
      </w:pPr>
      <w:r w:rsidRPr="00952000">
        <w:rPr>
          <w:rFonts w:cs="Times New Roman"/>
          <w:i/>
          <w:iCs/>
          <w:szCs w:val="24"/>
        </w:rPr>
        <w:t>Поздние осложнения</w:t>
      </w:r>
      <w:r>
        <w:rPr>
          <w:rFonts w:cs="Times New Roman"/>
          <w:i/>
          <w:iCs/>
          <w:szCs w:val="24"/>
        </w:rPr>
        <w:t>,</w:t>
      </w:r>
      <w:r w:rsidRPr="00952000">
        <w:rPr>
          <w:rFonts w:cs="Times New Roman"/>
          <w:szCs w:val="24"/>
        </w:rPr>
        <w:t xml:space="preserve"> возникающие во время или после эксплуатации катетера</w:t>
      </w:r>
      <w:r>
        <w:rPr>
          <w:rFonts w:cs="Times New Roman"/>
          <w:szCs w:val="24"/>
        </w:rPr>
        <w:t>,</w:t>
      </w:r>
      <w:r w:rsidRPr="00952000">
        <w:rPr>
          <w:rFonts w:cs="Times New Roman"/>
          <w:szCs w:val="24"/>
        </w:rPr>
        <w:t xml:space="preserve"> бывают тромботическими, стенотическими и инфекционными.</w:t>
      </w:r>
    </w:p>
    <w:p w14:paraId="320F9EDE" w14:textId="77777777" w:rsidR="0051317D" w:rsidRPr="00952000" w:rsidRDefault="0051317D" w:rsidP="0051317D">
      <w:pPr>
        <w:ind w:firstLine="708"/>
        <w:rPr>
          <w:rFonts w:cs="Times New Roman"/>
          <w:szCs w:val="24"/>
        </w:rPr>
      </w:pPr>
      <w:r w:rsidRPr="00952000">
        <w:rPr>
          <w:rFonts w:cs="Times New Roman"/>
          <w:szCs w:val="24"/>
        </w:rPr>
        <w:t>Под катетер-ассоциированным тромбозом (</w:t>
      </w:r>
      <w:r w:rsidRPr="00952000">
        <w:rPr>
          <w:rFonts w:cs="Times New Roman"/>
          <w:i/>
          <w:szCs w:val="24"/>
        </w:rPr>
        <w:t xml:space="preserve">КАТ) </w:t>
      </w:r>
      <w:r w:rsidRPr="00952000">
        <w:rPr>
          <w:rFonts w:cs="Times New Roman"/>
          <w:szCs w:val="24"/>
        </w:rPr>
        <w:t xml:space="preserve">понимают сочетание клинических и инструментальных признаков тромбоза. </w:t>
      </w:r>
    </w:p>
    <w:p w14:paraId="1C4E7B33" w14:textId="77777777" w:rsidR="0051317D" w:rsidRPr="00952000" w:rsidRDefault="0051317D" w:rsidP="001D2A3A">
      <w:pPr>
        <w:pStyle w:val="afe"/>
        <w:numPr>
          <w:ilvl w:val="0"/>
          <w:numId w:val="96"/>
        </w:numPr>
        <w:ind w:left="0" w:firstLine="349"/>
        <w:rPr>
          <w:rFonts w:cs="Times New Roman"/>
          <w:szCs w:val="24"/>
        </w:rPr>
      </w:pPr>
      <w:r w:rsidRPr="00952000">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09D9111F" w14:textId="77777777" w:rsidR="0051317D" w:rsidRPr="00952000" w:rsidRDefault="0051317D" w:rsidP="001D2A3A">
      <w:pPr>
        <w:pStyle w:val="afe"/>
        <w:numPr>
          <w:ilvl w:val="0"/>
          <w:numId w:val="96"/>
        </w:numPr>
        <w:ind w:left="0" w:firstLine="349"/>
        <w:rPr>
          <w:rFonts w:cs="Times New Roman"/>
          <w:szCs w:val="24"/>
        </w:rPr>
      </w:pPr>
      <w:r w:rsidRPr="00952000">
        <w:rPr>
          <w:rFonts w:cs="Times New Roman"/>
          <w:szCs w:val="24"/>
        </w:rPr>
        <w:t xml:space="preserve">Инструментальные признаки: выявление при </w:t>
      </w:r>
      <w:r w:rsidRPr="00952000">
        <w:rPr>
          <w:rFonts w:cs="Times New Roman"/>
          <w:i/>
          <w:szCs w:val="24"/>
        </w:rPr>
        <w:t>УЗИ</w:t>
      </w:r>
      <w:r w:rsidRPr="00952000">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rFonts w:cs="Times New Roman"/>
          <w:i/>
          <w:szCs w:val="24"/>
        </w:rPr>
        <w:t>КТ-ангиографии или прямой ангиографии</w:t>
      </w:r>
      <w:r w:rsidRPr="00952000">
        <w:rPr>
          <w:rFonts w:cs="Times New Roman"/>
          <w:szCs w:val="24"/>
        </w:rPr>
        <w:t>.</w:t>
      </w:r>
    </w:p>
    <w:p w14:paraId="67729193" w14:textId="77777777" w:rsidR="0051317D" w:rsidRPr="00952000" w:rsidRDefault="0051317D" w:rsidP="001D2A3A">
      <w:pPr>
        <w:pStyle w:val="afd"/>
        <w:spacing w:beforeAutospacing="0" w:afterAutospacing="0" w:line="360" w:lineRule="auto"/>
      </w:pPr>
      <w:r w:rsidRPr="00952000">
        <w:t xml:space="preserve">Тромботические осложнения, ассоциированные с ЦВК, можно разделить на три вида: </w:t>
      </w:r>
    </w:p>
    <w:p w14:paraId="3147A0E6" w14:textId="77777777" w:rsidR="0051317D" w:rsidRPr="00952000" w:rsidRDefault="0051317D" w:rsidP="001D2A3A">
      <w:pPr>
        <w:pStyle w:val="afd"/>
        <w:numPr>
          <w:ilvl w:val="0"/>
          <w:numId w:val="93"/>
        </w:numPr>
        <w:spacing w:beforeAutospacing="0" w:afterAutospacing="0" w:line="360" w:lineRule="auto"/>
      </w:pPr>
      <w:r w:rsidRPr="00952000">
        <w:t xml:space="preserve">«фибриновый чехол», </w:t>
      </w:r>
    </w:p>
    <w:p w14:paraId="23F471FF" w14:textId="77777777" w:rsidR="0051317D" w:rsidRPr="00952000" w:rsidRDefault="0051317D" w:rsidP="001D2A3A">
      <w:pPr>
        <w:pStyle w:val="afd"/>
        <w:numPr>
          <w:ilvl w:val="0"/>
          <w:numId w:val="93"/>
        </w:numPr>
        <w:spacing w:beforeAutospacing="0" w:afterAutospacing="0" w:line="360" w:lineRule="auto"/>
      </w:pPr>
      <w:r w:rsidRPr="00952000">
        <w:t>обструкция катетера</w:t>
      </w:r>
    </w:p>
    <w:p w14:paraId="73C60053" w14:textId="77777777" w:rsidR="0051317D" w:rsidRPr="00952000" w:rsidRDefault="0051317D" w:rsidP="001D2A3A">
      <w:pPr>
        <w:pStyle w:val="afd"/>
        <w:numPr>
          <w:ilvl w:val="0"/>
          <w:numId w:val="93"/>
        </w:numPr>
        <w:spacing w:beforeAutospacing="0" w:afterAutospacing="0" w:line="360" w:lineRule="auto"/>
      </w:pPr>
      <w:r w:rsidRPr="00952000">
        <w:t>пристеночный или обтурирующий внутрисосудистый тромбоз.</w:t>
      </w:r>
    </w:p>
    <w:p w14:paraId="0E07754E" w14:textId="58568A49" w:rsidR="0051317D" w:rsidRPr="00952000" w:rsidRDefault="0051317D" w:rsidP="001D2A3A">
      <w:pPr>
        <w:pStyle w:val="afd"/>
        <w:spacing w:beforeAutospacing="0" w:afterAutospacing="0" w:line="360" w:lineRule="auto"/>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844875">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95,96]","plainTextFormattedCitation":"[95,96]","previouslyFormattedCitation":"[95,96]"},"properties":{"noteIndex":0},"schema":"https://github.com/citation-style-language/schema/raw/master/csl-citation.json"}</w:instrText>
      </w:r>
      <w:r w:rsidRPr="00952000">
        <w:fldChar w:fldCharType="separate"/>
      </w:r>
      <w:r w:rsidR="00CE1363" w:rsidRPr="00CE1363">
        <w:rPr>
          <w:noProof/>
        </w:rPr>
        <w:t>[95,96]</w:t>
      </w:r>
      <w:r w:rsidRPr="00952000">
        <w:fldChar w:fldCharType="end"/>
      </w:r>
      <w:r w:rsidRPr="00952000">
        <w:t xml:space="preserve">. Факторы, предрасполагающие к развитию КАТ, разделяют на три группы: </w:t>
      </w:r>
    </w:p>
    <w:p w14:paraId="4F2BDC45" w14:textId="77777777" w:rsidR="0051317D" w:rsidRPr="00952000" w:rsidRDefault="0051317D" w:rsidP="001D2A3A">
      <w:pPr>
        <w:pStyle w:val="afd"/>
        <w:numPr>
          <w:ilvl w:val="0"/>
          <w:numId w:val="101"/>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60AE1FFA" w14:textId="77777777" w:rsidR="0051317D" w:rsidRPr="00952000" w:rsidRDefault="0051317D" w:rsidP="001D2A3A">
      <w:pPr>
        <w:pStyle w:val="afd"/>
        <w:numPr>
          <w:ilvl w:val="0"/>
          <w:numId w:val="101"/>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130D9CA7" w14:textId="77777777" w:rsidR="0051317D" w:rsidRPr="00952000" w:rsidRDefault="0051317D" w:rsidP="001D2A3A">
      <w:pPr>
        <w:pStyle w:val="afd"/>
        <w:numPr>
          <w:ilvl w:val="0"/>
          <w:numId w:val="101"/>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0C3F7C8D" w14:textId="77777777" w:rsidR="0051317D" w:rsidRPr="00952000" w:rsidRDefault="0051317D" w:rsidP="0051317D">
      <w:pPr>
        <w:ind w:firstLine="708"/>
        <w:rPr>
          <w:rFonts w:cs="Times New Roman"/>
          <w:strike/>
          <w:szCs w:val="24"/>
        </w:rPr>
      </w:pPr>
      <w:r w:rsidRPr="00952000">
        <w:rPr>
          <w:rFonts w:cs="Times New Roman"/>
          <w:szCs w:val="24"/>
        </w:rPr>
        <w:t>Наличие опухолевого заболевания увеличивает риск тромбоза.</w:t>
      </w:r>
    </w:p>
    <w:p w14:paraId="7A99E471" w14:textId="59C8BE4E" w:rsidR="0051317D" w:rsidRPr="00952000" w:rsidRDefault="0051317D" w:rsidP="0051317D">
      <w:pPr>
        <w:ind w:firstLine="708"/>
        <w:rPr>
          <w:rFonts w:cs="Times New Roman"/>
          <w:szCs w:val="24"/>
        </w:rPr>
      </w:pPr>
      <w:r w:rsidRPr="00952000">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rFonts w:cs="Times New Roman"/>
          <w:szCs w:val="24"/>
        </w:rPr>
        <w:fldChar w:fldCharType="begin" w:fldLock="1"/>
      </w:r>
      <w:r w:rsidR="00844875">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97]","plainTextFormattedCitation":"[97]","previouslyFormattedCitation":"[97]"},"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97]</w:t>
      </w:r>
      <w:r w:rsidRPr="00952000">
        <w:rPr>
          <w:rFonts w:cs="Times New Roman"/>
          <w:szCs w:val="24"/>
        </w:rPr>
        <w:fldChar w:fldCharType="end"/>
      </w:r>
      <w:r w:rsidRPr="00952000">
        <w:rPr>
          <w:rFonts w:cs="Times New Roman"/>
          <w:szCs w:val="24"/>
        </w:rPr>
        <w:t xml:space="preserve">. При сравнении силиконовых и полиуретановых катетеров, установленных в вены плеча, значимой разницы </w:t>
      </w:r>
      <w:r w:rsidRPr="00DB2B4A">
        <w:rPr>
          <w:rFonts w:cs="Times New Roman"/>
          <w:szCs w:val="24"/>
        </w:rPr>
        <w:t xml:space="preserve">в частоте развития КАТ </w:t>
      </w:r>
      <w:r w:rsidRPr="00952000">
        <w:rPr>
          <w:rFonts w:cs="Times New Roman"/>
          <w:szCs w:val="24"/>
        </w:rPr>
        <w:t xml:space="preserve">не выявили, но отмечен факт повреждения эндотелия, способствующего развитию тромбоза </w:t>
      </w:r>
      <w:r w:rsidRPr="00952000">
        <w:rPr>
          <w:rFonts w:cs="Times New Roman"/>
          <w:szCs w:val="24"/>
        </w:rPr>
        <w:fldChar w:fldCharType="begin" w:fldLock="1"/>
      </w:r>
      <w:r w:rsidR="00844875">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98]","plainTextFormattedCitation":"[98]","previouslyFormattedCitation":"[98]"},"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98]</w:t>
      </w:r>
      <w:r w:rsidRPr="00952000">
        <w:rPr>
          <w:rFonts w:cs="Times New Roman"/>
          <w:szCs w:val="24"/>
        </w:rPr>
        <w:fldChar w:fldCharType="end"/>
      </w:r>
      <w:r w:rsidRPr="00952000">
        <w:rPr>
          <w:rFonts w:cs="Times New Roman"/>
          <w:szCs w:val="24"/>
        </w:rPr>
        <w:t xml:space="preserve">. Также в патогенезе развития КАТ значимы такие факторы, как травматичность установки </w:t>
      </w:r>
      <w:r w:rsidRPr="00DE117D">
        <w:rPr>
          <w:rFonts w:cs="Times New Roman"/>
          <w:strike/>
          <w:szCs w:val="24"/>
        </w:rPr>
        <w:t>катетера</w:t>
      </w:r>
      <w:r w:rsidRPr="00952000">
        <w:rPr>
          <w:rFonts w:cs="Times New Roman"/>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cs="Times New Roman"/>
          <w:szCs w:val="24"/>
        </w:rPr>
        <w:fldChar w:fldCharType="begin" w:fldLock="1"/>
      </w:r>
      <w:r w:rsidR="00844875">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99]","plainTextFormattedCitation":"[99]","previouslyFormattedCitation":"[99]"},"properties":{"noteIndex":0},"schema":"https://github.com/citation-style-language/schema/raw/master/csl-citation.json"}</w:instrText>
      </w:r>
      <w:r w:rsidRPr="00952000">
        <w:rPr>
          <w:rFonts w:eastAsia="Arial Unicode MS" w:cs="Times New Roman"/>
          <w:szCs w:val="24"/>
        </w:rPr>
        <w:fldChar w:fldCharType="separate"/>
      </w:r>
      <w:r w:rsidR="00CE1363" w:rsidRPr="00CE1363">
        <w:rPr>
          <w:rFonts w:eastAsia="Arial Unicode MS" w:cs="Times New Roman"/>
          <w:noProof/>
          <w:szCs w:val="24"/>
        </w:rPr>
        <w:t>[99]</w:t>
      </w:r>
      <w:r w:rsidRPr="00952000">
        <w:rPr>
          <w:rFonts w:eastAsia="Arial Unicode MS" w:cs="Times New Roman"/>
          <w:szCs w:val="24"/>
        </w:rPr>
        <w:fldChar w:fldCharType="end"/>
      </w:r>
      <w:r w:rsidRPr="00952000">
        <w:rPr>
          <w:rFonts w:eastAsia="Arial Unicode MS" w:cs="Times New Roman"/>
          <w:szCs w:val="24"/>
        </w:rPr>
        <w:t xml:space="preserve">. </w:t>
      </w:r>
      <w:r w:rsidRPr="00952000">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rFonts w:cs="Times New Roman"/>
          <w:szCs w:val="24"/>
        </w:rPr>
        <w:fldChar w:fldCharType="begin" w:fldLock="1"/>
      </w:r>
      <w:r w:rsidR="00844875">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00]","plainTextFormattedCitation":"[100]","previouslyFormattedCitation":"[100]"},"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100]</w:t>
      </w:r>
      <w:r w:rsidRPr="00952000">
        <w:rPr>
          <w:rFonts w:cs="Times New Roman"/>
          <w:szCs w:val="24"/>
        </w:rPr>
        <w:fldChar w:fldCharType="end"/>
      </w:r>
      <w:r w:rsidRPr="00952000">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rFonts w:cs="Times New Roman"/>
          <w:szCs w:val="24"/>
        </w:rPr>
        <w:fldChar w:fldCharType="begin" w:fldLock="1"/>
      </w:r>
      <w:r w:rsidR="00844875">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01]","plainTextFormattedCitation":"[101]","previouslyFormattedCitation":"[101]"},"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101]</w:t>
      </w:r>
      <w:r w:rsidRPr="00952000">
        <w:rPr>
          <w:rFonts w:cs="Times New Roman"/>
          <w:szCs w:val="24"/>
        </w:rPr>
        <w:fldChar w:fldCharType="end"/>
      </w:r>
      <w:r w:rsidRPr="00952000">
        <w:rPr>
          <w:rFonts w:cs="Times New Roman"/>
          <w:szCs w:val="24"/>
        </w:rPr>
        <w:t>, что особенно важно при диагностике катетерассоциированного стеноза (КА</w:t>
      </w:r>
      <w:r w:rsidRPr="00952000">
        <w:rPr>
          <w:rFonts w:cs="Times New Roman"/>
          <w:szCs w:val="24"/>
          <w:lang w:val="en-US"/>
        </w:rPr>
        <w:t>C</w:t>
      </w:r>
      <w:r w:rsidRPr="00952000">
        <w:rPr>
          <w:rFonts w:cs="Times New Roman"/>
          <w:szCs w:val="24"/>
        </w:rPr>
        <w:t xml:space="preserve">). </w:t>
      </w:r>
    </w:p>
    <w:p w14:paraId="7CDDBE3B" w14:textId="35900A3F" w:rsidR="0051317D" w:rsidRPr="00952000" w:rsidRDefault="0051317D" w:rsidP="0051317D">
      <w:pPr>
        <w:ind w:firstLine="708"/>
        <w:rPr>
          <w:rFonts w:cs="Times New Roman"/>
          <w:b/>
          <w:szCs w:val="24"/>
        </w:rPr>
      </w:pPr>
      <w:r w:rsidRPr="00952000">
        <w:rPr>
          <w:rFonts w:cs="Times New Roman"/>
          <w:szCs w:val="24"/>
        </w:rPr>
        <w:t>Катетер-ассоциированый стеноз (</w:t>
      </w:r>
      <w:r w:rsidRPr="00952000">
        <w:rPr>
          <w:rFonts w:cs="Times New Roman"/>
          <w:i/>
          <w:szCs w:val="24"/>
        </w:rPr>
        <w:t>КАС)</w:t>
      </w:r>
      <w:r w:rsidRPr="00952000">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rFonts w:cs="Times New Roman"/>
          <w:szCs w:val="24"/>
        </w:rPr>
        <w:fldChar w:fldCharType="begin" w:fldLock="1"/>
      </w:r>
      <w:r w:rsidR="00844875">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02]","plainTextFormattedCitation":"[102]","previouslyFormattedCitation":"[102]"},"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102]</w:t>
      </w:r>
      <w:r w:rsidRPr="00952000">
        <w:rPr>
          <w:rFonts w:cs="Times New Roman"/>
          <w:szCs w:val="24"/>
        </w:rPr>
        <w:fldChar w:fldCharType="end"/>
      </w:r>
      <w:r w:rsidRPr="00952000">
        <w:rPr>
          <w:rFonts w:cs="Times New Roman"/>
          <w:szCs w:val="24"/>
        </w:rPr>
        <w:t>.</w:t>
      </w:r>
    </w:p>
    <w:p w14:paraId="61D7CEF3" w14:textId="2B436BC1" w:rsidR="0051317D" w:rsidRPr="00952000" w:rsidRDefault="0051317D" w:rsidP="0051317D">
      <w:pPr>
        <w:ind w:firstLine="708"/>
        <w:rPr>
          <w:rFonts w:cs="Times New Roman"/>
          <w:szCs w:val="24"/>
        </w:rPr>
      </w:pPr>
      <w:r w:rsidRPr="00952000">
        <w:rPr>
          <w:rFonts w:cs="Times New Roman"/>
          <w:szCs w:val="24"/>
        </w:rPr>
        <w:t>Катетер-ассоциированная инфекция кровотока (</w:t>
      </w:r>
      <w:r w:rsidRPr="00952000">
        <w:rPr>
          <w:rFonts w:cs="Times New Roman"/>
          <w:i/>
          <w:szCs w:val="24"/>
        </w:rPr>
        <w:t>КАИК)</w:t>
      </w:r>
      <w:r w:rsidRPr="00952000">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rFonts w:cs="Times New Roman"/>
          <w:szCs w:val="24"/>
        </w:rPr>
        <w:fldChar w:fldCharType="begin" w:fldLock="1"/>
      </w:r>
      <w:r w:rsidR="00844875">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03]","plainTextFormattedCitation":"[103]","previouslyFormattedCitation":"[103]"},"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103]</w:t>
      </w:r>
      <w:r w:rsidRPr="00952000">
        <w:rPr>
          <w:rFonts w:cs="Times New Roman"/>
          <w:szCs w:val="24"/>
        </w:rPr>
        <w:fldChar w:fldCharType="end"/>
      </w:r>
      <w:r w:rsidRPr="00952000">
        <w:rPr>
          <w:rFonts w:cs="Times New Roman"/>
          <w:szCs w:val="24"/>
        </w:rPr>
        <w:t>.</w:t>
      </w:r>
    </w:p>
    <w:p w14:paraId="2F2B2150" w14:textId="77777777" w:rsidR="0051317D" w:rsidRPr="00952000" w:rsidRDefault="0051317D" w:rsidP="0051317D">
      <w:pPr>
        <w:ind w:left="360"/>
        <w:rPr>
          <w:rFonts w:cs="Times New Roman"/>
          <w:szCs w:val="24"/>
        </w:rPr>
      </w:pPr>
      <w:r w:rsidRPr="00952000">
        <w:rPr>
          <w:rFonts w:cs="Times New Roman"/>
          <w:szCs w:val="24"/>
        </w:rPr>
        <w:t>При применении туннелируемых катетеров могут возникать следующие виды инфицирования:</w:t>
      </w:r>
    </w:p>
    <w:p w14:paraId="24A9B628" w14:textId="77777777" w:rsidR="0051317D" w:rsidRPr="00952000" w:rsidRDefault="0051317D" w:rsidP="0051317D">
      <w:pPr>
        <w:pStyle w:val="afe"/>
        <w:numPr>
          <w:ilvl w:val="0"/>
          <w:numId w:val="95"/>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1DBDE9EF" w14:textId="77777777" w:rsidR="0051317D" w:rsidRPr="00952000" w:rsidRDefault="0051317D" w:rsidP="0051317D">
      <w:pPr>
        <w:pStyle w:val="afe"/>
        <w:numPr>
          <w:ilvl w:val="0"/>
          <w:numId w:val="95"/>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19C441A8" w14:textId="77777777" w:rsidR="0051317D" w:rsidRPr="00952000" w:rsidRDefault="0051317D" w:rsidP="0051317D">
      <w:pPr>
        <w:pStyle w:val="afe"/>
        <w:numPr>
          <w:ilvl w:val="0"/>
          <w:numId w:val="95"/>
        </w:numPr>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1917769E" w14:textId="77777777" w:rsidR="0051317D" w:rsidRDefault="0051317D" w:rsidP="0051317D">
      <w:pPr>
        <w:rPr>
          <w:rFonts w:eastAsia="Arial Unicode MS" w:cs="Times New Roman"/>
          <w:b/>
          <w:bCs/>
          <w:szCs w:val="24"/>
          <w:lang w:eastAsia="ru-RU"/>
        </w:rPr>
      </w:pPr>
    </w:p>
    <w:p w14:paraId="342E41CC" w14:textId="77777777" w:rsidR="0051317D" w:rsidRPr="009F4EC0" w:rsidRDefault="0051317D" w:rsidP="0051317D">
      <w:pPr>
        <w:rPr>
          <w:rFonts w:eastAsia="Arial Unicode MS" w:cs="Times New Roman"/>
          <w:i/>
          <w:iCs/>
          <w:szCs w:val="24"/>
          <w:u w:val="single"/>
          <w:lang w:eastAsia="ru-RU"/>
        </w:rPr>
      </w:pPr>
      <w:r w:rsidRPr="009F4EC0">
        <w:rPr>
          <w:rFonts w:eastAsia="Arial Unicode MS" w:cs="Times New Roman"/>
          <w:i/>
          <w:iCs/>
          <w:szCs w:val="24"/>
          <w:u w:val="single"/>
          <w:lang w:eastAsia="ru-RU"/>
        </w:rPr>
        <w:t>Способы контроля дистального конца ЦВК</w:t>
      </w:r>
    </w:p>
    <w:p w14:paraId="6D9F0400" w14:textId="77777777" w:rsidR="0051317D" w:rsidRPr="009F4EC0" w:rsidRDefault="0051317D" w:rsidP="0051317D">
      <w:pPr>
        <w:rPr>
          <w:rFonts w:eastAsia="Arial Unicode MS" w:cs="Times New Roman"/>
          <w:i/>
          <w:iCs/>
          <w:szCs w:val="24"/>
          <w:lang w:eastAsia="ru-RU"/>
        </w:rPr>
      </w:pPr>
      <w:r w:rsidRPr="009F4EC0">
        <w:rPr>
          <w:rFonts w:eastAsia="Arial Unicode MS" w:cs="Times New Roman"/>
          <w:i/>
          <w:iCs/>
          <w:szCs w:val="24"/>
          <w:lang w:eastAsia="ru-RU"/>
        </w:rPr>
        <w:t>Электрокардиографический метод</w:t>
      </w:r>
    </w:p>
    <w:p w14:paraId="08696C7D" w14:textId="77777777" w:rsidR="0051317D" w:rsidRPr="00952000" w:rsidRDefault="0051317D" w:rsidP="0051317D">
      <w:pPr>
        <w:rPr>
          <w:rFonts w:eastAsia="Arial Unicode MS" w:cs="Times New Roman"/>
          <w:strike/>
          <w:szCs w:val="24"/>
          <w:lang w:eastAsia="ru-RU"/>
        </w:rPr>
      </w:pPr>
      <w:r w:rsidRPr="00952000">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952000">
        <w:rPr>
          <w:rFonts w:cs="Times New Roman"/>
          <w:szCs w:val="24"/>
        </w:rPr>
        <w:t>электрокардиографию (</w:t>
      </w:r>
      <w:r w:rsidRPr="00952000">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4F73ADE2" w14:textId="77777777" w:rsidR="0051317D" w:rsidRDefault="0051317D" w:rsidP="0051317D">
      <w:pPr>
        <w:rPr>
          <w:rFonts w:eastAsia="ＭＳ 明朝 (Основной текст темы (ази" w:cs="Times New Roman"/>
          <w:b/>
          <w:bCs/>
          <w:szCs w:val="24"/>
          <w:lang w:eastAsia="ru-RU"/>
        </w:rPr>
      </w:pPr>
    </w:p>
    <w:p w14:paraId="23E292F7" w14:textId="77777777" w:rsidR="0051317D" w:rsidRPr="009F4EC0" w:rsidRDefault="0051317D" w:rsidP="0051317D">
      <w:pPr>
        <w:rPr>
          <w:rFonts w:eastAsia="ＭＳ 明朝 (Основной текст темы (ази" w:cs="Times New Roman"/>
          <w:i/>
          <w:iCs/>
          <w:szCs w:val="24"/>
          <w:lang w:eastAsia="ru-RU"/>
        </w:rPr>
      </w:pPr>
      <w:r w:rsidRPr="009F4EC0">
        <w:rPr>
          <w:rFonts w:eastAsia="ＭＳ 明朝 (Основной текст темы (ази" w:cs="Times New Roman"/>
          <w:i/>
          <w:iCs/>
          <w:szCs w:val="24"/>
          <w:lang w:eastAsia="ru-RU"/>
        </w:rPr>
        <w:t xml:space="preserve">Рентгенологический метод </w:t>
      </w:r>
    </w:p>
    <w:p w14:paraId="462CDBBB" w14:textId="77777777" w:rsidR="0051317D" w:rsidRPr="00952000" w:rsidRDefault="0051317D" w:rsidP="0051317D">
      <w:pPr>
        <w:rPr>
          <w:rFonts w:cs="Times New Roman"/>
          <w:strike/>
          <w:szCs w:val="24"/>
        </w:rPr>
      </w:pPr>
      <w:r w:rsidRPr="00952000">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952000">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rFonts w:cs="Times New Roman"/>
          <w:strike/>
          <w:szCs w:val="24"/>
        </w:rPr>
        <w:t xml:space="preserve"> </w:t>
      </w:r>
    </w:p>
    <w:p w14:paraId="41F67225" w14:textId="77777777" w:rsidR="0051317D" w:rsidRPr="00952000" w:rsidRDefault="0051317D" w:rsidP="0051317D">
      <w:pPr>
        <w:rPr>
          <w:rFonts w:cs="Times New Roman"/>
          <w:szCs w:val="24"/>
        </w:rPr>
      </w:pPr>
      <w:r w:rsidRPr="00952000">
        <w:rPr>
          <w:rFonts w:cs="Times New Roman"/>
          <w:szCs w:val="24"/>
        </w:rPr>
        <w:t xml:space="preserve">- на </w:t>
      </w:r>
      <w:r w:rsidRPr="00952000">
        <w:rPr>
          <w:rFonts w:cs="Times New Roman"/>
          <w:bCs/>
          <w:szCs w:val="24"/>
        </w:rPr>
        <w:t xml:space="preserve">рентгенограмме грудной клетки дистальный конец ЦВК должен был находиться между </w:t>
      </w:r>
      <w:r w:rsidRPr="00952000">
        <w:rPr>
          <w:rFonts w:cs="Times New Roman"/>
          <w:bCs/>
          <w:szCs w:val="24"/>
          <w:lang w:val="en-US"/>
        </w:rPr>
        <w:t>V</w:t>
      </w:r>
      <w:r w:rsidRPr="00952000">
        <w:rPr>
          <w:rFonts w:cs="Times New Roman"/>
          <w:bCs/>
          <w:szCs w:val="24"/>
        </w:rPr>
        <w:t xml:space="preserve"> и </w:t>
      </w:r>
      <w:r w:rsidRPr="00952000">
        <w:rPr>
          <w:rFonts w:cs="Times New Roman"/>
          <w:bCs/>
          <w:szCs w:val="24"/>
          <w:lang w:val="en-US"/>
        </w:rPr>
        <w:t>VI</w:t>
      </w:r>
      <w:r w:rsidRPr="00952000">
        <w:rPr>
          <w:rFonts w:cs="Times New Roman"/>
          <w:bCs/>
          <w:szCs w:val="24"/>
        </w:rPr>
        <w:t xml:space="preserve"> грудными позвонками. </w:t>
      </w:r>
    </w:p>
    <w:p w14:paraId="2685CDC9" w14:textId="77777777" w:rsidR="0051317D" w:rsidRPr="00952000" w:rsidRDefault="0051317D" w:rsidP="0051317D">
      <w:pPr>
        <w:widowControl w:val="0"/>
        <w:ind w:firstLine="708"/>
        <w:rPr>
          <w:rFonts w:cs="Times New Roman"/>
          <w:szCs w:val="24"/>
        </w:rPr>
      </w:pPr>
      <w:r w:rsidRPr="00952000">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76345169" w14:textId="77777777" w:rsidR="0051317D" w:rsidRPr="00952000" w:rsidRDefault="0051317D" w:rsidP="0051317D">
      <w:pPr>
        <w:widowControl w:val="0"/>
        <w:ind w:firstLine="708"/>
        <w:rPr>
          <w:rFonts w:cs="Times New Roman"/>
          <w:szCs w:val="24"/>
        </w:rPr>
      </w:pPr>
      <w:r w:rsidRPr="00952000">
        <w:rPr>
          <w:rFonts w:cs="Times New Roman"/>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50242E97" w14:textId="77777777" w:rsidR="0051317D" w:rsidRDefault="0051317D" w:rsidP="0051317D">
      <w:pPr>
        <w:rPr>
          <w:rFonts w:cs="Times New Roman"/>
          <w:b/>
          <w:bCs/>
          <w:szCs w:val="24"/>
        </w:rPr>
      </w:pPr>
    </w:p>
    <w:p w14:paraId="171C4407" w14:textId="77777777" w:rsidR="0051317D" w:rsidRPr="009F4EC0" w:rsidRDefault="0051317D" w:rsidP="0051317D">
      <w:pPr>
        <w:ind w:firstLine="708"/>
        <w:rPr>
          <w:rFonts w:cs="Times New Roman"/>
          <w:i/>
          <w:iCs/>
          <w:szCs w:val="24"/>
          <w:u w:val="single"/>
        </w:rPr>
      </w:pPr>
      <w:r w:rsidRPr="009F4EC0">
        <w:rPr>
          <w:rFonts w:cs="Times New Roman"/>
          <w:i/>
          <w:iCs/>
          <w:szCs w:val="24"/>
          <w:u w:val="single"/>
        </w:rPr>
        <w:t>Обследование пациента, подготовка к манипуляции</w:t>
      </w:r>
    </w:p>
    <w:p w14:paraId="326A8CF9" w14:textId="77777777" w:rsidR="0051317D" w:rsidRPr="00952000" w:rsidRDefault="0051317D" w:rsidP="0051317D">
      <w:pPr>
        <w:ind w:firstLine="708"/>
        <w:rPr>
          <w:rFonts w:cs="Times New Roman"/>
          <w:szCs w:val="24"/>
        </w:rPr>
      </w:pPr>
      <w:r w:rsidRPr="00952000">
        <w:rPr>
          <w:rFonts w:cs="Times New Roman"/>
          <w:szCs w:val="24"/>
        </w:rPr>
        <w:t xml:space="preserve">Для обеспечения сосудистого доступа необходима консультация врачом-анестезиологом-реаниматологом. </w:t>
      </w:r>
    </w:p>
    <w:p w14:paraId="3CAEEA6C" w14:textId="77777777" w:rsidR="0051317D" w:rsidRPr="00952000" w:rsidRDefault="0051317D" w:rsidP="0051317D">
      <w:pPr>
        <w:ind w:firstLine="708"/>
        <w:rPr>
          <w:rFonts w:cs="Times New Roman"/>
          <w:szCs w:val="24"/>
        </w:rPr>
      </w:pPr>
      <w:r w:rsidRPr="00952000">
        <w:rPr>
          <w:rFonts w:cs="Times New Roman"/>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1D641365" w14:textId="77777777" w:rsidR="0051317D" w:rsidRDefault="0051317D" w:rsidP="0051317D">
      <w:pPr>
        <w:ind w:firstLine="708"/>
        <w:rPr>
          <w:rFonts w:cs="Times New Roman"/>
          <w:b/>
          <w:bCs/>
          <w:szCs w:val="24"/>
          <w:shd w:val="clear" w:color="auto" w:fill="FFFFFF"/>
        </w:rPr>
      </w:pPr>
    </w:p>
    <w:p w14:paraId="2348BB39" w14:textId="77777777" w:rsidR="0051317D" w:rsidRPr="009F4EC0" w:rsidRDefault="0051317D" w:rsidP="0051317D">
      <w:pPr>
        <w:ind w:firstLine="708"/>
        <w:rPr>
          <w:rFonts w:cs="Times New Roman"/>
          <w:i/>
          <w:iCs/>
          <w:szCs w:val="24"/>
          <w:shd w:val="clear" w:color="auto" w:fill="FFFFFF"/>
        </w:rPr>
      </w:pPr>
      <w:r w:rsidRPr="009F4EC0">
        <w:rPr>
          <w:rFonts w:cs="Times New Roman"/>
          <w:i/>
          <w:iCs/>
          <w:szCs w:val="24"/>
          <w:shd w:val="clear" w:color="auto" w:fill="FFFFFF"/>
        </w:rPr>
        <w:t>Лабораторная диагностика.</w:t>
      </w:r>
    </w:p>
    <w:p w14:paraId="38432FA8" w14:textId="77777777" w:rsidR="0051317D" w:rsidRPr="00952000" w:rsidRDefault="0051317D" w:rsidP="0051317D">
      <w:pPr>
        <w:rPr>
          <w:rFonts w:cs="Times New Roman"/>
          <w:szCs w:val="24"/>
          <w:shd w:val="clear" w:color="auto" w:fill="FFFFFF"/>
        </w:rPr>
      </w:pPr>
      <w:r w:rsidRPr="00952000">
        <w:rPr>
          <w:rFonts w:cs="Times New Roman"/>
          <w:szCs w:val="24"/>
          <w:shd w:val="clear" w:color="auto" w:fill="FFFFFF"/>
        </w:rPr>
        <w:t>Перед установкой ЦВК необходимо выполнить:</w:t>
      </w:r>
    </w:p>
    <w:p w14:paraId="0488117B" w14:textId="77777777" w:rsidR="0051317D" w:rsidRPr="00952000" w:rsidRDefault="0051317D" w:rsidP="0051317D">
      <w:pPr>
        <w:pStyle w:val="afe"/>
        <w:numPr>
          <w:ilvl w:val="0"/>
          <w:numId w:val="98"/>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7313602A" w14:textId="77777777" w:rsidR="0051317D" w:rsidRPr="00952000" w:rsidRDefault="0051317D" w:rsidP="0051317D">
      <w:pPr>
        <w:pStyle w:val="afe"/>
        <w:numPr>
          <w:ilvl w:val="0"/>
          <w:numId w:val="97"/>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495D2C36" w14:textId="77777777" w:rsidR="0051317D" w:rsidRPr="00952000" w:rsidRDefault="0051317D" w:rsidP="0051317D">
      <w:pPr>
        <w:pStyle w:val="afe"/>
        <w:numPr>
          <w:ilvl w:val="0"/>
          <w:numId w:val="97"/>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1675DE53" w14:textId="77777777" w:rsidR="0051317D" w:rsidRPr="00952000" w:rsidRDefault="0051317D" w:rsidP="0051317D">
      <w:pPr>
        <w:pStyle w:val="afe"/>
        <w:numPr>
          <w:ilvl w:val="0"/>
          <w:numId w:val="97"/>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42DECD4D" w14:textId="77777777" w:rsidR="0051317D" w:rsidRDefault="0051317D" w:rsidP="001D2A3A">
      <w:pPr>
        <w:ind w:firstLine="708"/>
        <w:rPr>
          <w:rFonts w:cs="Times New Roman"/>
          <w:b/>
          <w:bCs/>
          <w:szCs w:val="24"/>
        </w:rPr>
      </w:pPr>
    </w:p>
    <w:p w14:paraId="7876D0D2" w14:textId="77777777" w:rsidR="0051317D" w:rsidRPr="009F4EC0" w:rsidRDefault="0051317D" w:rsidP="001D2A3A">
      <w:pPr>
        <w:ind w:firstLine="708"/>
        <w:rPr>
          <w:rFonts w:cs="Times New Roman"/>
          <w:i/>
          <w:iCs/>
          <w:szCs w:val="24"/>
        </w:rPr>
      </w:pPr>
      <w:r w:rsidRPr="009F4EC0">
        <w:rPr>
          <w:rFonts w:cs="Times New Roman"/>
          <w:i/>
          <w:iCs/>
          <w:szCs w:val="24"/>
        </w:rPr>
        <w:t>Инструментальная диагностика</w:t>
      </w:r>
    </w:p>
    <w:p w14:paraId="0135FDEE" w14:textId="77777777" w:rsidR="0051317D" w:rsidRPr="00952000" w:rsidRDefault="0051317D" w:rsidP="001D2A3A">
      <w:pPr>
        <w:rPr>
          <w:rFonts w:cs="Times New Roman"/>
          <w:szCs w:val="24"/>
        </w:rPr>
      </w:pPr>
      <w:r w:rsidRPr="00952000">
        <w:rPr>
          <w:rFonts w:cs="Times New Roman"/>
          <w:szCs w:val="24"/>
        </w:rPr>
        <w:t>Перед выполнением катетеризации необходимо выполнить:</w:t>
      </w:r>
    </w:p>
    <w:p w14:paraId="0F5B4DD5" w14:textId="77777777" w:rsidR="0051317D" w:rsidRPr="00DB2B4A" w:rsidRDefault="0051317D" w:rsidP="001D2A3A">
      <w:pPr>
        <w:pStyle w:val="afe"/>
        <w:numPr>
          <w:ilvl w:val="0"/>
          <w:numId w:val="97"/>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3CC5AAF7" w14:textId="77777777" w:rsidR="0051317D" w:rsidRPr="00952000" w:rsidRDefault="0051317D" w:rsidP="001D2A3A">
      <w:pPr>
        <w:pStyle w:val="afe"/>
        <w:numPr>
          <w:ilvl w:val="0"/>
          <w:numId w:val="97"/>
        </w:numPr>
        <w:rPr>
          <w:rFonts w:cs="Times New Roman"/>
          <w:szCs w:val="24"/>
        </w:rPr>
      </w:pPr>
      <w:r w:rsidRPr="00952000">
        <w:rPr>
          <w:rFonts w:cs="Times New Roman"/>
          <w:szCs w:val="24"/>
        </w:rPr>
        <w:t xml:space="preserve">ультразвуковое агиосканирование </w:t>
      </w:r>
    </w:p>
    <w:p w14:paraId="063C88C2" w14:textId="77777777" w:rsidR="0051317D" w:rsidRPr="00952000" w:rsidRDefault="0051317D" w:rsidP="001D2A3A">
      <w:pPr>
        <w:pStyle w:val="afe"/>
        <w:numPr>
          <w:ilvl w:val="0"/>
          <w:numId w:val="97"/>
        </w:numPr>
        <w:rPr>
          <w:rFonts w:cs="Times New Roman"/>
          <w:szCs w:val="24"/>
        </w:rPr>
      </w:pPr>
      <w:r w:rsidRPr="00952000">
        <w:rPr>
          <w:rFonts w:cs="Times New Roman"/>
          <w:szCs w:val="24"/>
        </w:rPr>
        <w:t>ЭКГ</w:t>
      </w:r>
    </w:p>
    <w:p w14:paraId="5B572D20" w14:textId="79DE97BF" w:rsidR="0051317D" w:rsidRPr="00952000" w:rsidRDefault="0051317D" w:rsidP="001D2A3A">
      <w:pPr>
        <w:pStyle w:val="afd"/>
        <w:spacing w:beforeAutospacing="0" w:afterAutospacing="0" w:line="360" w:lineRule="auto"/>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844875">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04]","plainTextFormattedCitation":"[104]","previouslyFormattedCitation":"[104]"},"properties":{"noteIndex":0},"schema":"https://github.com/citation-style-language/schema/raw/master/csl-citation.json"}</w:instrText>
      </w:r>
      <w:r w:rsidRPr="00952000">
        <w:fldChar w:fldCharType="separate"/>
      </w:r>
      <w:r w:rsidR="00CE1363" w:rsidRPr="00CE1363">
        <w:rPr>
          <w:noProof/>
        </w:rPr>
        <w:t>[104]</w:t>
      </w:r>
      <w:r w:rsidRPr="00952000">
        <w:fldChar w:fldCharType="end"/>
      </w:r>
      <w:r w:rsidRPr="00952000">
        <w:t>.</w:t>
      </w:r>
    </w:p>
    <w:p w14:paraId="3A6B1CBC" w14:textId="77777777" w:rsidR="0051317D" w:rsidRPr="00952000" w:rsidRDefault="0051317D" w:rsidP="001D2A3A">
      <w:pPr>
        <w:pStyle w:val="afd"/>
        <w:spacing w:beforeAutospacing="0" w:afterAutospacing="0" w:line="360" w:lineRule="auto"/>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3A3A38A8" w14:textId="02DF7DEC" w:rsidR="0051317D" w:rsidRPr="00952000" w:rsidRDefault="0051317D" w:rsidP="001D2A3A">
      <w:pPr>
        <w:pStyle w:val="afd"/>
        <w:spacing w:beforeAutospacing="0" w:afterAutospacing="0" w:line="360" w:lineRule="auto"/>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844875">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05]","plainTextFormattedCitation":"[105]","previouslyFormattedCitation":"[105]"},"properties":{"noteIndex":0},"schema":"https://github.com/citation-style-language/schema/raw/master/csl-citation.json"}</w:instrText>
      </w:r>
      <w:r w:rsidRPr="00952000">
        <w:fldChar w:fldCharType="separate"/>
      </w:r>
      <w:r w:rsidR="00CE1363" w:rsidRPr="00CE1363">
        <w:rPr>
          <w:noProof/>
        </w:rPr>
        <w:t>[105]</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669C4F22" w14:textId="77777777" w:rsidR="0051317D" w:rsidRPr="00952000" w:rsidRDefault="0051317D" w:rsidP="001D2A3A">
      <w:pPr>
        <w:ind w:firstLine="700"/>
        <w:rPr>
          <w:rFonts w:eastAsia="Times New Roman" w:cs="Times New Roman"/>
          <w:szCs w:val="24"/>
          <w:lang w:eastAsia="ru-RU"/>
        </w:rPr>
      </w:pPr>
      <w:r w:rsidRPr="00952000">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1594BDD8" w14:textId="77777777" w:rsidR="0051317D" w:rsidRPr="00952000" w:rsidRDefault="0051317D" w:rsidP="001D2A3A">
      <w:pPr>
        <w:ind w:firstLine="708"/>
        <w:rPr>
          <w:rFonts w:cs="Times New Roman"/>
          <w:szCs w:val="24"/>
        </w:rPr>
      </w:pPr>
      <w:r w:rsidRPr="00952000">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0643CFEE" w14:textId="77777777" w:rsidR="0051317D" w:rsidRDefault="0051317D" w:rsidP="001D2A3A">
      <w:pPr>
        <w:rPr>
          <w:rFonts w:cs="Times New Roman"/>
          <w:b/>
          <w:bCs/>
          <w:szCs w:val="24"/>
        </w:rPr>
      </w:pPr>
    </w:p>
    <w:p w14:paraId="728C835F" w14:textId="77777777" w:rsidR="0051317D" w:rsidRPr="009F4EC0" w:rsidRDefault="0051317D" w:rsidP="001D2A3A">
      <w:pPr>
        <w:rPr>
          <w:rFonts w:cs="Times New Roman"/>
          <w:i/>
          <w:iCs/>
          <w:szCs w:val="24"/>
        </w:rPr>
      </w:pPr>
      <w:r w:rsidRPr="009F4EC0">
        <w:rPr>
          <w:rFonts w:cs="Times New Roman"/>
          <w:i/>
          <w:iCs/>
          <w:szCs w:val="24"/>
        </w:rPr>
        <w:t xml:space="preserve">Выбор типа ЦВК </w:t>
      </w:r>
    </w:p>
    <w:p w14:paraId="1398D045" w14:textId="77777777" w:rsidR="0051317D" w:rsidRPr="00952000" w:rsidRDefault="0051317D" w:rsidP="001D2A3A">
      <w:pPr>
        <w:rPr>
          <w:rFonts w:cs="Times New Roman"/>
          <w:szCs w:val="24"/>
        </w:rPr>
      </w:pPr>
      <w:r w:rsidRPr="00952000">
        <w:rPr>
          <w:rFonts w:cs="Times New Roman"/>
          <w:szCs w:val="24"/>
        </w:rPr>
        <w:t xml:space="preserve">Больным </w:t>
      </w:r>
      <w:r w:rsidRPr="00952000">
        <w:rPr>
          <w:rFonts w:cs="Times New Roman"/>
          <w:b/>
          <w:szCs w:val="24"/>
        </w:rPr>
        <w:t>острым миелоидным лейкозом</w:t>
      </w:r>
      <w:r w:rsidRPr="00952000">
        <w:rPr>
          <w:rFonts w:cs="Times New Roman"/>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687AAB2D" w14:textId="77777777" w:rsidR="0051317D" w:rsidRPr="00952000" w:rsidRDefault="0051317D" w:rsidP="001D2A3A">
      <w:pPr>
        <w:ind w:firstLine="708"/>
        <w:rPr>
          <w:rFonts w:cs="Times New Roman"/>
          <w:szCs w:val="24"/>
        </w:rPr>
      </w:pPr>
      <w:r w:rsidRPr="00952000">
        <w:rPr>
          <w:rFonts w:cs="Times New Roman"/>
          <w:szCs w:val="24"/>
        </w:rPr>
        <w:t>Установка долговременных венозных катетеров не оправдана из-за высокого риска инфицирования системы.</w:t>
      </w:r>
    </w:p>
    <w:p w14:paraId="4505BB75" w14:textId="77777777" w:rsidR="0051317D" w:rsidRPr="00952000" w:rsidRDefault="0051317D" w:rsidP="0051317D">
      <w:pPr>
        <w:ind w:firstLine="708"/>
        <w:rPr>
          <w:rFonts w:cs="Times New Roman"/>
          <w:szCs w:val="24"/>
        </w:rPr>
      </w:pPr>
      <w:r w:rsidRPr="00952000">
        <w:rPr>
          <w:rFonts w:cs="Times New Roman"/>
          <w:szCs w:val="24"/>
        </w:rPr>
        <w:t xml:space="preserve">У больных </w:t>
      </w:r>
      <w:r w:rsidRPr="00952000">
        <w:rPr>
          <w:rFonts w:cs="Times New Roman"/>
          <w:b/>
          <w:szCs w:val="24"/>
        </w:rPr>
        <w:t>острым промиелоцитарным лейкозом</w:t>
      </w:r>
      <w:r w:rsidRPr="00952000">
        <w:rPr>
          <w:rFonts w:cs="Times New Roman"/>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07F556BE" w14:textId="77777777" w:rsidR="0051317D" w:rsidRPr="00952000" w:rsidRDefault="0051317D" w:rsidP="0051317D">
      <w:pPr>
        <w:ind w:firstLine="708"/>
        <w:rPr>
          <w:rFonts w:cs="Times New Roman"/>
          <w:szCs w:val="24"/>
        </w:rPr>
      </w:pPr>
      <w:r w:rsidRPr="00952000">
        <w:rPr>
          <w:rFonts w:cs="Times New Roman"/>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6A0D6554" w14:textId="77777777" w:rsidR="0051317D" w:rsidRPr="00952000" w:rsidRDefault="0051317D" w:rsidP="0051317D">
      <w:pPr>
        <w:ind w:firstLine="708"/>
        <w:rPr>
          <w:rFonts w:cs="Times New Roman"/>
          <w:szCs w:val="24"/>
        </w:rPr>
      </w:pPr>
      <w:r w:rsidRPr="00952000">
        <w:rPr>
          <w:rFonts w:cs="Times New Roman"/>
          <w:szCs w:val="24"/>
        </w:rPr>
        <w:t xml:space="preserve">Важной задачей является обеспечение сосудистого доступа </w:t>
      </w:r>
      <w:r w:rsidRPr="00952000">
        <w:rPr>
          <w:rFonts w:cs="Times New Roman"/>
          <w:b/>
          <w:szCs w:val="24"/>
        </w:rPr>
        <w:t>при проведении трансплантации гемопоэтических стволовых клеток</w:t>
      </w:r>
      <w:r w:rsidRPr="00952000">
        <w:rPr>
          <w:rFonts w:cs="Times New Roman"/>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1EF52B19" w14:textId="77777777" w:rsidR="0051317D" w:rsidRDefault="0051317D" w:rsidP="0051317D">
      <w:pPr>
        <w:ind w:firstLine="708"/>
        <w:rPr>
          <w:rFonts w:cs="Times New Roman"/>
          <w:b/>
          <w:bCs/>
          <w:szCs w:val="24"/>
        </w:rPr>
      </w:pPr>
    </w:p>
    <w:p w14:paraId="3E8320EB" w14:textId="77777777" w:rsidR="0051317D" w:rsidRPr="009F4EC0" w:rsidRDefault="0051317D" w:rsidP="0051317D">
      <w:pPr>
        <w:ind w:firstLine="708"/>
        <w:rPr>
          <w:rFonts w:cs="Times New Roman"/>
          <w:i/>
          <w:iCs/>
          <w:szCs w:val="24"/>
          <w:u w:val="single"/>
        </w:rPr>
      </w:pPr>
      <w:r w:rsidRPr="009F4EC0">
        <w:rPr>
          <w:rFonts w:cs="Times New Roman"/>
          <w:i/>
          <w:iCs/>
          <w:szCs w:val="24"/>
          <w:u w:val="single"/>
        </w:rPr>
        <w:t>Профилактика осложнений</w:t>
      </w:r>
    </w:p>
    <w:p w14:paraId="4792B21C" w14:textId="77777777" w:rsidR="0051317D" w:rsidRPr="009F4EC0" w:rsidRDefault="0051317D" w:rsidP="0051317D">
      <w:pPr>
        <w:ind w:firstLine="708"/>
        <w:rPr>
          <w:rFonts w:cs="Times New Roman"/>
          <w:i/>
          <w:iCs/>
          <w:szCs w:val="24"/>
        </w:rPr>
      </w:pPr>
      <w:r w:rsidRPr="009F4EC0">
        <w:rPr>
          <w:rFonts w:cs="Times New Roman"/>
          <w:i/>
          <w:iCs/>
          <w:szCs w:val="24"/>
        </w:rPr>
        <w:t>Методы профилактики ранних осложнений</w:t>
      </w:r>
    </w:p>
    <w:p w14:paraId="61C7B4BC" w14:textId="77777777" w:rsidR="0051317D" w:rsidRPr="00952000" w:rsidRDefault="0051317D" w:rsidP="0051317D">
      <w:pPr>
        <w:pStyle w:val="afe"/>
        <w:numPr>
          <w:ilvl w:val="0"/>
          <w:numId w:val="99"/>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456D84F6" w14:textId="77777777" w:rsidR="0051317D" w:rsidRPr="00952000" w:rsidRDefault="0051317D" w:rsidP="0051317D">
      <w:pPr>
        <w:ind w:firstLine="708"/>
        <w:rPr>
          <w:rFonts w:cs="Times New Roman"/>
          <w:strike/>
          <w:szCs w:val="24"/>
        </w:rPr>
      </w:pPr>
      <w:r w:rsidRPr="00952000">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1592A417" w14:textId="77777777" w:rsidR="0051317D" w:rsidRPr="00952000" w:rsidRDefault="0051317D" w:rsidP="0051317D">
      <w:pPr>
        <w:ind w:firstLine="708"/>
        <w:rPr>
          <w:rFonts w:cs="Times New Roman"/>
          <w:szCs w:val="24"/>
        </w:rPr>
      </w:pPr>
      <w:r w:rsidRPr="00952000">
        <w:rPr>
          <w:rFonts w:cs="Times New Roman"/>
          <w:szCs w:val="24"/>
        </w:rPr>
        <w:t>Пункцию вены осуществляют в режиме постоянной визуализации острия иглы.</w:t>
      </w:r>
    </w:p>
    <w:p w14:paraId="35ADCE36" w14:textId="77777777" w:rsidR="0051317D" w:rsidRPr="00952000" w:rsidRDefault="0051317D" w:rsidP="0051317D">
      <w:pPr>
        <w:ind w:firstLine="708"/>
        <w:rPr>
          <w:rFonts w:cs="Times New Roman"/>
          <w:szCs w:val="24"/>
        </w:rPr>
      </w:pPr>
      <w:r w:rsidRPr="00952000">
        <w:rPr>
          <w:rFonts w:cs="Times New Roman"/>
          <w:szCs w:val="24"/>
        </w:rPr>
        <w:t xml:space="preserve">Нарушения гемостаза компенсируются с помощью заместительной терапии компонентами крови. </w:t>
      </w:r>
    </w:p>
    <w:p w14:paraId="67CCCEDF" w14:textId="77777777" w:rsidR="0051317D" w:rsidRPr="00952000" w:rsidRDefault="0051317D" w:rsidP="0051317D">
      <w:pPr>
        <w:ind w:firstLine="708"/>
        <w:rPr>
          <w:rFonts w:eastAsia="ＭＳ 明朝 (Основной текст темы (ази" w:cs="Times New Roman"/>
          <w:szCs w:val="24"/>
          <w:lang w:eastAsia="ru-RU"/>
        </w:rPr>
      </w:pPr>
      <w:r w:rsidRPr="00952000">
        <w:rPr>
          <w:rFonts w:cs="Times New Roman"/>
          <w:szCs w:val="24"/>
        </w:rPr>
        <w:t>Трансфузию концентратов тромбоцитов выполняют при снижении их концентрации в периферической крови ниже 20х10</w:t>
      </w:r>
      <w:r w:rsidRPr="00952000">
        <w:rPr>
          <w:rFonts w:cs="Times New Roman"/>
          <w:szCs w:val="24"/>
          <w:vertAlign w:val="superscript"/>
        </w:rPr>
        <w:t>9</w:t>
      </w:r>
      <w:r w:rsidRPr="00952000">
        <w:rPr>
          <w:rFonts w:cs="Times New Roman"/>
          <w:szCs w:val="24"/>
        </w:rPr>
        <w:t xml:space="preserve">/л </w:t>
      </w:r>
      <w:r w:rsidRPr="00952000">
        <w:rPr>
          <w:rFonts w:eastAsia="ＭＳ 明朝 (Основной текст темы (ази" w:cs="Times New Roman"/>
          <w:szCs w:val="24"/>
          <w:lang w:eastAsia="ru-RU"/>
        </w:rPr>
        <w:t>из расчета 1 ед. или 0,6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0 кг массы тела либо 1 терапевтическая доза (2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 м</w:t>
      </w:r>
      <w:r w:rsidRPr="00952000">
        <w:rPr>
          <w:rFonts w:eastAsia="ＭＳ 明朝 (Основной текст темы (ази" w:cs="Times New Roman"/>
          <w:szCs w:val="24"/>
          <w:vertAlign w:val="superscript"/>
          <w:lang w:eastAsia="ru-RU"/>
        </w:rPr>
        <w:t>2</w:t>
      </w:r>
      <w:r w:rsidRPr="00952000">
        <w:rPr>
          <w:rFonts w:eastAsia="ＭＳ 明朝 (Основной текст темы (ази" w:cs="Times New Roman"/>
          <w:szCs w:val="24"/>
          <w:lang w:eastAsia="ru-RU"/>
        </w:rPr>
        <w:t xml:space="preserve"> поверхности тела.</w:t>
      </w:r>
    </w:p>
    <w:p w14:paraId="37293860" w14:textId="77777777" w:rsidR="0051317D" w:rsidRPr="00952000" w:rsidRDefault="0051317D" w:rsidP="0051317D">
      <w:pPr>
        <w:ind w:firstLine="708"/>
        <w:rPr>
          <w:rFonts w:cs="Times New Roman"/>
          <w:szCs w:val="24"/>
        </w:rPr>
      </w:pPr>
      <w:r w:rsidRPr="00952000">
        <w:rPr>
          <w:rFonts w:eastAsia="ＭＳ 明朝 (Основной текст темы (ази" w:cs="Times New Roman"/>
          <w:szCs w:val="24"/>
          <w:lang w:eastAsia="ru-RU"/>
        </w:rPr>
        <w:t>Трансфузии</w:t>
      </w:r>
      <w:r w:rsidRPr="00952000">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43647BEA" w14:textId="77777777" w:rsidR="0051317D" w:rsidRPr="00952000" w:rsidRDefault="0051317D" w:rsidP="0051317D">
      <w:pPr>
        <w:ind w:firstLine="708"/>
        <w:rPr>
          <w:rFonts w:eastAsia="ＭＳ 明朝 (Основной текст темы (ази" w:cs="Times New Roman"/>
          <w:szCs w:val="24"/>
          <w:lang w:eastAsia="ru-RU"/>
        </w:rPr>
      </w:pPr>
      <w:r w:rsidRPr="00952000">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00F28CF7" w14:textId="4C55581C" w:rsidR="0051317D" w:rsidRPr="00952000" w:rsidRDefault="0051317D" w:rsidP="0051317D">
      <w:pPr>
        <w:rPr>
          <w:rFonts w:cs="Times New Roman"/>
          <w:szCs w:val="24"/>
        </w:rPr>
      </w:pPr>
      <w:r w:rsidRPr="00952000">
        <w:rPr>
          <w:rFonts w:cs="Times New Roman"/>
          <w:szCs w:val="24"/>
        </w:rPr>
        <w:t xml:space="preserve">У больных гемофилией расчет дозы концентрата дефицитного фактора свертывания проводят по формулам </w:t>
      </w:r>
      <w:r w:rsidRPr="00952000">
        <w:rPr>
          <w:rFonts w:cs="Times New Roman"/>
          <w:szCs w:val="24"/>
        </w:rPr>
        <w:fldChar w:fldCharType="begin" w:fldLock="1"/>
      </w:r>
      <w:r w:rsidR="00844875">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06]","plainTextFormattedCitation":"[106]","previouslyFormattedCitation":"[106]"},"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106]</w:t>
      </w:r>
      <w:r w:rsidRPr="00952000">
        <w:rPr>
          <w:rFonts w:cs="Times New Roman"/>
          <w:szCs w:val="24"/>
        </w:rPr>
        <w:fldChar w:fldCharType="end"/>
      </w:r>
      <w:r w:rsidRPr="00952000">
        <w:rPr>
          <w:rFonts w:cs="Times New Roman"/>
          <w:szCs w:val="24"/>
        </w:rPr>
        <w:t>:</w:t>
      </w:r>
    </w:p>
    <w:p w14:paraId="741681BF" w14:textId="77777777" w:rsidR="0051317D" w:rsidRPr="00952000" w:rsidRDefault="0051317D" w:rsidP="0051317D">
      <w:pPr>
        <w:pStyle w:val="afe"/>
        <w:numPr>
          <w:ilvl w:val="0"/>
          <w:numId w:val="94"/>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1E7C6810" w14:textId="77777777" w:rsidR="0051317D" w:rsidRPr="00952000" w:rsidRDefault="0051317D" w:rsidP="0051317D">
      <w:pPr>
        <w:pStyle w:val="afe"/>
        <w:numPr>
          <w:ilvl w:val="0"/>
          <w:numId w:val="94"/>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25B0ED94" w14:textId="2B3768DD" w:rsidR="0051317D" w:rsidRPr="00952000" w:rsidRDefault="0051317D" w:rsidP="0051317D">
      <w:pPr>
        <w:ind w:firstLine="360"/>
        <w:rPr>
          <w:rFonts w:cs="Times New Roman"/>
          <w:szCs w:val="24"/>
        </w:rPr>
      </w:pPr>
      <w:r w:rsidRPr="00952000">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rFonts w:cs="Times New Roman"/>
          <w:szCs w:val="24"/>
        </w:rPr>
        <w:fldChar w:fldCharType="begin" w:fldLock="1"/>
      </w:r>
      <w:r w:rsidR="00844875">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07]","plainTextFormattedCitation":"[107]","previouslyFormattedCitation":"[107]"},"properties":{"noteIndex":0},"schema":"https://github.com/citation-style-language/schema/raw/master/csl-citation.json"}</w:instrText>
      </w:r>
      <w:r w:rsidRPr="00952000">
        <w:rPr>
          <w:rFonts w:cs="Times New Roman"/>
          <w:szCs w:val="24"/>
        </w:rPr>
        <w:fldChar w:fldCharType="separate"/>
      </w:r>
      <w:r w:rsidR="00CE1363" w:rsidRPr="00CE1363">
        <w:rPr>
          <w:rFonts w:cs="Times New Roman"/>
          <w:noProof/>
          <w:szCs w:val="24"/>
        </w:rPr>
        <w:t>[107]</w:t>
      </w:r>
      <w:r w:rsidRPr="00952000">
        <w:rPr>
          <w:rFonts w:cs="Times New Roman"/>
          <w:szCs w:val="24"/>
        </w:rPr>
        <w:fldChar w:fldCharType="end"/>
      </w:r>
      <w:r w:rsidRPr="00952000">
        <w:rPr>
          <w:rFonts w:cs="Times New Roman"/>
          <w:szCs w:val="24"/>
        </w:rPr>
        <w:t xml:space="preserve"> для однократного применения.</w:t>
      </w:r>
    </w:p>
    <w:p w14:paraId="0F971059" w14:textId="77777777" w:rsidR="0051317D" w:rsidRPr="00952000" w:rsidRDefault="0051317D" w:rsidP="0051317D">
      <w:pPr>
        <w:ind w:firstLine="360"/>
        <w:rPr>
          <w:rFonts w:cs="Times New Roman"/>
          <w:szCs w:val="24"/>
        </w:rPr>
      </w:pPr>
      <w:r w:rsidRPr="00952000">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315AE80C" w14:textId="77777777" w:rsidR="0051317D" w:rsidRPr="00952000" w:rsidRDefault="0051317D" w:rsidP="0051317D">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0784D34E" w14:textId="77777777" w:rsidR="0051317D" w:rsidRDefault="0051317D" w:rsidP="0051317D">
      <w:pPr>
        <w:ind w:firstLine="708"/>
        <w:rPr>
          <w:rFonts w:cs="Times New Roman"/>
          <w:b/>
          <w:bCs/>
          <w:szCs w:val="24"/>
        </w:rPr>
      </w:pPr>
    </w:p>
    <w:p w14:paraId="0DAAFAA1" w14:textId="77777777" w:rsidR="0051317D" w:rsidRPr="009F4EC0" w:rsidRDefault="0051317D" w:rsidP="0051317D">
      <w:pPr>
        <w:ind w:firstLine="708"/>
        <w:rPr>
          <w:rFonts w:cs="Times New Roman"/>
          <w:i/>
          <w:iCs/>
          <w:szCs w:val="24"/>
        </w:rPr>
      </w:pPr>
      <w:r w:rsidRPr="009F4EC0">
        <w:rPr>
          <w:rFonts w:cs="Times New Roman"/>
          <w:i/>
          <w:iCs/>
          <w:szCs w:val="24"/>
        </w:rPr>
        <w:t>Методы профилактики поздних осложнений</w:t>
      </w:r>
    </w:p>
    <w:p w14:paraId="735DBB2A" w14:textId="77777777" w:rsidR="0051317D" w:rsidRPr="00952000" w:rsidRDefault="0051317D" w:rsidP="0051317D">
      <w:pPr>
        <w:ind w:firstLine="708"/>
        <w:rPr>
          <w:rFonts w:cs="Times New Roman"/>
          <w:szCs w:val="24"/>
        </w:rPr>
      </w:pPr>
      <w:r w:rsidRPr="00952000">
        <w:rPr>
          <w:rFonts w:cs="Times New Roman"/>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6DE241CD" w14:textId="77777777" w:rsidR="0051317D" w:rsidRPr="00952000" w:rsidRDefault="0051317D" w:rsidP="0051317D">
      <w:pPr>
        <w:ind w:firstLine="708"/>
        <w:rPr>
          <w:rFonts w:eastAsia="ＭＳ 明朝 (Основной текст темы (ази" w:cs="Times New Roman"/>
          <w:szCs w:val="24"/>
        </w:rPr>
      </w:pPr>
      <w:r w:rsidRPr="00952000">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1C0345F1" w14:textId="77777777" w:rsidR="0051317D" w:rsidRPr="009F4EC0" w:rsidRDefault="0051317D" w:rsidP="0051317D">
      <w:pPr>
        <w:ind w:firstLine="708"/>
        <w:rPr>
          <w:rFonts w:cs="Times New Roman"/>
          <w:szCs w:val="24"/>
        </w:rPr>
      </w:pPr>
      <w:r w:rsidRPr="00952000">
        <w:rPr>
          <w:rFonts w:eastAsia="ＭＳ 明朝 (Основной текст темы (ази" w:cs="Times New Roman"/>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cs="Times New Roman"/>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449EFAC1" w14:textId="77777777" w:rsidR="0051317D" w:rsidRPr="00952000" w:rsidRDefault="0051317D" w:rsidP="0051317D">
      <w:pPr>
        <w:ind w:firstLine="708"/>
        <w:rPr>
          <w:rFonts w:cs="Times New Roman"/>
          <w:szCs w:val="24"/>
        </w:rPr>
      </w:pPr>
      <w:r w:rsidRPr="009F4EC0">
        <w:rPr>
          <w:rFonts w:cs="Times New Roman"/>
          <w:szCs w:val="24"/>
        </w:rPr>
        <w:t>Таблица 1. Режимы промы</w:t>
      </w:r>
      <w:r w:rsidRPr="00952000">
        <w:rPr>
          <w:rFonts w:cs="Times New Roman"/>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7"/>
      </w:tblGrid>
      <w:tr w:rsidR="0051317D" w:rsidRPr="00952000" w14:paraId="0AB14756" w14:textId="77777777" w:rsidTr="002D3EBF">
        <w:trPr>
          <w:cantSplit/>
          <w:trHeight w:val="2220"/>
        </w:trPr>
        <w:tc>
          <w:tcPr>
            <w:tcW w:w="534" w:type="dxa"/>
            <w:vMerge w:val="restart"/>
            <w:textDirection w:val="btLr"/>
          </w:tcPr>
          <w:p w14:paraId="22068D8A" w14:textId="77777777" w:rsidR="0051317D" w:rsidRPr="00952000" w:rsidRDefault="0051317D" w:rsidP="001D2A3A">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Промывание катетера</w:t>
            </w:r>
          </w:p>
        </w:tc>
        <w:tc>
          <w:tcPr>
            <w:tcW w:w="2011" w:type="dxa"/>
            <w:shd w:val="clear" w:color="auto" w:fill="auto"/>
          </w:tcPr>
          <w:p w14:paraId="7070AF49"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Введение препаратов</w:t>
            </w:r>
          </w:p>
        </w:tc>
        <w:tc>
          <w:tcPr>
            <w:tcW w:w="7026" w:type="dxa"/>
            <w:shd w:val="clear" w:color="auto" w:fill="auto"/>
          </w:tcPr>
          <w:p w14:paraId="2E0180A7"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51317D" w:rsidRPr="00952000" w14:paraId="071DBADA" w14:textId="77777777" w:rsidTr="002D3EBF">
        <w:trPr>
          <w:cantSplit/>
          <w:trHeight w:val="1920"/>
        </w:trPr>
        <w:tc>
          <w:tcPr>
            <w:tcW w:w="534" w:type="dxa"/>
            <w:vMerge/>
            <w:textDirection w:val="btLr"/>
          </w:tcPr>
          <w:p w14:paraId="4E0A585A" w14:textId="77777777" w:rsidR="0051317D" w:rsidRPr="00952000" w:rsidRDefault="0051317D" w:rsidP="001D2A3A">
            <w:pPr>
              <w:ind w:left="113" w:right="113" w:firstLine="0"/>
              <w:rPr>
                <w:rFonts w:eastAsia="ＭＳ 明朝 (Основной текст темы (ази" w:cs="Times New Roman"/>
                <w:szCs w:val="24"/>
              </w:rPr>
            </w:pPr>
          </w:p>
        </w:tc>
        <w:tc>
          <w:tcPr>
            <w:tcW w:w="2011" w:type="dxa"/>
            <w:shd w:val="clear" w:color="auto" w:fill="auto"/>
          </w:tcPr>
          <w:p w14:paraId="7DEC51AE"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6E066A02"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51317D" w:rsidRPr="00952000" w14:paraId="2E30B700" w14:textId="77777777" w:rsidTr="002D3EBF">
        <w:trPr>
          <w:cantSplit/>
          <w:trHeight w:val="1134"/>
        </w:trPr>
        <w:tc>
          <w:tcPr>
            <w:tcW w:w="534" w:type="dxa"/>
            <w:vMerge w:val="restart"/>
            <w:textDirection w:val="btLr"/>
          </w:tcPr>
          <w:p w14:paraId="1A95F4DF" w14:textId="77777777" w:rsidR="0051317D" w:rsidRPr="00952000" w:rsidRDefault="0051317D" w:rsidP="001D2A3A">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Закрытие катетера</w:t>
            </w:r>
          </w:p>
        </w:tc>
        <w:tc>
          <w:tcPr>
            <w:tcW w:w="2011" w:type="dxa"/>
            <w:shd w:val="clear" w:color="auto" w:fill="auto"/>
          </w:tcPr>
          <w:p w14:paraId="05DFC0EB"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Объем </w:t>
            </w:r>
          </w:p>
        </w:tc>
        <w:tc>
          <w:tcPr>
            <w:tcW w:w="7026" w:type="dxa"/>
            <w:shd w:val="clear" w:color="auto" w:fill="auto"/>
          </w:tcPr>
          <w:p w14:paraId="73F8A9CC"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1 мл для периферических катетеров</w:t>
            </w:r>
          </w:p>
          <w:p w14:paraId="2596DA51"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1,5 мл для катетеров типа </w:t>
            </w:r>
            <w:r w:rsidRPr="00952000">
              <w:rPr>
                <w:rFonts w:eastAsia="ＭＳ 明朝 (Основной текст темы (ази" w:cs="Times New Roman"/>
                <w:szCs w:val="24"/>
                <w:lang w:val="en-US"/>
              </w:rPr>
              <w:t>MidLine</w:t>
            </w:r>
            <w:r w:rsidRPr="00952000">
              <w:rPr>
                <w:rFonts w:eastAsia="ＭＳ 明朝 (Основной текст темы (ази" w:cs="Times New Roman"/>
                <w:szCs w:val="24"/>
              </w:rPr>
              <w:t>, ПИЦВК, нетуннелируемых ЦВК и туннелируемых ЦВК с не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w:t>
            </w:r>
          </w:p>
          <w:p w14:paraId="27421BC9"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2,0-2,5 мл для туннелируемых ЦВК с 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в каждый ход), порт систем</w:t>
            </w:r>
          </w:p>
        </w:tc>
      </w:tr>
      <w:tr w:rsidR="0051317D" w:rsidRPr="00952000" w14:paraId="490E29B8" w14:textId="77777777" w:rsidTr="002D3EBF">
        <w:trPr>
          <w:cantSplit/>
          <w:trHeight w:val="1134"/>
        </w:trPr>
        <w:tc>
          <w:tcPr>
            <w:tcW w:w="534" w:type="dxa"/>
            <w:vMerge/>
            <w:textDirection w:val="btLr"/>
          </w:tcPr>
          <w:p w14:paraId="1DE951B2" w14:textId="77777777" w:rsidR="0051317D" w:rsidRPr="00952000" w:rsidRDefault="0051317D" w:rsidP="001D2A3A">
            <w:pPr>
              <w:ind w:left="113" w:right="113" w:firstLine="0"/>
              <w:rPr>
                <w:rFonts w:eastAsia="ＭＳ 明朝 (Основной текст темы (ази" w:cs="Times New Roman"/>
                <w:szCs w:val="24"/>
              </w:rPr>
            </w:pPr>
          </w:p>
        </w:tc>
        <w:tc>
          <w:tcPr>
            <w:tcW w:w="2011" w:type="dxa"/>
            <w:shd w:val="clear" w:color="auto" w:fill="auto"/>
          </w:tcPr>
          <w:p w14:paraId="1AEFD336"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Режимы</w:t>
            </w:r>
          </w:p>
        </w:tc>
        <w:tc>
          <w:tcPr>
            <w:tcW w:w="7026" w:type="dxa"/>
            <w:shd w:val="clear" w:color="auto" w:fill="auto"/>
          </w:tcPr>
          <w:p w14:paraId="7D868545"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8-24 ч для кратковременных ЦВК</w:t>
            </w:r>
          </w:p>
          <w:p w14:paraId="2CB3B349"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Еженедельно – для туннелируемых ЦВК и ПИЦВК</w:t>
            </w:r>
          </w:p>
          <w:p w14:paraId="04F1BDE2" w14:textId="77777777" w:rsidR="0051317D" w:rsidRPr="00952000" w:rsidRDefault="0051317D" w:rsidP="001D2A3A">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6-8 недель для порт-систем</w:t>
            </w:r>
          </w:p>
        </w:tc>
      </w:tr>
    </w:tbl>
    <w:p w14:paraId="3F634E89" w14:textId="77777777" w:rsidR="0051317D" w:rsidRPr="00952000" w:rsidRDefault="0051317D" w:rsidP="0051317D">
      <w:pPr>
        <w:rPr>
          <w:rFonts w:cs="Times New Roman"/>
          <w:b/>
          <w:bCs/>
          <w:szCs w:val="24"/>
        </w:rPr>
      </w:pPr>
    </w:p>
    <w:p w14:paraId="5FC8BDAD" w14:textId="77777777" w:rsidR="0051317D" w:rsidRDefault="0051317D" w:rsidP="0051317D">
      <w:pPr>
        <w:rPr>
          <w:rFonts w:cs="Times New Roman"/>
          <w:b/>
          <w:bCs/>
          <w:szCs w:val="24"/>
        </w:rPr>
      </w:pPr>
    </w:p>
    <w:p w14:paraId="332182DF" w14:textId="77777777" w:rsidR="0051317D" w:rsidRDefault="0051317D" w:rsidP="0051317D">
      <w:pPr>
        <w:rPr>
          <w:rFonts w:cs="Times New Roman"/>
          <w:b/>
          <w:bCs/>
          <w:szCs w:val="24"/>
        </w:rPr>
      </w:pPr>
    </w:p>
    <w:p w14:paraId="27A66381" w14:textId="77777777" w:rsidR="0051317D" w:rsidRPr="009F4EC0" w:rsidRDefault="0051317D" w:rsidP="0051317D">
      <w:pPr>
        <w:rPr>
          <w:rFonts w:cs="Times New Roman"/>
          <w:i/>
          <w:iCs/>
          <w:szCs w:val="24"/>
          <w:u w:val="single"/>
        </w:rPr>
      </w:pPr>
      <w:r w:rsidRPr="009F4EC0">
        <w:rPr>
          <w:rFonts w:cs="Times New Roman"/>
          <w:i/>
          <w:iCs/>
          <w:szCs w:val="24"/>
          <w:u w:val="single"/>
        </w:rPr>
        <w:t>Алгоритм действий врача</w:t>
      </w:r>
    </w:p>
    <w:p w14:paraId="35441212" w14:textId="77777777" w:rsidR="0051317D" w:rsidRPr="00952000" w:rsidRDefault="0051317D" w:rsidP="0051317D">
      <w:pPr>
        <w:rPr>
          <w:rFonts w:cs="Times New Roman"/>
          <w:szCs w:val="24"/>
        </w:rPr>
      </w:pPr>
      <w:r w:rsidRPr="00952000">
        <w:rPr>
          <w:rFonts w:cs="Times New Roman"/>
          <w:szCs w:val="24"/>
        </w:rPr>
        <w:tab/>
        <w:t>Манипуляция проводится только при наличии информированного согласия на проведение катетеризации.</w:t>
      </w:r>
    </w:p>
    <w:p w14:paraId="0F761DF3" w14:textId="77777777" w:rsidR="0051317D" w:rsidRPr="009F4EC0" w:rsidRDefault="0051317D" w:rsidP="0051317D">
      <w:pPr>
        <w:pStyle w:val="afe"/>
        <w:numPr>
          <w:ilvl w:val="0"/>
          <w:numId w:val="102"/>
        </w:numPr>
        <w:rPr>
          <w:rFonts w:cs="Times New Roman"/>
          <w:szCs w:val="24"/>
        </w:rPr>
      </w:pPr>
      <w:r w:rsidRPr="009F4EC0">
        <w:rPr>
          <w:rFonts w:cs="Times New Roman"/>
          <w:szCs w:val="24"/>
        </w:rPr>
        <w:t>Физикальный осмотр</w:t>
      </w:r>
    </w:p>
    <w:p w14:paraId="4167ABD9" w14:textId="77777777" w:rsidR="0051317D" w:rsidRPr="009F4EC0" w:rsidRDefault="0051317D" w:rsidP="0051317D">
      <w:pPr>
        <w:pStyle w:val="afe"/>
        <w:numPr>
          <w:ilvl w:val="0"/>
          <w:numId w:val="102"/>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413882FE" w14:textId="77777777" w:rsidR="0051317D" w:rsidRPr="009F4EC0" w:rsidRDefault="0051317D" w:rsidP="0051317D">
      <w:pPr>
        <w:pStyle w:val="afe"/>
        <w:numPr>
          <w:ilvl w:val="0"/>
          <w:numId w:val="102"/>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300617FA" w14:textId="77777777" w:rsidR="0051317D" w:rsidRPr="009F4EC0" w:rsidRDefault="0051317D" w:rsidP="0051317D">
      <w:pPr>
        <w:pStyle w:val="afe"/>
        <w:numPr>
          <w:ilvl w:val="0"/>
          <w:numId w:val="102"/>
        </w:numPr>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74D29328" w14:textId="77777777" w:rsidR="0051317D" w:rsidRPr="009F4EC0" w:rsidRDefault="0051317D" w:rsidP="0051317D">
      <w:pPr>
        <w:pStyle w:val="afe"/>
        <w:numPr>
          <w:ilvl w:val="0"/>
          <w:numId w:val="102"/>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4D644E5B" w14:textId="77777777" w:rsidR="0051317D" w:rsidRPr="009F4EC0" w:rsidRDefault="0051317D" w:rsidP="0051317D">
      <w:pPr>
        <w:pStyle w:val="afe"/>
        <w:numPr>
          <w:ilvl w:val="0"/>
          <w:numId w:val="102"/>
        </w:numPr>
        <w:rPr>
          <w:rFonts w:cs="Times New Roman"/>
          <w:szCs w:val="24"/>
        </w:rPr>
      </w:pPr>
      <w:r w:rsidRPr="009F4EC0">
        <w:rPr>
          <w:rFonts w:cs="Times New Roman"/>
          <w:szCs w:val="24"/>
        </w:rPr>
        <w:t>Наложение асептической повязки.</w:t>
      </w:r>
    </w:p>
    <w:p w14:paraId="1C1ED765" w14:textId="77777777" w:rsidR="0051317D" w:rsidRPr="009F4EC0" w:rsidRDefault="0051317D" w:rsidP="0051317D">
      <w:pPr>
        <w:pStyle w:val="afe"/>
        <w:numPr>
          <w:ilvl w:val="0"/>
          <w:numId w:val="102"/>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663A0B77" w14:textId="77777777" w:rsidR="0051317D" w:rsidRPr="00952000" w:rsidRDefault="0051317D" w:rsidP="0051317D">
      <w:pPr>
        <w:rPr>
          <w:rFonts w:cs="Times New Roman"/>
          <w:szCs w:val="24"/>
        </w:rPr>
      </w:pPr>
    </w:p>
    <w:p w14:paraId="5BD6C2E6" w14:textId="77777777" w:rsidR="0051317D" w:rsidRPr="008635A0" w:rsidRDefault="0051317D" w:rsidP="0051317D">
      <w:pPr>
        <w:ind w:firstLine="708"/>
        <w:rPr>
          <w:rFonts w:cs="Times New Roman"/>
          <w:bCs/>
          <w:i/>
          <w:iCs/>
          <w:szCs w:val="24"/>
        </w:rPr>
      </w:pPr>
      <w:r w:rsidRPr="008635A0">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58FFD642" w14:textId="77777777" w:rsidR="0051317D" w:rsidRPr="001352F1" w:rsidRDefault="0051317D" w:rsidP="0051317D">
      <w:pPr>
        <w:pStyle w:val="afe"/>
        <w:numPr>
          <w:ilvl w:val="0"/>
          <w:numId w:val="100"/>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69CB809C" w14:textId="77777777" w:rsidR="0051317D" w:rsidRPr="00952000" w:rsidRDefault="0051317D" w:rsidP="0051317D">
      <w:pPr>
        <w:pStyle w:val="afe"/>
        <w:numPr>
          <w:ilvl w:val="0"/>
          <w:numId w:val="100"/>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3F11CA52" w14:textId="77777777" w:rsidR="0051317D" w:rsidRPr="00952000" w:rsidRDefault="0051317D" w:rsidP="0051317D">
      <w:pPr>
        <w:pStyle w:val="afe"/>
        <w:numPr>
          <w:ilvl w:val="0"/>
          <w:numId w:val="100"/>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288B89FA" w14:textId="77777777" w:rsidR="0051317D" w:rsidRPr="00952000" w:rsidRDefault="0051317D" w:rsidP="0051317D">
      <w:pPr>
        <w:pStyle w:val="afe"/>
        <w:numPr>
          <w:ilvl w:val="0"/>
          <w:numId w:val="100"/>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0C38FBAA" w14:textId="77777777" w:rsidR="0051317D" w:rsidRPr="00952000" w:rsidRDefault="0051317D" w:rsidP="0051317D">
      <w:pPr>
        <w:pStyle w:val="afe"/>
        <w:numPr>
          <w:ilvl w:val="0"/>
          <w:numId w:val="100"/>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011B52F2" w14:textId="77777777" w:rsidR="0051317D" w:rsidRDefault="0051317D" w:rsidP="0051317D">
      <w:pPr>
        <w:pStyle w:val="afe"/>
        <w:numPr>
          <w:ilvl w:val="0"/>
          <w:numId w:val="100"/>
        </w:numPr>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p w14:paraId="1049CB82" w14:textId="7F3976EE" w:rsidR="0051317D" w:rsidRDefault="0051317D" w:rsidP="0051317D">
      <w:pPr>
        <w:widowControl w:val="0"/>
        <w:autoSpaceDE w:val="0"/>
        <w:autoSpaceDN w:val="0"/>
        <w:adjustRightInd w:val="0"/>
        <w:spacing w:line="240" w:lineRule="auto"/>
        <w:ind w:left="640" w:hanging="640"/>
        <w:rPr>
          <w:rFonts w:cs="Times New Roman"/>
          <w:szCs w:val="24"/>
        </w:rPr>
      </w:pPr>
    </w:p>
    <w:p w14:paraId="2D11A3F5" w14:textId="19B1C0CC" w:rsidR="0093109D" w:rsidRPr="0093109D" w:rsidRDefault="00EB4337" w:rsidP="0093109D">
      <w:pPr>
        <w:pStyle w:val="2"/>
        <w:spacing w:before="0"/>
      </w:pPr>
      <w:bookmarkStart w:id="125" w:name="_Toc66184348"/>
      <w:r w:rsidRPr="00FE2263">
        <w:t>Приложение А3.</w:t>
      </w:r>
      <w:r>
        <w:t xml:space="preserve">9. </w:t>
      </w:r>
      <w:r w:rsidR="0093109D" w:rsidRPr="00365626">
        <w:t>Спленэктомия у пациентов с гематологическими заболеваниями</w:t>
      </w:r>
      <w:bookmarkEnd w:id="125"/>
    </w:p>
    <w:p w14:paraId="18CBA7C7" w14:textId="7E8AC44A" w:rsidR="0093109D" w:rsidRPr="00365626" w:rsidRDefault="0093109D" w:rsidP="0093109D">
      <w:pPr>
        <w:rPr>
          <w:rFonts w:cs="Times New Roman"/>
          <w:i/>
          <w:szCs w:val="24"/>
        </w:rPr>
      </w:pPr>
      <w:r w:rsidRPr="00365626">
        <w:rPr>
          <w:rFonts w:cs="Times New Roman"/>
          <w:szCs w:val="24"/>
        </w:rPr>
        <w:t>Спленэктомия – наиболее частое оперативное вмешательство в гематологической хирургии</w:t>
      </w:r>
      <w:r>
        <w:rPr>
          <w:rFonts w:cs="Times New Roman"/>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szCs w:val="24"/>
        </w:rPr>
        <w:t>.</w:t>
      </w:r>
      <w:r w:rsidRPr="00365626">
        <w:rPr>
          <w:rFonts w:cs="Times New Roman"/>
          <w:i/>
          <w:szCs w:val="24"/>
        </w:rPr>
        <w:t xml:space="preserve"> </w:t>
      </w:r>
    </w:p>
    <w:p w14:paraId="57F0327E" w14:textId="77777777" w:rsidR="0093109D" w:rsidRDefault="0093109D" w:rsidP="0093109D">
      <w:pPr>
        <w:rPr>
          <w:rFonts w:cs="Times New Roman"/>
          <w:i/>
          <w:szCs w:val="24"/>
        </w:rPr>
      </w:pPr>
    </w:p>
    <w:p w14:paraId="34CDE444" w14:textId="472D802F" w:rsidR="0093109D" w:rsidRPr="00365626" w:rsidRDefault="0093109D" w:rsidP="0093109D">
      <w:pPr>
        <w:rPr>
          <w:rFonts w:cs="Times New Roman"/>
          <w:i/>
          <w:szCs w:val="24"/>
        </w:rPr>
      </w:pPr>
      <w:r w:rsidRPr="00365626">
        <w:rPr>
          <w:rFonts w:cs="Times New Roman"/>
          <w:i/>
          <w:szCs w:val="24"/>
        </w:rPr>
        <w:t>Основные показания к спленэктомии</w:t>
      </w:r>
      <w:r>
        <w:rPr>
          <w:rFonts w:cs="Times New Roman"/>
          <w:i/>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i/>
          <w:szCs w:val="24"/>
        </w:rPr>
        <w:t xml:space="preserve">: </w:t>
      </w:r>
    </w:p>
    <w:p w14:paraId="59BACC09" w14:textId="77777777" w:rsidR="0093109D" w:rsidRPr="00365626" w:rsidRDefault="0093109D" w:rsidP="0093109D">
      <w:pPr>
        <w:pStyle w:val="afe"/>
        <w:numPr>
          <w:ilvl w:val="0"/>
          <w:numId w:val="103"/>
        </w:numPr>
        <w:rPr>
          <w:rFonts w:cs="Times New Roman"/>
          <w:szCs w:val="24"/>
        </w:rPr>
      </w:pPr>
      <w:r w:rsidRPr="00365626">
        <w:rPr>
          <w:rFonts w:cs="Times New Roman"/>
          <w:szCs w:val="24"/>
        </w:rPr>
        <w:t>идиопатическая тромбоцитопеническая пурпура (иммунная тромбоцитопения);</w:t>
      </w:r>
    </w:p>
    <w:p w14:paraId="6E324C1C" w14:textId="77777777" w:rsidR="0093109D" w:rsidRPr="00365626" w:rsidRDefault="0093109D" w:rsidP="0093109D">
      <w:pPr>
        <w:pStyle w:val="afe"/>
        <w:numPr>
          <w:ilvl w:val="0"/>
          <w:numId w:val="103"/>
        </w:numPr>
        <w:rPr>
          <w:rFonts w:cs="Times New Roman"/>
          <w:szCs w:val="24"/>
        </w:rPr>
      </w:pPr>
      <w:r w:rsidRPr="00365626">
        <w:rPr>
          <w:rFonts w:cs="Times New Roman"/>
          <w:szCs w:val="24"/>
        </w:rPr>
        <w:t>гемолитическая анемия (врожденная и приобретенная формы);</w:t>
      </w:r>
    </w:p>
    <w:p w14:paraId="1A9EBC05" w14:textId="77777777" w:rsidR="0093109D" w:rsidRPr="00365626" w:rsidRDefault="0093109D" w:rsidP="0093109D">
      <w:pPr>
        <w:pStyle w:val="afe"/>
        <w:numPr>
          <w:ilvl w:val="0"/>
          <w:numId w:val="103"/>
        </w:numPr>
        <w:rPr>
          <w:rFonts w:cs="Times New Roman"/>
          <w:szCs w:val="24"/>
        </w:rPr>
      </w:pPr>
      <w:r w:rsidRPr="00365626">
        <w:rPr>
          <w:rFonts w:cs="Times New Roman"/>
          <w:szCs w:val="24"/>
        </w:rPr>
        <w:t>лимфопролиферативные заболевания (лейкозы и лимфомы) с преимущественным поражением селезенки;</w:t>
      </w:r>
    </w:p>
    <w:p w14:paraId="569FCA61" w14:textId="77777777" w:rsidR="0093109D" w:rsidRPr="00365626" w:rsidRDefault="0093109D" w:rsidP="0093109D">
      <w:pPr>
        <w:pStyle w:val="afe"/>
        <w:numPr>
          <w:ilvl w:val="0"/>
          <w:numId w:val="103"/>
        </w:numPr>
        <w:rPr>
          <w:rFonts w:cs="Times New Roman"/>
          <w:szCs w:val="24"/>
        </w:rPr>
      </w:pPr>
      <w:r w:rsidRPr="00365626">
        <w:rPr>
          <w:rFonts w:cs="Times New Roman"/>
          <w:szCs w:val="24"/>
        </w:rPr>
        <w:t>резидуальная спленомегалия (остаточная спленомегалия или остаточное очаговое поражение селезенки при достижении ремиссии лимфом);</w:t>
      </w:r>
    </w:p>
    <w:p w14:paraId="4B23DEC7" w14:textId="77777777" w:rsidR="0093109D" w:rsidRPr="00365626" w:rsidRDefault="0093109D" w:rsidP="0093109D">
      <w:pPr>
        <w:pStyle w:val="afe"/>
        <w:numPr>
          <w:ilvl w:val="0"/>
          <w:numId w:val="103"/>
        </w:numPr>
        <w:rPr>
          <w:rFonts w:cs="Times New Roman"/>
          <w:szCs w:val="24"/>
        </w:rPr>
      </w:pPr>
      <w:r w:rsidRPr="00365626">
        <w:rPr>
          <w:rFonts w:cs="Times New Roman"/>
          <w:szCs w:val="24"/>
        </w:rPr>
        <w:t>обширный инфаркт селезенки, угроза разрыва селезенки;</w:t>
      </w:r>
    </w:p>
    <w:p w14:paraId="3A265594" w14:textId="77777777" w:rsidR="0093109D" w:rsidRPr="00365626" w:rsidRDefault="0093109D" w:rsidP="0093109D">
      <w:pPr>
        <w:pStyle w:val="afe"/>
        <w:numPr>
          <w:ilvl w:val="0"/>
          <w:numId w:val="103"/>
        </w:numPr>
        <w:rPr>
          <w:rFonts w:cs="Times New Roman"/>
          <w:szCs w:val="24"/>
        </w:rPr>
      </w:pPr>
      <w:r w:rsidRPr="00365626">
        <w:rPr>
          <w:rFonts w:cs="Times New Roman"/>
          <w:szCs w:val="24"/>
        </w:rPr>
        <w:t>абсцессы селезенки;</w:t>
      </w:r>
    </w:p>
    <w:p w14:paraId="6BADEE12" w14:textId="77777777" w:rsidR="0093109D" w:rsidRPr="00365626" w:rsidRDefault="0093109D" w:rsidP="0093109D">
      <w:pPr>
        <w:pStyle w:val="afe"/>
        <w:numPr>
          <w:ilvl w:val="0"/>
          <w:numId w:val="103"/>
        </w:numPr>
        <w:rPr>
          <w:rFonts w:cs="Times New Roman"/>
          <w:szCs w:val="24"/>
        </w:rPr>
      </w:pPr>
      <w:r w:rsidRPr="00365626">
        <w:rPr>
          <w:rFonts w:cs="Times New Roman"/>
          <w:szCs w:val="24"/>
        </w:rPr>
        <w:t>вторичные цитопении (нейтропения, тромбоцитопения);</w:t>
      </w:r>
    </w:p>
    <w:p w14:paraId="0A932A8B" w14:textId="77777777" w:rsidR="0093109D" w:rsidRPr="00365626" w:rsidRDefault="0093109D" w:rsidP="0093109D">
      <w:pPr>
        <w:pStyle w:val="afe"/>
        <w:numPr>
          <w:ilvl w:val="0"/>
          <w:numId w:val="103"/>
        </w:numPr>
        <w:rPr>
          <w:rFonts w:cs="Times New Roman"/>
          <w:szCs w:val="24"/>
        </w:rPr>
      </w:pPr>
      <w:r w:rsidRPr="00365626">
        <w:rPr>
          <w:rFonts w:cs="Times New Roman"/>
          <w:szCs w:val="24"/>
        </w:rPr>
        <w:t>диагностическая спленэктомия при спленомегалии и/или очаговом поражении селезенки неуточненного генеза;</w:t>
      </w:r>
    </w:p>
    <w:p w14:paraId="4AD3CFAB" w14:textId="77777777" w:rsidR="0093109D" w:rsidRPr="00365626" w:rsidRDefault="0093109D" w:rsidP="0093109D">
      <w:pPr>
        <w:pStyle w:val="afe"/>
        <w:numPr>
          <w:ilvl w:val="0"/>
          <w:numId w:val="103"/>
        </w:numPr>
        <w:rPr>
          <w:rFonts w:cs="Times New Roman"/>
          <w:szCs w:val="24"/>
        </w:rPr>
      </w:pPr>
      <w:r w:rsidRPr="00365626">
        <w:rPr>
          <w:rFonts w:cs="Times New Roman"/>
          <w:szCs w:val="24"/>
        </w:rPr>
        <w:t>этап иммуносупрессивной терапии при апластической анемии, миелодиспластическом синдроме (МДС) и апластических синдромах.</w:t>
      </w:r>
    </w:p>
    <w:p w14:paraId="3AD29D4D" w14:textId="77777777" w:rsidR="0093109D" w:rsidRPr="00365626" w:rsidRDefault="0093109D" w:rsidP="0093109D">
      <w:pPr>
        <w:rPr>
          <w:rFonts w:cs="Times New Roman"/>
          <w:szCs w:val="24"/>
        </w:rPr>
      </w:pPr>
      <w:r w:rsidRPr="00365626">
        <w:rPr>
          <w:rFonts w:cs="Times New Roman"/>
          <w:szCs w:val="24"/>
        </w:rPr>
        <w:t>Выбор доступа (лапароскопический или лапаротомный) определяется размерами селезенки, топографо-анатомическими соотношениями с другими органами, наличием выраженных сращений с окружающими органами и тканями (прорастание опухоли селезенки).</w:t>
      </w:r>
    </w:p>
    <w:p w14:paraId="3CE96612" w14:textId="334BA19B" w:rsidR="0093109D" w:rsidRPr="00365626" w:rsidRDefault="0093109D" w:rsidP="0093109D">
      <w:pPr>
        <w:rPr>
          <w:rFonts w:cs="Times New Roman"/>
          <w:szCs w:val="24"/>
        </w:rPr>
      </w:pPr>
      <w:r w:rsidRPr="00365626">
        <w:rPr>
          <w:rFonts w:cs="Times New Roman"/>
          <w:szCs w:val="24"/>
        </w:rPr>
        <w:t>Лапароскопический доступ к селезенке позволяет снизить количество интра- и послеоперационных осложнений, уменьшить выраженность послеоперационной боли, сократить сроки госпитализации, улучшить косметический результат  и повысить качество жизни пациентов</w:t>
      </w:r>
      <w:r>
        <w:rPr>
          <w:rFonts w:cs="Times New Roman"/>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szCs w:val="24"/>
        </w:rPr>
        <w:t>.</w:t>
      </w:r>
    </w:p>
    <w:p w14:paraId="60FD84DF" w14:textId="5BCF4155" w:rsidR="0093109D" w:rsidRPr="00365626" w:rsidRDefault="0093109D" w:rsidP="0093109D">
      <w:pPr>
        <w:rPr>
          <w:rFonts w:cs="Times New Roman"/>
          <w:szCs w:val="24"/>
        </w:rPr>
      </w:pPr>
      <w:r w:rsidRPr="00365626">
        <w:rPr>
          <w:rFonts w:cs="Times New Roman"/>
          <w:szCs w:val="24"/>
        </w:rPr>
        <w:t>Факторы, осложняющие выполнение спленэктомии лапароскопическим доступом: портальная гипертензия, периспленит, большие размеры селезенки, наличие предшествующих операций</w:t>
      </w:r>
      <w:r>
        <w:rPr>
          <w:rFonts w:cs="Times New Roman"/>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szCs w:val="24"/>
        </w:rPr>
        <w:t>.</w:t>
      </w:r>
    </w:p>
    <w:p w14:paraId="78DF5206" w14:textId="77777777" w:rsidR="0093109D" w:rsidRDefault="0093109D" w:rsidP="0093109D">
      <w:pPr>
        <w:rPr>
          <w:rFonts w:cs="Times New Roman"/>
          <w:bCs/>
          <w:i/>
          <w:iCs/>
          <w:szCs w:val="24"/>
          <w:u w:val="single"/>
        </w:rPr>
      </w:pPr>
    </w:p>
    <w:p w14:paraId="2A5AA96A" w14:textId="77777777" w:rsidR="0093109D" w:rsidRPr="00E74B7B" w:rsidRDefault="0093109D" w:rsidP="0093109D">
      <w:pPr>
        <w:rPr>
          <w:rFonts w:cs="Times New Roman"/>
          <w:bCs/>
          <w:i/>
          <w:iCs/>
          <w:szCs w:val="24"/>
          <w:u w:val="single"/>
        </w:rPr>
      </w:pPr>
      <w:r w:rsidRPr="00E74B7B">
        <w:rPr>
          <w:rFonts w:cs="Times New Roman"/>
          <w:bCs/>
          <w:i/>
          <w:iCs/>
          <w:szCs w:val="24"/>
          <w:u w:val="single"/>
        </w:rPr>
        <w:t>Предоперационное обследование:</w:t>
      </w:r>
    </w:p>
    <w:p w14:paraId="73221D73" w14:textId="6D2FF8F6" w:rsidR="0093109D" w:rsidRPr="00365626" w:rsidRDefault="0093109D" w:rsidP="0093109D">
      <w:pPr>
        <w:rPr>
          <w:rFonts w:cs="Times New Roman"/>
          <w:i/>
          <w:szCs w:val="24"/>
        </w:rPr>
      </w:pPr>
      <w:r w:rsidRPr="00365626">
        <w:rPr>
          <w:rFonts w:cs="Times New Roman"/>
          <w:i/>
          <w:szCs w:val="24"/>
        </w:rPr>
        <w:t>Лабораторные исследования</w:t>
      </w:r>
      <w:r>
        <w:rPr>
          <w:rFonts w:cs="Times New Roman"/>
          <w:i/>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i/>
          <w:szCs w:val="24"/>
        </w:rPr>
        <w:t xml:space="preserve">: </w:t>
      </w:r>
    </w:p>
    <w:p w14:paraId="7ED0ABBA" w14:textId="77777777" w:rsidR="0093109D" w:rsidRPr="00365626" w:rsidRDefault="0093109D" w:rsidP="0093109D">
      <w:pPr>
        <w:pStyle w:val="afe"/>
        <w:numPr>
          <w:ilvl w:val="0"/>
          <w:numId w:val="104"/>
        </w:numPr>
        <w:rPr>
          <w:rFonts w:cs="Times New Roman"/>
          <w:szCs w:val="24"/>
        </w:rPr>
      </w:pPr>
      <w:r w:rsidRPr="00365626">
        <w:rPr>
          <w:rFonts w:cs="Times New Roman"/>
          <w:szCs w:val="24"/>
        </w:rPr>
        <w:t xml:space="preserve">клинический анализ крови с определением количества тромбоцитов, в том числе и в окрашенном мазке крови по Фонио; </w:t>
      </w:r>
    </w:p>
    <w:p w14:paraId="2658EE97" w14:textId="77777777" w:rsidR="0093109D" w:rsidRPr="00365626" w:rsidRDefault="0093109D" w:rsidP="0093109D">
      <w:pPr>
        <w:pStyle w:val="afe"/>
        <w:numPr>
          <w:ilvl w:val="0"/>
          <w:numId w:val="104"/>
        </w:numPr>
        <w:rPr>
          <w:rFonts w:cs="Times New Roman"/>
          <w:szCs w:val="24"/>
        </w:rPr>
      </w:pPr>
      <w:r w:rsidRPr="00365626">
        <w:rPr>
          <w:rFonts w:cs="Times New Roman"/>
          <w:szCs w:val="24"/>
        </w:rPr>
        <w:t>общий анализ мочи;</w:t>
      </w:r>
    </w:p>
    <w:p w14:paraId="3CC5DF9D" w14:textId="77777777" w:rsidR="0093109D" w:rsidRPr="00365626" w:rsidRDefault="0093109D" w:rsidP="0093109D">
      <w:pPr>
        <w:pStyle w:val="afe"/>
        <w:numPr>
          <w:ilvl w:val="0"/>
          <w:numId w:val="104"/>
        </w:numPr>
        <w:rPr>
          <w:rFonts w:cs="Times New Roman"/>
          <w:szCs w:val="24"/>
        </w:rPr>
      </w:pPr>
      <w:r w:rsidRPr="00365626">
        <w:rPr>
          <w:rFonts w:cs="Times New Roman"/>
          <w:szCs w:val="24"/>
        </w:rPr>
        <w:t>биохимический анализ крови: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0E204BD3" w14:textId="77777777" w:rsidR="0093109D" w:rsidRPr="00365626" w:rsidRDefault="0093109D" w:rsidP="0093109D">
      <w:pPr>
        <w:pStyle w:val="afe"/>
        <w:numPr>
          <w:ilvl w:val="0"/>
          <w:numId w:val="104"/>
        </w:numPr>
        <w:rPr>
          <w:rFonts w:cs="Times New Roman"/>
          <w:szCs w:val="24"/>
        </w:rPr>
      </w:pPr>
      <w:r w:rsidRPr="00365626">
        <w:rPr>
          <w:rFonts w:cs="Times New Roman"/>
          <w:szCs w:val="24"/>
        </w:rPr>
        <w:t xml:space="preserve">коагулограмма: АЧТВ, ПВ, ТВ, фибриноген, антитромбин </w:t>
      </w:r>
      <w:r w:rsidRPr="00365626">
        <w:rPr>
          <w:rFonts w:cs="Times New Roman"/>
          <w:szCs w:val="24"/>
          <w:lang w:val="en-US"/>
        </w:rPr>
        <w:t>III</w:t>
      </w:r>
      <w:r w:rsidRPr="00365626">
        <w:rPr>
          <w:rFonts w:cs="Times New Roman"/>
          <w:szCs w:val="24"/>
        </w:rPr>
        <w:t xml:space="preserve">, протеин С (по показаниям), протеин </w:t>
      </w:r>
      <w:r w:rsidRPr="00365626">
        <w:rPr>
          <w:rFonts w:cs="Times New Roman"/>
          <w:szCs w:val="24"/>
          <w:lang w:val="en-US"/>
        </w:rPr>
        <w:t>S</w:t>
      </w:r>
      <w:r w:rsidRPr="00365626">
        <w:rPr>
          <w:rFonts w:cs="Times New Roman"/>
          <w:szCs w:val="24"/>
        </w:rPr>
        <w:t xml:space="preserve"> (по показаниям), агрегация тромбоцитов (</w:t>
      </w:r>
      <w:r w:rsidRPr="00365626">
        <w:rPr>
          <w:rFonts w:cs="Times New Roman"/>
          <w:color w:val="000000" w:themeColor="text1"/>
          <w:szCs w:val="24"/>
        </w:rPr>
        <w:t xml:space="preserve">по показаниям и </w:t>
      </w:r>
      <w:r w:rsidRPr="00365626">
        <w:rPr>
          <w:rFonts w:cs="Times New Roman"/>
          <w:szCs w:val="24"/>
        </w:rPr>
        <w:t>при приеме антиагрегантных препаратов), волчаночный антикоагулянт (по показаниям);</w:t>
      </w:r>
    </w:p>
    <w:p w14:paraId="0809A390" w14:textId="77777777" w:rsidR="0093109D" w:rsidRPr="00365626" w:rsidRDefault="0093109D" w:rsidP="0093109D">
      <w:pPr>
        <w:pStyle w:val="afe"/>
        <w:numPr>
          <w:ilvl w:val="0"/>
          <w:numId w:val="104"/>
        </w:numPr>
        <w:rPr>
          <w:rFonts w:cs="Times New Roman"/>
          <w:szCs w:val="24"/>
        </w:rPr>
      </w:pPr>
      <w:r w:rsidRPr="00365626">
        <w:rPr>
          <w:rFonts w:cs="Times New Roman"/>
          <w:szCs w:val="24"/>
        </w:rPr>
        <w:t xml:space="preserve">определение группы крови, резус-фактора с  фенотипом; </w:t>
      </w:r>
    </w:p>
    <w:p w14:paraId="74D490D8" w14:textId="77777777" w:rsidR="0093109D" w:rsidRPr="00365626" w:rsidRDefault="0093109D" w:rsidP="0093109D">
      <w:pPr>
        <w:pStyle w:val="afe"/>
        <w:numPr>
          <w:ilvl w:val="0"/>
          <w:numId w:val="104"/>
        </w:numPr>
        <w:rPr>
          <w:rFonts w:cs="Times New Roman"/>
          <w:szCs w:val="24"/>
        </w:rPr>
      </w:pPr>
      <w:r w:rsidRPr="00365626">
        <w:rPr>
          <w:rFonts w:cs="Times New Roman"/>
          <w:szCs w:val="24"/>
        </w:rPr>
        <w:t>подбор трансфузионных сред (индивидуальный подбор трансфузионных сред при наличии показаний);</w:t>
      </w:r>
    </w:p>
    <w:p w14:paraId="19C59DE4" w14:textId="77777777" w:rsidR="0093109D" w:rsidRPr="00365626" w:rsidRDefault="0093109D" w:rsidP="0093109D">
      <w:pPr>
        <w:pStyle w:val="afe"/>
        <w:numPr>
          <w:ilvl w:val="0"/>
          <w:numId w:val="104"/>
        </w:numPr>
        <w:rPr>
          <w:rFonts w:cs="Times New Roman"/>
          <w:szCs w:val="24"/>
        </w:rPr>
      </w:pPr>
      <w:r w:rsidRPr="00365626">
        <w:rPr>
          <w:rFonts w:cs="Times New Roman"/>
          <w:szCs w:val="24"/>
        </w:rPr>
        <w:t>исследования крови на наличие гепатитов, сифилиса, ВИЧ (</w:t>
      </w:r>
      <w:r w:rsidRPr="00365626">
        <w:rPr>
          <w:rFonts w:cs="Times New Roman"/>
          <w:bCs/>
          <w:szCs w:val="24"/>
        </w:rPr>
        <w:t>HBsAg</w:t>
      </w:r>
      <w:r w:rsidRPr="00365626">
        <w:rPr>
          <w:rFonts w:cs="Times New Roman"/>
          <w:szCs w:val="24"/>
        </w:rPr>
        <w:t>, анти-</w:t>
      </w:r>
      <w:r w:rsidRPr="00365626">
        <w:rPr>
          <w:rFonts w:cs="Times New Roman"/>
          <w:szCs w:val="24"/>
          <w:lang w:val="en-US"/>
        </w:rPr>
        <w:t>HCV</w:t>
      </w:r>
      <w:r w:rsidRPr="00365626">
        <w:rPr>
          <w:rFonts w:cs="Times New Roman"/>
          <w:szCs w:val="24"/>
        </w:rPr>
        <w:t xml:space="preserve">, ВИЧ, определение антигена/антител комбинированным тестом, сифилис (метод РМП, ИФА), ПЦР ДНК ВГВ (при положительном </w:t>
      </w:r>
      <w:r w:rsidRPr="00365626">
        <w:rPr>
          <w:rFonts w:cs="Times New Roman"/>
          <w:bCs/>
          <w:szCs w:val="24"/>
        </w:rPr>
        <w:t>HBsAg)</w:t>
      </w:r>
      <w:r w:rsidRPr="00365626">
        <w:rPr>
          <w:rFonts w:cs="Times New Roman"/>
          <w:szCs w:val="24"/>
        </w:rPr>
        <w:t>, ПЦР РНК ВГС (при положительном анти-</w:t>
      </w:r>
      <w:r w:rsidRPr="00365626">
        <w:rPr>
          <w:rFonts w:cs="Times New Roman"/>
          <w:szCs w:val="24"/>
          <w:lang w:val="en-US"/>
        </w:rPr>
        <w:t>HCV</w:t>
      </w:r>
      <w:r w:rsidRPr="00365626">
        <w:rPr>
          <w:rFonts w:cs="Times New Roman"/>
          <w:szCs w:val="24"/>
        </w:rPr>
        <w:t>).</w:t>
      </w:r>
    </w:p>
    <w:p w14:paraId="4D46EB33" w14:textId="77777777" w:rsidR="0093109D" w:rsidRDefault="0093109D" w:rsidP="0093109D">
      <w:pPr>
        <w:rPr>
          <w:rFonts w:cs="Times New Roman"/>
          <w:i/>
          <w:szCs w:val="24"/>
        </w:rPr>
      </w:pPr>
    </w:p>
    <w:p w14:paraId="34B9E649" w14:textId="66917729" w:rsidR="0093109D" w:rsidRPr="00365626" w:rsidRDefault="0093109D" w:rsidP="0093109D">
      <w:pPr>
        <w:rPr>
          <w:rFonts w:cs="Times New Roman"/>
          <w:i/>
          <w:szCs w:val="24"/>
        </w:rPr>
      </w:pPr>
      <w:r w:rsidRPr="00365626">
        <w:rPr>
          <w:rFonts w:cs="Times New Roman"/>
          <w:i/>
          <w:szCs w:val="24"/>
        </w:rPr>
        <w:t>Инструментальные исследования</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i/>
          <w:szCs w:val="24"/>
        </w:rPr>
        <w:t xml:space="preserve">: </w:t>
      </w:r>
    </w:p>
    <w:p w14:paraId="5AC4416E" w14:textId="77777777" w:rsidR="0093109D" w:rsidRPr="00365626" w:rsidRDefault="0093109D" w:rsidP="0093109D">
      <w:pPr>
        <w:pStyle w:val="afe"/>
        <w:numPr>
          <w:ilvl w:val="0"/>
          <w:numId w:val="105"/>
        </w:numPr>
        <w:rPr>
          <w:rFonts w:cs="Times New Roman"/>
          <w:szCs w:val="24"/>
        </w:rPr>
      </w:pPr>
      <w:r w:rsidRPr="00365626">
        <w:rPr>
          <w:rFonts w:cs="Times New Roman"/>
          <w:szCs w:val="24"/>
        </w:rPr>
        <w:t>ультразвуковое исследование (УЗИ) брюшной полости и малого таза: при выявлении сопутствующей патологии, требующей хирургического лечения (желчно-каменная болезнь, гинекологическая патология, грыжи передней брюшной стенки) целесообразно проведение сочетанного оперативного вмешательства;</w:t>
      </w:r>
    </w:p>
    <w:p w14:paraId="360EFAAB" w14:textId="77777777" w:rsidR="0093109D" w:rsidRPr="00365626" w:rsidRDefault="0093109D" w:rsidP="0093109D">
      <w:pPr>
        <w:pStyle w:val="afe"/>
        <w:numPr>
          <w:ilvl w:val="0"/>
          <w:numId w:val="105"/>
        </w:numPr>
        <w:rPr>
          <w:rFonts w:cs="Times New Roman"/>
          <w:color w:val="000000" w:themeColor="text1"/>
          <w:szCs w:val="24"/>
        </w:rPr>
      </w:pPr>
      <w:r w:rsidRPr="00365626">
        <w:rPr>
          <w:rFonts w:cs="Times New Roman"/>
          <w:szCs w:val="24"/>
        </w:rPr>
        <w:t xml:space="preserve">эзофагодуоденоскопия (ЭГДС) </w:t>
      </w:r>
      <w:r w:rsidRPr="00365626">
        <w:rPr>
          <w:rFonts w:cs="Times New Roman"/>
          <w:color w:val="000000" w:themeColor="text1"/>
          <w:szCs w:val="24"/>
        </w:rPr>
        <w:t xml:space="preserve">(при наличии показаний - выполнение биопсии </w:t>
      </w:r>
      <w:r w:rsidRPr="00365626">
        <w:rPr>
          <w:rFonts w:cs="Times New Roman"/>
          <w:szCs w:val="24"/>
        </w:rPr>
        <w:t xml:space="preserve">и комплексного исследования биоптата (цитологическое,  гистологическое, иммуногистохимическое, молекулярное, бактериологическое, цитогенетическое и т.д.), а так же </w:t>
      </w:r>
      <w:r w:rsidRPr="00365626">
        <w:rPr>
          <w:rFonts w:cs="Times New Roman"/>
          <w:color w:val="000000" w:themeColor="text1"/>
          <w:szCs w:val="24"/>
        </w:rPr>
        <w:t xml:space="preserve">уреазного теста на </w:t>
      </w:r>
      <w:r w:rsidRPr="00365626">
        <w:rPr>
          <w:rFonts w:cs="Times New Roman"/>
          <w:szCs w:val="24"/>
          <w:lang w:val="en-US"/>
        </w:rPr>
        <w:t>Helicobacter</w:t>
      </w:r>
      <w:r w:rsidRPr="00365626">
        <w:rPr>
          <w:rFonts w:cs="Times New Roman"/>
          <w:szCs w:val="24"/>
        </w:rPr>
        <w:t xml:space="preserve"> </w:t>
      </w:r>
      <w:r w:rsidRPr="00365626">
        <w:rPr>
          <w:rFonts w:cs="Times New Roman"/>
          <w:szCs w:val="24"/>
          <w:lang w:val="en-US"/>
        </w:rPr>
        <w:t>Pylori</w:t>
      </w:r>
      <w:r w:rsidRPr="00365626">
        <w:rPr>
          <w:rFonts w:cs="Times New Roman"/>
          <w:color w:val="000000" w:themeColor="text1"/>
          <w:szCs w:val="24"/>
        </w:rPr>
        <w:t>);</w:t>
      </w:r>
    </w:p>
    <w:p w14:paraId="77B34690" w14:textId="77777777" w:rsidR="0093109D" w:rsidRPr="00365626" w:rsidRDefault="0093109D" w:rsidP="0093109D">
      <w:pPr>
        <w:pStyle w:val="afe"/>
        <w:numPr>
          <w:ilvl w:val="0"/>
          <w:numId w:val="105"/>
        </w:numPr>
        <w:rPr>
          <w:rFonts w:cs="Times New Roman"/>
          <w:color w:val="000000" w:themeColor="text1"/>
          <w:szCs w:val="24"/>
        </w:rPr>
      </w:pPr>
      <w:r w:rsidRPr="00365626">
        <w:rPr>
          <w:rFonts w:cs="Times New Roman"/>
          <w:color w:val="000000" w:themeColor="text1"/>
          <w:szCs w:val="24"/>
        </w:rPr>
        <w:t>колоноскопия (при наличии показаний - выполнение биопсии</w:t>
      </w:r>
      <w:r w:rsidRPr="00365626">
        <w:rPr>
          <w:rFonts w:cs="Times New Roman"/>
          <w:szCs w:val="24"/>
        </w:rPr>
        <w:t xml:space="preserve"> и комплексного исследования боптата</w:t>
      </w:r>
      <w:r w:rsidRPr="00365626">
        <w:rPr>
          <w:rFonts w:cs="Times New Roman"/>
          <w:strike/>
          <w:szCs w:val="24"/>
        </w:rPr>
        <w:t>та</w:t>
      </w:r>
      <w:r w:rsidRPr="00365626">
        <w:rPr>
          <w:rFonts w:cs="Times New Roman"/>
          <w:szCs w:val="24"/>
        </w:rPr>
        <w:t xml:space="preserve"> (цитологическое,  гистологическое, иммуногистохимическое, молекулярное, бактериологическое, цитогенетическое и т.д.</w:t>
      </w:r>
      <w:r w:rsidRPr="00365626">
        <w:rPr>
          <w:rFonts w:cs="Times New Roman"/>
          <w:color w:val="000000" w:themeColor="text1"/>
          <w:szCs w:val="24"/>
        </w:rPr>
        <w:t>);</w:t>
      </w:r>
    </w:p>
    <w:p w14:paraId="33A6F75A" w14:textId="77777777" w:rsidR="0093109D" w:rsidRPr="00365626" w:rsidRDefault="0093109D" w:rsidP="0093109D">
      <w:pPr>
        <w:pStyle w:val="afe"/>
        <w:numPr>
          <w:ilvl w:val="0"/>
          <w:numId w:val="105"/>
        </w:numPr>
        <w:rPr>
          <w:rFonts w:cs="Times New Roman"/>
          <w:szCs w:val="24"/>
        </w:rPr>
      </w:pPr>
      <w:r w:rsidRPr="00365626">
        <w:rPr>
          <w:rFonts w:cs="Times New Roman"/>
          <w:szCs w:val="24"/>
        </w:rPr>
        <w:t>компьютерная томография (КТ) грудной клетки;</w:t>
      </w:r>
    </w:p>
    <w:p w14:paraId="276C070C" w14:textId="77777777" w:rsidR="0093109D" w:rsidRPr="00365626" w:rsidRDefault="0093109D" w:rsidP="0093109D">
      <w:pPr>
        <w:pStyle w:val="afe"/>
        <w:numPr>
          <w:ilvl w:val="0"/>
          <w:numId w:val="105"/>
        </w:numPr>
        <w:rPr>
          <w:rFonts w:cs="Times New Roman"/>
          <w:szCs w:val="24"/>
        </w:rPr>
      </w:pPr>
      <w:r w:rsidRPr="00365626">
        <w:rPr>
          <w:rFonts w:cs="Times New Roman"/>
          <w:szCs w:val="24"/>
        </w:rPr>
        <w:t>КТ брюшной полости с пероральным и болюсным контрастным усилением и/или магнитно-резонансная томография (МРТ) брюшной полости для исключения сопутствующей, в том числе онкологической патологии и выявления добавочных селезенок.</w:t>
      </w:r>
    </w:p>
    <w:p w14:paraId="7657188B" w14:textId="77777777" w:rsidR="0093109D" w:rsidRDefault="0093109D" w:rsidP="0093109D">
      <w:pPr>
        <w:rPr>
          <w:rFonts w:cs="Times New Roman"/>
          <w:i/>
          <w:szCs w:val="24"/>
        </w:rPr>
      </w:pPr>
    </w:p>
    <w:p w14:paraId="06558DC0" w14:textId="77777777" w:rsidR="0093109D" w:rsidRPr="00365626" w:rsidRDefault="0093109D" w:rsidP="0093109D">
      <w:pPr>
        <w:rPr>
          <w:rFonts w:cs="Times New Roman"/>
          <w:i/>
          <w:szCs w:val="24"/>
        </w:rPr>
      </w:pPr>
      <w:r w:rsidRPr="00365626">
        <w:rPr>
          <w:rFonts w:cs="Times New Roman"/>
          <w:i/>
          <w:szCs w:val="24"/>
        </w:rPr>
        <w:t xml:space="preserve">Консультации специалистов: </w:t>
      </w:r>
    </w:p>
    <w:p w14:paraId="1B2BBEF7" w14:textId="77777777" w:rsidR="0093109D" w:rsidRPr="00365626" w:rsidRDefault="0093109D" w:rsidP="0093109D">
      <w:pPr>
        <w:pStyle w:val="afe"/>
        <w:numPr>
          <w:ilvl w:val="0"/>
          <w:numId w:val="109"/>
        </w:numPr>
        <w:rPr>
          <w:rFonts w:cs="Times New Roman"/>
          <w:szCs w:val="24"/>
        </w:rPr>
      </w:pPr>
      <w:r w:rsidRPr="00365626">
        <w:rPr>
          <w:rFonts w:cs="Times New Roman"/>
          <w:szCs w:val="24"/>
        </w:rPr>
        <w:t>гинеколог (у женщин);</w:t>
      </w:r>
    </w:p>
    <w:p w14:paraId="7849D6C1" w14:textId="77777777" w:rsidR="0093109D" w:rsidRPr="00365626" w:rsidRDefault="0093109D" w:rsidP="0093109D">
      <w:pPr>
        <w:pStyle w:val="afe"/>
        <w:numPr>
          <w:ilvl w:val="0"/>
          <w:numId w:val="109"/>
        </w:numPr>
        <w:rPr>
          <w:rFonts w:cs="Times New Roman"/>
          <w:szCs w:val="24"/>
        </w:rPr>
      </w:pPr>
      <w:r w:rsidRPr="00365626">
        <w:rPr>
          <w:rFonts w:cs="Times New Roman"/>
          <w:szCs w:val="24"/>
        </w:rPr>
        <w:t>анестезиолог-реаниматолог;</w:t>
      </w:r>
    </w:p>
    <w:p w14:paraId="43C09FD3" w14:textId="77777777" w:rsidR="0093109D" w:rsidRPr="00365626" w:rsidRDefault="0093109D" w:rsidP="0093109D">
      <w:pPr>
        <w:pStyle w:val="afe"/>
        <w:numPr>
          <w:ilvl w:val="0"/>
          <w:numId w:val="109"/>
        </w:numPr>
        <w:rPr>
          <w:rFonts w:cs="Times New Roman"/>
          <w:szCs w:val="24"/>
        </w:rPr>
      </w:pPr>
      <w:r w:rsidRPr="00365626">
        <w:rPr>
          <w:rFonts w:cs="Times New Roman"/>
          <w:szCs w:val="24"/>
        </w:rPr>
        <w:t>эндокринолог (при наличии сопутствующей патологии);</w:t>
      </w:r>
    </w:p>
    <w:p w14:paraId="4FC04947" w14:textId="77777777" w:rsidR="0093109D" w:rsidRPr="00365626" w:rsidRDefault="0093109D" w:rsidP="0093109D">
      <w:pPr>
        <w:pStyle w:val="afe"/>
        <w:numPr>
          <w:ilvl w:val="0"/>
          <w:numId w:val="109"/>
        </w:numPr>
        <w:rPr>
          <w:rFonts w:cs="Times New Roman"/>
          <w:szCs w:val="24"/>
        </w:rPr>
      </w:pPr>
      <w:r w:rsidRPr="00365626">
        <w:rPr>
          <w:rFonts w:cs="Times New Roman"/>
          <w:szCs w:val="24"/>
        </w:rPr>
        <w:t>кардиолог (при наличии сопутствующей патологии);</w:t>
      </w:r>
    </w:p>
    <w:p w14:paraId="1EC80AA7" w14:textId="77777777" w:rsidR="0093109D" w:rsidRPr="00365626" w:rsidRDefault="0093109D" w:rsidP="0093109D">
      <w:pPr>
        <w:pStyle w:val="afe"/>
        <w:numPr>
          <w:ilvl w:val="0"/>
          <w:numId w:val="109"/>
        </w:numPr>
        <w:rPr>
          <w:rFonts w:cs="Times New Roman"/>
          <w:szCs w:val="24"/>
        </w:rPr>
      </w:pPr>
      <w:r w:rsidRPr="00365626">
        <w:rPr>
          <w:rFonts w:cs="Times New Roman"/>
          <w:szCs w:val="24"/>
        </w:rPr>
        <w:t>невролог (при наличии сопутствующей патологии);</w:t>
      </w:r>
    </w:p>
    <w:p w14:paraId="7B4D64AF" w14:textId="77777777" w:rsidR="0093109D" w:rsidRPr="00365626" w:rsidRDefault="0093109D" w:rsidP="0093109D">
      <w:pPr>
        <w:pStyle w:val="afe"/>
        <w:numPr>
          <w:ilvl w:val="0"/>
          <w:numId w:val="109"/>
        </w:numPr>
        <w:rPr>
          <w:rFonts w:cs="Times New Roman"/>
          <w:szCs w:val="24"/>
        </w:rPr>
      </w:pPr>
      <w:r w:rsidRPr="00365626">
        <w:rPr>
          <w:rFonts w:cs="Times New Roman"/>
          <w:szCs w:val="24"/>
        </w:rPr>
        <w:t>проктолог (при наличии сопутствующей патологии);</w:t>
      </w:r>
    </w:p>
    <w:p w14:paraId="631C7A5E" w14:textId="77777777" w:rsidR="0093109D" w:rsidRPr="00365626" w:rsidRDefault="0093109D" w:rsidP="0093109D">
      <w:pPr>
        <w:pStyle w:val="afe"/>
        <w:numPr>
          <w:ilvl w:val="0"/>
          <w:numId w:val="109"/>
        </w:numPr>
        <w:rPr>
          <w:rFonts w:cs="Times New Roman"/>
          <w:szCs w:val="24"/>
        </w:rPr>
      </w:pPr>
      <w:r w:rsidRPr="00365626">
        <w:rPr>
          <w:rFonts w:cs="Times New Roman"/>
          <w:szCs w:val="24"/>
        </w:rPr>
        <w:t>уролог (при наличии сопутствующей патологии).</w:t>
      </w:r>
    </w:p>
    <w:p w14:paraId="568F5E76" w14:textId="77777777" w:rsidR="0093109D" w:rsidRPr="00365626" w:rsidRDefault="0093109D" w:rsidP="0093109D">
      <w:pPr>
        <w:pStyle w:val="afe"/>
        <w:rPr>
          <w:rFonts w:cs="Times New Roman"/>
          <w:b/>
          <w:szCs w:val="24"/>
        </w:rPr>
      </w:pPr>
    </w:p>
    <w:p w14:paraId="5527A770" w14:textId="77777777" w:rsidR="0093109D" w:rsidRPr="00740D71" w:rsidRDefault="0093109D" w:rsidP="0093109D">
      <w:pPr>
        <w:rPr>
          <w:rFonts w:cs="Times New Roman"/>
          <w:bCs/>
          <w:i/>
          <w:iCs/>
          <w:szCs w:val="24"/>
          <w:u w:val="single"/>
        </w:rPr>
      </w:pPr>
      <w:r w:rsidRPr="00740D71">
        <w:rPr>
          <w:rFonts w:cs="Times New Roman"/>
          <w:bCs/>
          <w:i/>
          <w:iCs/>
          <w:szCs w:val="24"/>
          <w:u w:val="single"/>
        </w:rPr>
        <w:t>Спленэктомия</w:t>
      </w:r>
    </w:p>
    <w:p w14:paraId="6D4F53F8" w14:textId="09CC6604" w:rsidR="0093109D" w:rsidRPr="00CC2C88" w:rsidRDefault="0093109D" w:rsidP="0093109D">
      <w:pPr>
        <w:rPr>
          <w:rFonts w:cs="Times New Roman"/>
          <w:i/>
          <w:szCs w:val="24"/>
        </w:rPr>
      </w:pPr>
      <w:r w:rsidRPr="00365626">
        <w:rPr>
          <w:rFonts w:cs="Times New Roman"/>
          <w:i/>
          <w:szCs w:val="24"/>
        </w:rPr>
        <w:t>Планирование спленэктоми</w:t>
      </w:r>
      <w:r>
        <w:rPr>
          <w:rFonts w:cs="Times New Roman"/>
          <w:i/>
          <w:szCs w:val="24"/>
        </w:rPr>
        <w:t>и</w:t>
      </w:r>
      <w:r w:rsidRPr="00CC2C88">
        <w:rPr>
          <w:rFonts w:cs="Times New Roman"/>
          <w:i/>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p>
    <w:p w14:paraId="17553A98" w14:textId="77777777" w:rsidR="0093109D" w:rsidRPr="00365626" w:rsidRDefault="0093109D" w:rsidP="0093109D">
      <w:pPr>
        <w:rPr>
          <w:rFonts w:cs="Times New Roman"/>
          <w:szCs w:val="24"/>
        </w:rPr>
      </w:pPr>
      <w:r w:rsidRPr="00365626">
        <w:rPr>
          <w:rFonts w:cs="Times New Roman"/>
          <w:szCs w:val="24"/>
        </w:rPr>
        <w:t>Гематолог определяет показания к спленэктомии.</w:t>
      </w:r>
    </w:p>
    <w:p w14:paraId="3BB5A978" w14:textId="77777777" w:rsidR="0093109D" w:rsidRPr="00365626" w:rsidRDefault="0093109D" w:rsidP="0093109D">
      <w:pPr>
        <w:rPr>
          <w:rFonts w:cs="Times New Roman"/>
          <w:szCs w:val="24"/>
        </w:rPr>
      </w:pPr>
      <w:r w:rsidRPr="00365626">
        <w:rPr>
          <w:rFonts w:cs="Times New Roman"/>
          <w:szCs w:val="24"/>
        </w:rPr>
        <w:t>Возможность и сроки выполнения оперативного вмешательства, необходимые мероприятия по подготовке к операции, а также тактика ведения больного до и после оперативного вмешательства должны определяться совместно гематологом, хирургом, анестезиологом-реаниматологом и  трансфузиологом.</w:t>
      </w:r>
    </w:p>
    <w:p w14:paraId="433328AD" w14:textId="77777777" w:rsidR="0093109D" w:rsidRPr="00365626" w:rsidRDefault="0093109D" w:rsidP="0093109D">
      <w:pPr>
        <w:rPr>
          <w:rFonts w:cs="Times New Roman"/>
          <w:szCs w:val="24"/>
        </w:rPr>
      </w:pPr>
      <w:r w:rsidRPr="00365626">
        <w:rPr>
          <w:rFonts w:cs="Times New Roman"/>
          <w:szCs w:val="24"/>
        </w:rPr>
        <w:t xml:space="preserve">Целесообразна вакцинация против </w:t>
      </w:r>
      <w:r w:rsidRPr="00365626">
        <w:rPr>
          <w:rFonts w:eastAsia="Arial Unicode MS" w:cs="Times New Roman"/>
          <w:i/>
          <w:szCs w:val="24"/>
          <w:lang w:val="en-US"/>
        </w:rPr>
        <w:t>Streptococcus</w:t>
      </w:r>
      <w:r w:rsidRPr="00365626">
        <w:rPr>
          <w:rFonts w:eastAsia="Arial Unicode MS" w:cs="Times New Roman"/>
          <w:i/>
          <w:szCs w:val="24"/>
        </w:rPr>
        <w:t xml:space="preserve"> </w:t>
      </w:r>
      <w:r w:rsidRPr="00365626">
        <w:rPr>
          <w:rFonts w:eastAsia="Arial Unicode MS" w:cs="Times New Roman"/>
          <w:i/>
          <w:szCs w:val="24"/>
          <w:lang w:val="en-US"/>
        </w:rPr>
        <w:t>pneumoniae</w:t>
      </w:r>
      <w:r w:rsidRPr="00365626">
        <w:rPr>
          <w:rFonts w:eastAsia="Arial Unicode MS" w:cs="Times New Roman"/>
          <w:i/>
          <w:szCs w:val="24"/>
        </w:rPr>
        <w:t xml:space="preserve">, </w:t>
      </w:r>
      <w:r w:rsidRPr="00365626">
        <w:rPr>
          <w:rFonts w:eastAsia="Arial Unicode MS" w:cs="Times New Roman"/>
          <w:i/>
          <w:szCs w:val="24"/>
          <w:lang w:val="en-US"/>
        </w:rPr>
        <w:t>Neisseria</w:t>
      </w:r>
      <w:r w:rsidRPr="00365626">
        <w:rPr>
          <w:rFonts w:eastAsia="Arial Unicode MS" w:cs="Times New Roman"/>
          <w:i/>
          <w:szCs w:val="24"/>
        </w:rPr>
        <w:t xml:space="preserve"> </w:t>
      </w:r>
      <w:r w:rsidRPr="00365626">
        <w:rPr>
          <w:rFonts w:eastAsia="Arial Unicode MS" w:cs="Times New Roman"/>
          <w:i/>
          <w:szCs w:val="24"/>
          <w:lang w:val="en-US"/>
        </w:rPr>
        <w:t>meningitidis</w:t>
      </w:r>
      <w:r w:rsidRPr="00365626">
        <w:rPr>
          <w:rFonts w:eastAsia="Arial Unicode MS" w:cs="Times New Roman"/>
          <w:i/>
          <w:szCs w:val="24"/>
        </w:rPr>
        <w:t xml:space="preserve"> и </w:t>
      </w:r>
      <w:r w:rsidRPr="00365626">
        <w:rPr>
          <w:rFonts w:eastAsia="Arial Unicode MS" w:cs="Times New Roman"/>
          <w:i/>
          <w:szCs w:val="24"/>
          <w:lang w:val="en-US"/>
        </w:rPr>
        <w:t>Haemophilus</w:t>
      </w:r>
      <w:r w:rsidRPr="00365626">
        <w:rPr>
          <w:rFonts w:eastAsia="Arial Unicode MS" w:cs="Times New Roman"/>
          <w:i/>
          <w:szCs w:val="24"/>
        </w:rPr>
        <w:t xml:space="preserve"> </w:t>
      </w:r>
      <w:r w:rsidRPr="00365626">
        <w:rPr>
          <w:rFonts w:eastAsia="Arial Unicode MS" w:cs="Times New Roman"/>
          <w:i/>
          <w:szCs w:val="24"/>
          <w:lang w:val="en-US"/>
        </w:rPr>
        <w:t>influenzae</w:t>
      </w:r>
      <w:r w:rsidRPr="00365626">
        <w:rPr>
          <w:rFonts w:eastAsia="Arial Unicode MS" w:cs="Times New Roman"/>
          <w:szCs w:val="24"/>
        </w:rPr>
        <w:t xml:space="preserve"> </w:t>
      </w:r>
      <w:r w:rsidRPr="00365626">
        <w:rPr>
          <w:rFonts w:cs="Times New Roman"/>
          <w:szCs w:val="24"/>
        </w:rPr>
        <w:t>при отсутствии противопоказаний как минимум за 2 недели до оперативного вмешательства.</w:t>
      </w:r>
    </w:p>
    <w:p w14:paraId="1CAC44A6" w14:textId="77777777" w:rsidR="0093109D" w:rsidRDefault="0093109D" w:rsidP="0093109D">
      <w:pPr>
        <w:rPr>
          <w:rFonts w:cs="Times New Roman"/>
          <w:i/>
          <w:szCs w:val="24"/>
        </w:rPr>
      </w:pPr>
    </w:p>
    <w:p w14:paraId="17D258F1" w14:textId="5D402412" w:rsidR="0093109D" w:rsidRPr="00740D71" w:rsidRDefault="0093109D" w:rsidP="0093109D">
      <w:pPr>
        <w:rPr>
          <w:rFonts w:cs="Times New Roman"/>
          <w:i/>
          <w:szCs w:val="24"/>
        </w:rPr>
      </w:pPr>
      <w:r w:rsidRPr="00740D71">
        <w:rPr>
          <w:rFonts w:cs="Times New Roman"/>
          <w:i/>
          <w:szCs w:val="24"/>
        </w:rPr>
        <w:t xml:space="preserve"> Подготовка к спленэктомии</w:t>
      </w:r>
      <w:r>
        <w:rPr>
          <w:rFonts w:cs="Times New Roman"/>
          <w:i/>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p>
    <w:p w14:paraId="7BAAD7B6" w14:textId="77777777" w:rsidR="0093109D" w:rsidRPr="00740D71" w:rsidRDefault="0093109D" w:rsidP="0093109D">
      <w:pPr>
        <w:rPr>
          <w:rFonts w:cs="Times New Roman"/>
          <w:iCs/>
          <w:szCs w:val="24"/>
          <w:u w:val="single"/>
        </w:rPr>
      </w:pPr>
      <w:r w:rsidRPr="00740D71">
        <w:rPr>
          <w:rFonts w:cs="Times New Roman"/>
          <w:iCs/>
          <w:szCs w:val="24"/>
          <w:u w:val="single"/>
        </w:rPr>
        <w:t>Трансфузионная тактика:</w:t>
      </w:r>
    </w:p>
    <w:p w14:paraId="642249DD" w14:textId="77777777" w:rsidR="0093109D" w:rsidRPr="00365626" w:rsidRDefault="0093109D" w:rsidP="0093109D">
      <w:pPr>
        <w:rPr>
          <w:rFonts w:cs="Times New Roman"/>
          <w:szCs w:val="24"/>
        </w:rPr>
      </w:pPr>
      <w:r w:rsidRPr="00365626">
        <w:rPr>
          <w:rFonts w:cs="Times New Roman"/>
          <w:szCs w:val="24"/>
        </w:rPr>
        <w:t xml:space="preserve">При глубокой анемии показана трансфузия эритроцитсодержащих компонентов крови (ЭСК) с целевым уровнем </w:t>
      </w:r>
      <w:r w:rsidRPr="00365626">
        <w:rPr>
          <w:rFonts w:cs="Times New Roman"/>
          <w:szCs w:val="24"/>
          <w:lang w:val="en-US"/>
        </w:rPr>
        <w:t>Hb</w:t>
      </w:r>
      <w:r w:rsidRPr="00365626">
        <w:rPr>
          <w:rFonts w:cs="Times New Roman"/>
          <w:szCs w:val="24"/>
        </w:rPr>
        <w:t xml:space="preserve"> более 80 г/л. При невозможности компенсации анемии (острый гемолиз, трудности подбора ЭСК) выполнение спленэктомии возможно при более низких показателях гемоглобина.</w:t>
      </w:r>
    </w:p>
    <w:p w14:paraId="1278A118" w14:textId="77777777" w:rsidR="0093109D" w:rsidRPr="00365626" w:rsidRDefault="0093109D" w:rsidP="0093109D">
      <w:pPr>
        <w:rPr>
          <w:rFonts w:cs="Times New Roman"/>
          <w:szCs w:val="24"/>
        </w:rPr>
      </w:pPr>
      <w:r w:rsidRPr="00365626">
        <w:rPr>
          <w:rFonts w:cs="Times New Roman"/>
          <w:szCs w:val="24"/>
        </w:rPr>
        <w:t>Глубокая тромбоцитопения менее 20х10</w:t>
      </w:r>
      <w:r w:rsidRPr="00365626">
        <w:rPr>
          <w:rFonts w:cs="Times New Roman"/>
          <w:szCs w:val="24"/>
          <w:vertAlign w:val="superscript"/>
        </w:rPr>
        <w:t>9</w:t>
      </w:r>
      <w:r w:rsidRPr="00365626">
        <w:rPr>
          <w:rFonts w:cs="Times New Roman"/>
          <w:szCs w:val="24"/>
        </w:rPr>
        <w:t xml:space="preserve">/л не является противопоказанием для выполнения спленэктомии. </w:t>
      </w:r>
    </w:p>
    <w:p w14:paraId="38C8C839" w14:textId="77777777" w:rsidR="0093109D" w:rsidRPr="00365626" w:rsidRDefault="0093109D" w:rsidP="0093109D">
      <w:pPr>
        <w:rPr>
          <w:rFonts w:cs="Times New Roman"/>
          <w:szCs w:val="24"/>
        </w:rPr>
      </w:pPr>
      <w:r w:rsidRPr="00365626">
        <w:rPr>
          <w:rFonts w:cs="Times New Roman"/>
          <w:szCs w:val="24"/>
        </w:rPr>
        <w:t>При первичной иммунной тромбоциопении до спленэктомии с целью повышения количества тромбоцитов  возможно проведение пульс-терапии глюкокортикостероидами (ГКС), внутривенным иммуноглобулином (ВВИГ), агонистами тромбопоэтина (ромиплостим).</w:t>
      </w:r>
    </w:p>
    <w:p w14:paraId="09B5F685" w14:textId="77777777" w:rsidR="0093109D" w:rsidRPr="00365626" w:rsidRDefault="0093109D" w:rsidP="0093109D">
      <w:pPr>
        <w:rPr>
          <w:rFonts w:cs="Times New Roman"/>
          <w:szCs w:val="24"/>
        </w:rPr>
      </w:pPr>
      <w:r w:rsidRPr="00365626">
        <w:rPr>
          <w:rFonts w:cs="Times New Roman"/>
          <w:szCs w:val="24"/>
        </w:rPr>
        <w:t>При тромбоцитопении вследствие костно-мозговой недостаточности (апластическая анемия, МДС, первичный миелофиброз и т.д.) – трансфузии концентрата тромбоцитов целесообразно проводить в день оперативного вмешательства до интубации, интраоперациионно и при необходимости – в послеоперационном периоде. Количество переливаемых доз тромбоцитов зависит от показателей гемограммы, наличия геморрагического синдрома и инфекционного процесса, а так же от основного гематологического заболевания.</w:t>
      </w:r>
    </w:p>
    <w:p w14:paraId="24BF0E8E" w14:textId="77777777" w:rsidR="0093109D" w:rsidRPr="00365626" w:rsidRDefault="0093109D" w:rsidP="0093109D">
      <w:pPr>
        <w:rPr>
          <w:rFonts w:cs="Times New Roman"/>
          <w:szCs w:val="24"/>
        </w:rPr>
      </w:pPr>
      <w:r w:rsidRPr="00365626">
        <w:rPr>
          <w:rFonts w:cs="Times New Roman"/>
          <w:szCs w:val="24"/>
        </w:rPr>
        <w:t>Для обеспечения гемостаза достаточным является количество тромбоцитов более 50х10</w:t>
      </w:r>
      <w:r w:rsidRPr="00365626">
        <w:rPr>
          <w:rFonts w:cs="Times New Roman"/>
          <w:szCs w:val="24"/>
          <w:vertAlign w:val="superscript"/>
        </w:rPr>
        <w:t>9</w:t>
      </w:r>
      <w:r w:rsidRPr="00365626">
        <w:rPr>
          <w:rFonts w:cs="Times New Roman"/>
          <w:szCs w:val="24"/>
        </w:rPr>
        <w:t xml:space="preserve">/л.  При таких показателях гемограммы трансфузии концентрата тромбоцитов обычно не проводятся, за исключением массивного интраоперационного кровотечения. </w:t>
      </w:r>
    </w:p>
    <w:p w14:paraId="509E26F1" w14:textId="77777777" w:rsidR="0093109D" w:rsidRPr="00365626" w:rsidRDefault="0093109D" w:rsidP="0093109D">
      <w:pPr>
        <w:rPr>
          <w:rFonts w:cs="Times New Roman"/>
          <w:color w:val="000000" w:themeColor="text1"/>
          <w:szCs w:val="24"/>
        </w:rPr>
      </w:pPr>
      <w:r w:rsidRPr="00365626">
        <w:rPr>
          <w:rFonts w:cs="Times New Roman"/>
          <w:color w:val="000000" w:themeColor="text1"/>
          <w:szCs w:val="24"/>
        </w:rPr>
        <w:t xml:space="preserve">При дефиците плазменных факторов (протромбин, фибриноген, антитромбин </w:t>
      </w:r>
      <w:r w:rsidRPr="00365626">
        <w:rPr>
          <w:rFonts w:cs="Times New Roman"/>
          <w:color w:val="000000" w:themeColor="text1"/>
          <w:szCs w:val="24"/>
          <w:lang w:val="en-US"/>
        </w:rPr>
        <w:t>III</w:t>
      </w:r>
      <w:r w:rsidRPr="00365626">
        <w:rPr>
          <w:rFonts w:cs="Times New Roman"/>
          <w:color w:val="000000" w:themeColor="text1"/>
          <w:szCs w:val="24"/>
        </w:rPr>
        <w:t xml:space="preserve">) </w:t>
      </w:r>
      <w:r w:rsidRPr="00365626">
        <w:rPr>
          <w:rFonts w:cs="Times New Roman"/>
          <w:szCs w:val="24"/>
        </w:rPr>
        <w:t xml:space="preserve">рекомендуется проведение </w:t>
      </w:r>
      <w:r w:rsidRPr="00365626">
        <w:rPr>
          <w:rFonts w:cs="Times New Roman"/>
          <w:color w:val="000000" w:themeColor="text1"/>
          <w:szCs w:val="24"/>
        </w:rPr>
        <w:t xml:space="preserve">трансфузии </w:t>
      </w:r>
      <w:r w:rsidRPr="00365626">
        <w:rPr>
          <w:rFonts w:cs="Times New Roman"/>
          <w:szCs w:val="24"/>
        </w:rPr>
        <w:t>свежезамороженной плазмы</w:t>
      </w:r>
      <w:r w:rsidRPr="00365626">
        <w:rPr>
          <w:rFonts w:cs="Times New Roman"/>
          <w:color w:val="000000" w:themeColor="text1"/>
          <w:szCs w:val="24"/>
        </w:rPr>
        <w:t xml:space="preserve"> (СЗП), криопреципитата.</w:t>
      </w:r>
    </w:p>
    <w:p w14:paraId="5E48BEB8" w14:textId="77777777" w:rsidR="0093109D" w:rsidRPr="00365626" w:rsidRDefault="0093109D" w:rsidP="0093109D">
      <w:pPr>
        <w:rPr>
          <w:rFonts w:cs="Times New Roman"/>
          <w:color w:val="000000" w:themeColor="text1"/>
          <w:szCs w:val="24"/>
        </w:rPr>
      </w:pPr>
      <w:r w:rsidRPr="00365626">
        <w:rPr>
          <w:rFonts w:cs="Times New Roman"/>
          <w:color w:val="000000" w:themeColor="text1"/>
          <w:szCs w:val="24"/>
        </w:rPr>
        <w:t>При дефиците витамин К-зависимых факторов (протромбин, факторы VII, IX, X, протеины С и S) рекомендуется предоперационная терапия препаратом витамина К с выполнением повторного коагулогического исследования.</w:t>
      </w:r>
    </w:p>
    <w:p w14:paraId="27C98A83" w14:textId="77777777" w:rsidR="0093109D" w:rsidRPr="006D3C55" w:rsidRDefault="0093109D" w:rsidP="0093109D">
      <w:pPr>
        <w:ind w:firstLine="708"/>
        <w:rPr>
          <w:rFonts w:cs="Times New Roman"/>
          <w:iCs/>
          <w:szCs w:val="24"/>
          <w:u w:val="single"/>
        </w:rPr>
      </w:pPr>
      <w:r w:rsidRPr="006D3C55">
        <w:rPr>
          <w:rFonts w:cs="Times New Roman"/>
          <w:iCs/>
          <w:szCs w:val="24"/>
          <w:u w:val="single"/>
        </w:rPr>
        <w:t>Профилактика тромботических осложнений:</w:t>
      </w:r>
    </w:p>
    <w:p w14:paraId="79D38C1E" w14:textId="77777777" w:rsidR="0093109D" w:rsidRPr="00365626" w:rsidRDefault="0093109D" w:rsidP="0093109D">
      <w:pPr>
        <w:rPr>
          <w:rFonts w:cs="Times New Roman"/>
          <w:szCs w:val="24"/>
        </w:rPr>
      </w:pPr>
      <w:r w:rsidRPr="00365626">
        <w:rPr>
          <w:rFonts w:cs="Times New Roman"/>
          <w:szCs w:val="24"/>
        </w:rPr>
        <w:t xml:space="preserve">Эластическая компрессия нижних конечностей (эластичные бинты или чулки) проводится утром в день выполнения оперативного  вмешательства. </w:t>
      </w:r>
    </w:p>
    <w:p w14:paraId="43B35482" w14:textId="77777777" w:rsidR="0093109D" w:rsidRPr="00365626" w:rsidRDefault="0093109D" w:rsidP="0093109D">
      <w:pPr>
        <w:rPr>
          <w:rFonts w:cs="Times New Roman"/>
          <w:szCs w:val="24"/>
        </w:rPr>
      </w:pPr>
      <w:r w:rsidRPr="00365626">
        <w:rPr>
          <w:rFonts w:cs="Times New Roman"/>
          <w:szCs w:val="24"/>
        </w:rPr>
        <w:t>Рекомендуется назначение НМГ в профилактических дозах  у пациентов с повышенным риском развития периоперационных тромботических осложнений.</w:t>
      </w:r>
    </w:p>
    <w:p w14:paraId="51BDD192" w14:textId="77777777" w:rsidR="0093109D" w:rsidRPr="008271E2" w:rsidRDefault="0093109D" w:rsidP="0093109D">
      <w:pPr>
        <w:ind w:firstLine="708"/>
        <w:rPr>
          <w:rFonts w:cs="Times New Roman"/>
          <w:iCs/>
          <w:szCs w:val="24"/>
          <w:u w:val="single"/>
        </w:rPr>
      </w:pPr>
      <w:r w:rsidRPr="008271E2">
        <w:rPr>
          <w:rFonts w:cs="Times New Roman"/>
          <w:iCs/>
          <w:szCs w:val="24"/>
          <w:u w:val="single"/>
        </w:rPr>
        <w:t xml:space="preserve">Накануне в вечернее время проводится очистительная клизма. </w:t>
      </w:r>
    </w:p>
    <w:p w14:paraId="7A1DBFC7" w14:textId="77777777" w:rsidR="0093109D" w:rsidRPr="008271E2" w:rsidRDefault="0093109D" w:rsidP="0093109D">
      <w:pPr>
        <w:ind w:firstLine="708"/>
        <w:rPr>
          <w:rFonts w:cs="Times New Roman"/>
          <w:iCs/>
          <w:szCs w:val="24"/>
          <w:u w:val="single"/>
        </w:rPr>
      </w:pPr>
      <w:r w:rsidRPr="008271E2">
        <w:rPr>
          <w:rFonts w:cs="Times New Roman"/>
          <w:iCs/>
          <w:szCs w:val="24"/>
          <w:u w:val="single"/>
        </w:rPr>
        <w:t>Премедикация накануне вечером по назначению анестезиолога.</w:t>
      </w:r>
    </w:p>
    <w:p w14:paraId="62532B27" w14:textId="7114668A" w:rsidR="0093109D" w:rsidRPr="00365626" w:rsidRDefault="0093109D" w:rsidP="0093109D">
      <w:pPr>
        <w:rPr>
          <w:rFonts w:cs="Times New Roman"/>
          <w:i/>
          <w:szCs w:val="24"/>
        </w:rPr>
      </w:pPr>
      <w:r w:rsidRPr="00365626">
        <w:rPr>
          <w:rFonts w:cs="Times New Roman"/>
          <w:i/>
          <w:szCs w:val="24"/>
        </w:rPr>
        <w:t>Интраоперационное ведение</w:t>
      </w:r>
      <w:r>
        <w:rPr>
          <w:rFonts w:cs="Times New Roman"/>
          <w:i/>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i/>
          <w:szCs w:val="24"/>
        </w:rPr>
        <w:t>:</w:t>
      </w:r>
    </w:p>
    <w:p w14:paraId="2BAB6CBB" w14:textId="77777777" w:rsidR="0093109D" w:rsidRPr="00365626" w:rsidRDefault="0093109D" w:rsidP="0093109D">
      <w:pPr>
        <w:ind w:firstLine="708"/>
        <w:rPr>
          <w:rFonts w:cs="Times New Roman"/>
          <w:szCs w:val="24"/>
        </w:rPr>
      </w:pPr>
      <w:r w:rsidRPr="00365626">
        <w:rPr>
          <w:rFonts w:cs="Times New Roman"/>
          <w:szCs w:val="24"/>
        </w:rPr>
        <w:t xml:space="preserve">Оперативное вмешательство выполняется в условиях комбинированной эндотрахеальной анестезии. На протяжении всей операции требуется глубокий уровень нейромышечного блока, что предусматривает проведение мониторинга нейромышечного проведения врачом-анестезиологом. </w:t>
      </w:r>
    </w:p>
    <w:p w14:paraId="6A771B8C" w14:textId="77777777" w:rsidR="0093109D" w:rsidRPr="00365626" w:rsidRDefault="0093109D" w:rsidP="0093109D">
      <w:pPr>
        <w:ind w:firstLine="708"/>
        <w:rPr>
          <w:rFonts w:cs="Times New Roman"/>
          <w:szCs w:val="24"/>
        </w:rPr>
      </w:pPr>
      <w:r w:rsidRPr="00365626">
        <w:rPr>
          <w:rFonts w:cs="Times New Roman"/>
          <w:szCs w:val="24"/>
        </w:rPr>
        <w:t>Более 80% оперируемых пациентов имеют исходные нарушения в системе гемостаза. Наиболее тяжелые отклонения требуют предоперационной подготовки компонентами крови, у остальных коррекция гемостаза выполняется непосредственно во время оперативного вмешательства.</w:t>
      </w:r>
    </w:p>
    <w:p w14:paraId="7668ACFD" w14:textId="77777777" w:rsidR="0093109D" w:rsidRPr="00365626" w:rsidRDefault="0093109D" w:rsidP="0093109D">
      <w:pPr>
        <w:ind w:firstLine="708"/>
        <w:rPr>
          <w:rFonts w:cs="Times New Roman"/>
          <w:color w:val="C00000"/>
          <w:szCs w:val="24"/>
        </w:rPr>
      </w:pPr>
      <w:r w:rsidRPr="00365626">
        <w:rPr>
          <w:rFonts w:cs="Times New Roman"/>
          <w:szCs w:val="24"/>
        </w:rPr>
        <w:t xml:space="preserve">Часто во время выполнения спленэктомии проводятся трансфузии компонентов крови (ЭСК, концентрат тромбоцитов, СЗП, криопреципитат). Объем трансфузионной терапии зависит от особенностей заболевания и течения интраоперационного периода. </w:t>
      </w:r>
      <w:r w:rsidRPr="00365626">
        <w:rPr>
          <w:rFonts w:cs="Times New Roman"/>
          <w:color w:val="000000" w:themeColor="text1"/>
          <w:szCs w:val="24"/>
        </w:rPr>
        <w:t>При глубокой тромбоцитопении (количество тромбоцитов &lt; 20х10</w:t>
      </w:r>
      <w:r w:rsidRPr="00365626">
        <w:rPr>
          <w:rFonts w:cs="Times New Roman"/>
          <w:color w:val="000000" w:themeColor="text1"/>
          <w:szCs w:val="24"/>
          <w:vertAlign w:val="superscript"/>
        </w:rPr>
        <w:t>9</w:t>
      </w:r>
      <w:r w:rsidRPr="00365626">
        <w:rPr>
          <w:rFonts w:cs="Times New Roman"/>
          <w:color w:val="000000" w:themeColor="text1"/>
          <w:szCs w:val="24"/>
        </w:rPr>
        <w:t>/л) целесообразна трансфузия концентрата тромбоцитов до начала операции и интраоперационно в зависимости от выраженности геморрагического синдрома. При иммунной тромбоцитопении трансфузия концентрата тромбоцитов рутинно не применяется, ее проведение возможно только при выраженном интраоперационном геморрагическом синдроме (целесообразно сочетание с эптакогом альфа активированным).</w:t>
      </w:r>
      <w:r w:rsidRPr="00365626">
        <w:rPr>
          <w:rFonts w:cs="Times New Roman"/>
          <w:color w:val="000000" w:themeColor="text1"/>
          <w:szCs w:val="24"/>
        </w:rPr>
        <w:tab/>
      </w:r>
    </w:p>
    <w:p w14:paraId="28C14BAA" w14:textId="77777777" w:rsidR="0093109D" w:rsidRPr="00365626" w:rsidRDefault="0093109D" w:rsidP="0093109D">
      <w:pPr>
        <w:ind w:firstLine="708"/>
        <w:rPr>
          <w:rFonts w:cs="Times New Roman"/>
          <w:szCs w:val="24"/>
        </w:rPr>
      </w:pPr>
      <w:r w:rsidRPr="00365626">
        <w:rPr>
          <w:rFonts w:cs="Times New Roman"/>
          <w:szCs w:val="24"/>
        </w:rPr>
        <w:t>Для пациентов без глубокой цитопении  (гемоглобин более 80 г/л, количество тромбоцитов более 50х10</w:t>
      </w:r>
      <w:r w:rsidRPr="00365626">
        <w:rPr>
          <w:rFonts w:cs="Times New Roman"/>
          <w:szCs w:val="24"/>
          <w:vertAlign w:val="superscript"/>
        </w:rPr>
        <w:t>9</w:t>
      </w:r>
      <w:r w:rsidRPr="00365626">
        <w:rPr>
          <w:rFonts w:cs="Times New Roman"/>
          <w:szCs w:val="24"/>
        </w:rPr>
        <w:t xml:space="preserve">/л) и тяжелых коагуляционных нарушений  все вышеперечисленные компоненты крови  необходимо иметь в резерве. </w:t>
      </w:r>
    </w:p>
    <w:p w14:paraId="1A808603" w14:textId="77777777" w:rsidR="0093109D" w:rsidRPr="00365626" w:rsidRDefault="0093109D" w:rsidP="0093109D">
      <w:pPr>
        <w:ind w:firstLine="708"/>
        <w:rPr>
          <w:rFonts w:cs="Times New Roman"/>
          <w:szCs w:val="24"/>
        </w:rPr>
      </w:pPr>
      <w:r w:rsidRPr="00365626">
        <w:rPr>
          <w:rFonts w:cs="Times New Roman"/>
          <w:szCs w:val="24"/>
        </w:rPr>
        <w:t>При выполнении спленэктомии при любом гематологическом заболевании, вне зависимости от исходных показателей гемограммы и коагулограммы, целесообразно так же иметь в арсенале концентраты факторов свертывания крови:  эптаког альфа активированный (</w:t>
      </w:r>
      <w:r w:rsidRPr="00365626">
        <w:rPr>
          <w:rFonts w:cs="Times New Roman"/>
          <w:szCs w:val="24"/>
          <w:lang w:val="en-US"/>
        </w:rPr>
        <w:t>rFVIIa</w:t>
      </w:r>
      <w:r w:rsidRPr="00365626">
        <w:rPr>
          <w:rFonts w:cs="Times New Roman"/>
          <w:szCs w:val="24"/>
        </w:rPr>
        <w:t xml:space="preserve">) и концентрат протромбинового комплекса (факторы II, VII, IX, X или  </w:t>
      </w:r>
      <w:r w:rsidRPr="00365626">
        <w:rPr>
          <w:rFonts w:cs="Times New Roman"/>
          <w:szCs w:val="24"/>
          <w:lang w:val="en-US"/>
        </w:rPr>
        <w:t>II</w:t>
      </w:r>
      <w:r w:rsidRPr="00365626">
        <w:rPr>
          <w:rFonts w:cs="Times New Roman"/>
          <w:szCs w:val="24"/>
        </w:rPr>
        <w:t xml:space="preserve">, </w:t>
      </w:r>
      <w:r w:rsidRPr="00365626">
        <w:rPr>
          <w:rFonts w:cs="Times New Roman"/>
          <w:szCs w:val="24"/>
          <w:lang w:val="en-US"/>
        </w:rPr>
        <w:t>IX</w:t>
      </w:r>
      <w:r w:rsidRPr="00365626">
        <w:rPr>
          <w:rFonts w:cs="Times New Roman"/>
          <w:szCs w:val="24"/>
        </w:rPr>
        <w:t>,</w:t>
      </w:r>
      <w:r w:rsidRPr="00365626">
        <w:rPr>
          <w:rFonts w:cs="Times New Roman"/>
          <w:szCs w:val="24"/>
          <w:lang w:val="en-US"/>
        </w:rPr>
        <w:t>X</w:t>
      </w:r>
      <w:r w:rsidRPr="00365626">
        <w:rPr>
          <w:rFonts w:cs="Times New Roman"/>
          <w:szCs w:val="24"/>
        </w:rPr>
        <w:t xml:space="preserve">). </w:t>
      </w:r>
    </w:p>
    <w:p w14:paraId="4FA1DEFB" w14:textId="77777777" w:rsidR="0093109D" w:rsidRPr="00365626" w:rsidRDefault="0093109D" w:rsidP="0093109D">
      <w:pPr>
        <w:ind w:firstLine="708"/>
        <w:rPr>
          <w:rFonts w:cs="Times New Roman"/>
          <w:szCs w:val="24"/>
        </w:rPr>
      </w:pPr>
      <w:r w:rsidRPr="00365626">
        <w:rPr>
          <w:rFonts w:cs="Times New Roman"/>
          <w:szCs w:val="24"/>
        </w:rPr>
        <w:t>Для обеспечения интраоперационного гемостаза необходим мониторинг основных параметров коагулограммы, по возможности с одновременным использованием интегральных методов исследования системы гемостаза (тромбоэластография, ротационная тромбоэластометрия).</w:t>
      </w:r>
    </w:p>
    <w:p w14:paraId="0FF41E60" w14:textId="77777777" w:rsidR="0093109D" w:rsidRPr="00365626" w:rsidRDefault="0093109D" w:rsidP="0093109D">
      <w:pPr>
        <w:ind w:firstLine="708"/>
        <w:rPr>
          <w:rFonts w:cs="Times New Roman"/>
          <w:szCs w:val="24"/>
        </w:rPr>
      </w:pPr>
      <w:r w:rsidRPr="00365626">
        <w:rPr>
          <w:rFonts w:cs="Times New Roman"/>
          <w:szCs w:val="24"/>
        </w:rPr>
        <w:t>За час до начала оперативного вмешательства вводится антибактериальный препарат широкого спектра действия. Возможные варианты: цефазолин 2 г ± метронидазол 0,5 г, цефуроксим 1,5 г ± метронидазол 0,5 г амоксициллин/клавуланат 1,2 г, амоксициллин/сульбактам 3 г, эртапенем 1 г при коллонизации резистентными микроорганизмами. При аллергии к бета-лактамам: клиндамицин 0,9 г.</w:t>
      </w:r>
    </w:p>
    <w:p w14:paraId="233DFE87" w14:textId="77777777" w:rsidR="0093109D" w:rsidRPr="00365626" w:rsidRDefault="0093109D" w:rsidP="0093109D">
      <w:pPr>
        <w:ind w:firstLine="708"/>
        <w:rPr>
          <w:rFonts w:cs="Times New Roman"/>
          <w:szCs w:val="24"/>
          <w:vertAlign w:val="superscript"/>
        </w:rPr>
      </w:pPr>
      <w:r w:rsidRPr="00365626">
        <w:rPr>
          <w:rFonts w:cs="Times New Roman"/>
          <w:szCs w:val="24"/>
        </w:rPr>
        <w:t>При кровопотере более 1500 мл рекомендовано повторное введение антибактериального препарата. Далее антибактериальная терапия проводится только при выявлении инфекционных осложнений.</w:t>
      </w:r>
    </w:p>
    <w:p w14:paraId="1C5A369F" w14:textId="77777777" w:rsidR="0093109D" w:rsidRDefault="0093109D" w:rsidP="0093109D">
      <w:pPr>
        <w:rPr>
          <w:rFonts w:cs="Times New Roman"/>
          <w:b/>
          <w:szCs w:val="24"/>
        </w:rPr>
      </w:pPr>
    </w:p>
    <w:p w14:paraId="4BEE205E" w14:textId="77777777" w:rsidR="0093109D" w:rsidRPr="008271E2" w:rsidRDefault="0093109D" w:rsidP="0093109D">
      <w:pPr>
        <w:rPr>
          <w:rFonts w:cs="Times New Roman"/>
          <w:i/>
          <w:szCs w:val="24"/>
        </w:rPr>
      </w:pPr>
      <w:r w:rsidRPr="008271E2">
        <w:rPr>
          <w:rFonts w:cs="Times New Roman"/>
          <w:i/>
          <w:szCs w:val="24"/>
        </w:rPr>
        <w:t>Лапароскопическая спленэктомия</w:t>
      </w:r>
    </w:p>
    <w:p w14:paraId="095C8F3E" w14:textId="7BDD4CBC" w:rsidR="0093109D" w:rsidRPr="00844875" w:rsidRDefault="0093109D" w:rsidP="0093109D">
      <w:pPr>
        <w:rPr>
          <w:rFonts w:cs="Times New Roman"/>
          <w:iCs/>
          <w:szCs w:val="24"/>
          <w:u w:val="single"/>
          <w:vertAlign w:val="superscript"/>
        </w:rPr>
      </w:pPr>
      <w:r w:rsidRPr="008271E2">
        <w:rPr>
          <w:rFonts w:cs="Times New Roman"/>
          <w:iCs/>
          <w:szCs w:val="24"/>
          <w:u w:val="single"/>
        </w:rPr>
        <w:t>Техника выполнения вмешательства</w:t>
      </w:r>
      <w:r>
        <w:rPr>
          <w:rFonts w:cs="Times New Roman"/>
          <w:iCs/>
          <w:szCs w:val="24"/>
          <w:u w:val="single"/>
        </w:rPr>
        <w:t xml:space="preserve"> </w:t>
      </w:r>
      <w:r>
        <w:rPr>
          <w:rFonts w:cs="Times New Roman"/>
          <w:iCs/>
          <w:szCs w:val="24"/>
          <w:u w:val="single"/>
        </w:rPr>
        <w:fldChar w:fldCharType="begin" w:fldLock="1"/>
      </w:r>
      <w:r w:rsidR="00E83B26">
        <w:rPr>
          <w:rFonts w:cs="Times New Roman"/>
          <w:iCs/>
          <w:szCs w:val="24"/>
          <w:u w:val="single"/>
        </w:rPr>
        <w:instrText>ADDIN CSL_CITATION {"citationItems":[{"id":"ITEM-1","itemData":{"DOI":"10.1007/s00464-007-9735-5","ISSN":"09302794","PMID":"18293036","abstract":"Background: Although laparoscopic splenectomy (LS) has become the standard approach for most splenectomy cases, some areas still remain controversial. To date, the indications that preclude laparoscopic splenectomy are not clearly defined. In view of this, the European Association for Endoscopic Surgery (EAES) has developed clinical practice guidelines for LS. Methods: An international expert panel was invited to appraise the current literature and to develop evidence-based recommendations. A consensus development conference using a nominal group process convened in May 2007. Its recommendations were presented at the annual EAES congress in Athens, Greece, on 5 July 2007 for discussion and further input. After a further Delphi process between the experts, the final recommendations were agreed upon. Results: Laparoscopic splenectomy is indicated for most benign and malignant hematologic diseases independently of the patient's age and body weight. Preoperative investigation is recommended for obtaining information on spleen size and volume as well as the presence of accessory splenic tissue. Preoperative vaccination against meningococcal, pneumococcal, and Haemophilus influenzae type B infections is recommended in elective cases. Perioperative anticoagulant prophylaxis with subcutaneous heparin should be administered to all patients and prolonged anticoagulant prophylaxis to high-risk patients. The choice of approach (supine [anterior], semilateral or lateral) is left to the surgeon's preference and concomitant conditions. In cases of massive splenomegaly, the hand-assisted technique should be considered to avoid conversion to open surgery and to reduce complication rates. The expert panel still considered portal hypertension and major medical comorbidities as contraindications to LS. Conclusion: Despite a lack of level 1 evidence, LS is a safe and advantageous procedure in experienced hands that has displaced open surgery for almost all indications. To support the clinical evidence, further randomized controlled trials on different issues are mandatory. © 2008 Springer Science+Business Media, LLC.","author":[{"dropping-particle":"","family":"Habermalz","given":"B.","non-dropping-particle":"","parse-names":false,"suffix":""},{"dropping-particle":"","family":"Sauerland","given":"S.","non-dropping-particle":"","parse-names":false,"suffix":""},{"dropping-particle":"","family":"Decker","given":"G.","non-dropping-particle":"","parse-names":false,"suffix":""},{"dropping-particle":"","family":"Delaitre","given":"B.","non-dropping-particle":"","parse-names":false,"suffix":""},{"dropping-particle":"","family":"Gigot","given":"J. F.","non-dropping-particle":"","parse-names":false,"suffix":""},{"dropping-particle":"","family":"Leandros","given":"E.","non-dropping-particle":"","parse-names":false,"suffix":""},{"dropping-particle":"","family":"Lechner","given":"K.","non-dropping-particle":"","parse-names":false,"suffix":""},{"dropping-particle":"","family":"Rhodes","given":"M.","non-dropping-particle":"","parse-names":false,"suffix":""},{"dropping-particle":"","family":"Silecchia","given":"G.","non-dropping-particle":"","parse-names":false,"suffix":""},{"dropping-particle":"","family":"Szold","given":"A.","non-dropping-particle":"","parse-names":false,"suffix":""},{"dropping-particle":"","family":"Targarona","given":"E.","non-dropping-particle":"","parse-names":false,"suffix":""},{"dropping-particle":"","family":"Torelli","given":"P.","non-dropping-particle":"","parse-names":false,"suffix":""},{"dropping-particle":"","family":"Neugebauer","given":"E.","non-dropping-particle":"","parse-names":false,"suffix":""}],"container-title":"Surgical Endoscopy and Other Interventional Techniques","id":"ITEM-1","issue":"4","issued":{"date-parts":[["2008","4"]]},"page":"821-848","publisher":"Surg Endosc","title":"Laparoscopic splenectomy: The clinical practice guidelines of the European Association for Endoscopic Surgery (EAES)","type":"paper-conference","volume":"22"},"uris":["http://www.mendeley.com/documents/?uuid=983b81b2-be55-354d-9ece-4e702d6423e1"]}],"mendeley":{"formattedCitation":"[109]","plainTextFormattedCitation":"[109]","previouslyFormattedCitation":"[109]"},"properties":{"noteIndex":0},"schema":"https://github.com/citation-style-language/schema/raw/master/csl-citation.json"}</w:instrText>
      </w:r>
      <w:r>
        <w:rPr>
          <w:rFonts w:cs="Times New Roman"/>
          <w:iCs/>
          <w:szCs w:val="24"/>
          <w:u w:val="single"/>
        </w:rPr>
        <w:fldChar w:fldCharType="separate"/>
      </w:r>
      <w:r w:rsidR="00844875" w:rsidRPr="00844875">
        <w:rPr>
          <w:rFonts w:cs="Times New Roman"/>
          <w:iCs/>
          <w:noProof/>
          <w:szCs w:val="24"/>
        </w:rPr>
        <w:t>[109]</w:t>
      </w:r>
      <w:r>
        <w:rPr>
          <w:rFonts w:cs="Times New Roman"/>
          <w:iCs/>
          <w:szCs w:val="24"/>
          <w:u w:val="single"/>
        </w:rPr>
        <w:fldChar w:fldCharType="end"/>
      </w:r>
    </w:p>
    <w:p w14:paraId="3EEFEFE0" w14:textId="77777777" w:rsidR="0093109D" w:rsidRPr="00365626" w:rsidRDefault="0093109D" w:rsidP="0093109D">
      <w:pPr>
        <w:pStyle w:val="afe"/>
        <w:numPr>
          <w:ilvl w:val="0"/>
          <w:numId w:val="106"/>
        </w:numPr>
        <w:rPr>
          <w:rFonts w:cs="Times New Roman"/>
          <w:szCs w:val="24"/>
        </w:rPr>
      </w:pPr>
      <w:r w:rsidRPr="00365626">
        <w:rPr>
          <w:rFonts w:cs="Times New Roman"/>
          <w:szCs w:val="24"/>
        </w:rPr>
        <w:t>Создание карбоксиперитонеума, установка первого троакара, осмотр брюшной полости.</w:t>
      </w:r>
    </w:p>
    <w:p w14:paraId="15D2409D" w14:textId="77777777" w:rsidR="0093109D" w:rsidRPr="00365626" w:rsidRDefault="0093109D" w:rsidP="0093109D">
      <w:pPr>
        <w:pStyle w:val="afe"/>
        <w:numPr>
          <w:ilvl w:val="0"/>
          <w:numId w:val="106"/>
        </w:numPr>
        <w:rPr>
          <w:rFonts w:cs="Times New Roman"/>
          <w:szCs w:val="24"/>
        </w:rPr>
      </w:pPr>
      <w:r w:rsidRPr="00365626">
        <w:rPr>
          <w:rFonts w:cs="Times New Roman"/>
          <w:szCs w:val="24"/>
        </w:rPr>
        <w:t>Позиционирование стола (положение пациента лежа на спине, позиция операционного стола: головной конец поднят на 30°, поворот направо на 20°).</w:t>
      </w:r>
    </w:p>
    <w:p w14:paraId="3E059184" w14:textId="77777777" w:rsidR="0093109D" w:rsidRPr="00365626" w:rsidRDefault="0093109D" w:rsidP="0093109D">
      <w:pPr>
        <w:pStyle w:val="afe"/>
        <w:numPr>
          <w:ilvl w:val="0"/>
          <w:numId w:val="106"/>
        </w:numPr>
        <w:rPr>
          <w:rFonts w:cs="Times New Roman"/>
          <w:szCs w:val="24"/>
        </w:rPr>
      </w:pPr>
      <w:r w:rsidRPr="00365626">
        <w:rPr>
          <w:rFonts w:cs="Times New Roman"/>
          <w:szCs w:val="24"/>
        </w:rPr>
        <w:t>Установка троакаров в зависимости от размера селезенки (расположение: 1 – выше пупка, 2 – под мечевидным отростком грудины, 3, 4 – по окружности с центром ориентировочно в области ножки селезенки. «Угол атаки» по отношению к сосудам селезенки должен быть близок к 90°, что оптимально для их выделения).</w:t>
      </w:r>
    </w:p>
    <w:p w14:paraId="76AC3D8E" w14:textId="77777777" w:rsidR="0093109D" w:rsidRPr="00365626" w:rsidRDefault="0093109D" w:rsidP="0093109D">
      <w:pPr>
        <w:pStyle w:val="afe"/>
        <w:numPr>
          <w:ilvl w:val="0"/>
          <w:numId w:val="106"/>
        </w:numPr>
        <w:rPr>
          <w:rFonts w:cs="Times New Roman"/>
          <w:szCs w:val="24"/>
        </w:rPr>
      </w:pPr>
      <w:r w:rsidRPr="00365626">
        <w:rPr>
          <w:rFonts w:cs="Times New Roman"/>
          <w:szCs w:val="24"/>
        </w:rPr>
        <w:t>Мобилизация нижнего полюса селезенки</w:t>
      </w:r>
    </w:p>
    <w:p w14:paraId="48C2712A" w14:textId="77777777" w:rsidR="0093109D" w:rsidRPr="00365626" w:rsidRDefault="0093109D" w:rsidP="0093109D">
      <w:pPr>
        <w:pStyle w:val="afe"/>
        <w:numPr>
          <w:ilvl w:val="0"/>
          <w:numId w:val="106"/>
        </w:numPr>
        <w:rPr>
          <w:rFonts w:cs="Times New Roman"/>
          <w:szCs w:val="24"/>
        </w:rPr>
      </w:pPr>
      <w:r w:rsidRPr="00365626">
        <w:rPr>
          <w:rFonts w:cs="Times New Roman"/>
          <w:szCs w:val="24"/>
        </w:rPr>
        <w:t>Пересечение желудочно-селезеночной связки</w:t>
      </w:r>
    </w:p>
    <w:p w14:paraId="667C2668" w14:textId="77777777" w:rsidR="0093109D" w:rsidRPr="00365626" w:rsidRDefault="0093109D" w:rsidP="0093109D">
      <w:pPr>
        <w:pStyle w:val="afe"/>
        <w:numPr>
          <w:ilvl w:val="0"/>
          <w:numId w:val="106"/>
        </w:numPr>
        <w:rPr>
          <w:rFonts w:cs="Times New Roman"/>
          <w:szCs w:val="24"/>
        </w:rPr>
      </w:pPr>
      <w:r w:rsidRPr="00365626">
        <w:rPr>
          <w:rFonts w:cs="Times New Roman"/>
          <w:szCs w:val="24"/>
        </w:rPr>
        <w:t>Пересечение сосудистой ножки селезенки</w:t>
      </w:r>
    </w:p>
    <w:p w14:paraId="43DA4EEE" w14:textId="77777777" w:rsidR="0093109D" w:rsidRPr="00365626" w:rsidRDefault="0093109D" w:rsidP="0093109D">
      <w:pPr>
        <w:pStyle w:val="afe"/>
        <w:numPr>
          <w:ilvl w:val="0"/>
          <w:numId w:val="106"/>
        </w:numPr>
        <w:rPr>
          <w:rFonts w:cs="Times New Roman"/>
          <w:szCs w:val="24"/>
        </w:rPr>
      </w:pPr>
      <w:r w:rsidRPr="00365626">
        <w:rPr>
          <w:rFonts w:cs="Times New Roman"/>
          <w:szCs w:val="24"/>
        </w:rPr>
        <w:t>Мобилизация верхнего полюса селезенки</w:t>
      </w:r>
    </w:p>
    <w:p w14:paraId="2912D090" w14:textId="77777777" w:rsidR="0093109D" w:rsidRPr="00365626" w:rsidRDefault="0093109D" w:rsidP="0093109D">
      <w:pPr>
        <w:pStyle w:val="afe"/>
        <w:numPr>
          <w:ilvl w:val="0"/>
          <w:numId w:val="106"/>
        </w:numPr>
        <w:rPr>
          <w:rFonts w:cs="Times New Roman"/>
          <w:szCs w:val="24"/>
        </w:rPr>
      </w:pPr>
      <w:r w:rsidRPr="00365626">
        <w:rPr>
          <w:rFonts w:cs="Times New Roman"/>
          <w:szCs w:val="24"/>
        </w:rPr>
        <w:t>Извлечение селезенки из брюшной полости</w:t>
      </w:r>
    </w:p>
    <w:p w14:paraId="51D7DE75" w14:textId="77777777" w:rsidR="0093109D" w:rsidRPr="00365626" w:rsidRDefault="0093109D" w:rsidP="0093109D">
      <w:pPr>
        <w:pStyle w:val="afe"/>
        <w:numPr>
          <w:ilvl w:val="0"/>
          <w:numId w:val="106"/>
        </w:numPr>
        <w:rPr>
          <w:rFonts w:cs="Times New Roman"/>
          <w:szCs w:val="24"/>
        </w:rPr>
      </w:pPr>
      <w:r w:rsidRPr="00365626">
        <w:rPr>
          <w:rFonts w:cs="Times New Roman"/>
          <w:szCs w:val="24"/>
        </w:rPr>
        <w:t>Гемостаз и дренирование</w:t>
      </w:r>
      <w:r w:rsidRPr="00365626">
        <w:rPr>
          <w:rFonts w:cs="Times New Roman"/>
          <w:i/>
          <w:szCs w:val="24"/>
        </w:rPr>
        <w:t xml:space="preserve">. </w:t>
      </w:r>
    </w:p>
    <w:p w14:paraId="617E068B" w14:textId="77777777" w:rsidR="0093109D" w:rsidRPr="00365626" w:rsidRDefault="0093109D" w:rsidP="0093109D">
      <w:pPr>
        <w:rPr>
          <w:rFonts w:cs="Times New Roman"/>
          <w:szCs w:val="24"/>
        </w:rPr>
      </w:pPr>
      <w:r w:rsidRPr="00365626">
        <w:rPr>
          <w:rFonts w:cs="Times New Roman"/>
          <w:szCs w:val="24"/>
        </w:rPr>
        <w:t xml:space="preserve">Для безопасного выполнения лапароскопической спленэктомии целесообразно применение электролигирующего устройства </w:t>
      </w:r>
      <w:r w:rsidRPr="00365626">
        <w:rPr>
          <w:rFonts w:cs="Times New Roman"/>
          <w:szCs w:val="24"/>
          <w:lang w:val="en-US"/>
        </w:rPr>
        <w:t>LigaSure</w:t>
      </w:r>
      <w:r w:rsidRPr="00365626">
        <w:rPr>
          <w:rFonts w:cs="Times New Roman"/>
          <w:szCs w:val="24"/>
        </w:rPr>
        <w:t>, позволяющего пересекать сосуды без применения клипатора.</w:t>
      </w:r>
    </w:p>
    <w:p w14:paraId="3ACDECBF" w14:textId="77777777" w:rsidR="0093109D" w:rsidRPr="00365626" w:rsidRDefault="0093109D" w:rsidP="0093109D">
      <w:pPr>
        <w:rPr>
          <w:rFonts w:cs="Times New Roman"/>
          <w:szCs w:val="24"/>
        </w:rPr>
      </w:pPr>
      <w:r w:rsidRPr="00365626">
        <w:rPr>
          <w:rFonts w:cs="Times New Roman"/>
          <w:szCs w:val="24"/>
        </w:rPr>
        <w:t>Извлечение удаленной селезенки производят в контейнере. Возможно измельчение органа и извлечение из пупочного доступа. При необходимости извлечения целого органа для гистологического исследования применяют доступ по Пфанненштилю.</w:t>
      </w:r>
    </w:p>
    <w:p w14:paraId="09002498" w14:textId="77777777" w:rsidR="0093109D" w:rsidRDefault="0093109D" w:rsidP="0093109D">
      <w:pPr>
        <w:rPr>
          <w:rFonts w:cs="Times New Roman"/>
          <w:b/>
          <w:szCs w:val="24"/>
        </w:rPr>
      </w:pPr>
    </w:p>
    <w:p w14:paraId="6588A073" w14:textId="77777777" w:rsidR="0093109D" w:rsidRPr="008271E2" w:rsidRDefault="0093109D" w:rsidP="0093109D">
      <w:pPr>
        <w:rPr>
          <w:rFonts w:cs="Times New Roman"/>
          <w:bCs/>
          <w:i/>
          <w:iCs/>
          <w:szCs w:val="24"/>
        </w:rPr>
      </w:pPr>
      <w:r w:rsidRPr="008271E2">
        <w:rPr>
          <w:rFonts w:cs="Times New Roman"/>
          <w:bCs/>
          <w:i/>
          <w:iCs/>
          <w:szCs w:val="24"/>
        </w:rPr>
        <w:t>Спленэктомия лапаротомным доступом</w:t>
      </w:r>
    </w:p>
    <w:p w14:paraId="458055B0" w14:textId="65B1AFAF" w:rsidR="0093109D" w:rsidRPr="008271E2" w:rsidRDefault="0093109D" w:rsidP="0093109D">
      <w:pPr>
        <w:rPr>
          <w:rFonts w:cs="Times New Roman"/>
          <w:iCs/>
          <w:szCs w:val="24"/>
          <w:u w:val="single"/>
        </w:rPr>
      </w:pPr>
      <w:r w:rsidRPr="008271E2">
        <w:rPr>
          <w:rFonts w:cs="Times New Roman"/>
          <w:iCs/>
          <w:szCs w:val="24"/>
          <w:u w:val="single"/>
        </w:rPr>
        <w:t>Техника выполнения вмешательства</w:t>
      </w:r>
      <w:r>
        <w:rPr>
          <w:rFonts w:cs="Times New Roman"/>
          <w:iCs/>
          <w:szCs w:val="24"/>
          <w:u w:val="single"/>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p>
    <w:p w14:paraId="676408B7" w14:textId="77777777" w:rsidR="0093109D" w:rsidRPr="00365626" w:rsidRDefault="0093109D" w:rsidP="0093109D">
      <w:pPr>
        <w:pStyle w:val="afe"/>
        <w:numPr>
          <w:ilvl w:val="0"/>
          <w:numId w:val="108"/>
        </w:numPr>
        <w:rPr>
          <w:rFonts w:cs="Times New Roman"/>
          <w:szCs w:val="24"/>
        </w:rPr>
      </w:pPr>
      <w:r w:rsidRPr="00365626">
        <w:rPr>
          <w:rFonts w:cs="Times New Roman"/>
          <w:szCs w:val="24"/>
        </w:rPr>
        <w:t>Срединный разрез от мечевидного отростка до пупка либо косой – в левом подреберье.</w:t>
      </w:r>
    </w:p>
    <w:p w14:paraId="03AF5523" w14:textId="77777777" w:rsidR="0093109D" w:rsidRPr="00365626" w:rsidRDefault="0093109D" w:rsidP="0093109D">
      <w:pPr>
        <w:pStyle w:val="afe"/>
        <w:numPr>
          <w:ilvl w:val="0"/>
          <w:numId w:val="108"/>
        </w:numPr>
        <w:rPr>
          <w:rFonts w:cs="Times New Roman"/>
          <w:szCs w:val="24"/>
        </w:rPr>
      </w:pPr>
      <w:r w:rsidRPr="00365626">
        <w:rPr>
          <w:rFonts w:cs="Times New Roman"/>
          <w:szCs w:val="24"/>
        </w:rPr>
        <w:t>Пересечение желудочно-селезеночной связки с лигированием сосудов.</w:t>
      </w:r>
    </w:p>
    <w:p w14:paraId="7861CE78" w14:textId="77777777" w:rsidR="0093109D" w:rsidRPr="00365626" w:rsidRDefault="0093109D" w:rsidP="0093109D">
      <w:pPr>
        <w:pStyle w:val="afe"/>
        <w:numPr>
          <w:ilvl w:val="0"/>
          <w:numId w:val="108"/>
        </w:numPr>
        <w:rPr>
          <w:rFonts w:cs="Times New Roman"/>
          <w:szCs w:val="24"/>
        </w:rPr>
      </w:pPr>
      <w:r w:rsidRPr="00365626">
        <w:rPr>
          <w:rFonts w:cs="Times New Roman"/>
          <w:szCs w:val="24"/>
        </w:rPr>
        <w:t>Рассечение селезеночно-диафрагмальной связки и мобилизация верхнего полюса селезенки</w:t>
      </w:r>
    </w:p>
    <w:p w14:paraId="5B3AB89E" w14:textId="77777777" w:rsidR="0093109D" w:rsidRPr="00365626" w:rsidRDefault="0093109D" w:rsidP="0093109D">
      <w:pPr>
        <w:pStyle w:val="afe"/>
        <w:numPr>
          <w:ilvl w:val="0"/>
          <w:numId w:val="107"/>
        </w:numPr>
        <w:rPr>
          <w:rFonts w:cs="Times New Roman"/>
          <w:szCs w:val="24"/>
        </w:rPr>
      </w:pPr>
      <w:r w:rsidRPr="00365626">
        <w:rPr>
          <w:rFonts w:cs="Times New Roman"/>
          <w:szCs w:val="24"/>
        </w:rPr>
        <w:t>Пересечение селезеночно</w:t>
      </w:r>
      <w:r w:rsidRPr="00365626">
        <w:rPr>
          <w:rFonts w:cs="Times New Roman"/>
          <w:szCs w:val="24"/>
        </w:rPr>
        <w:noBreakHyphen/>
        <w:t xml:space="preserve">толстокишечной связки у нижнего полюса. </w:t>
      </w:r>
    </w:p>
    <w:p w14:paraId="76C97C4E" w14:textId="77777777" w:rsidR="0093109D" w:rsidRPr="00365626" w:rsidRDefault="0093109D" w:rsidP="0093109D">
      <w:pPr>
        <w:pStyle w:val="afe"/>
        <w:numPr>
          <w:ilvl w:val="0"/>
          <w:numId w:val="107"/>
        </w:numPr>
        <w:rPr>
          <w:rFonts w:cs="Times New Roman"/>
          <w:szCs w:val="24"/>
        </w:rPr>
      </w:pPr>
      <w:r w:rsidRPr="00365626">
        <w:rPr>
          <w:rFonts w:cs="Times New Roman"/>
          <w:szCs w:val="24"/>
        </w:rPr>
        <w:t>Рассечение брюшины над сосудистой ножкой и перевязка сосудов селезенки in situ. Диссектором выделяют, раздельно лигируют и пересекают либо основной ствол артерии и вены, либо 2–3 ветви сосудов. Следует избегать контакта с хвостом поджелудочной железы.</w:t>
      </w:r>
    </w:p>
    <w:p w14:paraId="2AB2C6A8" w14:textId="77777777" w:rsidR="0093109D" w:rsidRPr="00365626" w:rsidRDefault="0093109D" w:rsidP="0093109D">
      <w:pPr>
        <w:pStyle w:val="afe"/>
        <w:numPr>
          <w:ilvl w:val="0"/>
          <w:numId w:val="107"/>
        </w:numPr>
        <w:rPr>
          <w:rFonts w:cs="Times New Roman"/>
          <w:szCs w:val="24"/>
        </w:rPr>
      </w:pPr>
      <w:r w:rsidRPr="00365626">
        <w:rPr>
          <w:rFonts w:cs="Times New Roman"/>
          <w:szCs w:val="24"/>
        </w:rPr>
        <w:t>Разделение сращения наружной и задней поверхностей селезенки с париетальной брюшиной диафрагмы и боковой стенкой живота и удаление органа.</w:t>
      </w:r>
    </w:p>
    <w:p w14:paraId="277BDA7F" w14:textId="77777777" w:rsidR="0093109D" w:rsidRPr="00365626" w:rsidRDefault="0093109D" w:rsidP="0093109D">
      <w:pPr>
        <w:pStyle w:val="afe"/>
        <w:numPr>
          <w:ilvl w:val="0"/>
          <w:numId w:val="107"/>
        </w:numPr>
        <w:rPr>
          <w:rFonts w:cs="Times New Roman"/>
          <w:szCs w:val="24"/>
        </w:rPr>
      </w:pPr>
      <w:r w:rsidRPr="00365626">
        <w:rPr>
          <w:rFonts w:cs="Times New Roman"/>
          <w:szCs w:val="24"/>
        </w:rPr>
        <w:t>Гемостаз, дренирование брюшной полости.</w:t>
      </w:r>
    </w:p>
    <w:p w14:paraId="557A0E35" w14:textId="77777777" w:rsidR="0093109D" w:rsidRPr="00365626" w:rsidRDefault="0093109D" w:rsidP="0093109D">
      <w:pPr>
        <w:rPr>
          <w:rFonts w:cs="Times New Roman"/>
          <w:color w:val="C00000"/>
          <w:szCs w:val="24"/>
        </w:rPr>
      </w:pPr>
      <w:r w:rsidRPr="00365626">
        <w:rPr>
          <w:rFonts w:cs="Times New Roman"/>
          <w:szCs w:val="24"/>
        </w:rPr>
        <w:t>При больших размерах селезенки, перисплените и портальной гипертензии оперативное вмешательство может быть травматичным, возможна одномоментная массивная кровопотеря. Это необходимо предусмотреть при планировании и проведении анестезиологического пособия, используя трансфузиологические среды, аутогемотрансфузию с помощью аппарата Cell Saver. Чрезмерная тракция при выведении селезенки в лапаротомную рану может привести к надрыву хвоста поджелудочной железы, развитию кровотечения, послеоперационного панкреатита.  При интраоперационной травме поджелудочной железы возможно применение аналогов соматостатина.</w:t>
      </w:r>
    </w:p>
    <w:p w14:paraId="467FD973" w14:textId="77777777" w:rsidR="0093109D" w:rsidRPr="00365626" w:rsidRDefault="0093109D" w:rsidP="0093109D">
      <w:pPr>
        <w:rPr>
          <w:rFonts w:cs="Times New Roman"/>
          <w:szCs w:val="24"/>
        </w:rPr>
      </w:pPr>
      <w:r w:rsidRPr="00365626">
        <w:rPr>
          <w:rFonts w:cs="Times New Roman"/>
          <w:szCs w:val="24"/>
        </w:rPr>
        <w:t>Дренаж в левое поддиафрагмальное пространство устанавливают при травме хвоста поджелудочной железы, так как возможно формирование панкреатической фистулы.</w:t>
      </w:r>
    </w:p>
    <w:p w14:paraId="31C5F495" w14:textId="77777777" w:rsidR="0093109D" w:rsidRDefault="0093109D" w:rsidP="0093109D">
      <w:pPr>
        <w:rPr>
          <w:rFonts w:cs="Times New Roman"/>
          <w:szCs w:val="24"/>
        </w:rPr>
      </w:pPr>
      <w:r w:rsidRPr="00365626">
        <w:rPr>
          <w:rFonts w:cs="Times New Roman"/>
          <w:szCs w:val="24"/>
        </w:rPr>
        <w:t xml:space="preserve">Необходим контроль активности амилазы в отделяемом по дренажу. При повышении активности амилазы дренирование продолжают до ее нормализации или прекращения  поступления отделяемого. </w:t>
      </w:r>
    </w:p>
    <w:p w14:paraId="1244CFE0" w14:textId="77777777" w:rsidR="0093109D" w:rsidRPr="00365626" w:rsidRDefault="0093109D" w:rsidP="0093109D">
      <w:pPr>
        <w:rPr>
          <w:rFonts w:cs="Times New Roman"/>
          <w:szCs w:val="24"/>
        </w:rPr>
      </w:pPr>
    </w:p>
    <w:p w14:paraId="74E76C62" w14:textId="77777777" w:rsidR="0093109D" w:rsidRPr="008271E2" w:rsidRDefault="0093109D" w:rsidP="0093109D">
      <w:pPr>
        <w:rPr>
          <w:rFonts w:cs="Times New Roman"/>
          <w:bCs/>
          <w:i/>
          <w:iCs/>
          <w:szCs w:val="24"/>
        </w:rPr>
      </w:pPr>
      <w:r w:rsidRPr="008271E2">
        <w:rPr>
          <w:rFonts w:cs="Times New Roman"/>
          <w:bCs/>
          <w:i/>
          <w:iCs/>
          <w:szCs w:val="24"/>
        </w:rPr>
        <w:t>Исследование удаленной селезенки, печени и лимфатического узла</w:t>
      </w:r>
    </w:p>
    <w:p w14:paraId="6D35EBA7" w14:textId="77777777" w:rsidR="0093109D" w:rsidRPr="00365626" w:rsidRDefault="0093109D" w:rsidP="0093109D">
      <w:pPr>
        <w:ind w:firstLine="708"/>
        <w:rPr>
          <w:rFonts w:cs="Times New Roman"/>
          <w:szCs w:val="24"/>
        </w:rPr>
      </w:pPr>
      <w:r w:rsidRPr="00365626">
        <w:rPr>
          <w:rFonts w:cs="Times New Roman"/>
          <w:szCs w:val="24"/>
        </w:rPr>
        <w:t>При выполнении спленэктомии для всех гематологических больных необходимо выполнять краевую биопсию печени для гистологической верификации патологического процесса, а так же при выявлении увеличенных лимфатических узлов и биопсию лимфатического узла.</w:t>
      </w:r>
    </w:p>
    <w:p w14:paraId="489E4FD7" w14:textId="77777777" w:rsidR="0093109D" w:rsidRPr="00365626" w:rsidRDefault="0093109D" w:rsidP="0093109D">
      <w:pPr>
        <w:ind w:firstLine="708"/>
        <w:rPr>
          <w:rFonts w:cs="Times New Roman"/>
          <w:szCs w:val="24"/>
        </w:rPr>
      </w:pPr>
      <w:r w:rsidRPr="00365626">
        <w:rPr>
          <w:rFonts w:cs="Times New Roman"/>
          <w:szCs w:val="24"/>
        </w:rPr>
        <w:t>Во всех случаях проводят исследования селезенки, биоптата печени и лимфатического узла:</w:t>
      </w:r>
    </w:p>
    <w:p w14:paraId="7C69D3C7" w14:textId="77777777" w:rsidR="0093109D" w:rsidRPr="00365626" w:rsidRDefault="0093109D" w:rsidP="0093109D">
      <w:pPr>
        <w:pStyle w:val="afe"/>
        <w:numPr>
          <w:ilvl w:val="0"/>
          <w:numId w:val="112"/>
        </w:numPr>
        <w:rPr>
          <w:rFonts w:cs="Times New Roman"/>
          <w:szCs w:val="24"/>
        </w:rPr>
      </w:pPr>
      <w:r w:rsidRPr="00365626">
        <w:rPr>
          <w:rFonts w:cs="Times New Roman"/>
          <w:szCs w:val="24"/>
        </w:rPr>
        <w:t xml:space="preserve">гистологическое исследование; </w:t>
      </w:r>
    </w:p>
    <w:p w14:paraId="02EE6FFC" w14:textId="77777777" w:rsidR="0093109D" w:rsidRPr="00365626" w:rsidRDefault="0093109D" w:rsidP="0093109D">
      <w:pPr>
        <w:pStyle w:val="afe"/>
        <w:numPr>
          <w:ilvl w:val="0"/>
          <w:numId w:val="112"/>
        </w:numPr>
        <w:rPr>
          <w:rFonts w:cs="Times New Roman"/>
          <w:szCs w:val="24"/>
        </w:rPr>
      </w:pPr>
      <w:r w:rsidRPr="00365626">
        <w:rPr>
          <w:rFonts w:cs="Times New Roman"/>
          <w:szCs w:val="24"/>
        </w:rPr>
        <w:t>цитологическое исследование (отпечатки)</w:t>
      </w:r>
    </w:p>
    <w:p w14:paraId="104ABF3C" w14:textId="77777777" w:rsidR="0093109D" w:rsidRPr="00365626" w:rsidRDefault="0093109D" w:rsidP="0093109D">
      <w:pPr>
        <w:ind w:left="360"/>
        <w:rPr>
          <w:rFonts w:cs="Times New Roman"/>
          <w:szCs w:val="24"/>
        </w:rPr>
      </w:pPr>
      <w:r w:rsidRPr="00365626">
        <w:rPr>
          <w:rFonts w:cs="Times New Roman"/>
          <w:szCs w:val="24"/>
        </w:rPr>
        <w:t>при показаниях в зависимости от гематологического диагноза исследования биоптатов селезенки, печени, лимфоузла дополнительно выполняются:</w:t>
      </w:r>
    </w:p>
    <w:p w14:paraId="1E972C7B" w14:textId="77777777" w:rsidR="0093109D" w:rsidRPr="00365626" w:rsidRDefault="0093109D" w:rsidP="0093109D">
      <w:pPr>
        <w:pStyle w:val="afe"/>
        <w:numPr>
          <w:ilvl w:val="0"/>
          <w:numId w:val="112"/>
        </w:numPr>
        <w:rPr>
          <w:rFonts w:cs="Times New Roman"/>
          <w:szCs w:val="24"/>
        </w:rPr>
      </w:pPr>
      <w:r w:rsidRPr="00365626">
        <w:rPr>
          <w:rFonts w:cs="Times New Roman"/>
          <w:szCs w:val="24"/>
        </w:rPr>
        <w:t>иммуногистохимическое исследование;</w:t>
      </w:r>
    </w:p>
    <w:p w14:paraId="28922056" w14:textId="77777777" w:rsidR="0093109D" w:rsidRPr="00365626" w:rsidRDefault="0093109D" w:rsidP="0093109D">
      <w:pPr>
        <w:pStyle w:val="afe"/>
        <w:numPr>
          <w:ilvl w:val="0"/>
          <w:numId w:val="112"/>
        </w:numPr>
        <w:rPr>
          <w:rFonts w:cs="Times New Roman"/>
          <w:szCs w:val="24"/>
        </w:rPr>
      </w:pPr>
      <w:r w:rsidRPr="00365626">
        <w:rPr>
          <w:rFonts w:cs="Times New Roman"/>
          <w:szCs w:val="24"/>
        </w:rPr>
        <w:t>иммунофенотипическое исследование;</w:t>
      </w:r>
    </w:p>
    <w:p w14:paraId="08EF38D2" w14:textId="77777777" w:rsidR="0093109D" w:rsidRPr="00365626" w:rsidRDefault="0093109D" w:rsidP="0093109D">
      <w:pPr>
        <w:pStyle w:val="afe"/>
        <w:numPr>
          <w:ilvl w:val="0"/>
          <w:numId w:val="112"/>
        </w:numPr>
        <w:rPr>
          <w:rFonts w:cs="Times New Roman"/>
          <w:szCs w:val="24"/>
        </w:rPr>
      </w:pPr>
      <w:r w:rsidRPr="00365626">
        <w:rPr>
          <w:rFonts w:cs="Times New Roman"/>
          <w:szCs w:val="24"/>
        </w:rPr>
        <w:t>цитогенетическое исследование;</w:t>
      </w:r>
    </w:p>
    <w:p w14:paraId="5C637EE5" w14:textId="77777777" w:rsidR="0093109D" w:rsidRPr="00365626" w:rsidRDefault="0093109D" w:rsidP="0093109D">
      <w:pPr>
        <w:pStyle w:val="afe"/>
        <w:numPr>
          <w:ilvl w:val="0"/>
          <w:numId w:val="112"/>
        </w:numPr>
        <w:rPr>
          <w:rFonts w:cs="Times New Roman"/>
          <w:szCs w:val="24"/>
        </w:rPr>
      </w:pPr>
      <w:r w:rsidRPr="00365626">
        <w:rPr>
          <w:rFonts w:cs="Times New Roman"/>
          <w:szCs w:val="24"/>
        </w:rPr>
        <w:t>молекулярно-генетические / молекулярно-биологические исследования исследования: Т и В–клеточная клональность и другие (по показаниям);</w:t>
      </w:r>
    </w:p>
    <w:p w14:paraId="7007F047" w14:textId="77777777" w:rsidR="0093109D" w:rsidRPr="00365626" w:rsidRDefault="0093109D" w:rsidP="0093109D">
      <w:pPr>
        <w:pStyle w:val="afe"/>
        <w:numPr>
          <w:ilvl w:val="0"/>
          <w:numId w:val="112"/>
        </w:numPr>
        <w:rPr>
          <w:rFonts w:cs="Times New Roman"/>
          <w:szCs w:val="24"/>
        </w:rPr>
      </w:pPr>
      <w:r w:rsidRPr="00365626">
        <w:rPr>
          <w:rFonts w:cs="Times New Roman"/>
          <w:szCs w:val="24"/>
        </w:rPr>
        <w:t>вирусологические исследования – ПЦР ДНК вируса гепатита В, ПЦР РНК вируса гепатита С, ПЦР ДНК вирусов группы герпеса (ВПГ, ВЭБ, ЦМВ и т.д.) (по показаниям).</w:t>
      </w:r>
    </w:p>
    <w:p w14:paraId="7B99D2DE" w14:textId="77777777" w:rsidR="0093109D" w:rsidRDefault="0093109D" w:rsidP="0093109D">
      <w:pPr>
        <w:rPr>
          <w:rFonts w:cs="Times New Roman"/>
          <w:b/>
          <w:szCs w:val="24"/>
        </w:rPr>
      </w:pPr>
    </w:p>
    <w:p w14:paraId="573B913F" w14:textId="19C1DA8D" w:rsidR="0093109D" w:rsidRPr="008271E2" w:rsidRDefault="0093109D" w:rsidP="0093109D">
      <w:pPr>
        <w:rPr>
          <w:rFonts w:cs="Times New Roman"/>
          <w:bCs/>
          <w:i/>
          <w:iCs/>
          <w:szCs w:val="24"/>
        </w:rPr>
      </w:pPr>
      <w:r w:rsidRPr="008271E2">
        <w:rPr>
          <w:rFonts w:cs="Times New Roman"/>
          <w:bCs/>
          <w:i/>
          <w:iCs/>
          <w:szCs w:val="24"/>
        </w:rPr>
        <w:t>Послеоперационный период</w:t>
      </w:r>
      <w:r>
        <w:rPr>
          <w:rFonts w:cs="Times New Roman"/>
          <w:bCs/>
          <w:i/>
          <w:iCs/>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p>
    <w:p w14:paraId="23400ECE" w14:textId="77777777" w:rsidR="0093109D" w:rsidRPr="00365626" w:rsidRDefault="0093109D" w:rsidP="0093109D">
      <w:pPr>
        <w:rPr>
          <w:rFonts w:cs="Times New Roman"/>
          <w:szCs w:val="24"/>
        </w:rPr>
      </w:pPr>
      <w:r w:rsidRPr="00365626">
        <w:rPr>
          <w:rFonts w:cs="Times New Roman"/>
          <w:szCs w:val="24"/>
        </w:rPr>
        <w:t>Ежедневное наблюдение должно осуществляться совместно хирургом и гематологом. Обязательно наблюдение в условиях реанимационного отделения (палаты интенсивной терапии) в течение 2 часов после операции. Дальнейшее пребывание в реанимационном отделении зависит от возраста и соматического статуса пациента, объема кровопотери и наличия инфекционных осложнений.</w:t>
      </w:r>
    </w:p>
    <w:p w14:paraId="6B84C468" w14:textId="77777777" w:rsidR="0093109D" w:rsidRPr="00365626" w:rsidRDefault="0093109D" w:rsidP="0093109D">
      <w:pPr>
        <w:rPr>
          <w:rFonts w:cs="Times New Roman"/>
          <w:szCs w:val="24"/>
        </w:rPr>
      </w:pPr>
      <w:r w:rsidRPr="00365626">
        <w:rPr>
          <w:rFonts w:cs="Times New Roman"/>
          <w:szCs w:val="24"/>
        </w:rPr>
        <w:t xml:space="preserve">Проводятся мероприятия, направленные на раннюю активизацию пациента. Через 2-4 часа разрешается сидеть и стоять у постели, при отсутствии диспептических явлений разрешен прием жидкостей </w:t>
      </w:r>
      <w:r w:rsidRPr="00365626">
        <w:rPr>
          <w:rFonts w:cs="Times New Roman"/>
          <w:szCs w:val="24"/>
          <w:lang w:val="en-US"/>
        </w:rPr>
        <w:t>per</w:t>
      </w:r>
      <w:r w:rsidRPr="00365626">
        <w:rPr>
          <w:rFonts w:cs="Times New Roman"/>
          <w:szCs w:val="24"/>
        </w:rPr>
        <w:t xml:space="preserve"> </w:t>
      </w:r>
      <w:r w:rsidRPr="00365626">
        <w:rPr>
          <w:rFonts w:cs="Times New Roman"/>
          <w:szCs w:val="24"/>
          <w:lang w:val="en-US"/>
        </w:rPr>
        <w:t>os</w:t>
      </w:r>
      <w:r w:rsidRPr="00365626">
        <w:rPr>
          <w:rFonts w:cs="Times New Roman"/>
          <w:szCs w:val="24"/>
        </w:rPr>
        <w:t>, возобновление питания через 12-24 часа после операции.</w:t>
      </w:r>
    </w:p>
    <w:p w14:paraId="5F6FC63C" w14:textId="77777777" w:rsidR="0093109D" w:rsidRPr="00365626" w:rsidRDefault="0093109D" w:rsidP="0093109D">
      <w:pPr>
        <w:rPr>
          <w:rFonts w:cs="Times New Roman"/>
          <w:szCs w:val="24"/>
        </w:rPr>
      </w:pPr>
      <w:r w:rsidRPr="00365626">
        <w:rPr>
          <w:rFonts w:cs="Times New Roman"/>
          <w:szCs w:val="24"/>
        </w:rPr>
        <w:t>В раннем послеоперационном периоде необходим контроль клинического анализа крови, коагулограммы и при необходимости проведение профилактической антикоагулянтной /антиагрегантной терапии.</w:t>
      </w:r>
    </w:p>
    <w:p w14:paraId="5E14E0C2" w14:textId="77777777" w:rsidR="0093109D" w:rsidRDefault="0093109D" w:rsidP="0093109D">
      <w:pPr>
        <w:rPr>
          <w:rFonts w:cs="Times New Roman"/>
          <w:szCs w:val="24"/>
        </w:rPr>
      </w:pPr>
      <w:r w:rsidRPr="00365626">
        <w:rPr>
          <w:rFonts w:cs="Times New Roman"/>
          <w:szCs w:val="24"/>
        </w:rPr>
        <w:t>При наличии рисков тромботических осложнений (ожирение, гемобластозы, аутоиммунный гемолиз) – возможно назначение антикоагулянтной терапии в первые сутки после операции. Решение о назначении антикоагулянтной терапии принимается индивидуально в каждом конкретном случае. При назначении антикоагулянтной терапии следует учитывать количество тромбоцитов, темп прироста тромбоцитов, показатели гемограммы, выраженность геморрагического синдрома. Доза НМГ рассчитывается в зависимости от массы тела.</w:t>
      </w:r>
    </w:p>
    <w:p w14:paraId="61FF6112" w14:textId="77777777" w:rsidR="0093109D" w:rsidRPr="00365626" w:rsidRDefault="0093109D" w:rsidP="0093109D">
      <w:pPr>
        <w:rPr>
          <w:rFonts w:cs="Times New Roman"/>
          <w:szCs w:val="24"/>
        </w:rPr>
      </w:pPr>
    </w:p>
    <w:p w14:paraId="1D3BCD47" w14:textId="00EE2B9D" w:rsidR="0093109D" w:rsidRPr="00573539" w:rsidRDefault="0093109D" w:rsidP="0093109D">
      <w:pPr>
        <w:rPr>
          <w:rFonts w:cs="Times New Roman"/>
          <w:bCs/>
          <w:i/>
          <w:iCs/>
          <w:szCs w:val="24"/>
          <w:u w:val="single"/>
        </w:rPr>
      </w:pPr>
      <w:r w:rsidRPr="00573539">
        <w:rPr>
          <w:rFonts w:cs="Times New Roman"/>
          <w:bCs/>
          <w:i/>
          <w:iCs/>
          <w:szCs w:val="24"/>
          <w:u w:val="single"/>
        </w:rPr>
        <w:t>Алгоритм действий при повышении температуры тела в раннем послеоперационном периоде после спленэктомии</w:t>
      </w:r>
      <w:r>
        <w:rPr>
          <w:rFonts w:cs="Times New Roman"/>
          <w:bCs/>
          <w:i/>
          <w:iCs/>
          <w:szCs w:val="24"/>
          <w:u w:val="single"/>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p>
    <w:p w14:paraId="1A3ED930" w14:textId="77777777" w:rsidR="0093109D" w:rsidRDefault="0093109D" w:rsidP="0093109D">
      <w:pPr>
        <w:rPr>
          <w:rFonts w:cs="Times New Roman"/>
          <w:szCs w:val="24"/>
        </w:rPr>
      </w:pPr>
      <w:r w:rsidRPr="00365626">
        <w:rPr>
          <w:rFonts w:cs="Times New Roman"/>
          <w:i/>
          <w:szCs w:val="24"/>
        </w:rPr>
        <w:t xml:space="preserve">Наиболее вероятные причины гипертермии в послеоперационном периоде: </w:t>
      </w:r>
      <w:r w:rsidRPr="00365626">
        <w:rPr>
          <w:rFonts w:cs="Times New Roman"/>
          <w:szCs w:val="24"/>
        </w:rPr>
        <w:t xml:space="preserve">послеоперационная пневмония, тромбоз вен портальной системы, поддиафрагмальный абсцесс. </w:t>
      </w:r>
    </w:p>
    <w:p w14:paraId="781EC958" w14:textId="77777777" w:rsidR="0093109D" w:rsidRPr="00365626" w:rsidRDefault="0093109D" w:rsidP="0093109D">
      <w:pPr>
        <w:rPr>
          <w:rFonts w:cs="Times New Roman"/>
          <w:color w:val="C00000"/>
          <w:szCs w:val="24"/>
        </w:rPr>
      </w:pPr>
    </w:p>
    <w:p w14:paraId="501F3D0A" w14:textId="1E9EE467" w:rsidR="0093109D" w:rsidRPr="00365626" w:rsidRDefault="0093109D" w:rsidP="0093109D">
      <w:pPr>
        <w:rPr>
          <w:rFonts w:cs="Times New Roman"/>
          <w:szCs w:val="24"/>
        </w:rPr>
      </w:pPr>
      <w:r w:rsidRPr="00365626">
        <w:rPr>
          <w:rFonts w:cs="Times New Roman"/>
          <w:i/>
          <w:szCs w:val="24"/>
        </w:rPr>
        <w:t>Лабораторные исследования</w:t>
      </w:r>
      <w:r>
        <w:rPr>
          <w:rFonts w:cs="Times New Roman"/>
          <w:i/>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i/>
          <w:szCs w:val="24"/>
        </w:rPr>
        <w:t>:</w:t>
      </w:r>
      <w:r w:rsidRPr="00365626">
        <w:rPr>
          <w:rFonts w:cs="Times New Roman"/>
          <w:szCs w:val="24"/>
        </w:rPr>
        <w:t xml:space="preserve"> </w:t>
      </w:r>
    </w:p>
    <w:p w14:paraId="59757D13" w14:textId="77777777" w:rsidR="0093109D" w:rsidRPr="00365626" w:rsidRDefault="0093109D" w:rsidP="0093109D">
      <w:pPr>
        <w:pStyle w:val="afe"/>
        <w:numPr>
          <w:ilvl w:val="0"/>
          <w:numId w:val="110"/>
        </w:numPr>
        <w:rPr>
          <w:rFonts w:cs="Times New Roman"/>
          <w:szCs w:val="24"/>
        </w:rPr>
      </w:pPr>
      <w:r w:rsidRPr="00365626">
        <w:rPr>
          <w:rFonts w:cs="Times New Roman"/>
          <w:szCs w:val="24"/>
        </w:rPr>
        <w:t xml:space="preserve">клинический анализ крови, </w:t>
      </w:r>
    </w:p>
    <w:p w14:paraId="0B4C36F2" w14:textId="77777777" w:rsidR="0093109D" w:rsidRPr="00365626" w:rsidRDefault="0093109D" w:rsidP="0093109D">
      <w:pPr>
        <w:pStyle w:val="afe"/>
        <w:numPr>
          <w:ilvl w:val="0"/>
          <w:numId w:val="110"/>
        </w:numPr>
        <w:rPr>
          <w:rFonts w:cs="Times New Roman"/>
          <w:szCs w:val="24"/>
        </w:rPr>
      </w:pPr>
      <w:r w:rsidRPr="00365626">
        <w:rPr>
          <w:rFonts w:cs="Times New Roman"/>
          <w:szCs w:val="24"/>
        </w:rPr>
        <w:t xml:space="preserve">коагулограмма (АЧТВ, ПВ, фибриноген), </w:t>
      </w:r>
    </w:p>
    <w:p w14:paraId="05E48AC1" w14:textId="77777777" w:rsidR="0093109D" w:rsidRPr="00365626" w:rsidRDefault="0093109D" w:rsidP="0093109D">
      <w:pPr>
        <w:pStyle w:val="afe"/>
        <w:numPr>
          <w:ilvl w:val="0"/>
          <w:numId w:val="110"/>
        </w:numPr>
        <w:rPr>
          <w:rFonts w:cs="Times New Roman"/>
          <w:szCs w:val="24"/>
        </w:rPr>
      </w:pPr>
      <w:r w:rsidRPr="00365626">
        <w:rPr>
          <w:rFonts w:cs="Times New Roman"/>
          <w:szCs w:val="24"/>
        </w:rPr>
        <w:t>биохимический анализ крови: калий, натрий, кальций, хлор, СРБ, прокальцитонин (по показаниям);</w:t>
      </w:r>
    </w:p>
    <w:p w14:paraId="2BABC15E" w14:textId="77777777" w:rsidR="0093109D" w:rsidRPr="00365626" w:rsidRDefault="0093109D" w:rsidP="0093109D">
      <w:pPr>
        <w:pStyle w:val="afe"/>
        <w:numPr>
          <w:ilvl w:val="0"/>
          <w:numId w:val="110"/>
        </w:numPr>
        <w:rPr>
          <w:rFonts w:cs="Times New Roman"/>
          <w:szCs w:val="24"/>
        </w:rPr>
      </w:pPr>
      <w:r w:rsidRPr="00365626">
        <w:rPr>
          <w:rFonts w:cs="Times New Roman"/>
          <w:szCs w:val="24"/>
        </w:rPr>
        <w:t>бактериологические исследования: посев крови на стерильность, посевы из нестерильных локусов (зев, прямая кишка);</w:t>
      </w:r>
    </w:p>
    <w:p w14:paraId="7725EFEA" w14:textId="77777777" w:rsidR="0093109D" w:rsidRPr="00573539" w:rsidRDefault="0093109D" w:rsidP="0093109D">
      <w:pPr>
        <w:pStyle w:val="afe"/>
        <w:numPr>
          <w:ilvl w:val="0"/>
          <w:numId w:val="110"/>
        </w:numPr>
        <w:rPr>
          <w:rFonts w:cs="Times New Roman"/>
          <w:i/>
          <w:szCs w:val="24"/>
        </w:rPr>
      </w:pPr>
      <w:r w:rsidRPr="00365626">
        <w:rPr>
          <w:rFonts w:cs="Times New Roman"/>
          <w:szCs w:val="24"/>
        </w:rPr>
        <w:t>при подозрении на вирусную инфекцию – определение наличия антител к вирусам группы герпеса и репликации методом ПЦР ДНК/РНК вирусов в крови, бронхоальвеолярном лаваже, слюне, мочи, других средах.</w:t>
      </w:r>
    </w:p>
    <w:p w14:paraId="0571C9C4" w14:textId="77777777" w:rsidR="0093109D" w:rsidRPr="00365626" w:rsidRDefault="0093109D" w:rsidP="0093109D">
      <w:pPr>
        <w:pStyle w:val="afe"/>
        <w:rPr>
          <w:rFonts w:cs="Times New Roman"/>
          <w:i/>
          <w:szCs w:val="24"/>
        </w:rPr>
      </w:pPr>
    </w:p>
    <w:p w14:paraId="79560B16" w14:textId="1C35C73E" w:rsidR="0093109D" w:rsidRPr="00365626" w:rsidRDefault="0093109D" w:rsidP="0093109D">
      <w:pPr>
        <w:rPr>
          <w:rFonts w:cs="Times New Roman"/>
          <w:i/>
          <w:szCs w:val="24"/>
        </w:rPr>
      </w:pPr>
      <w:r w:rsidRPr="00365626">
        <w:rPr>
          <w:rFonts w:cs="Times New Roman"/>
          <w:i/>
          <w:szCs w:val="24"/>
        </w:rPr>
        <w:t>Инструментальные исследования</w:t>
      </w:r>
      <w:r>
        <w:rPr>
          <w:rFonts w:cs="Times New Roman"/>
          <w:i/>
          <w:szCs w:val="24"/>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r w:rsidRPr="00365626">
        <w:rPr>
          <w:rFonts w:cs="Times New Roman"/>
          <w:i/>
          <w:szCs w:val="24"/>
        </w:rPr>
        <w:t>:</w:t>
      </w:r>
    </w:p>
    <w:p w14:paraId="74F4559B" w14:textId="77777777" w:rsidR="0093109D" w:rsidRPr="00365626" w:rsidRDefault="0093109D" w:rsidP="0093109D">
      <w:pPr>
        <w:pStyle w:val="afe"/>
        <w:numPr>
          <w:ilvl w:val="0"/>
          <w:numId w:val="111"/>
        </w:numPr>
        <w:rPr>
          <w:rFonts w:cs="Times New Roman"/>
          <w:szCs w:val="24"/>
        </w:rPr>
      </w:pPr>
      <w:r w:rsidRPr="00365626">
        <w:rPr>
          <w:rFonts w:cs="Times New Roman"/>
          <w:szCs w:val="24"/>
        </w:rPr>
        <w:t xml:space="preserve">КТ грудной клетки, </w:t>
      </w:r>
    </w:p>
    <w:p w14:paraId="5C851D02" w14:textId="77777777" w:rsidR="0093109D" w:rsidRPr="00365626" w:rsidRDefault="0093109D" w:rsidP="0093109D">
      <w:pPr>
        <w:pStyle w:val="afe"/>
        <w:numPr>
          <w:ilvl w:val="0"/>
          <w:numId w:val="111"/>
        </w:numPr>
        <w:rPr>
          <w:rFonts w:cs="Times New Roman"/>
          <w:szCs w:val="24"/>
        </w:rPr>
      </w:pPr>
      <w:r w:rsidRPr="00365626">
        <w:rPr>
          <w:rFonts w:cs="Times New Roman"/>
          <w:szCs w:val="24"/>
        </w:rPr>
        <w:t>КТ брюшной полости</w:t>
      </w:r>
    </w:p>
    <w:p w14:paraId="79B6BFBF" w14:textId="77777777" w:rsidR="0093109D" w:rsidRPr="00365626" w:rsidRDefault="0093109D" w:rsidP="0093109D">
      <w:pPr>
        <w:pStyle w:val="afe"/>
        <w:numPr>
          <w:ilvl w:val="0"/>
          <w:numId w:val="111"/>
        </w:numPr>
        <w:rPr>
          <w:rFonts w:cs="Times New Roman"/>
          <w:szCs w:val="24"/>
        </w:rPr>
      </w:pPr>
      <w:r w:rsidRPr="00365626">
        <w:rPr>
          <w:rFonts w:cs="Times New Roman"/>
          <w:szCs w:val="24"/>
        </w:rPr>
        <w:t>УЗИ брюшной полости с допплерографией портальной системы</w:t>
      </w:r>
    </w:p>
    <w:p w14:paraId="72E70369" w14:textId="77777777" w:rsidR="0093109D" w:rsidRDefault="0093109D" w:rsidP="0093109D">
      <w:pPr>
        <w:ind w:firstLine="360"/>
        <w:rPr>
          <w:rFonts w:cs="Times New Roman"/>
          <w:szCs w:val="24"/>
        </w:rPr>
      </w:pPr>
    </w:p>
    <w:p w14:paraId="237ACB42" w14:textId="77777777" w:rsidR="0093109D" w:rsidRPr="00365626" w:rsidRDefault="0093109D" w:rsidP="0093109D">
      <w:pPr>
        <w:rPr>
          <w:rFonts w:cs="Times New Roman"/>
          <w:szCs w:val="24"/>
        </w:rPr>
      </w:pPr>
      <w:r w:rsidRPr="00365626">
        <w:rPr>
          <w:rFonts w:cs="Times New Roman"/>
          <w:szCs w:val="24"/>
        </w:rPr>
        <w:t>Вне зависимости от причины повышения температуры целесообразно проведение эмпирической противомикробной терапии, при выявлении инфекционного агента и неэффективности антибактериальной терапии проводится коррекция антибактериальной терапии с учетом чувствительности к антибактериальным препаратам. При отсутствии эффекта от эмпирической антибактериальной терапии,  через 3 дня рекомендуется провести дополнительные бактериологические исследования: бактериологическое исследование мазка из зева, из прямой кишки, посев крови,  посев мочи, бронхоальвеолярный лаваж (по показаниям),  назначение антибактериальной терапии с учетом чувствительности выделенной микрофлоры (см. Приложения по диагностике и лечению инфекционных осложнений, вызванных бакте</w:t>
      </w:r>
      <w:r>
        <w:rPr>
          <w:rFonts w:cs="Times New Roman"/>
          <w:szCs w:val="24"/>
        </w:rPr>
        <w:t>р</w:t>
      </w:r>
      <w:r w:rsidRPr="00365626">
        <w:rPr>
          <w:rFonts w:cs="Times New Roman"/>
          <w:szCs w:val="24"/>
        </w:rPr>
        <w:t>иями, грибами. вирусами у пациентов с гематологическими заболеваниями).</w:t>
      </w:r>
    </w:p>
    <w:p w14:paraId="38D45D0C" w14:textId="77777777" w:rsidR="0093109D" w:rsidRPr="00365626" w:rsidRDefault="0093109D" w:rsidP="0093109D">
      <w:pPr>
        <w:rPr>
          <w:rFonts w:cs="Times New Roman"/>
          <w:color w:val="C00000"/>
          <w:szCs w:val="24"/>
        </w:rPr>
      </w:pPr>
      <w:r w:rsidRPr="00365626">
        <w:rPr>
          <w:rFonts w:cs="Times New Roman"/>
          <w:szCs w:val="24"/>
        </w:rPr>
        <w:t>Для всех пациентов после спленэктомии при проведении антибактериальной терапии необходимо выбирать препараты, обладающие активностью против пневмококковой инфекции</w:t>
      </w:r>
      <w:r>
        <w:rPr>
          <w:rFonts w:cs="Times New Roman"/>
          <w:szCs w:val="24"/>
        </w:rPr>
        <w:t>,</w:t>
      </w:r>
      <w:r w:rsidRPr="00365626">
        <w:rPr>
          <w:rFonts w:cs="Times New Roman"/>
          <w:szCs w:val="24"/>
        </w:rPr>
        <w:t xml:space="preserve"> вне зависимости от сроков развития инфекции. </w:t>
      </w:r>
    </w:p>
    <w:p w14:paraId="4602666F" w14:textId="77777777" w:rsidR="0093109D" w:rsidRPr="00365626" w:rsidRDefault="0093109D" w:rsidP="0093109D">
      <w:pPr>
        <w:rPr>
          <w:rFonts w:cs="Times New Roman"/>
          <w:szCs w:val="24"/>
        </w:rPr>
      </w:pPr>
      <w:r w:rsidRPr="00365626">
        <w:rPr>
          <w:rFonts w:cs="Times New Roman"/>
          <w:szCs w:val="24"/>
        </w:rPr>
        <w:t>При выявлении тромбоза воротной вены - проведение эффективной антикоагулянтной терапии, направленной на достижение реканализации тромба.  Наиболее часто применяют: нефракционированный гепарин: непрерывная инфузия, начальная скорость 1000 ЕД/ч, дальнейшее титрование дозы с мониторингом АЧТВ (1,5-2 нормы) или терапия НМГ в лечебных дозах с контролем анти-Ха активности или тромбоэластографии для оценки эффекта по достижению требуемой гипокоагуляции. Необходимы контрольные исследования коагулограммы и УЗ-допплерография портальной системы в динамике.</w:t>
      </w:r>
    </w:p>
    <w:p w14:paraId="65207854" w14:textId="77777777" w:rsidR="0093109D" w:rsidRPr="00365626" w:rsidRDefault="0093109D" w:rsidP="0093109D">
      <w:pPr>
        <w:rPr>
          <w:rFonts w:cs="Times New Roman"/>
          <w:szCs w:val="24"/>
        </w:rPr>
      </w:pPr>
      <w:r w:rsidRPr="00365626">
        <w:rPr>
          <w:rFonts w:cs="Times New Roman"/>
          <w:szCs w:val="24"/>
        </w:rPr>
        <w:t xml:space="preserve">При формировании жидкостных скоплений панкреатического характера целесообразно наружное дренирование под УЗ-наведением. </w:t>
      </w:r>
    </w:p>
    <w:p w14:paraId="29B51DB6" w14:textId="77777777" w:rsidR="0093109D" w:rsidRDefault="0093109D" w:rsidP="0093109D">
      <w:pPr>
        <w:rPr>
          <w:rFonts w:cs="Times New Roman"/>
          <w:b/>
          <w:szCs w:val="24"/>
        </w:rPr>
      </w:pPr>
    </w:p>
    <w:p w14:paraId="244197E0" w14:textId="39E9A6B8" w:rsidR="0093109D" w:rsidRPr="00615B07" w:rsidRDefault="0093109D" w:rsidP="0093109D">
      <w:pPr>
        <w:rPr>
          <w:rFonts w:cs="Times New Roman"/>
          <w:bCs/>
          <w:i/>
          <w:iCs/>
          <w:szCs w:val="24"/>
          <w:u w:val="single"/>
        </w:rPr>
      </w:pPr>
      <w:r w:rsidRPr="00615B07">
        <w:rPr>
          <w:rFonts w:cs="Times New Roman"/>
          <w:bCs/>
          <w:i/>
          <w:iCs/>
          <w:szCs w:val="24"/>
          <w:u w:val="single"/>
        </w:rPr>
        <w:t>Критерии выписки из стационара</w:t>
      </w:r>
      <w:r>
        <w:rPr>
          <w:rFonts w:cs="Times New Roman"/>
          <w:bCs/>
          <w:i/>
          <w:iCs/>
          <w:szCs w:val="24"/>
          <w:u w:val="single"/>
        </w:rPr>
        <w:t xml:space="preserve"> </w:t>
      </w:r>
      <w:r>
        <w:rPr>
          <w:rFonts w:cs="Times New Roman"/>
          <w:szCs w:val="24"/>
        </w:rPr>
        <w:fldChar w:fldCharType="begin" w:fldLock="1"/>
      </w:r>
      <w:r w:rsidR="00E83B26">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08]","plainTextFormattedCitation":"[108]","previouslyFormattedCitation":"[108]"},"properties":{"noteIndex":0},"schema":"https://github.com/citation-style-language/schema/raw/master/csl-citation.json"}</w:instrText>
      </w:r>
      <w:r>
        <w:rPr>
          <w:rFonts w:cs="Times New Roman"/>
          <w:szCs w:val="24"/>
        </w:rPr>
        <w:fldChar w:fldCharType="separate"/>
      </w:r>
      <w:r w:rsidR="00844875" w:rsidRPr="00844875">
        <w:rPr>
          <w:rFonts w:cs="Times New Roman"/>
          <w:noProof/>
          <w:szCs w:val="24"/>
        </w:rPr>
        <w:t>[108]</w:t>
      </w:r>
      <w:r>
        <w:rPr>
          <w:rFonts w:cs="Times New Roman"/>
          <w:szCs w:val="24"/>
        </w:rPr>
        <w:fldChar w:fldCharType="end"/>
      </w:r>
    </w:p>
    <w:p w14:paraId="036C2E2B" w14:textId="77777777" w:rsidR="0093109D" w:rsidRPr="00365626" w:rsidRDefault="0093109D" w:rsidP="0093109D">
      <w:pPr>
        <w:rPr>
          <w:rFonts w:cs="Times New Roman"/>
          <w:szCs w:val="24"/>
        </w:rPr>
      </w:pPr>
      <w:r w:rsidRPr="00365626">
        <w:rPr>
          <w:rFonts w:cs="Times New Roman"/>
          <w:szCs w:val="24"/>
        </w:rPr>
        <w:t>Выписка из стационара производится при стабилизации состояния, отсутствия необходимости в круглосуточном хирургическом наблюдении и пособии, что определяется характером патологии, наличием или отсутствием осложнений и эффектом операции.</w:t>
      </w:r>
    </w:p>
    <w:p w14:paraId="6833C72A" w14:textId="77777777" w:rsidR="0093109D" w:rsidRPr="00365626" w:rsidRDefault="0093109D" w:rsidP="0093109D">
      <w:pPr>
        <w:rPr>
          <w:rFonts w:cs="Times New Roman"/>
          <w:szCs w:val="24"/>
        </w:rPr>
      </w:pPr>
      <w:r w:rsidRPr="00365626">
        <w:rPr>
          <w:rFonts w:cs="Times New Roman"/>
          <w:szCs w:val="24"/>
        </w:rPr>
        <w:t>Необходим амбулаторный контроль гемограммы и продолжение профилактики тромботических осложнений при наличии показаний.</w:t>
      </w:r>
    </w:p>
    <w:p w14:paraId="256C8228" w14:textId="77777777" w:rsidR="0093109D" w:rsidRPr="00365626" w:rsidRDefault="0093109D" w:rsidP="0093109D">
      <w:pPr>
        <w:rPr>
          <w:rFonts w:cs="Times New Roman"/>
          <w:szCs w:val="24"/>
        </w:rPr>
      </w:pPr>
      <w:r w:rsidRPr="00365626">
        <w:rPr>
          <w:rFonts w:cs="Times New Roman"/>
          <w:szCs w:val="24"/>
        </w:rPr>
        <w:t>Показания к началу специфическая терапия гематологического заболевания определяется гематологом и начинается в сроки, установленные в соответствии с клиническими рекомендациями в зависимости от клинических показаний.</w:t>
      </w:r>
    </w:p>
    <w:p w14:paraId="4ECA0196" w14:textId="77777777" w:rsidR="0093109D" w:rsidRPr="00365626" w:rsidRDefault="0093109D" w:rsidP="0093109D">
      <w:pPr>
        <w:rPr>
          <w:rFonts w:cs="Times New Roman"/>
          <w:szCs w:val="24"/>
        </w:rPr>
      </w:pPr>
      <w:r w:rsidRPr="00365626">
        <w:rPr>
          <w:rFonts w:cs="Times New Roman"/>
          <w:szCs w:val="24"/>
        </w:rPr>
        <w:t xml:space="preserve">Ревакцинацию против </w:t>
      </w:r>
      <w:r w:rsidRPr="00365626">
        <w:rPr>
          <w:rFonts w:eastAsia="Arial Unicode MS" w:cs="Times New Roman"/>
          <w:i/>
          <w:szCs w:val="24"/>
          <w:lang w:val="en-US"/>
        </w:rPr>
        <w:t>Streptococcus</w:t>
      </w:r>
      <w:r w:rsidRPr="00365626">
        <w:rPr>
          <w:rFonts w:eastAsia="Arial Unicode MS" w:cs="Times New Roman"/>
          <w:i/>
          <w:szCs w:val="24"/>
        </w:rPr>
        <w:t xml:space="preserve"> </w:t>
      </w:r>
      <w:r w:rsidRPr="00365626">
        <w:rPr>
          <w:rFonts w:eastAsia="Arial Unicode MS" w:cs="Times New Roman"/>
          <w:i/>
          <w:szCs w:val="24"/>
          <w:lang w:val="en-US"/>
        </w:rPr>
        <w:t>pneumoniae</w:t>
      </w:r>
      <w:r w:rsidRPr="00365626">
        <w:rPr>
          <w:rFonts w:cs="Times New Roman"/>
          <w:szCs w:val="24"/>
        </w:rPr>
        <w:t xml:space="preserve"> рекомендуется проводить каждые 5 лет. </w:t>
      </w:r>
    </w:p>
    <w:p w14:paraId="36ABB527" w14:textId="5F93BD46" w:rsidR="0093109D" w:rsidRDefault="0093109D" w:rsidP="0093109D">
      <w:pPr>
        <w:widowControl w:val="0"/>
        <w:autoSpaceDE w:val="0"/>
        <w:autoSpaceDN w:val="0"/>
        <w:adjustRightInd w:val="0"/>
        <w:rPr>
          <w:rFonts w:cs="Times New Roman"/>
          <w:szCs w:val="24"/>
        </w:rPr>
      </w:pPr>
    </w:p>
    <w:p w14:paraId="3F7BC114" w14:textId="42B2D654" w:rsidR="00E83B26" w:rsidRPr="001F2346" w:rsidRDefault="00530C73" w:rsidP="00E83B26">
      <w:pPr>
        <w:pStyle w:val="2"/>
        <w:spacing w:before="0"/>
      </w:pPr>
      <w:bookmarkStart w:id="126" w:name="_Toc66184349"/>
      <w:r w:rsidRPr="00FE2263">
        <w:t>Приложение А3.</w:t>
      </w:r>
      <w:r>
        <w:t xml:space="preserve">10. </w:t>
      </w:r>
      <w:bookmarkStart w:id="127" w:name="_Toc65770441"/>
      <w:bookmarkStart w:id="128" w:name="_Toc66176880"/>
      <w:bookmarkStart w:id="129" w:name="_Toc64475918"/>
      <w:bookmarkStart w:id="130" w:name="_Toc44926599"/>
      <w:r w:rsidR="00E83B26" w:rsidRPr="001F2346">
        <w:t>Трансплантация аутологичных гемопоэтических стволовых клеток</w:t>
      </w:r>
      <w:bookmarkEnd w:id="126"/>
      <w:bookmarkEnd w:id="127"/>
      <w:bookmarkEnd w:id="128"/>
      <w:bookmarkEnd w:id="129"/>
    </w:p>
    <w:p w14:paraId="09AAE03B" w14:textId="77777777" w:rsidR="00E83B26" w:rsidRPr="00BA4F0F" w:rsidRDefault="00E83B26" w:rsidP="00E83B26">
      <w:pPr>
        <w:rPr>
          <w:i/>
          <w:u w:val="single"/>
        </w:rPr>
      </w:pPr>
      <w:r w:rsidRPr="00BA4F0F">
        <w:rPr>
          <w:i/>
          <w:u w:val="single"/>
        </w:rPr>
        <w:t>Мобилизация и сбор гемопоэтических стволовых клеток крови</w:t>
      </w:r>
      <w:bookmarkEnd w:id="130"/>
    </w:p>
    <w:p w14:paraId="7B68E13E" w14:textId="77777777" w:rsidR="00E83B26" w:rsidRPr="00BA4F0F" w:rsidRDefault="00E83B26" w:rsidP="00E83B26">
      <w:pPr>
        <w:ind w:firstLine="567"/>
      </w:pPr>
      <w:r w:rsidRPr="00BA4F0F">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0195EF01" w14:textId="419A4CD0" w:rsidR="00E83B26" w:rsidRPr="00BA4F0F" w:rsidRDefault="00E83B26" w:rsidP="00E83B26">
      <w:pPr>
        <w:ind w:firstLine="567"/>
      </w:pPr>
      <w:r w:rsidRPr="00BA4F0F">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lang w:val="en-US"/>
        </w:rPr>
        <w:t>XX</w:t>
      </w:r>
      <w:r w:rsidRPr="00BA4F0F">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BA4F0F">
        <w:fldChar w:fldCharType="begin" w:fldLock="1"/>
      </w:r>
      <w:r w:rsidR="003B39A6">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10]","plainTextFormattedCitation":"[110]","previouslyFormattedCitation":"[110]"},"properties":{"noteIndex":0},"schema":"https://github.com/citation-style-language/schema/raw/master/csl-citation.json"}</w:instrText>
      </w:r>
      <w:r w:rsidRPr="00BA4F0F">
        <w:fldChar w:fldCharType="separate"/>
      </w:r>
      <w:r w:rsidRPr="00E83B26">
        <w:rPr>
          <w:noProof/>
        </w:rPr>
        <w:t>[110]</w:t>
      </w:r>
      <w:r w:rsidRPr="00BA4F0F">
        <w:fldChar w:fldCharType="end"/>
      </w:r>
      <w:r w:rsidRPr="00BA4F0F">
        <w:t>.</w:t>
      </w:r>
    </w:p>
    <w:p w14:paraId="6FFEA6FE" w14:textId="5A3FA2FF" w:rsidR="00E83B26" w:rsidRPr="00BA4F0F" w:rsidRDefault="00E83B26" w:rsidP="00E83B26">
      <w:pPr>
        <w:ind w:firstLine="567"/>
      </w:pPr>
      <w:r w:rsidRPr="00BA4F0F">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w:t>
      </w:r>
    </w:p>
    <w:p w14:paraId="17594FDE" w14:textId="77777777" w:rsidR="00E83B26" w:rsidRPr="00BA4F0F" w:rsidRDefault="00E83B26" w:rsidP="00E83B26">
      <w:pPr>
        <w:ind w:firstLine="567"/>
      </w:pPr>
      <w:r w:rsidRPr="00BA4F0F">
        <w:t xml:space="preserve">Разработано несколько схем мобилизации ГСК, используемых в онкогематологии, в каждой из которых применяется Г-КСФ. </w:t>
      </w:r>
    </w:p>
    <w:p w14:paraId="5859C4C0" w14:textId="77777777" w:rsidR="00E83B26" w:rsidRPr="00BA4F0F" w:rsidRDefault="00E83B26" w:rsidP="00E83B26">
      <w:pPr>
        <w:pStyle w:val="11"/>
        <w:spacing w:before="0"/>
      </w:pPr>
      <w:bookmarkStart w:id="131" w:name="_Toc44926601"/>
    </w:p>
    <w:p w14:paraId="06DDD012" w14:textId="77777777" w:rsidR="00E83B26" w:rsidRPr="00BA4F0F" w:rsidRDefault="00E83B26" w:rsidP="00E83B26">
      <w:pPr>
        <w:rPr>
          <w:b/>
        </w:rPr>
      </w:pPr>
      <w:r w:rsidRPr="00BA4F0F">
        <w:rPr>
          <w:b/>
        </w:rPr>
        <w:t>Алгоритм принятия решения перед мобилизацией ГСК</w:t>
      </w:r>
      <w:bookmarkEnd w:id="131"/>
    </w:p>
    <w:p w14:paraId="0683FF9C" w14:textId="77777777" w:rsidR="00E83B26" w:rsidRPr="00BA4F0F" w:rsidRDefault="00E83B26" w:rsidP="00A555B2">
      <w:pPr>
        <w:pStyle w:val="afe"/>
        <w:numPr>
          <w:ilvl w:val="0"/>
          <w:numId w:val="214"/>
        </w:numPr>
        <w:rPr>
          <w:rFonts w:cs="Times New Roman"/>
          <w:szCs w:val="24"/>
        </w:rPr>
      </w:pPr>
      <w:r w:rsidRPr="00BA4F0F">
        <w:rPr>
          <w:rFonts w:cs="Times New Roman"/>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10F1B893" w14:textId="77777777" w:rsidR="00E83B26" w:rsidRPr="00BA4F0F" w:rsidRDefault="00E83B26" w:rsidP="00A555B2">
      <w:pPr>
        <w:pStyle w:val="afe"/>
        <w:numPr>
          <w:ilvl w:val="0"/>
          <w:numId w:val="214"/>
        </w:numPr>
        <w:rPr>
          <w:rFonts w:cs="Times New Roman"/>
          <w:szCs w:val="24"/>
        </w:rPr>
      </w:pPr>
      <w:r w:rsidRPr="00BA4F0F">
        <w:rPr>
          <w:rFonts w:cs="Times New Roman"/>
          <w:szCs w:val="24"/>
        </w:rPr>
        <w:t>оценка статуса болезни - глубина противоопухолевого ответа, наличие ремиссии, сроки ее достижения;</w:t>
      </w:r>
    </w:p>
    <w:p w14:paraId="24429C05" w14:textId="77777777" w:rsidR="00E83B26" w:rsidRPr="00BA4F0F" w:rsidRDefault="00E83B26" w:rsidP="00A555B2">
      <w:pPr>
        <w:pStyle w:val="afe"/>
        <w:numPr>
          <w:ilvl w:val="0"/>
          <w:numId w:val="214"/>
        </w:numPr>
        <w:rPr>
          <w:rFonts w:cs="Times New Roman"/>
          <w:szCs w:val="24"/>
        </w:rPr>
      </w:pPr>
      <w:r w:rsidRPr="00BA4F0F">
        <w:rPr>
          <w:rFonts w:cs="Times New Roman"/>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2A6843A2" w14:textId="77777777" w:rsidR="00E83B26" w:rsidRPr="00BA4F0F" w:rsidRDefault="00E83B26" w:rsidP="00E83B26">
      <w:pPr>
        <w:ind w:firstLine="567"/>
      </w:pPr>
      <w:r w:rsidRPr="00BA4F0F">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7CF77331" w14:textId="66ADEFE8" w:rsidR="00E83B26" w:rsidRPr="00BA4F0F" w:rsidRDefault="00E83B26" w:rsidP="00E83B26">
      <w:pPr>
        <w:ind w:firstLine="567"/>
      </w:pPr>
      <w:r w:rsidRPr="00BA4F0F">
        <w:t xml:space="preserve">Именно суммарный пул CD34+ клеток определяет сроки восстановления кроветворения после трансплантации </w:t>
      </w:r>
      <w:r w:rsidRPr="00BA4F0F">
        <w:fldChar w:fldCharType="begin" w:fldLock="1"/>
      </w:r>
      <w:r w:rsidR="003B39A6">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11,112]","plainTextFormattedCitation":"[111,112]","previouslyFormattedCitation":"[111,112]"},"properties":{"noteIndex":0},"schema":"https://github.com/citation-style-language/schema/raw/master/csl-citation.json"}</w:instrText>
      </w:r>
      <w:r w:rsidRPr="00BA4F0F">
        <w:fldChar w:fldCharType="separate"/>
      </w:r>
      <w:r w:rsidRPr="00E83B26">
        <w:rPr>
          <w:noProof/>
        </w:rPr>
        <w:t>[111,112]</w:t>
      </w:r>
      <w:r w:rsidRPr="00BA4F0F">
        <w:fldChar w:fldCharType="end"/>
      </w:r>
      <w:r w:rsidRPr="00BA4F0F">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fldChar w:fldCharType="begin" w:fldLock="1"/>
      </w:r>
      <w:r w:rsidR="003B39A6">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12–115]","plainTextFormattedCitation":"[112–115]","previouslyFormattedCitation":"[112–115]"},"properties":{"noteIndex":0},"schema":"https://github.com/citation-style-language/schema/raw/master/csl-citation.json"}</w:instrText>
      </w:r>
      <w:r w:rsidRPr="00BA4F0F">
        <w:fldChar w:fldCharType="separate"/>
      </w:r>
      <w:r w:rsidRPr="00E83B26">
        <w:rPr>
          <w:noProof/>
        </w:rPr>
        <w:t>[112–115]</w:t>
      </w:r>
      <w:r w:rsidRPr="00BA4F0F">
        <w:fldChar w:fldCharType="end"/>
      </w:r>
      <w:r w:rsidRPr="00BA4F0F">
        <w:t xml:space="preserve">. </w:t>
      </w:r>
    </w:p>
    <w:p w14:paraId="3C0B1ABC" w14:textId="77777777" w:rsidR="00E83B26" w:rsidRPr="00BA4F0F" w:rsidRDefault="00E83B26" w:rsidP="00E83B26">
      <w:pPr>
        <w:ind w:firstLine="567"/>
      </w:pPr>
      <w:r w:rsidRPr="00BA4F0F">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vertAlign w:val="superscript"/>
        </w:rPr>
        <w:t xml:space="preserve">6 </w:t>
      </w:r>
      <w:r w:rsidRPr="00BA4F0F">
        <w:t>CD34+ клеток/кг веса больного, а оптимальным количеством – значение 3 – 5 × 10</w:t>
      </w:r>
      <w:r w:rsidRPr="00BA4F0F">
        <w:rPr>
          <w:vertAlign w:val="superscript"/>
        </w:rPr>
        <w:t xml:space="preserve">6 </w:t>
      </w:r>
      <w:r w:rsidRPr="00BA4F0F">
        <w:t>CD34+ клеток/кг. В некоторых работах представлено, что при использовании трансплантата, содержащего более 5х10</w:t>
      </w:r>
      <w:r w:rsidRPr="00BA4F0F">
        <w:rPr>
          <w:vertAlign w:val="superscript"/>
        </w:rPr>
        <w:t xml:space="preserve">6 </w:t>
      </w:r>
      <w:r w:rsidRPr="00BA4F0F">
        <w:t xml:space="preserve">CD34+клеток/кг, отмечается меньшая длительность нейтропении и тромбоцитопении. </w:t>
      </w:r>
    </w:p>
    <w:p w14:paraId="110D628F" w14:textId="01BA0412" w:rsidR="00E83B26" w:rsidRPr="00BA4F0F" w:rsidRDefault="00E83B26" w:rsidP="00E83B26">
      <w:pPr>
        <w:ind w:firstLine="567"/>
      </w:pPr>
      <w:r w:rsidRPr="00BA4F0F">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fldChar w:fldCharType="begin" w:fldLock="1"/>
      </w:r>
      <w:r w:rsidR="003B39A6">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12]","plainTextFormattedCitation":"[112]","previouslyFormattedCitation":"[112]"},"properties":{"noteIndex":0},"schema":"https://github.com/citation-style-language/schema/raw/master/csl-citation.json"}</w:instrText>
      </w:r>
      <w:r w:rsidRPr="00BA4F0F">
        <w:fldChar w:fldCharType="separate"/>
      </w:r>
      <w:r w:rsidRPr="00E83B26">
        <w:rPr>
          <w:noProof/>
        </w:rPr>
        <w:t>[112]</w:t>
      </w:r>
      <w:r w:rsidRPr="00BA4F0F">
        <w:fldChar w:fldCharType="end"/>
      </w:r>
      <w:r w:rsidRPr="00BA4F0F">
        <w:t>.</w:t>
      </w:r>
    </w:p>
    <w:p w14:paraId="498ACDA2" w14:textId="77777777" w:rsidR="00E83B26" w:rsidRPr="00BA4F0F" w:rsidRDefault="00E83B26" w:rsidP="00E83B26">
      <w:pPr>
        <w:pStyle w:val="11"/>
        <w:spacing w:before="0"/>
      </w:pPr>
      <w:bookmarkStart w:id="132" w:name="_Toc44926602"/>
    </w:p>
    <w:p w14:paraId="6CFF96D7" w14:textId="77777777" w:rsidR="00E83B26" w:rsidRPr="00BA4F0F" w:rsidRDefault="00E83B26" w:rsidP="00E83B26">
      <w:pPr>
        <w:rPr>
          <w:b/>
          <w:bCs/>
        </w:rPr>
      </w:pPr>
      <w:r w:rsidRPr="00BA4F0F">
        <w:rPr>
          <w:b/>
          <w:bCs/>
        </w:rPr>
        <w:t>Факторы риска неэффективной мобилизации ГСК</w:t>
      </w:r>
      <w:bookmarkEnd w:id="132"/>
    </w:p>
    <w:p w14:paraId="244AB1E4" w14:textId="28098C8F" w:rsidR="00E83B26" w:rsidRPr="00BA4F0F" w:rsidRDefault="00E83B26" w:rsidP="00E83B26">
      <w:pPr>
        <w:ind w:firstLine="567"/>
      </w:pPr>
      <w:r w:rsidRPr="00BA4F0F">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fldChar w:fldCharType="begin" w:fldLock="1"/>
      </w:r>
      <w:r w:rsidR="003B39A6">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16]","plainTextFormattedCitation":"[116]","previouslyFormattedCitation":"[116]"},"properties":{"noteIndex":0},"schema":"https://github.com/citation-style-language/schema/raw/master/csl-citation.json"}</w:instrText>
      </w:r>
      <w:r w:rsidRPr="00BA4F0F">
        <w:fldChar w:fldCharType="separate"/>
      </w:r>
      <w:r w:rsidRPr="00E83B26">
        <w:rPr>
          <w:noProof/>
        </w:rPr>
        <w:t>[116]</w:t>
      </w:r>
      <w:r w:rsidRPr="00BA4F0F">
        <w:fldChar w:fldCharType="end"/>
      </w:r>
      <w:r w:rsidRPr="00BA4F0F">
        <w:t>. Группа итальянских исследователей GITIMO определила критерии доказанного и вероятного риска неудачи мобилизации ГСК у больных ММ и НХЛ.</w:t>
      </w:r>
    </w:p>
    <w:p w14:paraId="60972E00" w14:textId="77777777" w:rsidR="00E83B26" w:rsidRPr="00BA4F0F" w:rsidRDefault="00E83B26" w:rsidP="00E83B26">
      <w:pPr>
        <w:ind w:firstLine="567"/>
      </w:pPr>
      <w:r w:rsidRPr="00BA4F0F">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vertAlign w:val="superscript"/>
        </w:rPr>
        <w:t xml:space="preserve">6 </w:t>
      </w:r>
      <w:r w:rsidRPr="00BA4F0F">
        <w:t>CD34+ клеток/кг за 3 лейкафереза.</w:t>
      </w:r>
    </w:p>
    <w:p w14:paraId="22CC9C5B" w14:textId="0E2D7643" w:rsidR="00E83B26" w:rsidRPr="00BA4F0F" w:rsidRDefault="00E83B26" w:rsidP="00E83B26">
      <w:pPr>
        <w:ind w:firstLine="567"/>
      </w:pPr>
      <w:r w:rsidRPr="00BA4F0F">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fldChar w:fldCharType="begin" w:fldLock="1"/>
      </w:r>
      <w:r w:rsidR="003B39A6">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17]","plainTextFormattedCitation":"[117]","previouslyFormattedCitation":"[117]"},"properties":{"noteIndex":0},"schema":"https://github.com/citation-style-language/schema/raw/master/csl-citation.json"}</w:instrText>
      </w:r>
      <w:r w:rsidRPr="00BA4F0F">
        <w:fldChar w:fldCharType="separate"/>
      </w:r>
      <w:r w:rsidRPr="00E83B26">
        <w:rPr>
          <w:noProof/>
        </w:rPr>
        <w:t>[117]</w:t>
      </w:r>
      <w:r w:rsidRPr="00BA4F0F">
        <w:fldChar w:fldCharType="end"/>
      </w:r>
      <w:r w:rsidRPr="00BA4F0F">
        <w:t>.</w:t>
      </w:r>
    </w:p>
    <w:p w14:paraId="1E97072F" w14:textId="77777777" w:rsidR="00E83B26" w:rsidRPr="00BA4F0F" w:rsidRDefault="00E83B26" w:rsidP="00E83B26">
      <w:pPr>
        <w:ind w:firstLine="567"/>
      </w:pPr>
      <w:r w:rsidRPr="00BA4F0F">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22FB4B6D" w14:textId="77777777" w:rsidR="00E83B26" w:rsidRPr="00BA4F0F" w:rsidRDefault="00E83B26" w:rsidP="00E83B26">
      <w:pPr>
        <w:ind w:firstLine="567"/>
      </w:pPr>
      <w:r w:rsidRPr="00BA4F0F">
        <w:t>Цель мобилизации – заготовка адекватного количества CD34+клеток, достаточного для выполнения одной или двух трансплантаций.</w:t>
      </w:r>
    </w:p>
    <w:p w14:paraId="1D8954AA" w14:textId="77777777" w:rsidR="00E83B26" w:rsidRPr="00BA4F0F" w:rsidRDefault="00E83B26" w:rsidP="00E83B26">
      <w:pPr>
        <w:ind w:firstLine="567"/>
      </w:pPr>
      <w:r w:rsidRPr="00BA4F0F">
        <w:t>Далее представлена подробная характеристика препаратов, стимулирующих выброс ГСК в периферическую кровь.</w:t>
      </w:r>
    </w:p>
    <w:p w14:paraId="3881BCD9" w14:textId="77777777" w:rsidR="00E83B26" w:rsidRPr="00BA4F0F" w:rsidRDefault="00E83B26" w:rsidP="00E83B26">
      <w:pPr>
        <w:pStyle w:val="11"/>
        <w:spacing w:before="0"/>
      </w:pPr>
      <w:bookmarkStart w:id="133" w:name="_Toc44926603"/>
    </w:p>
    <w:p w14:paraId="6436A86C" w14:textId="77777777" w:rsidR="00E83B26" w:rsidRPr="00BA4F0F" w:rsidRDefault="00E83B26" w:rsidP="00E83B26">
      <w:pPr>
        <w:rPr>
          <w:b/>
          <w:bCs/>
        </w:rPr>
      </w:pPr>
      <w:r w:rsidRPr="00BA4F0F">
        <w:rPr>
          <w:b/>
          <w:bCs/>
        </w:rPr>
        <w:t>Препараты, используемые для мобилизации ГСК.</w:t>
      </w:r>
      <w:bookmarkEnd w:id="133"/>
    </w:p>
    <w:p w14:paraId="1FE81E0A" w14:textId="77777777" w:rsidR="00E83B26" w:rsidRPr="00BA4F0F" w:rsidRDefault="00E83B26" w:rsidP="00E83B26">
      <w:pPr>
        <w:pStyle w:val="afe"/>
        <w:ind w:left="0"/>
        <w:rPr>
          <w:rFonts w:cs="Times New Roman"/>
          <w:szCs w:val="24"/>
          <w:u w:val="single"/>
        </w:rPr>
      </w:pPr>
      <w:r w:rsidRPr="00BA4F0F">
        <w:rPr>
          <w:rFonts w:cs="Times New Roman"/>
          <w:szCs w:val="24"/>
          <w:u w:val="single"/>
        </w:rPr>
        <w:t>Гранулоцитарный колониестимулирующий фактор</w:t>
      </w:r>
    </w:p>
    <w:p w14:paraId="26D52134" w14:textId="77777777" w:rsidR="00E83B26" w:rsidRPr="00BA4F0F" w:rsidRDefault="00E83B26" w:rsidP="00E83B26">
      <w:pPr>
        <w:ind w:firstLine="567"/>
      </w:pPr>
      <w:r w:rsidRPr="00BA4F0F">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59678AE0" w14:textId="77777777" w:rsidR="00E83B26" w:rsidRPr="00BA4F0F" w:rsidRDefault="00E83B26" w:rsidP="00E83B26">
      <w:pPr>
        <w:ind w:firstLine="567"/>
      </w:pPr>
      <w:r w:rsidRPr="00BA4F0F">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74479C0C" w14:textId="5E8D59B0" w:rsidR="00E83B26" w:rsidRPr="00BA4F0F" w:rsidRDefault="00E83B26" w:rsidP="00E83B26">
      <w:pPr>
        <w:ind w:firstLine="567"/>
      </w:pPr>
      <w:r w:rsidRPr="00BA4F0F">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fldChar w:fldCharType="begin" w:fldLock="1"/>
      </w:r>
      <w:r w:rsidR="003B39A6">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18]","plainTextFormattedCitation":"[118]","previouslyFormattedCitation":"[118]"},"properties":{"noteIndex":0},"schema":"https://github.com/citation-style-language/schema/raw/master/csl-citation.json"}</w:instrText>
      </w:r>
      <w:r w:rsidRPr="00BA4F0F">
        <w:fldChar w:fldCharType="separate"/>
      </w:r>
      <w:r w:rsidRPr="00E83B26">
        <w:rPr>
          <w:noProof/>
        </w:rPr>
        <w:t>[118]</w:t>
      </w:r>
      <w:r w:rsidRPr="00BA4F0F">
        <w:fldChar w:fldCharType="end"/>
      </w:r>
      <w:r w:rsidRPr="00BA4F0F">
        <w:t>.</w:t>
      </w:r>
    </w:p>
    <w:p w14:paraId="7A3A6F0B" w14:textId="77777777" w:rsidR="00E83B26" w:rsidRPr="00BA4F0F" w:rsidRDefault="00E83B26" w:rsidP="00E83B26">
      <w:pPr>
        <w:rPr>
          <w:i/>
        </w:rPr>
      </w:pPr>
    </w:p>
    <w:p w14:paraId="2EC2EE69" w14:textId="77777777" w:rsidR="00E83B26" w:rsidRPr="00BA4F0F" w:rsidRDefault="00E83B26" w:rsidP="00E83B26">
      <w:pPr>
        <w:rPr>
          <w:b/>
          <w:i/>
        </w:rPr>
      </w:pPr>
      <w:r w:rsidRPr="00BA4F0F">
        <w:rPr>
          <w:b/>
          <w:i/>
          <w:lang w:val="en-US"/>
        </w:rPr>
        <w:t>P</w:t>
      </w:r>
      <w:r w:rsidRPr="00BA4F0F">
        <w:rPr>
          <w:b/>
          <w:i/>
        </w:rPr>
        <w:t xml:space="preserve">ежим дозирования Г-КСФ для мобилизации СКК </w:t>
      </w:r>
    </w:p>
    <w:p w14:paraId="0740FDE7" w14:textId="54EC552F" w:rsidR="00E83B26" w:rsidRPr="00BA4F0F" w:rsidRDefault="00E83B26" w:rsidP="00E83B26">
      <w:pPr>
        <w:ind w:firstLine="567"/>
      </w:pPr>
      <w:r w:rsidRPr="00BA4F0F">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fldChar w:fldCharType="begin" w:fldLock="1"/>
      </w:r>
      <w:r w:rsidR="003B39A6">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19]","plainTextFormattedCitation":"[119]","previouslyFormattedCitation":"[119]"},"properties":{"noteIndex":0},"schema":"https://github.com/citation-style-language/schema/raw/master/csl-citation.json"}</w:instrText>
      </w:r>
      <w:r w:rsidRPr="00BA4F0F">
        <w:fldChar w:fldCharType="separate"/>
      </w:r>
      <w:r w:rsidRPr="00E83B26">
        <w:rPr>
          <w:noProof/>
        </w:rPr>
        <w:t>[119]</w:t>
      </w:r>
      <w:r w:rsidRPr="00BA4F0F">
        <w:fldChar w:fldCharType="end"/>
      </w:r>
      <w:r w:rsidRPr="00BA4F0F">
        <w:t>.</w:t>
      </w:r>
    </w:p>
    <w:p w14:paraId="63592C88" w14:textId="77777777" w:rsidR="00E83B26" w:rsidRPr="00BA4F0F" w:rsidRDefault="00E83B26" w:rsidP="00E83B26">
      <w:pPr>
        <w:rPr>
          <w:b/>
          <w:i/>
        </w:rPr>
      </w:pPr>
    </w:p>
    <w:p w14:paraId="6F0E3E49" w14:textId="77777777" w:rsidR="00E83B26" w:rsidRPr="00BA4F0F" w:rsidRDefault="00E83B26" w:rsidP="00E83B26">
      <w:pPr>
        <w:rPr>
          <w:b/>
          <w:i/>
        </w:rPr>
      </w:pPr>
      <w:r w:rsidRPr="00BA4F0F">
        <w:rPr>
          <w:b/>
          <w:i/>
        </w:rPr>
        <w:t xml:space="preserve">Особые указания при применении Г-КСФ </w:t>
      </w:r>
    </w:p>
    <w:p w14:paraId="10787168" w14:textId="77777777" w:rsidR="00E83B26" w:rsidRPr="00BA4F0F" w:rsidRDefault="00E83B26" w:rsidP="00E83B26">
      <w:pPr>
        <w:ind w:firstLine="567"/>
      </w:pPr>
      <w:r w:rsidRPr="00BA4F0F">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77A3520F" w14:textId="2FFEAFF2" w:rsidR="00E83B26" w:rsidRPr="00BA4F0F" w:rsidRDefault="00E83B26" w:rsidP="00E83B26">
      <w:pPr>
        <w:ind w:firstLine="567"/>
      </w:pPr>
      <w:r w:rsidRPr="00BA4F0F">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fldChar w:fldCharType="begin" w:fldLock="1"/>
      </w:r>
      <w:r w:rsidR="003B39A6">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20]","plainTextFormattedCitation":"[120]","previouslyFormattedCitation":"[120]"},"properties":{"noteIndex":0},"schema":"https://github.com/citation-style-language/schema/raw/master/csl-citation.json"}</w:instrText>
      </w:r>
      <w:r w:rsidRPr="00BA4F0F">
        <w:fldChar w:fldCharType="separate"/>
      </w:r>
      <w:r w:rsidRPr="00E83B26">
        <w:rPr>
          <w:noProof/>
        </w:rPr>
        <w:t>[120]</w:t>
      </w:r>
      <w:r w:rsidRPr="00BA4F0F">
        <w:fldChar w:fldCharType="end"/>
      </w:r>
      <w:r w:rsidRPr="00BA4F0F">
        <w:t xml:space="preserve">. </w:t>
      </w:r>
    </w:p>
    <w:p w14:paraId="4F8FFAE4" w14:textId="77777777" w:rsidR="00E83B26" w:rsidRPr="00BA4F0F" w:rsidRDefault="00E83B26" w:rsidP="00E83B26">
      <w:pPr>
        <w:rPr>
          <w:b/>
          <w:i/>
        </w:rPr>
      </w:pPr>
    </w:p>
    <w:p w14:paraId="6198D6F7" w14:textId="77777777" w:rsidR="00E83B26" w:rsidRPr="00BA4F0F" w:rsidRDefault="00E83B26" w:rsidP="00E83B26">
      <w:pPr>
        <w:rPr>
          <w:b/>
          <w:i/>
        </w:rPr>
      </w:pPr>
      <w:r w:rsidRPr="00BA4F0F">
        <w:rPr>
          <w:b/>
          <w:i/>
        </w:rPr>
        <w:t>Побочные эффекты Г-КСФ</w:t>
      </w:r>
    </w:p>
    <w:p w14:paraId="3F7BAF47" w14:textId="77777777" w:rsidR="00E83B26" w:rsidRPr="00BA4F0F" w:rsidRDefault="00E83B26" w:rsidP="00E83B26">
      <w:pPr>
        <w:ind w:firstLine="567"/>
      </w:pPr>
      <w:r w:rsidRPr="00BA4F0F">
        <w:t>Нежелательные явления после назначения встречаются в 30% случаев, как у пациентов, так и у здоровых доноров.</w:t>
      </w:r>
    </w:p>
    <w:p w14:paraId="06FFFFB4" w14:textId="152564E7" w:rsidR="00E83B26" w:rsidRPr="00BA4F0F" w:rsidRDefault="00E83B26" w:rsidP="00E83B26">
      <w:pPr>
        <w:ind w:firstLine="567"/>
      </w:pPr>
      <w:r w:rsidRPr="00BA4F0F">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fldChar w:fldCharType="begin" w:fldLock="1"/>
      </w:r>
      <w:r w:rsidR="003B39A6">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21]","plainTextFormattedCitation":"[121]","previouslyFormattedCitation":"[121]"},"properties":{"noteIndex":0},"schema":"https://github.com/citation-style-language/schema/raw/master/csl-citation.json"}</w:instrText>
      </w:r>
      <w:r w:rsidRPr="00BA4F0F">
        <w:fldChar w:fldCharType="separate"/>
      </w:r>
      <w:r w:rsidRPr="00E83B26">
        <w:rPr>
          <w:noProof/>
        </w:rPr>
        <w:t>[121]</w:t>
      </w:r>
      <w:r w:rsidRPr="00BA4F0F">
        <w:fldChar w:fldCharType="end"/>
      </w:r>
      <w:r w:rsidRPr="00BA4F0F">
        <w:t xml:space="preserve">. </w:t>
      </w:r>
    </w:p>
    <w:p w14:paraId="260145C1" w14:textId="77777777" w:rsidR="00E83B26" w:rsidRPr="00BA4F0F" w:rsidRDefault="00E83B26" w:rsidP="00E83B26">
      <w:pPr>
        <w:ind w:firstLine="567"/>
      </w:pPr>
      <w:r w:rsidRPr="00BA4F0F">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19DDBAC8" w14:textId="77777777" w:rsidR="00E83B26" w:rsidRPr="00BA4F0F" w:rsidRDefault="00E83B26" w:rsidP="00E83B26">
      <w:pPr>
        <w:pStyle w:val="afe"/>
        <w:ind w:left="0"/>
        <w:rPr>
          <w:rFonts w:cs="Times New Roman"/>
          <w:b/>
          <w:szCs w:val="24"/>
        </w:rPr>
      </w:pPr>
    </w:p>
    <w:p w14:paraId="6A5350F0" w14:textId="77777777" w:rsidR="00E83B26" w:rsidRPr="00BA4F0F" w:rsidRDefault="00E83B26" w:rsidP="00E83B26">
      <w:pPr>
        <w:pStyle w:val="afe"/>
        <w:ind w:left="0"/>
        <w:rPr>
          <w:rFonts w:cs="Times New Roman"/>
          <w:szCs w:val="24"/>
          <w:u w:val="single"/>
        </w:rPr>
      </w:pPr>
      <w:r w:rsidRPr="00BA4F0F">
        <w:rPr>
          <w:rFonts w:cs="Times New Roman"/>
          <w:szCs w:val="24"/>
          <w:u w:val="single"/>
        </w:rPr>
        <w:t>Плериксафор</w:t>
      </w:r>
    </w:p>
    <w:p w14:paraId="1954EF91" w14:textId="77777777" w:rsidR="00E83B26" w:rsidRPr="00BA4F0F" w:rsidRDefault="00E83B26" w:rsidP="00E83B26">
      <w:pPr>
        <w:ind w:firstLine="567"/>
      </w:pPr>
      <w:r w:rsidRPr="00BA4F0F">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6A774220" w14:textId="77777777" w:rsidR="00E83B26" w:rsidRPr="00BA4F0F" w:rsidRDefault="00E83B26" w:rsidP="00E83B26">
      <w:pPr>
        <w:ind w:firstLine="567"/>
      </w:pPr>
      <w:r w:rsidRPr="00BA4F0F">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7C30A528" w14:textId="2AE2DCA3" w:rsidR="00E83B26" w:rsidRPr="00BA4F0F" w:rsidRDefault="00E83B26" w:rsidP="00E83B26">
      <w:pPr>
        <w:ind w:firstLine="567"/>
      </w:pPr>
      <w:r w:rsidRPr="00BA4F0F">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fldChar w:fldCharType="begin" w:fldLock="1"/>
      </w:r>
      <w:r w:rsidR="003B39A6">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22]","plainTextFormattedCitation":"[122]","previouslyFormattedCitation":"[122]"},"properties":{"noteIndex":0},"schema":"https://github.com/citation-style-language/schema/raw/master/csl-citation.json"}</w:instrText>
      </w:r>
      <w:r w:rsidRPr="00BA4F0F">
        <w:fldChar w:fldCharType="separate"/>
      </w:r>
      <w:r w:rsidRPr="00E83B26">
        <w:rPr>
          <w:noProof/>
        </w:rPr>
        <w:t>[122]</w:t>
      </w:r>
      <w:r w:rsidRPr="00BA4F0F">
        <w:fldChar w:fldCharType="end"/>
      </w:r>
      <w:r w:rsidRPr="00BA4F0F">
        <w:t>.</w:t>
      </w:r>
    </w:p>
    <w:p w14:paraId="713CE012" w14:textId="77777777" w:rsidR="00E83B26" w:rsidRPr="00BA4F0F" w:rsidRDefault="00E83B26" w:rsidP="00E83B26">
      <w:pPr>
        <w:ind w:firstLine="567"/>
      </w:pPr>
      <w:r w:rsidRPr="00BA4F0F">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476D0C26" w14:textId="77777777" w:rsidR="00E83B26" w:rsidRPr="00BA4F0F" w:rsidRDefault="00E83B26" w:rsidP="00E83B26">
      <w:pPr>
        <w:pStyle w:val="afe"/>
        <w:rPr>
          <w:rFonts w:cs="Times New Roman"/>
          <w:b/>
          <w:szCs w:val="24"/>
        </w:rPr>
      </w:pPr>
    </w:p>
    <w:p w14:paraId="3D77E027" w14:textId="77777777" w:rsidR="00E83B26" w:rsidRPr="00BA4F0F" w:rsidRDefault="00E83B26" w:rsidP="00E83B26">
      <w:pPr>
        <w:rPr>
          <w:b/>
          <w:i/>
        </w:rPr>
      </w:pPr>
      <w:r w:rsidRPr="00BA4F0F">
        <w:rPr>
          <w:b/>
          <w:i/>
          <w:lang w:val="en-US"/>
        </w:rPr>
        <w:t>P</w:t>
      </w:r>
      <w:r w:rsidRPr="00BA4F0F">
        <w:rPr>
          <w:b/>
          <w:i/>
        </w:rPr>
        <w:t>ежим дозирования плериксафора</w:t>
      </w:r>
    </w:p>
    <w:p w14:paraId="3ADF038C" w14:textId="77777777" w:rsidR="00E83B26" w:rsidRPr="00BA4F0F" w:rsidRDefault="00E83B26" w:rsidP="00E83B26">
      <w:pPr>
        <w:ind w:firstLine="567"/>
      </w:pPr>
      <w:r w:rsidRPr="00BA4F0F">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1897E15C" w14:textId="77777777" w:rsidR="00E83B26" w:rsidRPr="00BA4F0F" w:rsidRDefault="00E83B26" w:rsidP="00E83B26">
      <w:pPr>
        <w:ind w:firstLine="567"/>
      </w:pPr>
      <w:r w:rsidRPr="00BA4F0F">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15AD558D" w14:textId="77777777" w:rsidR="00E83B26" w:rsidRPr="00BA4F0F" w:rsidRDefault="00E83B26" w:rsidP="00E83B26">
      <w:pPr>
        <w:pStyle w:val="afe"/>
        <w:rPr>
          <w:rFonts w:cs="Times New Roman"/>
          <w:b/>
          <w:szCs w:val="24"/>
        </w:rPr>
      </w:pPr>
    </w:p>
    <w:p w14:paraId="35B7AE82" w14:textId="77777777" w:rsidR="00E83B26" w:rsidRPr="00BA4F0F" w:rsidRDefault="00E83B26" w:rsidP="00E83B26">
      <w:pPr>
        <w:rPr>
          <w:b/>
          <w:i/>
        </w:rPr>
      </w:pPr>
      <w:r w:rsidRPr="00BA4F0F">
        <w:rPr>
          <w:b/>
          <w:i/>
        </w:rPr>
        <w:t>Особые указания при применении плериксафора</w:t>
      </w:r>
    </w:p>
    <w:p w14:paraId="62AE721D" w14:textId="77777777" w:rsidR="00E83B26" w:rsidRPr="00BA4F0F" w:rsidRDefault="00E83B26" w:rsidP="00E83B26">
      <w:pPr>
        <w:ind w:firstLine="567"/>
        <w:rPr>
          <w:i/>
        </w:rPr>
      </w:pPr>
      <w:r w:rsidRPr="00BA4F0F">
        <w:rPr>
          <w:i/>
        </w:rPr>
        <w:t>Мобилизация опухолевых клеток у пациентов с лейкозами.</w:t>
      </w:r>
    </w:p>
    <w:p w14:paraId="595CA7E9" w14:textId="77777777" w:rsidR="00E83B26" w:rsidRPr="00BA4F0F" w:rsidRDefault="00E83B26" w:rsidP="00E83B26">
      <w:pPr>
        <w:ind w:firstLine="567"/>
      </w:pPr>
      <w:r w:rsidRPr="00BA4F0F">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52A28CA1" w14:textId="77777777" w:rsidR="00E83B26" w:rsidRPr="00BA4F0F" w:rsidRDefault="00E83B26" w:rsidP="00E83B26">
      <w:pPr>
        <w:ind w:firstLine="567"/>
        <w:rPr>
          <w:i/>
        </w:rPr>
      </w:pPr>
      <w:r w:rsidRPr="00BA4F0F">
        <w:rPr>
          <w:i/>
        </w:rPr>
        <w:t xml:space="preserve">Тромбоцитопения. </w:t>
      </w:r>
    </w:p>
    <w:p w14:paraId="40F9E769" w14:textId="77777777" w:rsidR="00E83B26" w:rsidRPr="00BA4F0F" w:rsidRDefault="00E83B26" w:rsidP="00E83B26">
      <w:pPr>
        <w:ind w:firstLine="567"/>
      </w:pPr>
      <w:r w:rsidRPr="00BA4F0F">
        <w:t xml:space="preserve">Тромбоцитопения является известным осложнением афереза и наблюдается у пациентов, получающих как Г-КСФ, так и плериксафор. </w:t>
      </w:r>
    </w:p>
    <w:p w14:paraId="4E2F88B3" w14:textId="77777777" w:rsidR="00E83B26" w:rsidRPr="00BA4F0F" w:rsidRDefault="00E83B26" w:rsidP="00E83B26">
      <w:pPr>
        <w:ind w:firstLine="567"/>
        <w:rPr>
          <w:i/>
        </w:rPr>
      </w:pPr>
      <w:r w:rsidRPr="00BA4F0F">
        <w:rPr>
          <w:i/>
        </w:rPr>
        <w:t>Возможность мобилизации опухолевых клеток у пациентов с лимфомой и множественной миеломой.</w:t>
      </w:r>
    </w:p>
    <w:p w14:paraId="109C27E7" w14:textId="77777777" w:rsidR="00E83B26" w:rsidRPr="00BA4F0F" w:rsidRDefault="00E83B26" w:rsidP="00E83B26">
      <w:pPr>
        <w:ind w:firstLine="567"/>
      </w:pPr>
      <w:r w:rsidRPr="00BA4F0F">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51B37979" w14:textId="77777777" w:rsidR="00E83B26" w:rsidRPr="00BA4F0F" w:rsidRDefault="00E83B26" w:rsidP="00E83B26">
      <w:pPr>
        <w:ind w:firstLine="567"/>
        <w:rPr>
          <w:i/>
        </w:rPr>
      </w:pPr>
      <w:r w:rsidRPr="00BA4F0F">
        <w:rPr>
          <w:i/>
        </w:rPr>
        <w:t>Вазовагальные реакции</w:t>
      </w:r>
    </w:p>
    <w:p w14:paraId="6D47E568" w14:textId="77777777" w:rsidR="00E83B26" w:rsidRPr="00BA4F0F" w:rsidRDefault="00E83B26" w:rsidP="00E83B26">
      <w:pPr>
        <w:ind w:firstLine="567"/>
      </w:pPr>
      <w:r w:rsidRPr="00BA4F0F">
        <w:t>После подкожной инъекций препарата могут отмечаться вазовагальные реакции, ортостатическая гипотензия и/или синкопе.</w:t>
      </w:r>
    </w:p>
    <w:p w14:paraId="7A38A76F" w14:textId="77777777" w:rsidR="00E83B26" w:rsidRPr="00BA4F0F" w:rsidRDefault="00E83B26" w:rsidP="00E83B26">
      <w:pPr>
        <w:ind w:firstLine="567"/>
        <w:rPr>
          <w:i/>
        </w:rPr>
      </w:pPr>
      <w:r w:rsidRPr="00BA4F0F">
        <w:rPr>
          <w:i/>
        </w:rPr>
        <w:t>Спленомегалия</w:t>
      </w:r>
    </w:p>
    <w:p w14:paraId="6A7C59D0" w14:textId="77777777" w:rsidR="00E83B26" w:rsidRPr="00BA4F0F" w:rsidRDefault="00E83B26" w:rsidP="00E83B26">
      <w:pPr>
        <w:ind w:firstLine="567"/>
      </w:pPr>
      <w:r w:rsidRPr="00BA4F0F">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3F8E7095" w14:textId="77777777" w:rsidR="00E83B26" w:rsidRPr="00BA4F0F" w:rsidRDefault="00E83B26" w:rsidP="00E83B26">
      <w:pPr>
        <w:pStyle w:val="afe"/>
        <w:rPr>
          <w:rFonts w:cs="Times New Roman"/>
          <w:b/>
          <w:szCs w:val="24"/>
        </w:rPr>
      </w:pPr>
    </w:p>
    <w:p w14:paraId="5681CCCF" w14:textId="77777777" w:rsidR="00E83B26" w:rsidRPr="00BA4F0F" w:rsidRDefault="00E83B26" w:rsidP="00E83B26">
      <w:pPr>
        <w:rPr>
          <w:b/>
          <w:i/>
        </w:rPr>
      </w:pPr>
      <w:r w:rsidRPr="00BA4F0F">
        <w:rPr>
          <w:b/>
          <w:i/>
        </w:rPr>
        <w:t>Побочные эффекты плериксафора</w:t>
      </w:r>
    </w:p>
    <w:p w14:paraId="4C9B0261" w14:textId="77777777" w:rsidR="00E83B26" w:rsidRPr="00BA4F0F" w:rsidRDefault="00E83B26" w:rsidP="00E83B26">
      <w:pPr>
        <w:ind w:firstLine="567"/>
      </w:pPr>
      <w:r w:rsidRPr="00BA4F0F">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71B733A1" w14:textId="77777777" w:rsidR="00E83B26" w:rsidRPr="00BA4F0F" w:rsidRDefault="00E83B26" w:rsidP="00E83B26">
      <w:pPr>
        <w:pStyle w:val="11"/>
        <w:spacing w:before="0"/>
        <w:ind w:left="480"/>
      </w:pPr>
      <w:bookmarkStart w:id="134" w:name="_Toc44926604"/>
    </w:p>
    <w:p w14:paraId="1C449303" w14:textId="77777777" w:rsidR="00E83B26" w:rsidRPr="00143DAF" w:rsidRDefault="00E83B26" w:rsidP="00E83B26">
      <w:pPr>
        <w:pStyle w:val="1ff0"/>
        <w:spacing w:beforeAutospacing="0" w:afterAutospacing="0" w:line="360" w:lineRule="auto"/>
        <w:rPr>
          <w:rFonts w:eastAsiaTheme="minorHAnsi"/>
          <w:i/>
          <w:iCs/>
          <w:u w:val="single"/>
        </w:rPr>
      </w:pPr>
      <w:bookmarkStart w:id="135" w:name="_Toc64475919"/>
      <w:r w:rsidRPr="00143DAF">
        <w:rPr>
          <w:rFonts w:eastAsiaTheme="minorHAnsi"/>
          <w:i/>
          <w:iCs/>
          <w:u w:val="single"/>
        </w:rPr>
        <w:t>Режимы мобилизации ГСК</w:t>
      </w:r>
      <w:bookmarkEnd w:id="134"/>
      <w:bookmarkEnd w:id="135"/>
    </w:p>
    <w:p w14:paraId="0DC8A6BF" w14:textId="77777777" w:rsidR="00E83B26" w:rsidRPr="00BA4F0F" w:rsidRDefault="00E83B26" w:rsidP="00E83B26">
      <w:pPr>
        <w:autoSpaceDE w:val="0"/>
        <w:autoSpaceDN w:val="0"/>
        <w:adjustRightInd w:val="0"/>
        <w:ind w:firstLine="567"/>
      </w:pPr>
      <w:r w:rsidRPr="00BA4F0F">
        <w:t>В настоящее время в онкогематологии широкое распространение получили следующие режимы мобилизации ГСК:</w:t>
      </w:r>
    </w:p>
    <w:p w14:paraId="65B199E4" w14:textId="77777777" w:rsidR="00E83B26" w:rsidRPr="00BA4F0F" w:rsidRDefault="00E83B26" w:rsidP="00A555B2">
      <w:pPr>
        <w:numPr>
          <w:ilvl w:val="0"/>
          <w:numId w:val="113"/>
        </w:numPr>
        <w:contextualSpacing/>
      </w:pPr>
      <w:r w:rsidRPr="00BA4F0F">
        <w:t>Г-КСФ в монорежиме</w:t>
      </w:r>
    </w:p>
    <w:p w14:paraId="6969BBFB" w14:textId="77777777" w:rsidR="00E83B26" w:rsidRPr="00BA4F0F" w:rsidRDefault="00E83B26" w:rsidP="00A555B2">
      <w:pPr>
        <w:numPr>
          <w:ilvl w:val="0"/>
          <w:numId w:val="113"/>
        </w:numPr>
        <w:contextualSpacing/>
      </w:pPr>
      <w:r w:rsidRPr="00BA4F0F">
        <w:t>Г-КСФ после миелосупрессивной химиотерапии (ХТ + Г-КСФ)</w:t>
      </w:r>
    </w:p>
    <w:p w14:paraId="185D8B90" w14:textId="77777777" w:rsidR="00E83B26" w:rsidRPr="00BA4F0F" w:rsidRDefault="00E83B26" w:rsidP="00A555B2">
      <w:pPr>
        <w:numPr>
          <w:ilvl w:val="0"/>
          <w:numId w:val="113"/>
        </w:numPr>
        <w:contextualSpacing/>
      </w:pPr>
      <w:r w:rsidRPr="00BA4F0F">
        <w:t>Г-КСФ в сочетании с плериксафором</w:t>
      </w:r>
    </w:p>
    <w:p w14:paraId="57BFE50F" w14:textId="77777777" w:rsidR="00E83B26" w:rsidRPr="00BA4F0F" w:rsidRDefault="00E83B26" w:rsidP="00E83B26">
      <w:pPr>
        <w:pStyle w:val="afe"/>
        <w:ind w:left="0"/>
        <w:rPr>
          <w:rFonts w:cs="Times New Roman"/>
          <w:szCs w:val="24"/>
          <w:u w:val="single"/>
        </w:rPr>
      </w:pPr>
      <w:bookmarkStart w:id="136" w:name="_Toc44926605"/>
    </w:p>
    <w:p w14:paraId="77C350CE" w14:textId="77777777" w:rsidR="00E83B26" w:rsidRPr="00BA4F0F" w:rsidRDefault="00E83B26" w:rsidP="00E83B26">
      <w:pPr>
        <w:pStyle w:val="afe"/>
        <w:ind w:left="0"/>
        <w:rPr>
          <w:rFonts w:cs="Times New Roman"/>
          <w:szCs w:val="24"/>
          <w:u w:val="single"/>
        </w:rPr>
      </w:pPr>
      <w:r w:rsidRPr="00BA4F0F">
        <w:rPr>
          <w:rFonts w:cs="Times New Roman"/>
          <w:szCs w:val="24"/>
          <w:u w:val="single"/>
        </w:rPr>
        <w:t>Г-КСФ в монорежиме</w:t>
      </w:r>
      <w:bookmarkEnd w:id="136"/>
    </w:p>
    <w:p w14:paraId="1AFFDF4E" w14:textId="77777777" w:rsidR="00E83B26" w:rsidRPr="00BA4F0F" w:rsidRDefault="00E83B26" w:rsidP="00E83B26">
      <w:pPr>
        <w:ind w:firstLine="567"/>
      </w:pPr>
      <w:r w:rsidRPr="00BA4F0F">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65267F89" w14:textId="77777777" w:rsidR="00E83B26" w:rsidRPr="00BA4F0F" w:rsidRDefault="00E83B26" w:rsidP="00E83B26">
      <w:pPr>
        <w:contextualSpacing/>
        <w:rPr>
          <w:b/>
        </w:rPr>
      </w:pPr>
      <w:r w:rsidRPr="00BA4F0F">
        <w:rPr>
          <w:b/>
        </w:rPr>
        <w:t xml:space="preserve">Показания </w:t>
      </w:r>
    </w:p>
    <w:p w14:paraId="10F7A08F" w14:textId="77777777" w:rsidR="00E83B26" w:rsidRPr="00BA4F0F" w:rsidRDefault="00E83B26" w:rsidP="00A555B2">
      <w:pPr>
        <w:numPr>
          <w:ilvl w:val="0"/>
          <w:numId w:val="205"/>
        </w:numPr>
        <w:ind w:left="426"/>
        <w:contextualSpacing/>
      </w:pPr>
      <w:r w:rsidRPr="00BA4F0F">
        <w:t>Мобилизация ГСК у здоровых доноров;</w:t>
      </w:r>
    </w:p>
    <w:p w14:paraId="06D7561C" w14:textId="77777777" w:rsidR="00E83B26" w:rsidRPr="00BA4F0F" w:rsidRDefault="00E83B26" w:rsidP="00A555B2">
      <w:pPr>
        <w:numPr>
          <w:ilvl w:val="0"/>
          <w:numId w:val="205"/>
        </w:numPr>
        <w:ind w:left="426"/>
        <w:contextualSpacing/>
      </w:pPr>
      <w:r w:rsidRPr="00BA4F0F">
        <w:t xml:space="preserve"> Мобилизация ГСК у пациентов с онкогематологическими заболеваниями;</w:t>
      </w:r>
    </w:p>
    <w:p w14:paraId="0E0F2094" w14:textId="77777777" w:rsidR="00E83B26" w:rsidRPr="00BA4F0F" w:rsidRDefault="00E83B26" w:rsidP="00A555B2">
      <w:pPr>
        <w:numPr>
          <w:ilvl w:val="0"/>
          <w:numId w:val="205"/>
        </w:numPr>
        <w:ind w:left="426"/>
        <w:contextualSpacing/>
      </w:pPr>
      <w:r w:rsidRPr="00BA4F0F">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75618E47" w14:textId="77777777" w:rsidR="00E83B26" w:rsidRPr="00BA4F0F" w:rsidRDefault="00E83B26" w:rsidP="00A555B2">
      <w:pPr>
        <w:numPr>
          <w:ilvl w:val="0"/>
          <w:numId w:val="205"/>
        </w:numPr>
        <w:ind w:left="426"/>
        <w:contextualSpacing/>
      </w:pPr>
      <w:r w:rsidRPr="00BA4F0F">
        <w:t>Повторная мобилизация после неудачи первой мобилизации ГСК схемами, включающими миелосупрессивные препараты.</w:t>
      </w:r>
    </w:p>
    <w:p w14:paraId="3A9C22B1" w14:textId="77777777" w:rsidR="00E83B26" w:rsidRPr="00BA4F0F" w:rsidRDefault="00E83B26" w:rsidP="00E83B26">
      <w:pPr>
        <w:contextualSpacing/>
        <w:rPr>
          <w:b/>
        </w:rPr>
      </w:pPr>
      <w:r w:rsidRPr="00BA4F0F">
        <w:rPr>
          <w:b/>
        </w:rPr>
        <w:t>Схема мобилизации ГСК</w:t>
      </w:r>
    </w:p>
    <w:p w14:paraId="12EBC588" w14:textId="77777777" w:rsidR="00E83B26" w:rsidRPr="00BA4F0F" w:rsidRDefault="00E83B26" w:rsidP="00E83B26">
      <w:pPr>
        <w:ind w:firstLine="426"/>
      </w:pPr>
      <w:r w:rsidRPr="00BA4F0F">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lang w:val="en-US"/>
        </w:rPr>
        <w:t>CD</w:t>
      </w:r>
      <w:r w:rsidRPr="00BA4F0F">
        <w:t xml:space="preserve">34+ клеток в периферической крови. При их количестве более 10-20 клеток/мкл начинают сепарацию клеток. Если </w:t>
      </w:r>
      <w:r w:rsidRPr="00BA4F0F">
        <w:rPr>
          <w:lang w:val="en-US"/>
        </w:rPr>
        <w:t>CD</w:t>
      </w:r>
      <w:r w:rsidRPr="00BA4F0F">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7A05B517" w14:textId="77777777" w:rsidR="00E83B26" w:rsidRPr="00BA4F0F" w:rsidRDefault="00E83B26" w:rsidP="00E83B26"/>
    <w:p w14:paraId="48012685" w14:textId="77777777" w:rsidR="00E83B26" w:rsidRPr="00BA4F0F" w:rsidRDefault="00E83B26" w:rsidP="00E83B26">
      <w:r w:rsidRPr="00BA4F0F">
        <w:t xml:space="preserve">Таблица 1 . Схема мобилизации ГСК «Г-КСФ в монорежиме» </w:t>
      </w:r>
    </w:p>
    <w:tbl>
      <w:tblPr>
        <w:tblStyle w:val="1f3"/>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E83B26" w:rsidRPr="00BA4F0F" w14:paraId="33EF5576" w14:textId="77777777" w:rsidTr="002D3EBF">
        <w:tc>
          <w:tcPr>
            <w:tcW w:w="1583" w:type="dxa"/>
          </w:tcPr>
          <w:p w14:paraId="6F2F9D32" w14:textId="77777777" w:rsidR="00E83B26" w:rsidRPr="00BA4F0F" w:rsidRDefault="00E83B26" w:rsidP="002D3EBF">
            <w:pPr>
              <w:ind w:firstLine="0"/>
            </w:pPr>
            <w:r w:rsidRPr="00BA4F0F">
              <w:t>Дни</w:t>
            </w:r>
          </w:p>
        </w:tc>
        <w:tc>
          <w:tcPr>
            <w:tcW w:w="1142" w:type="dxa"/>
          </w:tcPr>
          <w:p w14:paraId="10AE820D" w14:textId="77777777" w:rsidR="00E83B26" w:rsidRPr="00BA4F0F" w:rsidRDefault="00E83B26" w:rsidP="002D3EBF">
            <w:pPr>
              <w:ind w:firstLine="0"/>
            </w:pPr>
            <w:r w:rsidRPr="00BA4F0F">
              <w:t>1</w:t>
            </w:r>
          </w:p>
        </w:tc>
        <w:tc>
          <w:tcPr>
            <w:tcW w:w="1139" w:type="dxa"/>
          </w:tcPr>
          <w:p w14:paraId="11BFDC01" w14:textId="77777777" w:rsidR="00E83B26" w:rsidRPr="00BA4F0F" w:rsidRDefault="00E83B26" w:rsidP="002D3EBF">
            <w:pPr>
              <w:ind w:firstLine="0"/>
            </w:pPr>
            <w:r w:rsidRPr="00BA4F0F">
              <w:t>2</w:t>
            </w:r>
          </w:p>
        </w:tc>
        <w:tc>
          <w:tcPr>
            <w:tcW w:w="1139" w:type="dxa"/>
          </w:tcPr>
          <w:p w14:paraId="0867DD72" w14:textId="77777777" w:rsidR="00E83B26" w:rsidRPr="00BA4F0F" w:rsidRDefault="00E83B26" w:rsidP="002D3EBF">
            <w:pPr>
              <w:ind w:firstLine="0"/>
            </w:pPr>
            <w:r w:rsidRPr="00BA4F0F">
              <w:t>3</w:t>
            </w:r>
          </w:p>
        </w:tc>
        <w:tc>
          <w:tcPr>
            <w:tcW w:w="1142" w:type="dxa"/>
          </w:tcPr>
          <w:p w14:paraId="13A7120B" w14:textId="77777777" w:rsidR="00E83B26" w:rsidRPr="00BA4F0F" w:rsidRDefault="00E83B26" w:rsidP="002D3EBF">
            <w:pPr>
              <w:ind w:firstLine="0"/>
            </w:pPr>
            <w:r w:rsidRPr="00BA4F0F">
              <w:t>4</w:t>
            </w:r>
          </w:p>
        </w:tc>
        <w:tc>
          <w:tcPr>
            <w:tcW w:w="1143" w:type="dxa"/>
          </w:tcPr>
          <w:p w14:paraId="0B6BE93F" w14:textId="77777777" w:rsidR="00E83B26" w:rsidRPr="00BA4F0F" w:rsidRDefault="00E83B26" w:rsidP="002D3EBF">
            <w:pPr>
              <w:ind w:firstLine="0"/>
            </w:pPr>
            <w:r w:rsidRPr="00BA4F0F">
              <w:t>5</w:t>
            </w:r>
          </w:p>
        </w:tc>
        <w:tc>
          <w:tcPr>
            <w:tcW w:w="1642" w:type="dxa"/>
          </w:tcPr>
          <w:p w14:paraId="45DFC0AC" w14:textId="77777777" w:rsidR="00E83B26" w:rsidRPr="00BA4F0F" w:rsidRDefault="00E83B26" w:rsidP="002D3EBF">
            <w:pPr>
              <w:ind w:firstLine="0"/>
            </w:pPr>
            <w:r w:rsidRPr="00BA4F0F">
              <w:t>6</w:t>
            </w:r>
          </w:p>
        </w:tc>
      </w:tr>
      <w:tr w:rsidR="00E83B26" w:rsidRPr="00BA4F0F" w14:paraId="3883D46B" w14:textId="77777777" w:rsidTr="002D3EBF">
        <w:tc>
          <w:tcPr>
            <w:tcW w:w="1583" w:type="dxa"/>
          </w:tcPr>
          <w:p w14:paraId="7FAE5493" w14:textId="77777777" w:rsidR="00E83B26" w:rsidRPr="00BA4F0F" w:rsidRDefault="00E83B26" w:rsidP="002D3EBF">
            <w:pPr>
              <w:ind w:firstLine="0"/>
            </w:pPr>
            <w:r w:rsidRPr="00BA4F0F">
              <w:t xml:space="preserve">Г-КСФ, </w:t>
            </w:r>
          </w:p>
          <w:p w14:paraId="5DEF7AE5" w14:textId="77777777" w:rsidR="00E83B26" w:rsidRPr="00BA4F0F" w:rsidRDefault="00E83B26" w:rsidP="002D3EBF">
            <w:pPr>
              <w:ind w:firstLine="0"/>
            </w:pPr>
            <w:r w:rsidRPr="00BA4F0F">
              <w:t>10 мкг/кг</w:t>
            </w:r>
          </w:p>
        </w:tc>
        <w:tc>
          <w:tcPr>
            <w:tcW w:w="1142" w:type="dxa"/>
          </w:tcPr>
          <w:p w14:paraId="474A87D2" w14:textId="77777777" w:rsidR="00E83B26" w:rsidRPr="00BA4F0F" w:rsidRDefault="00E83B26" w:rsidP="002D3EBF">
            <w:pPr>
              <w:ind w:firstLine="0"/>
            </w:pPr>
            <w:r w:rsidRPr="00BA4F0F">
              <w:t>Х</w:t>
            </w:r>
          </w:p>
        </w:tc>
        <w:tc>
          <w:tcPr>
            <w:tcW w:w="1139" w:type="dxa"/>
          </w:tcPr>
          <w:p w14:paraId="11495AF5" w14:textId="77777777" w:rsidR="00E83B26" w:rsidRPr="00BA4F0F" w:rsidRDefault="00E83B26" w:rsidP="002D3EBF">
            <w:pPr>
              <w:ind w:firstLine="0"/>
            </w:pPr>
            <w:r w:rsidRPr="00BA4F0F">
              <w:t>Х</w:t>
            </w:r>
          </w:p>
        </w:tc>
        <w:tc>
          <w:tcPr>
            <w:tcW w:w="1139" w:type="dxa"/>
          </w:tcPr>
          <w:p w14:paraId="46333069" w14:textId="77777777" w:rsidR="00E83B26" w:rsidRPr="00BA4F0F" w:rsidRDefault="00E83B26" w:rsidP="002D3EBF">
            <w:pPr>
              <w:ind w:firstLine="0"/>
            </w:pPr>
            <w:r w:rsidRPr="00BA4F0F">
              <w:t>Х</w:t>
            </w:r>
          </w:p>
        </w:tc>
        <w:tc>
          <w:tcPr>
            <w:tcW w:w="1142" w:type="dxa"/>
          </w:tcPr>
          <w:p w14:paraId="34D509F5" w14:textId="77777777" w:rsidR="00E83B26" w:rsidRPr="00BA4F0F" w:rsidRDefault="00E83B26" w:rsidP="002D3EBF">
            <w:pPr>
              <w:ind w:firstLine="0"/>
            </w:pPr>
            <w:r w:rsidRPr="00BA4F0F">
              <w:t>Х</w:t>
            </w:r>
          </w:p>
        </w:tc>
        <w:tc>
          <w:tcPr>
            <w:tcW w:w="1143" w:type="dxa"/>
          </w:tcPr>
          <w:p w14:paraId="6BEBBF5D" w14:textId="77777777" w:rsidR="00E83B26" w:rsidRPr="00BA4F0F" w:rsidRDefault="00E83B26" w:rsidP="002D3EBF">
            <w:pPr>
              <w:ind w:firstLine="0"/>
            </w:pPr>
            <w:r w:rsidRPr="00BA4F0F">
              <w:t>Х</w:t>
            </w:r>
          </w:p>
        </w:tc>
        <w:tc>
          <w:tcPr>
            <w:tcW w:w="1642" w:type="dxa"/>
          </w:tcPr>
          <w:p w14:paraId="4E1937F0" w14:textId="77777777" w:rsidR="00E83B26" w:rsidRPr="00BA4F0F" w:rsidRDefault="00E83B26" w:rsidP="002D3EBF">
            <w:pPr>
              <w:ind w:firstLine="0"/>
            </w:pPr>
            <w:r w:rsidRPr="00BA4F0F">
              <w:t>отмена</w:t>
            </w:r>
          </w:p>
        </w:tc>
      </w:tr>
      <w:tr w:rsidR="00E83B26" w:rsidRPr="00BA4F0F" w14:paraId="1D278630" w14:textId="77777777" w:rsidTr="002D3EBF">
        <w:tc>
          <w:tcPr>
            <w:tcW w:w="1583" w:type="dxa"/>
          </w:tcPr>
          <w:p w14:paraId="3478EBBB" w14:textId="77777777" w:rsidR="00E83B26" w:rsidRPr="00BA4F0F" w:rsidRDefault="00E83B26" w:rsidP="002D3EBF">
            <w:pPr>
              <w:ind w:firstLine="0"/>
            </w:pPr>
            <w:r w:rsidRPr="00BA4F0F">
              <w:t>Лейкаферез</w:t>
            </w:r>
          </w:p>
        </w:tc>
        <w:tc>
          <w:tcPr>
            <w:tcW w:w="1142" w:type="dxa"/>
          </w:tcPr>
          <w:p w14:paraId="1DF83D20" w14:textId="77777777" w:rsidR="00E83B26" w:rsidRPr="00BA4F0F" w:rsidRDefault="00E83B26" w:rsidP="002D3EBF">
            <w:pPr>
              <w:ind w:firstLine="0"/>
            </w:pPr>
          </w:p>
        </w:tc>
        <w:tc>
          <w:tcPr>
            <w:tcW w:w="1139" w:type="dxa"/>
          </w:tcPr>
          <w:p w14:paraId="574DC672" w14:textId="77777777" w:rsidR="00E83B26" w:rsidRPr="00BA4F0F" w:rsidRDefault="00E83B26" w:rsidP="002D3EBF">
            <w:pPr>
              <w:ind w:firstLine="0"/>
            </w:pPr>
          </w:p>
        </w:tc>
        <w:tc>
          <w:tcPr>
            <w:tcW w:w="1139" w:type="dxa"/>
          </w:tcPr>
          <w:p w14:paraId="5DC2EABD" w14:textId="77777777" w:rsidR="00E83B26" w:rsidRPr="00BA4F0F" w:rsidRDefault="00E83B26" w:rsidP="002D3EBF">
            <w:pPr>
              <w:ind w:firstLine="0"/>
            </w:pPr>
          </w:p>
        </w:tc>
        <w:tc>
          <w:tcPr>
            <w:tcW w:w="1142" w:type="dxa"/>
          </w:tcPr>
          <w:p w14:paraId="19B44102" w14:textId="77777777" w:rsidR="00E83B26" w:rsidRPr="00BA4F0F" w:rsidRDefault="00E83B26" w:rsidP="002D3EBF">
            <w:pPr>
              <w:ind w:firstLine="0"/>
              <w:rPr>
                <w:lang w:val="en-US"/>
              </w:rPr>
            </w:pPr>
            <w:r w:rsidRPr="00BA4F0F">
              <w:rPr>
                <w:lang w:val="en-US"/>
              </w:rPr>
              <w:t>V</w:t>
            </w:r>
          </w:p>
        </w:tc>
        <w:tc>
          <w:tcPr>
            <w:tcW w:w="1143" w:type="dxa"/>
          </w:tcPr>
          <w:p w14:paraId="332EB63B" w14:textId="77777777" w:rsidR="00E83B26" w:rsidRPr="00BA4F0F" w:rsidRDefault="00E83B26" w:rsidP="002D3EBF">
            <w:pPr>
              <w:ind w:firstLine="0"/>
              <w:rPr>
                <w:lang w:val="en-US"/>
              </w:rPr>
            </w:pPr>
            <w:r w:rsidRPr="00BA4F0F">
              <w:rPr>
                <w:lang w:val="en-US"/>
              </w:rPr>
              <w:t>V</w:t>
            </w:r>
          </w:p>
        </w:tc>
        <w:tc>
          <w:tcPr>
            <w:tcW w:w="1642" w:type="dxa"/>
          </w:tcPr>
          <w:p w14:paraId="2211BA5F" w14:textId="77777777" w:rsidR="00E83B26" w:rsidRPr="00BA4F0F" w:rsidRDefault="00E83B26" w:rsidP="002D3EBF">
            <w:pPr>
              <w:ind w:firstLine="0"/>
              <w:rPr>
                <w:lang w:val="en-US"/>
              </w:rPr>
            </w:pPr>
            <w:r w:rsidRPr="00BA4F0F">
              <w:rPr>
                <w:lang w:val="en-US"/>
              </w:rPr>
              <w:t>V</w:t>
            </w:r>
          </w:p>
        </w:tc>
      </w:tr>
    </w:tbl>
    <w:p w14:paraId="10539158" w14:textId="77777777" w:rsidR="00E83B26" w:rsidRPr="00BA4F0F" w:rsidRDefault="00E83B26" w:rsidP="00E83B26">
      <w:pPr>
        <w:pStyle w:val="11"/>
        <w:spacing w:before="0"/>
      </w:pPr>
      <w:bookmarkStart w:id="137" w:name="_Toc44926606"/>
    </w:p>
    <w:p w14:paraId="70FB8F65" w14:textId="77777777" w:rsidR="00E83B26" w:rsidRPr="00BA4F0F" w:rsidRDefault="00E83B26" w:rsidP="00E83B26">
      <w:pPr>
        <w:pStyle w:val="afe"/>
        <w:ind w:left="0"/>
        <w:rPr>
          <w:rFonts w:cs="Times New Roman"/>
          <w:szCs w:val="24"/>
          <w:u w:val="single"/>
        </w:rPr>
      </w:pPr>
      <w:r w:rsidRPr="00BA4F0F">
        <w:rPr>
          <w:rFonts w:cs="Times New Roman"/>
          <w:szCs w:val="24"/>
          <w:u w:val="single"/>
        </w:rPr>
        <w:t>Г-КСФ после миелосупрессивной химиотерапии</w:t>
      </w:r>
      <w:bookmarkEnd w:id="137"/>
    </w:p>
    <w:p w14:paraId="7DB8F8E5" w14:textId="77777777" w:rsidR="00E83B26" w:rsidRPr="00BA4F0F" w:rsidRDefault="00E83B26" w:rsidP="00E83B26">
      <w:pPr>
        <w:rPr>
          <w:b/>
          <w:i/>
          <w:lang w:val="en-US"/>
        </w:rPr>
      </w:pPr>
      <w:r w:rsidRPr="00BA4F0F">
        <w:rPr>
          <w:b/>
          <w:i/>
          <w:lang w:val="en-US"/>
        </w:rPr>
        <w:t xml:space="preserve">Показания </w:t>
      </w:r>
    </w:p>
    <w:p w14:paraId="3C3155EA" w14:textId="77777777" w:rsidR="00E83B26" w:rsidRPr="00BA4F0F" w:rsidRDefault="00E83B26" w:rsidP="00A555B2">
      <w:pPr>
        <w:numPr>
          <w:ilvl w:val="0"/>
          <w:numId w:val="206"/>
        </w:numPr>
        <w:contextualSpacing/>
        <w:rPr>
          <w:b/>
        </w:rPr>
      </w:pPr>
      <w:r w:rsidRPr="00BA4F0F">
        <w:t>Мобилизация ГСК у пациентов с онкогематологическими заболеваниями</w:t>
      </w:r>
    </w:p>
    <w:p w14:paraId="4BB9BB10" w14:textId="77777777" w:rsidR="00E83B26" w:rsidRPr="00BA4F0F" w:rsidRDefault="00E83B26" w:rsidP="00E83B26">
      <w:pPr>
        <w:rPr>
          <w:b/>
          <w:i/>
        </w:rPr>
      </w:pPr>
    </w:p>
    <w:p w14:paraId="2F4A3279" w14:textId="77777777" w:rsidR="00E83B26" w:rsidRPr="00BA4F0F" w:rsidRDefault="00E83B26" w:rsidP="00E83B26">
      <w:pPr>
        <w:rPr>
          <w:b/>
          <w:i/>
        </w:rPr>
      </w:pPr>
      <w:r w:rsidRPr="00BA4F0F">
        <w:rPr>
          <w:b/>
          <w:i/>
        </w:rPr>
        <w:t>Схема мобилизации ГСК «ХТ + Г-КСФ»</w:t>
      </w:r>
    </w:p>
    <w:p w14:paraId="4C7F27BE" w14:textId="77777777" w:rsidR="00E83B26" w:rsidRPr="00BA4F0F" w:rsidRDefault="00E83B26" w:rsidP="00E83B26">
      <w:r w:rsidRPr="00BA4F0F">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4524916B" w14:textId="77777777" w:rsidR="00E83B26" w:rsidRPr="00BA4F0F" w:rsidRDefault="00E83B26" w:rsidP="00E83B26">
      <w:r w:rsidRPr="00BA4F0F">
        <w:t xml:space="preserve">При условии восстановления лейкоцитов периферической крови и адекватного количества среди них </w:t>
      </w:r>
      <w:r w:rsidRPr="00BA4F0F">
        <w:rPr>
          <w:lang w:val="en-US"/>
        </w:rPr>
        <w:t>CD</w:t>
      </w:r>
      <w:r w:rsidRPr="00BA4F0F">
        <w:t xml:space="preserve">34+ клеток начинаются процедуры сбора ГСК (как правило, на 6-8 день введения Г-КСФ). </w:t>
      </w:r>
    </w:p>
    <w:p w14:paraId="26EB9734" w14:textId="77777777" w:rsidR="00E83B26" w:rsidRPr="00BA4F0F" w:rsidRDefault="00E83B26" w:rsidP="00E83B26">
      <w:r w:rsidRPr="00BA4F0F">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37147DDB" w14:textId="77777777" w:rsidR="00E83B26" w:rsidRPr="00BA4F0F" w:rsidRDefault="00E83B26" w:rsidP="00E83B26">
      <w:pPr>
        <w:jc w:val="center"/>
      </w:pPr>
      <w:r w:rsidRPr="00BA4F0F">
        <w:rPr>
          <w:noProof/>
          <w:lang w:eastAsia="ru-RU"/>
        </w:rPr>
        <w:drawing>
          <wp:inline distT="0" distB="0" distL="0" distR="0" wp14:anchorId="35180F44" wp14:editId="770E6E2E">
            <wp:extent cx="4177990" cy="2665737"/>
            <wp:effectExtent l="0" t="0" r="0" b="1270"/>
            <wp:docPr id="3"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282D1DD7" w14:textId="77777777" w:rsidR="00E83B26" w:rsidRPr="00BA4F0F" w:rsidRDefault="00E83B26" w:rsidP="00E83B26">
      <w:pPr>
        <w:jc w:val="center"/>
        <w:rPr>
          <w:i/>
        </w:rPr>
      </w:pPr>
      <w:r w:rsidRPr="00BA4F0F">
        <w:t xml:space="preserve">Рисунок 1. Алгоритм определения показаний к проведению первого лейкафереза при мобилизации ГСК в режиме «ХТ+ Г-КСФ». </w:t>
      </w:r>
      <w:r w:rsidRPr="00BA4F0F">
        <w:rPr>
          <w:i/>
        </w:rPr>
        <w:t>ХТ – химиотерапия, МТА – миелотоксический агранулоцитоз</w:t>
      </w:r>
    </w:p>
    <w:p w14:paraId="65DE8E6E" w14:textId="77777777" w:rsidR="00E83B26" w:rsidRPr="00BA4F0F" w:rsidRDefault="00E83B26" w:rsidP="00E83B26"/>
    <w:p w14:paraId="260AFD2F" w14:textId="25F3AB6A" w:rsidR="00E83B26" w:rsidRPr="00BA4F0F" w:rsidRDefault="00E83B26" w:rsidP="00E83B26">
      <w:r w:rsidRPr="00BA4F0F">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lang w:val="en-US"/>
        </w:rPr>
        <w:t>VD</w:t>
      </w:r>
      <w:r w:rsidRPr="00BA4F0F">
        <w:t>-</w:t>
      </w:r>
      <w:r w:rsidRPr="00BA4F0F">
        <w:rPr>
          <w:lang w:val="en-US"/>
        </w:rPr>
        <w:t>PACE</w:t>
      </w:r>
      <w:r w:rsidRPr="00BA4F0F">
        <w:t xml:space="preserve">, </w:t>
      </w:r>
      <w:r w:rsidRPr="00BA4F0F">
        <w:rPr>
          <w:lang w:val="en-US"/>
        </w:rPr>
        <w:t>DHAP</w:t>
      </w:r>
      <w:r w:rsidRPr="00BA4F0F">
        <w:t>, средние дозы цитарабина (1,6 мг/м</w:t>
      </w:r>
      <w:r w:rsidRPr="00BA4F0F">
        <w:rPr>
          <w:vertAlign w:val="superscript"/>
        </w:rPr>
        <w:t>2</w:t>
      </w:r>
      <w:r w:rsidRPr="00BA4F0F">
        <w:t xml:space="preserve">) </w:t>
      </w:r>
      <w:r w:rsidRPr="00BA4F0F">
        <w:fldChar w:fldCharType="begin" w:fldLock="1"/>
      </w:r>
      <w:r w:rsidR="003B39A6">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23]","plainTextFormattedCitation":"[123]","previouslyFormattedCitation":"[123]"},"properties":{"noteIndex":0},"schema":"https://github.com/citation-style-language/schema/raw/master/csl-citation.json"}</w:instrText>
      </w:r>
      <w:r w:rsidRPr="00BA4F0F">
        <w:fldChar w:fldCharType="separate"/>
      </w:r>
      <w:r w:rsidRPr="00E83B26">
        <w:rPr>
          <w:noProof/>
        </w:rPr>
        <w:t>[123]</w:t>
      </w:r>
      <w:r w:rsidRPr="00BA4F0F">
        <w:fldChar w:fldCharType="end"/>
      </w:r>
      <w:r w:rsidRPr="00BA4F0F">
        <w:t xml:space="preserve">. При агрессивных лимфопролиферативных заболеваниях мобилизация клеток осуществляется после блоков ЛБ-М-04, </w:t>
      </w:r>
      <w:r w:rsidRPr="00BA4F0F">
        <w:rPr>
          <w:lang w:val="en-US"/>
        </w:rPr>
        <w:t>DA</w:t>
      </w:r>
      <w:r w:rsidRPr="00BA4F0F">
        <w:t>-</w:t>
      </w:r>
      <w:r w:rsidRPr="00BA4F0F">
        <w:rPr>
          <w:lang w:val="en-US"/>
        </w:rPr>
        <w:t>R</w:t>
      </w:r>
      <w:r w:rsidRPr="00BA4F0F">
        <w:t>-</w:t>
      </w:r>
      <w:r w:rsidRPr="00BA4F0F">
        <w:rPr>
          <w:lang w:val="en-US"/>
        </w:rPr>
        <w:t>EPOCH</w:t>
      </w:r>
      <w:r w:rsidRPr="00BA4F0F">
        <w:t xml:space="preserve">, </w:t>
      </w:r>
      <w:r w:rsidRPr="00BA4F0F">
        <w:rPr>
          <w:lang w:val="en-US"/>
        </w:rPr>
        <w:t>ESGAP</w:t>
      </w:r>
      <w:r w:rsidRPr="00BA4F0F">
        <w:t xml:space="preserve">, </w:t>
      </w:r>
      <w:r w:rsidRPr="00BA4F0F">
        <w:rPr>
          <w:lang w:val="en-US"/>
        </w:rPr>
        <w:t>IGEV</w:t>
      </w:r>
      <w:r w:rsidRPr="00BA4F0F">
        <w:t xml:space="preserve">, </w:t>
      </w:r>
      <w:r w:rsidRPr="00BA4F0F">
        <w:rPr>
          <w:lang w:val="en-US"/>
        </w:rPr>
        <w:t>NHL</w:t>
      </w:r>
      <w:r w:rsidRPr="00BA4F0F">
        <w:t>-</w:t>
      </w:r>
      <w:r w:rsidRPr="00BA4F0F">
        <w:rPr>
          <w:lang w:val="en-US"/>
        </w:rPr>
        <w:t>BFM</w:t>
      </w:r>
      <w:r w:rsidRPr="00BA4F0F">
        <w:t xml:space="preserve">-90, </w:t>
      </w:r>
      <w:r w:rsidRPr="00BA4F0F">
        <w:rPr>
          <w:lang w:val="en-US"/>
        </w:rPr>
        <w:t>SMILE</w:t>
      </w:r>
      <w:r w:rsidRPr="00BA4F0F">
        <w:t xml:space="preserve">, </w:t>
      </w:r>
      <w:r w:rsidRPr="00BA4F0F">
        <w:rPr>
          <w:lang w:val="en-US"/>
        </w:rPr>
        <w:t>TL</w:t>
      </w:r>
      <w:r w:rsidRPr="00BA4F0F">
        <w:t>-</w:t>
      </w:r>
      <w:r w:rsidRPr="00BA4F0F">
        <w:rPr>
          <w:lang w:val="en-US"/>
        </w:rPr>
        <w:t>REZ</w:t>
      </w:r>
      <w:r w:rsidRPr="00BA4F0F">
        <w:t xml:space="preserve">-09, R-HМA, R-BAC, </w:t>
      </w:r>
      <w:r w:rsidRPr="00BA4F0F">
        <w:rPr>
          <w:lang w:val="en-US"/>
        </w:rPr>
        <w:t>DHAP</w:t>
      </w:r>
      <w:r w:rsidRPr="00BA4F0F">
        <w:t xml:space="preserve">, </w:t>
      </w:r>
      <w:r w:rsidRPr="00BA4F0F">
        <w:rPr>
          <w:lang w:val="en-US"/>
        </w:rPr>
        <w:t>R</w:t>
      </w:r>
      <w:r w:rsidRPr="00BA4F0F">
        <w:t>-</w:t>
      </w:r>
      <w:r w:rsidRPr="00BA4F0F">
        <w:rPr>
          <w:lang w:val="en-US"/>
        </w:rPr>
        <w:t>ICE</w:t>
      </w:r>
      <w:r w:rsidRPr="00BA4F0F">
        <w:t xml:space="preserve"> (приложение 1).</w:t>
      </w:r>
    </w:p>
    <w:p w14:paraId="0E9FCB25" w14:textId="77777777" w:rsidR="00E83B26" w:rsidRPr="00BA4F0F" w:rsidRDefault="00E83B26" w:rsidP="00E83B26">
      <w:r w:rsidRPr="00BA4F0F">
        <w:t xml:space="preserve">При </w:t>
      </w:r>
      <w:r w:rsidRPr="00BA4F0F">
        <w:rPr>
          <w:lang w:val="en-US"/>
        </w:rPr>
        <w:t>Ph</w:t>
      </w:r>
      <w:r w:rsidRPr="00BA4F0F">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lang w:val="en-US"/>
        </w:rPr>
        <w:t>ATRA</w:t>
      </w:r>
      <w:r w:rsidRPr="00BA4F0F">
        <w:t>-</w:t>
      </w:r>
      <w:r w:rsidRPr="00BA4F0F">
        <w:rPr>
          <w:lang w:val="en-US"/>
        </w:rPr>
        <w:t>ATO</w:t>
      </w:r>
      <w:r w:rsidRPr="00BA4F0F">
        <w:t>-</w:t>
      </w:r>
      <w:r w:rsidRPr="00BA4F0F">
        <w:rPr>
          <w:lang w:val="en-US"/>
        </w:rPr>
        <w:t>CT</w:t>
      </w:r>
      <w:r w:rsidRPr="00BA4F0F">
        <w:t xml:space="preserve">) с обязатель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23410077" w14:textId="77777777" w:rsidR="00E83B26" w:rsidRPr="00BA4F0F" w:rsidRDefault="00E83B26" w:rsidP="00E83B26">
      <w:r w:rsidRPr="00BA4F0F">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0FBBADA6" w14:textId="2DAD461A" w:rsidR="00E83B26" w:rsidRPr="00BA4F0F" w:rsidRDefault="00E83B26" w:rsidP="00E83B26">
      <w:r w:rsidRPr="00BA4F0F">
        <w:t>При ММ ц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vertAlign w:val="superscript"/>
        </w:rPr>
        <w:t>2</w:t>
      </w:r>
      <w:r w:rsidRPr="00BA4F0F">
        <w:t>), промежуточные (3-4 г/м</w:t>
      </w:r>
      <w:r w:rsidRPr="00BA4F0F">
        <w:rPr>
          <w:vertAlign w:val="superscript"/>
        </w:rPr>
        <w:t>2</w:t>
      </w:r>
      <w:r w:rsidRPr="00BA4F0F">
        <w:t>), и низкие (1,2-2 г/м</w:t>
      </w:r>
      <w:r w:rsidRPr="00BA4F0F">
        <w:rPr>
          <w:vertAlign w:val="superscript"/>
        </w:rPr>
        <w:t>2</w:t>
      </w:r>
      <w:r w:rsidRPr="00BA4F0F">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vertAlign w:val="superscript"/>
        </w:rPr>
        <w:t>2</w:t>
      </w:r>
      <w:r w:rsidRPr="00BA4F0F">
        <w:t xml:space="preserve"> является оптимальной. При использовании данной дозы удавалось собрать необходимое для двух трансплантаций количество </w:t>
      </w:r>
      <w:r w:rsidRPr="00BA4F0F">
        <w:rPr>
          <w:lang w:val="en-US"/>
        </w:rPr>
        <w:t>CD</w:t>
      </w:r>
      <w:r w:rsidRPr="00BA4F0F">
        <w:t>34+ клеток, при этом тромбоцитопения была кратковременной, что способствовало меньшей потребности в заместительно</w:t>
      </w:r>
      <w:r w:rsidRPr="00BA4F0F">
        <w:tab/>
        <w:t xml:space="preserve">й трансфузионной терапии, по сравнению с применением высоких доз циклофосфана </w:t>
      </w:r>
      <w:r w:rsidRPr="00BA4F0F">
        <w:fldChar w:fldCharType="begin" w:fldLock="1"/>
      </w:r>
      <w:r w:rsidR="003B39A6">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24]","plainTextFormattedCitation":"[124]","previouslyFormattedCitation":"[124]"},"properties":{"noteIndex":0},"schema":"https://github.com/citation-style-language/schema/raw/master/csl-citation.json"}</w:instrText>
      </w:r>
      <w:r w:rsidRPr="00BA4F0F">
        <w:fldChar w:fldCharType="separate"/>
      </w:r>
      <w:r w:rsidRPr="00E83B26">
        <w:rPr>
          <w:noProof/>
        </w:rPr>
        <w:t>[124]</w:t>
      </w:r>
      <w:r w:rsidRPr="00BA4F0F">
        <w:fldChar w:fldCharType="end"/>
      </w:r>
      <w:r w:rsidRPr="00BA4F0F">
        <w:t xml:space="preserve">. </w:t>
      </w:r>
    </w:p>
    <w:p w14:paraId="2E0179AB" w14:textId="77777777" w:rsidR="00E83B26" w:rsidRPr="00BA4F0F" w:rsidRDefault="00E83B26" w:rsidP="00E83B26">
      <w:r w:rsidRPr="00BA4F0F">
        <w:t>Стандартная схема мобилизации ГСК при ММ, применяемая в настоящее время: циклофосфан 4 г/м</w:t>
      </w:r>
      <w:r w:rsidRPr="00BA4F0F">
        <w:rPr>
          <w:vertAlign w:val="superscript"/>
        </w:rPr>
        <w:t>2</w:t>
      </w:r>
      <w:r w:rsidRPr="00BA4F0F">
        <w:t xml:space="preserve"> + Г-КСФ в дозе 5 мкг/кг/сут (табл. 2).</w:t>
      </w:r>
    </w:p>
    <w:p w14:paraId="09A57016" w14:textId="77777777" w:rsidR="00E83B26" w:rsidRPr="00BA4F0F" w:rsidRDefault="00E83B26" w:rsidP="00E83B26">
      <w:r w:rsidRPr="00BA4F0F">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2AC9C31A" w14:textId="77777777" w:rsidR="00E83B26" w:rsidRPr="00BA4F0F" w:rsidRDefault="00E83B26" w:rsidP="00E83B26"/>
    <w:p w14:paraId="194E7E63" w14:textId="77777777" w:rsidR="00E83B26" w:rsidRPr="00BA4F0F" w:rsidRDefault="00E83B26" w:rsidP="00E83B26">
      <w:pPr>
        <w:rPr>
          <w:bCs/>
        </w:rPr>
      </w:pPr>
      <w:r w:rsidRPr="00BA4F0F">
        <w:rPr>
          <w:bCs/>
        </w:rPr>
        <w:t>Таблица 2. Высокодозный циклофосфамид 4 г/м</w:t>
      </w:r>
      <w:r w:rsidRPr="00BA4F0F">
        <w:rPr>
          <w:bCs/>
          <w:vertAlign w:val="superscript"/>
        </w:rPr>
        <w:t xml:space="preserve">2 </w:t>
      </w:r>
      <w:r w:rsidRPr="00BA4F0F">
        <w:rPr>
          <w:bCs/>
        </w:rPr>
        <w:t>+ Г-КСФ 5 мкг/кг с сопроводительной терапией.</w:t>
      </w:r>
    </w:p>
    <w:tbl>
      <w:tblPr>
        <w:tblStyle w:val="aff9"/>
        <w:tblW w:w="0" w:type="auto"/>
        <w:tblLook w:val="04A0" w:firstRow="1" w:lastRow="0" w:firstColumn="1" w:lastColumn="0" w:noHBand="0" w:noVBand="1"/>
      </w:tblPr>
      <w:tblGrid>
        <w:gridCol w:w="2911"/>
        <w:gridCol w:w="3567"/>
        <w:gridCol w:w="2867"/>
      </w:tblGrid>
      <w:tr w:rsidR="00E83B26" w:rsidRPr="00BA4F0F" w14:paraId="6B2DC053" w14:textId="77777777" w:rsidTr="002D3EBF">
        <w:tc>
          <w:tcPr>
            <w:tcW w:w="2943" w:type="dxa"/>
          </w:tcPr>
          <w:p w14:paraId="73534972" w14:textId="77777777" w:rsidR="00E83B26" w:rsidRPr="00BA4F0F" w:rsidRDefault="00E83B26" w:rsidP="002D3EBF">
            <w:pPr>
              <w:ind w:firstLine="0"/>
              <w:rPr>
                <w:b/>
              </w:rPr>
            </w:pPr>
            <w:r w:rsidRPr="00BA4F0F">
              <w:rPr>
                <w:b/>
              </w:rPr>
              <w:t xml:space="preserve">Препарат </w:t>
            </w:r>
          </w:p>
        </w:tc>
        <w:tc>
          <w:tcPr>
            <w:tcW w:w="3686" w:type="dxa"/>
          </w:tcPr>
          <w:p w14:paraId="5D357E11" w14:textId="77777777" w:rsidR="00E83B26" w:rsidRPr="00BA4F0F" w:rsidRDefault="00E83B26" w:rsidP="002D3EBF">
            <w:pPr>
              <w:ind w:firstLine="0"/>
              <w:rPr>
                <w:b/>
              </w:rPr>
            </w:pPr>
            <w:r w:rsidRPr="00BA4F0F">
              <w:rPr>
                <w:b/>
              </w:rPr>
              <w:t>Дозировка, путь введения</w:t>
            </w:r>
          </w:p>
        </w:tc>
        <w:tc>
          <w:tcPr>
            <w:tcW w:w="2942" w:type="dxa"/>
          </w:tcPr>
          <w:p w14:paraId="6832427E" w14:textId="77777777" w:rsidR="00E83B26" w:rsidRPr="00BA4F0F" w:rsidRDefault="00E83B26" w:rsidP="002D3EBF">
            <w:pPr>
              <w:ind w:firstLine="0"/>
              <w:rPr>
                <w:b/>
              </w:rPr>
            </w:pPr>
            <w:r w:rsidRPr="00BA4F0F">
              <w:rPr>
                <w:b/>
              </w:rPr>
              <w:t>День введения</w:t>
            </w:r>
          </w:p>
        </w:tc>
      </w:tr>
      <w:tr w:rsidR="00E83B26" w:rsidRPr="00BA4F0F" w14:paraId="07FF1C89" w14:textId="77777777" w:rsidTr="002D3EBF">
        <w:tc>
          <w:tcPr>
            <w:tcW w:w="2943" w:type="dxa"/>
          </w:tcPr>
          <w:p w14:paraId="55382736" w14:textId="77777777" w:rsidR="00E83B26" w:rsidRPr="00BA4F0F" w:rsidRDefault="00E83B26" w:rsidP="002D3EBF">
            <w:pPr>
              <w:ind w:firstLine="0"/>
            </w:pPr>
            <w:r w:rsidRPr="00BA4F0F">
              <w:t>Внутривенные инфузии:</w:t>
            </w:r>
          </w:p>
        </w:tc>
        <w:tc>
          <w:tcPr>
            <w:tcW w:w="6628" w:type="dxa"/>
            <w:gridSpan w:val="2"/>
          </w:tcPr>
          <w:p w14:paraId="66453495" w14:textId="77777777" w:rsidR="00E83B26" w:rsidRPr="00BA4F0F" w:rsidRDefault="00E83B26" w:rsidP="002D3EBF">
            <w:pPr>
              <w:ind w:firstLine="0"/>
            </w:pPr>
          </w:p>
        </w:tc>
      </w:tr>
      <w:tr w:rsidR="00E83B26" w:rsidRPr="00BA4F0F" w14:paraId="69636131" w14:textId="77777777" w:rsidTr="002D3EBF">
        <w:tc>
          <w:tcPr>
            <w:tcW w:w="2943" w:type="dxa"/>
          </w:tcPr>
          <w:p w14:paraId="60F67687" w14:textId="77777777" w:rsidR="00E83B26" w:rsidRPr="00BA4F0F" w:rsidRDefault="00E83B26" w:rsidP="002D3EBF">
            <w:pPr>
              <w:ind w:firstLine="0"/>
            </w:pPr>
            <w:r w:rsidRPr="00BA4F0F">
              <w:t>Циклофосфамид</w:t>
            </w:r>
          </w:p>
        </w:tc>
        <w:tc>
          <w:tcPr>
            <w:tcW w:w="3686" w:type="dxa"/>
          </w:tcPr>
          <w:p w14:paraId="6A2E132D" w14:textId="77777777" w:rsidR="00E83B26" w:rsidRPr="00BA4F0F" w:rsidRDefault="00E83B26" w:rsidP="002D3EBF">
            <w:pPr>
              <w:ind w:firstLine="0"/>
            </w:pPr>
            <w:r w:rsidRPr="00BA4F0F">
              <w:t>4 г/м</w:t>
            </w:r>
            <w:r w:rsidRPr="00BA4F0F">
              <w:rPr>
                <w:vertAlign w:val="superscript"/>
              </w:rPr>
              <w:t>2</w:t>
            </w:r>
            <w:r w:rsidRPr="00BA4F0F">
              <w:t xml:space="preserve"> в/в капельно 5 раз в сутки (по 0,8 г/м</w:t>
            </w:r>
            <w:r w:rsidRPr="00BA4F0F">
              <w:rPr>
                <w:vertAlign w:val="superscript"/>
              </w:rPr>
              <w:t>2</w:t>
            </w:r>
            <w:r w:rsidRPr="00BA4F0F">
              <w:t>)</w:t>
            </w:r>
          </w:p>
        </w:tc>
        <w:tc>
          <w:tcPr>
            <w:tcW w:w="2942" w:type="dxa"/>
          </w:tcPr>
          <w:p w14:paraId="04A2820A" w14:textId="77777777" w:rsidR="00E83B26" w:rsidRPr="00BA4F0F" w:rsidRDefault="00E83B26" w:rsidP="002D3EBF">
            <w:pPr>
              <w:ind w:firstLine="0"/>
            </w:pPr>
            <w:r w:rsidRPr="00BA4F0F">
              <w:t>+1</w:t>
            </w:r>
          </w:p>
        </w:tc>
      </w:tr>
      <w:tr w:rsidR="00E83B26" w:rsidRPr="00BA4F0F" w14:paraId="5F00E2F6" w14:textId="77777777" w:rsidTr="002D3EBF">
        <w:tc>
          <w:tcPr>
            <w:tcW w:w="2943" w:type="dxa"/>
          </w:tcPr>
          <w:p w14:paraId="24949169" w14:textId="77777777" w:rsidR="00E83B26" w:rsidRPr="00BA4F0F" w:rsidRDefault="00E83B26" w:rsidP="002D3EBF">
            <w:pPr>
              <w:ind w:firstLine="0"/>
            </w:pPr>
            <w:r w:rsidRPr="00BA4F0F">
              <w:t>Уромитексан</w:t>
            </w:r>
          </w:p>
        </w:tc>
        <w:tc>
          <w:tcPr>
            <w:tcW w:w="3686" w:type="dxa"/>
          </w:tcPr>
          <w:p w14:paraId="729B1F3D" w14:textId="77777777" w:rsidR="00E83B26" w:rsidRPr="00BA4F0F" w:rsidRDefault="00E83B26" w:rsidP="002D3EBF">
            <w:pPr>
              <w:ind w:firstLine="0"/>
            </w:pPr>
            <w:r w:rsidRPr="00BA4F0F">
              <w:t>2,4 мг/м</w:t>
            </w:r>
            <w:r w:rsidRPr="00BA4F0F">
              <w:rPr>
                <w:vertAlign w:val="superscript"/>
              </w:rPr>
              <w:t>2</w:t>
            </w:r>
            <w:r w:rsidRPr="00BA4F0F">
              <w:t xml:space="preserve"> в/в через инфузомат на 24 часа</w:t>
            </w:r>
          </w:p>
        </w:tc>
        <w:tc>
          <w:tcPr>
            <w:tcW w:w="2942" w:type="dxa"/>
          </w:tcPr>
          <w:p w14:paraId="440A6CE8" w14:textId="77777777" w:rsidR="00E83B26" w:rsidRPr="00BA4F0F" w:rsidRDefault="00E83B26" w:rsidP="002D3EBF">
            <w:pPr>
              <w:ind w:firstLine="0"/>
            </w:pPr>
            <w:r w:rsidRPr="00BA4F0F">
              <w:t>+1</w:t>
            </w:r>
          </w:p>
        </w:tc>
      </w:tr>
      <w:tr w:rsidR="00E83B26" w:rsidRPr="00BA4F0F" w14:paraId="514C208C" w14:textId="77777777" w:rsidTr="002D3EBF">
        <w:tc>
          <w:tcPr>
            <w:tcW w:w="2943" w:type="dxa"/>
          </w:tcPr>
          <w:p w14:paraId="400FD9AC" w14:textId="77777777" w:rsidR="00E83B26" w:rsidRPr="00BA4F0F" w:rsidRDefault="00E83B26" w:rsidP="002D3EBF">
            <w:pPr>
              <w:ind w:firstLine="0"/>
            </w:pPr>
            <w:r w:rsidRPr="00BA4F0F">
              <w:t xml:space="preserve">Солевые растворы </w:t>
            </w:r>
          </w:p>
        </w:tc>
        <w:tc>
          <w:tcPr>
            <w:tcW w:w="3686" w:type="dxa"/>
          </w:tcPr>
          <w:p w14:paraId="3B1E8150" w14:textId="77777777" w:rsidR="00E83B26" w:rsidRPr="00BA4F0F" w:rsidRDefault="00E83B26" w:rsidP="002D3EBF">
            <w:pPr>
              <w:ind w:firstLine="0"/>
            </w:pPr>
            <w:r w:rsidRPr="00BA4F0F">
              <w:t>3л/м</w:t>
            </w:r>
            <w:r w:rsidRPr="00BA4F0F">
              <w:rPr>
                <w:vertAlign w:val="superscript"/>
              </w:rPr>
              <w:t xml:space="preserve">2 </w:t>
            </w:r>
            <w:r w:rsidRPr="00BA4F0F">
              <w:t>в/в капельно 4 раза в сутки</w:t>
            </w:r>
            <w:r w:rsidRPr="00BA4F0F">
              <w:rPr>
                <w:vertAlign w:val="superscript"/>
              </w:rPr>
              <w:t>*</w:t>
            </w:r>
          </w:p>
        </w:tc>
        <w:tc>
          <w:tcPr>
            <w:tcW w:w="2942" w:type="dxa"/>
          </w:tcPr>
          <w:p w14:paraId="1C53AE22" w14:textId="77777777" w:rsidR="00E83B26" w:rsidRPr="00BA4F0F" w:rsidRDefault="00E83B26" w:rsidP="002D3EBF">
            <w:pPr>
              <w:ind w:firstLine="0"/>
            </w:pPr>
            <w:r w:rsidRPr="00BA4F0F">
              <w:t>+1 - +5 (далее по показаниям)</w:t>
            </w:r>
          </w:p>
        </w:tc>
      </w:tr>
      <w:tr w:rsidR="00E83B26" w:rsidRPr="00BA4F0F" w14:paraId="6636E7CD" w14:textId="77777777" w:rsidTr="002D3EBF">
        <w:tc>
          <w:tcPr>
            <w:tcW w:w="2943" w:type="dxa"/>
          </w:tcPr>
          <w:p w14:paraId="70897EA9" w14:textId="77777777" w:rsidR="00E83B26" w:rsidRPr="00BA4F0F" w:rsidRDefault="00E83B26" w:rsidP="002D3EBF">
            <w:pPr>
              <w:ind w:firstLine="0"/>
            </w:pPr>
            <w:r w:rsidRPr="00BA4F0F">
              <w:t>Противорвотные средства:</w:t>
            </w:r>
          </w:p>
          <w:p w14:paraId="65CD177F" w14:textId="77777777" w:rsidR="00E83B26" w:rsidRPr="00BA4F0F" w:rsidRDefault="00E83B26" w:rsidP="002D3EBF">
            <w:pPr>
              <w:ind w:firstLine="0"/>
            </w:pPr>
            <w:r w:rsidRPr="00BA4F0F">
              <w:t xml:space="preserve">ондансетрон </w:t>
            </w:r>
          </w:p>
        </w:tc>
        <w:tc>
          <w:tcPr>
            <w:tcW w:w="3686" w:type="dxa"/>
          </w:tcPr>
          <w:p w14:paraId="080B57F4" w14:textId="77777777" w:rsidR="00E83B26" w:rsidRPr="00BA4F0F" w:rsidRDefault="00E83B26" w:rsidP="002D3EBF">
            <w:pPr>
              <w:ind w:firstLine="0"/>
            </w:pPr>
            <w:r w:rsidRPr="00BA4F0F">
              <w:t xml:space="preserve">8 мг в/в капельно 3 раза в сутки </w:t>
            </w:r>
          </w:p>
        </w:tc>
        <w:tc>
          <w:tcPr>
            <w:tcW w:w="2942" w:type="dxa"/>
          </w:tcPr>
          <w:p w14:paraId="3639E5F0" w14:textId="77777777" w:rsidR="00E83B26" w:rsidRPr="00BA4F0F" w:rsidRDefault="00E83B26" w:rsidP="002D3EBF">
            <w:pPr>
              <w:ind w:firstLine="0"/>
            </w:pPr>
            <w:r w:rsidRPr="00BA4F0F">
              <w:t>-1 - +2 (далее по показаниям)</w:t>
            </w:r>
          </w:p>
        </w:tc>
      </w:tr>
      <w:tr w:rsidR="00E83B26" w:rsidRPr="00BA4F0F" w14:paraId="11875444" w14:textId="77777777" w:rsidTr="002D3EBF">
        <w:tc>
          <w:tcPr>
            <w:tcW w:w="2943" w:type="dxa"/>
          </w:tcPr>
          <w:p w14:paraId="6367857A" w14:textId="77777777" w:rsidR="00E83B26" w:rsidRPr="00BA4F0F" w:rsidRDefault="00E83B26" w:rsidP="002D3EBF">
            <w:pPr>
              <w:ind w:firstLine="0"/>
            </w:pPr>
            <w:r w:rsidRPr="00BA4F0F">
              <w:t>Гепарин</w:t>
            </w:r>
          </w:p>
        </w:tc>
        <w:tc>
          <w:tcPr>
            <w:tcW w:w="3686" w:type="dxa"/>
          </w:tcPr>
          <w:p w14:paraId="157889A4" w14:textId="77777777" w:rsidR="00E83B26" w:rsidRPr="00BA4F0F" w:rsidRDefault="00E83B26" w:rsidP="002D3EBF">
            <w:pPr>
              <w:ind w:firstLine="0"/>
            </w:pPr>
            <w:r w:rsidRPr="00BA4F0F">
              <w:t>12000 ЕД в/в через инфузомат на 24 часа</w:t>
            </w:r>
          </w:p>
        </w:tc>
        <w:tc>
          <w:tcPr>
            <w:tcW w:w="2942" w:type="dxa"/>
          </w:tcPr>
          <w:p w14:paraId="4C4516C5" w14:textId="77777777" w:rsidR="00E83B26" w:rsidRPr="00BA4F0F" w:rsidRDefault="00E83B26" w:rsidP="002D3EBF">
            <w:pPr>
              <w:ind w:firstLine="0"/>
            </w:pPr>
            <w:r w:rsidRPr="00BA4F0F">
              <w:t xml:space="preserve">-1 - +14 </w:t>
            </w:r>
          </w:p>
        </w:tc>
      </w:tr>
      <w:tr w:rsidR="00E83B26" w:rsidRPr="00BA4F0F" w14:paraId="5EC5C596" w14:textId="77777777" w:rsidTr="002D3EBF">
        <w:tc>
          <w:tcPr>
            <w:tcW w:w="2943" w:type="dxa"/>
          </w:tcPr>
          <w:p w14:paraId="0FB8803C" w14:textId="77777777" w:rsidR="00E83B26" w:rsidRPr="00BA4F0F" w:rsidRDefault="00E83B26" w:rsidP="002D3EBF">
            <w:pPr>
              <w:ind w:firstLine="0"/>
            </w:pPr>
            <w:r w:rsidRPr="00BA4F0F">
              <w:t>Допамин 4%</w:t>
            </w:r>
          </w:p>
        </w:tc>
        <w:tc>
          <w:tcPr>
            <w:tcW w:w="3686" w:type="dxa"/>
          </w:tcPr>
          <w:p w14:paraId="341C34DF" w14:textId="77777777" w:rsidR="00E83B26" w:rsidRPr="00BA4F0F" w:rsidRDefault="00E83B26" w:rsidP="002D3EBF">
            <w:pPr>
              <w:ind w:firstLine="0"/>
            </w:pPr>
            <w:r w:rsidRPr="00BA4F0F">
              <w:t>0,5 мг в/в через инфузомат на 24 часа</w:t>
            </w:r>
          </w:p>
        </w:tc>
        <w:tc>
          <w:tcPr>
            <w:tcW w:w="2942" w:type="dxa"/>
          </w:tcPr>
          <w:p w14:paraId="392515E5" w14:textId="77777777" w:rsidR="00E83B26" w:rsidRPr="00BA4F0F" w:rsidRDefault="00E83B26" w:rsidP="002D3EBF">
            <w:pPr>
              <w:ind w:firstLine="0"/>
            </w:pPr>
            <w:r w:rsidRPr="00BA4F0F">
              <w:t>-1 - +1</w:t>
            </w:r>
          </w:p>
        </w:tc>
      </w:tr>
      <w:tr w:rsidR="00E83B26" w:rsidRPr="00BA4F0F" w14:paraId="1FDEBF7F" w14:textId="77777777" w:rsidTr="002D3EBF">
        <w:tc>
          <w:tcPr>
            <w:tcW w:w="2943" w:type="dxa"/>
          </w:tcPr>
          <w:p w14:paraId="6439EBB3" w14:textId="77777777" w:rsidR="00E83B26" w:rsidRPr="00BA4F0F" w:rsidRDefault="00E83B26" w:rsidP="002D3EBF">
            <w:pPr>
              <w:ind w:firstLine="0"/>
            </w:pPr>
            <w:r w:rsidRPr="00BA4F0F">
              <w:t>Фуросемид</w:t>
            </w:r>
          </w:p>
        </w:tc>
        <w:tc>
          <w:tcPr>
            <w:tcW w:w="3686" w:type="dxa"/>
          </w:tcPr>
          <w:p w14:paraId="1D14148F" w14:textId="77777777" w:rsidR="00E83B26" w:rsidRPr="00BA4F0F" w:rsidRDefault="00E83B26" w:rsidP="002D3EBF">
            <w:pPr>
              <w:ind w:firstLine="0"/>
            </w:pPr>
            <w:r w:rsidRPr="00BA4F0F">
              <w:t>20 мг в/в струйно 3 раза в сутки</w:t>
            </w:r>
          </w:p>
        </w:tc>
        <w:tc>
          <w:tcPr>
            <w:tcW w:w="2942" w:type="dxa"/>
          </w:tcPr>
          <w:p w14:paraId="26658652" w14:textId="77777777" w:rsidR="00E83B26" w:rsidRPr="00BA4F0F" w:rsidRDefault="00E83B26" w:rsidP="002D3EBF">
            <w:pPr>
              <w:ind w:firstLine="0"/>
            </w:pPr>
            <w:r w:rsidRPr="00BA4F0F">
              <w:t>+1 - +3</w:t>
            </w:r>
          </w:p>
        </w:tc>
      </w:tr>
      <w:tr w:rsidR="00E83B26" w:rsidRPr="00BA4F0F" w14:paraId="3EDC4AAD" w14:textId="77777777" w:rsidTr="002D3EBF">
        <w:tc>
          <w:tcPr>
            <w:tcW w:w="2943" w:type="dxa"/>
          </w:tcPr>
          <w:p w14:paraId="3F653E75" w14:textId="77777777" w:rsidR="00E83B26" w:rsidRPr="00BA4F0F" w:rsidRDefault="00E83B26" w:rsidP="002D3EBF">
            <w:pPr>
              <w:ind w:firstLine="0"/>
            </w:pPr>
            <w:r w:rsidRPr="00BA4F0F">
              <w:t>Таблетированные препараты:</w:t>
            </w:r>
          </w:p>
        </w:tc>
        <w:tc>
          <w:tcPr>
            <w:tcW w:w="6628" w:type="dxa"/>
            <w:gridSpan w:val="2"/>
          </w:tcPr>
          <w:p w14:paraId="2A19E7BF" w14:textId="77777777" w:rsidR="00E83B26" w:rsidRPr="00BA4F0F" w:rsidRDefault="00E83B26" w:rsidP="002D3EBF">
            <w:pPr>
              <w:ind w:firstLine="0"/>
            </w:pPr>
          </w:p>
        </w:tc>
      </w:tr>
      <w:tr w:rsidR="00E83B26" w:rsidRPr="00BA4F0F" w14:paraId="5E96974C" w14:textId="77777777" w:rsidTr="002D3EBF">
        <w:tc>
          <w:tcPr>
            <w:tcW w:w="2943" w:type="dxa"/>
          </w:tcPr>
          <w:p w14:paraId="2429A2D8" w14:textId="77777777" w:rsidR="00E83B26" w:rsidRPr="00BA4F0F" w:rsidRDefault="00E83B26" w:rsidP="002D3EBF">
            <w:pPr>
              <w:ind w:firstLine="0"/>
            </w:pPr>
            <w:r w:rsidRPr="00BA4F0F">
              <w:t>Аллопуринол</w:t>
            </w:r>
          </w:p>
        </w:tc>
        <w:tc>
          <w:tcPr>
            <w:tcW w:w="3686" w:type="dxa"/>
          </w:tcPr>
          <w:p w14:paraId="6C5903B2" w14:textId="77777777" w:rsidR="00E83B26" w:rsidRPr="00BA4F0F" w:rsidRDefault="00E83B26" w:rsidP="002D3EBF">
            <w:pPr>
              <w:ind w:firstLine="0"/>
            </w:pPr>
            <w:r w:rsidRPr="00BA4F0F">
              <w:t>200 мг/м</w:t>
            </w:r>
            <w:r w:rsidRPr="00BA4F0F">
              <w:rPr>
                <w:vertAlign w:val="superscript"/>
              </w:rPr>
              <w:t>2</w:t>
            </w:r>
            <w:r w:rsidRPr="00BA4F0F">
              <w:t xml:space="preserve"> внутрь </w:t>
            </w:r>
          </w:p>
        </w:tc>
        <w:tc>
          <w:tcPr>
            <w:tcW w:w="2942" w:type="dxa"/>
          </w:tcPr>
          <w:p w14:paraId="2DEFAB97" w14:textId="77777777" w:rsidR="00E83B26" w:rsidRPr="00BA4F0F" w:rsidRDefault="00E83B26" w:rsidP="002D3EBF">
            <w:pPr>
              <w:ind w:firstLine="0"/>
            </w:pPr>
            <w:r w:rsidRPr="00BA4F0F">
              <w:t xml:space="preserve">+1 - +3 </w:t>
            </w:r>
          </w:p>
        </w:tc>
      </w:tr>
      <w:tr w:rsidR="00E83B26" w:rsidRPr="00BA4F0F" w14:paraId="563658BF" w14:textId="77777777" w:rsidTr="002D3EBF">
        <w:tc>
          <w:tcPr>
            <w:tcW w:w="2943" w:type="dxa"/>
          </w:tcPr>
          <w:p w14:paraId="52371779" w14:textId="77777777" w:rsidR="00E83B26" w:rsidRPr="00BA4F0F" w:rsidRDefault="00E83B26" w:rsidP="002D3EBF">
            <w:pPr>
              <w:ind w:firstLine="0"/>
            </w:pPr>
            <w:r w:rsidRPr="00BA4F0F">
              <w:t>Противосудорожные средства:</w:t>
            </w:r>
          </w:p>
          <w:p w14:paraId="268C6722" w14:textId="77777777" w:rsidR="00E83B26" w:rsidRPr="00BA4F0F" w:rsidRDefault="00E83B26" w:rsidP="002D3EBF">
            <w:pPr>
              <w:ind w:firstLine="0"/>
            </w:pPr>
            <w:r w:rsidRPr="00BA4F0F">
              <w:t>карбамазепин</w:t>
            </w:r>
          </w:p>
        </w:tc>
        <w:tc>
          <w:tcPr>
            <w:tcW w:w="3686" w:type="dxa"/>
          </w:tcPr>
          <w:p w14:paraId="735D4596" w14:textId="77777777" w:rsidR="00E83B26" w:rsidRPr="00BA4F0F" w:rsidRDefault="00E83B26" w:rsidP="002D3EBF">
            <w:pPr>
              <w:ind w:firstLine="0"/>
            </w:pPr>
          </w:p>
          <w:p w14:paraId="5C437B35" w14:textId="77777777" w:rsidR="00E83B26" w:rsidRPr="00BA4F0F" w:rsidRDefault="00E83B26" w:rsidP="002D3EBF">
            <w:pPr>
              <w:ind w:firstLine="0"/>
            </w:pPr>
          </w:p>
          <w:p w14:paraId="23DA99DD" w14:textId="77777777" w:rsidR="00E83B26" w:rsidRPr="00BA4F0F" w:rsidRDefault="00E83B26" w:rsidP="002D3EBF">
            <w:pPr>
              <w:ind w:firstLine="0"/>
            </w:pPr>
            <w:r w:rsidRPr="00BA4F0F">
              <w:t xml:space="preserve">200 мг внутрь на ночь </w:t>
            </w:r>
          </w:p>
        </w:tc>
        <w:tc>
          <w:tcPr>
            <w:tcW w:w="2942" w:type="dxa"/>
          </w:tcPr>
          <w:p w14:paraId="144D858F" w14:textId="77777777" w:rsidR="00E83B26" w:rsidRPr="00BA4F0F" w:rsidRDefault="00E83B26" w:rsidP="002D3EBF">
            <w:pPr>
              <w:ind w:firstLine="0"/>
            </w:pPr>
          </w:p>
          <w:p w14:paraId="7D09835B" w14:textId="77777777" w:rsidR="00E83B26" w:rsidRPr="00BA4F0F" w:rsidRDefault="00E83B26" w:rsidP="002D3EBF">
            <w:pPr>
              <w:ind w:firstLine="0"/>
            </w:pPr>
          </w:p>
          <w:p w14:paraId="7101340A" w14:textId="77777777" w:rsidR="00E83B26" w:rsidRPr="00BA4F0F" w:rsidRDefault="00E83B26" w:rsidP="002D3EBF">
            <w:pPr>
              <w:ind w:firstLine="0"/>
            </w:pPr>
            <w:r w:rsidRPr="00BA4F0F">
              <w:t>-1 - +1</w:t>
            </w:r>
          </w:p>
        </w:tc>
      </w:tr>
      <w:tr w:rsidR="00E83B26" w:rsidRPr="00BA4F0F" w14:paraId="08FC77BF" w14:textId="77777777" w:rsidTr="002D3EBF">
        <w:tc>
          <w:tcPr>
            <w:tcW w:w="2943" w:type="dxa"/>
          </w:tcPr>
          <w:p w14:paraId="7DF76DA0" w14:textId="77777777" w:rsidR="00E83B26" w:rsidRPr="00BA4F0F" w:rsidRDefault="00E83B26" w:rsidP="002D3EBF">
            <w:pPr>
              <w:ind w:firstLine="0"/>
            </w:pPr>
            <w:r w:rsidRPr="00BA4F0F">
              <w:t xml:space="preserve">Обработка полости рта растворами антисептиков </w:t>
            </w:r>
          </w:p>
        </w:tc>
        <w:tc>
          <w:tcPr>
            <w:tcW w:w="3686" w:type="dxa"/>
          </w:tcPr>
          <w:p w14:paraId="183595F4" w14:textId="77777777" w:rsidR="00E83B26" w:rsidRPr="00BA4F0F" w:rsidRDefault="00E83B26" w:rsidP="002D3EBF">
            <w:pPr>
              <w:ind w:firstLine="0"/>
            </w:pPr>
            <w:r w:rsidRPr="00BA4F0F">
              <w:t>многократно</w:t>
            </w:r>
          </w:p>
        </w:tc>
        <w:tc>
          <w:tcPr>
            <w:tcW w:w="2942" w:type="dxa"/>
          </w:tcPr>
          <w:p w14:paraId="5AC66ACF" w14:textId="77777777" w:rsidR="00E83B26" w:rsidRPr="00BA4F0F" w:rsidRDefault="00E83B26" w:rsidP="002D3EBF">
            <w:pPr>
              <w:ind w:firstLine="0"/>
            </w:pPr>
            <w:r w:rsidRPr="00BA4F0F">
              <w:t>весь период мобилизации</w:t>
            </w:r>
          </w:p>
        </w:tc>
      </w:tr>
      <w:tr w:rsidR="00E83B26" w:rsidRPr="00BA4F0F" w14:paraId="097BDE3D" w14:textId="77777777" w:rsidTr="002D3EBF">
        <w:tc>
          <w:tcPr>
            <w:tcW w:w="2943" w:type="dxa"/>
          </w:tcPr>
          <w:p w14:paraId="588A871E" w14:textId="77777777" w:rsidR="00E83B26" w:rsidRPr="00BA4F0F" w:rsidRDefault="00E83B26" w:rsidP="002D3EBF">
            <w:pPr>
              <w:ind w:firstLine="0"/>
            </w:pPr>
            <w:r w:rsidRPr="00BA4F0F">
              <w:t>Стимуляция:</w:t>
            </w:r>
          </w:p>
        </w:tc>
        <w:tc>
          <w:tcPr>
            <w:tcW w:w="6628" w:type="dxa"/>
            <w:gridSpan w:val="2"/>
          </w:tcPr>
          <w:p w14:paraId="556E7498" w14:textId="77777777" w:rsidR="00E83B26" w:rsidRPr="00BA4F0F" w:rsidRDefault="00E83B26" w:rsidP="002D3EBF">
            <w:pPr>
              <w:ind w:firstLine="0"/>
            </w:pPr>
          </w:p>
        </w:tc>
      </w:tr>
      <w:tr w:rsidR="00E83B26" w:rsidRPr="00BA4F0F" w14:paraId="6F26C4CB" w14:textId="77777777" w:rsidTr="002D3EBF">
        <w:tc>
          <w:tcPr>
            <w:tcW w:w="2943" w:type="dxa"/>
          </w:tcPr>
          <w:p w14:paraId="700976AA" w14:textId="77777777" w:rsidR="00E83B26" w:rsidRPr="00BA4F0F" w:rsidRDefault="00E83B26" w:rsidP="002D3EBF">
            <w:pPr>
              <w:ind w:firstLine="0"/>
            </w:pPr>
            <w:r w:rsidRPr="00BA4F0F">
              <w:t>Г-КСФ</w:t>
            </w:r>
          </w:p>
        </w:tc>
        <w:tc>
          <w:tcPr>
            <w:tcW w:w="3686" w:type="dxa"/>
          </w:tcPr>
          <w:p w14:paraId="361A53EA" w14:textId="77777777" w:rsidR="00E83B26" w:rsidRPr="00BA4F0F" w:rsidRDefault="00E83B26" w:rsidP="002D3EBF">
            <w:pPr>
              <w:ind w:firstLine="0"/>
            </w:pPr>
            <w:r w:rsidRPr="00BA4F0F">
              <w:t>5 мкг/кг в сутки подкожно</w:t>
            </w:r>
            <w:r w:rsidRPr="00BA4F0F">
              <w:rPr>
                <w:vertAlign w:val="superscript"/>
              </w:rPr>
              <w:t>**</w:t>
            </w:r>
          </w:p>
        </w:tc>
        <w:tc>
          <w:tcPr>
            <w:tcW w:w="2942" w:type="dxa"/>
          </w:tcPr>
          <w:p w14:paraId="2B121119" w14:textId="77777777" w:rsidR="00E83B26" w:rsidRPr="00BA4F0F" w:rsidRDefault="00E83B26" w:rsidP="002D3EBF">
            <w:pPr>
              <w:ind w:firstLine="0"/>
            </w:pPr>
            <w:r w:rsidRPr="00BA4F0F">
              <w:t>с момента снижения числа лейкоцитов менее 1х10</w:t>
            </w:r>
            <w:r w:rsidRPr="00BA4F0F">
              <w:rPr>
                <w:vertAlign w:val="superscript"/>
              </w:rPr>
              <w:t>9</w:t>
            </w:r>
            <w:r w:rsidRPr="00BA4F0F">
              <w:t>/л.</w:t>
            </w:r>
          </w:p>
        </w:tc>
      </w:tr>
    </w:tbl>
    <w:p w14:paraId="3D58A259" w14:textId="77777777" w:rsidR="00E83B26" w:rsidRPr="00BA4F0F" w:rsidRDefault="00E83B26" w:rsidP="00E83B26">
      <w:r w:rsidRPr="00BA4F0F">
        <w:rPr>
          <w:i/>
        </w:rPr>
        <w:t xml:space="preserve">Примечание: </w:t>
      </w:r>
      <w:r w:rsidRPr="00BA4F0F">
        <w:rPr>
          <w:i/>
          <w:vertAlign w:val="superscript"/>
        </w:rPr>
        <w:t>*</w:t>
      </w:r>
      <w:r w:rsidRPr="00BA4F0F">
        <w:rPr>
          <w:i/>
        </w:rPr>
        <w:t xml:space="preserve"> </w:t>
      </w:r>
      <w:r w:rsidRPr="00BA4F0F">
        <w:t xml:space="preserve">с +3 дня терапии объем вводимых растворов уменьшается в 2 раза. </w:t>
      </w:r>
    </w:p>
    <w:p w14:paraId="0C58FAE4" w14:textId="77777777" w:rsidR="00E83B26" w:rsidRPr="00BA4F0F" w:rsidRDefault="00E83B26" w:rsidP="00E83B26">
      <w:r w:rsidRPr="00BA4F0F">
        <w:t xml:space="preserve">                       </w:t>
      </w:r>
      <w:r w:rsidRPr="00BA4F0F">
        <w:rPr>
          <w:vertAlign w:val="superscript"/>
        </w:rPr>
        <w:t>**</w:t>
      </w:r>
      <w:r w:rsidRPr="00BA4F0F">
        <w:t xml:space="preserve"> при отсутствии снижения числа лейкоцитов возможно увеличение дозы Г-КСФ до 10 мкг/кг/сут.</w:t>
      </w:r>
    </w:p>
    <w:p w14:paraId="4C9DA60A" w14:textId="77777777" w:rsidR="00E83B26" w:rsidRPr="00BA4F0F" w:rsidRDefault="00E83B26" w:rsidP="00E83B26">
      <w:pPr>
        <w:rPr>
          <w:b/>
        </w:rPr>
      </w:pPr>
    </w:p>
    <w:p w14:paraId="56F7A3B9" w14:textId="77777777" w:rsidR="00E83B26" w:rsidRPr="00BA4F0F" w:rsidRDefault="00E83B26" w:rsidP="00E83B26">
      <w:pPr>
        <w:pStyle w:val="afe"/>
        <w:ind w:left="0"/>
        <w:rPr>
          <w:rFonts w:cs="Times New Roman"/>
          <w:szCs w:val="24"/>
          <w:u w:val="single"/>
        </w:rPr>
      </w:pPr>
      <w:bookmarkStart w:id="138" w:name="_Toc44926607"/>
      <w:r w:rsidRPr="00BA4F0F">
        <w:rPr>
          <w:rFonts w:cs="Times New Roman"/>
          <w:szCs w:val="24"/>
          <w:u w:val="single"/>
        </w:rPr>
        <w:t>Г-КСФ в сочетании с плериксафором</w:t>
      </w:r>
      <w:bookmarkEnd w:id="138"/>
    </w:p>
    <w:p w14:paraId="7550E518" w14:textId="77777777" w:rsidR="00E83B26" w:rsidRPr="00BA4F0F" w:rsidRDefault="00E83B26" w:rsidP="00E83B26">
      <w:pPr>
        <w:rPr>
          <w:b/>
          <w:i/>
          <w:lang w:val="en-US"/>
        </w:rPr>
      </w:pPr>
      <w:r w:rsidRPr="00BA4F0F">
        <w:rPr>
          <w:b/>
          <w:i/>
          <w:lang w:val="en-US"/>
        </w:rPr>
        <w:t>Показания</w:t>
      </w:r>
    </w:p>
    <w:p w14:paraId="3B71B158" w14:textId="77777777" w:rsidR="00E83B26" w:rsidRPr="00BA4F0F" w:rsidRDefault="00E83B26" w:rsidP="00A555B2">
      <w:pPr>
        <w:numPr>
          <w:ilvl w:val="0"/>
          <w:numId w:val="206"/>
        </w:numPr>
        <w:ind w:left="0" w:firstLine="0"/>
        <w:contextualSpacing/>
      </w:pPr>
      <w:r w:rsidRPr="00BA4F0F">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13AD5EE7" w14:textId="77777777" w:rsidR="00E83B26" w:rsidRPr="00BA4F0F" w:rsidRDefault="00E83B26" w:rsidP="00A555B2">
      <w:pPr>
        <w:numPr>
          <w:ilvl w:val="0"/>
          <w:numId w:val="206"/>
        </w:numPr>
        <w:ind w:left="0" w:firstLine="0"/>
        <w:contextualSpacing/>
      </w:pPr>
      <w:r w:rsidRPr="00BA4F0F">
        <w:t>Неудовлетворительные результаты текущей мобилизации у пациентов с лимфомами и ММ.</w:t>
      </w:r>
    </w:p>
    <w:p w14:paraId="7D1E86E7" w14:textId="77777777" w:rsidR="00E83B26" w:rsidRPr="00BA4F0F" w:rsidRDefault="00E83B26" w:rsidP="00E83B26">
      <w:r w:rsidRPr="00BA4F0F">
        <w:t>Неудовлетворительные результаты текущей мобилизации:</w:t>
      </w:r>
    </w:p>
    <w:p w14:paraId="172A3498" w14:textId="77777777" w:rsidR="00E83B26" w:rsidRPr="00BA4F0F" w:rsidRDefault="00E83B26" w:rsidP="00E83B26">
      <w:r w:rsidRPr="00BA4F0F">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49307B9E" w14:textId="77777777" w:rsidR="00E83B26" w:rsidRPr="00BA4F0F" w:rsidRDefault="00E83B26" w:rsidP="00E83B26">
      <w:r w:rsidRPr="00BA4F0F">
        <w:t>б) за первый лейкаферез заготовлено менее 30-50% от необходимого количества CD34+ клеток.</w:t>
      </w:r>
    </w:p>
    <w:p w14:paraId="6403326A" w14:textId="77777777" w:rsidR="00E83B26" w:rsidRPr="00BA4F0F" w:rsidRDefault="00E83B26" w:rsidP="00E83B26">
      <w:pPr>
        <w:contextualSpacing/>
        <w:rPr>
          <w:b/>
        </w:rPr>
      </w:pPr>
    </w:p>
    <w:p w14:paraId="69B1FA6D" w14:textId="77777777" w:rsidR="00E83B26" w:rsidRPr="00BA4F0F" w:rsidRDefault="00E83B26" w:rsidP="00E83B26">
      <w:pPr>
        <w:rPr>
          <w:b/>
          <w:i/>
        </w:rPr>
      </w:pPr>
      <w:r w:rsidRPr="00BA4F0F">
        <w:rPr>
          <w:b/>
          <w:i/>
        </w:rPr>
        <w:t>Схема мобилизации ГСК</w:t>
      </w:r>
    </w:p>
    <w:p w14:paraId="6BE11358" w14:textId="77777777" w:rsidR="00E83B26" w:rsidRPr="00BA4F0F" w:rsidRDefault="00E83B26" w:rsidP="00E83B26">
      <w:r w:rsidRPr="00BA4F0F">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ескольких введений плериксафора.</w:t>
      </w:r>
    </w:p>
    <w:p w14:paraId="34AFF874" w14:textId="77777777" w:rsidR="00E83B26" w:rsidRPr="00BA4F0F" w:rsidRDefault="00E83B26" w:rsidP="00E83B26"/>
    <w:p w14:paraId="5DDB39C1" w14:textId="77777777" w:rsidR="00E83B26" w:rsidRPr="00BA4F0F" w:rsidRDefault="00E83B26" w:rsidP="00E83B26">
      <w:r w:rsidRPr="00BA4F0F">
        <w:t xml:space="preserve">Таблица 3. Схема мобилизации ГСК «Г-КСФ + плериксафор» </w:t>
      </w:r>
    </w:p>
    <w:tbl>
      <w:tblPr>
        <w:tblStyle w:val="1f3"/>
        <w:tblW w:w="0" w:type="auto"/>
        <w:jc w:val="center"/>
        <w:tblLook w:val="04A0" w:firstRow="1" w:lastRow="0" w:firstColumn="1" w:lastColumn="0" w:noHBand="0" w:noVBand="1"/>
      </w:tblPr>
      <w:tblGrid>
        <w:gridCol w:w="1651"/>
        <w:gridCol w:w="1133"/>
        <w:gridCol w:w="1129"/>
        <w:gridCol w:w="1129"/>
        <w:gridCol w:w="1132"/>
        <w:gridCol w:w="1133"/>
        <w:gridCol w:w="1133"/>
      </w:tblGrid>
      <w:tr w:rsidR="00E83B26" w:rsidRPr="00BA4F0F" w14:paraId="3DA9EA22" w14:textId="77777777" w:rsidTr="002D3EBF">
        <w:trPr>
          <w:jc w:val="center"/>
        </w:trPr>
        <w:tc>
          <w:tcPr>
            <w:tcW w:w="1651" w:type="dxa"/>
          </w:tcPr>
          <w:p w14:paraId="3E43831F" w14:textId="77777777" w:rsidR="00E83B26" w:rsidRPr="00BA4F0F" w:rsidRDefault="00E83B26" w:rsidP="002D3EBF">
            <w:pPr>
              <w:ind w:firstLine="0"/>
            </w:pPr>
            <w:r w:rsidRPr="00BA4F0F">
              <w:t>Дни</w:t>
            </w:r>
          </w:p>
        </w:tc>
        <w:tc>
          <w:tcPr>
            <w:tcW w:w="1133" w:type="dxa"/>
          </w:tcPr>
          <w:p w14:paraId="3F0A0637" w14:textId="77777777" w:rsidR="00E83B26" w:rsidRPr="00BA4F0F" w:rsidRDefault="00E83B26" w:rsidP="002D3EBF">
            <w:pPr>
              <w:ind w:firstLine="0"/>
            </w:pPr>
            <w:r w:rsidRPr="00BA4F0F">
              <w:t>1</w:t>
            </w:r>
          </w:p>
        </w:tc>
        <w:tc>
          <w:tcPr>
            <w:tcW w:w="1129" w:type="dxa"/>
          </w:tcPr>
          <w:p w14:paraId="7E9D5088" w14:textId="77777777" w:rsidR="00E83B26" w:rsidRPr="00BA4F0F" w:rsidRDefault="00E83B26" w:rsidP="002D3EBF">
            <w:pPr>
              <w:ind w:firstLine="0"/>
            </w:pPr>
            <w:r w:rsidRPr="00BA4F0F">
              <w:t>2</w:t>
            </w:r>
          </w:p>
        </w:tc>
        <w:tc>
          <w:tcPr>
            <w:tcW w:w="1129" w:type="dxa"/>
          </w:tcPr>
          <w:p w14:paraId="74276877" w14:textId="77777777" w:rsidR="00E83B26" w:rsidRPr="00BA4F0F" w:rsidRDefault="00E83B26" w:rsidP="002D3EBF">
            <w:pPr>
              <w:ind w:firstLine="0"/>
            </w:pPr>
            <w:r w:rsidRPr="00BA4F0F">
              <w:t>3</w:t>
            </w:r>
          </w:p>
        </w:tc>
        <w:tc>
          <w:tcPr>
            <w:tcW w:w="1132" w:type="dxa"/>
          </w:tcPr>
          <w:p w14:paraId="26DF8F33" w14:textId="77777777" w:rsidR="00E83B26" w:rsidRPr="00BA4F0F" w:rsidRDefault="00E83B26" w:rsidP="002D3EBF">
            <w:pPr>
              <w:ind w:firstLine="0"/>
            </w:pPr>
            <w:r w:rsidRPr="00BA4F0F">
              <w:t>4</w:t>
            </w:r>
          </w:p>
        </w:tc>
        <w:tc>
          <w:tcPr>
            <w:tcW w:w="1133" w:type="dxa"/>
          </w:tcPr>
          <w:p w14:paraId="698555A4" w14:textId="77777777" w:rsidR="00E83B26" w:rsidRPr="00BA4F0F" w:rsidRDefault="00E83B26" w:rsidP="002D3EBF">
            <w:pPr>
              <w:ind w:firstLine="0"/>
            </w:pPr>
            <w:r w:rsidRPr="00BA4F0F">
              <w:t>5</w:t>
            </w:r>
          </w:p>
        </w:tc>
        <w:tc>
          <w:tcPr>
            <w:tcW w:w="1133" w:type="dxa"/>
          </w:tcPr>
          <w:p w14:paraId="3B3364AC" w14:textId="77777777" w:rsidR="00E83B26" w:rsidRPr="00BA4F0F" w:rsidRDefault="00E83B26" w:rsidP="002D3EBF">
            <w:pPr>
              <w:ind w:firstLine="0"/>
            </w:pPr>
            <w:r w:rsidRPr="00BA4F0F">
              <w:t>6</w:t>
            </w:r>
          </w:p>
        </w:tc>
      </w:tr>
      <w:tr w:rsidR="00E83B26" w:rsidRPr="00BA4F0F" w14:paraId="4D819262" w14:textId="77777777" w:rsidTr="002D3EBF">
        <w:trPr>
          <w:jc w:val="center"/>
        </w:trPr>
        <w:tc>
          <w:tcPr>
            <w:tcW w:w="1651" w:type="dxa"/>
          </w:tcPr>
          <w:p w14:paraId="3A87F76A" w14:textId="77777777" w:rsidR="00E83B26" w:rsidRPr="00BA4F0F" w:rsidRDefault="00E83B26" w:rsidP="002D3EBF">
            <w:pPr>
              <w:ind w:firstLine="0"/>
            </w:pPr>
            <w:r w:rsidRPr="00BA4F0F">
              <w:t xml:space="preserve">Г-КСФ, </w:t>
            </w:r>
          </w:p>
          <w:p w14:paraId="0D2B67EA" w14:textId="77777777" w:rsidR="00E83B26" w:rsidRPr="00BA4F0F" w:rsidRDefault="00E83B26" w:rsidP="002D3EBF">
            <w:pPr>
              <w:ind w:firstLine="0"/>
            </w:pPr>
            <w:r w:rsidRPr="00BA4F0F">
              <w:t>10 мкг/кг</w:t>
            </w:r>
          </w:p>
        </w:tc>
        <w:tc>
          <w:tcPr>
            <w:tcW w:w="1133" w:type="dxa"/>
          </w:tcPr>
          <w:p w14:paraId="553E3DA5" w14:textId="77777777" w:rsidR="00E83B26" w:rsidRPr="00BA4F0F" w:rsidRDefault="00E83B26" w:rsidP="002D3EBF">
            <w:pPr>
              <w:ind w:firstLine="0"/>
            </w:pPr>
            <w:r w:rsidRPr="00BA4F0F">
              <w:t>Х</w:t>
            </w:r>
          </w:p>
        </w:tc>
        <w:tc>
          <w:tcPr>
            <w:tcW w:w="1129" w:type="dxa"/>
          </w:tcPr>
          <w:p w14:paraId="4FCFC147" w14:textId="77777777" w:rsidR="00E83B26" w:rsidRPr="00BA4F0F" w:rsidRDefault="00E83B26" w:rsidP="002D3EBF">
            <w:pPr>
              <w:ind w:firstLine="0"/>
            </w:pPr>
            <w:r w:rsidRPr="00BA4F0F">
              <w:t>Х</w:t>
            </w:r>
          </w:p>
        </w:tc>
        <w:tc>
          <w:tcPr>
            <w:tcW w:w="1129" w:type="dxa"/>
          </w:tcPr>
          <w:p w14:paraId="70368E91" w14:textId="77777777" w:rsidR="00E83B26" w:rsidRPr="00BA4F0F" w:rsidRDefault="00E83B26" w:rsidP="002D3EBF">
            <w:pPr>
              <w:ind w:firstLine="0"/>
            </w:pPr>
            <w:r w:rsidRPr="00BA4F0F">
              <w:t>Х</w:t>
            </w:r>
          </w:p>
        </w:tc>
        <w:tc>
          <w:tcPr>
            <w:tcW w:w="1132" w:type="dxa"/>
          </w:tcPr>
          <w:p w14:paraId="78083F57" w14:textId="77777777" w:rsidR="00E83B26" w:rsidRPr="00BA4F0F" w:rsidRDefault="00E83B26" w:rsidP="002D3EBF">
            <w:pPr>
              <w:ind w:firstLine="0"/>
            </w:pPr>
            <w:r w:rsidRPr="00BA4F0F">
              <w:t>Х</w:t>
            </w:r>
          </w:p>
        </w:tc>
        <w:tc>
          <w:tcPr>
            <w:tcW w:w="1133" w:type="dxa"/>
          </w:tcPr>
          <w:p w14:paraId="6F72F7BF" w14:textId="77777777" w:rsidR="00E83B26" w:rsidRPr="00BA4F0F" w:rsidRDefault="00E83B26" w:rsidP="002D3EBF">
            <w:pPr>
              <w:ind w:firstLine="0"/>
            </w:pPr>
            <w:r w:rsidRPr="00BA4F0F">
              <w:t>Х</w:t>
            </w:r>
          </w:p>
        </w:tc>
        <w:tc>
          <w:tcPr>
            <w:tcW w:w="1133" w:type="dxa"/>
          </w:tcPr>
          <w:p w14:paraId="28974011" w14:textId="77777777" w:rsidR="00E83B26" w:rsidRPr="00BA4F0F" w:rsidRDefault="00E83B26" w:rsidP="002D3EBF">
            <w:pPr>
              <w:ind w:firstLine="0"/>
            </w:pPr>
          </w:p>
        </w:tc>
      </w:tr>
      <w:tr w:rsidR="00E83B26" w:rsidRPr="00BA4F0F" w14:paraId="008C4C1F" w14:textId="77777777" w:rsidTr="002D3EBF">
        <w:trPr>
          <w:jc w:val="center"/>
        </w:trPr>
        <w:tc>
          <w:tcPr>
            <w:tcW w:w="1651" w:type="dxa"/>
          </w:tcPr>
          <w:p w14:paraId="7ED99B01" w14:textId="77777777" w:rsidR="00E83B26" w:rsidRPr="00BA4F0F" w:rsidRDefault="00E83B26" w:rsidP="002D3EBF">
            <w:pPr>
              <w:ind w:firstLine="0"/>
            </w:pPr>
            <w:r w:rsidRPr="00BA4F0F">
              <w:t>Плериксафор, 240 мкг/кг</w:t>
            </w:r>
          </w:p>
        </w:tc>
        <w:tc>
          <w:tcPr>
            <w:tcW w:w="1133" w:type="dxa"/>
          </w:tcPr>
          <w:p w14:paraId="7D1C7AA8" w14:textId="77777777" w:rsidR="00E83B26" w:rsidRPr="00BA4F0F" w:rsidRDefault="00E83B26" w:rsidP="002D3EBF">
            <w:pPr>
              <w:ind w:firstLine="0"/>
            </w:pPr>
          </w:p>
        </w:tc>
        <w:tc>
          <w:tcPr>
            <w:tcW w:w="1129" w:type="dxa"/>
          </w:tcPr>
          <w:p w14:paraId="489A84A1" w14:textId="77777777" w:rsidR="00E83B26" w:rsidRPr="00BA4F0F" w:rsidRDefault="00E83B26" w:rsidP="002D3EBF">
            <w:pPr>
              <w:ind w:firstLine="0"/>
            </w:pPr>
          </w:p>
        </w:tc>
        <w:tc>
          <w:tcPr>
            <w:tcW w:w="1129" w:type="dxa"/>
          </w:tcPr>
          <w:p w14:paraId="6ADEE93B" w14:textId="77777777" w:rsidR="00E83B26" w:rsidRPr="00BA4F0F" w:rsidRDefault="00E83B26" w:rsidP="002D3EBF">
            <w:pPr>
              <w:ind w:firstLine="0"/>
            </w:pPr>
          </w:p>
        </w:tc>
        <w:tc>
          <w:tcPr>
            <w:tcW w:w="1132" w:type="dxa"/>
          </w:tcPr>
          <w:p w14:paraId="04A666FC" w14:textId="77777777" w:rsidR="00E83B26" w:rsidRPr="00BA4F0F" w:rsidRDefault="00E83B26" w:rsidP="002D3EBF">
            <w:pPr>
              <w:ind w:firstLine="0"/>
            </w:pPr>
            <w:r w:rsidRPr="00BA4F0F">
              <w:t>Х</w:t>
            </w:r>
          </w:p>
        </w:tc>
        <w:tc>
          <w:tcPr>
            <w:tcW w:w="1133" w:type="dxa"/>
          </w:tcPr>
          <w:p w14:paraId="7EC99069" w14:textId="77777777" w:rsidR="00E83B26" w:rsidRPr="00BA4F0F" w:rsidRDefault="00E83B26" w:rsidP="002D3EBF">
            <w:pPr>
              <w:ind w:firstLine="0"/>
            </w:pPr>
            <w:r w:rsidRPr="00BA4F0F">
              <w:t>(Х)</w:t>
            </w:r>
          </w:p>
        </w:tc>
        <w:tc>
          <w:tcPr>
            <w:tcW w:w="1133" w:type="dxa"/>
          </w:tcPr>
          <w:p w14:paraId="15B5F532" w14:textId="77777777" w:rsidR="00E83B26" w:rsidRPr="00BA4F0F" w:rsidRDefault="00E83B26" w:rsidP="002D3EBF">
            <w:pPr>
              <w:ind w:firstLine="0"/>
            </w:pPr>
          </w:p>
        </w:tc>
      </w:tr>
      <w:tr w:rsidR="00E83B26" w:rsidRPr="00BA4F0F" w14:paraId="4956E348" w14:textId="77777777" w:rsidTr="002D3EBF">
        <w:trPr>
          <w:jc w:val="center"/>
        </w:trPr>
        <w:tc>
          <w:tcPr>
            <w:tcW w:w="1651" w:type="dxa"/>
          </w:tcPr>
          <w:p w14:paraId="2150E348" w14:textId="77777777" w:rsidR="00E83B26" w:rsidRPr="00BA4F0F" w:rsidRDefault="00E83B26" w:rsidP="002D3EBF">
            <w:pPr>
              <w:ind w:firstLine="0"/>
            </w:pPr>
            <w:r w:rsidRPr="00BA4F0F">
              <w:t>Лейкаферез</w:t>
            </w:r>
          </w:p>
        </w:tc>
        <w:tc>
          <w:tcPr>
            <w:tcW w:w="1133" w:type="dxa"/>
          </w:tcPr>
          <w:p w14:paraId="372C0678" w14:textId="77777777" w:rsidR="00E83B26" w:rsidRPr="00BA4F0F" w:rsidRDefault="00E83B26" w:rsidP="002D3EBF">
            <w:pPr>
              <w:ind w:firstLine="0"/>
            </w:pPr>
          </w:p>
        </w:tc>
        <w:tc>
          <w:tcPr>
            <w:tcW w:w="1129" w:type="dxa"/>
          </w:tcPr>
          <w:p w14:paraId="2F00E93F" w14:textId="77777777" w:rsidR="00E83B26" w:rsidRPr="00BA4F0F" w:rsidRDefault="00E83B26" w:rsidP="002D3EBF">
            <w:pPr>
              <w:ind w:firstLine="0"/>
            </w:pPr>
          </w:p>
        </w:tc>
        <w:tc>
          <w:tcPr>
            <w:tcW w:w="1129" w:type="dxa"/>
          </w:tcPr>
          <w:p w14:paraId="5100E828" w14:textId="77777777" w:rsidR="00E83B26" w:rsidRPr="00BA4F0F" w:rsidRDefault="00E83B26" w:rsidP="002D3EBF">
            <w:pPr>
              <w:ind w:firstLine="0"/>
            </w:pPr>
          </w:p>
        </w:tc>
        <w:tc>
          <w:tcPr>
            <w:tcW w:w="1132" w:type="dxa"/>
          </w:tcPr>
          <w:p w14:paraId="2AD7314E" w14:textId="77777777" w:rsidR="00E83B26" w:rsidRPr="00BA4F0F" w:rsidRDefault="00E83B26" w:rsidP="002D3EBF">
            <w:pPr>
              <w:ind w:firstLine="0"/>
            </w:pPr>
          </w:p>
        </w:tc>
        <w:tc>
          <w:tcPr>
            <w:tcW w:w="1133" w:type="dxa"/>
          </w:tcPr>
          <w:p w14:paraId="1C8B50F5" w14:textId="77777777" w:rsidR="00E83B26" w:rsidRPr="00BA4F0F" w:rsidRDefault="00E83B26" w:rsidP="002D3EBF">
            <w:pPr>
              <w:ind w:firstLine="0"/>
              <w:rPr>
                <w:lang w:val="en-US"/>
              </w:rPr>
            </w:pPr>
            <w:r w:rsidRPr="00BA4F0F">
              <w:rPr>
                <w:lang w:val="en-US"/>
              </w:rPr>
              <w:t>V</w:t>
            </w:r>
          </w:p>
        </w:tc>
        <w:tc>
          <w:tcPr>
            <w:tcW w:w="1133" w:type="dxa"/>
          </w:tcPr>
          <w:p w14:paraId="27AD95C1" w14:textId="77777777" w:rsidR="00E83B26" w:rsidRPr="00BA4F0F" w:rsidRDefault="00E83B26" w:rsidP="002D3EBF">
            <w:pPr>
              <w:ind w:firstLine="0"/>
              <w:rPr>
                <w:lang w:val="en-US"/>
              </w:rPr>
            </w:pPr>
            <w:r w:rsidRPr="00BA4F0F">
              <w:rPr>
                <w:lang w:val="en-US"/>
              </w:rPr>
              <w:t>V</w:t>
            </w:r>
          </w:p>
        </w:tc>
      </w:tr>
    </w:tbl>
    <w:p w14:paraId="255A16A7" w14:textId="77777777" w:rsidR="00E83B26" w:rsidRPr="00BA4F0F" w:rsidRDefault="00E83B26" w:rsidP="00E83B26">
      <w:pPr>
        <w:pStyle w:val="11"/>
        <w:spacing w:before="0"/>
        <w:ind w:left="840"/>
      </w:pPr>
    </w:p>
    <w:p w14:paraId="0C23C1D0" w14:textId="77777777" w:rsidR="00E83B26" w:rsidRPr="00BA4F0F" w:rsidRDefault="00E83B26" w:rsidP="00E83B26">
      <w:pPr>
        <w:pStyle w:val="afe"/>
        <w:ind w:left="0"/>
        <w:rPr>
          <w:rFonts w:cs="Times New Roman"/>
          <w:szCs w:val="24"/>
          <w:u w:val="single"/>
        </w:rPr>
      </w:pPr>
      <w:bookmarkStart w:id="139" w:name="_Toc44926608"/>
      <w:r w:rsidRPr="00BA4F0F">
        <w:rPr>
          <w:rFonts w:cs="Times New Roman"/>
          <w:szCs w:val="24"/>
          <w:u w:val="single"/>
        </w:rPr>
        <w:t>Сравнительная характеристика режимов мобилизации ГСК</w:t>
      </w:r>
      <w:bookmarkEnd w:id="139"/>
    </w:p>
    <w:p w14:paraId="52CF046E" w14:textId="77777777" w:rsidR="00E83B26" w:rsidRPr="00BA4F0F" w:rsidRDefault="00E83B26" w:rsidP="00E83B26">
      <w:r w:rsidRPr="00BA4F0F">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6AE9CED1" w14:textId="77777777" w:rsidR="00E83B26" w:rsidRPr="00BA4F0F" w:rsidRDefault="00E83B26" w:rsidP="00E83B26">
      <w:r w:rsidRPr="00BA4F0F">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26B0267B" w14:textId="77777777" w:rsidR="00E83B26" w:rsidRPr="00BA4F0F" w:rsidRDefault="00E83B26" w:rsidP="00E83B26">
      <w:r w:rsidRPr="00BA4F0F">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4EC10E94" w14:textId="77777777" w:rsidR="00E83B26" w:rsidRPr="00BA4F0F" w:rsidRDefault="00E83B26" w:rsidP="00E83B26"/>
    <w:p w14:paraId="5F59320F" w14:textId="77777777" w:rsidR="00E83B26" w:rsidRPr="00BA4F0F" w:rsidRDefault="00E83B26" w:rsidP="00E83B26">
      <w:r w:rsidRPr="00BA4F0F">
        <w:t>Таблица 4. Сравнительная характеристика режимов мобилизации ГСК</w:t>
      </w:r>
    </w:p>
    <w:tbl>
      <w:tblPr>
        <w:tblStyle w:val="1f3"/>
        <w:tblW w:w="0" w:type="auto"/>
        <w:tblInd w:w="108" w:type="dxa"/>
        <w:tblLook w:val="04A0" w:firstRow="1" w:lastRow="0" w:firstColumn="1" w:lastColumn="0" w:noHBand="0" w:noVBand="1"/>
      </w:tblPr>
      <w:tblGrid>
        <w:gridCol w:w="1835"/>
        <w:gridCol w:w="3912"/>
        <w:gridCol w:w="3490"/>
      </w:tblGrid>
      <w:tr w:rsidR="00E83B26" w:rsidRPr="00BA4F0F" w14:paraId="6D6A42B7" w14:textId="77777777" w:rsidTr="002D3EBF">
        <w:trPr>
          <w:trHeight w:val="896"/>
        </w:trPr>
        <w:tc>
          <w:tcPr>
            <w:tcW w:w="1843" w:type="dxa"/>
          </w:tcPr>
          <w:p w14:paraId="7BE251AC" w14:textId="77777777" w:rsidR="00E83B26" w:rsidRPr="00BA4F0F" w:rsidRDefault="00E83B26" w:rsidP="002D3EBF">
            <w:pPr>
              <w:ind w:firstLine="0"/>
            </w:pPr>
            <w:r w:rsidRPr="00BA4F0F">
              <w:rPr>
                <w:b/>
                <w:bCs/>
              </w:rPr>
              <w:t>Режим мобилизации</w:t>
            </w:r>
          </w:p>
        </w:tc>
        <w:tc>
          <w:tcPr>
            <w:tcW w:w="3969" w:type="dxa"/>
          </w:tcPr>
          <w:p w14:paraId="346426BA" w14:textId="77777777" w:rsidR="00E83B26" w:rsidRPr="00BA4F0F" w:rsidRDefault="00E83B26" w:rsidP="002D3EBF">
            <w:pPr>
              <w:ind w:left="720" w:firstLine="0"/>
              <w:contextualSpacing/>
            </w:pPr>
            <w:r w:rsidRPr="00BA4F0F">
              <w:rPr>
                <w:b/>
                <w:bCs/>
              </w:rPr>
              <w:t>Преимущества</w:t>
            </w:r>
          </w:p>
        </w:tc>
        <w:tc>
          <w:tcPr>
            <w:tcW w:w="3544" w:type="dxa"/>
          </w:tcPr>
          <w:p w14:paraId="012E6F23" w14:textId="77777777" w:rsidR="00E83B26" w:rsidRPr="00BA4F0F" w:rsidRDefault="00E83B26" w:rsidP="002D3EBF">
            <w:pPr>
              <w:ind w:left="720" w:firstLine="0"/>
              <w:contextualSpacing/>
            </w:pPr>
            <w:r w:rsidRPr="00BA4F0F">
              <w:rPr>
                <w:b/>
                <w:bCs/>
              </w:rPr>
              <w:t>Недостатки</w:t>
            </w:r>
          </w:p>
        </w:tc>
      </w:tr>
      <w:tr w:rsidR="00E83B26" w:rsidRPr="00BA4F0F" w14:paraId="55E1EEE2" w14:textId="77777777" w:rsidTr="002D3EBF">
        <w:tc>
          <w:tcPr>
            <w:tcW w:w="1843" w:type="dxa"/>
          </w:tcPr>
          <w:p w14:paraId="208E5EBE" w14:textId="77777777" w:rsidR="00E83B26" w:rsidRPr="00BA4F0F" w:rsidRDefault="00E83B26" w:rsidP="002D3EBF">
            <w:pPr>
              <w:ind w:firstLine="0"/>
              <w:rPr>
                <w:b/>
              </w:rPr>
            </w:pPr>
            <w:r w:rsidRPr="00BA4F0F">
              <w:rPr>
                <w:b/>
              </w:rPr>
              <w:t>Г-КСФ в монорежиме</w:t>
            </w:r>
          </w:p>
        </w:tc>
        <w:tc>
          <w:tcPr>
            <w:tcW w:w="3969" w:type="dxa"/>
          </w:tcPr>
          <w:p w14:paraId="10D57292" w14:textId="77777777" w:rsidR="00E83B26" w:rsidRPr="00BA4F0F" w:rsidRDefault="00E83B26" w:rsidP="002D3EBF">
            <w:pPr>
              <w:ind w:firstLine="0"/>
            </w:pPr>
            <w:r w:rsidRPr="00BA4F0F">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679912D1" w14:textId="77777777" w:rsidR="00E83B26" w:rsidRPr="00BA4F0F" w:rsidRDefault="00E83B26" w:rsidP="002D3EBF">
            <w:pPr>
              <w:ind w:firstLine="0"/>
            </w:pPr>
          </w:p>
        </w:tc>
        <w:tc>
          <w:tcPr>
            <w:tcW w:w="3544" w:type="dxa"/>
          </w:tcPr>
          <w:p w14:paraId="7673DC93" w14:textId="77777777" w:rsidR="00E83B26" w:rsidRPr="00BA4F0F" w:rsidRDefault="00E83B26" w:rsidP="002D3EBF">
            <w:pPr>
              <w:ind w:firstLine="0"/>
            </w:pPr>
            <w:r w:rsidRPr="00BA4F0F">
              <w:t>Неэффективна у предлеченных больных</w:t>
            </w:r>
          </w:p>
        </w:tc>
      </w:tr>
      <w:tr w:rsidR="00E83B26" w:rsidRPr="00BA4F0F" w14:paraId="0DBBF376" w14:textId="77777777" w:rsidTr="002D3EBF">
        <w:tc>
          <w:tcPr>
            <w:tcW w:w="1843" w:type="dxa"/>
          </w:tcPr>
          <w:p w14:paraId="57963B20" w14:textId="77777777" w:rsidR="00E83B26" w:rsidRPr="00BA4F0F" w:rsidRDefault="00E83B26" w:rsidP="002D3EBF">
            <w:pPr>
              <w:ind w:firstLine="0"/>
              <w:rPr>
                <w:b/>
              </w:rPr>
            </w:pPr>
            <w:r w:rsidRPr="00BA4F0F">
              <w:rPr>
                <w:b/>
              </w:rPr>
              <w:t>ХТ+ Г-КСФ</w:t>
            </w:r>
          </w:p>
        </w:tc>
        <w:tc>
          <w:tcPr>
            <w:tcW w:w="3969" w:type="dxa"/>
          </w:tcPr>
          <w:p w14:paraId="39673176" w14:textId="77777777" w:rsidR="00E83B26" w:rsidRPr="00BA4F0F" w:rsidRDefault="00E83B26" w:rsidP="002D3EBF">
            <w:pPr>
              <w:ind w:firstLine="0"/>
            </w:pPr>
            <w:r w:rsidRPr="00BA4F0F">
              <w:t>Высокая эффективность  мобилизации</w:t>
            </w:r>
          </w:p>
        </w:tc>
        <w:tc>
          <w:tcPr>
            <w:tcW w:w="3544" w:type="dxa"/>
          </w:tcPr>
          <w:p w14:paraId="46E158DA" w14:textId="77777777" w:rsidR="00E83B26" w:rsidRPr="00BA4F0F" w:rsidRDefault="00E83B26" w:rsidP="002D3EBF">
            <w:pPr>
              <w:ind w:firstLine="0"/>
            </w:pPr>
            <w:r w:rsidRPr="00BA4F0F">
              <w:t>Цитопения</w:t>
            </w:r>
          </w:p>
          <w:p w14:paraId="4E1A8CFE" w14:textId="77777777" w:rsidR="00E83B26" w:rsidRPr="00BA4F0F" w:rsidRDefault="00E83B26" w:rsidP="002D3EBF">
            <w:pPr>
              <w:ind w:firstLine="0"/>
            </w:pPr>
            <w:r w:rsidRPr="00BA4F0F">
              <w:t xml:space="preserve">Инфекционные осложнения </w:t>
            </w:r>
          </w:p>
          <w:p w14:paraId="6B9FD865" w14:textId="77777777" w:rsidR="00E83B26" w:rsidRPr="00BA4F0F" w:rsidRDefault="00E83B26" w:rsidP="002D3EBF">
            <w:pPr>
              <w:ind w:firstLine="0"/>
            </w:pPr>
            <w:r w:rsidRPr="00BA4F0F">
              <w:t>Трансфузии компонентов крови</w:t>
            </w:r>
          </w:p>
          <w:p w14:paraId="6E3D78A6" w14:textId="77777777" w:rsidR="00E83B26" w:rsidRPr="00BA4F0F" w:rsidRDefault="00E83B26" w:rsidP="002D3EBF">
            <w:pPr>
              <w:ind w:firstLine="0"/>
            </w:pPr>
            <w:r w:rsidRPr="00BA4F0F">
              <w:t>Нет четкого планирования сроков лейкаферезов</w:t>
            </w:r>
          </w:p>
          <w:p w14:paraId="474A701D" w14:textId="77777777" w:rsidR="00E83B26" w:rsidRPr="00BA4F0F" w:rsidRDefault="00E83B26" w:rsidP="002D3EBF">
            <w:pPr>
              <w:ind w:firstLine="0"/>
            </w:pPr>
            <w:r w:rsidRPr="00BA4F0F">
              <w:t>Небезопасна при коморбидности</w:t>
            </w:r>
          </w:p>
        </w:tc>
      </w:tr>
    </w:tbl>
    <w:p w14:paraId="7E77B10F" w14:textId="77777777" w:rsidR="00E83B26" w:rsidRPr="00BA4F0F" w:rsidRDefault="00E83B26" w:rsidP="00E83B26">
      <w:pPr>
        <w:rPr>
          <w:i/>
        </w:rPr>
      </w:pPr>
      <w:r w:rsidRPr="00BA4F0F">
        <w:rPr>
          <w:i/>
        </w:rPr>
        <w:t>ХТ – химиотерапия, ЛЛТ – локальная лучевая терапия</w:t>
      </w:r>
    </w:p>
    <w:p w14:paraId="50D07952" w14:textId="77777777" w:rsidR="00E83B26" w:rsidRPr="00BA4F0F" w:rsidRDefault="00E83B26" w:rsidP="00E83B26">
      <w:r w:rsidRPr="00BA4F0F">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68CB15C7" w14:textId="77777777" w:rsidR="00E83B26" w:rsidRPr="00BA4F0F" w:rsidRDefault="00E83B26" w:rsidP="00E83B26">
      <w:bookmarkStart w:id="140" w:name="_Toc44926609"/>
    </w:p>
    <w:p w14:paraId="520F6F13" w14:textId="77777777" w:rsidR="00E83B26" w:rsidRPr="00BA4F0F" w:rsidRDefault="00E83B26" w:rsidP="00E83B26">
      <w:pPr>
        <w:rPr>
          <w:b/>
        </w:rPr>
      </w:pPr>
      <w:r w:rsidRPr="00BA4F0F">
        <w:rPr>
          <w:b/>
        </w:rPr>
        <w:t>Особенности сопроводительной терапии при мобилизации ГСК</w:t>
      </w:r>
      <w:bookmarkEnd w:id="140"/>
    </w:p>
    <w:p w14:paraId="35250871" w14:textId="77777777" w:rsidR="00E83B26" w:rsidRPr="00BA4F0F" w:rsidRDefault="00E83B26" w:rsidP="00E83B26">
      <w:pPr>
        <w:pStyle w:val="afe"/>
        <w:ind w:left="0"/>
        <w:rPr>
          <w:rFonts w:cs="Times New Roman"/>
          <w:szCs w:val="24"/>
          <w:u w:val="single"/>
        </w:rPr>
      </w:pPr>
      <w:r w:rsidRPr="00BA4F0F">
        <w:rPr>
          <w:rFonts w:cs="Times New Roman"/>
          <w:szCs w:val="24"/>
          <w:u w:val="single"/>
        </w:rPr>
        <w:t>Г-КСФ в монорежиме и Г-КСФ в сочетании с плериксафором</w:t>
      </w:r>
    </w:p>
    <w:p w14:paraId="68C1970A" w14:textId="77777777" w:rsidR="00E83B26" w:rsidRPr="00BA4F0F" w:rsidRDefault="00E83B26" w:rsidP="00A555B2">
      <w:pPr>
        <w:numPr>
          <w:ilvl w:val="0"/>
          <w:numId w:val="204"/>
        </w:numPr>
        <w:ind w:left="0" w:firstLine="0"/>
      </w:pPr>
      <w:r w:rsidRPr="00BA4F0F">
        <w:t>Если есть сложности с доступом к периферическим венам, перед началом сбора ГСК устанавливается перфузионный катетер в центральную вену;</w:t>
      </w:r>
    </w:p>
    <w:p w14:paraId="65CC391E" w14:textId="77777777" w:rsidR="00E83B26" w:rsidRPr="00BA4F0F" w:rsidRDefault="00E83B26" w:rsidP="00A555B2">
      <w:pPr>
        <w:numPr>
          <w:ilvl w:val="0"/>
          <w:numId w:val="204"/>
        </w:numPr>
        <w:ind w:left="0" w:firstLine="0"/>
      </w:pPr>
      <w:r w:rsidRPr="00BA4F0F">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66B80F9C" w14:textId="77777777" w:rsidR="00E83B26" w:rsidRPr="00BA4F0F" w:rsidRDefault="00E83B26" w:rsidP="00A555B2">
      <w:pPr>
        <w:numPr>
          <w:ilvl w:val="0"/>
          <w:numId w:val="204"/>
        </w:numPr>
        <w:ind w:left="0" w:firstLine="0"/>
      </w:pPr>
      <w:r w:rsidRPr="00BA4F0F">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3E3BBA19" w14:textId="77777777" w:rsidR="00E83B26" w:rsidRPr="00BA4F0F" w:rsidRDefault="00E83B26" w:rsidP="00E83B26">
      <w:pPr>
        <w:rPr>
          <w:b/>
          <w:i/>
        </w:rPr>
      </w:pPr>
    </w:p>
    <w:p w14:paraId="145F368A" w14:textId="77777777" w:rsidR="00E83B26" w:rsidRPr="00BA4F0F" w:rsidRDefault="00E83B26" w:rsidP="00E83B26">
      <w:pPr>
        <w:pStyle w:val="afe"/>
        <w:ind w:left="0"/>
        <w:rPr>
          <w:rFonts w:cs="Times New Roman"/>
          <w:szCs w:val="24"/>
          <w:u w:val="single"/>
        </w:rPr>
      </w:pPr>
      <w:r w:rsidRPr="00BA4F0F">
        <w:rPr>
          <w:rFonts w:cs="Times New Roman"/>
          <w:szCs w:val="24"/>
          <w:u w:val="single"/>
        </w:rPr>
        <w:t>Режим «ХТ + Г-КСФ»</w:t>
      </w:r>
    </w:p>
    <w:p w14:paraId="23BBFD5D" w14:textId="77777777" w:rsidR="00E83B26" w:rsidRPr="00BA4F0F" w:rsidRDefault="00E83B26" w:rsidP="00A555B2">
      <w:pPr>
        <w:numPr>
          <w:ilvl w:val="0"/>
          <w:numId w:val="204"/>
        </w:numPr>
        <w:ind w:left="0" w:firstLine="0"/>
      </w:pPr>
      <w:r w:rsidRPr="00BA4F0F">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7DF39938" w14:textId="77777777" w:rsidR="00E83B26" w:rsidRPr="00BA4F0F" w:rsidRDefault="00E83B26" w:rsidP="00A555B2">
      <w:pPr>
        <w:numPr>
          <w:ilvl w:val="0"/>
          <w:numId w:val="204"/>
        </w:numPr>
        <w:ind w:left="0" w:firstLine="0"/>
      </w:pPr>
      <w:r w:rsidRPr="00BA4F0F">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054A01A4" w14:textId="77777777" w:rsidR="00E83B26" w:rsidRPr="00BA4F0F" w:rsidRDefault="00E83B26" w:rsidP="00A555B2">
      <w:pPr>
        <w:numPr>
          <w:ilvl w:val="0"/>
          <w:numId w:val="204"/>
        </w:numPr>
        <w:ind w:left="0" w:firstLine="0"/>
      </w:pPr>
      <w:r w:rsidRPr="00BA4F0F">
        <w:t>Введение химиопрепаратов сопровождается массивной гидратацией из расчета 1,5-3 л/м</w:t>
      </w:r>
      <w:r w:rsidRPr="00BA4F0F">
        <w:rPr>
          <w:vertAlign w:val="superscript"/>
        </w:rPr>
        <w:t>2</w:t>
      </w:r>
      <w:r w:rsidRPr="00BA4F0F">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032DB3A5" w14:textId="77777777" w:rsidR="00E83B26" w:rsidRPr="00BA4F0F" w:rsidRDefault="00E83B26" w:rsidP="00A555B2">
      <w:pPr>
        <w:numPr>
          <w:ilvl w:val="0"/>
          <w:numId w:val="204"/>
        </w:numPr>
        <w:ind w:left="0" w:firstLine="0"/>
      </w:pPr>
      <w:r w:rsidRPr="00BA4F0F">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vertAlign w:val="superscript"/>
        </w:rPr>
        <w:t>2</w:t>
      </w:r>
      <w:r w:rsidRPr="00BA4F0F">
        <w:t xml:space="preserve"> круглосуточно в день введения цитостатика;</w:t>
      </w:r>
    </w:p>
    <w:p w14:paraId="0B5163DD" w14:textId="77777777" w:rsidR="00E83B26" w:rsidRPr="00BA4F0F" w:rsidRDefault="00E83B26" w:rsidP="00A555B2">
      <w:pPr>
        <w:numPr>
          <w:ilvl w:val="0"/>
          <w:numId w:val="204"/>
        </w:numPr>
        <w:ind w:left="0" w:firstLine="0"/>
      </w:pPr>
      <w:r w:rsidRPr="00BA4F0F">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4C70BB20" w14:textId="77777777" w:rsidR="00E83B26" w:rsidRPr="00BA4F0F" w:rsidRDefault="00E83B26" w:rsidP="00A555B2">
      <w:pPr>
        <w:numPr>
          <w:ilvl w:val="0"/>
          <w:numId w:val="204"/>
        </w:numPr>
        <w:ind w:left="0" w:firstLine="0"/>
      </w:pPr>
      <w:r w:rsidRPr="00BA4F0F">
        <w:t>Противосудорожная профилактика, если применяется бусульфан, циклофосфан (карбамазепин 200 мг+ диазепам 10 мг);</w:t>
      </w:r>
    </w:p>
    <w:p w14:paraId="1BC7A10C" w14:textId="77777777" w:rsidR="00E83B26" w:rsidRPr="00BA4F0F" w:rsidRDefault="00E83B26" w:rsidP="00A555B2">
      <w:pPr>
        <w:numPr>
          <w:ilvl w:val="0"/>
          <w:numId w:val="204"/>
        </w:numPr>
        <w:ind w:left="0" w:firstLine="0"/>
      </w:pPr>
      <w:r w:rsidRPr="00BA4F0F">
        <w:t>Противорвотная терапия по стандартным схемам (ондансетрон 8 мг, метоклопрамид 10 мг и тд.);</w:t>
      </w:r>
    </w:p>
    <w:p w14:paraId="5479F92A" w14:textId="77777777" w:rsidR="00E83B26" w:rsidRPr="00BA4F0F" w:rsidRDefault="00E83B26" w:rsidP="00A555B2">
      <w:pPr>
        <w:numPr>
          <w:ilvl w:val="0"/>
          <w:numId w:val="204"/>
        </w:numPr>
        <w:ind w:left="0" w:firstLine="0"/>
      </w:pPr>
      <w:r w:rsidRPr="00BA4F0F">
        <w:t xml:space="preserve">Противоязвенная терапия по стандартным схемам (омепразол 20 мг или ранитидин 150 мг) </w:t>
      </w:r>
    </w:p>
    <w:p w14:paraId="665895C0" w14:textId="77777777" w:rsidR="00E83B26" w:rsidRPr="00BA4F0F" w:rsidRDefault="00E83B26" w:rsidP="00A555B2">
      <w:pPr>
        <w:numPr>
          <w:ilvl w:val="0"/>
          <w:numId w:val="204"/>
        </w:numPr>
        <w:ind w:left="0" w:firstLine="0"/>
      </w:pPr>
      <w:r w:rsidRPr="00BA4F0F">
        <w:t>Овариопротекция проводится женщинам фертильного возраста по показаниям</w:t>
      </w:r>
    </w:p>
    <w:p w14:paraId="6F75CA41" w14:textId="77777777" w:rsidR="00E83B26" w:rsidRPr="00BA4F0F" w:rsidRDefault="00E83B26" w:rsidP="00E83B26">
      <w:pPr>
        <w:rPr>
          <w:b/>
        </w:rPr>
      </w:pPr>
      <w:bookmarkStart w:id="141" w:name="_Toc44926610"/>
    </w:p>
    <w:p w14:paraId="14DD01D9" w14:textId="77777777" w:rsidR="00E83B26" w:rsidRPr="00BA4F0F" w:rsidRDefault="00E83B26" w:rsidP="00E83B26">
      <w:pPr>
        <w:rPr>
          <w:b/>
        </w:rPr>
      </w:pPr>
      <w:r w:rsidRPr="00BA4F0F">
        <w:rPr>
          <w:b/>
        </w:rPr>
        <w:t>Лейкаферез и криоконсервирование</w:t>
      </w:r>
      <w:bookmarkEnd w:id="141"/>
    </w:p>
    <w:p w14:paraId="7D9C9A66" w14:textId="77777777" w:rsidR="00E83B26" w:rsidRPr="00BA4F0F" w:rsidRDefault="00E83B26" w:rsidP="00E83B26">
      <w:pPr>
        <w:pStyle w:val="afe"/>
        <w:ind w:left="0"/>
        <w:rPr>
          <w:rFonts w:cs="Times New Roman"/>
          <w:szCs w:val="24"/>
          <w:u w:val="single"/>
        </w:rPr>
      </w:pPr>
      <w:bookmarkStart w:id="142" w:name="_Toc44926611"/>
      <w:r w:rsidRPr="00BA4F0F">
        <w:rPr>
          <w:rFonts w:cs="Times New Roman"/>
          <w:szCs w:val="24"/>
          <w:u w:val="single"/>
        </w:rPr>
        <w:t>Лейкоцитаферез</w:t>
      </w:r>
      <w:bookmarkEnd w:id="142"/>
    </w:p>
    <w:p w14:paraId="7BDC4093" w14:textId="67379BCB" w:rsidR="00E83B26" w:rsidRPr="00BA4F0F" w:rsidRDefault="00E83B26" w:rsidP="00E83B26">
      <w:r w:rsidRPr="00BA4F0F">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fldChar w:fldCharType="begin" w:fldLock="1"/>
      </w:r>
      <w:r w:rsidR="003B39A6">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25]","plainTextFormattedCitation":"[125]","previouslyFormattedCitation":"[125]"},"properties":{"noteIndex":0},"schema":"https://github.com/citation-style-language/schema/raw/master/csl-citation.json"}</w:instrText>
      </w:r>
      <w:r w:rsidRPr="00BA4F0F">
        <w:fldChar w:fldCharType="separate"/>
      </w:r>
      <w:r w:rsidRPr="00E83B26">
        <w:rPr>
          <w:noProof/>
        </w:rPr>
        <w:t>[125]</w:t>
      </w:r>
      <w:r w:rsidRPr="00BA4F0F">
        <w:fldChar w:fldCharType="end"/>
      </w:r>
      <w:r w:rsidRPr="00BA4F0F">
        <w:t xml:space="preserve">. </w:t>
      </w:r>
    </w:p>
    <w:p w14:paraId="4BA63B9E" w14:textId="6DB3C4FB" w:rsidR="00E83B26" w:rsidRPr="00BA4F0F" w:rsidRDefault="00E83B26" w:rsidP="00E83B26">
      <w:r w:rsidRPr="00BA4F0F">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fldChar w:fldCharType="begin" w:fldLock="1"/>
      </w:r>
      <w:r w:rsidR="003B39A6">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26]","plainTextFormattedCitation":"[126]","previouslyFormattedCitation":"[126]"},"properties":{"noteIndex":0},"schema":"https://github.com/citation-style-language/schema/raw/master/csl-citation.json"}</w:instrText>
      </w:r>
      <w:r w:rsidRPr="00BA4F0F">
        <w:fldChar w:fldCharType="separate"/>
      </w:r>
      <w:r w:rsidRPr="00E83B26">
        <w:rPr>
          <w:noProof/>
        </w:rPr>
        <w:t>[126]</w:t>
      </w:r>
      <w:r w:rsidRPr="00BA4F0F">
        <w:fldChar w:fldCharType="end"/>
      </w:r>
      <w:r w:rsidRPr="00BA4F0F">
        <w:t>.</w:t>
      </w:r>
    </w:p>
    <w:p w14:paraId="4349EBBF" w14:textId="77777777" w:rsidR="00E83B26" w:rsidRPr="00BA4F0F" w:rsidRDefault="00E83B26" w:rsidP="00E83B26">
      <w:r w:rsidRPr="00BA4F0F">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05E5E5F1" w14:textId="77777777" w:rsidR="00E83B26" w:rsidRPr="00BA4F0F" w:rsidRDefault="00E83B26" w:rsidP="00E83B26">
      <w:r w:rsidRPr="00BA4F0F">
        <w:t xml:space="preserve">В день первого предполагаемого сбора выполняется общий анализ крови и подсчет </w:t>
      </w:r>
      <w:r w:rsidRPr="00BA4F0F">
        <w:rPr>
          <w:lang w:val="en-US"/>
        </w:rPr>
        <w:t>CD</w:t>
      </w:r>
      <w:r w:rsidRPr="00BA4F0F">
        <w:t xml:space="preserve">34+ в крови методом проточной цитометрии. </w:t>
      </w:r>
    </w:p>
    <w:p w14:paraId="5FB30313" w14:textId="77777777" w:rsidR="00E83B26" w:rsidRPr="00BA4F0F" w:rsidRDefault="00E83B26" w:rsidP="00E83B26">
      <w:r w:rsidRPr="00BA4F0F">
        <w:t xml:space="preserve">Подсчет абсолютного количества </w:t>
      </w:r>
      <w:r w:rsidRPr="00BA4F0F">
        <w:rPr>
          <w:lang w:val="en-US"/>
        </w:rPr>
        <w:t>CD</w:t>
      </w:r>
      <w:r w:rsidRPr="00BA4F0F">
        <w:t xml:space="preserve">34+ ГСК в крови проводится по формуле: </w:t>
      </w:r>
    </w:p>
    <w:p w14:paraId="7189D667" w14:textId="77777777" w:rsidR="00E83B26" w:rsidRPr="00BA4F0F" w:rsidRDefault="00E83B26" w:rsidP="00E83B26">
      <w:pPr>
        <w:jc w:val="center"/>
        <w:rPr>
          <w:i/>
        </w:rPr>
      </w:pPr>
      <w:r w:rsidRPr="00BA4F0F">
        <w:rPr>
          <w:i/>
        </w:rPr>
        <w:t xml:space="preserve">Абсолютное содержание </w:t>
      </w:r>
      <w:r w:rsidRPr="00BA4F0F">
        <w:rPr>
          <w:i/>
          <w:lang w:val="en-US"/>
        </w:rPr>
        <w:t>CD</w:t>
      </w:r>
      <w:r w:rsidRPr="00BA4F0F">
        <w:rPr>
          <w:i/>
        </w:rPr>
        <w:t>34+ клеток в крови (клеток/мкл) =</w:t>
      </w:r>
    </w:p>
    <w:p w14:paraId="4FF319D7" w14:textId="77777777" w:rsidR="00E83B26" w:rsidRPr="00BA4F0F" w:rsidRDefault="00E83B26" w:rsidP="00E83B26">
      <w:pPr>
        <w:jc w:val="center"/>
        <w:rPr>
          <w:i/>
        </w:rPr>
      </w:pPr>
      <w:r w:rsidRPr="00BA4F0F">
        <w:rPr>
          <w:i/>
        </w:rPr>
        <w:t xml:space="preserve">доля </w:t>
      </w:r>
      <w:r w:rsidRPr="00BA4F0F">
        <w:rPr>
          <w:i/>
          <w:lang w:val="en-US"/>
        </w:rPr>
        <w:t>CD</w:t>
      </w:r>
      <w:r w:rsidRPr="00BA4F0F">
        <w:rPr>
          <w:i/>
        </w:rPr>
        <w:t>34+ клеток (%) × количество лейкоцитов (10</w:t>
      </w:r>
      <w:r w:rsidRPr="00BA4F0F">
        <w:rPr>
          <w:i/>
          <w:vertAlign w:val="superscript"/>
        </w:rPr>
        <w:t>9</w:t>
      </w:r>
      <w:r w:rsidRPr="00BA4F0F">
        <w:rPr>
          <w:i/>
        </w:rPr>
        <w:t>/л) × 10</w:t>
      </w:r>
    </w:p>
    <w:p w14:paraId="3C3320A7" w14:textId="77777777" w:rsidR="00E83B26" w:rsidRPr="00BA4F0F" w:rsidRDefault="00E83B26" w:rsidP="00E83B26">
      <w:r w:rsidRPr="00BA4F0F">
        <w:t xml:space="preserve">При содержании </w:t>
      </w:r>
      <w:r w:rsidRPr="00BA4F0F">
        <w:rPr>
          <w:lang w:val="en-US"/>
        </w:rPr>
        <w:t>CD</w:t>
      </w:r>
      <w:r w:rsidRPr="00BA4F0F">
        <w:t>34+ клеток в периферической крови более 10-20 в 1 мкл. можно начинать первый лейкаферез.</w:t>
      </w:r>
    </w:p>
    <w:p w14:paraId="10786E74" w14:textId="77777777" w:rsidR="00E83B26" w:rsidRPr="00BA4F0F" w:rsidRDefault="00E83B26" w:rsidP="00E83B26">
      <w:r w:rsidRPr="00BA4F0F">
        <w:t xml:space="preserve">Если абсолютное количество </w:t>
      </w:r>
      <w:r w:rsidRPr="00BA4F0F">
        <w:rPr>
          <w:lang w:val="en-US"/>
        </w:rPr>
        <w:t>CD</w:t>
      </w:r>
      <w:r w:rsidRPr="00BA4F0F">
        <w:t>34+ клеток в крови более 20 в 1 мкл., высока вероятность заготовки трансплантата за 1-2 процедуры лейкафкереза.</w:t>
      </w:r>
    </w:p>
    <w:p w14:paraId="77320C10" w14:textId="77777777" w:rsidR="00E83B26" w:rsidRPr="00BA4F0F" w:rsidRDefault="00E83B26" w:rsidP="00E83B26">
      <w:r w:rsidRPr="00BA4F0F">
        <w:t xml:space="preserve">При обнаружении </w:t>
      </w:r>
      <w:r w:rsidRPr="00BA4F0F">
        <w:rPr>
          <w:lang w:val="en-US"/>
        </w:rPr>
        <w:t>CD</w:t>
      </w:r>
      <w:r w:rsidRPr="00BA4F0F">
        <w:t>34+ клеток в крови в количе</w:t>
      </w:r>
      <w:r w:rsidRPr="00BA4F0F">
        <w:rPr>
          <w:lang w:val="en-US"/>
        </w:rPr>
        <w:t>c</w:t>
      </w:r>
      <w:r w:rsidRPr="00BA4F0F">
        <w:t xml:space="preserve">тве 10-20 в 1 мкл. обычно необходимо 2-4 процедуры лейкафереза. </w:t>
      </w:r>
    </w:p>
    <w:p w14:paraId="5605BD4B" w14:textId="77777777" w:rsidR="00E83B26" w:rsidRPr="00BA4F0F" w:rsidRDefault="00E83B26" w:rsidP="00E83B26">
      <w:r w:rsidRPr="00BA4F0F">
        <w:t xml:space="preserve">Если содержание </w:t>
      </w:r>
      <w:r w:rsidRPr="00BA4F0F">
        <w:rPr>
          <w:lang w:val="en-US"/>
        </w:rPr>
        <w:t>CD</w:t>
      </w:r>
      <w:r w:rsidRPr="00BA4F0F">
        <w:t>34+ клеток менее 10 в 1 мкл., желательно воздержаться от сбора клеток в этот день и повторить анализ на следующий день.</w:t>
      </w:r>
    </w:p>
    <w:p w14:paraId="353BCD46" w14:textId="77777777" w:rsidR="00E83B26" w:rsidRPr="00BA4F0F" w:rsidRDefault="00E83B26" w:rsidP="00E83B26">
      <w:r w:rsidRPr="00BA4F0F">
        <w:t xml:space="preserve">При содержании </w:t>
      </w:r>
      <w:r w:rsidRPr="00BA4F0F">
        <w:rPr>
          <w:lang w:val="en-US"/>
        </w:rPr>
        <w:t>CD</w:t>
      </w:r>
      <w:r w:rsidRPr="00BA4F0F">
        <w:t>34+ клеток менее 5 в 1 мкл. необходимо обсудить вопрос об отказе от продолжения мобилизации или же возможности применения плериксафора.</w:t>
      </w:r>
    </w:p>
    <w:p w14:paraId="523EC6E7" w14:textId="77777777" w:rsidR="00E83B26" w:rsidRPr="00BA4F0F" w:rsidRDefault="00E83B26" w:rsidP="00E83B26">
      <w:r w:rsidRPr="00BA4F0F">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vertAlign w:val="superscript"/>
        </w:rPr>
        <w:t>9</w:t>
      </w:r>
      <w:r w:rsidRPr="00BA4F0F">
        <w:t xml:space="preserve">/л предпочтителен полуавтоматический режим для возможности ручной регулировки границы раздела сред. </w:t>
      </w:r>
    </w:p>
    <w:p w14:paraId="4D6168E7" w14:textId="77777777" w:rsidR="00E83B26" w:rsidRPr="00BA4F0F" w:rsidRDefault="00E83B26" w:rsidP="00E83B26">
      <w:r w:rsidRPr="00BA4F0F">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2D024FB8" w14:textId="77777777" w:rsidR="00E83B26" w:rsidRPr="00BA4F0F" w:rsidRDefault="00E83B26" w:rsidP="00E83B26">
      <w:r w:rsidRPr="00BA4F0F">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4CB90B9A" w14:textId="77777777" w:rsidR="00E83B26" w:rsidRPr="00BA4F0F" w:rsidRDefault="00E83B26" w:rsidP="00E83B26">
      <w:r w:rsidRPr="00BA4F0F">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71FEF0E7" w14:textId="488FCCA1" w:rsidR="00E83B26" w:rsidRPr="00BA4F0F" w:rsidRDefault="00E83B26" w:rsidP="00E83B26">
      <w:r w:rsidRPr="00BA4F0F">
        <w:t>Из полученного продукта берут пробу ГСК для определения содержания С</w:t>
      </w:r>
      <w:r w:rsidRPr="00BA4F0F">
        <w:rPr>
          <w:lang w:val="en-US"/>
        </w:rPr>
        <w:t>D</w:t>
      </w:r>
      <w:r w:rsidRPr="00BA4F0F">
        <w:t xml:space="preserve">34+ клеток при помощи проточного цитофлуориметра. Существует множество рекомендуемых схем по подсчету </w:t>
      </w:r>
      <w:r w:rsidRPr="00BA4F0F">
        <w:rPr>
          <w:lang w:val="en-US"/>
        </w:rPr>
        <w:t>CD</w:t>
      </w:r>
      <w:r w:rsidRPr="00BA4F0F">
        <w:t xml:space="preserve">34+ ГСК, наиболее известен </w:t>
      </w:r>
      <w:r w:rsidRPr="00BA4F0F">
        <w:rPr>
          <w:lang w:val="en-US"/>
        </w:rPr>
        <w:t>ISHAGE</w:t>
      </w:r>
      <w:r w:rsidRPr="00BA4F0F">
        <w:t xml:space="preserve">-протокол (International Society of Hematotherapy and Graft Engineering) </w:t>
      </w:r>
      <w:r w:rsidRPr="00BA4F0F">
        <w:fldChar w:fldCharType="begin" w:fldLock="1"/>
      </w:r>
      <w:r w:rsidR="003B39A6">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27]","plainTextFormattedCitation":"[127]","previouslyFormattedCitation":"[127]"},"properties":{"noteIndex":0},"schema":"https://github.com/citation-style-language/schema/raw/master/csl-citation.json"}</w:instrText>
      </w:r>
      <w:r w:rsidRPr="00BA4F0F">
        <w:fldChar w:fldCharType="separate"/>
      </w:r>
      <w:r w:rsidRPr="00E83B26">
        <w:rPr>
          <w:noProof/>
        </w:rPr>
        <w:t>[127]</w:t>
      </w:r>
      <w:r w:rsidRPr="00BA4F0F">
        <w:fldChar w:fldCharType="end"/>
      </w:r>
      <w:r w:rsidRPr="00BA4F0F">
        <w:t xml:space="preserve">. </w:t>
      </w:r>
    </w:p>
    <w:p w14:paraId="5C6CC594" w14:textId="77777777" w:rsidR="00E83B26" w:rsidRPr="00BA4F0F" w:rsidRDefault="00E83B26" w:rsidP="00E83B26">
      <w:r w:rsidRPr="00BA4F0F">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53E49BC0" w14:textId="77777777" w:rsidR="00E83B26" w:rsidRPr="00BA4F0F" w:rsidRDefault="00E83B26" w:rsidP="00E83B26">
      <w:pPr>
        <w:pStyle w:val="afe"/>
        <w:ind w:left="0"/>
        <w:rPr>
          <w:rFonts w:cs="Times New Roman"/>
          <w:szCs w:val="24"/>
          <w:u w:val="single"/>
        </w:rPr>
      </w:pPr>
      <w:bookmarkStart w:id="143" w:name="_Toc44926612"/>
    </w:p>
    <w:p w14:paraId="0437FE8D" w14:textId="77777777" w:rsidR="00E83B26" w:rsidRPr="00BA4F0F" w:rsidRDefault="00E83B26" w:rsidP="00E83B26">
      <w:pPr>
        <w:pStyle w:val="afe"/>
        <w:ind w:left="0"/>
        <w:rPr>
          <w:rFonts w:cs="Times New Roman"/>
          <w:szCs w:val="24"/>
          <w:u w:val="single"/>
        </w:rPr>
      </w:pPr>
      <w:r w:rsidRPr="00BA4F0F">
        <w:rPr>
          <w:rFonts w:cs="Times New Roman"/>
          <w:szCs w:val="24"/>
          <w:u w:val="single"/>
        </w:rPr>
        <w:t>Криоконсервирование трансплантата</w:t>
      </w:r>
      <w:bookmarkEnd w:id="143"/>
    </w:p>
    <w:p w14:paraId="732D2CFA" w14:textId="77777777" w:rsidR="00E83B26" w:rsidRPr="00BA4F0F" w:rsidRDefault="00E83B26" w:rsidP="00E83B26">
      <w:r w:rsidRPr="00BA4F0F">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27237725" w14:textId="77777777" w:rsidR="00E83B26" w:rsidRPr="00BA4F0F" w:rsidRDefault="00E83B26" w:rsidP="00E83B26">
      <w:r w:rsidRPr="00BA4F0F">
        <w:t xml:space="preserve">Фракционирование проводят в асептических условиях, например, в условиях ламинарного шкафа биологической безопасности </w:t>
      </w:r>
      <w:r w:rsidRPr="00BA4F0F">
        <w:rPr>
          <w:lang w:val="en-US"/>
        </w:rPr>
        <w:t>II</w:t>
      </w:r>
      <w:r w:rsidRPr="00BA4F0F">
        <w:t xml:space="preserve"> класса. Далее осуществляется подсчет </w:t>
      </w:r>
      <w:r w:rsidRPr="00BA4F0F">
        <w:rPr>
          <w:lang w:val="en-US"/>
        </w:rPr>
        <w:t>CD</w:t>
      </w:r>
      <w:r w:rsidRPr="00BA4F0F">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169E97E4" w14:textId="77777777" w:rsidR="00E83B26" w:rsidRPr="00BA4F0F" w:rsidRDefault="00E83B26" w:rsidP="00E83B26">
      <w:r w:rsidRPr="00BA4F0F">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5D35CA50" w14:textId="77777777" w:rsidR="00E83B26" w:rsidRPr="00BA4F0F" w:rsidRDefault="00E83B26" w:rsidP="00E83B26">
      <w:r w:rsidRPr="00BA4F0F">
        <w:t xml:space="preserve">Заморозку и хранение биоматериала производят в емкости с парами жидкого азота. </w:t>
      </w:r>
    </w:p>
    <w:p w14:paraId="739F39A6" w14:textId="77777777" w:rsidR="00E83B26" w:rsidRPr="00BA4F0F" w:rsidRDefault="00E83B26" w:rsidP="00E83B26">
      <w:pPr>
        <w:rPr>
          <w:b/>
        </w:rPr>
      </w:pPr>
      <w:bookmarkStart w:id="144" w:name="_Toc44926613"/>
    </w:p>
    <w:p w14:paraId="3E73864C" w14:textId="77777777" w:rsidR="00E83B26" w:rsidRPr="00BA4F0F" w:rsidRDefault="00E83B26" w:rsidP="00E83B26">
      <w:pPr>
        <w:rPr>
          <w:b/>
        </w:rPr>
      </w:pPr>
      <w:r w:rsidRPr="00BA4F0F">
        <w:rPr>
          <w:b/>
        </w:rPr>
        <w:t>Обследование пациентов перед мобилизацией и сбором ГСК</w:t>
      </w:r>
      <w:bookmarkEnd w:id="144"/>
    </w:p>
    <w:p w14:paraId="70F3E826" w14:textId="77777777" w:rsidR="00E83B26" w:rsidRPr="00BA4F0F" w:rsidRDefault="00E83B26" w:rsidP="00E83B26">
      <w:pPr>
        <w:ind w:firstLine="284"/>
      </w:pPr>
      <w:r w:rsidRPr="00BA4F0F">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581DF223" w14:textId="77777777" w:rsidR="00E83B26" w:rsidRPr="00BA4F0F" w:rsidRDefault="00E83B26" w:rsidP="00E83B26">
      <w:pPr>
        <w:pStyle w:val="afe"/>
        <w:ind w:left="0"/>
        <w:rPr>
          <w:rFonts w:cs="Times New Roman"/>
          <w:szCs w:val="24"/>
          <w:u w:val="single"/>
        </w:rPr>
      </w:pPr>
      <w:bookmarkStart w:id="145" w:name="_Toc44926614"/>
    </w:p>
    <w:p w14:paraId="0FDF1E21" w14:textId="77777777" w:rsidR="00E83B26" w:rsidRPr="00BA4F0F" w:rsidRDefault="00E83B26" w:rsidP="00E83B26">
      <w:pPr>
        <w:pStyle w:val="afe"/>
        <w:ind w:left="0"/>
        <w:rPr>
          <w:rFonts w:cs="Times New Roman"/>
          <w:szCs w:val="24"/>
          <w:u w:val="single"/>
        </w:rPr>
      </w:pPr>
      <w:r w:rsidRPr="00BA4F0F">
        <w:rPr>
          <w:rFonts w:cs="Times New Roman"/>
          <w:szCs w:val="24"/>
          <w:u w:val="single"/>
        </w:rPr>
        <w:t>Общие методы обследования</w:t>
      </w:r>
      <w:bookmarkEnd w:id="145"/>
    </w:p>
    <w:p w14:paraId="7D93A3AA"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Развернутый анализ крови.</w:t>
      </w:r>
    </w:p>
    <w:p w14:paraId="23FA9C22"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60448311"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Общий анализ мочи.</w:t>
      </w:r>
    </w:p>
    <w:p w14:paraId="3F64FE4A"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Глюкоза крови.</w:t>
      </w:r>
    </w:p>
    <w:p w14:paraId="207C31EE"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57943128"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B2EA01F"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76C1C83C"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состояния кроветворения.</w:t>
      </w:r>
    </w:p>
    <w:p w14:paraId="032B931F"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39B7C056"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595A864C"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00DF0767"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072B9C37"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Электрокардиограмма.</w:t>
      </w:r>
    </w:p>
    <w:p w14:paraId="2F149A63"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Эхокардиография.</w:t>
      </w:r>
    </w:p>
    <w:p w14:paraId="447393FB"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2100D55F"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38065CC1"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67211747"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7B86DD59"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МРТ головного мозга.</w:t>
      </w:r>
    </w:p>
    <w:p w14:paraId="7FE6A85F"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КТ органов грудной полости.</w:t>
      </w:r>
    </w:p>
    <w:p w14:paraId="4ED64D41"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0E5EA37D" w14:textId="77777777" w:rsidR="00E83B26" w:rsidRPr="00BA4F0F" w:rsidRDefault="00E83B26" w:rsidP="00A555B2">
      <w:pPr>
        <w:pStyle w:val="Numlist"/>
        <w:numPr>
          <w:ilvl w:val="0"/>
          <w:numId w:val="114"/>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5FB2A2F6" w14:textId="77777777" w:rsidR="00E83B26" w:rsidRPr="00BA4F0F" w:rsidRDefault="00E83B26" w:rsidP="00E83B26">
      <w:pPr>
        <w:pStyle w:val="afe"/>
        <w:ind w:left="0"/>
        <w:rPr>
          <w:rFonts w:cs="Times New Roman"/>
          <w:szCs w:val="24"/>
          <w:u w:val="single"/>
        </w:rPr>
      </w:pPr>
      <w:bookmarkStart w:id="146" w:name="_Toc44926615"/>
    </w:p>
    <w:p w14:paraId="6322AC2E" w14:textId="77777777" w:rsidR="00E83B26" w:rsidRPr="00BA4F0F" w:rsidRDefault="00E83B26" w:rsidP="00E83B26">
      <w:pPr>
        <w:pStyle w:val="afe"/>
        <w:ind w:left="0"/>
        <w:rPr>
          <w:rFonts w:cs="Times New Roman"/>
          <w:szCs w:val="24"/>
          <w:u w:val="single"/>
        </w:rPr>
      </w:pPr>
      <w:r w:rsidRPr="00BA4F0F">
        <w:rPr>
          <w:rFonts w:cs="Times New Roman"/>
          <w:szCs w:val="24"/>
          <w:u w:val="single"/>
        </w:rPr>
        <w:t>Специальные методы обследования при различных вариантах гемобластозов</w:t>
      </w:r>
      <w:bookmarkEnd w:id="146"/>
    </w:p>
    <w:p w14:paraId="4434415E" w14:textId="77777777" w:rsidR="00E83B26" w:rsidRPr="00BA4F0F" w:rsidRDefault="00E83B26" w:rsidP="00E83B26">
      <w:pPr>
        <w:rPr>
          <w:b/>
          <w:i/>
          <w:lang w:val="en-US"/>
        </w:rPr>
      </w:pPr>
      <w:r w:rsidRPr="000638F3">
        <w:rPr>
          <w:b/>
          <w:i/>
          <w:lang w:val="en-US"/>
        </w:rPr>
        <w:t>Лимфопролиферативные заболевания</w:t>
      </w:r>
      <w:r w:rsidRPr="00BA4F0F">
        <w:rPr>
          <w:b/>
          <w:i/>
          <w:lang w:val="en-US"/>
        </w:rPr>
        <w:t xml:space="preserve"> </w:t>
      </w:r>
    </w:p>
    <w:p w14:paraId="23BC9921" w14:textId="77777777" w:rsidR="00E83B26" w:rsidRPr="00BA4F0F" w:rsidRDefault="00E83B26" w:rsidP="00A555B2">
      <w:pPr>
        <w:pStyle w:val="Numlist"/>
        <w:numPr>
          <w:ilvl w:val="0"/>
          <w:numId w:val="115"/>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154B42A2" w14:textId="77777777" w:rsidR="00E83B26" w:rsidRPr="00BA4F0F" w:rsidRDefault="00E83B26" w:rsidP="00A555B2">
      <w:pPr>
        <w:pStyle w:val="Numlist"/>
        <w:numPr>
          <w:ilvl w:val="0"/>
          <w:numId w:val="115"/>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03480ACF" w14:textId="77777777" w:rsidR="00E83B26" w:rsidRPr="00BA4F0F" w:rsidRDefault="00E83B26" w:rsidP="00A555B2">
      <w:pPr>
        <w:pStyle w:val="Numlist"/>
        <w:numPr>
          <w:ilvl w:val="0"/>
          <w:numId w:val="115"/>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7DD36563" w14:textId="77777777" w:rsidR="00E83B26" w:rsidRPr="00BA4F0F" w:rsidRDefault="00E83B26" w:rsidP="00A555B2">
      <w:pPr>
        <w:pStyle w:val="Numlist"/>
        <w:numPr>
          <w:ilvl w:val="0"/>
          <w:numId w:val="115"/>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31E57E08" w14:textId="77777777" w:rsidR="00E83B26" w:rsidRPr="00BA4F0F" w:rsidRDefault="00E83B26" w:rsidP="00A555B2">
      <w:pPr>
        <w:pStyle w:val="Numlist"/>
        <w:numPr>
          <w:ilvl w:val="0"/>
          <w:numId w:val="115"/>
        </w:numPr>
        <w:tabs>
          <w:tab w:val="left" w:pos="284"/>
        </w:tabs>
        <w:autoSpaceDE w:val="0"/>
        <w:autoSpaceDN w:val="0"/>
        <w:adjustRightInd w:val="0"/>
        <w:spacing w:line="360" w:lineRule="auto"/>
        <w:ind w:left="0" w:firstLine="284"/>
        <w:jc w:val="both"/>
      </w:pPr>
      <w:r w:rsidRPr="00BA4F0F">
        <w:t>УЗИ периферических лимфоузлов.</w:t>
      </w:r>
    </w:p>
    <w:p w14:paraId="4C20B513" w14:textId="77777777" w:rsidR="00E83B26" w:rsidRPr="00BA4F0F" w:rsidRDefault="00E83B26" w:rsidP="00A555B2">
      <w:pPr>
        <w:pStyle w:val="Numlist"/>
        <w:numPr>
          <w:ilvl w:val="0"/>
          <w:numId w:val="115"/>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1DCF6E46" w14:textId="77777777" w:rsidR="00E83B26" w:rsidRPr="00BA4F0F" w:rsidRDefault="00E83B26" w:rsidP="00A555B2">
      <w:pPr>
        <w:pStyle w:val="Numlist"/>
        <w:numPr>
          <w:ilvl w:val="0"/>
          <w:numId w:val="115"/>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39C63B23" w14:textId="77777777" w:rsidR="00E83B26" w:rsidRPr="00BA4F0F" w:rsidRDefault="00E83B26" w:rsidP="00E83B26">
      <w:pPr>
        <w:rPr>
          <w:i/>
          <w:u w:val="single"/>
        </w:rPr>
      </w:pPr>
      <w:bookmarkStart w:id="147" w:name="_Toc44926616"/>
    </w:p>
    <w:p w14:paraId="04D7810A" w14:textId="77777777" w:rsidR="00E83B26" w:rsidRPr="00BA4F0F" w:rsidRDefault="00E83B26" w:rsidP="00E83B26">
      <w:pPr>
        <w:rPr>
          <w:b/>
        </w:rPr>
      </w:pPr>
      <w:bookmarkStart w:id="148" w:name="_Toc44926621"/>
      <w:bookmarkEnd w:id="147"/>
      <w:r w:rsidRPr="00BA4F0F">
        <w:rPr>
          <w:b/>
        </w:rPr>
        <w:t>Противопоказания к выполнению ауто-ТГСК</w:t>
      </w:r>
      <w:bookmarkEnd w:id="148"/>
    </w:p>
    <w:p w14:paraId="5A7E0F82" w14:textId="77777777" w:rsidR="00E83B26" w:rsidRPr="00BA4F0F" w:rsidRDefault="00E83B26" w:rsidP="00E83B26">
      <w:pPr>
        <w:pStyle w:val="afe"/>
        <w:ind w:left="0"/>
        <w:rPr>
          <w:rFonts w:cs="Times New Roman"/>
          <w:szCs w:val="24"/>
          <w:u w:val="single"/>
        </w:rPr>
      </w:pPr>
      <w:bookmarkStart w:id="149" w:name="_Toc44926622"/>
      <w:r w:rsidRPr="00BA4F0F">
        <w:rPr>
          <w:rFonts w:cs="Times New Roman"/>
          <w:szCs w:val="24"/>
          <w:u w:val="single"/>
        </w:rPr>
        <w:t>Абсолютные противопоказания к выполнению ауто-ТГСК</w:t>
      </w:r>
      <w:bookmarkEnd w:id="149"/>
    </w:p>
    <w:p w14:paraId="3125D4E1" w14:textId="77777777" w:rsidR="00E83B26" w:rsidRPr="00BA4F0F" w:rsidRDefault="00E83B26" w:rsidP="00E83B26">
      <w:pPr>
        <w:ind w:firstLine="567"/>
      </w:pPr>
      <w:r w:rsidRPr="00BA4F0F">
        <w:t>- прогрессия/рецидив основного заболевания;</w:t>
      </w:r>
    </w:p>
    <w:p w14:paraId="13648FBC" w14:textId="77777777" w:rsidR="00E83B26" w:rsidRPr="00BA4F0F" w:rsidRDefault="00E83B26" w:rsidP="00E83B26">
      <w:pPr>
        <w:ind w:firstLine="567"/>
      </w:pPr>
      <w:r w:rsidRPr="00BA4F0F">
        <w:t>- инфекционные заболевания в стадии обострения;</w:t>
      </w:r>
    </w:p>
    <w:p w14:paraId="13EAEA87" w14:textId="77777777" w:rsidR="00E83B26" w:rsidRPr="00BA4F0F" w:rsidRDefault="00E83B26" w:rsidP="00E83B26">
      <w:pPr>
        <w:ind w:firstLine="567"/>
      </w:pPr>
      <w:r w:rsidRPr="00BA4F0F">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3633FE9B" w14:textId="77777777" w:rsidR="00E83B26" w:rsidRPr="00BA4F0F" w:rsidRDefault="00E83B26" w:rsidP="00E83B26">
      <w:pPr>
        <w:ind w:firstLine="567"/>
      </w:pPr>
      <w:r w:rsidRPr="00BA4F0F">
        <w:t>- наличие «вторых» злокачественных новообразований вне ремиссии;</w:t>
      </w:r>
    </w:p>
    <w:p w14:paraId="03BB57AE" w14:textId="77777777" w:rsidR="00E83B26" w:rsidRPr="00BA4F0F" w:rsidRDefault="00E83B26" w:rsidP="00E83B26">
      <w:pPr>
        <w:ind w:firstLine="567"/>
      </w:pPr>
      <w:r w:rsidRPr="00BA4F0F">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451F59BF" w14:textId="77777777" w:rsidR="00E83B26" w:rsidRPr="00BA4F0F" w:rsidRDefault="00E83B26" w:rsidP="00E83B26">
      <w:pPr>
        <w:ind w:firstLine="567"/>
      </w:pPr>
      <w:r w:rsidRPr="00BA4F0F">
        <w:t>- психические расстройства и расстройства поведения в состоянии обострения и (или) представляющие опасность для больного и окружающих;</w:t>
      </w:r>
    </w:p>
    <w:p w14:paraId="5EC2BC51" w14:textId="77777777" w:rsidR="00E83B26" w:rsidRPr="00BA4F0F" w:rsidRDefault="00E83B26" w:rsidP="00E83B26">
      <w:pPr>
        <w:ind w:firstLine="567"/>
      </w:pPr>
      <w:r w:rsidRPr="00BA4F0F">
        <w:t>- психические расстройства и расстройства поведения, вызванные употреблением психоактивных веществ;</w:t>
      </w:r>
    </w:p>
    <w:p w14:paraId="6FBF57A6" w14:textId="77777777" w:rsidR="00E83B26" w:rsidRPr="00BA4F0F" w:rsidRDefault="00E83B26" w:rsidP="00E83B26">
      <w:pPr>
        <w:ind w:firstLine="567"/>
      </w:pPr>
      <w:r w:rsidRPr="00BA4F0F">
        <w:t>- кахексия;</w:t>
      </w:r>
    </w:p>
    <w:p w14:paraId="1A926E8C" w14:textId="77777777" w:rsidR="00E83B26" w:rsidRPr="00BA4F0F" w:rsidRDefault="00E83B26" w:rsidP="00E83B26">
      <w:pPr>
        <w:ind w:firstLine="567"/>
      </w:pPr>
      <w:r w:rsidRPr="00BA4F0F">
        <w:t>- беременность;</w:t>
      </w:r>
    </w:p>
    <w:p w14:paraId="7EA7B26B" w14:textId="77777777" w:rsidR="00E83B26" w:rsidRPr="00BA4F0F" w:rsidRDefault="00E83B26" w:rsidP="00E83B26">
      <w:pPr>
        <w:ind w:firstLine="567"/>
      </w:pPr>
      <w:r w:rsidRPr="00BA4F0F">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0274B09B" w14:textId="77777777" w:rsidR="00E83B26" w:rsidRPr="00BA4F0F" w:rsidRDefault="00E83B26" w:rsidP="00E83B26">
      <w:pPr>
        <w:ind w:firstLine="567"/>
      </w:pPr>
      <w:r w:rsidRPr="00BA4F0F">
        <w:t>- отсутствие подписанного информированного согласия на выполнение трансплантации.</w:t>
      </w:r>
    </w:p>
    <w:p w14:paraId="51A7D5FE" w14:textId="77777777" w:rsidR="00E83B26" w:rsidRPr="00BA4F0F" w:rsidRDefault="00E83B26" w:rsidP="00E83B26">
      <w:pPr>
        <w:pStyle w:val="11"/>
        <w:spacing w:before="0"/>
      </w:pPr>
      <w:bookmarkStart w:id="150" w:name="_Toc44926623"/>
    </w:p>
    <w:p w14:paraId="2EC94725" w14:textId="77777777" w:rsidR="00E83B26" w:rsidRPr="00BA4F0F" w:rsidRDefault="00E83B26" w:rsidP="00E83B26">
      <w:pPr>
        <w:pStyle w:val="afe"/>
        <w:ind w:left="0"/>
        <w:rPr>
          <w:rFonts w:cs="Times New Roman"/>
          <w:szCs w:val="24"/>
          <w:u w:val="single"/>
        </w:rPr>
      </w:pPr>
      <w:r w:rsidRPr="00BA4F0F">
        <w:rPr>
          <w:rFonts w:cs="Times New Roman"/>
          <w:szCs w:val="24"/>
          <w:u w:val="single"/>
        </w:rPr>
        <w:t>Относительные противопоказания к выполнению ауто-ТГСК</w:t>
      </w:r>
      <w:bookmarkEnd w:id="150"/>
    </w:p>
    <w:p w14:paraId="7ABB2710" w14:textId="77777777" w:rsidR="00E83B26" w:rsidRPr="00BA4F0F" w:rsidRDefault="00E83B26" w:rsidP="00E83B26">
      <w:pPr>
        <w:ind w:firstLine="567"/>
      </w:pPr>
      <w:r w:rsidRPr="00BA4F0F">
        <w:t>- инфекционные заболевания вне обострения (очаги инфекций, требующие санации);</w:t>
      </w:r>
    </w:p>
    <w:p w14:paraId="78D67BBB" w14:textId="77777777" w:rsidR="00E83B26" w:rsidRPr="00BA4F0F" w:rsidRDefault="00E83B26" w:rsidP="00E83B26">
      <w:pPr>
        <w:ind w:firstLine="567"/>
      </w:pPr>
      <w:r w:rsidRPr="00BA4F0F">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5755BCED" w14:textId="77777777" w:rsidR="00E83B26" w:rsidRPr="00BA4F0F" w:rsidRDefault="00E83B26" w:rsidP="00E83B26">
      <w:pPr>
        <w:ind w:firstLine="567"/>
      </w:pPr>
      <w:r w:rsidRPr="00BA4F0F">
        <w:t>- возраст старше 65 лет.</w:t>
      </w:r>
    </w:p>
    <w:p w14:paraId="0F3DC404" w14:textId="77777777" w:rsidR="00E83B26" w:rsidRPr="00BA4F0F" w:rsidRDefault="00E83B26" w:rsidP="00E83B26">
      <w:pPr>
        <w:ind w:firstLine="567"/>
      </w:pPr>
      <w:r w:rsidRPr="00BA4F0F">
        <w:t>- наличие в крови маркеров вируса иммунодефицита человека;</w:t>
      </w:r>
    </w:p>
    <w:p w14:paraId="4F9580DA" w14:textId="77777777" w:rsidR="00E83B26" w:rsidRPr="00BA4F0F" w:rsidRDefault="00E83B26" w:rsidP="00E83B26">
      <w:pPr>
        <w:rPr>
          <w:b/>
        </w:rPr>
      </w:pPr>
      <w:bookmarkStart w:id="151" w:name="_Toc44926624"/>
    </w:p>
    <w:p w14:paraId="357D1C43" w14:textId="77777777" w:rsidR="00E83B26" w:rsidRPr="00BA4F0F" w:rsidRDefault="00E83B26" w:rsidP="00E83B26">
      <w:pPr>
        <w:rPr>
          <w:b/>
        </w:rPr>
      </w:pPr>
      <w:r w:rsidRPr="00BA4F0F">
        <w:rPr>
          <w:b/>
        </w:rPr>
        <w:t>Обследование пациентов перед ауто-ТГСК</w:t>
      </w:r>
      <w:bookmarkEnd w:id="151"/>
    </w:p>
    <w:p w14:paraId="1BB213DA" w14:textId="77777777" w:rsidR="00E83B26" w:rsidRPr="00BA4F0F" w:rsidRDefault="00E83B26" w:rsidP="00E83B26">
      <w:pPr>
        <w:ind w:firstLine="284"/>
      </w:pPr>
      <w:r w:rsidRPr="00BA4F0F">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19B0600C" w14:textId="77777777" w:rsidR="00E83B26" w:rsidRPr="00BA4F0F" w:rsidRDefault="00E83B26" w:rsidP="00E83B26">
      <w:pPr>
        <w:pStyle w:val="afe"/>
        <w:ind w:left="0"/>
        <w:rPr>
          <w:rFonts w:cs="Times New Roman"/>
          <w:szCs w:val="24"/>
          <w:u w:val="single"/>
        </w:rPr>
      </w:pPr>
      <w:bookmarkStart w:id="152" w:name="_Toc44926625"/>
    </w:p>
    <w:p w14:paraId="1E617BA3" w14:textId="77777777" w:rsidR="00E83B26" w:rsidRPr="00BA4F0F" w:rsidRDefault="00E83B26" w:rsidP="00E83B26">
      <w:pPr>
        <w:pStyle w:val="afe"/>
        <w:ind w:left="0"/>
        <w:rPr>
          <w:rFonts w:cs="Times New Roman"/>
          <w:szCs w:val="24"/>
          <w:u w:val="single"/>
        </w:rPr>
      </w:pPr>
      <w:r w:rsidRPr="00BA4F0F">
        <w:rPr>
          <w:rFonts w:cs="Times New Roman"/>
          <w:szCs w:val="24"/>
          <w:u w:val="single"/>
        </w:rPr>
        <w:t>Общие методы обследования</w:t>
      </w:r>
      <w:bookmarkEnd w:id="152"/>
    </w:p>
    <w:p w14:paraId="1CD0D670"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Развернутый анализ крови.</w:t>
      </w:r>
    </w:p>
    <w:p w14:paraId="12BF3F56"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4DED8601"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Общий анализ мочи.</w:t>
      </w:r>
    </w:p>
    <w:p w14:paraId="2C3AC44F"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Глюкоза крови.</w:t>
      </w:r>
    </w:p>
    <w:p w14:paraId="6589CC69"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7273BD72"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5D37AE6E"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3C2BA115"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кроветворения.</w:t>
      </w:r>
    </w:p>
    <w:p w14:paraId="70CF646A"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5F4C22C7"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06DF1845"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37B2B8BA"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5E65911C"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Электрокардиограмма.</w:t>
      </w:r>
    </w:p>
    <w:p w14:paraId="797CBB55"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Эхокардиография.</w:t>
      </w:r>
    </w:p>
    <w:p w14:paraId="412B95C1"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Функция внешнего дыхания.</w:t>
      </w:r>
    </w:p>
    <w:p w14:paraId="401CD9EA"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2DE0C6D1"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23380D7B"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3869DB16"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5006A5B2"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МРТ головного мозга, придаточных пазух носа с целью выявления скрытых очагов инфекций.</w:t>
      </w:r>
    </w:p>
    <w:p w14:paraId="2A0F7B2D"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КТ органов грудной полости.</w:t>
      </w:r>
    </w:p>
    <w:p w14:paraId="2EF53B33"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10ECE2CE"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Осмотр стоматолога.</w:t>
      </w:r>
    </w:p>
    <w:p w14:paraId="6AC5B30E" w14:textId="77777777" w:rsidR="00E83B26" w:rsidRPr="00BA4F0F" w:rsidRDefault="00E83B26" w:rsidP="00A555B2">
      <w:pPr>
        <w:pStyle w:val="Numlist"/>
        <w:numPr>
          <w:ilvl w:val="0"/>
          <w:numId w:val="116"/>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3D72FF18" w14:textId="77777777" w:rsidR="00E83B26" w:rsidRPr="00BA4F0F" w:rsidRDefault="00E83B26" w:rsidP="00E83B26">
      <w:pPr>
        <w:pStyle w:val="afe"/>
        <w:ind w:left="0"/>
        <w:rPr>
          <w:rFonts w:cs="Times New Roman"/>
          <w:szCs w:val="24"/>
          <w:u w:val="single"/>
        </w:rPr>
      </w:pPr>
      <w:bookmarkStart w:id="153" w:name="_Toc44926626"/>
    </w:p>
    <w:p w14:paraId="7FB121D8" w14:textId="77777777" w:rsidR="00E83B26" w:rsidRPr="00BA4F0F" w:rsidRDefault="00E83B26" w:rsidP="00E83B26">
      <w:pPr>
        <w:pStyle w:val="afe"/>
        <w:ind w:left="0"/>
        <w:rPr>
          <w:rFonts w:cs="Times New Roman"/>
          <w:szCs w:val="24"/>
          <w:u w:val="single"/>
        </w:rPr>
      </w:pPr>
      <w:r w:rsidRPr="00BA4F0F">
        <w:rPr>
          <w:rFonts w:cs="Times New Roman"/>
          <w:szCs w:val="24"/>
          <w:u w:val="single"/>
        </w:rPr>
        <w:t>Специальные методы обследования при различных вариантах гемобластозов</w:t>
      </w:r>
      <w:bookmarkEnd w:id="153"/>
    </w:p>
    <w:p w14:paraId="496C4B69" w14:textId="77777777" w:rsidR="00E83B26" w:rsidRPr="00BA4F0F" w:rsidRDefault="00E83B26" w:rsidP="00E83B26">
      <w:pPr>
        <w:rPr>
          <w:b/>
          <w:i/>
          <w:lang w:val="en-US"/>
        </w:rPr>
      </w:pPr>
      <w:r w:rsidRPr="00193D82">
        <w:rPr>
          <w:b/>
          <w:i/>
          <w:lang w:val="en-US"/>
        </w:rPr>
        <w:t>Лимфопролиферативные заболевания</w:t>
      </w:r>
      <w:r w:rsidRPr="00BA4F0F">
        <w:rPr>
          <w:b/>
          <w:i/>
          <w:lang w:val="en-US"/>
        </w:rPr>
        <w:t xml:space="preserve"> </w:t>
      </w:r>
    </w:p>
    <w:p w14:paraId="5A95E35E" w14:textId="77777777" w:rsidR="00E83B26" w:rsidRPr="00BA4F0F" w:rsidRDefault="00E83B26" w:rsidP="00A555B2">
      <w:pPr>
        <w:pStyle w:val="Numlist"/>
        <w:numPr>
          <w:ilvl w:val="0"/>
          <w:numId w:val="117"/>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43408063" w14:textId="77777777" w:rsidR="00E83B26" w:rsidRPr="00BA4F0F" w:rsidRDefault="00E83B26" w:rsidP="00A555B2">
      <w:pPr>
        <w:pStyle w:val="Numlist"/>
        <w:numPr>
          <w:ilvl w:val="0"/>
          <w:numId w:val="117"/>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1C8A3DBE" w14:textId="77777777" w:rsidR="00E83B26" w:rsidRPr="00BA4F0F" w:rsidRDefault="00E83B26" w:rsidP="00A555B2">
      <w:pPr>
        <w:pStyle w:val="Numlist"/>
        <w:numPr>
          <w:ilvl w:val="0"/>
          <w:numId w:val="117"/>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7E6F6B73" w14:textId="77777777" w:rsidR="00E83B26" w:rsidRPr="00BA4F0F" w:rsidRDefault="00E83B26" w:rsidP="00A555B2">
      <w:pPr>
        <w:pStyle w:val="Numlist"/>
        <w:numPr>
          <w:ilvl w:val="0"/>
          <w:numId w:val="117"/>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137A1B48" w14:textId="77777777" w:rsidR="00E83B26" w:rsidRPr="00BA4F0F" w:rsidRDefault="00E83B26" w:rsidP="00A555B2">
      <w:pPr>
        <w:pStyle w:val="Numlist"/>
        <w:numPr>
          <w:ilvl w:val="0"/>
          <w:numId w:val="117"/>
        </w:numPr>
        <w:tabs>
          <w:tab w:val="left" w:pos="284"/>
        </w:tabs>
        <w:autoSpaceDE w:val="0"/>
        <w:autoSpaceDN w:val="0"/>
        <w:adjustRightInd w:val="0"/>
        <w:spacing w:line="360" w:lineRule="auto"/>
        <w:ind w:left="0" w:firstLine="284"/>
        <w:jc w:val="both"/>
      </w:pPr>
      <w:r w:rsidRPr="00BA4F0F">
        <w:t>УЗИ периферических лимфоузлов.</w:t>
      </w:r>
    </w:p>
    <w:p w14:paraId="4E75606A" w14:textId="77777777" w:rsidR="00E83B26" w:rsidRPr="00BA4F0F" w:rsidRDefault="00E83B26" w:rsidP="00A555B2">
      <w:pPr>
        <w:pStyle w:val="Numlist"/>
        <w:numPr>
          <w:ilvl w:val="0"/>
          <w:numId w:val="117"/>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08009263" w14:textId="77777777" w:rsidR="00E83B26" w:rsidRPr="00BA4F0F" w:rsidRDefault="00E83B26" w:rsidP="00A555B2">
      <w:pPr>
        <w:pStyle w:val="Numlist"/>
        <w:numPr>
          <w:ilvl w:val="0"/>
          <w:numId w:val="117"/>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18FC8535" w14:textId="77777777" w:rsidR="00E83B26" w:rsidRPr="00BA4F0F" w:rsidRDefault="00E83B26" w:rsidP="00E83B26">
      <w:pPr>
        <w:rPr>
          <w:b/>
        </w:rPr>
      </w:pPr>
      <w:bookmarkStart w:id="154" w:name="_Toc44926627"/>
    </w:p>
    <w:p w14:paraId="2A8F004C" w14:textId="77777777" w:rsidR="00E83B26" w:rsidRPr="00BA4F0F" w:rsidRDefault="00E83B26" w:rsidP="00E83B26">
      <w:pPr>
        <w:rPr>
          <w:b/>
        </w:rPr>
      </w:pPr>
      <w:r w:rsidRPr="00BA4F0F">
        <w:rPr>
          <w:b/>
        </w:rPr>
        <w:t>Режимы предтрансплантационной подготовки при ауто-ТГСК</w:t>
      </w:r>
      <w:bookmarkEnd w:id="154"/>
      <w:r w:rsidRPr="00BA4F0F">
        <w:rPr>
          <w:b/>
        </w:rPr>
        <w:t xml:space="preserve"> </w:t>
      </w:r>
    </w:p>
    <w:p w14:paraId="4B0B265F" w14:textId="77777777" w:rsidR="00E83B26" w:rsidRPr="00BA4F0F" w:rsidRDefault="00E83B26" w:rsidP="00E83B26">
      <w:pPr>
        <w:ind w:firstLine="426"/>
      </w:pPr>
      <w:r w:rsidRPr="00BA4F0F">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05CBDE49" w14:textId="4B3581B2" w:rsidR="00E83B26" w:rsidRPr="006E60A8" w:rsidRDefault="00E83B26" w:rsidP="00E83B26">
      <w:pPr>
        <w:ind w:firstLine="426"/>
      </w:pPr>
      <w:r w:rsidRPr="00BA4F0F">
        <w:t>Для предтрансплантационной подготовки при НХЛ, ЛХ, плазмобластной лимфоме используют режим кондиционирования BEAM, который, состоит из BCNU (300 мг / м</w:t>
      </w:r>
      <w:r w:rsidRPr="00BA4F0F">
        <w:rPr>
          <w:vertAlign w:val="superscript"/>
        </w:rPr>
        <w:t>2</w:t>
      </w:r>
      <w:r w:rsidRPr="00BA4F0F">
        <w:t xml:space="preserve"> × 1, день-6), VP (200 мг / м</w:t>
      </w:r>
      <w:r w:rsidRPr="00BA4F0F">
        <w:rPr>
          <w:vertAlign w:val="superscript"/>
        </w:rPr>
        <w:t>2</w:t>
      </w:r>
      <w:r w:rsidRPr="00BA4F0F">
        <w:t>, дни от -5 до -2), Ara-C (200 мг/м</w:t>
      </w:r>
      <w:r w:rsidRPr="00BA4F0F">
        <w:rPr>
          <w:vertAlign w:val="superscript"/>
        </w:rPr>
        <w:t xml:space="preserve">2 </w:t>
      </w:r>
      <w:r w:rsidRPr="00BA4F0F">
        <w:t>х дважды в день, дни от -5 до - 2), и MEL (140 мг / м</w:t>
      </w:r>
      <w:r w:rsidRPr="00BA4F0F">
        <w:rPr>
          <w:vertAlign w:val="superscript"/>
        </w:rPr>
        <w:t>2</w:t>
      </w:r>
      <w:r w:rsidRPr="00BA4F0F">
        <w:t xml:space="preserve">/ день × 1, дни -1) </w:t>
      </w:r>
      <w:r w:rsidRPr="00BA4F0F">
        <w:fldChar w:fldCharType="begin" w:fldLock="1"/>
      </w:r>
      <w:r w:rsidR="003B39A6">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age":"451-8","publisher":"Bone Marrow Transplant","title":"BEAM chemotherapy followed by autologous stem cell support in lymphoma patients: analysis of efficacy, toxicity and prognostic factors.","type":"article-journal","volume":"20"},"uris":["http://www.mendeley.com/documents/?uuid=83d43668-9134-3bde-8ac7-eb055fb3d2a1","http://www.mendeley.com/documents/?uuid=2b94cb18-5ce5-4ed6-a557-5d87d182dcc3"]}],"mendeley":{"formattedCitation":"[128–130]","plainTextFormattedCitation":"[128–130]","previouslyFormattedCitation":"[128–130]"},"properties":{"noteIndex":0},"schema":"https://github.com/citation-style-language/schema/raw/master/csl-citation.json"}</w:instrText>
      </w:r>
      <w:r w:rsidRPr="00BA4F0F">
        <w:fldChar w:fldCharType="separate"/>
      </w:r>
      <w:r w:rsidRPr="00E83B26">
        <w:rPr>
          <w:noProof/>
        </w:rPr>
        <w:t>[128–130]</w:t>
      </w:r>
      <w:r w:rsidRPr="00BA4F0F">
        <w:fldChar w:fldCharType="end"/>
      </w:r>
      <w:r w:rsidRPr="00BA4F0F">
        <w:t xml:space="preserve">. Схемы введения </w:t>
      </w:r>
      <w:r w:rsidRPr="006E60A8">
        <w:t>препаратов и дозы представлены в таблице 5.</w:t>
      </w:r>
    </w:p>
    <w:p w14:paraId="791B4CD7" w14:textId="77777777" w:rsidR="00E83B26" w:rsidRPr="006E60A8" w:rsidRDefault="00E83B26" w:rsidP="00E83B26">
      <w:pPr>
        <w:ind w:firstLine="426"/>
      </w:pPr>
      <w:r w:rsidRPr="006E60A8">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275FC865" w14:textId="77777777" w:rsidR="00E83B26" w:rsidRPr="006E60A8" w:rsidRDefault="00E83B26" w:rsidP="00E83B26">
      <w:pPr>
        <w:ind w:firstLine="426"/>
      </w:pPr>
      <w:r w:rsidRPr="006E60A8">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2097A0F0" w14:textId="77777777" w:rsidR="00E83B26" w:rsidRPr="006E60A8" w:rsidRDefault="00E83B26" w:rsidP="00E83B26">
      <w:pPr>
        <w:ind w:firstLine="426"/>
        <w:rPr>
          <w:b/>
        </w:rPr>
      </w:pPr>
    </w:p>
    <w:p w14:paraId="7405CD48" w14:textId="02E2D581" w:rsidR="00E83B26" w:rsidRPr="002407AE" w:rsidRDefault="00E83B26" w:rsidP="00E83B26">
      <w:pPr>
        <w:ind w:firstLine="426"/>
        <w:rPr>
          <w:lang w:val="en-US"/>
        </w:rPr>
      </w:pPr>
      <w:r w:rsidRPr="006E60A8">
        <w:t xml:space="preserve">Таблица 5. Схема предтрансплантационного кондиционирования </w:t>
      </w:r>
      <w:r w:rsidRPr="006E60A8">
        <w:rPr>
          <w:lang w:val="en-US"/>
        </w:rPr>
        <w:t>BEAM</w:t>
      </w:r>
      <w:r w:rsidRPr="006E60A8">
        <w:t xml:space="preserve"> </w:t>
      </w:r>
      <w:r w:rsidRPr="006E60A8">
        <w:rPr>
          <w:lang w:val="en-US"/>
        </w:rPr>
        <w:fldChar w:fldCharType="begin" w:fldLock="1"/>
      </w:r>
      <w:r w:rsidR="003B39A6">
        <w:rPr>
          <w:lang w:val="en-US"/>
        </w:rPr>
        <w:instrText>ADDIN CSL_CITATION {"citationItems":[{"id":"ITEM-1","itemData":{"DOI":"10.1200/JCO.1995.13.3.588","ISSN":"0732-183X","PMID":"7884420","abstract":"PURPOSE To evaluate the outcome of patients with relapsed or resistant non-Hodgkin's lymphoma (NHL) undergoing high-dose chemotherapy and autologous bone marrow transplantation (ABMT) and to determine the main prognostic factors. PATIENTS AND METHODS One hundred seven patients with relapsed or resistant intermediate-/high-grade NHL underwent high-dose carmustine, etoposide, cytarabine, and melphalan (BEAM) chemotherapy and ABMT at University College Hospitals between September 1981 and February 1993. The minimum follow-up duration of all patients is 6 months. RESULTS At 3 months, the overall response rate to BEAM and ABMT was 73% (41% complete response and 32% partial response). The 5-year actuarial overall survival and progression-free survival rates were 41% and 35%, respectively. The early procedure-related mortality rate was 7% (eight of 107 patients). On multivariate analysis, the main prognostic factor was disease status at the time of ABMT. Patients with chemosensitive disease had an actuarial 5-year survival rate of 49% at 5 years compared with 13% for those with chemoresistant disease (P &lt; .001). For patients considered to have chemosensitive disease at the time of transplantation, there is a significant difference in the actuarial progression-free survival rates for those who received high-dose therapy after attaining a partial response to first-line therapy (69% at 5 years) as compared with those with sensitive but relapsed disease (32% at 5 years) (P = .003). CONCLUSION Patients with chemosensitive disease benefit most from high-dose chemotherapy, and those who receive such therapy early after achieving a partial response to first-line therapy have a high rate of cure.","author":[{"dropping-particle":"","family":"Mills","given":"W","non-dropping-particle":"","parse-names":false,"suffix":""},{"dropping-particle":"","family":"Chopra","given":"R","non-dropping-particle":"","parse-names":false,"suffix":""},{"dropping-particle":"","family":"McMillan","given":"A","non-dropping-particle":"","parse-names":false,"suffix":""},{"dropping-particle":"","family":"Pearce","given":"R","non-dropping-particle":"","parse-names":false,"suffix":""},{"dropping-particle":"","family":"Linch","given":"D C","non-dropping-particle":"","parse-names":false,"suffix":""},{"dropping-particle":"","family":"Goldstone","given":"A H","non-dropping-particle":"","parse-names":false,"suffix":""}],"container-title":"Journal of clinical oncology : official journal of the American Society of Clinical Oncology","id":"ITEM-1","issue":"3","issued":{"date-parts":[["1995","3"]]},"page":"588-95","publisher":"J Clin Oncol","title":"BEAM chemotherapy and autologous bone marrow transplantation for patients with relapsed or refractory non-Hodgkin's lymphoma.","type":"article-journal","volume":"13"},"uris":["http://www.mendeley.com/documents/?uuid=31ee3b3b-7e9b-351f-9bed-caba68be2117","http://www.mendeley.com/documents/?uuid=d7dd3d81-9258-4d54-8bba-a07894a41483"]},{"id":"ITEM-2","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f0950c98-e48f-3e46-9b59-e92d523f0b5d","http://www.mendeley.com/documents/?uuid=1a8d312b-cff1-42d2-81dd-d36c0430abd5"]},{"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5","issue":"6","issued":{"date-parts":[["1997","9"]]},"page":"451-8","publisher":"Bone Marrow Transplant","title":"BEAM chemotherapy followed by autologous stem cell support in lymphoma patients: analysis of efficacy, toxicity and prognostic factors.","type":"article-journal","volume":"20"},"uris":["http://www.mendeley.com/documents/?uuid=2b94cb18-5ce5-4ed6-a557-5d87d182dcc3","http://www.mendeley.com/documents/?uuid=83d43668-9134-3bde-8ac7-eb055fb3d2a1","http://www.mendeley.com/documents/?uuid=45bc2ec5-b853-48e8-a5e0-d90f0a5a885e"]}],"mendeley":{"formattedCitation":"[128–132]","plainTextFormattedCitation":"[128–132]","previouslyFormattedCitation":"[128–132]"},"properties":{"noteIndex":0},"schema":"https://github.com/citation-style-language/schema/raw/master/csl-citation.json"}</w:instrText>
      </w:r>
      <w:r w:rsidRPr="006E60A8">
        <w:rPr>
          <w:lang w:val="en-US"/>
        </w:rPr>
        <w:fldChar w:fldCharType="separate"/>
      </w:r>
      <w:r w:rsidRPr="002407AE">
        <w:rPr>
          <w:noProof/>
          <w:lang w:val="en-US"/>
        </w:rPr>
        <w:t>[128–132]</w:t>
      </w:r>
      <w:r w:rsidRPr="006E60A8">
        <w:rPr>
          <w:lang w:val="en-US"/>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E83B26" w:rsidRPr="002407AE" w14:paraId="427F2A91" w14:textId="77777777" w:rsidTr="002D3EBF">
        <w:tc>
          <w:tcPr>
            <w:tcW w:w="1418" w:type="dxa"/>
          </w:tcPr>
          <w:p w14:paraId="1DA148E8" w14:textId="77777777" w:rsidR="00E83B26" w:rsidRPr="002407AE" w:rsidRDefault="00E83B26" w:rsidP="002D3EBF">
            <w:pPr>
              <w:pStyle w:val="afe"/>
              <w:ind w:left="0" w:firstLine="0"/>
              <w:rPr>
                <w:rFonts w:cs="Times New Roman"/>
                <w:szCs w:val="24"/>
                <w:lang w:val="en-US"/>
              </w:rPr>
            </w:pPr>
            <w:r w:rsidRPr="00BA4F0F">
              <w:rPr>
                <w:rFonts w:cs="Times New Roman"/>
                <w:szCs w:val="24"/>
              </w:rPr>
              <w:t>Препарат</w:t>
            </w:r>
          </w:p>
        </w:tc>
        <w:tc>
          <w:tcPr>
            <w:tcW w:w="1701" w:type="dxa"/>
          </w:tcPr>
          <w:p w14:paraId="4F76A899" w14:textId="77777777" w:rsidR="00E83B26" w:rsidRPr="002407AE" w:rsidRDefault="00E83B26" w:rsidP="002D3EBF">
            <w:pPr>
              <w:pStyle w:val="afe"/>
              <w:ind w:left="0" w:firstLine="0"/>
              <w:rPr>
                <w:rFonts w:cs="Times New Roman"/>
                <w:szCs w:val="24"/>
                <w:lang w:val="en-US"/>
              </w:rPr>
            </w:pPr>
            <w:r w:rsidRPr="00BA4F0F">
              <w:rPr>
                <w:rFonts w:cs="Times New Roman"/>
                <w:szCs w:val="24"/>
              </w:rPr>
              <w:t>Дни</w:t>
            </w:r>
            <w:r w:rsidRPr="002407AE">
              <w:rPr>
                <w:rFonts w:cs="Times New Roman"/>
                <w:szCs w:val="24"/>
                <w:lang w:val="en-US"/>
              </w:rPr>
              <w:t xml:space="preserve"> </w:t>
            </w:r>
            <w:r w:rsidRPr="00BA4F0F">
              <w:rPr>
                <w:rFonts w:cs="Times New Roman"/>
                <w:szCs w:val="24"/>
              </w:rPr>
              <w:t>введения</w:t>
            </w:r>
            <w:r w:rsidRPr="002407AE">
              <w:rPr>
                <w:rFonts w:cs="Times New Roman"/>
                <w:szCs w:val="24"/>
                <w:lang w:val="en-US"/>
              </w:rPr>
              <w:t xml:space="preserve"> </w:t>
            </w:r>
            <w:r w:rsidRPr="00BA4F0F">
              <w:rPr>
                <w:rFonts w:cs="Times New Roman"/>
                <w:szCs w:val="24"/>
              </w:rPr>
              <w:t>перед</w:t>
            </w:r>
            <w:r w:rsidRPr="002407AE">
              <w:rPr>
                <w:rFonts w:cs="Times New Roman"/>
                <w:szCs w:val="24"/>
                <w:lang w:val="en-US"/>
              </w:rPr>
              <w:t xml:space="preserve"> </w:t>
            </w:r>
            <w:r w:rsidRPr="00BA4F0F">
              <w:rPr>
                <w:rFonts w:cs="Times New Roman"/>
                <w:szCs w:val="24"/>
              </w:rPr>
              <w:t>ауто</w:t>
            </w:r>
            <w:r w:rsidRPr="002407AE">
              <w:rPr>
                <w:rFonts w:cs="Times New Roman"/>
                <w:szCs w:val="24"/>
                <w:lang w:val="en-US"/>
              </w:rPr>
              <w:t>-</w:t>
            </w:r>
            <w:r w:rsidRPr="00BA4F0F">
              <w:rPr>
                <w:rFonts w:cs="Times New Roman"/>
                <w:szCs w:val="24"/>
              </w:rPr>
              <w:t>ТГСК</w:t>
            </w:r>
          </w:p>
        </w:tc>
        <w:tc>
          <w:tcPr>
            <w:tcW w:w="1134" w:type="dxa"/>
          </w:tcPr>
          <w:p w14:paraId="162ED7E4" w14:textId="77777777" w:rsidR="00E83B26" w:rsidRPr="002407AE" w:rsidRDefault="00E83B26" w:rsidP="002D3EBF">
            <w:pPr>
              <w:pStyle w:val="afe"/>
              <w:ind w:left="0" w:firstLine="0"/>
              <w:rPr>
                <w:rFonts w:cs="Times New Roman"/>
                <w:szCs w:val="24"/>
                <w:lang w:val="en-US"/>
              </w:rPr>
            </w:pPr>
            <w:r w:rsidRPr="00BA4F0F">
              <w:rPr>
                <w:rFonts w:cs="Times New Roman"/>
                <w:szCs w:val="24"/>
              </w:rPr>
              <w:t>Разовая</w:t>
            </w:r>
            <w:r w:rsidRPr="002407AE">
              <w:rPr>
                <w:rFonts w:cs="Times New Roman"/>
                <w:szCs w:val="24"/>
                <w:lang w:val="en-US"/>
              </w:rPr>
              <w:t xml:space="preserve"> </w:t>
            </w:r>
            <w:r w:rsidRPr="00BA4F0F">
              <w:rPr>
                <w:rFonts w:cs="Times New Roman"/>
                <w:szCs w:val="24"/>
              </w:rPr>
              <w:t>доза</w:t>
            </w:r>
          </w:p>
        </w:tc>
        <w:tc>
          <w:tcPr>
            <w:tcW w:w="1276" w:type="dxa"/>
          </w:tcPr>
          <w:p w14:paraId="1E1D054B" w14:textId="77777777" w:rsidR="00E83B26" w:rsidRPr="002407AE" w:rsidRDefault="00E83B26" w:rsidP="002D3EBF">
            <w:pPr>
              <w:pStyle w:val="afe"/>
              <w:ind w:left="0" w:firstLine="0"/>
              <w:rPr>
                <w:rFonts w:cs="Times New Roman"/>
                <w:szCs w:val="24"/>
                <w:lang w:val="en-US"/>
              </w:rPr>
            </w:pPr>
            <w:r w:rsidRPr="00BA4F0F">
              <w:rPr>
                <w:rFonts w:cs="Times New Roman"/>
                <w:szCs w:val="24"/>
              </w:rPr>
              <w:t>Суточная</w:t>
            </w:r>
            <w:r w:rsidRPr="002407AE">
              <w:rPr>
                <w:rFonts w:cs="Times New Roman"/>
                <w:szCs w:val="24"/>
                <w:lang w:val="en-US"/>
              </w:rPr>
              <w:t xml:space="preserve"> </w:t>
            </w:r>
            <w:r w:rsidRPr="00BA4F0F">
              <w:rPr>
                <w:rFonts w:cs="Times New Roman"/>
                <w:szCs w:val="24"/>
              </w:rPr>
              <w:t>доза</w:t>
            </w:r>
          </w:p>
        </w:tc>
        <w:tc>
          <w:tcPr>
            <w:tcW w:w="1275" w:type="dxa"/>
          </w:tcPr>
          <w:p w14:paraId="5A60E250" w14:textId="77777777" w:rsidR="00E83B26" w:rsidRPr="002407AE" w:rsidRDefault="00E83B26" w:rsidP="002D3EBF">
            <w:pPr>
              <w:pStyle w:val="afe"/>
              <w:ind w:left="0" w:firstLine="0"/>
              <w:rPr>
                <w:rFonts w:cs="Times New Roman"/>
                <w:szCs w:val="24"/>
                <w:lang w:val="en-US"/>
              </w:rPr>
            </w:pPr>
            <w:r w:rsidRPr="00BA4F0F">
              <w:rPr>
                <w:rFonts w:cs="Times New Roman"/>
                <w:szCs w:val="24"/>
              </w:rPr>
              <w:t>Курсовая</w:t>
            </w:r>
            <w:r w:rsidRPr="002407AE">
              <w:rPr>
                <w:rFonts w:cs="Times New Roman"/>
                <w:szCs w:val="24"/>
                <w:lang w:val="en-US"/>
              </w:rPr>
              <w:t xml:space="preserve"> </w:t>
            </w:r>
            <w:r w:rsidRPr="00BA4F0F">
              <w:rPr>
                <w:rFonts w:cs="Times New Roman"/>
                <w:szCs w:val="24"/>
              </w:rPr>
              <w:t>доза</w:t>
            </w:r>
          </w:p>
        </w:tc>
        <w:tc>
          <w:tcPr>
            <w:tcW w:w="2659" w:type="dxa"/>
          </w:tcPr>
          <w:p w14:paraId="51D70F9F" w14:textId="77777777" w:rsidR="00E83B26" w:rsidRPr="002407AE" w:rsidRDefault="00E83B26" w:rsidP="002D3EBF">
            <w:pPr>
              <w:pStyle w:val="afe"/>
              <w:ind w:left="0" w:firstLine="0"/>
              <w:rPr>
                <w:rFonts w:cs="Times New Roman"/>
                <w:szCs w:val="24"/>
                <w:lang w:val="en-US"/>
              </w:rPr>
            </w:pPr>
            <w:r w:rsidRPr="00BA4F0F">
              <w:rPr>
                <w:rFonts w:cs="Times New Roman"/>
                <w:szCs w:val="24"/>
              </w:rPr>
              <w:t>Особенности</w:t>
            </w:r>
            <w:r w:rsidRPr="002407AE">
              <w:rPr>
                <w:rFonts w:cs="Times New Roman"/>
                <w:szCs w:val="24"/>
                <w:lang w:val="en-US"/>
              </w:rPr>
              <w:t xml:space="preserve"> </w:t>
            </w:r>
            <w:r w:rsidRPr="00BA4F0F">
              <w:rPr>
                <w:rFonts w:cs="Times New Roman"/>
                <w:szCs w:val="24"/>
              </w:rPr>
              <w:t>введения</w:t>
            </w:r>
          </w:p>
        </w:tc>
      </w:tr>
      <w:tr w:rsidR="00E83B26" w:rsidRPr="002407AE" w14:paraId="7F9236CF" w14:textId="77777777" w:rsidTr="002D3EBF">
        <w:tc>
          <w:tcPr>
            <w:tcW w:w="1418" w:type="dxa"/>
          </w:tcPr>
          <w:p w14:paraId="2390D46B" w14:textId="77777777" w:rsidR="00E83B26" w:rsidRPr="002407AE" w:rsidRDefault="00E83B26" w:rsidP="002D3EBF">
            <w:pPr>
              <w:pStyle w:val="afe"/>
              <w:ind w:left="0" w:firstLine="0"/>
              <w:jc w:val="center"/>
              <w:rPr>
                <w:rFonts w:cs="Times New Roman"/>
                <w:szCs w:val="24"/>
                <w:lang w:val="en-US"/>
              </w:rPr>
            </w:pPr>
            <w:r w:rsidRPr="00BA4F0F">
              <w:rPr>
                <w:rFonts w:cs="Times New Roman"/>
                <w:szCs w:val="24"/>
              </w:rPr>
              <w:t>Кармустин</w:t>
            </w:r>
          </w:p>
        </w:tc>
        <w:tc>
          <w:tcPr>
            <w:tcW w:w="1701" w:type="dxa"/>
          </w:tcPr>
          <w:p w14:paraId="0631DB40" w14:textId="77777777" w:rsidR="00E83B26" w:rsidRPr="002407AE" w:rsidRDefault="00E83B26" w:rsidP="002D3EBF">
            <w:pPr>
              <w:pStyle w:val="afe"/>
              <w:ind w:left="0" w:firstLine="0"/>
              <w:jc w:val="center"/>
              <w:rPr>
                <w:rFonts w:cs="Times New Roman"/>
                <w:szCs w:val="24"/>
                <w:lang w:val="en-US"/>
              </w:rPr>
            </w:pPr>
            <w:r w:rsidRPr="002407AE">
              <w:rPr>
                <w:rFonts w:cs="Times New Roman"/>
                <w:szCs w:val="24"/>
                <w:lang w:val="en-US"/>
              </w:rPr>
              <w:t xml:space="preserve">-6 </w:t>
            </w:r>
            <w:r w:rsidRPr="00BA4F0F">
              <w:rPr>
                <w:rFonts w:cs="Times New Roman"/>
                <w:szCs w:val="24"/>
              </w:rPr>
              <w:t>день</w:t>
            </w:r>
          </w:p>
        </w:tc>
        <w:tc>
          <w:tcPr>
            <w:tcW w:w="1134" w:type="dxa"/>
          </w:tcPr>
          <w:p w14:paraId="41B4D993" w14:textId="77777777" w:rsidR="00E83B26" w:rsidRPr="002407AE" w:rsidRDefault="00E83B26" w:rsidP="002D3EBF">
            <w:pPr>
              <w:pStyle w:val="afe"/>
              <w:ind w:left="0" w:firstLine="0"/>
              <w:jc w:val="center"/>
              <w:rPr>
                <w:rFonts w:cs="Times New Roman"/>
                <w:szCs w:val="24"/>
                <w:lang w:val="en-US"/>
              </w:rPr>
            </w:pPr>
            <w:r w:rsidRPr="002407AE">
              <w:rPr>
                <w:rFonts w:cs="Times New Roman"/>
                <w:szCs w:val="24"/>
                <w:lang w:val="en-US"/>
              </w:rPr>
              <w:t>300</w:t>
            </w:r>
            <w:r w:rsidRPr="00BA4F0F">
              <w:rPr>
                <w:rFonts w:cs="Times New Roman"/>
                <w:szCs w:val="24"/>
              </w:rPr>
              <w:t>мг</w:t>
            </w:r>
            <w:r w:rsidRPr="002407AE">
              <w:rPr>
                <w:rFonts w:cs="Times New Roman"/>
                <w:szCs w:val="24"/>
                <w:lang w:val="en-US"/>
              </w:rPr>
              <w:t>/</w:t>
            </w:r>
            <w:r w:rsidRPr="00BA4F0F">
              <w:rPr>
                <w:rFonts w:cs="Times New Roman"/>
                <w:szCs w:val="24"/>
              </w:rPr>
              <w:t>м</w:t>
            </w:r>
            <w:r w:rsidRPr="002407AE">
              <w:rPr>
                <w:rFonts w:cs="Times New Roman"/>
                <w:szCs w:val="24"/>
                <w:vertAlign w:val="superscript"/>
                <w:lang w:val="en-US"/>
              </w:rPr>
              <w:t>2</w:t>
            </w:r>
          </w:p>
        </w:tc>
        <w:tc>
          <w:tcPr>
            <w:tcW w:w="1276" w:type="dxa"/>
          </w:tcPr>
          <w:p w14:paraId="520BC680" w14:textId="77777777" w:rsidR="00E83B26" w:rsidRPr="002407AE" w:rsidRDefault="00E83B26" w:rsidP="002D3EBF">
            <w:pPr>
              <w:pStyle w:val="afe"/>
              <w:ind w:left="0" w:firstLine="0"/>
              <w:jc w:val="center"/>
              <w:rPr>
                <w:rFonts w:cs="Times New Roman"/>
                <w:szCs w:val="24"/>
                <w:lang w:val="en-US"/>
              </w:rPr>
            </w:pPr>
            <w:r w:rsidRPr="002407AE">
              <w:rPr>
                <w:rFonts w:cs="Times New Roman"/>
                <w:szCs w:val="24"/>
                <w:lang w:val="en-US"/>
              </w:rPr>
              <w:t xml:space="preserve">300 </w:t>
            </w:r>
            <w:r w:rsidRPr="00BA4F0F">
              <w:rPr>
                <w:rFonts w:cs="Times New Roman"/>
                <w:szCs w:val="24"/>
              </w:rPr>
              <w:t>мг</w:t>
            </w:r>
            <w:r w:rsidRPr="002407AE">
              <w:rPr>
                <w:rFonts w:cs="Times New Roman"/>
                <w:szCs w:val="24"/>
                <w:lang w:val="en-US"/>
              </w:rPr>
              <w:t>/</w:t>
            </w:r>
            <w:r w:rsidRPr="00BA4F0F">
              <w:rPr>
                <w:rFonts w:cs="Times New Roman"/>
                <w:szCs w:val="24"/>
              </w:rPr>
              <w:t>м</w:t>
            </w:r>
            <w:r w:rsidRPr="002407AE">
              <w:rPr>
                <w:rFonts w:cs="Times New Roman"/>
                <w:szCs w:val="24"/>
                <w:vertAlign w:val="superscript"/>
                <w:lang w:val="en-US"/>
              </w:rPr>
              <w:t>2</w:t>
            </w:r>
          </w:p>
        </w:tc>
        <w:tc>
          <w:tcPr>
            <w:tcW w:w="1275" w:type="dxa"/>
          </w:tcPr>
          <w:p w14:paraId="28CAFE22" w14:textId="77777777" w:rsidR="00E83B26" w:rsidRPr="002407AE" w:rsidRDefault="00E83B26" w:rsidP="002D3EBF">
            <w:pPr>
              <w:pStyle w:val="afe"/>
              <w:ind w:left="0" w:firstLine="0"/>
              <w:jc w:val="center"/>
              <w:rPr>
                <w:rFonts w:cs="Times New Roman"/>
                <w:szCs w:val="24"/>
                <w:lang w:val="en-US"/>
              </w:rPr>
            </w:pPr>
            <w:r w:rsidRPr="002407AE">
              <w:rPr>
                <w:rFonts w:cs="Times New Roman"/>
                <w:szCs w:val="24"/>
                <w:lang w:val="en-US"/>
              </w:rPr>
              <w:t xml:space="preserve">300 </w:t>
            </w:r>
            <w:r w:rsidRPr="00BA4F0F">
              <w:rPr>
                <w:rFonts w:cs="Times New Roman"/>
                <w:szCs w:val="24"/>
              </w:rPr>
              <w:t>мг</w:t>
            </w:r>
            <w:r w:rsidRPr="002407AE">
              <w:rPr>
                <w:rFonts w:cs="Times New Roman"/>
                <w:szCs w:val="24"/>
                <w:lang w:val="en-US"/>
              </w:rPr>
              <w:t>/</w:t>
            </w:r>
            <w:r w:rsidRPr="00BA4F0F">
              <w:rPr>
                <w:rFonts w:cs="Times New Roman"/>
                <w:szCs w:val="24"/>
              </w:rPr>
              <w:t>м</w:t>
            </w:r>
            <w:r w:rsidRPr="002407AE">
              <w:rPr>
                <w:rFonts w:cs="Times New Roman"/>
                <w:szCs w:val="24"/>
                <w:vertAlign w:val="superscript"/>
                <w:lang w:val="en-US"/>
              </w:rPr>
              <w:t>2</w:t>
            </w:r>
          </w:p>
        </w:tc>
        <w:tc>
          <w:tcPr>
            <w:tcW w:w="2659" w:type="dxa"/>
          </w:tcPr>
          <w:p w14:paraId="0E842BD5" w14:textId="77777777" w:rsidR="00E83B26" w:rsidRPr="002407AE" w:rsidRDefault="00E83B26" w:rsidP="002D3EBF">
            <w:pPr>
              <w:pStyle w:val="afe"/>
              <w:ind w:left="0" w:firstLine="0"/>
              <w:rPr>
                <w:rFonts w:cs="Times New Roman"/>
                <w:szCs w:val="24"/>
                <w:lang w:val="en-US"/>
              </w:rPr>
            </w:pPr>
            <w:r w:rsidRPr="00BA4F0F">
              <w:rPr>
                <w:rFonts w:cs="Times New Roman"/>
                <w:szCs w:val="24"/>
              </w:rPr>
              <w:t>Вводится</w:t>
            </w:r>
            <w:r w:rsidRPr="002407AE">
              <w:rPr>
                <w:rFonts w:cs="Times New Roman"/>
                <w:szCs w:val="24"/>
                <w:lang w:val="en-US"/>
              </w:rPr>
              <w:t xml:space="preserve"> </w:t>
            </w:r>
            <w:r w:rsidRPr="00BA4F0F">
              <w:rPr>
                <w:rFonts w:cs="Times New Roman"/>
                <w:szCs w:val="24"/>
              </w:rPr>
              <w:t>в</w:t>
            </w:r>
            <w:r w:rsidRPr="002407AE">
              <w:rPr>
                <w:rFonts w:cs="Times New Roman"/>
                <w:szCs w:val="24"/>
                <w:lang w:val="en-US"/>
              </w:rPr>
              <w:t>/</w:t>
            </w:r>
            <w:r w:rsidRPr="00BA4F0F">
              <w:rPr>
                <w:rFonts w:cs="Times New Roman"/>
                <w:szCs w:val="24"/>
              </w:rPr>
              <w:t>в</w:t>
            </w:r>
            <w:r w:rsidRPr="002407AE">
              <w:rPr>
                <w:rFonts w:cs="Times New Roman"/>
                <w:szCs w:val="24"/>
                <w:lang w:val="en-US"/>
              </w:rPr>
              <w:t xml:space="preserve"> </w:t>
            </w:r>
            <w:r w:rsidRPr="00BA4F0F">
              <w:rPr>
                <w:rFonts w:cs="Times New Roman"/>
                <w:szCs w:val="24"/>
              </w:rPr>
              <w:t>в</w:t>
            </w:r>
            <w:r w:rsidRPr="002407AE">
              <w:rPr>
                <w:rFonts w:cs="Times New Roman"/>
                <w:szCs w:val="24"/>
                <w:lang w:val="en-US"/>
              </w:rPr>
              <w:t xml:space="preserve"> </w:t>
            </w:r>
            <w:r w:rsidRPr="00BA4F0F">
              <w:rPr>
                <w:rFonts w:cs="Times New Roman"/>
                <w:szCs w:val="24"/>
              </w:rPr>
              <w:t>виде</w:t>
            </w:r>
            <w:r w:rsidRPr="002407AE">
              <w:rPr>
                <w:rFonts w:cs="Times New Roman"/>
                <w:szCs w:val="24"/>
                <w:lang w:val="en-US"/>
              </w:rPr>
              <w:t xml:space="preserve"> </w:t>
            </w:r>
            <w:r w:rsidRPr="00BA4F0F">
              <w:rPr>
                <w:rFonts w:cs="Times New Roman"/>
                <w:szCs w:val="24"/>
              </w:rPr>
              <w:t>инфузии</w:t>
            </w:r>
            <w:r w:rsidRPr="002407AE">
              <w:rPr>
                <w:rFonts w:cs="Times New Roman"/>
                <w:szCs w:val="24"/>
                <w:lang w:val="en-US"/>
              </w:rPr>
              <w:t xml:space="preserve"> </w:t>
            </w:r>
            <w:r w:rsidRPr="00BA4F0F">
              <w:rPr>
                <w:rFonts w:cs="Times New Roman"/>
                <w:szCs w:val="24"/>
              </w:rPr>
              <w:t>в</w:t>
            </w:r>
            <w:r w:rsidRPr="002407AE">
              <w:rPr>
                <w:rFonts w:cs="Times New Roman"/>
                <w:szCs w:val="24"/>
                <w:lang w:val="en-US"/>
              </w:rPr>
              <w:t xml:space="preserve"> </w:t>
            </w:r>
            <w:r w:rsidRPr="00BA4F0F">
              <w:rPr>
                <w:rFonts w:cs="Times New Roman"/>
                <w:szCs w:val="24"/>
              </w:rPr>
              <w:t>течение</w:t>
            </w:r>
            <w:r w:rsidRPr="002407AE">
              <w:rPr>
                <w:rFonts w:cs="Times New Roman"/>
                <w:szCs w:val="24"/>
                <w:lang w:val="en-US"/>
              </w:rPr>
              <w:t xml:space="preserve"> 2 </w:t>
            </w:r>
            <w:r w:rsidRPr="00BA4F0F">
              <w:rPr>
                <w:rFonts w:cs="Times New Roman"/>
                <w:szCs w:val="24"/>
              </w:rPr>
              <w:t>ч</w:t>
            </w:r>
            <w:r w:rsidRPr="002407AE">
              <w:rPr>
                <w:rFonts w:cs="Times New Roman"/>
                <w:szCs w:val="24"/>
                <w:lang w:val="en-US"/>
              </w:rPr>
              <w:t xml:space="preserve"> </w:t>
            </w:r>
            <w:r w:rsidRPr="00BA4F0F">
              <w:rPr>
                <w:rFonts w:cs="Times New Roman"/>
                <w:szCs w:val="24"/>
              </w:rPr>
              <w:t>в</w:t>
            </w:r>
            <w:r w:rsidRPr="002407AE">
              <w:rPr>
                <w:rFonts w:cs="Times New Roman"/>
                <w:szCs w:val="24"/>
                <w:lang w:val="en-US"/>
              </w:rPr>
              <w:t xml:space="preserve"> 500 </w:t>
            </w:r>
            <w:r w:rsidRPr="00BA4F0F">
              <w:rPr>
                <w:rFonts w:cs="Times New Roman"/>
                <w:szCs w:val="24"/>
              </w:rPr>
              <w:t>мл</w:t>
            </w:r>
            <w:r w:rsidRPr="002407AE">
              <w:rPr>
                <w:rFonts w:cs="Times New Roman"/>
                <w:szCs w:val="24"/>
                <w:lang w:val="en-US"/>
              </w:rPr>
              <w:t xml:space="preserve"> 0,9% </w:t>
            </w:r>
            <w:r w:rsidRPr="00BA4F0F">
              <w:rPr>
                <w:rFonts w:cs="Times New Roman"/>
                <w:szCs w:val="24"/>
                <w:lang w:val="en-US"/>
              </w:rPr>
              <w:t>NaCl</w:t>
            </w:r>
          </w:p>
        </w:tc>
      </w:tr>
      <w:tr w:rsidR="00E83B26" w:rsidRPr="00BA4F0F" w14:paraId="62C456AC" w14:textId="77777777" w:rsidTr="002D3EBF">
        <w:tc>
          <w:tcPr>
            <w:tcW w:w="1418" w:type="dxa"/>
          </w:tcPr>
          <w:p w14:paraId="274D9864" w14:textId="77777777" w:rsidR="00E83B26" w:rsidRPr="002407AE" w:rsidRDefault="00E83B26" w:rsidP="002D3EBF">
            <w:pPr>
              <w:pStyle w:val="afe"/>
              <w:ind w:left="0" w:firstLine="0"/>
              <w:jc w:val="center"/>
              <w:rPr>
                <w:rFonts w:cs="Times New Roman"/>
                <w:szCs w:val="24"/>
                <w:lang w:val="en-US"/>
              </w:rPr>
            </w:pPr>
            <w:r w:rsidRPr="00BA4F0F">
              <w:rPr>
                <w:rFonts w:cs="Times New Roman"/>
                <w:szCs w:val="24"/>
              </w:rPr>
              <w:t>Этопозид</w:t>
            </w:r>
          </w:p>
        </w:tc>
        <w:tc>
          <w:tcPr>
            <w:tcW w:w="1701" w:type="dxa"/>
          </w:tcPr>
          <w:p w14:paraId="66DBEB19" w14:textId="77777777" w:rsidR="00E83B26" w:rsidRPr="00BA4F0F" w:rsidRDefault="00E83B26" w:rsidP="002D3EBF">
            <w:pPr>
              <w:pStyle w:val="afe"/>
              <w:ind w:left="0" w:firstLine="0"/>
              <w:jc w:val="center"/>
              <w:rPr>
                <w:rFonts w:cs="Times New Roman"/>
                <w:szCs w:val="24"/>
              </w:rPr>
            </w:pPr>
            <w:r w:rsidRPr="002407AE">
              <w:rPr>
                <w:rFonts w:cs="Times New Roman"/>
                <w:szCs w:val="24"/>
                <w:lang w:val="en-US"/>
              </w:rPr>
              <w:t xml:space="preserve">-5, </w:t>
            </w:r>
            <w:r w:rsidRPr="00BA4F0F">
              <w:rPr>
                <w:rFonts w:cs="Times New Roman"/>
                <w:szCs w:val="24"/>
              </w:rPr>
              <w:t>-4, -3, -2 дни</w:t>
            </w:r>
          </w:p>
        </w:tc>
        <w:tc>
          <w:tcPr>
            <w:tcW w:w="1134" w:type="dxa"/>
          </w:tcPr>
          <w:p w14:paraId="1DD715D2" w14:textId="77777777" w:rsidR="00E83B26" w:rsidRPr="00BA4F0F" w:rsidRDefault="00E83B26"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5F6CD6CE" w14:textId="77777777" w:rsidR="00E83B26" w:rsidRPr="00BA4F0F" w:rsidRDefault="00E83B26"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D797B8B" w14:textId="77777777" w:rsidR="00E83B26" w:rsidRPr="00BA4F0F" w:rsidRDefault="00E83B26" w:rsidP="002D3EBF">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6885741C"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E83B26" w:rsidRPr="00BA4F0F" w14:paraId="46F196F9" w14:textId="77777777" w:rsidTr="002D3EBF">
        <w:tc>
          <w:tcPr>
            <w:tcW w:w="1418" w:type="dxa"/>
          </w:tcPr>
          <w:p w14:paraId="213DF208" w14:textId="77777777" w:rsidR="00E83B26" w:rsidRPr="00BA4F0F" w:rsidRDefault="00E83B26" w:rsidP="002D3EBF">
            <w:pPr>
              <w:pStyle w:val="afe"/>
              <w:ind w:left="0" w:firstLine="0"/>
              <w:jc w:val="center"/>
              <w:rPr>
                <w:rFonts w:cs="Times New Roman"/>
                <w:szCs w:val="24"/>
              </w:rPr>
            </w:pPr>
            <w:r w:rsidRPr="00BA4F0F">
              <w:rPr>
                <w:rFonts w:cs="Times New Roman"/>
                <w:szCs w:val="24"/>
              </w:rPr>
              <w:t>Цитарабин</w:t>
            </w:r>
          </w:p>
        </w:tc>
        <w:tc>
          <w:tcPr>
            <w:tcW w:w="1701" w:type="dxa"/>
          </w:tcPr>
          <w:p w14:paraId="607AE5CF" w14:textId="77777777" w:rsidR="00E83B26" w:rsidRPr="00BA4F0F" w:rsidRDefault="00E83B26" w:rsidP="002D3EBF">
            <w:pPr>
              <w:pStyle w:val="afe"/>
              <w:ind w:left="0" w:firstLine="0"/>
              <w:jc w:val="center"/>
              <w:rPr>
                <w:rFonts w:cs="Times New Roman"/>
                <w:szCs w:val="24"/>
              </w:rPr>
            </w:pPr>
            <w:r w:rsidRPr="00BA4F0F">
              <w:rPr>
                <w:rFonts w:cs="Times New Roman"/>
                <w:szCs w:val="24"/>
              </w:rPr>
              <w:t>-5, -4, -3, -2 дни</w:t>
            </w:r>
          </w:p>
        </w:tc>
        <w:tc>
          <w:tcPr>
            <w:tcW w:w="1134" w:type="dxa"/>
          </w:tcPr>
          <w:p w14:paraId="65CF2C49" w14:textId="77777777" w:rsidR="00E83B26" w:rsidRPr="00BA4F0F" w:rsidRDefault="00E83B26"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57E2D08C" w14:textId="77777777" w:rsidR="00E83B26" w:rsidRPr="00BA4F0F" w:rsidRDefault="00E83B26" w:rsidP="002D3EBF">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33677782" w14:textId="77777777" w:rsidR="00E83B26" w:rsidRPr="00BA4F0F" w:rsidRDefault="00E83B26" w:rsidP="002D3EBF">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2360783E"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E83B26" w:rsidRPr="00BA4F0F" w14:paraId="08D74369" w14:textId="77777777" w:rsidTr="002D3EBF">
        <w:tc>
          <w:tcPr>
            <w:tcW w:w="1418" w:type="dxa"/>
          </w:tcPr>
          <w:p w14:paraId="3D39ADFE" w14:textId="77777777" w:rsidR="00E83B26" w:rsidRPr="00BA4F0F" w:rsidRDefault="00E83B26" w:rsidP="002D3EBF">
            <w:pPr>
              <w:pStyle w:val="afe"/>
              <w:ind w:left="0" w:firstLine="0"/>
              <w:jc w:val="center"/>
              <w:rPr>
                <w:rFonts w:cs="Times New Roman"/>
                <w:szCs w:val="24"/>
              </w:rPr>
            </w:pPr>
            <w:r w:rsidRPr="00BA4F0F">
              <w:rPr>
                <w:rFonts w:cs="Times New Roman"/>
                <w:szCs w:val="24"/>
              </w:rPr>
              <w:t>Мелфалан</w:t>
            </w:r>
          </w:p>
        </w:tc>
        <w:tc>
          <w:tcPr>
            <w:tcW w:w="1701" w:type="dxa"/>
          </w:tcPr>
          <w:p w14:paraId="68D4B373" w14:textId="77777777" w:rsidR="00E83B26" w:rsidRPr="00BA4F0F" w:rsidRDefault="00E83B26" w:rsidP="002D3EBF">
            <w:pPr>
              <w:pStyle w:val="afe"/>
              <w:ind w:left="0" w:firstLine="0"/>
              <w:jc w:val="center"/>
              <w:rPr>
                <w:rFonts w:cs="Times New Roman"/>
                <w:szCs w:val="24"/>
              </w:rPr>
            </w:pPr>
            <w:r w:rsidRPr="00BA4F0F">
              <w:rPr>
                <w:rFonts w:cs="Times New Roman"/>
                <w:szCs w:val="24"/>
              </w:rPr>
              <w:t>- 1 день</w:t>
            </w:r>
          </w:p>
        </w:tc>
        <w:tc>
          <w:tcPr>
            <w:tcW w:w="1134" w:type="dxa"/>
          </w:tcPr>
          <w:p w14:paraId="42F53C3C" w14:textId="77777777" w:rsidR="00E83B26" w:rsidRPr="00BA4F0F" w:rsidRDefault="00E83B26" w:rsidP="002D3EBF">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5514B47E" w14:textId="77777777" w:rsidR="00E83B26" w:rsidRPr="00BA4F0F" w:rsidRDefault="00E83B26"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165D38CB" w14:textId="77777777" w:rsidR="00E83B26" w:rsidRPr="00BA4F0F" w:rsidRDefault="00E83B26"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11587042"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4541C5CC" w14:textId="77777777" w:rsidR="00E83B26" w:rsidRPr="006E60A8" w:rsidRDefault="00E83B26" w:rsidP="00E83B26">
      <w:pPr>
        <w:ind w:firstLine="426"/>
      </w:pPr>
      <w:r w:rsidRPr="00BA4F0F">
        <w:t xml:space="preserve">Для снижения токсичности режима предтрансплантационной подготовки </w:t>
      </w:r>
      <w:r w:rsidRPr="00BA4F0F">
        <w:rPr>
          <w:lang w:val="en-US"/>
        </w:rPr>
        <w:t>BEAM</w:t>
      </w:r>
      <w:r w:rsidRPr="00BA4F0F">
        <w:t xml:space="preserve"> в ряде случаев вместо кармустина используется ломустин (</w:t>
      </w:r>
      <w:r w:rsidRPr="00BA4F0F">
        <w:rPr>
          <w:lang w:val="en-US"/>
        </w:rPr>
        <w:t>CEAM</w:t>
      </w:r>
      <w:r w:rsidRPr="00BA4F0F">
        <w:t xml:space="preserve"> / </w:t>
      </w:r>
      <w:r w:rsidRPr="00BA4F0F">
        <w:rPr>
          <w:lang w:val="en-US"/>
        </w:rPr>
        <w:t>LEAM</w:t>
      </w:r>
      <w:r w:rsidRPr="00BA4F0F">
        <w:t xml:space="preserve">). Схема </w:t>
      </w:r>
      <w:r w:rsidRPr="006E60A8">
        <w:t>введения препаратов и дозы представлены в таблице 6.</w:t>
      </w:r>
    </w:p>
    <w:p w14:paraId="074DF4DC" w14:textId="77777777" w:rsidR="00E83B26" w:rsidRPr="006E60A8" w:rsidRDefault="00E83B26" w:rsidP="00E83B26">
      <w:pPr>
        <w:ind w:firstLine="426"/>
        <w:rPr>
          <w:b/>
        </w:rPr>
      </w:pPr>
    </w:p>
    <w:p w14:paraId="54B755EA" w14:textId="082F3AD5" w:rsidR="00E83B26" w:rsidRPr="00193D82" w:rsidRDefault="00E83B26" w:rsidP="00E83B26">
      <w:pPr>
        <w:ind w:firstLine="426"/>
      </w:pPr>
      <w:r w:rsidRPr="006E60A8">
        <w:t xml:space="preserve">Таблица 6. Схема предтрансплантационного кондиционирования </w:t>
      </w:r>
      <w:r w:rsidRPr="006E60A8">
        <w:rPr>
          <w:lang w:val="en-US"/>
        </w:rPr>
        <w:t>CEAM</w:t>
      </w:r>
      <w:r w:rsidRPr="006E60A8">
        <w:t>/</w:t>
      </w:r>
      <w:r w:rsidRPr="006E60A8">
        <w:rPr>
          <w:lang w:val="en-US"/>
        </w:rPr>
        <w:t>LEAM</w:t>
      </w:r>
      <w:r w:rsidRPr="00BA4F0F">
        <w:rPr>
          <w:b/>
        </w:rPr>
        <w:t xml:space="preserve"> </w:t>
      </w:r>
      <w:r w:rsidRPr="00BA4F0F">
        <w:fldChar w:fldCharType="begin" w:fldLock="1"/>
      </w:r>
      <w:r w:rsidR="003B39A6">
        <w:rPr>
          <w:lang w:val="en-US"/>
        </w:rPr>
        <w:instrText>ADDIN CSL_CITATION {"citationItems":[{"id":"ITEM-1","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1","issued":{"date-parts":[["2013"]]},"page":"489","publisher":"Springerplus","title":"Comparison of BEAM vs. LEAM regimen in autologous transplant for lymphoma at AIIMS.","type":"article-journal","volume":"2"},"uris":["http://www.mendeley.com/documents/?uuid=21a4d437-7f12-381a-b742-56143dfb3da9","http://www.mendeley.com/documents/?uuid=101407b9-4546-4cbb-9ac0-735f0dacc33c"]},{"id":"ITEM-2","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1a8d312b-cff1-42d2-81dd-d36c0430abd5","http://www.mendeley.com/documents/?uuid=ad47bb84-1f12-3f23-9753-d1c2161ab990"]},{"id":"ITEM-5","itemData":{"ISBN":"9783030022778","author":[{"dropping-particle":"","family":"Enric Carreras","given":"Dufour Carlo","non-dropping-particle":"","parse-names":false,"suffix":""},{"dropping-particle":"","family":"Mohty Mohamad","given":"Kröger Nicolaus","non-dropping-particle":"","parse-names":false,"suffix":""}],"id":"ITEM-5","issued":{"date-parts":[["2019"]]},"number-of-pages":"702","title":"Hematopoietic Stem Cell Transplantation and Cellular Therapies","type":"book"},"uris":["http://www.mendeley.com/documents/?uuid=b2895edd-cfbd-4cbf-8d9b-e50422d61d71","http://www.mendeley.com/documents/?uuid=891fa663-7797-4301-8893-3b0a5d75b173","http://www.mendeley.com/documents/?uuid=a3640929-94cd-4fb4-896e-6145e0e14c8e"]}],"mendeley":{"formattedCitation":"[128,132–135]","plainTextFormattedCitation":"[128,132–135]","previouslyFormattedCitation":"[128,132–135]"},"properties":{"noteIndex":0},"schema":"https://github.com/citation-style-language/schema/raw/master/csl-citation.json"}</w:instrText>
      </w:r>
      <w:r w:rsidRPr="00BA4F0F">
        <w:fldChar w:fldCharType="separate"/>
      </w:r>
      <w:r w:rsidRPr="00E83B26">
        <w:rPr>
          <w:noProof/>
        </w:rPr>
        <w:t>[128,132–135]</w:t>
      </w:r>
      <w:r w:rsidRPr="00BA4F0F">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E83B26" w:rsidRPr="00BA4F0F" w14:paraId="69D0CEF4" w14:textId="77777777" w:rsidTr="002D3EBF">
        <w:tc>
          <w:tcPr>
            <w:tcW w:w="1418" w:type="dxa"/>
          </w:tcPr>
          <w:p w14:paraId="1867E27A" w14:textId="77777777" w:rsidR="00E83B26" w:rsidRPr="00193D82" w:rsidRDefault="00E83B26" w:rsidP="002D3EBF">
            <w:pPr>
              <w:pStyle w:val="afe"/>
              <w:ind w:left="0" w:firstLine="0"/>
              <w:rPr>
                <w:rFonts w:cs="Times New Roman"/>
                <w:szCs w:val="24"/>
              </w:rPr>
            </w:pPr>
            <w:r w:rsidRPr="00BA4F0F">
              <w:rPr>
                <w:rFonts w:cs="Times New Roman"/>
                <w:szCs w:val="24"/>
              </w:rPr>
              <w:t>Препарат</w:t>
            </w:r>
          </w:p>
        </w:tc>
        <w:tc>
          <w:tcPr>
            <w:tcW w:w="1701" w:type="dxa"/>
          </w:tcPr>
          <w:p w14:paraId="64682E72" w14:textId="77777777" w:rsidR="00E83B26" w:rsidRPr="00193D82" w:rsidRDefault="00E83B26" w:rsidP="002D3EBF">
            <w:pPr>
              <w:pStyle w:val="afe"/>
              <w:ind w:left="0" w:firstLine="0"/>
              <w:rPr>
                <w:rFonts w:cs="Times New Roman"/>
                <w:szCs w:val="24"/>
              </w:rPr>
            </w:pPr>
            <w:r w:rsidRPr="00BA4F0F">
              <w:rPr>
                <w:rFonts w:cs="Times New Roman"/>
                <w:szCs w:val="24"/>
              </w:rPr>
              <w:t>Дни</w:t>
            </w:r>
            <w:r w:rsidRPr="00193D82">
              <w:rPr>
                <w:rFonts w:cs="Times New Roman"/>
                <w:szCs w:val="24"/>
              </w:rPr>
              <w:t xml:space="preserve"> </w:t>
            </w:r>
            <w:r w:rsidRPr="00BA4F0F">
              <w:rPr>
                <w:rFonts w:cs="Times New Roman"/>
                <w:szCs w:val="24"/>
              </w:rPr>
              <w:t>введения</w:t>
            </w:r>
            <w:r w:rsidRPr="00193D82">
              <w:rPr>
                <w:rFonts w:cs="Times New Roman"/>
                <w:szCs w:val="24"/>
              </w:rPr>
              <w:t xml:space="preserve"> </w:t>
            </w:r>
            <w:r w:rsidRPr="00BA4F0F">
              <w:rPr>
                <w:rFonts w:cs="Times New Roman"/>
                <w:szCs w:val="24"/>
              </w:rPr>
              <w:t>перед</w:t>
            </w:r>
            <w:r w:rsidRPr="00193D82">
              <w:rPr>
                <w:rFonts w:cs="Times New Roman"/>
                <w:szCs w:val="24"/>
              </w:rPr>
              <w:t xml:space="preserve"> </w:t>
            </w:r>
            <w:r w:rsidRPr="00BA4F0F">
              <w:rPr>
                <w:rFonts w:cs="Times New Roman"/>
                <w:szCs w:val="24"/>
              </w:rPr>
              <w:t>ауто</w:t>
            </w:r>
            <w:r w:rsidRPr="00193D82">
              <w:rPr>
                <w:rFonts w:cs="Times New Roman"/>
                <w:szCs w:val="24"/>
              </w:rPr>
              <w:t>-</w:t>
            </w:r>
            <w:r w:rsidRPr="00BA4F0F">
              <w:rPr>
                <w:rFonts w:cs="Times New Roman"/>
                <w:szCs w:val="24"/>
              </w:rPr>
              <w:t>ТГСК</w:t>
            </w:r>
          </w:p>
        </w:tc>
        <w:tc>
          <w:tcPr>
            <w:tcW w:w="1134" w:type="dxa"/>
          </w:tcPr>
          <w:p w14:paraId="0BCABA3D" w14:textId="77777777" w:rsidR="00E83B26" w:rsidRPr="00193D82" w:rsidRDefault="00E83B26" w:rsidP="002D3EBF">
            <w:pPr>
              <w:pStyle w:val="afe"/>
              <w:ind w:left="0" w:firstLine="0"/>
              <w:rPr>
                <w:rFonts w:cs="Times New Roman"/>
                <w:szCs w:val="24"/>
              </w:rPr>
            </w:pPr>
            <w:r w:rsidRPr="00BA4F0F">
              <w:rPr>
                <w:rFonts w:cs="Times New Roman"/>
                <w:szCs w:val="24"/>
              </w:rPr>
              <w:t>Разовая</w:t>
            </w:r>
            <w:r w:rsidRPr="00193D82">
              <w:rPr>
                <w:rFonts w:cs="Times New Roman"/>
                <w:szCs w:val="24"/>
              </w:rPr>
              <w:t xml:space="preserve"> </w:t>
            </w:r>
            <w:r w:rsidRPr="00BA4F0F">
              <w:rPr>
                <w:rFonts w:cs="Times New Roman"/>
                <w:szCs w:val="24"/>
              </w:rPr>
              <w:t>доза</w:t>
            </w:r>
          </w:p>
        </w:tc>
        <w:tc>
          <w:tcPr>
            <w:tcW w:w="1276" w:type="dxa"/>
          </w:tcPr>
          <w:p w14:paraId="7B575C12" w14:textId="77777777" w:rsidR="00E83B26" w:rsidRPr="00193D82" w:rsidRDefault="00E83B26" w:rsidP="002D3EBF">
            <w:pPr>
              <w:pStyle w:val="afe"/>
              <w:ind w:left="0" w:firstLine="0"/>
              <w:rPr>
                <w:rFonts w:cs="Times New Roman"/>
                <w:szCs w:val="24"/>
              </w:rPr>
            </w:pPr>
            <w:r w:rsidRPr="00BA4F0F">
              <w:rPr>
                <w:rFonts w:cs="Times New Roman"/>
                <w:szCs w:val="24"/>
              </w:rPr>
              <w:t>Суточная</w:t>
            </w:r>
            <w:r w:rsidRPr="00193D82">
              <w:rPr>
                <w:rFonts w:cs="Times New Roman"/>
                <w:szCs w:val="24"/>
              </w:rPr>
              <w:t xml:space="preserve"> </w:t>
            </w:r>
            <w:r w:rsidRPr="00BA4F0F">
              <w:rPr>
                <w:rFonts w:cs="Times New Roman"/>
                <w:szCs w:val="24"/>
              </w:rPr>
              <w:t>доза</w:t>
            </w:r>
          </w:p>
        </w:tc>
        <w:tc>
          <w:tcPr>
            <w:tcW w:w="1275" w:type="dxa"/>
          </w:tcPr>
          <w:p w14:paraId="61741B4B" w14:textId="77777777" w:rsidR="00E83B26" w:rsidRPr="00BA4F0F" w:rsidRDefault="00E83B26" w:rsidP="002D3EBF">
            <w:pPr>
              <w:pStyle w:val="afe"/>
              <w:ind w:left="0" w:firstLine="0"/>
              <w:rPr>
                <w:rFonts w:cs="Times New Roman"/>
                <w:szCs w:val="24"/>
              </w:rPr>
            </w:pPr>
            <w:r w:rsidRPr="00BA4F0F">
              <w:rPr>
                <w:rFonts w:cs="Times New Roman"/>
                <w:szCs w:val="24"/>
              </w:rPr>
              <w:t>Курсовая доза</w:t>
            </w:r>
          </w:p>
        </w:tc>
        <w:tc>
          <w:tcPr>
            <w:tcW w:w="2659" w:type="dxa"/>
          </w:tcPr>
          <w:p w14:paraId="3E47F6B8" w14:textId="77777777" w:rsidR="00E83B26" w:rsidRPr="00BA4F0F" w:rsidRDefault="00E83B26" w:rsidP="002D3EBF">
            <w:pPr>
              <w:pStyle w:val="afe"/>
              <w:ind w:left="0" w:firstLine="0"/>
              <w:rPr>
                <w:rFonts w:cs="Times New Roman"/>
                <w:szCs w:val="24"/>
              </w:rPr>
            </w:pPr>
            <w:r w:rsidRPr="00BA4F0F">
              <w:rPr>
                <w:rFonts w:cs="Times New Roman"/>
                <w:szCs w:val="24"/>
              </w:rPr>
              <w:t>Особенности введения</w:t>
            </w:r>
          </w:p>
        </w:tc>
      </w:tr>
      <w:tr w:rsidR="00E83B26" w:rsidRPr="00BA4F0F" w14:paraId="0B9A4F88" w14:textId="77777777" w:rsidTr="002D3EBF">
        <w:tc>
          <w:tcPr>
            <w:tcW w:w="1418" w:type="dxa"/>
          </w:tcPr>
          <w:p w14:paraId="0AA045E1" w14:textId="77777777" w:rsidR="00E83B26" w:rsidRPr="00BA4F0F" w:rsidRDefault="00E83B26" w:rsidP="002D3EBF">
            <w:pPr>
              <w:pStyle w:val="afe"/>
              <w:ind w:left="0" w:firstLine="0"/>
              <w:jc w:val="center"/>
              <w:rPr>
                <w:rFonts w:cs="Times New Roman"/>
                <w:szCs w:val="24"/>
              </w:rPr>
            </w:pPr>
            <w:r w:rsidRPr="00BA4F0F">
              <w:rPr>
                <w:rFonts w:cs="Times New Roman"/>
                <w:szCs w:val="24"/>
              </w:rPr>
              <w:t>Ломустин</w:t>
            </w:r>
          </w:p>
        </w:tc>
        <w:tc>
          <w:tcPr>
            <w:tcW w:w="1701" w:type="dxa"/>
          </w:tcPr>
          <w:p w14:paraId="41A5770B" w14:textId="77777777" w:rsidR="00E83B26" w:rsidRPr="00BA4F0F" w:rsidRDefault="00E83B26" w:rsidP="002D3EBF">
            <w:pPr>
              <w:pStyle w:val="afe"/>
              <w:ind w:left="0" w:firstLine="0"/>
              <w:jc w:val="center"/>
              <w:rPr>
                <w:rFonts w:cs="Times New Roman"/>
                <w:szCs w:val="24"/>
              </w:rPr>
            </w:pPr>
            <w:r w:rsidRPr="00BA4F0F">
              <w:rPr>
                <w:rFonts w:cs="Times New Roman"/>
                <w:szCs w:val="24"/>
              </w:rPr>
              <w:t>-6 день</w:t>
            </w:r>
          </w:p>
        </w:tc>
        <w:tc>
          <w:tcPr>
            <w:tcW w:w="1134" w:type="dxa"/>
          </w:tcPr>
          <w:p w14:paraId="03D4C494" w14:textId="77777777" w:rsidR="00E83B26" w:rsidRPr="00BA4F0F" w:rsidRDefault="00E83B26"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1486249B" w14:textId="77777777" w:rsidR="00E83B26" w:rsidRPr="00BA4F0F" w:rsidRDefault="00E83B26"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793702AE" w14:textId="77777777" w:rsidR="00E83B26" w:rsidRPr="00BA4F0F" w:rsidRDefault="00E83B26"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2659" w:type="dxa"/>
          </w:tcPr>
          <w:p w14:paraId="4E6ECC24" w14:textId="77777777" w:rsidR="00E83B26" w:rsidRPr="00BA4F0F" w:rsidRDefault="00E83B26" w:rsidP="002D3EBF">
            <w:pPr>
              <w:pStyle w:val="afe"/>
              <w:ind w:left="0" w:firstLine="0"/>
              <w:rPr>
                <w:rFonts w:cs="Times New Roman"/>
                <w:szCs w:val="24"/>
              </w:rPr>
            </w:pPr>
            <w:r w:rsidRPr="00BA4F0F">
              <w:rPr>
                <w:rFonts w:cs="Times New Roman"/>
                <w:szCs w:val="24"/>
              </w:rPr>
              <w:t>Внутрь</w:t>
            </w:r>
          </w:p>
        </w:tc>
      </w:tr>
      <w:tr w:rsidR="00E83B26" w:rsidRPr="00BA4F0F" w14:paraId="76D97B72" w14:textId="77777777" w:rsidTr="002D3EBF">
        <w:tc>
          <w:tcPr>
            <w:tcW w:w="1418" w:type="dxa"/>
          </w:tcPr>
          <w:p w14:paraId="39E9CEB3" w14:textId="77777777" w:rsidR="00E83B26" w:rsidRPr="00BA4F0F" w:rsidRDefault="00E83B26" w:rsidP="002D3EBF">
            <w:pPr>
              <w:pStyle w:val="afe"/>
              <w:ind w:left="0" w:firstLine="0"/>
              <w:jc w:val="center"/>
              <w:rPr>
                <w:rFonts w:cs="Times New Roman"/>
                <w:szCs w:val="24"/>
              </w:rPr>
            </w:pPr>
            <w:r w:rsidRPr="00BA4F0F">
              <w:rPr>
                <w:rFonts w:cs="Times New Roman"/>
                <w:szCs w:val="24"/>
              </w:rPr>
              <w:t>Этопозид</w:t>
            </w:r>
          </w:p>
        </w:tc>
        <w:tc>
          <w:tcPr>
            <w:tcW w:w="1701" w:type="dxa"/>
          </w:tcPr>
          <w:p w14:paraId="59AB8F01" w14:textId="77777777" w:rsidR="00E83B26" w:rsidRPr="00BA4F0F" w:rsidRDefault="00E83B26" w:rsidP="002D3EBF">
            <w:pPr>
              <w:pStyle w:val="afe"/>
              <w:ind w:left="0" w:firstLine="0"/>
              <w:jc w:val="center"/>
              <w:rPr>
                <w:rFonts w:cs="Times New Roman"/>
                <w:szCs w:val="24"/>
              </w:rPr>
            </w:pPr>
            <w:r w:rsidRPr="00BA4F0F">
              <w:rPr>
                <w:rFonts w:cs="Times New Roman"/>
                <w:szCs w:val="24"/>
              </w:rPr>
              <w:t>-5, -4, -3, -2 дни</w:t>
            </w:r>
          </w:p>
        </w:tc>
        <w:tc>
          <w:tcPr>
            <w:tcW w:w="1134" w:type="dxa"/>
          </w:tcPr>
          <w:p w14:paraId="2599FB5F" w14:textId="77777777" w:rsidR="00E83B26" w:rsidRPr="00BA4F0F" w:rsidRDefault="00E83B26"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1F4D3578" w14:textId="77777777" w:rsidR="00E83B26" w:rsidRPr="00BA4F0F" w:rsidRDefault="00E83B26"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7008FAC8" w14:textId="77777777" w:rsidR="00E83B26" w:rsidRPr="00BA4F0F" w:rsidRDefault="00E83B26" w:rsidP="002D3EBF">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2389C1B8"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E83B26" w:rsidRPr="00BA4F0F" w14:paraId="64232272" w14:textId="77777777" w:rsidTr="002D3EBF">
        <w:tc>
          <w:tcPr>
            <w:tcW w:w="1418" w:type="dxa"/>
          </w:tcPr>
          <w:p w14:paraId="1061A8D2" w14:textId="77777777" w:rsidR="00E83B26" w:rsidRPr="00BA4F0F" w:rsidRDefault="00E83B26" w:rsidP="002D3EBF">
            <w:pPr>
              <w:pStyle w:val="afe"/>
              <w:ind w:left="0" w:firstLine="0"/>
              <w:jc w:val="center"/>
              <w:rPr>
                <w:rFonts w:cs="Times New Roman"/>
                <w:szCs w:val="24"/>
              </w:rPr>
            </w:pPr>
            <w:r w:rsidRPr="00BA4F0F">
              <w:rPr>
                <w:rFonts w:cs="Times New Roman"/>
                <w:szCs w:val="24"/>
              </w:rPr>
              <w:t>Цитарабин</w:t>
            </w:r>
          </w:p>
        </w:tc>
        <w:tc>
          <w:tcPr>
            <w:tcW w:w="1701" w:type="dxa"/>
          </w:tcPr>
          <w:p w14:paraId="0D96430E" w14:textId="77777777" w:rsidR="00E83B26" w:rsidRPr="00BA4F0F" w:rsidRDefault="00E83B26" w:rsidP="002D3EBF">
            <w:pPr>
              <w:pStyle w:val="afe"/>
              <w:ind w:left="0" w:firstLine="0"/>
              <w:jc w:val="center"/>
              <w:rPr>
                <w:rFonts w:cs="Times New Roman"/>
                <w:szCs w:val="24"/>
              </w:rPr>
            </w:pPr>
            <w:r w:rsidRPr="00BA4F0F">
              <w:rPr>
                <w:rFonts w:cs="Times New Roman"/>
                <w:szCs w:val="24"/>
              </w:rPr>
              <w:t>-5, -4, -3, -2 дни</w:t>
            </w:r>
          </w:p>
        </w:tc>
        <w:tc>
          <w:tcPr>
            <w:tcW w:w="1134" w:type="dxa"/>
          </w:tcPr>
          <w:p w14:paraId="58971D7E" w14:textId="77777777" w:rsidR="00E83B26" w:rsidRPr="00BA4F0F" w:rsidRDefault="00E83B26"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8534776" w14:textId="77777777" w:rsidR="00E83B26" w:rsidRPr="00BA4F0F" w:rsidRDefault="00E83B26" w:rsidP="002D3EBF">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6DE947CA" w14:textId="77777777" w:rsidR="00E83B26" w:rsidRPr="00BA4F0F" w:rsidRDefault="00E83B26" w:rsidP="002D3EBF">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29740CFE"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E83B26" w:rsidRPr="00BA4F0F" w14:paraId="15D25964" w14:textId="77777777" w:rsidTr="002D3EBF">
        <w:tc>
          <w:tcPr>
            <w:tcW w:w="1418" w:type="dxa"/>
          </w:tcPr>
          <w:p w14:paraId="32ED55C4" w14:textId="77777777" w:rsidR="00E83B26" w:rsidRPr="00BA4F0F" w:rsidRDefault="00E83B26" w:rsidP="002D3EBF">
            <w:pPr>
              <w:pStyle w:val="afe"/>
              <w:ind w:left="0" w:firstLine="0"/>
              <w:jc w:val="center"/>
              <w:rPr>
                <w:rFonts w:cs="Times New Roman"/>
                <w:szCs w:val="24"/>
              </w:rPr>
            </w:pPr>
            <w:r w:rsidRPr="00BA4F0F">
              <w:rPr>
                <w:rFonts w:cs="Times New Roman"/>
                <w:szCs w:val="24"/>
              </w:rPr>
              <w:t>Мелфалан</w:t>
            </w:r>
          </w:p>
        </w:tc>
        <w:tc>
          <w:tcPr>
            <w:tcW w:w="1701" w:type="dxa"/>
          </w:tcPr>
          <w:p w14:paraId="56001EB0" w14:textId="77777777" w:rsidR="00E83B26" w:rsidRPr="00BA4F0F" w:rsidRDefault="00E83B26" w:rsidP="002D3EBF">
            <w:pPr>
              <w:pStyle w:val="afe"/>
              <w:ind w:left="0" w:firstLine="0"/>
              <w:jc w:val="center"/>
              <w:rPr>
                <w:rFonts w:cs="Times New Roman"/>
                <w:szCs w:val="24"/>
              </w:rPr>
            </w:pPr>
            <w:r w:rsidRPr="00BA4F0F">
              <w:rPr>
                <w:rFonts w:cs="Times New Roman"/>
                <w:szCs w:val="24"/>
              </w:rPr>
              <w:t>- 1 день</w:t>
            </w:r>
          </w:p>
        </w:tc>
        <w:tc>
          <w:tcPr>
            <w:tcW w:w="1134" w:type="dxa"/>
          </w:tcPr>
          <w:p w14:paraId="5DA621A6" w14:textId="77777777" w:rsidR="00E83B26" w:rsidRPr="00BA4F0F" w:rsidRDefault="00E83B26" w:rsidP="002D3EBF">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4965C3BB" w14:textId="77777777" w:rsidR="00E83B26" w:rsidRPr="00BA4F0F" w:rsidRDefault="00E83B26"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6012C263" w14:textId="77777777" w:rsidR="00E83B26" w:rsidRPr="00BA4F0F" w:rsidRDefault="00E83B26"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4AB8278E"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41BC0CE5" w14:textId="77777777" w:rsidR="00E83B26" w:rsidRPr="00BA4F0F" w:rsidRDefault="00E83B26" w:rsidP="00E83B26">
      <w:pPr>
        <w:ind w:firstLine="426"/>
      </w:pPr>
    </w:p>
    <w:p w14:paraId="6647968A" w14:textId="77777777" w:rsidR="00E83B26" w:rsidRPr="006E60A8" w:rsidRDefault="00E83B26" w:rsidP="00E83B26">
      <w:pPr>
        <w:ind w:firstLine="426"/>
      </w:pPr>
      <w:r w:rsidRPr="00BA4F0F">
        <w:t xml:space="preserve">В ряде клинических исследований была подтверждена эффективность режима предтрансплантационного кондиционирования </w:t>
      </w:r>
      <w:r w:rsidRPr="00BA4F0F">
        <w:rPr>
          <w:lang w:val="en-US"/>
        </w:rPr>
        <w:t>Benda</w:t>
      </w:r>
      <w:r w:rsidRPr="00BA4F0F">
        <w:t>-</w:t>
      </w:r>
      <w:r w:rsidRPr="00BA4F0F">
        <w:rPr>
          <w:lang w:val="en-US"/>
        </w:rPr>
        <w:t>EAM</w:t>
      </w:r>
      <w:r w:rsidRPr="00BA4F0F">
        <w:t xml:space="preserve"> при </w:t>
      </w:r>
      <w:r w:rsidRPr="006E60A8">
        <w:t>лимфопролиферативных заболеваниях. Схема введения препаратов и дозы представлены в таблице 7.</w:t>
      </w:r>
    </w:p>
    <w:p w14:paraId="636714CE" w14:textId="77777777" w:rsidR="00E83B26" w:rsidRPr="006E60A8" w:rsidRDefault="00E83B26" w:rsidP="00E83B26">
      <w:pPr>
        <w:ind w:firstLine="426"/>
        <w:rPr>
          <w:b/>
        </w:rPr>
      </w:pPr>
    </w:p>
    <w:p w14:paraId="04961987" w14:textId="7AFDB311" w:rsidR="00E83B26" w:rsidRPr="00BA4F0F" w:rsidRDefault="00E83B26" w:rsidP="00E83B26">
      <w:pPr>
        <w:ind w:firstLine="426"/>
      </w:pPr>
      <w:r w:rsidRPr="006E60A8">
        <w:t>Таблица 7. Схема предтрансплантационного кондиционирования Benda-EAM</w:t>
      </w:r>
      <w:r w:rsidRPr="00BA4F0F">
        <w:t xml:space="preserve"> </w:t>
      </w:r>
      <w:r w:rsidRPr="00BA4F0F">
        <w:fldChar w:fldCharType="begin" w:fldLock="1"/>
      </w:r>
      <w:r w:rsidR="003B39A6">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136,137]","plainTextFormattedCitation":"[136,137]","previouslyFormattedCitation":"[136,137]"},"properties":{"noteIndex":0},"schema":"https://github.com/citation-style-language/schema/raw/master/csl-citation.json"}</w:instrText>
      </w:r>
      <w:r w:rsidRPr="00BA4F0F">
        <w:fldChar w:fldCharType="separate"/>
      </w:r>
      <w:r w:rsidRPr="00E83B26">
        <w:rPr>
          <w:noProof/>
        </w:rPr>
        <w:t>[136,137]</w:t>
      </w:r>
      <w:r w:rsidRPr="00BA4F0F">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E83B26" w:rsidRPr="00BA4F0F" w14:paraId="714A59FD" w14:textId="77777777" w:rsidTr="002D3EBF">
        <w:tc>
          <w:tcPr>
            <w:tcW w:w="1418" w:type="dxa"/>
          </w:tcPr>
          <w:p w14:paraId="0D5DF8BC" w14:textId="77777777" w:rsidR="00E83B26" w:rsidRPr="00BA4F0F" w:rsidRDefault="00E83B26" w:rsidP="002D3EBF">
            <w:pPr>
              <w:pStyle w:val="afe"/>
              <w:ind w:left="0" w:firstLine="0"/>
              <w:rPr>
                <w:rFonts w:cs="Times New Roman"/>
                <w:szCs w:val="24"/>
              </w:rPr>
            </w:pPr>
            <w:r w:rsidRPr="00BA4F0F">
              <w:rPr>
                <w:rFonts w:cs="Times New Roman"/>
                <w:szCs w:val="24"/>
              </w:rPr>
              <w:t>Препарат</w:t>
            </w:r>
          </w:p>
        </w:tc>
        <w:tc>
          <w:tcPr>
            <w:tcW w:w="1701" w:type="dxa"/>
          </w:tcPr>
          <w:p w14:paraId="691BE99C" w14:textId="77777777" w:rsidR="00E83B26" w:rsidRPr="00BA4F0F" w:rsidRDefault="00E83B26" w:rsidP="002D3EBF">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6EDDF10B" w14:textId="77777777" w:rsidR="00E83B26" w:rsidRPr="00BA4F0F" w:rsidRDefault="00E83B26" w:rsidP="002D3EBF">
            <w:pPr>
              <w:pStyle w:val="afe"/>
              <w:ind w:left="0" w:firstLine="0"/>
              <w:rPr>
                <w:rFonts w:cs="Times New Roman"/>
                <w:szCs w:val="24"/>
              </w:rPr>
            </w:pPr>
            <w:r w:rsidRPr="00BA4F0F">
              <w:rPr>
                <w:rFonts w:cs="Times New Roman"/>
                <w:szCs w:val="24"/>
              </w:rPr>
              <w:t>Разовая доза</w:t>
            </w:r>
          </w:p>
        </w:tc>
        <w:tc>
          <w:tcPr>
            <w:tcW w:w="1276" w:type="dxa"/>
          </w:tcPr>
          <w:p w14:paraId="53751800" w14:textId="77777777" w:rsidR="00E83B26" w:rsidRPr="00BA4F0F" w:rsidRDefault="00E83B26" w:rsidP="002D3EBF">
            <w:pPr>
              <w:pStyle w:val="afe"/>
              <w:ind w:left="0" w:firstLine="0"/>
              <w:rPr>
                <w:rFonts w:cs="Times New Roman"/>
                <w:szCs w:val="24"/>
              </w:rPr>
            </w:pPr>
            <w:r w:rsidRPr="00BA4F0F">
              <w:rPr>
                <w:rFonts w:cs="Times New Roman"/>
                <w:szCs w:val="24"/>
              </w:rPr>
              <w:t>Суточная доза</w:t>
            </w:r>
          </w:p>
        </w:tc>
        <w:tc>
          <w:tcPr>
            <w:tcW w:w="1275" w:type="dxa"/>
          </w:tcPr>
          <w:p w14:paraId="4E268C25" w14:textId="77777777" w:rsidR="00E83B26" w:rsidRPr="00BA4F0F" w:rsidRDefault="00E83B26" w:rsidP="002D3EBF">
            <w:pPr>
              <w:pStyle w:val="afe"/>
              <w:ind w:left="0" w:firstLine="0"/>
              <w:rPr>
                <w:rFonts w:cs="Times New Roman"/>
                <w:szCs w:val="24"/>
              </w:rPr>
            </w:pPr>
            <w:r w:rsidRPr="00BA4F0F">
              <w:rPr>
                <w:rFonts w:cs="Times New Roman"/>
                <w:szCs w:val="24"/>
              </w:rPr>
              <w:t>Курсовая доза</w:t>
            </w:r>
          </w:p>
        </w:tc>
        <w:tc>
          <w:tcPr>
            <w:tcW w:w="2659" w:type="dxa"/>
          </w:tcPr>
          <w:p w14:paraId="37DB409B" w14:textId="77777777" w:rsidR="00E83B26" w:rsidRPr="00BA4F0F" w:rsidRDefault="00E83B26" w:rsidP="002D3EBF">
            <w:pPr>
              <w:pStyle w:val="afe"/>
              <w:ind w:left="0" w:firstLine="0"/>
              <w:rPr>
                <w:rFonts w:cs="Times New Roman"/>
                <w:szCs w:val="24"/>
              </w:rPr>
            </w:pPr>
            <w:r w:rsidRPr="00BA4F0F">
              <w:rPr>
                <w:rFonts w:cs="Times New Roman"/>
                <w:szCs w:val="24"/>
              </w:rPr>
              <w:t>Особенности введения</w:t>
            </w:r>
          </w:p>
        </w:tc>
      </w:tr>
      <w:tr w:rsidR="00E83B26" w:rsidRPr="00BA4F0F" w14:paraId="1CC77E87" w14:textId="77777777" w:rsidTr="002D3EBF">
        <w:tc>
          <w:tcPr>
            <w:tcW w:w="1418" w:type="dxa"/>
          </w:tcPr>
          <w:p w14:paraId="4C6B3D64" w14:textId="77777777" w:rsidR="00E83B26" w:rsidRPr="00BA4F0F" w:rsidRDefault="00E83B26" w:rsidP="002D3EBF">
            <w:pPr>
              <w:pStyle w:val="afe"/>
              <w:ind w:left="0" w:firstLine="0"/>
              <w:jc w:val="center"/>
              <w:rPr>
                <w:rFonts w:cs="Times New Roman"/>
                <w:szCs w:val="24"/>
              </w:rPr>
            </w:pPr>
            <w:r w:rsidRPr="00BA4F0F">
              <w:rPr>
                <w:rFonts w:cs="Times New Roman"/>
                <w:szCs w:val="24"/>
              </w:rPr>
              <w:t>Бендамустин</w:t>
            </w:r>
          </w:p>
        </w:tc>
        <w:tc>
          <w:tcPr>
            <w:tcW w:w="1701" w:type="dxa"/>
          </w:tcPr>
          <w:p w14:paraId="491EF02E" w14:textId="77777777" w:rsidR="00E83B26" w:rsidRPr="00BA4F0F" w:rsidRDefault="00E83B26" w:rsidP="002D3EBF">
            <w:pPr>
              <w:pStyle w:val="afe"/>
              <w:ind w:left="0" w:firstLine="0"/>
              <w:jc w:val="center"/>
              <w:rPr>
                <w:rFonts w:cs="Times New Roman"/>
                <w:szCs w:val="24"/>
              </w:rPr>
            </w:pPr>
            <w:r w:rsidRPr="00BA4F0F">
              <w:rPr>
                <w:rFonts w:cs="Times New Roman"/>
                <w:szCs w:val="24"/>
              </w:rPr>
              <w:t>-7, -6 день</w:t>
            </w:r>
          </w:p>
        </w:tc>
        <w:tc>
          <w:tcPr>
            <w:tcW w:w="1134" w:type="dxa"/>
          </w:tcPr>
          <w:p w14:paraId="42F10029" w14:textId="77777777" w:rsidR="00E83B26" w:rsidRPr="00BA4F0F" w:rsidRDefault="00E83B26"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29FEA81" w14:textId="77777777" w:rsidR="00E83B26" w:rsidRPr="00BA4F0F" w:rsidRDefault="00E83B26"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3BF426E3" w14:textId="77777777" w:rsidR="00E83B26" w:rsidRPr="00BA4F0F" w:rsidRDefault="00E83B26" w:rsidP="002D3EBF">
            <w:pPr>
              <w:pStyle w:val="afe"/>
              <w:ind w:left="0" w:firstLine="0"/>
              <w:jc w:val="center"/>
              <w:rPr>
                <w:rFonts w:cs="Times New Roman"/>
                <w:szCs w:val="24"/>
              </w:rPr>
            </w:pPr>
            <w:r w:rsidRPr="00BA4F0F">
              <w:rPr>
                <w:rFonts w:cs="Times New Roman"/>
                <w:szCs w:val="24"/>
              </w:rPr>
              <w:t>400 мг/м</w:t>
            </w:r>
            <w:r w:rsidRPr="00BA4F0F">
              <w:rPr>
                <w:rFonts w:cs="Times New Roman"/>
                <w:szCs w:val="24"/>
                <w:vertAlign w:val="superscript"/>
              </w:rPr>
              <w:t>2</w:t>
            </w:r>
          </w:p>
        </w:tc>
        <w:tc>
          <w:tcPr>
            <w:tcW w:w="2659" w:type="dxa"/>
          </w:tcPr>
          <w:p w14:paraId="2084AC02"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30-60 минут в 500 мл 0,9% </w:t>
            </w:r>
            <w:r w:rsidRPr="00BA4F0F">
              <w:rPr>
                <w:rFonts w:cs="Times New Roman"/>
                <w:szCs w:val="24"/>
                <w:lang w:val="en-US"/>
              </w:rPr>
              <w:t>NaCl</w:t>
            </w:r>
          </w:p>
        </w:tc>
      </w:tr>
      <w:tr w:rsidR="00E83B26" w:rsidRPr="00BA4F0F" w14:paraId="27142E12" w14:textId="77777777" w:rsidTr="002D3EBF">
        <w:tc>
          <w:tcPr>
            <w:tcW w:w="1418" w:type="dxa"/>
          </w:tcPr>
          <w:p w14:paraId="2C4DC48E" w14:textId="77777777" w:rsidR="00E83B26" w:rsidRPr="00BA4F0F" w:rsidRDefault="00E83B26" w:rsidP="002D3EBF">
            <w:pPr>
              <w:pStyle w:val="afe"/>
              <w:ind w:left="0" w:firstLine="0"/>
              <w:jc w:val="center"/>
              <w:rPr>
                <w:rFonts w:cs="Times New Roman"/>
                <w:szCs w:val="24"/>
              </w:rPr>
            </w:pPr>
            <w:r w:rsidRPr="00BA4F0F">
              <w:rPr>
                <w:rFonts w:cs="Times New Roman"/>
                <w:szCs w:val="24"/>
              </w:rPr>
              <w:t>Этопозид</w:t>
            </w:r>
          </w:p>
        </w:tc>
        <w:tc>
          <w:tcPr>
            <w:tcW w:w="1701" w:type="dxa"/>
          </w:tcPr>
          <w:p w14:paraId="3E7A4850" w14:textId="77777777" w:rsidR="00E83B26" w:rsidRPr="00BA4F0F" w:rsidRDefault="00E83B26" w:rsidP="002D3EBF">
            <w:pPr>
              <w:pStyle w:val="afe"/>
              <w:ind w:left="0" w:firstLine="0"/>
              <w:jc w:val="center"/>
              <w:rPr>
                <w:rFonts w:cs="Times New Roman"/>
                <w:szCs w:val="24"/>
              </w:rPr>
            </w:pPr>
            <w:r w:rsidRPr="00BA4F0F">
              <w:rPr>
                <w:rFonts w:cs="Times New Roman"/>
                <w:szCs w:val="24"/>
              </w:rPr>
              <w:t>-5, -4, -3, -2 дни</w:t>
            </w:r>
          </w:p>
        </w:tc>
        <w:tc>
          <w:tcPr>
            <w:tcW w:w="1134" w:type="dxa"/>
          </w:tcPr>
          <w:p w14:paraId="7434FEE6" w14:textId="77777777" w:rsidR="00E83B26" w:rsidRPr="00BA4F0F" w:rsidRDefault="00E83B26"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023B597" w14:textId="77777777" w:rsidR="00E83B26" w:rsidRPr="00BA4F0F" w:rsidRDefault="00E83B26"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4FA3B65" w14:textId="77777777" w:rsidR="00E83B26" w:rsidRPr="00BA4F0F" w:rsidRDefault="00E83B26" w:rsidP="002D3EBF">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6EC56DDA"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E83B26" w:rsidRPr="00BA4F0F" w14:paraId="738AB8D7" w14:textId="77777777" w:rsidTr="002D3EBF">
        <w:tc>
          <w:tcPr>
            <w:tcW w:w="1418" w:type="dxa"/>
          </w:tcPr>
          <w:p w14:paraId="4C383557" w14:textId="77777777" w:rsidR="00E83B26" w:rsidRPr="00BA4F0F" w:rsidRDefault="00E83B26" w:rsidP="002D3EBF">
            <w:pPr>
              <w:pStyle w:val="afe"/>
              <w:ind w:left="0" w:firstLine="0"/>
              <w:jc w:val="center"/>
              <w:rPr>
                <w:rFonts w:cs="Times New Roman"/>
                <w:szCs w:val="24"/>
              </w:rPr>
            </w:pPr>
            <w:r w:rsidRPr="00BA4F0F">
              <w:rPr>
                <w:rFonts w:cs="Times New Roman"/>
                <w:szCs w:val="24"/>
              </w:rPr>
              <w:t>Цитарабин</w:t>
            </w:r>
          </w:p>
        </w:tc>
        <w:tc>
          <w:tcPr>
            <w:tcW w:w="1701" w:type="dxa"/>
          </w:tcPr>
          <w:p w14:paraId="23632B6A" w14:textId="77777777" w:rsidR="00E83B26" w:rsidRPr="00BA4F0F" w:rsidRDefault="00E83B26" w:rsidP="002D3EBF">
            <w:pPr>
              <w:pStyle w:val="afe"/>
              <w:ind w:left="0" w:firstLine="0"/>
              <w:jc w:val="center"/>
              <w:rPr>
                <w:rFonts w:cs="Times New Roman"/>
                <w:szCs w:val="24"/>
              </w:rPr>
            </w:pPr>
            <w:r w:rsidRPr="00BA4F0F">
              <w:rPr>
                <w:rFonts w:cs="Times New Roman"/>
                <w:szCs w:val="24"/>
              </w:rPr>
              <w:t>-5, -4, -3, -2 дни</w:t>
            </w:r>
          </w:p>
        </w:tc>
        <w:tc>
          <w:tcPr>
            <w:tcW w:w="1134" w:type="dxa"/>
          </w:tcPr>
          <w:p w14:paraId="2E854F0F" w14:textId="77777777" w:rsidR="00E83B26" w:rsidRPr="00BA4F0F" w:rsidRDefault="00E83B26"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4B36CC37" w14:textId="77777777" w:rsidR="00E83B26" w:rsidRPr="00BA4F0F" w:rsidRDefault="00E83B26" w:rsidP="002D3EBF">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104524B0" w14:textId="77777777" w:rsidR="00E83B26" w:rsidRPr="00BA4F0F" w:rsidRDefault="00E83B26" w:rsidP="002D3EBF">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479D2B16"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E83B26" w:rsidRPr="00BA4F0F" w14:paraId="55907FFE" w14:textId="77777777" w:rsidTr="002D3EBF">
        <w:tc>
          <w:tcPr>
            <w:tcW w:w="1418" w:type="dxa"/>
          </w:tcPr>
          <w:p w14:paraId="2BE205BF" w14:textId="77777777" w:rsidR="00E83B26" w:rsidRPr="00BA4F0F" w:rsidRDefault="00E83B26" w:rsidP="002D3EBF">
            <w:pPr>
              <w:pStyle w:val="afe"/>
              <w:ind w:left="0" w:firstLine="0"/>
              <w:jc w:val="center"/>
              <w:rPr>
                <w:rFonts w:cs="Times New Roman"/>
                <w:szCs w:val="24"/>
              </w:rPr>
            </w:pPr>
            <w:r w:rsidRPr="00BA4F0F">
              <w:rPr>
                <w:rFonts w:cs="Times New Roman"/>
                <w:szCs w:val="24"/>
              </w:rPr>
              <w:t>Мелфалан</w:t>
            </w:r>
          </w:p>
        </w:tc>
        <w:tc>
          <w:tcPr>
            <w:tcW w:w="1701" w:type="dxa"/>
          </w:tcPr>
          <w:p w14:paraId="19032AC2" w14:textId="77777777" w:rsidR="00E83B26" w:rsidRPr="00BA4F0F" w:rsidRDefault="00E83B26" w:rsidP="002D3EBF">
            <w:pPr>
              <w:pStyle w:val="afe"/>
              <w:ind w:left="0" w:firstLine="0"/>
              <w:jc w:val="center"/>
              <w:rPr>
                <w:rFonts w:cs="Times New Roman"/>
                <w:szCs w:val="24"/>
              </w:rPr>
            </w:pPr>
            <w:r w:rsidRPr="00BA4F0F">
              <w:rPr>
                <w:rFonts w:cs="Times New Roman"/>
                <w:szCs w:val="24"/>
              </w:rPr>
              <w:t>- 1 день</w:t>
            </w:r>
          </w:p>
        </w:tc>
        <w:tc>
          <w:tcPr>
            <w:tcW w:w="1134" w:type="dxa"/>
          </w:tcPr>
          <w:p w14:paraId="298C1B10" w14:textId="77777777" w:rsidR="00E83B26" w:rsidRPr="00BA4F0F" w:rsidRDefault="00E83B26" w:rsidP="002D3EBF">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7EF6EC55" w14:textId="77777777" w:rsidR="00E83B26" w:rsidRPr="00BA4F0F" w:rsidRDefault="00E83B26"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61D56992" w14:textId="77777777" w:rsidR="00E83B26" w:rsidRPr="00BA4F0F" w:rsidRDefault="00E83B26"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533FE712" w14:textId="77777777" w:rsidR="00E83B26" w:rsidRPr="00BA4F0F" w:rsidRDefault="00E83B26" w:rsidP="002D3EBF">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238B270A" w14:textId="77777777" w:rsidR="00E83B26" w:rsidRPr="00BA4F0F" w:rsidRDefault="00E83B26" w:rsidP="00E83B26">
      <w:pPr>
        <w:pStyle w:val="afe"/>
        <w:ind w:left="0"/>
        <w:rPr>
          <w:rFonts w:cs="Times New Roman"/>
          <w:szCs w:val="24"/>
          <w:u w:val="single"/>
        </w:rPr>
      </w:pPr>
      <w:bookmarkStart w:id="155" w:name="_Toc44926630"/>
    </w:p>
    <w:p w14:paraId="2C657676" w14:textId="77777777" w:rsidR="00E83B26" w:rsidRPr="00BA4F0F" w:rsidRDefault="00E83B26" w:rsidP="00E83B26">
      <w:pPr>
        <w:rPr>
          <w:b/>
        </w:rPr>
      </w:pPr>
      <w:bookmarkStart w:id="156" w:name="_Toc44926632"/>
      <w:bookmarkEnd w:id="155"/>
      <w:r w:rsidRPr="00BA4F0F">
        <w:rPr>
          <w:b/>
        </w:rPr>
        <w:t>Инфузия аутологичных гемопоэтических стволовых клеток.</w:t>
      </w:r>
      <w:bookmarkEnd w:id="156"/>
    </w:p>
    <w:p w14:paraId="4B7E5FD0" w14:textId="77777777" w:rsidR="00E83B26" w:rsidRPr="00BA4F0F" w:rsidRDefault="00E83B26" w:rsidP="00E83B26">
      <w:r w:rsidRPr="00BA4F0F">
        <w:t>Инфузия гемопоэтических стволовых клеток осуществляется в центральный венозный катетер с соблюдением принципов асептики и антисептики.</w:t>
      </w:r>
    </w:p>
    <w:p w14:paraId="4A2E8B53" w14:textId="77777777" w:rsidR="00E83B26" w:rsidRPr="00BA4F0F" w:rsidRDefault="00E83B26" w:rsidP="00E83B26">
      <w:r w:rsidRPr="00BA4F0F">
        <w:t>Временной интервал после оканчание химиотерапии до инфузии ГСК не менее 24ч.</w:t>
      </w:r>
    </w:p>
    <w:p w14:paraId="76A3C40B" w14:textId="77777777" w:rsidR="00E83B26" w:rsidRPr="00BA4F0F" w:rsidRDefault="00E83B26" w:rsidP="00E83B26">
      <w:r w:rsidRPr="00BA4F0F">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03A4D27C" w14:textId="77777777" w:rsidR="00E83B26" w:rsidRPr="00BA4F0F" w:rsidRDefault="00E83B26" w:rsidP="00E83B26">
      <w:r w:rsidRPr="00BA4F0F">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w:t>
      </w:r>
      <w:r>
        <w:t> </w:t>
      </w:r>
      <w:r w:rsidRPr="00BA4F0F">
        <w:t>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652B9585" w14:textId="77777777" w:rsidR="00E83B26" w:rsidRPr="00BA4F0F" w:rsidRDefault="00E83B26" w:rsidP="00E83B26">
      <w:r w:rsidRPr="00BA4F0F">
        <w:t>Криоконсервированные ГСК размораживают на водяной бане или программном размораживателе при температуре 37</w:t>
      </w:r>
      <w:r w:rsidRPr="00BA4F0F">
        <w:rPr>
          <w:vertAlign w:val="superscript"/>
        </w:rPr>
        <w:t>о</w:t>
      </w:r>
      <w:r w:rsidRPr="00BA4F0F">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5413EB2D" w14:textId="77777777" w:rsidR="00E83B26" w:rsidRPr="00BA4F0F" w:rsidRDefault="00E83B26" w:rsidP="00E83B26">
      <w:r w:rsidRPr="00BA4F0F">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1B3211B7" w14:textId="77777777" w:rsidR="00E83B26" w:rsidRPr="00BA4F0F" w:rsidRDefault="00E83B26" w:rsidP="00E83B26">
      <w:r w:rsidRPr="00BA4F0F">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6ADE5053" w14:textId="77777777" w:rsidR="00E83B26" w:rsidRPr="00BA4F0F" w:rsidRDefault="00E83B26" w:rsidP="00E83B26">
      <w:r w:rsidRPr="00BA4F0F">
        <w:t xml:space="preserve">В случае развития гемолиза, инфузия следующего мешка приостанавливается до купирования осложнений. </w:t>
      </w:r>
    </w:p>
    <w:p w14:paraId="6DBC7EDB" w14:textId="77777777" w:rsidR="00E83B26" w:rsidRPr="00BA4F0F" w:rsidRDefault="00E83B26" w:rsidP="00E83B26">
      <w:r w:rsidRPr="00BA4F0F">
        <w:t xml:space="preserve">После завершения инфузии ход ЦВК промывают физиологическим раствором. </w:t>
      </w:r>
    </w:p>
    <w:p w14:paraId="735B7764" w14:textId="77777777" w:rsidR="00E83B26" w:rsidRPr="00BA4F0F" w:rsidRDefault="00E83B26" w:rsidP="00E83B26">
      <w:r w:rsidRPr="00BA4F0F">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17001D75" w14:textId="77777777" w:rsidR="00E83B26" w:rsidRPr="00BA4F0F" w:rsidRDefault="00E83B26" w:rsidP="00E83B26">
      <w:r w:rsidRPr="00BA4F0F">
        <w:t xml:space="preserve">В истории болезни оформляется протокол операции, с указанием этапов введения ГСК, временных интервалов и состояния пациента. </w:t>
      </w:r>
    </w:p>
    <w:p w14:paraId="7A76DB28" w14:textId="77777777" w:rsidR="00E83B26" w:rsidRPr="00BA4F0F" w:rsidRDefault="00E83B26" w:rsidP="00E83B26">
      <w:r w:rsidRPr="00BA4F0F">
        <w:t xml:space="preserve">На следующий день выполняется общий анализ мочи. </w:t>
      </w:r>
    </w:p>
    <w:p w14:paraId="3CC27C93" w14:textId="77777777" w:rsidR="00E83B26" w:rsidRPr="00BA4F0F" w:rsidRDefault="00E83B26" w:rsidP="00E83B26">
      <w:pPr>
        <w:rPr>
          <w:rFonts w:eastAsiaTheme="majorEastAsia"/>
          <w:b/>
          <w:bCs/>
        </w:rPr>
      </w:pPr>
      <w:bookmarkStart w:id="157" w:name="_Toc44926633"/>
    </w:p>
    <w:p w14:paraId="0C31F4BD" w14:textId="77777777" w:rsidR="00E83B26" w:rsidRPr="00BA4F0F" w:rsidRDefault="00E83B26" w:rsidP="00E83B26">
      <w:pPr>
        <w:rPr>
          <w:i/>
          <w:u w:val="single"/>
        </w:rPr>
      </w:pPr>
      <w:r w:rsidRPr="00BA4F0F">
        <w:rPr>
          <w:i/>
          <w:u w:val="single"/>
        </w:rPr>
        <w:t>Сопроводительная терапия при ауто-ТГСК.</w:t>
      </w:r>
      <w:bookmarkEnd w:id="157"/>
    </w:p>
    <w:p w14:paraId="7386A843" w14:textId="77777777" w:rsidR="00E83B26" w:rsidRPr="00BA4F0F" w:rsidRDefault="00E83B26" w:rsidP="00E83B26">
      <w:pPr>
        <w:rPr>
          <w:b/>
        </w:rPr>
      </w:pPr>
      <w:bookmarkStart w:id="158" w:name="_Toc44926634"/>
      <w:r w:rsidRPr="00BA4F0F">
        <w:rPr>
          <w:b/>
        </w:rPr>
        <w:t>Инфузионная терапия</w:t>
      </w:r>
      <w:bookmarkEnd w:id="158"/>
    </w:p>
    <w:p w14:paraId="0FF1F5A0" w14:textId="77777777" w:rsidR="00E83B26" w:rsidRPr="00BA4F0F" w:rsidRDefault="00E83B26" w:rsidP="00E83B26">
      <w:pPr>
        <w:pStyle w:val="afe"/>
        <w:ind w:left="0" w:firstLine="567"/>
        <w:rPr>
          <w:rFonts w:cs="Times New Roman"/>
          <w:szCs w:val="24"/>
        </w:rPr>
      </w:pPr>
      <w:r w:rsidRPr="00BA4F0F">
        <w:rPr>
          <w:rFonts w:cs="Times New Roman"/>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5068A229" w14:textId="77777777" w:rsidR="00E83B26" w:rsidRPr="00BA4F0F" w:rsidRDefault="00E83B26" w:rsidP="00E83B26">
      <w:pPr>
        <w:pStyle w:val="afe"/>
        <w:ind w:left="0" w:firstLine="567"/>
        <w:rPr>
          <w:rFonts w:cs="Times New Roman"/>
          <w:szCs w:val="24"/>
        </w:rPr>
      </w:pPr>
      <w:r w:rsidRPr="00BA4F0F">
        <w:rPr>
          <w:rFonts w:cs="Times New Roman"/>
          <w:szCs w:val="24"/>
        </w:rPr>
        <w:t>Основные принципы инфузионной терапии во время ауто-ТГСК:</w:t>
      </w:r>
    </w:p>
    <w:p w14:paraId="5921F116"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Все инфузии проводятся в центральный венозный катетер</w:t>
      </w:r>
    </w:p>
    <w:p w14:paraId="062AABF1"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rFonts w:cs="Times New Roman"/>
          <w:szCs w:val="24"/>
          <w:lang w:val="en-US"/>
        </w:rPr>
        <w:t>NaCl</w:t>
      </w:r>
      <w:r w:rsidRPr="00BA4F0F">
        <w:rPr>
          <w:rFonts w:cs="Times New Roman"/>
          <w:szCs w:val="24"/>
        </w:rPr>
        <w:t>), раствор 5% глюкозы,</w:t>
      </w:r>
      <w:r w:rsidRPr="00BA4F0F">
        <w:rPr>
          <w:szCs w:val="24"/>
        </w:rPr>
        <w:t xml:space="preserve"> </w:t>
      </w:r>
      <w:r w:rsidRPr="00BA4F0F">
        <w:rPr>
          <w:rFonts w:cs="Times New Roman"/>
          <w:szCs w:val="24"/>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2E12F2F3"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В состав солевого раствора, как правило, входят раствор 5% глюкозы и 4% хлорида калия (</w:t>
      </w:r>
      <w:r w:rsidRPr="00BA4F0F">
        <w:rPr>
          <w:rFonts w:cs="Times New Roman"/>
          <w:szCs w:val="24"/>
          <w:lang w:val="en-US"/>
        </w:rPr>
        <w:t>KCl</w:t>
      </w:r>
      <w:r w:rsidRPr="00BA4F0F">
        <w:rPr>
          <w:rFonts w:cs="Times New Roman"/>
          <w:szCs w:val="24"/>
        </w:rPr>
        <w:t xml:space="preserve">). На этапе предтрансплантационного кондиционирования суточное количество 4% </w:t>
      </w:r>
      <w:r w:rsidRPr="00BA4F0F">
        <w:rPr>
          <w:rFonts w:cs="Times New Roman"/>
          <w:szCs w:val="24"/>
          <w:lang w:val="en-US"/>
        </w:rPr>
        <w:t>KCl</w:t>
      </w:r>
      <w:r w:rsidRPr="00BA4F0F">
        <w:rPr>
          <w:rFonts w:cs="Times New Roman"/>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rFonts w:cs="Times New Roman"/>
          <w:szCs w:val="24"/>
          <w:lang w:val="en-US"/>
        </w:rPr>
        <w:t>KCl</w:t>
      </w:r>
      <w:r w:rsidRPr="00BA4F0F">
        <w:rPr>
          <w:rFonts w:cs="Times New Roman"/>
          <w:szCs w:val="24"/>
        </w:rPr>
        <w:t>, скорость инфузии корректируется с учетом данных биохимического анализа крови.</w:t>
      </w:r>
    </w:p>
    <w:p w14:paraId="27FF292C"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02DB4F1C"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32769BA5"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0B3DE4CF"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607F97D6"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rFonts w:cs="Times New Roman"/>
          <w:szCs w:val="24"/>
          <w:vertAlign w:val="superscript"/>
        </w:rPr>
        <w:t>2</w:t>
      </w:r>
      <w:r w:rsidRPr="00BA4F0F">
        <w:rPr>
          <w:rFonts w:cs="Times New Roman"/>
          <w:szCs w:val="24"/>
        </w:rPr>
        <w:t xml:space="preserve"> .</w:t>
      </w:r>
    </w:p>
    <w:p w14:paraId="19F0E741" w14:textId="77777777" w:rsidR="00E83B26" w:rsidRPr="00BA4F0F" w:rsidRDefault="00E83B26" w:rsidP="00A555B2">
      <w:pPr>
        <w:pStyle w:val="afe"/>
        <w:numPr>
          <w:ilvl w:val="0"/>
          <w:numId w:val="208"/>
        </w:numPr>
        <w:ind w:left="0" w:firstLine="0"/>
        <w:rPr>
          <w:rFonts w:cs="Times New Roman"/>
          <w:szCs w:val="24"/>
        </w:rPr>
      </w:pPr>
      <w:r w:rsidRPr="00BA4F0F">
        <w:rPr>
          <w:rFonts w:cs="Times New Roman"/>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49E45B6A" w14:textId="77777777" w:rsidR="00E83B26" w:rsidRPr="00BA4F0F" w:rsidRDefault="00E83B26" w:rsidP="00E83B26">
      <w:pPr>
        <w:rPr>
          <w:b/>
        </w:rPr>
      </w:pPr>
      <w:bookmarkStart w:id="159" w:name="_Toc44926635"/>
    </w:p>
    <w:p w14:paraId="5893D131" w14:textId="77777777" w:rsidR="00E83B26" w:rsidRPr="00BA4F0F" w:rsidRDefault="00E83B26" w:rsidP="00E83B26">
      <w:pPr>
        <w:rPr>
          <w:b/>
        </w:rPr>
      </w:pPr>
      <w:bookmarkStart w:id="160" w:name="_Toc44926637"/>
      <w:bookmarkEnd w:id="159"/>
      <w:r w:rsidRPr="00BA4F0F">
        <w:rPr>
          <w:b/>
        </w:rPr>
        <w:t>Антисекреторная терапия</w:t>
      </w:r>
      <w:bookmarkEnd w:id="160"/>
    </w:p>
    <w:p w14:paraId="39CD1CEB" w14:textId="68E91E2D" w:rsidR="00E83B26" w:rsidRPr="00BA4F0F" w:rsidRDefault="00E83B26" w:rsidP="00E83B26">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shd w:val="clear" w:color="auto" w:fill="FFFFFF"/>
        </w:rPr>
        <w:t>В настоящее время с антисекреторной целью применяются два класса п</w:t>
      </w:r>
      <w:r w:rsidRPr="00BA4F0F">
        <w:rPr>
          <w:rFonts w:eastAsia="Arial Unicode MS"/>
          <w:color w:val="000000"/>
          <w:spacing w:val="4"/>
          <w:u w:color="000000"/>
        </w:rPr>
        <w:t xml:space="preserve">репаратов: ингибиторы протонной помпы и блокаторы Н2-гистаминовых рецепторов </w:t>
      </w:r>
      <w:r w:rsidRPr="00BA4F0F">
        <w:rPr>
          <w:rFonts w:eastAsia="Arial Unicode MS"/>
          <w:color w:val="000000"/>
          <w:spacing w:val="4"/>
          <w:u w:color="000000"/>
        </w:rPr>
        <w:fldChar w:fldCharType="begin" w:fldLock="1"/>
      </w:r>
      <w:r w:rsidR="003B39A6">
        <w:rPr>
          <w:rFonts w:eastAsia="Arial Unicode MS"/>
          <w:color w:val="000000"/>
          <w:spacing w:val="4"/>
          <w:u w:color="000000"/>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75,76]","plainTextFormattedCitation":"[75,76]","previouslyFormattedCitation":"[75,76]"},"properties":{"noteIndex":0},"schema":"https://github.com/citation-style-language/schema/raw/master/csl-citation.json"}</w:instrText>
      </w:r>
      <w:r w:rsidRPr="00BA4F0F">
        <w:rPr>
          <w:rFonts w:eastAsia="Arial Unicode MS"/>
          <w:color w:val="000000"/>
          <w:spacing w:val="4"/>
          <w:u w:color="000000"/>
        </w:rPr>
        <w:fldChar w:fldCharType="separate"/>
      </w:r>
      <w:r w:rsidRPr="00E83B26">
        <w:rPr>
          <w:rFonts w:eastAsia="Arial Unicode MS"/>
          <w:noProof/>
          <w:color w:val="000000"/>
          <w:spacing w:val="4"/>
          <w:u w:color="000000"/>
        </w:rPr>
        <w:t>[75,76]</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0CDB2E3A" w14:textId="77777777" w:rsidR="00E83B26" w:rsidRPr="00BA4F0F" w:rsidRDefault="00E83B26" w:rsidP="00E83B26">
      <w:pPr>
        <w:pStyle w:val="afe"/>
        <w:ind w:left="0"/>
        <w:rPr>
          <w:rFonts w:cs="Times New Roman"/>
          <w:szCs w:val="24"/>
          <w:u w:val="single"/>
        </w:rPr>
      </w:pPr>
    </w:p>
    <w:p w14:paraId="4F892C27" w14:textId="77777777" w:rsidR="00E83B26" w:rsidRPr="00BA4F0F" w:rsidRDefault="00E83B26" w:rsidP="00E83B26">
      <w:pPr>
        <w:pStyle w:val="afe"/>
        <w:ind w:left="0"/>
        <w:rPr>
          <w:rFonts w:cs="Times New Roman"/>
          <w:szCs w:val="24"/>
          <w:u w:val="single"/>
        </w:rPr>
      </w:pPr>
      <w:r w:rsidRPr="00BA4F0F">
        <w:rPr>
          <w:rFonts w:cs="Times New Roman"/>
          <w:szCs w:val="24"/>
          <w:u w:val="single"/>
        </w:rPr>
        <w:t>Ингибиторы протонной помпы (ИПП)</w:t>
      </w:r>
    </w:p>
    <w:p w14:paraId="5C6FC023" w14:textId="77777777" w:rsidR="00E83B26" w:rsidRPr="00BA4F0F" w:rsidRDefault="00E83B26" w:rsidP="00E83B26">
      <w:pPr>
        <w:shd w:val="clear" w:color="auto" w:fill="FFFFFF"/>
        <w:tabs>
          <w:tab w:val="left" w:pos="0"/>
          <w:tab w:val="left" w:pos="394"/>
        </w:tabs>
        <w:rPr>
          <w:rFonts w:eastAsia="Arial Unicode MS"/>
          <w:b/>
          <w:color w:val="000000"/>
          <w:spacing w:val="4"/>
          <w:u w:color="000000"/>
        </w:rPr>
      </w:pPr>
      <w:r w:rsidRPr="00BA4F0F">
        <w:rPr>
          <w:rFonts w:eastAsia="Arial Unicode MS"/>
          <w:b/>
          <w:color w:val="000000"/>
          <w:spacing w:val="4"/>
          <w:u w:color="000000"/>
        </w:rPr>
        <w:t xml:space="preserve">Фармакологическое действие </w:t>
      </w:r>
    </w:p>
    <w:p w14:paraId="462AF51A" w14:textId="77777777" w:rsidR="00E83B26" w:rsidRPr="00BA4F0F" w:rsidRDefault="00E83B26" w:rsidP="00E83B26">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7909BFFB" w14:textId="58743766" w:rsidR="00E83B26" w:rsidRPr="00BA4F0F" w:rsidRDefault="00E83B26" w:rsidP="00E83B26">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olor w:val="000000"/>
          <w:spacing w:val="4"/>
          <w:u w:color="000000"/>
        </w:rPr>
        <w:fldChar w:fldCharType="begin" w:fldLock="1"/>
      </w:r>
      <w:r w:rsidR="003B39A6">
        <w:rPr>
          <w:rFonts w:eastAsia="Arial Unicode MS"/>
          <w:color w:val="000000"/>
          <w:spacing w:val="4"/>
          <w:u w:color="00000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78]","plainTextFormattedCitation":"[78]","previouslyFormattedCitation":"[78]"},"properties":{"noteIndex":0},"schema":"https://github.com/citation-style-language/schema/raw/master/csl-citation.json"}</w:instrText>
      </w:r>
      <w:r w:rsidRPr="00BA4F0F">
        <w:rPr>
          <w:rFonts w:eastAsia="Arial Unicode MS"/>
          <w:color w:val="000000"/>
          <w:spacing w:val="4"/>
          <w:u w:color="000000"/>
        </w:rPr>
        <w:fldChar w:fldCharType="separate"/>
      </w:r>
      <w:r w:rsidRPr="00E83B26">
        <w:rPr>
          <w:rFonts w:eastAsia="Arial Unicode MS"/>
          <w:noProof/>
          <w:color w:val="000000"/>
          <w:spacing w:val="4"/>
          <w:u w:color="000000"/>
        </w:rPr>
        <w:t>[78]</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061702B6" w14:textId="77777777" w:rsidR="00E83B26" w:rsidRPr="00BA4F0F" w:rsidRDefault="00E83B26" w:rsidP="00E83B26">
      <w:pPr>
        <w:shd w:val="clear" w:color="auto" w:fill="FFFFFF"/>
        <w:tabs>
          <w:tab w:val="left" w:pos="0"/>
          <w:tab w:val="left" w:pos="394"/>
        </w:tabs>
        <w:ind w:left="709"/>
        <w:rPr>
          <w:rFonts w:eastAsia="Arial Unicode MS"/>
          <w:b/>
          <w:color w:val="000000"/>
          <w:spacing w:val="4"/>
          <w:u w:color="000000"/>
        </w:rPr>
      </w:pPr>
      <w:r w:rsidRPr="00BA4F0F">
        <w:rPr>
          <w:rFonts w:eastAsia="Arial Unicode MS"/>
          <w:color w:val="000000"/>
          <w:spacing w:val="4"/>
          <w:u w:color="000000"/>
        </w:rPr>
        <w:t>Показания</w:t>
      </w:r>
    </w:p>
    <w:p w14:paraId="3BCFC3C7" w14:textId="77777777" w:rsidR="00E83B26" w:rsidRPr="00BA4F0F" w:rsidRDefault="00E83B26" w:rsidP="00A555B2">
      <w:pPr>
        <w:numPr>
          <w:ilvl w:val="0"/>
          <w:numId w:val="207"/>
        </w:numPr>
        <w:tabs>
          <w:tab w:val="left" w:pos="0"/>
        </w:tabs>
        <w:ind w:left="0" w:firstLine="709"/>
        <w:contextualSpacing/>
      </w:pPr>
      <w:r w:rsidRPr="00BA4F0F">
        <w:t>Профилактика/лечение язвенной болезни желудка и двенадцатиперстной кишки, в том числе на фоне терапии глюкокортикостероидами</w:t>
      </w:r>
    </w:p>
    <w:p w14:paraId="2C9683F5" w14:textId="77777777" w:rsidR="00E83B26" w:rsidRPr="00BA4F0F" w:rsidRDefault="00E83B26" w:rsidP="00E83B26">
      <w:pPr>
        <w:shd w:val="clear" w:color="auto" w:fill="FFFFFF"/>
        <w:tabs>
          <w:tab w:val="left" w:pos="0"/>
          <w:tab w:val="left" w:pos="394"/>
        </w:tabs>
        <w:ind w:left="709"/>
        <w:rPr>
          <w:rFonts w:eastAsia="Arial Unicode MS"/>
          <w:b/>
          <w:color w:val="000000"/>
          <w:spacing w:val="4"/>
          <w:u w:color="000000"/>
        </w:rPr>
      </w:pPr>
      <w:r w:rsidRPr="00BA4F0F">
        <w:rPr>
          <w:rFonts w:eastAsia="Arial Unicode MS"/>
          <w:b/>
          <w:color w:val="000000"/>
          <w:spacing w:val="4"/>
          <w:u w:color="000000"/>
          <w:shd w:val="clear" w:color="auto" w:fill="FFFFFF"/>
        </w:rPr>
        <w:t>Режим дозирования</w:t>
      </w:r>
    </w:p>
    <w:p w14:paraId="25511F9A" w14:textId="77777777" w:rsidR="00E83B26" w:rsidRPr="00BA4F0F" w:rsidRDefault="00E83B26" w:rsidP="00E83B26">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rPr>
        <w:t xml:space="preserve">Пациентам во время проведения курсов специфической противоопухолевой терапии, рекомендован прием ИПП в указанных в таблице </w:t>
      </w:r>
      <w:r>
        <w:rPr>
          <w:rFonts w:eastAsia="Arial Unicode MS"/>
          <w:color w:val="000000"/>
          <w:spacing w:val="4"/>
          <w:u w:color="000000"/>
        </w:rPr>
        <w:t>9</w:t>
      </w:r>
      <w:r w:rsidRPr="00BA4F0F">
        <w:rPr>
          <w:rFonts w:eastAsia="Arial Unicode MS"/>
          <w:color w:val="000000"/>
          <w:spacing w:val="4"/>
          <w:u w:color="000000"/>
        </w:rPr>
        <w:t xml:space="preserve"> дозах. </w:t>
      </w:r>
    </w:p>
    <w:p w14:paraId="3436295E" w14:textId="77777777" w:rsidR="00E83B26" w:rsidRPr="00BA4F0F" w:rsidRDefault="00E83B26" w:rsidP="00E83B26">
      <w:pPr>
        <w:shd w:val="clear" w:color="auto" w:fill="FFFFFF"/>
        <w:tabs>
          <w:tab w:val="left" w:pos="0"/>
          <w:tab w:val="left" w:pos="394"/>
        </w:tabs>
        <w:rPr>
          <w:rFonts w:eastAsia="Arial Unicode MS"/>
          <w:color w:val="000000"/>
          <w:spacing w:val="4"/>
          <w:u w:color="000000"/>
        </w:rPr>
      </w:pPr>
    </w:p>
    <w:p w14:paraId="1CDDCD7F" w14:textId="77777777" w:rsidR="00E83B26" w:rsidRPr="00BA4F0F" w:rsidRDefault="00E83B26" w:rsidP="00E83B26">
      <w:pPr>
        <w:shd w:val="clear" w:color="auto" w:fill="FFFFFF"/>
        <w:tabs>
          <w:tab w:val="left" w:pos="0"/>
          <w:tab w:val="left" w:pos="394"/>
        </w:tabs>
        <w:rPr>
          <w:rFonts w:eastAsia="Arial Unicode MS"/>
          <w:color w:val="000000"/>
          <w:spacing w:val="4"/>
          <w:u w:color="000000"/>
        </w:rPr>
      </w:pPr>
      <w:r w:rsidRPr="006E1ADA">
        <w:rPr>
          <w:rFonts w:eastAsia="Arial Unicode MS"/>
          <w:color w:val="000000"/>
          <w:spacing w:val="4"/>
          <w:u w:color="000000"/>
        </w:rPr>
        <w:t>Таблица 9.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E83B26" w:rsidRPr="00BA4F0F" w14:paraId="316CDB5A" w14:textId="77777777" w:rsidTr="002D3EBF">
        <w:trPr>
          <w:jc w:val="center"/>
        </w:trPr>
        <w:tc>
          <w:tcPr>
            <w:tcW w:w="2220" w:type="dxa"/>
          </w:tcPr>
          <w:p w14:paraId="04214C85" w14:textId="77777777" w:rsidR="00E83B26" w:rsidRPr="00BA4F0F" w:rsidRDefault="00E83B26" w:rsidP="002D3EBF">
            <w:pPr>
              <w:tabs>
                <w:tab w:val="left" w:pos="0"/>
              </w:tabs>
              <w:ind w:firstLine="0"/>
              <w:jc w:val="center"/>
              <w:rPr>
                <w:b/>
              </w:rPr>
            </w:pPr>
            <w:r w:rsidRPr="00BA4F0F">
              <w:rPr>
                <w:b/>
              </w:rPr>
              <w:t>Препарат</w:t>
            </w:r>
          </w:p>
        </w:tc>
        <w:tc>
          <w:tcPr>
            <w:tcW w:w="1857" w:type="dxa"/>
          </w:tcPr>
          <w:p w14:paraId="0C813375" w14:textId="77777777" w:rsidR="00E83B26" w:rsidRPr="00BA4F0F" w:rsidRDefault="00E83B26" w:rsidP="002D3EBF">
            <w:pPr>
              <w:tabs>
                <w:tab w:val="left" w:pos="0"/>
              </w:tabs>
              <w:ind w:firstLine="0"/>
              <w:jc w:val="center"/>
              <w:rPr>
                <w:b/>
              </w:rPr>
            </w:pPr>
            <w:r w:rsidRPr="00BA4F0F">
              <w:rPr>
                <w:b/>
              </w:rPr>
              <w:t>Суточная доза, мг</w:t>
            </w:r>
          </w:p>
        </w:tc>
        <w:tc>
          <w:tcPr>
            <w:tcW w:w="4200" w:type="dxa"/>
          </w:tcPr>
          <w:p w14:paraId="539FB844" w14:textId="77777777" w:rsidR="00E83B26" w:rsidRPr="00BA4F0F" w:rsidRDefault="00E83B26" w:rsidP="002D3EBF">
            <w:pPr>
              <w:tabs>
                <w:tab w:val="left" w:pos="0"/>
              </w:tabs>
              <w:ind w:firstLine="0"/>
              <w:jc w:val="center"/>
              <w:rPr>
                <w:b/>
              </w:rPr>
            </w:pPr>
            <w:r w:rsidRPr="00BA4F0F">
              <w:rPr>
                <w:b/>
              </w:rPr>
              <w:t>Режим дозирования</w:t>
            </w:r>
          </w:p>
        </w:tc>
      </w:tr>
      <w:tr w:rsidR="00E83B26" w:rsidRPr="00BA4F0F" w14:paraId="45F50924" w14:textId="77777777" w:rsidTr="002D3EBF">
        <w:trPr>
          <w:jc w:val="center"/>
        </w:trPr>
        <w:tc>
          <w:tcPr>
            <w:tcW w:w="2220" w:type="dxa"/>
          </w:tcPr>
          <w:p w14:paraId="3827CC96" w14:textId="77777777" w:rsidR="00E83B26" w:rsidRPr="00BA4F0F" w:rsidRDefault="00E83B26" w:rsidP="002D3EBF">
            <w:pPr>
              <w:tabs>
                <w:tab w:val="left" w:pos="0"/>
              </w:tabs>
              <w:ind w:firstLine="0"/>
            </w:pPr>
            <w:r w:rsidRPr="00BA4F0F">
              <w:t>Омепразол</w:t>
            </w:r>
          </w:p>
        </w:tc>
        <w:tc>
          <w:tcPr>
            <w:tcW w:w="1857" w:type="dxa"/>
          </w:tcPr>
          <w:p w14:paraId="69E05581" w14:textId="77777777" w:rsidR="00E83B26" w:rsidRPr="00BA4F0F" w:rsidRDefault="00E83B26" w:rsidP="002D3EBF">
            <w:pPr>
              <w:tabs>
                <w:tab w:val="left" w:pos="0"/>
              </w:tabs>
              <w:ind w:firstLine="0"/>
            </w:pPr>
            <w:r w:rsidRPr="00BA4F0F">
              <w:t xml:space="preserve">20 </w:t>
            </w:r>
          </w:p>
          <w:p w14:paraId="5E3D2CD9" w14:textId="77777777" w:rsidR="00E83B26" w:rsidRPr="00BA4F0F" w:rsidRDefault="00E83B26" w:rsidP="002D3EBF">
            <w:pPr>
              <w:tabs>
                <w:tab w:val="left" w:pos="0"/>
              </w:tabs>
              <w:ind w:firstLine="0"/>
            </w:pPr>
            <w:r w:rsidRPr="00BA4F0F">
              <w:t>40</w:t>
            </w:r>
          </w:p>
        </w:tc>
        <w:tc>
          <w:tcPr>
            <w:tcW w:w="4200" w:type="dxa"/>
          </w:tcPr>
          <w:p w14:paraId="6BEE6BC1" w14:textId="77777777" w:rsidR="00E83B26" w:rsidRPr="00BA4F0F" w:rsidRDefault="00E83B26" w:rsidP="002D3EBF">
            <w:pPr>
              <w:tabs>
                <w:tab w:val="left" w:pos="0"/>
              </w:tabs>
              <w:ind w:firstLine="0"/>
            </w:pPr>
            <w:r w:rsidRPr="00BA4F0F">
              <w:t>Внутрь, 1 раз в сутки;</w:t>
            </w:r>
          </w:p>
          <w:p w14:paraId="34A8ACAC" w14:textId="77777777" w:rsidR="00E83B26" w:rsidRPr="00BA4F0F" w:rsidRDefault="00E83B26" w:rsidP="002D3EBF">
            <w:pPr>
              <w:tabs>
                <w:tab w:val="left" w:pos="0"/>
              </w:tabs>
              <w:ind w:firstLine="0"/>
            </w:pPr>
            <w:r w:rsidRPr="00BA4F0F">
              <w:t xml:space="preserve"> в/в, 1 раз в сутки</w:t>
            </w:r>
          </w:p>
        </w:tc>
      </w:tr>
      <w:tr w:rsidR="00E83B26" w:rsidRPr="00BA4F0F" w14:paraId="36DE74FF" w14:textId="77777777" w:rsidTr="002D3EBF">
        <w:trPr>
          <w:jc w:val="center"/>
        </w:trPr>
        <w:tc>
          <w:tcPr>
            <w:tcW w:w="2220" w:type="dxa"/>
          </w:tcPr>
          <w:p w14:paraId="646C8EEE" w14:textId="77777777" w:rsidR="00E83B26" w:rsidRPr="00BA4F0F" w:rsidRDefault="00E83B26" w:rsidP="002D3EBF">
            <w:pPr>
              <w:tabs>
                <w:tab w:val="left" w:pos="0"/>
              </w:tabs>
              <w:ind w:firstLine="0"/>
            </w:pPr>
            <w:r w:rsidRPr="00BA4F0F">
              <w:t>Лансопразол</w:t>
            </w:r>
          </w:p>
        </w:tc>
        <w:tc>
          <w:tcPr>
            <w:tcW w:w="1857" w:type="dxa"/>
          </w:tcPr>
          <w:p w14:paraId="33B42D08" w14:textId="77777777" w:rsidR="00E83B26" w:rsidRPr="00BA4F0F" w:rsidRDefault="00E83B26" w:rsidP="002D3EBF">
            <w:pPr>
              <w:tabs>
                <w:tab w:val="left" w:pos="0"/>
              </w:tabs>
              <w:ind w:firstLine="0"/>
            </w:pPr>
            <w:r w:rsidRPr="00BA4F0F">
              <w:t xml:space="preserve">30 </w:t>
            </w:r>
          </w:p>
        </w:tc>
        <w:tc>
          <w:tcPr>
            <w:tcW w:w="4200" w:type="dxa"/>
          </w:tcPr>
          <w:p w14:paraId="22306D51" w14:textId="77777777" w:rsidR="00E83B26" w:rsidRPr="00BA4F0F" w:rsidRDefault="00E83B26" w:rsidP="002D3EBF">
            <w:pPr>
              <w:ind w:firstLine="0"/>
            </w:pPr>
            <w:r w:rsidRPr="00BA4F0F">
              <w:t>Внутрь, 1 раз в сутки</w:t>
            </w:r>
          </w:p>
        </w:tc>
      </w:tr>
      <w:tr w:rsidR="00E83B26" w:rsidRPr="00BA4F0F" w14:paraId="460CD061" w14:textId="77777777" w:rsidTr="002D3EBF">
        <w:trPr>
          <w:jc w:val="center"/>
        </w:trPr>
        <w:tc>
          <w:tcPr>
            <w:tcW w:w="2220" w:type="dxa"/>
          </w:tcPr>
          <w:p w14:paraId="0F3B39CD" w14:textId="77777777" w:rsidR="00E83B26" w:rsidRPr="00BA4F0F" w:rsidRDefault="00E83B26" w:rsidP="002D3EBF">
            <w:pPr>
              <w:tabs>
                <w:tab w:val="left" w:pos="0"/>
              </w:tabs>
              <w:ind w:firstLine="0"/>
            </w:pPr>
            <w:r w:rsidRPr="00BA4F0F">
              <w:t>Пантопразол</w:t>
            </w:r>
          </w:p>
        </w:tc>
        <w:tc>
          <w:tcPr>
            <w:tcW w:w="1857" w:type="dxa"/>
          </w:tcPr>
          <w:p w14:paraId="6E2514CF" w14:textId="77777777" w:rsidR="00E83B26" w:rsidRPr="00BA4F0F" w:rsidRDefault="00E83B26" w:rsidP="002D3EBF">
            <w:pPr>
              <w:tabs>
                <w:tab w:val="left" w:pos="0"/>
              </w:tabs>
              <w:ind w:firstLine="0"/>
            </w:pPr>
            <w:r w:rsidRPr="00BA4F0F">
              <w:t xml:space="preserve">40 </w:t>
            </w:r>
          </w:p>
        </w:tc>
        <w:tc>
          <w:tcPr>
            <w:tcW w:w="4200" w:type="dxa"/>
          </w:tcPr>
          <w:p w14:paraId="1F9C30E7" w14:textId="77777777" w:rsidR="00E83B26" w:rsidRPr="00BA4F0F" w:rsidRDefault="00E83B26" w:rsidP="002D3EBF">
            <w:pPr>
              <w:ind w:firstLine="0"/>
            </w:pPr>
            <w:r w:rsidRPr="00BA4F0F">
              <w:t>Внутрь, 1 раз в сутки</w:t>
            </w:r>
          </w:p>
        </w:tc>
      </w:tr>
      <w:tr w:rsidR="00E83B26" w:rsidRPr="00BA4F0F" w14:paraId="7758F6D2" w14:textId="77777777" w:rsidTr="002D3EBF">
        <w:trPr>
          <w:jc w:val="center"/>
        </w:trPr>
        <w:tc>
          <w:tcPr>
            <w:tcW w:w="2220" w:type="dxa"/>
          </w:tcPr>
          <w:p w14:paraId="74A2F77F" w14:textId="77777777" w:rsidR="00E83B26" w:rsidRPr="00BA4F0F" w:rsidRDefault="00E83B26" w:rsidP="002D3EBF">
            <w:pPr>
              <w:tabs>
                <w:tab w:val="left" w:pos="0"/>
              </w:tabs>
              <w:ind w:firstLine="0"/>
            </w:pPr>
            <w:r w:rsidRPr="00BA4F0F">
              <w:t>Рабепразол</w:t>
            </w:r>
          </w:p>
        </w:tc>
        <w:tc>
          <w:tcPr>
            <w:tcW w:w="1857" w:type="dxa"/>
          </w:tcPr>
          <w:p w14:paraId="2AFDB04F" w14:textId="77777777" w:rsidR="00E83B26" w:rsidRPr="00BA4F0F" w:rsidRDefault="00E83B26" w:rsidP="002D3EBF">
            <w:pPr>
              <w:tabs>
                <w:tab w:val="left" w:pos="0"/>
              </w:tabs>
              <w:ind w:firstLine="0"/>
            </w:pPr>
            <w:r w:rsidRPr="00BA4F0F">
              <w:t>20</w:t>
            </w:r>
          </w:p>
        </w:tc>
        <w:tc>
          <w:tcPr>
            <w:tcW w:w="4200" w:type="dxa"/>
          </w:tcPr>
          <w:p w14:paraId="61619333" w14:textId="77777777" w:rsidR="00E83B26" w:rsidRPr="00BA4F0F" w:rsidRDefault="00E83B26" w:rsidP="002D3EBF">
            <w:pPr>
              <w:ind w:firstLine="0"/>
            </w:pPr>
            <w:r w:rsidRPr="00BA4F0F">
              <w:t>Внутрь, 1 раз в сутки</w:t>
            </w:r>
          </w:p>
        </w:tc>
      </w:tr>
      <w:tr w:rsidR="00E83B26" w:rsidRPr="00BA4F0F" w14:paraId="759AD14E" w14:textId="77777777" w:rsidTr="002D3EBF">
        <w:trPr>
          <w:jc w:val="center"/>
        </w:trPr>
        <w:tc>
          <w:tcPr>
            <w:tcW w:w="2220" w:type="dxa"/>
          </w:tcPr>
          <w:p w14:paraId="2B01DAB0" w14:textId="77777777" w:rsidR="00E83B26" w:rsidRPr="00BA4F0F" w:rsidRDefault="00E83B26" w:rsidP="002D3EBF">
            <w:pPr>
              <w:tabs>
                <w:tab w:val="left" w:pos="0"/>
              </w:tabs>
              <w:ind w:firstLine="0"/>
            </w:pPr>
            <w:r w:rsidRPr="00BA4F0F">
              <w:t>Эзомепразол</w:t>
            </w:r>
          </w:p>
        </w:tc>
        <w:tc>
          <w:tcPr>
            <w:tcW w:w="1857" w:type="dxa"/>
          </w:tcPr>
          <w:p w14:paraId="012F6A48" w14:textId="77777777" w:rsidR="00E83B26" w:rsidRPr="00BA4F0F" w:rsidRDefault="00E83B26" w:rsidP="002D3EBF">
            <w:pPr>
              <w:tabs>
                <w:tab w:val="left" w:pos="0"/>
              </w:tabs>
              <w:ind w:firstLine="0"/>
            </w:pPr>
            <w:r w:rsidRPr="00BA4F0F">
              <w:t>20</w:t>
            </w:r>
          </w:p>
        </w:tc>
        <w:tc>
          <w:tcPr>
            <w:tcW w:w="4200" w:type="dxa"/>
          </w:tcPr>
          <w:p w14:paraId="130D058E" w14:textId="77777777" w:rsidR="00E83B26" w:rsidRPr="00BA4F0F" w:rsidRDefault="00E83B26" w:rsidP="002D3EBF">
            <w:pPr>
              <w:ind w:firstLine="0"/>
            </w:pPr>
            <w:r w:rsidRPr="00BA4F0F">
              <w:t>Внутрь или в/в, 1 раз в сутки</w:t>
            </w:r>
          </w:p>
        </w:tc>
      </w:tr>
    </w:tbl>
    <w:p w14:paraId="4F5C95EF" w14:textId="77777777" w:rsidR="00E83B26" w:rsidRPr="00BA4F0F" w:rsidRDefault="00E83B26" w:rsidP="00E83B26">
      <w:pPr>
        <w:shd w:val="clear" w:color="auto" w:fill="FFFFFF"/>
        <w:tabs>
          <w:tab w:val="left" w:pos="0"/>
          <w:tab w:val="left" w:pos="394"/>
        </w:tabs>
        <w:rPr>
          <w:rFonts w:eastAsia="Arial Unicode MS"/>
          <w:color w:val="000000"/>
          <w:spacing w:val="4"/>
          <w:u w:color="000000"/>
        </w:rPr>
      </w:pPr>
    </w:p>
    <w:p w14:paraId="2DF0C5F8" w14:textId="77777777" w:rsidR="00E83B26" w:rsidRPr="00BA4F0F" w:rsidRDefault="00E83B26" w:rsidP="00E83B26">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08E79443" w14:textId="6CDB3E90" w:rsidR="00E83B26" w:rsidRPr="00BA4F0F" w:rsidRDefault="00E83B26" w:rsidP="00E83B26">
      <w:r w:rsidRPr="00BA4F0F">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fldChar w:fldCharType="begin" w:fldLock="1"/>
      </w:r>
      <w:r w:rsidR="003B39A6">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77]","plainTextFormattedCitation":"[77]","previouslyFormattedCitation":"[77]"},"properties":{"noteIndex":0},"schema":"https://github.com/citation-style-language/schema/raw/master/csl-citation.json"}</w:instrText>
      </w:r>
      <w:r w:rsidRPr="00BA4F0F">
        <w:fldChar w:fldCharType="separate"/>
      </w:r>
      <w:r w:rsidRPr="00E83B26">
        <w:rPr>
          <w:noProof/>
        </w:rPr>
        <w:t>[77]</w:t>
      </w:r>
      <w:r w:rsidRPr="00BA4F0F">
        <w:fldChar w:fldCharType="end"/>
      </w:r>
      <w:r w:rsidRPr="00BA4F0F">
        <w:t xml:space="preserve">.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 а также снижается риск повторного кровотечения, по сравнению с плацебо </w:t>
      </w:r>
      <w:r w:rsidRPr="00BA4F0F">
        <w:fldChar w:fldCharType="begin" w:fldLock="1"/>
      </w:r>
      <w:r w:rsidR="003B39A6">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9]","plainTextFormattedCitation":"[79]","previouslyFormattedCitation":"[79]"},"properties":{"noteIndex":0},"schema":"https://github.com/citation-style-language/schema/raw/master/csl-citation.json"}</w:instrText>
      </w:r>
      <w:r w:rsidRPr="00BA4F0F">
        <w:fldChar w:fldCharType="separate"/>
      </w:r>
      <w:r w:rsidRPr="00E83B26">
        <w:rPr>
          <w:noProof/>
        </w:rPr>
        <w:t>[79]</w:t>
      </w:r>
      <w:r w:rsidRPr="00BA4F0F">
        <w:fldChar w:fldCharType="end"/>
      </w:r>
      <w:r w:rsidRPr="00BA4F0F">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372F87A9" w14:textId="7A56782A" w:rsidR="00E83B26" w:rsidRPr="00BA4F0F" w:rsidRDefault="00E83B26" w:rsidP="00E83B26">
      <w:r w:rsidRPr="00BA4F0F">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fldChar w:fldCharType="begin" w:fldLock="1"/>
      </w:r>
      <w:r w:rsidR="003B39A6">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80]","plainTextFormattedCitation":"[80]","previouslyFormattedCitation":"[80]"},"properties":{"noteIndex":0},"schema":"https://github.com/citation-style-language/schema/raw/master/csl-citation.json"}</w:instrText>
      </w:r>
      <w:r w:rsidRPr="00BA4F0F">
        <w:fldChar w:fldCharType="separate"/>
      </w:r>
      <w:r w:rsidRPr="00E83B26">
        <w:rPr>
          <w:noProof/>
        </w:rPr>
        <w:t>[80]</w:t>
      </w:r>
      <w:r w:rsidRPr="00BA4F0F">
        <w:fldChar w:fldCharType="end"/>
      </w:r>
      <w:r w:rsidRPr="00BA4F0F">
        <w:t>. ИПП практически в 1,5 раза эффективнее Н2-блокаторов в отношении эпителизации язвенного дефекта</w:t>
      </w:r>
      <w:r w:rsidRPr="00BA4F0F">
        <w:fldChar w:fldCharType="begin" w:fldLock="1"/>
      </w:r>
      <w:r w:rsidR="003B39A6">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9]","plainTextFormattedCitation":"[79]","previouslyFormattedCitation":"[79]"},"properties":{"noteIndex":0},"schema":"https://github.com/citation-style-language/schema/raw/master/csl-citation.json"}</w:instrText>
      </w:r>
      <w:r w:rsidRPr="00BA4F0F">
        <w:fldChar w:fldCharType="separate"/>
      </w:r>
      <w:r w:rsidRPr="00E83B26">
        <w:rPr>
          <w:noProof/>
        </w:rPr>
        <w:t>[79]</w:t>
      </w:r>
      <w:r w:rsidRPr="00BA4F0F">
        <w:fldChar w:fldCharType="end"/>
      </w:r>
      <w:r w:rsidRPr="00BA4F0F">
        <w:t>.</w:t>
      </w:r>
    </w:p>
    <w:p w14:paraId="35743683" w14:textId="77777777" w:rsidR="00E83B26" w:rsidRPr="00BA4F0F" w:rsidRDefault="00E83B26" w:rsidP="00E83B26">
      <w:pPr>
        <w:tabs>
          <w:tab w:val="left" w:pos="0"/>
        </w:tabs>
        <w:rPr>
          <w:b/>
        </w:rPr>
      </w:pPr>
    </w:p>
    <w:p w14:paraId="465C0A71" w14:textId="77777777" w:rsidR="00E83B26" w:rsidRPr="00BA4F0F" w:rsidRDefault="00E83B26" w:rsidP="00E83B26">
      <w:pPr>
        <w:pStyle w:val="afe"/>
        <w:ind w:left="0"/>
        <w:rPr>
          <w:rFonts w:cs="Times New Roman"/>
          <w:szCs w:val="24"/>
          <w:u w:val="single"/>
        </w:rPr>
      </w:pPr>
      <w:r w:rsidRPr="00BA4F0F">
        <w:rPr>
          <w:rFonts w:cs="Times New Roman"/>
          <w:szCs w:val="24"/>
          <w:u w:val="single"/>
        </w:rPr>
        <w:t xml:space="preserve">Блокаторы Н2-гистаминовых рецепторов </w:t>
      </w:r>
    </w:p>
    <w:p w14:paraId="54097C7F" w14:textId="77777777" w:rsidR="00E83B26" w:rsidRPr="00BA4F0F" w:rsidRDefault="00E83B26" w:rsidP="00E83B26">
      <w:pPr>
        <w:tabs>
          <w:tab w:val="left" w:pos="0"/>
        </w:tabs>
        <w:rPr>
          <w:b/>
        </w:rPr>
      </w:pPr>
      <w:r w:rsidRPr="00BA4F0F">
        <w:rPr>
          <w:b/>
        </w:rPr>
        <w:t>Фармакологическое действие</w:t>
      </w:r>
    </w:p>
    <w:p w14:paraId="0AFA001D" w14:textId="77777777" w:rsidR="00E83B26" w:rsidRPr="00BA4F0F" w:rsidRDefault="00E83B26" w:rsidP="00E83B26">
      <w:pPr>
        <w:tabs>
          <w:tab w:val="left" w:pos="0"/>
        </w:tabs>
      </w:pPr>
      <w:r w:rsidRPr="00BA4F0F">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33E30232" w14:textId="77777777" w:rsidR="00E83B26" w:rsidRPr="00BA4F0F" w:rsidRDefault="00E83B26" w:rsidP="00E83B26">
      <w:pPr>
        <w:tabs>
          <w:tab w:val="left" w:pos="0"/>
        </w:tabs>
      </w:pPr>
      <w:r w:rsidRPr="00BA4F0F">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26D811B5" w14:textId="77777777" w:rsidR="00E83B26" w:rsidRPr="00BA4F0F" w:rsidRDefault="00E83B26" w:rsidP="00E83B26">
      <w:pPr>
        <w:tabs>
          <w:tab w:val="left" w:pos="0"/>
        </w:tabs>
        <w:rPr>
          <w:b/>
        </w:rPr>
      </w:pPr>
      <w:r w:rsidRPr="00BA4F0F">
        <w:rPr>
          <w:b/>
        </w:rPr>
        <w:t>Показания</w:t>
      </w:r>
    </w:p>
    <w:p w14:paraId="4A2C028D" w14:textId="77777777" w:rsidR="00E83B26" w:rsidRPr="00BA4F0F" w:rsidRDefault="00E83B26" w:rsidP="00A555B2">
      <w:pPr>
        <w:numPr>
          <w:ilvl w:val="0"/>
          <w:numId w:val="207"/>
        </w:numPr>
        <w:tabs>
          <w:tab w:val="left" w:pos="0"/>
        </w:tabs>
        <w:ind w:left="0" w:firstLine="709"/>
        <w:contextualSpacing/>
      </w:pPr>
      <w:r w:rsidRPr="00BA4F0F">
        <w:t>Профилактика/лечение язвенной болезни желудка и двенадцатиперстной кишки, в том числе на фоне высокодозной химиотерапии</w:t>
      </w:r>
    </w:p>
    <w:p w14:paraId="156AC519" w14:textId="77777777" w:rsidR="00E83B26" w:rsidRPr="00BA4F0F" w:rsidRDefault="00E83B26" w:rsidP="00E83B26">
      <w:pPr>
        <w:tabs>
          <w:tab w:val="left" w:pos="0"/>
        </w:tabs>
        <w:rPr>
          <w:b/>
        </w:rPr>
      </w:pPr>
      <w:r w:rsidRPr="00BA4F0F">
        <w:rPr>
          <w:b/>
        </w:rPr>
        <w:t>5.3. Режим дозирования</w:t>
      </w:r>
    </w:p>
    <w:p w14:paraId="3C181CCF" w14:textId="77777777" w:rsidR="00E83B26" w:rsidRPr="006E1ADA" w:rsidRDefault="00E83B26" w:rsidP="00E83B26">
      <w:pPr>
        <w:tabs>
          <w:tab w:val="left" w:pos="0"/>
        </w:tabs>
      </w:pPr>
      <w:r w:rsidRPr="00BA4F0F">
        <w:t>Пациентам во время проведения курсов специфической противоопухолевой терапии, с профилактической целью рекомендован прием блокаторов Н2-</w:t>
      </w:r>
      <w:r w:rsidRPr="006E1ADA">
        <w:t>гистаминовых рецепторов в указанных в таблице 10 дозах.</w:t>
      </w:r>
    </w:p>
    <w:p w14:paraId="04160B0B" w14:textId="77777777" w:rsidR="00E83B26" w:rsidRPr="006E1ADA" w:rsidRDefault="00E83B26" w:rsidP="00E83B26">
      <w:pPr>
        <w:tabs>
          <w:tab w:val="left" w:pos="0"/>
        </w:tabs>
      </w:pPr>
    </w:p>
    <w:p w14:paraId="5CB2504E" w14:textId="77777777" w:rsidR="00E83B26" w:rsidRPr="00BA4F0F" w:rsidRDefault="00E83B26" w:rsidP="00E83B26">
      <w:pPr>
        <w:tabs>
          <w:tab w:val="left" w:pos="0"/>
        </w:tabs>
      </w:pPr>
      <w:r w:rsidRPr="006E1ADA">
        <w:t>Таблица 10. Режим дозирования блокаторов Н2-гистаминовых рецепторов</w:t>
      </w:r>
      <w:r w:rsidRPr="00BA4F0F">
        <w:t xml:space="preserve"> </w:t>
      </w:r>
    </w:p>
    <w:tbl>
      <w:tblPr>
        <w:tblStyle w:val="31"/>
        <w:tblW w:w="0" w:type="auto"/>
        <w:jc w:val="center"/>
        <w:tblLook w:val="04A0" w:firstRow="1" w:lastRow="0" w:firstColumn="1" w:lastColumn="0" w:noHBand="0" w:noVBand="1"/>
      </w:tblPr>
      <w:tblGrid>
        <w:gridCol w:w="2220"/>
        <w:gridCol w:w="1857"/>
        <w:gridCol w:w="3491"/>
      </w:tblGrid>
      <w:tr w:rsidR="00E83B26" w:rsidRPr="00BA4F0F" w14:paraId="60AB8543" w14:textId="77777777" w:rsidTr="002D3EBF">
        <w:trPr>
          <w:jc w:val="center"/>
        </w:trPr>
        <w:tc>
          <w:tcPr>
            <w:tcW w:w="2220" w:type="dxa"/>
          </w:tcPr>
          <w:p w14:paraId="3FBF99BA" w14:textId="77777777" w:rsidR="00E83B26" w:rsidRPr="00BA4F0F" w:rsidRDefault="00E83B26" w:rsidP="002D3EBF">
            <w:pPr>
              <w:tabs>
                <w:tab w:val="left" w:pos="0"/>
              </w:tabs>
              <w:ind w:firstLine="0"/>
              <w:jc w:val="center"/>
              <w:rPr>
                <w:b/>
              </w:rPr>
            </w:pPr>
            <w:r w:rsidRPr="00BA4F0F">
              <w:rPr>
                <w:b/>
              </w:rPr>
              <w:t>Препараты</w:t>
            </w:r>
          </w:p>
        </w:tc>
        <w:tc>
          <w:tcPr>
            <w:tcW w:w="1857" w:type="dxa"/>
          </w:tcPr>
          <w:p w14:paraId="347942CC" w14:textId="77777777" w:rsidR="00E83B26" w:rsidRPr="00BA4F0F" w:rsidRDefault="00E83B26" w:rsidP="002D3EBF">
            <w:pPr>
              <w:tabs>
                <w:tab w:val="left" w:pos="0"/>
              </w:tabs>
              <w:ind w:firstLine="0"/>
              <w:jc w:val="center"/>
              <w:rPr>
                <w:b/>
              </w:rPr>
            </w:pPr>
            <w:r w:rsidRPr="00BA4F0F">
              <w:rPr>
                <w:b/>
              </w:rPr>
              <w:t>Суточная доза, мг</w:t>
            </w:r>
          </w:p>
        </w:tc>
        <w:tc>
          <w:tcPr>
            <w:tcW w:w="3491" w:type="dxa"/>
          </w:tcPr>
          <w:p w14:paraId="2B0457DD" w14:textId="77777777" w:rsidR="00E83B26" w:rsidRPr="00BA4F0F" w:rsidRDefault="00E83B26" w:rsidP="002D3EBF">
            <w:pPr>
              <w:tabs>
                <w:tab w:val="left" w:pos="0"/>
              </w:tabs>
              <w:ind w:firstLine="0"/>
              <w:jc w:val="center"/>
              <w:rPr>
                <w:b/>
              </w:rPr>
            </w:pPr>
            <w:r w:rsidRPr="00BA4F0F">
              <w:rPr>
                <w:b/>
              </w:rPr>
              <w:t>Режим дозирования</w:t>
            </w:r>
          </w:p>
        </w:tc>
      </w:tr>
      <w:tr w:rsidR="00E83B26" w:rsidRPr="00BA4F0F" w14:paraId="3E5DA88F" w14:textId="77777777" w:rsidTr="002D3EBF">
        <w:trPr>
          <w:jc w:val="center"/>
        </w:trPr>
        <w:tc>
          <w:tcPr>
            <w:tcW w:w="2220" w:type="dxa"/>
          </w:tcPr>
          <w:p w14:paraId="2F243C39" w14:textId="77777777" w:rsidR="00E83B26" w:rsidRPr="00BA4F0F" w:rsidRDefault="00E83B26" w:rsidP="002D3EBF">
            <w:pPr>
              <w:tabs>
                <w:tab w:val="left" w:pos="0"/>
              </w:tabs>
              <w:ind w:firstLine="0"/>
            </w:pPr>
            <w:r w:rsidRPr="00BA4F0F">
              <w:t>Ранитидин</w:t>
            </w:r>
          </w:p>
        </w:tc>
        <w:tc>
          <w:tcPr>
            <w:tcW w:w="1857" w:type="dxa"/>
          </w:tcPr>
          <w:p w14:paraId="1C272B3B" w14:textId="77777777" w:rsidR="00E83B26" w:rsidRPr="00BA4F0F" w:rsidRDefault="00E83B26" w:rsidP="002D3EBF">
            <w:pPr>
              <w:tabs>
                <w:tab w:val="left" w:pos="0"/>
              </w:tabs>
              <w:ind w:firstLine="0"/>
            </w:pPr>
            <w:r w:rsidRPr="00BA4F0F">
              <w:t>150</w:t>
            </w:r>
          </w:p>
        </w:tc>
        <w:tc>
          <w:tcPr>
            <w:tcW w:w="3491" w:type="dxa"/>
          </w:tcPr>
          <w:p w14:paraId="25B225B7" w14:textId="77777777" w:rsidR="00E83B26" w:rsidRPr="00BA4F0F" w:rsidRDefault="00E83B26" w:rsidP="002D3EBF">
            <w:pPr>
              <w:tabs>
                <w:tab w:val="left" w:pos="0"/>
              </w:tabs>
              <w:ind w:firstLine="0"/>
            </w:pPr>
            <w:r w:rsidRPr="00BA4F0F">
              <w:t>Внутрь, 1 раз в сутки, на ночь</w:t>
            </w:r>
          </w:p>
        </w:tc>
      </w:tr>
      <w:tr w:rsidR="00E83B26" w:rsidRPr="00BA4F0F" w14:paraId="69133AF3" w14:textId="77777777" w:rsidTr="002D3EBF">
        <w:trPr>
          <w:jc w:val="center"/>
        </w:trPr>
        <w:tc>
          <w:tcPr>
            <w:tcW w:w="2220" w:type="dxa"/>
          </w:tcPr>
          <w:p w14:paraId="2A184FF1" w14:textId="77777777" w:rsidR="00E83B26" w:rsidRPr="00BA4F0F" w:rsidRDefault="00E83B26" w:rsidP="002D3EBF">
            <w:pPr>
              <w:tabs>
                <w:tab w:val="left" w:pos="0"/>
              </w:tabs>
              <w:ind w:firstLine="0"/>
            </w:pPr>
            <w:r w:rsidRPr="00BA4F0F">
              <w:t>Фамотидин</w:t>
            </w:r>
          </w:p>
        </w:tc>
        <w:tc>
          <w:tcPr>
            <w:tcW w:w="1857" w:type="dxa"/>
          </w:tcPr>
          <w:p w14:paraId="01BF89CD" w14:textId="77777777" w:rsidR="00E83B26" w:rsidRPr="00BA4F0F" w:rsidRDefault="00E83B26" w:rsidP="002D3EBF">
            <w:pPr>
              <w:tabs>
                <w:tab w:val="left" w:pos="0"/>
              </w:tabs>
              <w:ind w:firstLine="0"/>
            </w:pPr>
            <w:r w:rsidRPr="00BA4F0F">
              <w:t xml:space="preserve">20 </w:t>
            </w:r>
          </w:p>
        </w:tc>
        <w:tc>
          <w:tcPr>
            <w:tcW w:w="3491" w:type="dxa"/>
          </w:tcPr>
          <w:p w14:paraId="2C162842" w14:textId="77777777" w:rsidR="00E83B26" w:rsidRPr="00BA4F0F" w:rsidRDefault="00E83B26" w:rsidP="002D3EBF">
            <w:pPr>
              <w:ind w:firstLine="0"/>
            </w:pPr>
            <w:r w:rsidRPr="00BA4F0F">
              <w:t>Внутрь, 1 раз в сутки, на ночь</w:t>
            </w:r>
          </w:p>
        </w:tc>
      </w:tr>
    </w:tbl>
    <w:p w14:paraId="21C97E5B" w14:textId="77777777" w:rsidR="00E83B26" w:rsidRPr="00BA4F0F" w:rsidRDefault="00E83B26" w:rsidP="00E83B26">
      <w:pPr>
        <w:autoSpaceDE w:val="0"/>
        <w:autoSpaceDN w:val="0"/>
        <w:adjustRightInd w:val="0"/>
        <w:rPr>
          <w:iCs/>
        </w:rPr>
      </w:pPr>
    </w:p>
    <w:p w14:paraId="4A01291F" w14:textId="26A91D3D" w:rsidR="00E83B26" w:rsidRPr="00BA4F0F" w:rsidRDefault="00E83B26" w:rsidP="00E83B26">
      <w:pPr>
        <w:autoSpaceDE w:val="0"/>
        <w:autoSpaceDN w:val="0"/>
        <w:adjustRightInd w:val="0"/>
        <w:rPr>
          <w:iCs/>
        </w:rPr>
      </w:pPr>
      <w:r w:rsidRPr="00BA4F0F">
        <w:rPr>
          <w:iCs/>
        </w:rPr>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rPr>
          <w:iCs/>
        </w:rPr>
        <w:fldChar w:fldCharType="begin" w:fldLock="1"/>
      </w:r>
      <w:r w:rsidR="003B39A6">
        <w:rPr>
          <w:iCs/>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38]","plainTextFormattedCitation":"[138]","previouslyFormattedCitation":"[138]"},"properties":{"noteIndex":0},"schema":"https://github.com/citation-style-language/schema/raw/master/csl-citation.json"}</w:instrText>
      </w:r>
      <w:r w:rsidRPr="00BA4F0F">
        <w:rPr>
          <w:iCs/>
        </w:rPr>
        <w:fldChar w:fldCharType="separate"/>
      </w:r>
      <w:r w:rsidRPr="00E83B26">
        <w:rPr>
          <w:iCs/>
          <w:noProof/>
        </w:rPr>
        <w:t>[138]</w:t>
      </w:r>
      <w:r w:rsidRPr="00BA4F0F">
        <w:rPr>
          <w:iCs/>
        </w:rPr>
        <w:fldChar w:fldCharType="end"/>
      </w:r>
      <w:r w:rsidRPr="00BA4F0F">
        <w:rPr>
          <w:iCs/>
        </w:rPr>
        <w:t xml:space="preserve">. Н2-блокаторы значительно эффективнее плацебо в достижении рубцевания язвенного дефекта </w:t>
      </w:r>
      <w:r w:rsidRPr="00BA4F0F">
        <w:rPr>
          <w:iCs/>
        </w:rPr>
        <w:fldChar w:fldCharType="begin" w:fldLock="1"/>
      </w:r>
      <w:r w:rsidR="003B39A6">
        <w:rPr>
          <w:iCs/>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9]","plainTextFormattedCitation":"[79]","previouslyFormattedCitation":"[79]"},"properties":{"noteIndex":0},"schema":"https://github.com/citation-style-language/schema/raw/master/csl-citation.json"}</w:instrText>
      </w:r>
      <w:r w:rsidRPr="00BA4F0F">
        <w:rPr>
          <w:iCs/>
        </w:rPr>
        <w:fldChar w:fldCharType="separate"/>
      </w:r>
      <w:r w:rsidRPr="00E83B26">
        <w:rPr>
          <w:iCs/>
          <w:noProof/>
        </w:rPr>
        <w:t>[79]</w:t>
      </w:r>
      <w:r w:rsidRPr="00BA4F0F">
        <w:rPr>
          <w:iCs/>
        </w:rPr>
        <w:fldChar w:fldCharType="end"/>
      </w:r>
      <w:r w:rsidRPr="00BA4F0F">
        <w:rPr>
          <w:iCs/>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29936FB7" w14:textId="77777777" w:rsidR="00E83B26" w:rsidRPr="00BA4F0F" w:rsidRDefault="00E83B26" w:rsidP="00E83B26">
      <w:pPr>
        <w:rPr>
          <w:b/>
          <w:highlight w:val="green"/>
        </w:rPr>
      </w:pPr>
      <w:bookmarkStart w:id="161" w:name="_Toc44926638"/>
    </w:p>
    <w:p w14:paraId="18319713" w14:textId="77777777" w:rsidR="00E83B26" w:rsidRPr="00BA4F0F" w:rsidRDefault="00E83B26" w:rsidP="00E83B26">
      <w:pPr>
        <w:rPr>
          <w:b/>
        </w:rPr>
      </w:pPr>
      <w:r w:rsidRPr="00BA4F0F">
        <w:rPr>
          <w:b/>
        </w:rPr>
        <w:t>Антимикробная терапия</w:t>
      </w:r>
      <w:bookmarkEnd w:id="161"/>
    </w:p>
    <w:p w14:paraId="417D7457" w14:textId="1EA7C7F1" w:rsidR="00E83B26" w:rsidRPr="00BA4F0F" w:rsidRDefault="00E83B26" w:rsidP="00E83B26">
      <w:pPr>
        <w:tabs>
          <w:tab w:val="left" w:pos="0"/>
          <w:tab w:val="left" w:pos="567"/>
        </w:tabs>
      </w:pPr>
      <w:r w:rsidRPr="00BA4F0F">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fldChar w:fldCharType="begin" w:fldLock="1"/>
      </w:r>
      <w:r w:rsidR="003B39A6">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39–143]","plainTextFormattedCitation":"[139–143]","previouslyFormattedCitation":"[139–143]"},"properties":{"noteIndex":0},"schema":"https://github.com/citation-style-language/schema/raw/master/csl-citation.json"}</w:instrText>
      </w:r>
      <w:r w:rsidRPr="00BA4F0F">
        <w:fldChar w:fldCharType="separate"/>
      </w:r>
      <w:r w:rsidRPr="00E83B26">
        <w:rPr>
          <w:noProof/>
        </w:rPr>
        <w:t>[139–143]</w:t>
      </w:r>
      <w:r w:rsidRPr="00BA4F0F">
        <w:fldChar w:fldCharType="end"/>
      </w:r>
      <w:r w:rsidRPr="00BA4F0F">
        <w:t>.</w:t>
      </w:r>
    </w:p>
    <w:p w14:paraId="04E50F8A" w14:textId="77777777" w:rsidR="00E83B26" w:rsidRPr="00BA4F0F" w:rsidRDefault="00E83B26" w:rsidP="00E83B26">
      <w:pPr>
        <w:tabs>
          <w:tab w:val="left" w:pos="0"/>
          <w:tab w:val="left" w:pos="567"/>
        </w:tabs>
      </w:pPr>
      <w:r w:rsidRPr="00BA4F0F">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ьного венозного катетера (ЦВК).</w:t>
      </w:r>
    </w:p>
    <w:p w14:paraId="6291E41E" w14:textId="1FFBBC34" w:rsidR="00E83B26" w:rsidRPr="00BA4F0F" w:rsidRDefault="00E83B26" w:rsidP="00E83B26">
      <w:pPr>
        <w:tabs>
          <w:tab w:val="left" w:pos="0"/>
          <w:tab w:val="left" w:pos="567"/>
        </w:tabs>
      </w:pPr>
      <w:r w:rsidRPr="00BA4F0F">
        <w:t xml:space="preserve">Наиболее высокая частота инфекционных осложнений наблюдается у больных с длительностью нейтропении от 10 дней и более </w:t>
      </w:r>
      <w:r w:rsidRPr="00BA4F0F">
        <w:fldChar w:fldCharType="begin" w:fldLock="1"/>
      </w:r>
      <w:r w:rsidR="003B39A6">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43]","plainTextFormattedCitation":"[143]","previouslyFormattedCitation":"[143]"},"properties":{"noteIndex":0},"schema":"https://github.com/citation-style-language/schema/raw/master/csl-citation.json"}</w:instrText>
      </w:r>
      <w:r w:rsidRPr="00BA4F0F">
        <w:fldChar w:fldCharType="separate"/>
      </w:r>
      <w:r w:rsidRPr="00E83B26">
        <w:rPr>
          <w:noProof/>
        </w:rPr>
        <w:t>[143]</w:t>
      </w:r>
      <w:r w:rsidRPr="00BA4F0F">
        <w:fldChar w:fldCharType="end"/>
      </w:r>
      <w:r w:rsidRPr="00BA4F0F">
        <w:t>.</w:t>
      </w:r>
    </w:p>
    <w:p w14:paraId="11E93B94" w14:textId="60C5F367" w:rsidR="00E83B26" w:rsidRPr="00BA4F0F" w:rsidRDefault="00E83B26" w:rsidP="00E83B26">
      <w:pPr>
        <w:tabs>
          <w:tab w:val="left" w:pos="0"/>
          <w:tab w:val="left" w:pos="567"/>
        </w:tabs>
      </w:pPr>
      <w:r w:rsidRPr="00BA4F0F">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fldChar w:fldCharType="begin" w:fldLock="1"/>
      </w:r>
      <w:r w:rsidR="003B39A6">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44]","plainTextFormattedCitation":"[144]","previouslyFormattedCitation":"[144]"},"properties":{"noteIndex":0},"schema":"https://github.com/citation-style-language/schema/raw/master/csl-citation.json"}</w:instrText>
      </w:r>
      <w:r w:rsidRPr="00BA4F0F">
        <w:fldChar w:fldCharType="separate"/>
      </w:r>
      <w:r w:rsidRPr="00E83B26">
        <w:rPr>
          <w:noProof/>
        </w:rPr>
        <w:t>[144]</w:t>
      </w:r>
      <w:r w:rsidRPr="00BA4F0F">
        <w:fldChar w:fldCharType="end"/>
      </w:r>
      <w:r w:rsidRPr="00BA4F0F">
        <w:t>.</w:t>
      </w:r>
    </w:p>
    <w:p w14:paraId="3B9F46BA" w14:textId="77777777" w:rsidR="00E83B26" w:rsidRPr="00BA4F0F" w:rsidRDefault="00E83B26" w:rsidP="00E83B26">
      <w:pPr>
        <w:tabs>
          <w:tab w:val="left" w:pos="0"/>
          <w:tab w:val="left" w:pos="567"/>
        </w:tabs>
      </w:pPr>
      <w:r w:rsidRPr="00BA4F0F">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68691C9E" w14:textId="77777777" w:rsidR="00E83B26" w:rsidRPr="00BA4F0F" w:rsidRDefault="00E83B26" w:rsidP="00E83B26">
      <w:pPr>
        <w:tabs>
          <w:tab w:val="left" w:pos="0"/>
          <w:tab w:val="left" w:pos="567"/>
        </w:tabs>
      </w:pPr>
      <w:r w:rsidRPr="00BA4F0F">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237BCB71" w14:textId="77777777" w:rsidR="00E83B26" w:rsidRPr="00BA4F0F" w:rsidRDefault="00E83B26" w:rsidP="00E83B26">
      <w:pPr>
        <w:tabs>
          <w:tab w:val="left" w:pos="0"/>
          <w:tab w:val="left" w:pos="567"/>
        </w:tabs>
      </w:pPr>
      <w:r w:rsidRPr="00BA4F0F">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F38730F" w14:textId="77777777" w:rsidR="00E83B26" w:rsidRPr="00BA4F0F" w:rsidRDefault="00E83B26" w:rsidP="00E83B26">
      <w:pPr>
        <w:pStyle w:val="afe"/>
        <w:ind w:left="0"/>
        <w:rPr>
          <w:rFonts w:cs="Times New Roman"/>
          <w:szCs w:val="24"/>
          <w:u w:val="single"/>
        </w:rPr>
      </w:pPr>
    </w:p>
    <w:p w14:paraId="13A2EB75" w14:textId="3A91FCAF" w:rsidR="00E83B26" w:rsidRPr="00BA4F0F" w:rsidRDefault="00E83B26" w:rsidP="00E83B26">
      <w:pPr>
        <w:pStyle w:val="afe"/>
        <w:ind w:left="0"/>
        <w:rPr>
          <w:rFonts w:cs="Times New Roman"/>
          <w:szCs w:val="24"/>
          <w:u w:val="single"/>
        </w:rPr>
      </w:pPr>
      <w:r w:rsidRPr="00BA4F0F">
        <w:rPr>
          <w:rFonts w:cs="Times New Roman"/>
          <w:szCs w:val="24"/>
          <w:u w:val="single"/>
        </w:rPr>
        <w:t xml:space="preserve">Диагностические исследования, проводимые при лихорадке у больных гемобластозами </w:t>
      </w:r>
      <w:r w:rsidRPr="00BA4F0F">
        <w:rPr>
          <w:rFonts w:cs="Times New Roman"/>
          <w:szCs w:val="24"/>
          <w:u w:val="single"/>
        </w:rPr>
        <w:fldChar w:fldCharType="begin" w:fldLock="1"/>
      </w:r>
      <w:r w:rsidR="003B39A6">
        <w:rPr>
          <w:rFonts w:cs="Times New Roman"/>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145]","plainTextFormattedCitation":"[145]","previouslyFormattedCitation":"[145]"},"properties":{"noteIndex":0},"schema":"https://github.com/citation-style-language/schema/raw/master/csl-citation.json"}</w:instrText>
      </w:r>
      <w:r w:rsidRPr="00BA4F0F">
        <w:rPr>
          <w:rFonts w:cs="Times New Roman"/>
          <w:szCs w:val="24"/>
          <w:u w:val="single"/>
        </w:rPr>
        <w:fldChar w:fldCharType="separate"/>
      </w:r>
      <w:r w:rsidRPr="00E83B26">
        <w:rPr>
          <w:rFonts w:cs="Times New Roman"/>
          <w:noProof/>
          <w:szCs w:val="24"/>
        </w:rPr>
        <w:t>[145]</w:t>
      </w:r>
      <w:r w:rsidRPr="00BA4F0F">
        <w:rPr>
          <w:rFonts w:cs="Times New Roman"/>
          <w:szCs w:val="24"/>
          <w:u w:val="single"/>
        </w:rPr>
        <w:fldChar w:fldCharType="end"/>
      </w:r>
    </w:p>
    <w:p w14:paraId="6C2F9548" w14:textId="77777777" w:rsidR="00E83B26" w:rsidRPr="00BA4F0F" w:rsidRDefault="00E83B26" w:rsidP="00E83B26">
      <w:pPr>
        <w:tabs>
          <w:tab w:val="left" w:pos="0"/>
          <w:tab w:val="left" w:pos="567"/>
        </w:tabs>
      </w:pPr>
      <w:r w:rsidRPr="00BA4F0F">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787EEAAE" w14:textId="77777777" w:rsidR="00E83B26" w:rsidRPr="00BA4F0F" w:rsidRDefault="00E83B26" w:rsidP="00E83B26">
      <w:pPr>
        <w:tabs>
          <w:tab w:val="left" w:pos="0"/>
          <w:tab w:val="left" w:pos="567"/>
        </w:tabs>
      </w:pPr>
      <w:r w:rsidRPr="00BA4F0F">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37FE1B69" w14:textId="77777777" w:rsidR="00E83B26" w:rsidRPr="00BA4F0F" w:rsidRDefault="00E83B26" w:rsidP="00E83B26">
      <w:pPr>
        <w:tabs>
          <w:tab w:val="left" w:pos="0"/>
          <w:tab w:val="left" w:pos="567"/>
        </w:tabs>
      </w:pPr>
      <w:r w:rsidRPr="00BA4F0F">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2A6E4AE9" w14:textId="77777777" w:rsidR="00E83B26" w:rsidRPr="00BA4F0F" w:rsidRDefault="00E83B26" w:rsidP="00E83B26">
      <w:pPr>
        <w:tabs>
          <w:tab w:val="left" w:pos="0"/>
          <w:tab w:val="left" w:pos="567"/>
        </w:tabs>
      </w:pPr>
    </w:p>
    <w:p w14:paraId="643C9639" w14:textId="77777777" w:rsidR="00E83B26" w:rsidRPr="00BA4F0F" w:rsidRDefault="00E83B26" w:rsidP="00E83B26">
      <w:pPr>
        <w:tabs>
          <w:tab w:val="left" w:pos="284"/>
        </w:tabs>
      </w:pPr>
      <w:r w:rsidRPr="006E1ADA">
        <w:t>Таблица 11. Алгоритм диагностики инфекционных осложнений у больных гемобластозами в период ауто-ТГСК.</w:t>
      </w:r>
    </w:p>
    <w:tbl>
      <w:tblPr>
        <w:tblStyle w:val="aff9"/>
        <w:tblW w:w="0" w:type="auto"/>
        <w:tblInd w:w="108" w:type="dxa"/>
        <w:tblLook w:val="04A0" w:firstRow="1" w:lastRow="0" w:firstColumn="1" w:lastColumn="0" w:noHBand="0" w:noVBand="1"/>
      </w:tblPr>
      <w:tblGrid>
        <w:gridCol w:w="4556"/>
        <w:gridCol w:w="4681"/>
      </w:tblGrid>
      <w:tr w:rsidR="00E83B26" w:rsidRPr="00BA4F0F" w14:paraId="69F16005" w14:textId="77777777" w:rsidTr="002D3EBF">
        <w:tc>
          <w:tcPr>
            <w:tcW w:w="4677" w:type="dxa"/>
          </w:tcPr>
          <w:p w14:paraId="035BF0C9" w14:textId="77777777" w:rsidR="00E83B26" w:rsidRPr="00BA4F0F" w:rsidRDefault="00E83B26" w:rsidP="002D3EBF">
            <w:pPr>
              <w:tabs>
                <w:tab w:val="left" w:pos="176"/>
              </w:tabs>
              <w:ind w:left="34" w:firstLine="0"/>
            </w:pPr>
            <w:r w:rsidRPr="00BA4F0F">
              <w:t>Показания</w:t>
            </w:r>
          </w:p>
        </w:tc>
        <w:tc>
          <w:tcPr>
            <w:tcW w:w="4786" w:type="dxa"/>
          </w:tcPr>
          <w:p w14:paraId="79310DF5" w14:textId="77777777" w:rsidR="00E83B26" w:rsidRPr="00BA4F0F" w:rsidRDefault="00E83B26" w:rsidP="002D3EBF">
            <w:pPr>
              <w:tabs>
                <w:tab w:val="left" w:pos="34"/>
              </w:tabs>
              <w:ind w:left="35" w:firstLine="0"/>
            </w:pPr>
            <w:r w:rsidRPr="00BA4F0F">
              <w:t>Исследование</w:t>
            </w:r>
          </w:p>
        </w:tc>
      </w:tr>
      <w:tr w:rsidR="00E83B26" w:rsidRPr="00BA4F0F" w14:paraId="251F92E1" w14:textId="77777777" w:rsidTr="002D3EBF">
        <w:tc>
          <w:tcPr>
            <w:tcW w:w="4677" w:type="dxa"/>
          </w:tcPr>
          <w:p w14:paraId="6BFD8EEF" w14:textId="77777777" w:rsidR="00E83B26" w:rsidRPr="00BA4F0F" w:rsidRDefault="00E83B26" w:rsidP="002D3EBF">
            <w:pPr>
              <w:tabs>
                <w:tab w:val="left" w:pos="176"/>
                <w:tab w:val="left" w:pos="284"/>
              </w:tabs>
              <w:ind w:left="34" w:firstLine="0"/>
            </w:pPr>
            <w:r w:rsidRPr="00BA4F0F">
              <w:t>Температура ≥38</w:t>
            </w:r>
            <w:r w:rsidRPr="00BA4F0F">
              <w:rPr>
                <w:vertAlign w:val="superscript"/>
              </w:rPr>
              <w:t>о</w:t>
            </w:r>
            <w:r w:rsidRPr="00BA4F0F">
              <w:t>С, впервые возникшая</w:t>
            </w:r>
          </w:p>
        </w:tc>
        <w:tc>
          <w:tcPr>
            <w:tcW w:w="4786" w:type="dxa"/>
          </w:tcPr>
          <w:p w14:paraId="79614EF9" w14:textId="77777777" w:rsidR="00E83B26" w:rsidRPr="00BA4F0F" w:rsidRDefault="00E83B26" w:rsidP="002D3EBF">
            <w:pPr>
              <w:tabs>
                <w:tab w:val="left" w:pos="34"/>
              </w:tabs>
              <w:ind w:left="35" w:firstLine="0"/>
            </w:pPr>
            <w:r w:rsidRPr="00BA4F0F">
              <w:t>Взятие крови в 2 флакона для гемокультуры (вена-катетер или вена-вена).</w:t>
            </w:r>
          </w:p>
        </w:tc>
      </w:tr>
      <w:tr w:rsidR="00E83B26" w:rsidRPr="00BA4F0F" w14:paraId="2020B8E2" w14:textId="77777777" w:rsidTr="002D3EBF">
        <w:tc>
          <w:tcPr>
            <w:tcW w:w="4677" w:type="dxa"/>
          </w:tcPr>
          <w:p w14:paraId="47529549" w14:textId="77777777" w:rsidR="00E83B26" w:rsidRPr="00BA4F0F" w:rsidRDefault="00E83B26" w:rsidP="002D3EBF">
            <w:pPr>
              <w:tabs>
                <w:tab w:val="left" w:pos="176"/>
                <w:tab w:val="left" w:pos="284"/>
              </w:tabs>
              <w:ind w:left="34" w:firstLine="0"/>
            </w:pPr>
            <w:r w:rsidRPr="00BA4F0F">
              <w:t>Температура ≥38</w:t>
            </w:r>
            <w:r w:rsidRPr="00BA4F0F">
              <w:rPr>
                <w:vertAlign w:val="superscript"/>
              </w:rPr>
              <w:t>о</w:t>
            </w:r>
            <w:r w:rsidRPr="00BA4F0F">
              <w:t>С в течение ≥5 дней и нейтропения</w:t>
            </w:r>
          </w:p>
        </w:tc>
        <w:tc>
          <w:tcPr>
            <w:tcW w:w="4786" w:type="dxa"/>
          </w:tcPr>
          <w:p w14:paraId="4635D94D" w14:textId="77777777" w:rsidR="00E83B26" w:rsidRPr="00BA4F0F" w:rsidRDefault="00E83B26" w:rsidP="002D3EBF">
            <w:pPr>
              <w:tabs>
                <w:tab w:val="left" w:pos="34"/>
              </w:tabs>
              <w:ind w:left="35" w:firstLine="0"/>
            </w:pPr>
            <w:r w:rsidRPr="00BA4F0F">
              <w:t xml:space="preserve">Повторное взятие крови для гемокультуры 1 раз в неделю. </w:t>
            </w:r>
          </w:p>
          <w:p w14:paraId="1ADE3944" w14:textId="77777777" w:rsidR="00E83B26" w:rsidRPr="00BA4F0F" w:rsidRDefault="00E83B26" w:rsidP="002D3EBF">
            <w:pPr>
              <w:tabs>
                <w:tab w:val="left" w:pos="34"/>
              </w:tabs>
              <w:ind w:left="35" w:firstLine="0"/>
            </w:pPr>
            <w:r w:rsidRPr="00BA4F0F">
              <w:t xml:space="preserve">Микробиологическое исследование мочи. </w:t>
            </w:r>
          </w:p>
          <w:p w14:paraId="5A479475" w14:textId="77777777" w:rsidR="00E83B26" w:rsidRPr="00BA4F0F" w:rsidRDefault="00E83B26" w:rsidP="002D3EBF">
            <w:pPr>
              <w:tabs>
                <w:tab w:val="left" w:pos="34"/>
              </w:tabs>
              <w:ind w:left="35" w:firstLine="0"/>
            </w:pPr>
            <w:r w:rsidRPr="00BA4F0F">
              <w:t xml:space="preserve">КТ легких. </w:t>
            </w:r>
          </w:p>
          <w:p w14:paraId="07173389" w14:textId="77777777" w:rsidR="00E83B26" w:rsidRPr="00BA4F0F" w:rsidRDefault="00E83B26" w:rsidP="002D3EBF">
            <w:pPr>
              <w:tabs>
                <w:tab w:val="left" w:pos="34"/>
              </w:tabs>
              <w:ind w:left="35" w:firstLine="0"/>
            </w:pPr>
            <w:r w:rsidRPr="00BA4F0F">
              <w:t>Мазок со слизистой оболочки кишечника.</w:t>
            </w:r>
          </w:p>
        </w:tc>
      </w:tr>
      <w:tr w:rsidR="00E83B26" w:rsidRPr="00BA4F0F" w14:paraId="1C111402" w14:textId="77777777" w:rsidTr="002D3EBF">
        <w:tc>
          <w:tcPr>
            <w:tcW w:w="4677" w:type="dxa"/>
          </w:tcPr>
          <w:p w14:paraId="22616CBA" w14:textId="77777777" w:rsidR="00E83B26" w:rsidRPr="00BA4F0F" w:rsidRDefault="00E83B26" w:rsidP="002D3EBF">
            <w:pPr>
              <w:tabs>
                <w:tab w:val="left" w:pos="176"/>
                <w:tab w:val="left" w:pos="284"/>
              </w:tabs>
              <w:ind w:left="34" w:firstLine="0"/>
            </w:pPr>
            <w:r w:rsidRPr="00BA4F0F">
              <w:t>Температура ≥38</w:t>
            </w:r>
            <w:r w:rsidRPr="00BA4F0F">
              <w:rPr>
                <w:vertAlign w:val="superscript"/>
              </w:rPr>
              <w:t>о</w:t>
            </w:r>
            <w:r w:rsidRPr="00BA4F0F">
              <w:t>С, длительная, сохраняется после выхода из нейтропении</w:t>
            </w:r>
          </w:p>
        </w:tc>
        <w:tc>
          <w:tcPr>
            <w:tcW w:w="4786" w:type="dxa"/>
          </w:tcPr>
          <w:p w14:paraId="0E94DF02" w14:textId="77777777" w:rsidR="00E83B26" w:rsidRPr="00BA4F0F" w:rsidRDefault="00E83B26" w:rsidP="002D3EBF">
            <w:pPr>
              <w:tabs>
                <w:tab w:val="left" w:pos="34"/>
              </w:tabs>
              <w:ind w:left="35" w:firstLine="0"/>
            </w:pPr>
            <w:r w:rsidRPr="00BA4F0F">
              <w:t xml:space="preserve">УЗИ брюшной полости. </w:t>
            </w:r>
          </w:p>
          <w:p w14:paraId="003C157D" w14:textId="77777777" w:rsidR="00E83B26" w:rsidRPr="00BA4F0F" w:rsidRDefault="00E83B26" w:rsidP="002D3EBF">
            <w:pPr>
              <w:tabs>
                <w:tab w:val="left" w:pos="34"/>
              </w:tabs>
              <w:ind w:left="35" w:firstLine="0"/>
            </w:pPr>
            <w:r w:rsidRPr="00BA4F0F">
              <w:t xml:space="preserve">Определение антигена </w:t>
            </w:r>
            <w:r w:rsidRPr="00BA4F0F">
              <w:rPr>
                <w:i/>
                <w:lang w:val="en-US"/>
              </w:rPr>
              <w:t>Candida</w:t>
            </w:r>
            <w:r w:rsidRPr="00BA4F0F">
              <w:t xml:space="preserve"> (маннан) и антител </w:t>
            </w:r>
            <w:r w:rsidRPr="00BA4F0F">
              <w:rPr>
                <w:i/>
                <w:lang w:val="en-US"/>
              </w:rPr>
              <w:t>Candida</w:t>
            </w:r>
            <w:r w:rsidRPr="00BA4F0F">
              <w:t xml:space="preserve"> (антиманнан) в крови.</w:t>
            </w:r>
          </w:p>
        </w:tc>
      </w:tr>
      <w:tr w:rsidR="00E83B26" w:rsidRPr="00BA4F0F" w14:paraId="3EE44C66" w14:textId="77777777" w:rsidTr="002D3EBF">
        <w:tc>
          <w:tcPr>
            <w:tcW w:w="4677" w:type="dxa"/>
          </w:tcPr>
          <w:p w14:paraId="56396206" w14:textId="77777777" w:rsidR="00E83B26" w:rsidRPr="00BA4F0F" w:rsidRDefault="00E83B26" w:rsidP="002D3EBF">
            <w:pPr>
              <w:tabs>
                <w:tab w:val="left" w:pos="176"/>
                <w:tab w:val="left" w:pos="284"/>
              </w:tabs>
              <w:ind w:left="34" w:firstLine="0"/>
            </w:pPr>
            <w:r w:rsidRPr="00BA4F0F">
              <w:t>Катетер-ассоциированная инфекция</w:t>
            </w:r>
          </w:p>
        </w:tc>
        <w:tc>
          <w:tcPr>
            <w:tcW w:w="4786" w:type="dxa"/>
          </w:tcPr>
          <w:p w14:paraId="72726B79" w14:textId="77777777" w:rsidR="00E83B26" w:rsidRPr="00BA4F0F" w:rsidRDefault="00E83B26" w:rsidP="002D3EBF">
            <w:pPr>
              <w:tabs>
                <w:tab w:val="left" w:pos="34"/>
              </w:tabs>
              <w:ind w:left="35" w:firstLine="0"/>
            </w:pPr>
            <w:r w:rsidRPr="00BA4F0F">
              <w:t xml:space="preserve">Взятие одновременно гемокультуры из вены и ЦВК. </w:t>
            </w:r>
          </w:p>
          <w:p w14:paraId="2A92055B" w14:textId="77777777" w:rsidR="00E83B26" w:rsidRPr="00BA4F0F" w:rsidRDefault="00E83B26" w:rsidP="002D3EBF">
            <w:pPr>
              <w:tabs>
                <w:tab w:val="left" w:pos="34"/>
              </w:tabs>
              <w:ind w:left="35" w:firstLine="0"/>
            </w:pPr>
            <w:r w:rsidRPr="00BA4F0F">
              <w:t>При подтверждении необходимо удалить ЦВК .</w:t>
            </w:r>
          </w:p>
        </w:tc>
      </w:tr>
      <w:tr w:rsidR="00E83B26" w:rsidRPr="00BA4F0F" w14:paraId="281A2D0A" w14:textId="77777777" w:rsidTr="002D3EBF">
        <w:tc>
          <w:tcPr>
            <w:tcW w:w="4677" w:type="dxa"/>
          </w:tcPr>
          <w:p w14:paraId="5753C4D0" w14:textId="77777777" w:rsidR="00E83B26" w:rsidRPr="00BA4F0F" w:rsidRDefault="00E83B26" w:rsidP="002D3EBF">
            <w:pPr>
              <w:tabs>
                <w:tab w:val="left" w:pos="176"/>
                <w:tab w:val="left" w:pos="284"/>
              </w:tabs>
              <w:ind w:left="34" w:firstLine="0"/>
            </w:pPr>
            <w:r w:rsidRPr="00BA4F0F">
              <w:t>Нейтропения более 10 дней</w:t>
            </w:r>
          </w:p>
        </w:tc>
        <w:tc>
          <w:tcPr>
            <w:tcW w:w="4786" w:type="dxa"/>
          </w:tcPr>
          <w:p w14:paraId="43B23EA6" w14:textId="77777777" w:rsidR="00E83B26" w:rsidRPr="00BA4F0F" w:rsidRDefault="00E83B26" w:rsidP="002D3EBF">
            <w:pPr>
              <w:tabs>
                <w:tab w:val="left" w:pos="34"/>
              </w:tabs>
              <w:ind w:left="35" w:firstLine="0"/>
            </w:pPr>
            <w:r w:rsidRPr="00BA4F0F">
              <w:t xml:space="preserve">Исследование крови на антиген </w:t>
            </w:r>
            <w:r w:rsidRPr="00BA4F0F">
              <w:rPr>
                <w:lang w:val="en-US"/>
              </w:rPr>
              <w:t>Aspergillus</w:t>
            </w:r>
            <w:r w:rsidRPr="00BA4F0F">
              <w:t xml:space="preserve"> 2 раза в неделю.</w:t>
            </w:r>
          </w:p>
        </w:tc>
      </w:tr>
      <w:tr w:rsidR="00E83B26" w:rsidRPr="00BA4F0F" w14:paraId="7248809D" w14:textId="77777777" w:rsidTr="002D3EBF">
        <w:tc>
          <w:tcPr>
            <w:tcW w:w="4677" w:type="dxa"/>
          </w:tcPr>
          <w:p w14:paraId="0F3E9E18" w14:textId="77777777" w:rsidR="00E83B26" w:rsidRPr="00BA4F0F" w:rsidRDefault="00E83B26" w:rsidP="002D3EBF">
            <w:pPr>
              <w:tabs>
                <w:tab w:val="left" w:pos="176"/>
                <w:tab w:val="left" w:pos="284"/>
              </w:tabs>
              <w:ind w:left="34" w:firstLine="0"/>
            </w:pPr>
            <w:r w:rsidRPr="00BA4F0F">
              <w:t>Стоматит</w:t>
            </w:r>
          </w:p>
        </w:tc>
        <w:tc>
          <w:tcPr>
            <w:tcW w:w="4786" w:type="dxa"/>
          </w:tcPr>
          <w:p w14:paraId="7043C0CE" w14:textId="77777777" w:rsidR="00E83B26" w:rsidRPr="00BA4F0F" w:rsidRDefault="00E83B26" w:rsidP="002D3EBF">
            <w:pPr>
              <w:tabs>
                <w:tab w:val="left" w:pos="34"/>
              </w:tabs>
              <w:ind w:left="35" w:firstLine="0"/>
            </w:pPr>
            <w:r w:rsidRPr="00BA4F0F">
              <w:t>Мазок со слизистой ротоглотки.</w:t>
            </w:r>
          </w:p>
        </w:tc>
      </w:tr>
      <w:tr w:rsidR="00E83B26" w:rsidRPr="00BA4F0F" w14:paraId="6A585624" w14:textId="77777777" w:rsidTr="002D3EBF">
        <w:tc>
          <w:tcPr>
            <w:tcW w:w="4677" w:type="dxa"/>
          </w:tcPr>
          <w:p w14:paraId="627B08E2" w14:textId="77777777" w:rsidR="00E83B26" w:rsidRPr="00BA4F0F" w:rsidRDefault="00E83B26" w:rsidP="002D3EBF">
            <w:pPr>
              <w:tabs>
                <w:tab w:val="left" w:pos="176"/>
                <w:tab w:val="left" w:pos="284"/>
              </w:tabs>
              <w:ind w:left="34" w:firstLine="0"/>
            </w:pPr>
            <w:r w:rsidRPr="00BA4F0F">
              <w:t>Эзофагит</w:t>
            </w:r>
          </w:p>
        </w:tc>
        <w:tc>
          <w:tcPr>
            <w:tcW w:w="4786" w:type="dxa"/>
          </w:tcPr>
          <w:p w14:paraId="2510BE10" w14:textId="77777777" w:rsidR="00E83B26" w:rsidRPr="00BA4F0F" w:rsidRDefault="00E83B26" w:rsidP="002D3EBF">
            <w:pPr>
              <w:tabs>
                <w:tab w:val="left" w:pos="34"/>
              </w:tabs>
              <w:ind w:left="35" w:firstLine="0"/>
            </w:pPr>
            <w:r w:rsidRPr="00BA4F0F">
              <w:t xml:space="preserve">Эзофагоскопия (тромбоцитов не менее 50 х 109/л). </w:t>
            </w:r>
          </w:p>
          <w:p w14:paraId="0E583E3D" w14:textId="77777777" w:rsidR="00E83B26" w:rsidRPr="00BA4F0F" w:rsidRDefault="00E83B26" w:rsidP="002D3EBF">
            <w:pPr>
              <w:tabs>
                <w:tab w:val="left" w:pos="34"/>
              </w:tabs>
              <w:ind w:left="35" w:firstLine="0"/>
            </w:pPr>
            <w:r w:rsidRPr="00BA4F0F">
              <w:t>Исследование – соскоб (браш-метод) со слизистой оболочки или биопсия.</w:t>
            </w:r>
          </w:p>
        </w:tc>
      </w:tr>
      <w:tr w:rsidR="00E83B26" w:rsidRPr="00BA4F0F" w14:paraId="7A981381" w14:textId="77777777" w:rsidTr="002D3EBF">
        <w:tc>
          <w:tcPr>
            <w:tcW w:w="4677" w:type="dxa"/>
          </w:tcPr>
          <w:p w14:paraId="59ED94D1" w14:textId="77777777" w:rsidR="00E83B26" w:rsidRPr="00BA4F0F" w:rsidRDefault="00E83B26" w:rsidP="002D3EBF">
            <w:pPr>
              <w:tabs>
                <w:tab w:val="left" w:pos="176"/>
                <w:tab w:val="left" w:pos="284"/>
              </w:tabs>
              <w:ind w:left="34" w:firstLine="0"/>
            </w:pPr>
            <w:r w:rsidRPr="00BA4F0F">
              <w:t>Некроз слизистой оболочки носового хода</w:t>
            </w:r>
          </w:p>
        </w:tc>
        <w:tc>
          <w:tcPr>
            <w:tcW w:w="4786" w:type="dxa"/>
          </w:tcPr>
          <w:p w14:paraId="0A730BCB" w14:textId="77777777" w:rsidR="00E83B26" w:rsidRPr="00BA4F0F" w:rsidRDefault="00E83B26" w:rsidP="002D3EBF">
            <w:pPr>
              <w:tabs>
                <w:tab w:val="left" w:pos="34"/>
              </w:tabs>
              <w:ind w:left="35" w:firstLine="0"/>
            </w:pPr>
            <w:r w:rsidRPr="00BA4F0F">
              <w:t>Мазок со слизистой оболочки носа</w:t>
            </w:r>
          </w:p>
        </w:tc>
      </w:tr>
      <w:tr w:rsidR="00E83B26" w:rsidRPr="00BA4F0F" w14:paraId="501F6D96" w14:textId="77777777" w:rsidTr="002D3EBF">
        <w:tc>
          <w:tcPr>
            <w:tcW w:w="4677" w:type="dxa"/>
          </w:tcPr>
          <w:p w14:paraId="373134E0" w14:textId="77777777" w:rsidR="00E83B26" w:rsidRPr="00BA4F0F" w:rsidRDefault="00E83B26" w:rsidP="002D3EBF">
            <w:pPr>
              <w:tabs>
                <w:tab w:val="left" w:pos="176"/>
                <w:tab w:val="left" w:pos="284"/>
              </w:tabs>
              <w:ind w:left="34" w:firstLine="0"/>
            </w:pPr>
            <w:r w:rsidRPr="00BA4F0F">
              <w:t>Гайморит</w:t>
            </w:r>
          </w:p>
        </w:tc>
        <w:tc>
          <w:tcPr>
            <w:tcW w:w="4786" w:type="dxa"/>
          </w:tcPr>
          <w:p w14:paraId="75C63656" w14:textId="77777777" w:rsidR="00E83B26" w:rsidRPr="00BA4F0F" w:rsidRDefault="00E83B26" w:rsidP="002D3EBF">
            <w:pPr>
              <w:tabs>
                <w:tab w:val="left" w:pos="34"/>
              </w:tabs>
              <w:ind w:left="35" w:firstLine="0"/>
            </w:pPr>
            <w:r w:rsidRPr="00BA4F0F">
              <w:t>Исследование содержимого околоносовой пазухи, полученной при пункции.</w:t>
            </w:r>
          </w:p>
        </w:tc>
      </w:tr>
      <w:tr w:rsidR="00E83B26" w:rsidRPr="00BA4F0F" w14:paraId="787B8A63" w14:textId="77777777" w:rsidTr="002D3EBF">
        <w:tc>
          <w:tcPr>
            <w:tcW w:w="4677" w:type="dxa"/>
          </w:tcPr>
          <w:p w14:paraId="60BC0681" w14:textId="77777777" w:rsidR="00E83B26" w:rsidRPr="00BA4F0F" w:rsidRDefault="00E83B26" w:rsidP="002D3EBF">
            <w:pPr>
              <w:tabs>
                <w:tab w:val="left" w:pos="176"/>
                <w:tab w:val="left" w:pos="284"/>
              </w:tabs>
              <w:ind w:left="34" w:firstLine="0"/>
            </w:pPr>
            <w:r w:rsidRPr="00BA4F0F">
              <w:t>Симптомы инфекции мочевыводящих путей</w:t>
            </w:r>
          </w:p>
          <w:p w14:paraId="28527C19" w14:textId="77777777" w:rsidR="00E83B26" w:rsidRPr="00BA4F0F" w:rsidRDefault="00E83B26" w:rsidP="002D3EBF">
            <w:pPr>
              <w:tabs>
                <w:tab w:val="left" w:pos="176"/>
                <w:tab w:val="left" w:pos="284"/>
              </w:tabs>
              <w:ind w:left="34" w:firstLine="0"/>
            </w:pPr>
            <w:r w:rsidRPr="00BA4F0F">
              <w:t>Лейкоцитурия</w:t>
            </w:r>
          </w:p>
        </w:tc>
        <w:tc>
          <w:tcPr>
            <w:tcW w:w="4786" w:type="dxa"/>
          </w:tcPr>
          <w:p w14:paraId="7F6FA0DF" w14:textId="77777777" w:rsidR="00E83B26" w:rsidRPr="00BA4F0F" w:rsidRDefault="00E83B26" w:rsidP="002D3EBF">
            <w:pPr>
              <w:tabs>
                <w:tab w:val="left" w:pos="34"/>
              </w:tabs>
              <w:ind w:left="35" w:firstLine="0"/>
            </w:pPr>
            <w:r w:rsidRPr="00BA4F0F">
              <w:t>Микробиологическое исследование мочи.</w:t>
            </w:r>
          </w:p>
        </w:tc>
      </w:tr>
      <w:tr w:rsidR="00E83B26" w:rsidRPr="00BA4F0F" w14:paraId="72DC12B0" w14:textId="77777777" w:rsidTr="002D3EBF">
        <w:tc>
          <w:tcPr>
            <w:tcW w:w="4677" w:type="dxa"/>
          </w:tcPr>
          <w:p w14:paraId="3678F013" w14:textId="77777777" w:rsidR="00E83B26" w:rsidRPr="00BA4F0F" w:rsidRDefault="00E83B26" w:rsidP="002D3EBF">
            <w:pPr>
              <w:tabs>
                <w:tab w:val="left" w:pos="176"/>
                <w:tab w:val="left" w:pos="284"/>
              </w:tabs>
              <w:ind w:left="34" w:firstLine="0"/>
            </w:pPr>
            <w:r w:rsidRPr="00BA4F0F">
              <w:t>Пневмония</w:t>
            </w:r>
          </w:p>
        </w:tc>
        <w:tc>
          <w:tcPr>
            <w:tcW w:w="4786" w:type="dxa"/>
          </w:tcPr>
          <w:p w14:paraId="589EE955" w14:textId="77777777" w:rsidR="00E83B26" w:rsidRPr="00BA4F0F" w:rsidRDefault="00E83B26" w:rsidP="002D3EBF">
            <w:pPr>
              <w:tabs>
                <w:tab w:val="left" w:pos="34"/>
              </w:tabs>
              <w:ind w:left="35" w:firstLine="0"/>
            </w:pPr>
            <w:r w:rsidRPr="00BA4F0F">
              <w:t>КТ легких.</w:t>
            </w:r>
          </w:p>
          <w:p w14:paraId="636A5950" w14:textId="77777777" w:rsidR="00E83B26" w:rsidRPr="00BA4F0F" w:rsidRDefault="00E83B26" w:rsidP="002D3EBF">
            <w:pPr>
              <w:tabs>
                <w:tab w:val="left" w:pos="34"/>
              </w:tabs>
              <w:ind w:left="35" w:firstLine="0"/>
            </w:pPr>
            <w:r w:rsidRPr="00BA4F0F">
              <w:t>БАЛ после КТ легких.</w:t>
            </w:r>
          </w:p>
          <w:p w14:paraId="01F14070" w14:textId="77777777" w:rsidR="00E83B26" w:rsidRPr="00BA4F0F" w:rsidRDefault="00E83B26" w:rsidP="002D3EBF">
            <w:pPr>
              <w:tabs>
                <w:tab w:val="left" w:pos="34"/>
              </w:tabs>
              <w:ind w:left="35" w:firstLine="0"/>
            </w:pPr>
            <w:r w:rsidRPr="00BA4F0F">
              <w:t>Полное исследование жидкости БАЛ.</w:t>
            </w:r>
          </w:p>
          <w:p w14:paraId="1F41AB28" w14:textId="77777777" w:rsidR="00E83B26" w:rsidRPr="00BA4F0F" w:rsidRDefault="00E83B26" w:rsidP="002D3EBF">
            <w:pPr>
              <w:tabs>
                <w:tab w:val="left" w:pos="34"/>
              </w:tabs>
              <w:ind w:left="35" w:firstLine="0"/>
            </w:pPr>
            <w:r w:rsidRPr="00BA4F0F">
              <w:t xml:space="preserve">Исследование крови на антиген </w:t>
            </w:r>
            <w:r w:rsidRPr="00BA4F0F">
              <w:rPr>
                <w:lang w:val="en-US"/>
              </w:rPr>
              <w:t>Aspergillus</w:t>
            </w:r>
            <w:r w:rsidRPr="00BA4F0F">
              <w:t>.</w:t>
            </w:r>
          </w:p>
          <w:p w14:paraId="354FE64A" w14:textId="77777777" w:rsidR="00E83B26" w:rsidRPr="00BA4F0F" w:rsidRDefault="00E83B26" w:rsidP="002D3EBF">
            <w:pPr>
              <w:tabs>
                <w:tab w:val="left" w:pos="34"/>
              </w:tabs>
              <w:ind w:left="35" w:firstLine="0"/>
            </w:pPr>
            <w:r w:rsidRPr="00BA4F0F">
              <w:t xml:space="preserve">Исследование крови на антитела к </w:t>
            </w:r>
            <w:r w:rsidRPr="00BA4F0F">
              <w:rPr>
                <w:lang w:val="en-US"/>
              </w:rPr>
              <w:t>Mycoplasm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p w14:paraId="55427DAC" w14:textId="77777777" w:rsidR="00E83B26" w:rsidRPr="00BA4F0F" w:rsidRDefault="00E83B26" w:rsidP="002D3EBF">
            <w:pPr>
              <w:tabs>
                <w:tab w:val="left" w:pos="34"/>
              </w:tabs>
              <w:ind w:left="35" w:firstLine="0"/>
            </w:pPr>
            <w:r w:rsidRPr="00BA4F0F">
              <w:t xml:space="preserve">Исследование крови на антитела к </w:t>
            </w:r>
            <w:r w:rsidRPr="00BA4F0F">
              <w:rPr>
                <w:lang w:val="en-US"/>
              </w:rPr>
              <w:t>Chlamydi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tc>
      </w:tr>
      <w:tr w:rsidR="00E83B26" w:rsidRPr="00BA4F0F" w14:paraId="346AC359" w14:textId="77777777" w:rsidTr="002D3EBF">
        <w:tc>
          <w:tcPr>
            <w:tcW w:w="4677" w:type="dxa"/>
          </w:tcPr>
          <w:p w14:paraId="7FC5D6A8" w14:textId="77777777" w:rsidR="00E83B26" w:rsidRPr="00BA4F0F" w:rsidRDefault="00E83B26" w:rsidP="002D3EBF">
            <w:pPr>
              <w:tabs>
                <w:tab w:val="left" w:pos="176"/>
                <w:tab w:val="left" w:pos="284"/>
              </w:tabs>
              <w:ind w:left="34" w:firstLine="0"/>
            </w:pPr>
            <w:r w:rsidRPr="00BA4F0F">
              <w:t>Симптомы менингита. Мозговая симптоматика на фоне фебрильной нейтропении. Обнаружение очага (очагов) в головном мозге</w:t>
            </w:r>
          </w:p>
        </w:tc>
        <w:tc>
          <w:tcPr>
            <w:tcW w:w="4786" w:type="dxa"/>
          </w:tcPr>
          <w:p w14:paraId="63C8DA73" w14:textId="77777777" w:rsidR="00E83B26" w:rsidRPr="00BA4F0F" w:rsidRDefault="00E83B26" w:rsidP="002D3EBF">
            <w:pPr>
              <w:tabs>
                <w:tab w:val="left" w:pos="34"/>
              </w:tabs>
              <w:ind w:left="35" w:firstLine="0"/>
            </w:pPr>
            <w:r w:rsidRPr="00BA4F0F">
              <w:t xml:space="preserve">Люмбальная пункция. </w:t>
            </w:r>
          </w:p>
          <w:p w14:paraId="2B714B84" w14:textId="77777777" w:rsidR="00E83B26" w:rsidRPr="00BA4F0F" w:rsidRDefault="00E83B26" w:rsidP="002D3EBF">
            <w:pPr>
              <w:tabs>
                <w:tab w:val="left" w:pos="34"/>
              </w:tabs>
              <w:ind w:left="35" w:firstLine="0"/>
            </w:pPr>
            <w:r w:rsidRPr="00BA4F0F">
              <w:t xml:space="preserve">Полное исследование СМЖ. </w:t>
            </w:r>
          </w:p>
        </w:tc>
      </w:tr>
      <w:tr w:rsidR="00E83B26" w:rsidRPr="00BA4F0F" w14:paraId="170C17E1" w14:textId="77777777" w:rsidTr="002D3EBF">
        <w:tc>
          <w:tcPr>
            <w:tcW w:w="4677" w:type="dxa"/>
          </w:tcPr>
          <w:p w14:paraId="7ED4F03D" w14:textId="77777777" w:rsidR="00E83B26" w:rsidRPr="00BA4F0F" w:rsidRDefault="00E83B26" w:rsidP="002D3EBF">
            <w:pPr>
              <w:tabs>
                <w:tab w:val="left" w:pos="176"/>
                <w:tab w:val="left" w:pos="284"/>
              </w:tabs>
              <w:ind w:left="34" w:firstLine="0"/>
            </w:pPr>
            <w:r w:rsidRPr="00BA4F0F">
              <w:t>Диарея</w:t>
            </w:r>
          </w:p>
        </w:tc>
        <w:tc>
          <w:tcPr>
            <w:tcW w:w="4786" w:type="dxa"/>
          </w:tcPr>
          <w:p w14:paraId="4A115C3B" w14:textId="77777777" w:rsidR="00E83B26" w:rsidRPr="00BA4F0F" w:rsidRDefault="00E83B26" w:rsidP="002D3EBF">
            <w:pPr>
              <w:tabs>
                <w:tab w:val="left" w:pos="34"/>
              </w:tabs>
              <w:ind w:left="35" w:firstLine="0"/>
            </w:pPr>
            <w:r w:rsidRPr="00BA4F0F">
              <w:t xml:space="preserve">Исследование кала на токсин </w:t>
            </w:r>
            <w:r w:rsidRPr="00BA4F0F">
              <w:rPr>
                <w:i/>
                <w:lang w:val="en-US"/>
              </w:rPr>
              <w:t>Clostridium</w:t>
            </w:r>
            <w:r w:rsidRPr="00BA4F0F">
              <w:rPr>
                <w:i/>
              </w:rPr>
              <w:t xml:space="preserve"> </w:t>
            </w:r>
            <w:r w:rsidRPr="00BA4F0F">
              <w:rPr>
                <w:i/>
                <w:lang w:val="en-US"/>
              </w:rPr>
              <w:t>difficil</w:t>
            </w:r>
            <w:r w:rsidRPr="00BA4F0F">
              <w:rPr>
                <w:i/>
              </w:rPr>
              <w:t xml:space="preserve">е. </w:t>
            </w:r>
          </w:p>
        </w:tc>
      </w:tr>
      <w:tr w:rsidR="00E83B26" w:rsidRPr="00BA4F0F" w14:paraId="4F82CC47" w14:textId="77777777" w:rsidTr="002D3EBF">
        <w:tc>
          <w:tcPr>
            <w:tcW w:w="4677" w:type="dxa"/>
          </w:tcPr>
          <w:p w14:paraId="45FCE16A" w14:textId="77777777" w:rsidR="00E83B26" w:rsidRPr="00BA4F0F" w:rsidRDefault="00E83B26" w:rsidP="002D3EBF">
            <w:pPr>
              <w:tabs>
                <w:tab w:val="left" w:pos="176"/>
                <w:tab w:val="left" w:pos="284"/>
              </w:tabs>
              <w:ind w:left="34" w:firstLine="0"/>
            </w:pPr>
            <w:r w:rsidRPr="00BA4F0F">
              <w:t>Парапроктит</w:t>
            </w:r>
          </w:p>
          <w:p w14:paraId="11606EB6" w14:textId="77777777" w:rsidR="00E83B26" w:rsidRPr="00BA4F0F" w:rsidRDefault="00E83B26" w:rsidP="002D3EBF">
            <w:pPr>
              <w:tabs>
                <w:tab w:val="left" w:pos="176"/>
                <w:tab w:val="left" w:pos="284"/>
              </w:tabs>
              <w:ind w:left="34" w:firstLine="0"/>
            </w:pPr>
            <w:r w:rsidRPr="00BA4F0F">
              <w:t>Трещина в области прямой кишки</w:t>
            </w:r>
          </w:p>
        </w:tc>
        <w:tc>
          <w:tcPr>
            <w:tcW w:w="4786" w:type="dxa"/>
          </w:tcPr>
          <w:p w14:paraId="3B83EF5E" w14:textId="77777777" w:rsidR="00E83B26" w:rsidRPr="00BA4F0F" w:rsidRDefault="00E83B26" w:rsidP="002D3EBF">
            <w:pPr>
              <w:tabs>
                <w:tab w:val="left" w:pos="34"/>
              </w:tabs>
              <w:ind w:left="35" w:firstLine="0"/>
            </w:pPr>
            <w:r w:rsidRPr="00BA4F0F">
              <w:t>Мазок со слизистой оболочки прямой кишки.</w:t>
            </w:r>
          </w:p>
        </w:tc>
      </w:tr>
      <w:tr w:rsidR="00E83B26" w:rsidRPr="00BA4F0F" w14:paraId="72919C00" w14:textId="77777777" w:rsidTr="002D3EBF">
        <w:tc>
          <w:tcPr>
            <w:tcW w:w="4677" w:type="dxa"/>
          </w:tcPr>
          <w:p w14:paraId="67E3A58B" w14:textId="77777777" w:rsidR="00E83B26" w:rsidRPr="00BA4F0F" w:rsidRDefault="00E83B26" w:rsidP="002D3EBF">
            <w:pPr>
              <w:tabs>
                <w:tab w:val="left" w:pos="176"/>
                <w:tab w:val="left" w:pos="284"/>
              </w:tabs>
              <w:ind w:left="34" w:firstLine="0"/>
            </w:pPr>
            <w:r w:rsidRPr="00BA4F0F">
              <w:t>Инфильтраты на коже</w:t>
            </w:r>
          </w:p>
        </w:tc>
        <w:tc>
          <w:tcPr>
            <w:tcW w:w="4786" w:type="dxa"/>
          </w:tcPr>
          <w:p w14:paraId="2352B8F6" w14:textId="77777777" w:rsidR="00E83B26" w:rsidRPr="00BA4F0F" w:rsidRDefault="00E83B26" w:rsidP="002D3EBF">
            <w:pPr>
              <w:tabs>
                <w:tab w:val="left" w:pos="34"/>
              </w:tabs>
              <w:ind w:left="35" w:firstLine="0"/>
            </w:pPr>
            <w:r w:rsidRPr="00BA4F0F">
              <w:t xml:space="preserve">Биопсия. </w:t>
            </w:r>
          </w:p>
          <w:p w14:paraId="378E8BAF" w14:textId="77777777" w:rsidR="00E83B26" w:rsidRPr="00BA4F0F" w:rsidRDefault="00E83B26" w:rsidP="002D3EBF">
            <w:pPr>
              <w:tabs>
                <w:tab w:val="left" w:pos="34"/>
              </w:tabs>
              <w:ind w:left="35" w:firstLine="0"/>
            </w:pPr>
            <w:r w:rsidRPr="00BA4F0F">
              <w:t xml:space="preserve">Микробиологическое и гистологическое исследование биоптата. </w:t>
            </w:r>
          </w:p>
        </w:tc>
      </w:tr>
    </w:tbl>
    <w:p w14:paraId="571AADA0" w14:textId="77777777" w:rsidR="00E83B26" w:rsidRPr="00BA4F0F" w:rsidRDefault="00E83B26" w:rsidP="00E83B26">
      <w:pPr>
        <w:tabs>
          <w:tab w:val="left" w:pos="0"/>
          <w:tab w:val="left" w:pos="567"/>
        </w:tabs>
        <w:rPr>
          <w:b/>
        </w:rPr>
      </w:pPr>
    </w:p>
    <w:p w14:paraId="3583B642" w14:textId="77777777" w:rsidR="00E83B26" w:rsidRPr="00BA4F0F" w:rsidRDefault="00E83B26" w:rsidP="00E83B26">
      <w:pPr>
        <w:pStyle w:val="afe"/>
        <w:ind w:left="0"/>
        <w:rPr>
          <w:rFonts w:cs="Times New Roman"/>
          <w:b/>
          <w:i/>
          <w:szCs w:val="24"/>
        </w:rPr>
      </w:pPr>
      <w:r w:rsidRPr="00BA4F0F">
        <w:rPr>
          <w:rFonts w:cs="Times New Roman"/>
          <w:b/>
          <w:i/>
          <w:szCs w:val="24"/>
        </w:rPr>
        <w:t>Ежедневный осмотр пациента</w:t>
      </w:r>
    </w:p>
    <w:p w14:paraId="18F3C15E" w14:textId="77777777" w:rsidR="00E83B26" w:rsidRPr="00BA4F0F" w:rsidRDefault="00E83B26" w:rsidP="00E83B26">
      <w:pPr>
        <w:tabs>
          <w:tab w:val="left" w:pos="0"/>
          <w:tab w:val="left" w:pos="567"/>
        </w:tabs>
      </w:pPr>
      <w:r w:rsidRPr="00BA4F0F">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5A4E0040" w14:textId="77777777" w:rsidR="00E83B26" w:rsidRPr="00BA4F0F" w:rsidRDefault="00E83B26" w:rsidP="00A555B2">
      <w:pPr>
        <w:numPr>
          <w:ilvl w:val="0"/>
          <w:numId w:val="119"/>
        </w:numPr>
        <w:tabs>
          <w:tab w:val="left" w:pos="0"/>
          <w:tab w:val="left" w:pos="567"/>
        </w:tabs>
        <w:ind w:left="0" w:firstLine="0"/>
      </w:pPr>
      <w:r w:rsidRPr="00BA4F0F">
        <w:t>Активный опрос больного относительно возможных симптомов инфекции, включая наличие болей по ходу пищевода, в промежности.</w:t>
      </w:r>
    </w:p>
    <w:p w14:paraId="7D6C6D90" w14:textId="77777777" w:rsidR="00E83B26" w:rsidRPr="00BA4F0F" w:rsidRDefault="00E83B26" w:rsidP="00A555B2">
      <w:pPr>
        <w:numPr>
          <w:ilvl w:val="0"/>
          <w:numId w:val="119"/>
        </w:numPr>
        <w:tabs>
          <w:tab w:val="left" w:pos="0"/>
          <w:tab w:val="left" w:pos="567"/>
        </w:tabs>
        <w:ind w:left="0" w:firstLine="0"/>
      </w:pPr>
      <w:r w:rsidRPr="00BA4F0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43B4371B" w14:textId="77777777" w:rsidR="00E83B26" w:rsidRPr="00BA4F0F" w:rsidRDefault="00E83B26" w:rsidP="00A555B2">
      <w:pPr>
        <w:numPr>
          <w:ilvl w:val="0"/>
          <w:numId w:val="119"/>
        </w:numPr>
        <w:tabs>
          <w:tab w:val="left" w:pos="0"/>
          <w:tab w:val="left" w:pos="567"/>
        </w:tabs>
        <w:ind w:left="0" w:firstLine="0"/>
      </w:pPr>
      <w:r w:rsidRPr="00BA4F0F">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73B2E225" w14:textId="77777777" w:rsidR="00E83B26" w:rsidRPr="00BA4F0F" w:rsidRDefault="00E83B26" w:rsidP="00A555B2">
      <w:pPr>
        <w:numPr>
          <w:ilvl w:val="0"/>
          <w:numId w:val="119"/>
        </w:numPr>
        <w:tabs>
          <w:tab w:val="left" w:pos="0"/>
          <w:tab w:val="left" w:pos="567"/>
        </w:tabs>
        <w:ind w:left="0" w:firstLine="0"/>
      </w:pPr>
      <w:r w:rsidRPr="00BA4F0F">
        <w:t xml:space="preserve">Осмотр места установки венозного катетера. </w:t>
      </w:r>
    </w:p>
    <w:p w14:paraId="309A8F64" w14:textId="77777777" w:rsidR="00E83B26" w:rsidRPr="00BA4F0F" w:rsidRDefault="00E83B26" w:rsidP="00A555B2">
      <w:pPr>
        <w:numPr>
          <w:ilvl w:val="0"/>
          <w:numId w:val="119"/>
        </w:numPr>
        <w:tabs>
          <w:tab w:val="left" w:pos="0"/>
          <w:tab w:val="left" w:pos="567"/>
        </w:tabs>
        <w:ind w:left="0" w:firstLine="0"/>
      </w:pPr>
      <w:r w:rsidRPr="00BA4F0F">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347BC32D" w14:textId="77777777" w:rsidR="00E83B26" w:rsidRPr="00BA4F0F" w:rsidRDefault="00E83B26" w:rsidP="00A555B2">
      <w:pPr>
        <w:numPr>
          <w:ilvl w:val="0"/>
          <w:numId w:val="119"/>
        </w:numPr>
        <w:tabs>
          <w:tab w:val="left" w:pos="0"/>
          <w:tab w:val="left" w:pos="567"/>
        </w:tabs>
        <w:ind w:left="0" w:firstLine="0"/>
      </w:pPr>
      <w:r w:rsidRPr="00BA4F0F">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0AFB52A4" w14:textId="77777777" w:rsidR="00E83B26" w:rsidRPr="00BA4F0F" w:rsidRDefault="00E83B26" w:rsidP="00E83B26">
      <w:pPr>
        <w:tabs>
          <w:tab w:val="left" w:pos="0"/>
          <w:tab w:val="left" w:pos="567"/>
        </w:tabs>
      </w:pPr>
    </w:p>
    <w:p w14:paraId="669E2761" w14:textId="77777777" w:rsidR="00E83B26" w:rsidRPr="00BA4F0F" w:rsidRDefault="00E83B26" w:rsidP="00E83B26">
      <w:pPr>
        <w:pStyle w:val="afe"/>
        <w:ind w:left="0"/>
        <w:rPr>
          <w:rFonts w:cs="Times New Roman"/>
          <w:b/>
          <w:i/>
          <w:szCs w:val="24"/>
        </w:rPr>
      </w:pPr>
      <w:r w:rsidRPr="00BA4F0F">
        <w:rPr>
          <w:rFonts w:cs="Times New Roman"/>
          <w:b/>
          <w:i/>
          <w:szCs w:val="24"/>
        </w:rPr>
        <w:t>Микробиологические исследования</w:t>
      </w:r>
    </w:p>
    <w:p w14:paraId="5C59B138"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крови</w:t>
      </w:r>
    </w:p>
    <w:p w14:paraId="77F08A48" w14:textId="77777777" w:rsidR="00E83B26" w:rsidRPr="00BA4F0F" w:rsidRDefault="00E83B26" w:rsidP="00A555B2">
      <w:pPr>
        <w:numPr>
          <w:ilvl w:val="0"/>
          <w:numId w:val="124"/>
        </w:numPr>
        <w:tabs>
          <w:tab w:val="left" w:pos="0"/>
          <w:tab w:val="left" w:pos="567"/>
        </w:tabs>
        <w:ind w:left="0" w:firstLine="0"/>
      </w:pPr>
      <w:r w:rsidRPr="00BA4F0F">
        <w:t xml:space="preserve">Показания — температура ≥ 38°С или наличие септикопиемических очагов на коже. </w:t>
      </w:r>
    </w:p>
    <w:p w14:paraId="61F5DD4C" w14:textId="77777777" w:rsidR="00E83B26" w:rsidRPr="00BA4F0F" w:rsidRDefault="00E83B26" w:rsidP="00A555B2">
      <w:pPr>
        <w:numPr>
          <w:ilvl w:val="0"/>
          <w:numId w:val="120"/>
        </w:numPr>
        <w:tabs>
          <w:tab w:val="left" w:pos="0"/>
          <w:tab w:val="left" w:pos="567"/>
        </w:tabs>
        <w:ind w:left="0" w:firstLine="0"/>
      </w:pPr>
      <w:r w:rsidRPr="00BA4F0F">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3037913D" w14:textId="77777777" w:rsidR="00E83B26" w:rsidRPr="00BA4F0F" w:rsidRDefault="00E83B26" w:rsidP="00A555B2">
      <w:pPr>
        <w:numPr>
          <w:ilvl w:val="0"/>
          <w:numId w:val="120"/>
        </w:numPr>
        <w:tabs>
          <w:tab w:val="left" w:pos="0"/>
          <w:tab w:val="left" w:pos="567"/>
        </w:tabs>
        <w:ind w:left="0" w:firstLine="0"/>
      </w:pPr>
      <w:r w:rsidRPr="00BA4F0F">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5ECBA8D3" w14:textId="77777777" w:rsidR="00E83B26" w:rsidRPr="00BA4F0F" w:rsidRDefault="00E83B26" w:rsidP="00A555B2">
      <w:pPr>
        <w:numPr>
          <w:ilvl w:val="0"/>
          <w:numId w:val="120"/>
        </w:numPr>
        <w:tabs>
          <w:tab w:val="left" w:pos="0"/>
          <w:tab w:val="left" w:pos="567"/>
        </w:tabs>
        <w:ind w:left="0" w:firstLine="0"/>
      </w:pPr>
      <w:r w:rsidRPr="00BA4F0F">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4618946C" w14:textId="77777777" w:rsidR="00E83B26" w:rsidRPr="00BA4F0F" w:rsidRDefault="00E83B26" w:rsidP="00A555B2">
      <w:pPr>
        <w:numPr>
          <w:ilvl w:val="0"/>
          <w:numId w:val="120"/>
        </w:numPr>
        <w:tabs>
          <w:tab w:val="left" w:pos="0"/>
          <w:tab w:val="left" w:pos="567"/>
        </w:tabs>
        <w:ind w:left="0" w:firstLine="0"/>
      </w:pPr>
      <w:r w:rsidRPr="00BA4F0F">
        <w:t>Не направляют в лабораторию на исследование гемокультуру из ЦВК без гемокультуры из вены.</w:t>
      </w:r>
    </w:p>
    <w:p w14:paraId="3802D10C" w14:textId="77777777" w:rsidR="00E83B26" w:rsidRPr="00BA4F0F" w:rsidRDefault="00E83B26" w:rsidP="00A555B2">
      <w:pPr>
        <w:numPr>
          <w:ilvl w:val="0"/>
          <w:numId w:val="120"/>
        </w:numPr>
        <w:tabs>
          <w:tab w:val="left" w:pos="0"/>
          <w:tab w:val="left" w:pos="567"/>
        </w:tabs>
        <w:ind w:left="0" w:firstLine="0"/>
      </w:pPr>
      <w:r w:rsidRPr="00BA4F0F">
        <w:t>Нельзя флаконы с гемокультурой ставить в холодильник.</w:t>
      </w:r>
    </w:p>
    <w:p w14:paraId="5F1A7CB8" w14:textId="77777777" w:rsidR="00E83B26" w:rsidRPr="00BA4F0F" w:rsidRDefault="00E83B26" w:rsidP="00E83B26">
      <w:pPr>
        <w:tabs>
          <w:tab w:val="left" w:pos="0"/>
          <w:tab w:val="left" w:pos="567"/>
        </w:tabs>
        <w:ind w:firstLine="567"/>
      </w:pPr>
      <w:r w:rsidRPr="00BA4F0F">
        <w:rPr>
          <w:i/>
        </w:rPr>
        <w:t>Примечание.</w:t>
      </w:r>
      <w:r w:rsidRPr="00BA4F0F">
        <w:t xml:space="preserve"> Выделение коагулазанегативных стафилококков (основную долю которых составляет </w:t>
      </w:r>
      <w:r w:rsidRPr="00BA4F0F">
        <w:rPr>
          <w:i/>
        </w:rPr>
        <w:t>Staphylococcus epidermidis</w:t>
      </w:r>
      <w:r w:rsidRPr="00BA4F0F">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BA4F0F">
        <w:rPr>
          <w:i/>
        </w:rPr>
        <w:t>Corynebacterium spp</w:t>
      </w:r>
      <w:r w:rsidRPr="00BA4F0F">
        <w:t xml:space="preserve">. Повторное исследование проводится максимально близко по времени к первому исследованию. </w:t>
      </w:r>
    </w:p>
    <w:p w14:paraId="162F8400" w14:textId="77777777" w:rsidR="00E83B26" w:rsidRPr="00BA4F0F" w:rsidRDefault="00E83B26" w:rsidP="00E83B26">
      <w:pPr>
        <w:pStyle w:val="afe"/>
        <w:ind w:left="0"/>
        <w:rPr>
          <w:rFonts w:cs="Times New Roman"/>
          <w:i/>
          <w:szCs w:val="24"/>
        </w:rPr>
      </w:pPr>
    </w:p>
    <w:p w14:paraId="37E7AFB8"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4E4CF6C4" w14:textId="77777777" w:rsidR="00E83B26" w:rsidRPr="00BA4F0F" w:rsidRDefault="00E83B26" w:rsidP="00A555B2">
      <w:pPr>
        <w:numPr>
          <w:ilvl w:val="0"/>
          <w:numId w:val="121"/>
        </w:numPr>
        <w:tabs>
          <w:tab w:val="left" w:pos="0"/>
          <w:tab w:val="left" w:pos="567"/>
        </w:tabs>
        <w:ind w:left="0" w:firstLine="0"/>
      </w:pPr>
      <w:r w:rsidRPr="00BA4F0F">
        <w:t>Показания:</w:t>
      </w:r>
    </w:p>
    <w:p w14:paraId="79A39DA2" w14:textId="77777777" w:rsidR="00E83B26" w:rsidRPr="00BA4F0F" w:rsidRDefault="00E83B26" w:rsidP="00A555B2">
      <w:pPr>
        <w:numPr>
          <w:ilvl w:val="0"/>
          <w:numId w:val="122"/>
        </w:numPr>
        <w:tabs>
          <w:tab w:val="left" w:pos="0"/>
          <w:tab w:val="left" w:pos="567"/>
        </w:tabs>
        <w:ind w:left="0" w:firstLine="0"/>
      </w:pPr>
      <w:r w:rsidRPr="00BA4F0F">
        <w:t xml:space="preserve">Гиперемия (инфильтрат) в месте установки катетера. </w:t>
      </w:r>
    </w:p>
    <w:p w14:paraId="14E3474A" w14:textId="77777777" w:rsidR="00E83B26" w:rsidRPr="00BA4F0F" w:rsidRDefault="00E83B26" w:rsidP="00A555B2">
      <w:pPr>
        <w:numPr>
          <w:ilvl w:val="0"/>
          <w:numId w:val="122"/>
        </w:numPr>
        <w:tabs>
          <w:tab w:val="left" w:pos="0"/>
          <w:tab w:val="left" w:pos="567"/>
        </w:tabs>
        <w:ind w:left="0" w:firstLine="0"/>
      </w:pPr>
      <w:r w:rsidRPr="00BA4F0F">
        <w:t xml:space="preserve">Повышение температуры сопряжено с инфузиями в катетер. </w:t>
      </w:r>
    </w:p>
    <w:p w14:paraId="6E32AA09" w14:textId="77777777" w:rsidR="00E83B26" w:rsidRPr="00BA4F0F" w:rsidRDefault="00E83B26" w:rsidP="00A555B2">
      <w:pPr>
        <w:numPr>
          <w:ilvl w:val="0"/>
          <w:numId w:val="122"/>
        </w:numPr>
        <w:tabs>
          <w:tab w:val="left" w:pos="0"/>
          <w:tab w:val="left" w:pos="567"/>
        </w:tabs>
        <w:ind w:left="0" w:firstLine="0"/>
      </w:pPr>
      <w:r w:rsidRPr="00BA4F0F">
        <w:t xml:space="preserve">Плохая проходимость катетера (проблемы при промывании или заборе крови из катетера). </w:t>
      </w:r>
    </w:p>
    <w:p w14:paraId="28B21867" w14:textId="77777777" w:rsidR="00E83B26" w:rsidRPr="00BA4F0F" w:rsidRDefault="00E83B26" w:rsidP="00A555B2">
      <w:pPr>
        <w:numPr>
          <w:ilvl w:val="0"/>
          <w:numId w:val="122"/>
        </w:numPr>
        <w:tabs>
          <w:tab w:val="left" w:pos="0"/>
          <w:tab w:val="left" w:pos="567"/>
        </w:tabs>
        <w:ind w:left="0" w:firstLine="0"/>
      </w:pPr>
      <w:r w:rsidRPr="00BA4F0F">
        <w:t>Возникновение температуры &gt; 38°С при восстановлении числа нейтрофилов (число гранулоцитов &gt; 0,5 × 10</w:t>
      </w:r>
      <w:r w:rsidRPr="00BA4F0F">
        <w:rPr>
          <w:vertAlign w:val="superscript"/>
        </w:rPr>
        <w:t>9</w:t>
      </w:r>
      <w:r w:rsidRPr="00BA4F0F">
        <w:t xml:space="preserve"> /л). </w:t>
      </w:r>
    </w:p>
    <w:p w14:paraId="535EE815" w14:textId="77777777" w:rsidR="00E83B26" w:rsidRPr="00BA4F0F" w:rsidRDefault="00E83B26" w:rsidP="00A555B2">
      <w:pPr>
        <w:numPr>
          <w:ilvl w:val="0"/>
          <w:numId w:val="122"/>
        </w:numPr>
        <w:tabs>
          <w:tab w:val="left" w:pos="0"/>
          <w:tab w:val="left" w:pos="567"/>
        </w:tabs>
        <w:ind w:left="0" w:firstLine="0"/>
      </w:pPr>
      <w:r w:rsidRPr="00BA4F0F">
        <w:t>Возникновение температуры &gt; 38°С вне нейтропении (число гранулоцитов &gt; 0,5 × 10</w:t>
      </w:r>
      <w:r w:rsidRPr="00BA4F0F">
        <w:rPr>
          <w:vertAlign w:val="superscript"/>
        </w:rPr>
        <w:t>9</w:t>
      </w:r>
      <w:r w:rsidRPr="00BA4F0F">
        <w:t xml:space="preserve"> /л) и наличие центрального венозного катетера, давность установки которого ≥ 7 дней. </w:t>
      </w:r>
    </w:p>
    <w:p w14:paraId="7AFA3E19" w14:textId="77777777" w:rsidR="00E83B26" w:rsidRPr="00BA4F0F" w:rsidRDefault="00E83B26" w:rsidP="00E83B26">
      <w:pPr>
        <w:tabs>
          <w:tab w:val="left" w:pos="0"/>
          <w:tab w:val="left" w:pos="567"/>
        </w:tabs>
      </w:pPr>
      <w:r w:rsidRPr="00BA4F0F">
        <w:rPr>
          <w:i/>
        </w:rPr>
        <w:t>Примечание.</w:t>
      </w:r>
      <w:r w:rsidRPr="00BA4F0F">
        <w:t xml:space="preserve"> Чаще всего катетер-ассоциированная инфекция развивается вне периода нейтропении или в период восстановления числа нейтрофилов. </w:t>
      </w:r>
    </w:p>
    <w:p w14:paraId="6D2D486E" w14:textId="77777777" w:rsidR="00E83B26" w:rsidRPr="00BA4F0F" w:rsidRDefault="00E83B26" w:rsidP="00A555B2">
      <w:pPr>
        <w:numPr>
          <w:ilvl w:val="0"/>
          <w:numId w:val="123"/>
        </w:numPr>
        <w:tabs>
          <w:tab w:val="left" w:pos="0"/>
          <w:tab w:val="left" w:pos="567"/>
        </w:tabs>
        <w:ind w:left="0" w:firstLine="0"/>
      </w:pPr>
      <w:r w:rsidRPr="00BA4F0F">
        <w:t xml:space="preserve">При сохраняющейся температуре (≥ 38°С) посевы крови проводят каждые 4—5 дней. </w:t>
      </w:r>
    </w:p>
    <w:p w14:paraId="7D408DD5" w14:textId="77777777" w:rsidR="00E83B26" w:rsidRPr="00BA4F0F" w:rsidRDefault="00E83B26" w:rsidP="00E83B26">
      <w:pPr>
        <w:tabs>
          <w:tab w:val="left" w:pos="0"/>
          <w:tab w:val="left" w:pos="567"/>
        </w:tabs>
        <w:jc w:val="center"/>
        <w:rPr>
          <w:b/>
        </w:rPr>
      </w:pPr>
    </w:p>
    <w:p w14:paraId="308E178C"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центрального внутривенного катетера</w:t>
      </w:r>
    </w:p>
    <w:p w14:paraId="562A1061" w14:textId="77777777" w:rsidR="00E83B26" w:rsidRPr="00BA4F0F" w:rsidRDefault="00E83B26" w:rsidP="00E83B26">
      <w:pPr>
        <w:tabs>
          <w:tab w:val="left" w:pos="0"/>
          <w:tab w:val="left" w:pos="567"/>
        </w:tabs>
      </w:pPr>
      <w:r w:rsidRPr="00BA4F0F">
        <w:t>Катетер удаляют и направляют на исследование в бактериологическую лабораторию.</w:t>
      </w:r>
    </w:p>
    <w:p w14:paraId="26C32DC2" w14:textId="77777777" w:rsidR="00E83B26" w:rsidRPr="00BA4F0F" w:rsidRDefault="00E83B26" w:rsidP="00A555B2">
      <w:pPr>
        <w:numPr>
          <w:ilvl w:val="0"/>
          <w:numId w:val="123"/>
        </w:numPr>
        <w:tabs>
          <w:tab w:val="left" w:pos="0"/>
          <w:tab w:val="left" w:pos="567"/>
        </w:tabs>
        <w:ind w:left="0" w:firstLine="0"/>
      </w:pPr>
      <w:r w:rsidRPr="00BA4F0F">
        <w:t>Показания:</w:t>
      </w:r>
    </w:p>
    <w:p w14:paraId="28BF411F" w14:textId="77777777" w:rsidR="00E83B26" w:rsidRPr="00BA4F0F" w:rsidRDefault="00E83B26" w:rsidP="00A555B2">
      <w:pPr>
        <w:numPr>
          <w:ilvl w:val="0"/>
          <w:numId w:val="125"/>
        </w:numPr>
        <w:tabs>
          <w:tab w:val="left" w:pos="0"/>
          <w:tab w:val="left" w:pos="567"/>
        </w:tabs>
        <w:ind w:left="0" w:firstLine="0"/>
      </w:pPr>
      <w:r w:rsidRPr="00BA4F0F">
        <w:t xml:space="preserve">Подозрение на катетер-ассоциированную инфекцию. </w:t>
      </w:r>
    </w:p>
    <w:p w14:paraId="4C320D57" w14:textId="77777777" w:rsidR="00E83B26" w:rsidRPr="00BA4F0F" w:rsidRDefault="00E83B26" w:rsidP="00A555B2">
      <w:pPr>
        <w:numPr>
          <w:ilvl w:val="0"/>
          <w:numId w:val="125"/>
        </w:numPr>
        <w:tabs>
          <w:tab w:val="left" w:pos="0"/>
          <w:tab w:val="left" w:pos="567"/>
        </w:tabs>
        <w:ind w:left="0" w:firstLine="0"/>
      </w:pPr>
      <w:r w:rsidRPr="00BA4F0F">
        <w:t xml:space="preserve">Выделение дрожжевых или мицелиальных грибов из крови. </w:t>
      </w:r>
    </w:p>
    <w:p w14:paraId="37369C98" w14:textId="77777777" w:rsidR="00E83B26" w:rsidRPr="00BA4F0F" w:rsidRDefault="00E83B26" w:rsidP="00A555B2">
      <w:pPr>
        <w:numPr>
          <w:ilvl w:val="0"/>
          <w:numId w:val="125"/>
        </w:numPr>
        <w:tabs>
          <w:tab w:val="left" w:pos="0"/>
          <w:tab w:val="left" w:pos="567"/>
        </w:tabs>
        <w:ind w:left="0" w:firstLine="0"/>
      </w:pPr>
      <w:r w:rsidRPr="00BA4F0F">
        <w:t xml:space="preserve">Перевод больного из другого стационара с ЦВК. </w:t>
      </w:r>
    </w:p>
    <w:p w14:paraId="452252D4" w14:textId="77777777" w:rsidR="00E83B26" w:rsidRPr="00BA4F0F" w:rsidRDefault="00E83B26" w:rsidP="00A555B2">
      <w:pPr>
        <w:numPr>
          <w:ilvl w:val="0"/>
          <w:numId w:val="125"/>
        </w:numPr>
        <w:tabs>
          <w:tab w:val="left" w:pos="0"/>
          <w:tab w:val="left" w:pos="567"/>
        </w:tabs>
        <w:ind w:left="0" w:firstLine="0"/>
      </w:pPr>
      <w:r w:rsidRPr="00BA4F0F">
        <w:t xml:space="preserve">Восстановление числа гранулоцитов у больных сепсисом, обусловленным грамотрицательными бактериями. </w:t>
      </w:r>
    </w:p>
    <w:p w14:paraId="50D0602A" w14:textId="77777777" w:rsidR="00E83B26" w:rsidRPr="00BA4F0F" w:rsidRDefault="00E83B26" w:rsidP="00E83B26">
      <w:pPr>
        <w:tabs>
          <w:tab w:val="left" w:pos="0"/>
          <w:tab w:val="left" w:pos="567"/>
        </w:tabs>
      </w:pPr>
      <w:r w:rsidRPr="00BA4F0F">
        <w:rPr>
          <w:i/>
        </w:rPr>
        <w:t>Примечание.</w:t>
      </w:r>
      <w:r w:rsidRPr="00BA4F0F">
        <w:t xml:space="preserve"> Если больной переведен из другого стационара с ЦВК, то катетер удаляют в день поступления в другую клинику.</w:t>
      </w:r>
    </w:p>
    <w:p w14:paraId="6505FA3B" w14:textId="77777777" w:rsidR="00E83B26" w:rsidRPr="00BA4F0F" w:rsidRDefault="00E83B26" w:rsidP="00A555B2">
      <w:pPr>
        <w:numPr>
          <w:ilvl w:val="0"/>
          <w:numId w:val="126"/>
        </w:numPr>
        <w:tabs>
          <w:tab w:val="left" w:pos="0"/>
          <w:tab w:val="left" w:pos="567"/>
        </w:tabs>
        <w:ind w:left="0" w:firstLine="0"/>
      </w:pPr>
      <w:r w:rsidRPr="00BA4F0F">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315D9482" w14:textId="77777777" w:rsidR="00E83B26" w:rsidRPr="00BA4F0F" w:rsidRDefault="00E83B26" w:rsidP="00A555B2">
      <w:pPr>
        <w:numPr>
          <w:ilvl w:val="0"/>
          <w:numId w:val="126"/>
        </w:numPr>
        <w:tabs>
          <w:tab w:val="left" w:pos="0"/>
          <w:tab w:val="left" w:pos="567"/>
        </w:tabs>
        <w:ind w:left="0" w:firstLine="0"/>
      </w:pPr>
      <w:r w:rsidRPr="00BA4F0F">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vertAlign w:val="superscript"/>
        </w:rPr>
        <w:t>3</w:t>
      </w:r>
      <w:r w:rsidRPr="00BA4F0F">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6E17085B" w14:textId="77777777" w:rsidR="00E83B26" w:rsidRPr="00BA4F0F" w:rsidRDefault="00E83B26" w:rsidP="00A555B2">
      <w:pPr>
        <w:numPr>
          <w:ilvl w:val="0"/>
          <w:numId w:val="126"/>
        </w:numPr>
        <w:tabs>
          <w:tab w:val="left" w:pos="0"/>
          <w:tab w:val="left" w:pos="567"/>
        </w:tabs>
        <w:ind w:left="0" w:firstLine="0"/>
      </w:pPr>
      <w:r w:rsidRPr="00BA4F0F">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04A86FB1" w14:textId="77777777" w:rsidR="00E83B26" w:rsidRPr="00BA4F0F" w:rsidRDefault="00E83B26" w:rsidP="00A555B2">
      <w:pPr>
        <w:numPr>
          <w:ilvl w:val="0"/>
          <w:numId w:val="126"/>
        </w:numPr>
        <w:tabs>
          <w:tab w:val="left" w:pos="0"/>
          <w:tab w:val="left" w:pos="567"/>
        </w:tabs>
        <w:ind w:left="0" w:firstLine="0"/>
      </w:pPr>
      <w:r w:rsidRPr="00BA4F0F">
        <w:t xml:space="preserve">Не проводят рутинное исследование всех удаленных катетеров. </w:t>
      </w:r>
    </w:p>
    <w:p w14:paraId="4CD18AAE" w14:textId="77777777" w:rsidR="00E83B26" w:rsidRPr="00BA4F0F" w:rsidRDefault="00E83B26" w:rsidP="00E83B26">
      <w:pPr>
        <w:pStyle w:val="afe"/>
        <w:ind w:left="0"/>
        <w:rPr>
          <w:rFonts w:cs="Times New Roman"/>
          <w:i/>
          <w:szCs w:val="24"/>
        </w:rPr>
      </w:pPr>
    </w:p>
    <w:p w14:paraId="1DC20397"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мочи</w:t>
      </w:r>
    </w:p>
    <w:p w14:paraId="37106B2F" w14:textId="77777777" w:rsidR="00E83B26" w:rsidRPr="00BA4F0F" w:rsidRDefault="00E83B26" w:rsidP="00A555B2">
      <w:pPr>
        <w:numPr>
          <w:ilvl w:val="0"/>
          <w:numId w:val="127"/>
        </w:numPr>
        <w:tabs>
          <w:tab w:val="left" w:pos="0"/>
          <w:tab w:val="left" w:pos="567"/>
        </w:tabs>
        <w:ind w:left="0" w:firstLine="0"/>
      </w:pPr>
      <w:r w:rsidRPr="00BA4F0F">
        <w:t>Показания:</w:t>
      </w:r>
    </w:p>
    <w:p w14:paraId="0BECADD0" w14:textId="77777777" w:rsidR="00E83B26" w:rsidRPr="00BA4F0F" w:rsidRDefault="00E83B26" w:rsidP="00A555B2">
      <w:pPr>
        <w:numPr>
          <w:ilvl w:val="0"/>
          <w:numId w:val="128"/>
        </w:numPr>
        <w:tabs>
          <w:tab w:val="left" w:pos="0"/>
          <w:tab w:val="left" w:pos="567"/>
        </w:tabs>
        <w:ind w:left="0" w:firstLine="0"/>
      </w:pPr>
      <w:r w:rsidRPr="00BA4F0F">
        <w:t xml:space="preserve">Симптомы инфекции мочевыводящих путей. </w:t>
      </w:r>
    </w:p>
    <w:p w14:paraId="11D4BFD5" w14:textId="77777777" w:rsidR="00E83B26" w:rsidRPr="00BA4F0F" w:rsidRDefault="00E83B26" w:rsidP="00A555B2">
      <w:pPr>
        <w:numPr>
          <w:ilvl w:val="0"/>
          <w:numId w:val="128"/>
        </w:numPr>
        <w:tabs>
          <w:tab w:val="left" w:pos="0"/>
          <w:tab w:val="left" w:pos="567"/>
        </w:tabs>
        <w:ind w:left="0" w:firstLine="0"/>
      </w:pPr>
      <w:r w:rsidRPr="00BA4F0F">
        <w:t xml:space="preserve">Лейкоцитурия. </w:t>
      </w:r>
    </w:p>
    <w:p w14:paraId="29D01BDB" w14:textId="77777777" w:rsidR="00E83B26" w:rsidRPr="00BA4F0F" w:rsidRDefault="00E83B26" w:rsidP="00A555B2">
      <w:pPr>
        <w:numPr>
          <w:ilvl w:val="0"/>
          <w:numId w:val="128"/>
        </w:numPr>
        <w:tabs>
          <w:tab w:val="left" w:pos="0"/>
          <w:tab w:val="left" w:pos="567"/>
        </w:tabs>
        <w:ind w:left="0" w:firstLine="0"/>
      </w:pPr>
      <w:r w:rsidRPr="00BA4F0F">
        <w:t xml:space="preserve">Длительная лихорадка неясной этиологии. </w:t>
      </w:r>
    </w:p>
    <w:p w14:paraId="2FC9735B" w14:textId="77777777" w:rsidR="00E83B26" w:rsidRPr="00BA4F0F" w:rsidRDefault="00E83B26" w:rsidP="00A555B2">
      <w:pPr>
        <w:numPr>
          <w:ilvl w:val="0"/>
          <w:numId w:val="129"/>
        </w:numPr>
        <w:tabs>
          <w:tab w:val="left" w:pos="0"/>
          <w:tab w:val="left" w:pos="567"/>
        </w:tabs>
        <w:ind w:left="0" w:firstLine="0"/>
      </w:pPr>
      <w:r w:rsidRPr="00BA4F0F">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5E5B38E2" w14:textId="77777777" w:rsidR="00E83B26" w:rsidRPr="00BA4F0F" w:rsidRDefault="00E83B26" w:rsidP="00E83B26">
      <w:pPr>
        <w:tabs>
          <w:tab w:val="left" w:pos="0"/>
          <w:tab w:val="left" w:pos="567"/>
        </w:tabs>
      </w:pPr>
      <w:r w:rsidRPr="00BA4F0F">
        <w:rPr>
          <w:i/>
        </w:rPr>
        <w:t>Примечание.</w:t>
      </w:r>
      <w:r w:rsidRPr="00BA4F0F">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6CA2133C" w14:textId="77777777" w:rsidR="00E83B26" w:rsidRPr="00BA4F0F" w:rsidRDefault="00E83B26" w:rsidP="00A555B2">
      <w:pPr>
        <w:numPr>
          <w:ilvl w:val="0"/>
          <w:numId w:val="129"/>
        </w:numPr>
        <w:tabs>
          <w:tab w:val="left" w:pos="0"/>
          <w:tab w:val="left" w:pos="567"/>
        </w:tabs>
        <w:ind w:left="0" w:firstLine="0"/>
      </w:pPr>
      <w:r w:rsidRPr="00BA4F0F">
        <w:t>Бактериурия является диагностически значимой, если выделен один микроорганизм в количестве ≥ 10</w:t>
      </w:r>
      <w:r w:rsidRPr="00BA4F0F">
        <w:rPr>
          <w:vertAlign w:val="superscript"/>
        </w:rPr>
        <w:t>3</w:t>
      </w:r>
      <w:r w:rsidRPr="00BA4F0F">
        <w:t xml:space="preserve"> КОЕ/мл. </w:t>
      </w:r>
    </w:p>
    <w:p w14:paraId="20C8DC89" w14:textId="77777777" w:rsidR="00E83B26" w:rsidRPr="00BA4F0F" w:rsidRDefault="00E83B26" w:rsidP="00A555B2">
      <w:pPr>
        <w:numPr>
          <w:ilvl w:val="0"/>
          <w:numId w:val="129"/>
        </w:numPr>
        <w:tabs>
          <w:tab w:val="left" w:pos="0"/>
          <w:tab w:val="left" w:pos="567"/>
        </w:tabs>
        <w:ind w:left="0" w:firstLine="0"/>
      </w:pPr>
      <w:r w:rsidRPr="00BA4F0F">
        <w:t>Если выделены два микроорганизма в количестве ≥ 10</w:t>
      </w:r>
      <w:r w:rsidRPr="00BA4F0F">
        <w:rPr>
          <w:vertAlign w:val="superscript"/>
        </w:rPr>
        <w:t>3</w:t>
      </w:r>
      <w:r w:rsidRPr="00BA4F0F">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54C1316F" w14:textId="77777777" w:rsidR="00E83B26" w:rsidRPr="00BA4F0F" w:rsidRDefault="00E83B26" w:rsidP="00A555B2">
      <w:pPr>
        <w:numPr>
          <w:ilvl w:val="0"/>
          <w:numId w:val="129"/>
        </w:numPr>
        <w:tabs>
          <w:tab w:val="left" w:pos="0"/>
          <w:tab w:val="left" w:pos="567"/>
        </w:tabs>
        <w:ind w:left="0" w:firstLine="0"/>
      </w:pPr>
      <w:r w:rsidRPr="00BA4F0F">
        <w:t xml:space="preserve">Любое количество бактерий в моче, полученной путем надлобковой пункции мочевого пузыря, является значимой бактериурией. </w:t>
      </w:r>
    </w:p>
    <w:p w14:paraId="12925BF9" w14:textId="77777777" w:rsidR="00E83B26" w:rsidRPr="00BA4F0F" w:rsidRDefault="00E83B26" w:rsidP="00A555B2">
      <w:pPr>
        <w:numPr>
          <w:ilvl w:val="0"/>
          <w:numId w:val="129"/>
        </w:numPr>
        <w:tabs>
          <w:tab w:val="left" w:pos="0"/>
          <w:tab w:val="left" w:pos="567"/>
        </w:tabs>
        <w:ind w:left="0" w:firstLine="0"/>
      </w:pPr>
      <w:r w:rsidRPr="00BA4F0F">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vertAlign w:val="superscript"/>
        </w:rPr>
        <w:t>5</w:t>
      </w:r>
      <w:r w:rsidRPr="00BA4F0F">
        <w:t xml:space="preserve"> КОЕ/мл. </w:t>
      </w:r>
    </w:p>
    <w:p w14:paraId="13DF2179" w14:textId="77777777" w:rsidR="00E83B26" w:rsidRPr="00BA4F0F" w:rsidRDefault="00E83B26" w:rsidP="00A555B2">
      <w:pPr>
        <w:numPr>
          <w:ilvl w:val="0"/>
          <w:numId w:val="129"/>
        </w:numPr>
        <w:tabs>
          <w:tab w:val="left" w:pos="0"/>
          <w:tab w:val="left" w:pos="567"/>
        </w:tabs>
        <w:ind w:left="0" w:firstLine="0"/>
        <w:rPr>
          <w:i/>
        </w:rPr>
      </w:pPr>
      <w:r w:rsidRPr="00BA4F0F">
        <w:t xml:space="preserve">Наиболее частые возбудители инфекции мочевыводящих путей — это энтеробактерии, в составе которых преобладают </w:t>
      </w:r>
      <w:r w:rsidRPr="00BA4F0F">
        <w:rPr>
          <w:i/>
        </w:rPr>
        <w:t>Escherichia coli</w:t>
      </w:r>
      <w:r w:rsidRPr="00BA4F0F">
        <w:t xml:space="preserve">, далее </w:t>
      </w:r>
      <w:r w:rsidRPr="00BA4F0F">
        <w:rPr>
          <w:i/>
        </w:rPr>
        <w:t>Staphylococcus saprophyticus</w:t>
      </w:r>
      <w:r w:rsidRPr="00BA4F0F">
        <w:t xml:space="preserve"> (чаще у молодых женщин), </w:t>
      </w:r>
      <w:r w:rsidRPr="00BA4F0F">
        <w:rPr>
          <w:i/>
        </w:rPr>
        <w:t xml:space="preserve">Enterococcus spp., Pseudomonas aeruginosa. </w:t>
      </w:r>
    </w:p>
    <w:p w14:paraId="7213D367" w14:textId="77777777" w:rsidR="00E83B26" w:rsidRPr="00BA4F0F" w:rsidRDefault="00E83B26" w:rsidP="00A555B2">
      <w:pPr>
        <w:numPr>
          <w:ilvl w:val="0"/>
          <w:numId w:val="129"/>
        </w:numPr>
        <w:tabs>
          <w:tab w:val="left" w:pos="0"/>
          <w:tab w:val="left" w:pos="567"/>
        </w:tabs>
        <w:ind w:left="0" w:firstLine="0"/>
        <w:rPr>
          <w:i/>
        </w:rPr>
      </w:pPr>
      <w:r w:rsidRPr="00BA4F0F">
        <w:t>При выделении из мочи коагулазанегативных стафилококков в монокультуре (≥ 10</w:t>
      </w:r>
      <w:r w:rsidRPr="00BA4F0F">
        <w:rPr>
          <w:vertAlign w:val="superscript"/>
        </w:rPr>
        <w:t>4</w:t>
      </w:r>
      <w:r w:rsidRPr="00BA4F0F">
        <w:t xml:space="preserve"> КОЕ/мл) проводят дополнительное исследование для идентификации </w:t>
      </w:r>
      <w:r w:rsidRPr="00BA4F0F">
        <w:rPr>
          <w:i/>
        </w:rPr>
        <w:t xml:space="preserve">Staphylococcus saprophyticus. </w:t>
      </w:r>
    </w:p>
    <w:p w14:paraId="7DA21C50" w14:textId="77777777" w:rsidR="00E83B26" w:rsidRPr="00BA4F0F" w:rsidRDefault="00E83B26" w:rsidP="00A555B2">
      <w:pPr>
        <w:numPr>
          <w:ilvl w:val="0"/>
          <w:numId w:val="129"/>
        </w:numPr>
        <w:tabs>
          <w:tab w:val="left" w:pos="0"/>
          <w:tab w:val="left" w:pos="567"/>
        </w:tabs>
        <w:ind w:left="0" w:firstLine="0"/>
      </w:pPr>
      <w:r w:rsidRPr="00BA4F0F">
        <w:t xml:space="preserve">Высокое содержание </w:t>
      </w:r>
      <w:r w:rsidRPr="00BA4F0F">
        <w:rPr>
          <w:i/>
        </w:rPr>
        <w:t>Staphylococcus epidermidis</w:t>
      </w:r>
      <w:r w:rsidRPr="00BA4F0F">
        <w:t xml:space="preserve"> (≥ 10</w:t>
      </w:r>
      <w:r w:rsidRPr="00BA4F0F">
        <w:rPr>
          <w:vertAlign w:val="superscript"/>
        </w:rPr>
        <w:t>5</w:t>
      </w:r>
      <w:r w:rsidRPr="00BA4F0F">
        <w:t xml:space="preserve"> КОЕ/мл) является диагностически значимым. </w:t>
      </w:r>
    </w:p>
    <w:p w14:paraId="4F2519AE" w14:textId="77777777" w:rsidR="00E83B26" w:rsidRPr="00BA4F0F" w:rsidRDefault="00E83B26" w:rsidP="00A555B2">
      <w:pPr>
        <w:numPr>
          <w:ilvl w:val="0"/>
          <w:numId w:val="129"/>
        </w:numPr>
        <w:tabs>
          <w:tab w:val="left" w:pos="0"/>
          <w:tab w:val="left" w:pos="567"/>
        </w:tabs>
        <w:ind w:left="0" w:firstLine="0"/>
      </w:pPr>
      <w:r w:rsidRPr="00BA4F0F">
        <w:t xml:space="preserve">Неоднократное выделение из мочи </w:t>
      </w:r>
      <w:r w:rsidRPr="00BA4F0F">
        <w:rPr>
          <w:i/>
        </w:rPr>
        <w:t>Сandida spp</w:t>
      </w:r>
      <w:r w:rsidRPr="00BA4F0F">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5D570259" w14:textId="77777777" w:rsidR="00E83B26" w:rsidRPr="00BA4F0F" w:rsidRDefault="00E83B26" w:rsidP="00E83B26">
      <w:pPr>
        <w:tabs>
          <w:tab w:val="left" w:pos="0"/>
          <w:tab w:val="left" w:pos="567"/>
        </w:tabs>
      </w:pPr>
      <w:r w:rsidRPr="00BA4F0F">
        <w:rPr>
          <w:i/>
        </w:rPr>
        <w:t>Примечание.</w:t>
      </w:r>
      <w:r w:rsidRPr="00BA4F0F">
        <w:t xml:space="preserve"> Выделение из мочи таких микроорганизмов, как дифтероиды, стрептококки группы </w:t>
      </w:r>
      <w:r w:rsidRPr="00BA4F0F">
        <w:rPr>
          <w:i/>
        </w:rPr>
        <w:t>viridans</w:t>
      </w:r>
      <w:r w:rsidRPr="00BA4F0F">
        <w:t xml:space="preserve">, лактобактерии, коагулазанегативные стафилококки (исключение составляет </w:t>
      </w:r>
      <w:r w:rsidRPr="00BA4F0F">
        <w:rPr>
          <w:i/>
        </w:rPr>
        <w:t>Staphylococcus saprophyticus</w:t>
      </w:r>
      <w:r w:rsidRPr="00BA4F0F">
        <w:t>), свидетельствует о контаминации образцов мочи (кожа, влагалище).</w:t>
      </w:r>
    </w:p>
    <w:p w14:paraId="6E01FDE0" w14:textId="77777777" w:rsidR="00E83B26" w:rsidRPr="00BA4F0F" w:rsidRDefault="00E83B26" w:rsidP="00E83B26">
      <w:pPr>
        <w:pStyle w:val="afe"/>
        <w:ind w:left="0"/>
        <w:rPr>
          <w:rFonts w:cs="Times New Roman"/>
          <w:i/>
          <w:szCs w:val="24"/>
        </w:rPr>
      </w:pPr>
    </w:p>
    <w:p w14:paraId="5D7569A4"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спинномозговой жидкости</w:t>
      </w:r>
    </w:p>
    <w:p w14:paraId="7C62AEBD" w14:textId="77777777" w:rsidR="00E83B26" w:rsidRPr="00BA4F0F" w:rsidRDefault="00E83B26" w:rsidP="00A555B2">
      <w:pPr>
        <w:numPr>
          <w:ilvl w:val="0"/>
          <w:numId w:val="130"/>
        </w:numPr>
        <w:tabs>
          <w:tab w:val="left" w:pos="0"/>
          <w:tab w:val="left" w:pos="567"/>
        </w:tabs>
        <w:ind w:left="0" w:firstLine="0"/>
      </w:pPr>
      <w:r w:rsidRPr="00BA4F0F">
        <w:t xml:space="preserve">Показания: </w:t>
      </w:r>
    </w:p>
    <w:p w14:paraId="70D673A8" w14:textId="77777777" w:rsidR="00E83B26" w:rsidRPr="00BA4F0F" w:rsidRDefault="00E83B26" w:rsidP="00A555B2">
      <w:pPr>
        <w:numPr>
          <w:ilvl w:val="0"/>
          <w:numId w:val="132"/>
        </w:numPr>
        <w:tabs>
          <w:tab w:val="left" w:pos="0"/>
          <w:tab w:val="left" w:pos="567"/>
        </w:tabs>
        <w:ind w:left="0" w:firstLine="0"/>
      </w:pPr>
      <w:r w:rsidRPr="00BA4F0F">
        <w:t xml:space="preserve">Симптомы менингита. </w:t>
      </w:r>
    </w:p>
    <w:p w14:paraId="6E1FDC8E" w14:textId="77777777" w:rsidR="00E83B26" w:rsidRPr="00BA4F0F" w:rsidRDefault="00E83B26" w:rsidP="00A555B2">
      <w:pPr>
        <w:numPr>
          <w:ilvl w:val="0"/>
          <w:numId w:val="132"/>
        </w:numPr>
        <w:tabs>
          <w:tab w:val="left" w:pos="0"/>
          <w:tab w:val="left" w:pos="567"/>
        </w:tabs>
        <w:ind w:left="0" w:firstLine="0"/>
      </w:pPr>
      <w:r w:rsidRPr="00BA4F0F">
        <w:t xml:space="preserve">«Мозговая» симптоматика на фоне лихорадки и нейтропении. </w:t>
      </w:r>
    </w:p>
    <w:p w14:paraId="575D1C69" w14:textId="77777777" w:rsidR="00E83B26" w:rsidRPr="00BA4F0F" w:rsidRDefault="00E83B26" w:rsidP="00A555B2">
      <w:pPr>
        <w:numPr>
          <w:ilvl w:val="0"/>
          <w:numId w:val="132"/>
        </w:numPr>
        <w:tabs>
          <w:tab w:val="left" w:pos="0"/>
          <w:tab w:val="left" w:pos="567"/>
        </w:tabs>
        <w:ind w:left="0" w:firstLine="0"/>
      </w:pPr>
      <w:r w:rsidRPr="00BA4F0F">
        <w:t xml:space="preserve">Обнаружение очага (очагов) в головном мозге при КТ или МРТ. </w:t>
      </w:r>
    </w:p>
    <w:p w14:paraId="2A17C67B" w14:textId="77777777" w:rsidR="00E83B26" w:rsidRPr="00BA4F0F" w:rsidRDefault="00E83B26" w:rsidP="00A555B2">
      <w:pPr>
        <w:numPr>
          <w:ilvl w:val="0"/>
          <w:numId w:val="131"/>
        </w:numPr>
        <w:tabs>
          <w:tab w:val="left" w:pos="0"/>
          <w:tab w:val="left" w:pos="567"/>
        </w:tabs>
        <w:ind w:left="0" w:firstLine="0"/>
      </w:pPr>
      <w:r w:rsidRPr="00BA4F0F">
        <w:t>Доставка материала в лабораторию должна быть немедленной</w:t>
      </w:r>
      <w:r w:rsidRPr="00BA4F0F">
        <w:rPr>
          <w:b/>
        </w:rPr>
        <w:t xml:space="preserve"> </w:t>
      </w:r>
      <w:r w:rsidRPr="00BA4F0F">
        <w:t xml:space="preserve">в стерильной пробирке или в шприце с закрытым наконечником. </w:t>
      </w:r>
    </w:p>
    <w:p w14:paraId="6D262A75" w14:textId="77777777" w:rsidR="00E83B26" w:rsidRPr="00BA4F0F" w:rsidRDefault="00E83B26" w:rsidP="00A555B2">
      <w:pPr>
        <w:numPr>
          <w:ilvl w:val="0"/>
          <w:numId w:val="131"/>
        </w:numPr>
        <w:tabs>
          <w:tab w:val="left" w:pos="0"/>
          <w:tab w:val="left" w:pos="567"/>
        </w:tabs>
        <w:ind w:left="0" w:firstLine="0"/>
      </w:pPr>
      <w:r w:rsidRPr="00BA4F0F">
        <w:t xml:space="preserve">Не помещают образцы СМЖ в холодильник. </w:t>
      </w:r>
    </w:p>
    <w:p w14:paraId="6C37B92C" w14:textId="77777777" w:rsidR="00E83B26" w:rsidRPr="00BA4F0F" w:rsidRDefault="00E83B26" w:rsidP="00A555B2">
      <w:pPr>
        <w:numPr>
          <w:ilvl w:val="0"/>
          <w:numId w:val="131"/>
        </w:numPr>
        <w:tabs>
          <w:tab w:val="left" w:pos="0"/>
          <w:tab w:val="left" w:pos="567"/>
        </w:tabs>
        <w:ind w:left="0" w:firstLine="0"/>
      </w:pPr>
      <w:r w:rsidRPr="00BA4F0F">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30C7B1C4" w14:textId="77777777" w:rsidR="00E83B26" w:rsidRPr="00BA4F0F" w:rsidRDefault="00E83B26" w:rsidP="00A555B2">
      <w:pPr>
        <w:numPr>
          <w:ilvl w:val="0"/>
          <w:numId w:val="131"/>
        </w:numPr>
        <w:tabs>
          <w:tab w:val="left" w:pos="0"/>
          <w:tab w:val="left" w:pos="567"/>
        </w:tabs>
        <w:ind w:left="0" w:firstLine="0"/>
      </w:pPr>
      <w:r w:rsidRPr="00BA4F0F">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77FB6B84" w14:textId="77777777" w:rsidR="00E83B26" w:rsidRPr="00BA4F0F" w:rsidRDefault="00E83B26" w:rsidP="00A555B2">
      <w:pPr>
        <w:numPr>
          <w:ilvl w:val="0"/>
          <w:numId w:val="131"/>
        </w:numPr>
        <w:tabs>
          <w:tab w:val="left" w:pos="0"/>
          <w:tab w:val="left" w:pos="567"/>
        </w:tabs>
        <w:ind w:left="0" w:firstLine="0"/>
      </w:pPr>
      <w:r w:rsidRPr="00BA4F0F">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w:t>
      </w:r>
      <w:r w:rsidRPr="00BA4F0F">
        <w:rPr>
          <w:i/>
        </w:rPr>
        <w:t>Cryptococcus spp., Aspergillus spp.</w:t>
      </w:r>
      <w:r w:rsidRPr="00BA4F0F">
        <w:t xml:space="preserve"> – при наличии инвазиного аспергиллеза легких или придаточных пазух носа, при необходимости — антигены бактерий (</w:t>
      </w:r>
      <w:r w:rsidRPr="00BA4F0F">
        <w:rPr>
          <w:i/>
        </w:rPr>
        <w:t>Streptococcus pneumoniae, Haemophilus influenzae, Neisseria meningitides</w:t>
      </w:r>
      <w:r w:rsidRPr="00BA4F0F">
        <w:t xml:space="preserve">, стрептококки группы В - </w:t>
      </w:r>
      <w:r w:rsidRPr="00BA4F0F">
        <w:rPr>
          <w:i/>
        </w:rPr>
        <w:t>Streptococcus agalactiae</w:t>
      </w:r>
      <w:r w:rsidRPr="00BA4F0F">
        <w:t xml:space="preserve">). У больных, имеющих очаги в головном мозге и выраженный иммунодефицит (при длительной нейтропении), следует в определять СМЖ ДНК </w:t>
      </w:r>
      <w:r w:rsidRPr="00BA4F0F">
        <w:rPr>
          <w:i/>
        </w:rPr>
        <w:t>Toxoplasma gondii</w:t>
      </w:r>
      <w:r w:rsidRPr="00BA4F0F">
        <w:t xml:space="preserve"> (ПЦР). </w:t>
      </w:r>
    </w:p>
    <w:p w14:paraId="03589374" w14:textId="77777777" w:rsidR="00E83B26" w:rsidRPr="00BA4F0F" w:rsidRDefault="00E83B26" w:rsidP="00E83B26">
      <w:pPr>
        <w:pStyle w:val="afe"/>
        <w:ind w:left="0"/>
        <w:rPr>
          <w:rFonts w:cs="Times New Roman"/>
          <w:i/>
          <w:szCs w:val="24"/>
        </w:rPr>
      </w:pPr>
    </w:p>
    <w:p w14:paraId="781D7D36"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кала</w:t>
      </w:r>
    </w:p>
    <w:p w14:paraId="1E598A0A" w14:textId="77777777" w:rsidR="00E83B26" w:rsidRPr="00BA4F0F" w:rsidRDefault="00E83B26" w:rsidP="00A555B2">
      <w:pPr>
        <w:numPr>
          <w:ilvl w:val="0"/>
          <w:numId w:val="133"/>
        </w:numPr>
        <w:tabs>
          <w:tab w:val="left" w:pos="0"/>
          <w:tab w:val="left" w:pos="567"/>
        </w:tabs>
        <w:ind w:left="0" w:firstLine="0"/>
      </w:pPr>
      <w:r w:rsidRPr="00BA4F0F">
        <w:t xml:space="preserve">Показания — диарея. </w:t>
      </w:r>
    </w:p>
    <w:p w14:paraId="6C115A34" w14:textId="77777777" w:rsidR="00E83B26" w:rsidRPr="00BA4F0F" w:rsidRDefault="00E83B26" w:rsidP="00A555B2">
      <w:pPr>
        <w:numPr>
          <w:ilvl w:val="0"/>
          <w:numId w:val="133"/>
        </w:numPr>
        <w:tabs>
          <w:tab w:val="left" w:pos="0"/>
          <w:tab w:val="left" w:pos="567"/>
        </w:tabs>
        <w:ind w:left="0" w:firstLine="0"/>
        <w:rPr>
          <w:i/>
        </w:rPr>
      </w:pPr>
      <w:r w:rsidRPr="00BA4F0F">
        <w:t xml:space="preserve">Во всех случаях следует провести тест на токсин </w:t>
      </w:r>
      <w:r w:rsidRPr="00BA4F0F">
        <w:rPr>
          <w:i/>
        </w:rPr>
        <w:t xml:space="preserve">Clostridium difficile. </w:t>
      </w:r>
    </w:p>
    <w:p w14:paraId="70BE5C0C" w14:textId="77777777" w:rsidR="00E83B26" w:rsidRPr="00BA4F0F" w:rsidRDefault="00E83B26" w:rsidP="00A555B2">
      <w:pPr>
        <w:numPr>
          <w:ilvl w:val="0"/>
          <w:numId w:val="133"/>
        </w:numPr>
        <w:tabs>
          <w:tab w:val="left" w:pos="0"/>
          <w:tab w:val="left" w:pos="567"/>
        </w:tabs>
        <w:ind w:left="0" w:firstLine="0"/>
      </w:pPr>
      <w:r w:rsidRPr="00BA4F0F">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BA4F0F">
        <w:rPr>
          <w:i/>
        </w:rPr>
        <w:t>Сryptosporidium parvum, Salmonella spp., Shigella spp., Listeria spp., Yersenia spp.</w:t>
      </w:r>
      <w:r w:rsidRPr="00BA4F0F">
        <w:t xml:space="preserve">, вирусы (ротавирусы, аденовирусы). Энтероколиты могут быть обусловлены </w:t>
      </w:r>
      <w:r w:rsidRPr="00BA4F0F">
        <w:rPr>
          <w:i/>
        </w:rPr>
        <w:t>Candida spp</w:t>
      </w:r>
      <w:r w:rsidRPr="00BA4F0F">
        <w:t xml:space="preserve">. При количественном исследовании кала следует обращать внимание на выделение штаммов </w:t>
      </w:r>
      <w:r w:rsidRPr="00BA4F0F">
        <w:rPr>
          <w:i/>
        </w:rPr>
        <w:t>Pseudomonas aeruginosa</w:t>
      </w:r>
      <w:r w:rsidRPr="00BA4F0F">
        <w:t>, энтеробактерий (</w:t>
      </w:r>
      <w:r w:rsidRPr="00BA4F0F">
        <w:rPr>
          <w:i/>
        </w:rPr>
        <w:t>Escherichia coli, Klebsiella spp.),</w:t>
      </w:r>
      <w:r w:rsidRPr="00BA4F0F">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51DE2C93" w14:textId="77777777" w:rsidR="00E83B26" w:rsidRPr="00BA4F0F" w:rsidRDefault="00E83B26" w:rsidP="00E83B26">
      <w:pPr>
        <w:tabs>
          <w:tab w:val="left" w:pos="0"/>
          <w:tab w:val="left" w:pos="567"/>
        </w:tabs>
      </w:pPr>
      <w:r w:rsidRPr="00BA4F0F">
        <w:rPr>
          <w:i/>
        </w:rPr>
        <w:t>Примечание.</w:t>
      </w:r>
      <w:r w:rsidRPr="00BA4F0F">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5360D2C0" w14:textId="77777777" w:rsidR="00E83B26" w:rsidRPr="00BA4F0F" w:rsidRDefault="00E83B26" w:rsidP="00E83B26">
      <w:pPr>
        <w:pStyle w:val="afe"/>
        <w:ind w:left="0"/>
        <w:rPr>
          <w:rFonts w:cs="Times New Roman"/>
          <w:i/>
          <w:szCs w:val="24"/>
        </w:rPr>
      </w:pPr>
    </w:p>
    <w:p w14:paraId="4481F74D"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ротоглотки</w:t>
      </w:r>
    </w:p>
    <w:p w14:paraId="48F91FDC" w14:textId="77777777" w:rsidR="00E83B26" w:rsidRPr="00BA4F0F" w:rsidRDefault="00E83B26" w:rsidP="00A555B2">
      <w:pPr>
        <w:numPr>
          <w:ilvl w:val="0"/>
          <w:numId w:val="134"/>
        </w:numPr>
        <w:tabs>
          <w:tab w:val="left" w:pos="0"/>
          <w:tab w:val="left" w:pos="567"/>
        </w:tabs>
        <w:ind w:left="0" w:firstLine="0"/>
      </w:pPr>
      <w:r w:rsidRPr="00BA4F0F">
        <w:t xml:space="preserve">Показания — наличие признаков стоматита. </w:t>
      </w:r>
    </w:p>
    <w:p w14:paraId="1848216D" w14:textId="77777777" w:rsidR="00E83B26" w:rsidRPr="00BA4F0F" w:rsidRDefault="00E83B26" w:rsidP="00A555B2">
      <w:pPr>
        <w:numPr>
          <w:ilvl w:val="0"/>
          <w:numId w:val="134"/>
        </w:numPr>
        <w:tabs>
          <w:tab w:val="left" w:pos="0"/>
          <w:tab w:val="left" w:pos="567"/>
        </w:tabs>
        <w:ind w:left="0" w:firstLine="0"/>
      </w:pPr>
      <w:r w:rsidRPr="00BA4F0F">
        <w:t xml:space="preserve">При нейтропении обращают внимание на выделение </w:t>
      </w:r>
      <w:r w:rsidRPr="00BA4F0F">
        <w:rPr>
          <w:i/>
        </w:rPr>
        <w:t>Candida spp</w:t>
      </w:r>
      <w:r w:rsidRPr="00BA4F0F">
        <w:t xml:space="preserve">., грамотрицательных бактерий, особенно </w:t>
      </w:r>
      <w:r w:rsidRPr="00BA4F0F">
        <w:rPr>
          <w:i/>
        </w:rPr>
        <w:t>Pseudomonas aeruginosa</w:t>
      </w:r>
      <w:r w:rsidRPr="00BA4F0F">
        <w:t xml:space="preserve"> или </w:t>
      </w:r>
      <w:r w:rsidRPr="00BA4F0F">
        <w:rPr>
          <w:i/>
          <w:lang w:val="en-US"/>
        </w:rPr>
        <w:t>Stenotrophomonas</w:t>
      </w:r>
      <w:r w:rsidRPr="00BA4F0F">
        <w:rPr>
          <w:i/>
        </w:rPr>
        <w:t xml:space="preserve"> </w:t>
      </w:r>
      <w:r w:rsidRPr="00BA4F0F">
        <w:rPr>
          <w:i/>
          <w:lang w:val="en-US"/>
        </w:rPr>
        <w:t>maltophilia</w:t>
      </w:r>
      <w:r w:rsidRPr="00BA4F0F">
        <w:t>, энтеробактерий (</w:t>
      </w:r>
      <w:r w:rsidRPr="00BA4F0F">
        <w:rPr>
          <w:i/>
        </w:rPr>
        <w:t>Escherichia coli, Klebsiella spp</w:t>
      </w:r>
      <w:r w:rsidRPr="00BA4F0F">
        <w:t xml:space="preserve">.), продуцирующих БЛРС или карбапенемазы. </w:t>
      </w:r>
    </w:p>
    <w:p w14:paraId="223718A8" w14:textId="77777777" w:rsidR="00E83B26" w:rsidRPr="00BA4F0F" w:rsidRDefault="00E83B26" w:rsidP="00A555B2">
      <w:pPr>
        <w:numPr>
          <w:ilvl w:val="0"/>
          <w:numId w:val="134"/>
        </w:numPr>
        <w:tabs>
          <w:tab w:val="left" w:pos="0"/>
          <w:tab w:val="left" w:pos="567"/>
        </w:tabs>
        <w:ind w:left="0" w:firstLine="0"/>
      </w:pPr>
      <w:r w:rsidRPr="00BA4F0F">
        <w:t xml:space="preserve">Следует помнить, что такие бактерии, как </w:t>
      </w:r>
      <w:r w:rsidRPr="00BA4F0F">
        <w:rPr>
          <w:i/>
        </w:rPr>
        <w:t>Enterococcus spp.</w:t>
      </w:r>
      <w:r w:rsidRPr="00BA4F0F">
        <w:t xml:space="preserve"> и стрептококки группы </w:t>
      </w:r>
      <w:r w:rsidRPr="00BA4F0F">
        <w:rPr>
          <w:i/>
        </w:rPr>
        <w:t>viridans</w:t>
      </w:r>
      <w:r w:rsidRPr="00BA4F0F">
        <w:t xml:space="preserve">,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36B9B881" w14:textId="77777777" w:rsidR="00E83B26" w:rsidRPr="00BA4F0F" w:rsidRDefault="00E83B26" w:rsidP="00E83B26">
      <w:pPr>
        <w:tabs>
          <w:tab w:val="left" w:pos="0"/>
          <w:tab w:val="left" w:pos="567"/>
        </w:tabs>
      </w:pPr>
      <w:r w:rsidRPr="00BA4F0F">
        <w:rPr>
          <w:i/>
        </w:rPr>
        <w:t>Примечание.</w:t>
      </w:r>
      <w:r w:rsidRPr="00BA4F0F">
        <w:t xml:space="preserve"> Дрожжевые грибы рода </w:t>
      </w:r>
      <w:r w:rsidRPr="00BA4F0F">
        <w:rPr>
          <w:i/>
        </w:rPr>
        <w:t>Candida</w:t>
      </w:r>
      <w:r w:rsidRPr="00BA4F0F">
        <w:t xml:space="preserve"> обнаруживают у 30% здоровых людей. </w:t>
      </w:r>
    </w:p>
    <w:p w14:paraId="0DE7EDAE" w14:textId="77777777" w:rsidR="00E83B26" w:rsidRPr="00BA4F0F" w:rsidRDefault="00E83B26" w:rsidP="00E83B26">
      <w:pPr>
        <w:pStyle w:val="afe"/>
        <w:ind w:left="0"/>
        <w:rPr>
          <w:rFonts w:cs="Times New Roman"/>
          <w:i/>
          <w:szCs w:val="24"/>
        </w:rPr>
      </w:pPr>
    </w:p>
    <w:p w14:paraId="1595E443"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материала со слизистой оболочки пищевода</w:t>
      </w:r>
    </w:p>
    <w:p w14:paraId="32628CB9" w14:textId="77777777" w:rsidR="00E83B26" w:rsidRPr="00BA4F0F" w:rsidRDefault="00E83B26" w:rsidP="00A555B2">
      <w:pPr>
        <w:numPr>
          <w:ilvl w:val="0"/>
          <w:numId w:val="158"/>
        </w:numPr>
        <w:tabs>
          <w:tab w:val="left" w:pos="0"/>
          <w:tab w:val="left" w:pos="567"/>
        </w:tabs>
        <w:ind w:left="0" w:firstLine="0"/>
      </w:pPr>
      <w:r w:rsidRPr="00BA4F0F">
        <w:t xml:space="preserve">Показания — боль по ходу пищевода. </w:t>
      </w:r>
    </w:p>
    <w:p w14:paraId="09BD5965" w14:textId="77777777" w:rsidR="00E83B26" w:rsidRPr="00BA4F0F" w:rsidRDefault="00E83B26" w:rsidP="00A555B2">
      <w:pPr>
        <w:numPr>
          <w:ilvl w:val="0"/>
          <w:numId w:val="158"/>
        </w:numPr>
        <w:tabs>
          <w:tab w:val="left" w:pos="0"/>
          <w:tab w:val="left" w:pos="567"/>
        </w:tabs>
        <w:ind w:left="0" w:firstLine="0"/>
      </w:pPr>
      <w:r w:rsidRPr="00BA4F0F">
        <w:t>Выполняется эзофагоскопия (число тромбоцитов должно быть не менее 50 × 10</w:t>
      </w:r>
      <w:r w:rsidRPr="00BA4F0F">
        <w:rPr>
          <w:vertAlign w:val="superscript"/>
        </w:rPr>
        <w:t>9</w:t>
      </w:r>
      <w:r w:rsidRPr="00BA4F0F">
        <w:t xml:space="preserve"> /л). </w:t>
      </w:r>
    </w:p>
    <w:p w14:paraId="401B3668" w14:textId="77777777" w:rsidR="00E83B26" w:rsidRPr="00BA4F0F" w:rsidRDefault="00E83B26" w:rsidP="00A555B2">
      <w:pPr>
        <w:numPr>
          <w:ilvl w:val="0"/>
          <w:numId w:val="158"/>
        </w:numPr>
        <w:tabs>
          <w:tab w:val="left" w:pos="0"/>
          <w:tab w:val="left" w:pos="567"/>
        </w:tabs>
        <w:ind w:left="0" w:firstLine="0"/>
      </w:pPr>
      <w:r w:rsidRPr="00BA4F0F">
        <w:t xml:space="preserve">Проводится соскоб со слизистой пищевода (браш-методом при нейтропении) или биопсия (вне нейтропении). </w:t>
      </w:r>
    </w:p>
    <w:p w14:paraId="6F030EE4" w14:textId="77777777" w:rsidR="00E83B26" w:rsidRPr="00BA4F0F" w:rsidRDefault="00E83B26" w:rsidP="00A555B2">
      <w:pPr>
        <w:numPr>
          <w:ilvl w:val="0"/>
          <w:numId w:val="158"/>
        </w:numPr>
        <w:tabs>
          <w:tab w:val="left" w:pos="0"/>
          <w:tab w:val="left" w:pos="567"/>
        </w:tabs>
        <w:ind w:left="0" w:firstLine="0"/>
      </w:pPr>
      <w:r w:rsidRPr="00BA4F0F">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635F3C3C" w14:textId="77777777" w:rsidR="00E83B26" w:rsidRPr="00BA4F0F" w:rsidRDefault="00E83B26" w:rsidP="00E83B26">
      <w:pPr>
        <w:pStyle w:val="afe"/>
        <w:ind w:left="0"/>
        <w:rPr>
          <w:rFonts w:cs="Times New Roman"/>
          <w:i/>
          <w:szCs w:val="24"/>
        </w:rPr>
      </w:pPr>
    </w:p>
    <w:p w14:paraId="5796A9EE"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прямой кишки</w:t>
      </w:r>
    </w:p>
    <w:p w14:paraId="4A01EB06" w14:textId="77777777" w:rsidR="00E83B26" w:rsidRPr="00BA4F0F" w:rsidRDefault="00E83B26" w:rsidP="00A555B2">
      <w:pPr>
        <w:numPr>
          <w:ilvl w:val="0"/>
          <w:numId w:val="135"/>
        </w:numPr>
        <w:tabs>
          <w:tab w:val="left" w:pos="0"/>
          <w:tab w:val="left" w:pos="567"/>
        </w:tabs>
        <w:ind w:left="0" w:firstLine="0"/>
      </w:pPr>
      <w:r w:rsidRPr="00BA4F0F">
        <w:t>Показания:</w:t>
      </w:r>
    </w:p>
    <w:p w14:paraId="46A21DAB" w14:textId="77777777" w:rsidR="00E83B26" w:rsidRPr="00BA4F0F" w:rsidRDefault="00E83B26" w:rsidP="00A555B2">
      <w:pPr>
        <w:numPr>
          <w:ilvl w:val="0"/>
          <w:numId w:val="159"/>
        </w:numPr>
        <w:tabs>
          <w:tab w:val="left" w:pos="0"/>
          <w:tab w:val="left" w:pos="567"/>
        </w:tabs>
        <w:ind w:left="0" w:firstLine="0"/>
      </w:pPr>
      <w:r w:rsidRPr="00BA4F0F">
        <w:t xml:space="preserve">Воспаление или повреждение слизистой (трещина, парапроктит и др.) прямой кишки. </w:t>
      </w:r>
    </w:p>
    <w:p w14:paraId="545916D1" w14:textId="77777777" w:rsidR="00E83B26" w:rsidRPr="00BA4F0F" w:rsidRDefault="00E83B26" w:rsidP="00A555B2">
      <w:pPr>
        <w:numPr>
          <w:ilvl w:val="0"/>
          <w:numId w:val="159"/>
        </w:numPr>
        <w:tabs>
          <w:tab w:val="left" w:pos="0"/>
          <w:tab w:val="left" w:pos="567"/>
        </w:tabs>
        <w:ind w:left="0" w:firstLine="0"/>
      </w:pPr>
      <w:r w:rsidRPr="00BA4F0F">
        <w:t xml:space="preserve">У больных с фебрильной нейтропенией более 3-4 дней. </w:t>
      </w:r>
    </w:p>
    <w:p w14:paraId="78CD26C4" w14:textId="77777777" w:rsidR="00E83B26" w:rsidRPr="00BA4F0F" w:rsidRDefault="00E83B26" w:rsidP="00A555B2">
      <w:pPr>
        <w:numPr>
          <w:ilvl w:val="0"/>
          <w:numId w:val="136"/>
        </w:numPr>
        <w:tabs>
          <w:tab w:val="left" w:pos="0"/>
          <w:tab w:val="left" w:pos="567"/>
        </w:tabs>
        <w:ind w:left="0" w:firstLine="0"/>
      </w:pPr>
      <w:r w:rsidRPr="00BA4F0F">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71551B0C" w14:textId="77777777" w:rsidR="00E83B26" w:rsidRPr="00BA4F0F" w:rsidRDefault="00E83B26" w:rsidP="00A555B2">
      <w:pPr>
        <w:numPr>
          <w:ilvl w:val="0"/>
          <w:numId w:val="136"/>
        </w:numPr>
        <w:tabs>
          <w:tab w:val="left" w:pos="0"/>
          <w:tab w:val="left" w:pos="567"/>
        </w:tabs>
        <w:ind w:left="0" w:firstLine="0"/>
      </w:pPr>
      <w:r w:rsidRPr="00BA4F0F">
        <w:t xml:space="preserve">Обращают внимание, прежде всего на выделение полирезистентных грамотрицаетельных бактерий - </w:t>
      </w:r>
      <w:r w:rsidRPr="00BA4F0F">
        <w:rPr>
          <w:i/>
        </w:rPr>
        <w:t>Pseudomonas aeruginosa</w:t>
      </w:r>
      <w:r w:rsidRPr="00BA4F0F">
        <w:t>, энтеробактерий (</w:t>
      </w:r>
      <w:r w:rsidRPr="00BA4F0F">
        <w:rPr>
          <w:i/>
        </w:rPr>
        <w:t>Escherichia coli, Klebsiella spp.</w:t>
      </w:r>
      <w:r w:rsidRPr="00BA4F0F">
        <w:t xml:space="preserve">), продуцирующих БЛРС или карбапенемаз. </w:t>
      </w:r>
    </w:p>
    <w:p w14:paraId="68FB8049" w14:textId="77777777" w:rsidR="00E83B26" w:rsidRPr="00BA4F0F" w:rsidRDefault="00E83B26" w:rsidP="00E83B26">
      <w:pPr>
        <w:pStyle w:val="afe"/>
        <w:ind w:left="0"/>
        <w:rPr>
          <w:rFonts w:cs="Times New Roman"/>
          <w:i/>
          <w:szCs w:val="24"/>
        </w:rPr>
      </w:pPr>
    </w:p>
    <w:p w14:paraId="13756423"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со слизистой оболочки носовых ходов</w:t>
      </w:r>
    </w:p>
    <w:p w14:paraId="198F509C" w14:textId="77777777" w:rsidR="00E83B26" w:rsidRPr="00BA4F0F" w:rsidRDefault="00E83B26" w:rsidP="00A555B2">
      <w:pPr>
        <w:numPr>
          <w:ilvl w:val="0"/>
          <w:numId w:val="160"/>
        </w:numPr>
        <w:tabs>
          <w:tab w:val="left" w:pos="0"/>
          <w:tab w:val="left" w:pos="567"/>
        </w:tabs>
        <w:ind w:left="0" w:firstLine="0"/>
      </w:pPr>
      <w:r w:rsidRPr="00BA4F0F">
        <w:t xml:space="preserve">Показания — наличие некроза слизистой оболочки носового хода. </w:t>
      </w:r>
    </w:p>
    <w:p w14:paraId="2A14257F" w14:textId="77777777" w:rsidR="00E83B26" w:rsidRPr="00BA4F0F" w:rsidRDefault="00E83B26" w:rsidP="00A555B2">
      <w:pPr>
        <w:numPr>
          <w:ilvl w:val="0"/>
          <w:numId w:val="160"/>
        </w:numPr>
        <w:tabs>
          <w:tab w:val="left" w:pos="0"/>
          <w:tab w:val="left" w:pos="567"/>
        </w:tabs>
        <w:ind w:left="0" w:firstLine="0"/>
      </w:pPr>
      <w:r w:rsidRPr="00BA4F0F">
        <w:t xml:space="preserve">Исследование проводят только на плесневые (мицелиальные) грибы. </w:t>
      </w:r>
    </w:p>
    <w:p w14:paraId="61EF5526" w14:textId="77777777" w:rsidR="00E83B26" w:rsidRPr="00BA4F0F" w:rsidRDefault="00E83B26" w:rsidP="00E83B26">
      <w:pPr>
        <w:tabs>
          <w:tab w:val="left" w:pos="0"/>
          <w:tab w:val="left" w:pos="567"/>
        </w:tabs>
      </w:pPr>
      <w:r w:rsidRPr="00BA4F0F">
        <w:rPr>
          <w:i/>
        </w:rPr>
        <w:t>Примечание.</w:t>
      </w:r>
      <w:r w:rsidRPr="00BA4F0F">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35A26EBE" w14:textId="77777777" w:rsidR="00E83B26" w:rsidRPr="00BA4F0F" w:rsidRDefault="00E83B26" w:rsidP="00E83B26">
      <w:pPr>
        <w:pStyle w:val="afe"/>
        <w:ind w:left="0"/>
        <w:rPr>
          <w:rFonts w:cs="Times New Roman"/>
          <w:i/>
          <w:szCs w:val="24"/>
        </w:rPr>
      </w:pPr>
    </w:p>
    <w:p w14:paraId="337F43FE" w14:textId="77777777" w:rsidR="00E83B26" w:rsidRPr="00BA4F0F" w:rsidRDefault="00E83B26" w:rsidP="00E83B26">
      <w:pPr>
        <w:pStyle w:val="afe"/>
        <w:ind w:left="0"/>
        <w:rPr>
          <w:rFonts w:cs="Times New Roman"/>
          <w:i/>
          <w:szCs w:val="24"/>
        </w:rPr>
      </w:pPr>
      <w:r w:rsidRPr="00BA4F0F">
        <w:rPr>
          <w:rFonts w:cs="Times New Roman"/>
          <w:i/>
          <w:szCs w:val="24"/>
        </w:rPr>
        <w:t>Микробиологическое исследование биоптатов кожи</w:t>
      </w:r>
    </w:p>
    <w:p w14:paraId="3460405D" w14:textId="77777777" w:rsidR="00E83B26" w:rsidRPr="00BA4F0F" w:rsidRDefault="00E83B26" w:rsidP="00A555B2">
      <w:pPr>
        <w:numPr>
          <w:ilvl w:val="0"/>
          <w:numId w:val="137"/>
        </w:numPr>
        <w:tabs>
          <w:tab w:val="left" w:pos="0"/>
          <w:tab w:val="left" w:pos="567"/>
        </w:tabs>
        <w:ind w:left="0" w:firstLine="0"/>
      </w:pPr>
      <w:r w:rsidRPr="00BA4F0F">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6B92087F" w14:textId="77777777" w:rsidR="00E83B26" w:rsidRPr="00BA4F0F" w:rsidRDefault="00E83B26" w:rsidP="00A555B2">
      <w:pPr>
        <w:numPr>
          <w:ilvl w:val="0"/>
          <w:numId w:val="137"/>
        </w:numPr>
        <w:tabs>
          <w:tab w:val="left" w:pos="0"/>
          <w:tab w:val="left" w:pos="567"/>
        </w:tabs>
        <w:ind w:left="0" w:firstLine="0"/>
      </w:pPr>
      <w:r w:rsidRPr="00BA4F0F">
        <w:t xml:space="preserve">Проводят биопсию тех образований, давность которых составляет 1—2 суток. Биопсию проводят с захватом дермы. </w:t>
      </w:r>
    </w:p>
    <w:p w14:paraId="5C5CF2BC" w14:textId="77777777" w:rsidR="00E83B26" w:rsidRPr="00BA4F0F" w:rsidRDefault="00E83B26" w:rsidP="00A555B2">
      <w:pPr>
        <w:numPr>
          <w:ilvl w:val="0"/>
          <w:numId w:val="137"/>
        </w:numPr>
        <w:tabs>
          <w:tab w:val="left" w:pos="0"/>
          <w:tab w:val="left" w:pos="567"/>
        </w:tabs>
        <w:ind w:left="0" w:firstLine="0"/>
      </w:pPr>
      <w:r w:rsidRPr="00BA4F0F">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74D90736" w14:textId="77777777" w:rsidR="00E83B26" w:rsidRPr="00BA4F0F" w:rsidRDefault="00E83B26" w:rsidP="00E83B26">
      <w:pPr>
        <w:pStyle w:val="afe"/>
        <w:ind w:left="0"/>
        <w:rPr>
          <w:rFonts w:cs="Times New Roman"/>
          <w:szCs w:val="24"/>
          <w:u w:val="single"/>
        </w:rPr>
      </w:pPr>
    </w:p>
    <w:p w14:paraId="44F6988E" w14:textId="77777777" w:rsidR="00E83B26" w:rsidRPr="00BA4F0F" w:rsidRDefault="00E83B26" w:rsidP="00E83B26">
      <w:pPr>
        <w:pStyle w:val="afe"/>
        <w:ind w:left="0"/>
        <w:rPr>
          <w:rFonts w:cs="Times New Roman"/>
          <w:b/>
          <w:i/>
          <w:szCs w:val="24"/>
        </w:rPr>
      </w:pPr>
      <w:r w:rsidRPr="00BA4F0F">
        <w:rPr>
          <w:rFonts w:cs="Times New Roman"/>
          <w:b/>
          <w:i/>
          <w:szCs w:val="24"/>
        </w:rPr>
        <w:t>Компьютерная томография легких</w:t>
      </w:r>
    </w:p>
    <w:p w14:paraId="434755D4" w14:textId="77777777" w:rsidR="00E83B26" w:rsidRPr="00BA4F0F" w:rsidRDefault="00E83B26" w:rsidP="00A555B2">
      <w:pPr>
        <w:numPr>
          <w:ilvl w:val="0"/>
          <w:numId w:val="138"/>
        </w:numPr>
        <w:tabs>
          <w:tab w:val="left" w:pos="0"/>
          <w:tab w:val="left" w:pos="567"/>
        </w:tabs>
        <w:ind w:left="0" w:firstLine="0"/>
      </w:pPr>
      <w:r w:rsidRPr="00BA4F0F">
        <w:t>Показания:</w:t>
      </w:r>
    </w:p>
    <w:p w14:paraId="22B4827B" w14:textId="77777777" w:rsidR="00E83B26" w:rsidRPr="00BA4F0F" w:rsidRDefault="00E83B26" w:rsidP="00A555B2">
      <w:pPr>
        <w:numPr>
          <w:ilvl w:val="0"/>
          <w:numId w:val="139"/>
        </w:numPr>
        <w:tabs>
          <w:tab w:val="left" w:pos="0"/>
          <w:tab w:val="left" w:pos="567"/>
        </w:tabs>
        <w:ind w:left="0" w:firstLine="0"/>
      </w:pPr>
      <w:r w:rsidRPr="00BA4F0F">
        <w:t xml:space="preserve">Лихорадка неясной этиологии ≥ 5 дней в период нейтропении при нормальной физикальной картине в легких. </w:t>
      </w:r>
    </w:p>
    <w:p w14:paraId="01FE61B5" w14:textId="77777777" w:rsidR="00E83B26" w:rsidRPr="00BA4F0F" w:rsidRDefault="00E83B26" w:rsidP="00A555B2">
      <w:pPr>
        <w:numPr>
          <w:ilvl w:val="0"/>
          <w:numId w:val="139"/>
        </w:numPr>
        <w:tabs>
          <w:tab w:val="left" w:pos="0"/>
          <w:tab w:val="left" w:pos="567"/>
        </w:tabs>
        <w:ind w:left="0" w:firstLine="0"/>
      </w:pPr>
      <w:r w:rsidRPr="00BA4F0F">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16F71900" w14:textId="77777777" w:rsidR="00E83B26" w:rsidRPr="00BA4F0F" w:rsidRDefault="00E83B26" w:rsidP="00A555B2">
      <w:pPr>
        <w:numPr>
          <w:ilvl w:val="0"/>
          <w:numId w:val="140"/>
        </w:numPr>
        <w:tabs>
          <w:tab w:val="left" w:pos="0"/>
          <w:tab w:val="left" w:pos="567"/>
        </w:tabs>
        <w:ind w:left="0" w:firstLine="0"/>
      </w:pPr>
      <w:r w:rsidRPr="00BA4F0F">
        <w:t xml:space="preserve">КТ легких следует проводить без предварительной рентгенографии грудной клетки. </w:t>
      </w:r>
    </w:p>
    <w:p w14:paraId="2086C9FB" w14:textId="77777777" w:rsidR="00E83B26" w:rsidRPr="00BA4F0F" w:rsidRDefault="00E83B26" w:rsidP="00A555B2">
      <w:pPr>
        <w:numPr>
          <w:ilvl w:val="0"/>
          <w:numId w:val="140"/>
        </w:numPr>
        <w:tabs>
          <w:tab w:val="left" w:pos="0"/>
          <w:tab w:val="left" w:pos="567"/>
        </w:tabs>
        <w:ind w:left="0" w:firstLine="0"/>
      </w:pPr>
      <w:r w:rsidRPr="00BA4F0F">
        <w:t xml:space="preserve">КТ легких при лихорадке в период нейтропении проводят независимо от аускультативной картины легких. </w:t>
      </w:r>
    </w:p>
    <w:p w14:paraId="6DFF5668" w14:textId="77777777" w:rsidR="00E83B26" w:rsidRPr="00BA4F0F" w:rsidRDefault="00E83B26" w:rsidP="00E83B26">
      <w:pPr>
        <w:tabs>
          <w:tab w:val="left" w:pos="0"/>
          <w:tab w:val="left" w:pos="567"/>
        </w:tabs>
      </w:pPr>
      <w:r w:rsidRPr="00BA4F0F">
        <w:rPr>
          <w:i/>
        </w:rPr>
        <w:t>Примечание.</w:t>
      </w:r>
      <w:r w:rsidRPr="00BA4F0F">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77A2C4C5" w14:textId="77777777" w:rsidR="00E83B26" w:rsidRPr="00BA4F0F" w:rsidRDefault="00E83B26" w:rsidP="00E83B26">
      <w:pPr>
        <w:pStyle w:val="afe"/>
        <w:ind w:left="0"/>
        <w:rPr>
          <w:rFonts w:cs="Times New Roman"/>
          <w:szCs w:val="24"/>
          <w:u w:val="single"/>
        </w:rPr>
      </w:pPr>
    </w:p>
    <w:p w14:paraId="3A63B679" w14:textId="77777777" w:rsidR="00E83B26" w:rsidRPr="00BA4F0F" w:rsidRDefault="00E83B26" w:rsidP="00E83B26">
      <w:pPr>
        <w:pStyle w:val="afe"/>
        <w:ind w:left="0"/>
        <w:rPr>
          <w:rFonts w:cs="Times New Roman"/>
          <w:b/>
          <w:i/>
          <w:szCs w:val="24"/>
        </w:rPr>
      </w:pPr>
      <w:r w:rsidRPr="00BA4F0F">
        <w:rPr>
          <w:rFonts w:cs="Times New Roman"/>
          <w:b/>
          <w:i/>
          <w:szCs w:val="24"/>
        </w:rPr>
        <w:t>Бронхоальвеолярный лаваж</w:t>
      </w:r>
    </w:p>
    <w:p w14:paraId="1E5C1202" w14:textId="77777777" w:rsidR="00E83B26" w:rsidRPr="00BA4F0F" w:rsidRDefault="00E83B26" w:rsidP="00A555B2">
      <w:pPr>
        <w:numPr>
          <w:ilvl w:val="0"/>
          <w:numId w:val="141"/>
        </w:numPr>
        <w:tabs>
          <w:tab w:val="left" w:pos="0"/>
          <w:tab w:val="left" w:pos="567"/>
        </w:tabs>
        <w:ind w:left="0" w:firstLine="0"/>
      </w:pPr>
      <w:r w:rsidRPr="00BA4F0F">
        <w:t>Показания: изменения в легких по данным КТ.</w:t>
      </w:r>
    </w:p>
    <w:p w14:paraId="4D2B863B" w14:textId="77777777" w:rsidR="00E83B26" w:rsidRPr="00BA4F0F" w:rsidRDefault="00E83B26" w:rsidP="00E83B26">
      <w:pPr>
        <w:tabs>
          <w:tab w:val="left" w:pos="0"/>
          <w:tab w:val="left" w:pos="567"/>
        </w:tabs>
      </w:pPr>
      <w:r w:rsidRPr="00BA4F0F">
        <w:t>Перечень диагностических тестов:</w:t>
      </w:r>
    </w:p>
    <w:p w14:paraId="19C9656B" w14:textId="77777777" w:rsidR="00E83B26" w:rsidRPr="00BA4F0F" w:rsidRDefault="00E83B26" w:rsidP="00A555B2">
      <w:pPr>
        <w:numPr>
          <w:ilvl w:val="0"/>
          <w:numId w:val="142"/>
        </w:numPr>
        <w:tabs>
          <w:tab w:val="left" w:pos="0"/>
          <w:tab w:val="left" w:pos="567"/>
        </w:tabs>
        <w:ind w:left="0" w:firstLine="0"/>
      </w:pPr>
      <w:r w:rsidRPr="00BA4F0F">
        <w:t>Исследование жидкости бронхоальвеолярного лаважа (БАЛ):</w:t>
      </w:r>
    </w:p>
    <w:p w14:paraId="5E44877F" w14:textId="77777777" w:rsidR="00E83B26" w:rsidRPr="00BA4F0F" w:rsidRDefault="00E83B26" w:rsidP="00A555B2">
      <w:pPr>
        <w:numPr>
          <w:ilvl w:val="0"/>
          <w:numId w:val="143"/>
        </w:numPr>
        <w:tabs>
          <w:tab w:val="left" w:pos="0"/>
          <w:tab w:val="left" w:pos="567"/>
        </w:tabs>
        <w:ind w:left="0" w:firstLine="0"/>
      </w:pPr>
      <w:r w:rsidRPr="00BA4F0F">
        <w:t xml:space="preserve">Цитология мазков. </w:t>
      </w:r>
    </w:p>
    <w:p w14:paraId="060EF3DF" w14:textId="77777777" w:rsidR="00E83B26" w:rsidRPr="00BA4F0F" w:rsidRDefault="00E83B26" w:rsidP="00A555B2">
      <w:pPr>
        <w:numPr>
          <w:ilvl w:val="0"/>
          <w:numId w:val="143"/>
        </w:numPr>
        <w:tabs>
          <w:tab w:val="left" w:pos="0"/>
          <w:tab w:val="left" w:pos="567"/>
        </w:tabs>
        <w:ind w:left="0" w:firstLine="0"/>
      </w:pPr>
      <w:r w:rsidRPr="00BA4F0F">
        <w:t xml:space="preserve">Микроскопия мазков (окраска по Граму, Цилю—Нильсену). </w:t>
      </w:r>
    </w:p>
    <w:p w14:paraId="06AE7899" w14:textId="77777777" w:rsidR="00E83B26" w:rsidRPr="00BA4F0F" w:rsidRDefault="00E83B26" w:rsidP="00A555B2">
      <w:pPr>
        <w:numPr>
          <w:ilvl w:val="0"/>
          <w:numId w:val="143"/>
        </w:numPr>
        <w:tabs>
          <w:tab w:val="left" w:pos="0"/>
          <w:tab w:val="left" w:pos="567"/>
        </w:tabs>
        <w:ind w:left="0" w:firstLine="0"/>
      </w:pPr>
      <w:r w:rsidRPr="00BA4F0F">
        <w:t>Флюоресцентная микроскопия на грибы с калькофлуором белым.</w:t>
      </w:r>
    </w:p>
    <w:p w14:paraId="6E553D1A" w14:textId="77777777" w:rsidR="00E83B26" w:rsidRPr="00BA4F0F" w:rsidRDefault="00E83B26" w:rsidP="00A555B2">
      <w:pPr>
        <w:numPr>
          <w:ilvl w:val="0"/>
          <w:numId w:val="143"/>
        </w:numPr>
        <w:tabs>
          <w:tab w:val="left" w:pos="0"/>
          <w:tab w:val="left" w:pos="567"/>
        </w:tabs>
        <w:ind w:left="0" w:firstLine="0"/>
      </w:pPr>
      <w:r w:rsidRPr="00BA4F0F">
        <w:t xml:space="preserve">Микробиологическое исследование (посев) на бактерии, включая нокардии, и грибы (обязательно на мицелиальные — посев на среду Чапека). </w:t>
      </w:r>
    </w:p>
    <w:p w14:paraId="5715FF23" w14:textId="77777777" w:rsidR="00E83B26" w:rsidRPr="00BA4F0F" w:rsidRDefault="00E83B26" w:rsidP="00A555B2">
      <w:pPr>
        <w:numPr>
          <w:ilvl w:val="0"/>
          <w:numId w:val="143"/>
        </w:numPr>
        <w:tabs>
          <w:tab w:val="left" w:pos="0"/>
          <w:tab w:val="left" w:pos="567"/>
        </w:tabs>
        <w:ind w:left="0" w:firstLine="0"/>
      </w:pPr>
      <w:r w:rsidRPr="00BA4F0F">
        <w:t xml:space="preserve">Микробиологическое исследование (посев) на </w:t>
      </w:r>
      <w:r w:rsidRPr="00BA4F0F">
        <w:rPr>
          <w:i/>
          <w:lang w:val="en-US"/>
        </w:rPr>
        <w:t>Legionella</w:t>
      </w:r>
      <w:r w:rsidRPr="00BA4F0F">
        <w:rPr>
          <w:i/>
        </w:rPr>
        <w:t xml:space="preserve"> </w:t>
      </w:r>
      <w:r w:rsidRPr="00BA4F0F">
        <w:rPr>
          <w:i/>
          <w:lang w:val="en-US"/>
        </w:rPr>
        <w:t>spp</w:t>
      </w:r>
      <w:r w:rsidRPr="00BA4F0F">
        <w:rPr>
          <w:i/>
        </w:rPr>
        <w:t>.</w:t>
      </w:r>
      <w:r w:rsidRPr="00BA4F0F">
        <w:t xml:space="preserve"> </w:t>
      </w:r>
    </w:p>
    <w:p w14:paraId="01E9C2C0" w14:textId="77777777" w:rsidR="00E83B26" w:rsidRPr="00BA4F0F" w:rsidRDefault="00E83B26" w:rsidP="00A555B2">
      <w:pPr>
        <w:numPr>
          <w:ilvl w:val="0"/>
          <w:numId w:val="143"/>
        </w:numPr>
        <w:tabs>
          <w:tab w:val="left" w:pos="0"/>
          <w:tab w:val="left" w:pos="567"/>
        </w:tabs>
        <w:ind w:left="0" w:firstLine="0"/>
      </w:pPr>
      <w:r w:rsidRPr="00BA4F0F">
        <w:t xml:space="preserve">Исследование на микобактерии (ПЦР). </w:t>
      </w:r>
    </w:p>
    <w:p w14:paraId="7FE0FBD7" w14:textId="77777777" w:rsidR="00E83B26" w:rsidRPr="00BA4F0F" w:rsidRDefault="00E83B26" w:rsidP="00A555B2">
      <w:pPr>
        <w:numPr>
          <w:ilvl w:val="0"/>
          <w:numId w:val="143"/>
        </w:numPr>
        <w:tabs>
          <w:tab w:val="left" w:pos="0"/>
          <w:tab w:val="left" w:pos="567"/>
        </w:tabs>
        <w:ind w:left="0" w:firstLine="0"/>
        <w:rPr>
          <w:i/>
        </w:rPr>
      </w:pPr>
      <w:r w:rsidRPr="00BA4F0F">
        <w:t xml:space="preserve">Флюоресцентная микроскопия на </w:t>
      </w:r>
      <w:r w:rsidRPr="00BA4F0F">
        <w:rPr>
          <w:i/>
        </w:rPr>
        <w:t xml:space="preserve">Pneumocystis jiroveci. </w:t>
      </w:r>
    </w:p>
    <w:p w14:paraId="752A5ADE" w14:textId="77777777" w:rsidR="00E83B26" w:rsidRPr="00BA4F0F" w:rsidRDefault="00E83B26" w:rsidP="00A555B2">
      <w:pPr>
        <w:numPr>
          <w:ilvl w:val="0"/>
          <w:numId w:val="143"/>
        </w:numPr>
        <w:tabs>
          <w:tab w:val="left" w:pos="0"/>
          <w:tab w:val="left" w:pos="567"/>
        </w:tabs>
        <w:ind w:left="0" w:firstLine="0"/>
      </w:pPr>
      <w:r w:rsidRPr="00BA4F0F">
        <w:t xml:space="preserve">Определение ДНК </w:t>
      </w:r>
      <w:r w:rsidRPr="00BA4F0F">
        <w:rPr>
          <w:i/>
          <w:lang w:val="en-US"/>
        </w:rPr>
        <w:t>Pneumocystis</w:t>
      </w:r>
      <w:r w:rsidRPr="00BA4F0F">
        <w:rPr>
          <w:i/>
        </w:rPr>
        <w:t xml:space="preserve"> </w:t>
      </w:r>
      <w:r w:rsidRPr="00BA4F0F">
        <w:rPr>
          <w:i/>
          <w:lang w:val="en-US"/>
        </w:rPr>
        <w:t>jirovecii</w:t>
      </w:r>
      <w:r w:rsidRPr="00BA4F0F">
        <w:t xml:space="preserve"> (ПЦР).</w:t>
      </w:r>
    </w:p>
    <w:p w14:paraId="74ECFFD7" w14:textId="77777777" w:rsidR="00E83B26" w:rsidRPr="00BA4F0F" w:rsidRDefault="00E83B26" w:rsidP="00A555B2">
      <w:pPr>
        <w:numPr>
          <w:ilvl w:val="0"/>
          <w:numId w:val="143"/>
        </w:numPr>
        <w:tabs>
          <w:tab w:val="left" w:pos="0"/>
          <w:tab w:val="left" w:pos="567"/>
        </w:tabs>
        <w:ind w:left="0" w:firstLine="0"/>
      </w:pPr>
      <w:r w:rsidRPr="00BA4F0F">
        <w:t xml:space="preserve">Определение антигена </w:t>
      </w:r>
      <w:r w:rsidRPr="00BA4F0F">
        <w:rPr>
          <w:i/>
        </w:rPr>
        <w:t>Aspergillus</w:t>
      </w:r>
      <w:r w:rsidRPr="00BA4F0F">
        <w:t xml:space="preserve"> (галактоманнан) в жидкости БАЛ.</w:t>
      </w:r>
    </w:p>
    <w:p w14:paraId="431FCB6C" w14:textId="77777777" w:rsidR="00E83B26" w:rsidRPr="00BA4F0F" w:rsidRDefault="00E83B26" w:rsidP="00A555B2">
      <w:pPr>
        <w:numPr>
          <w:ilvl w:val="0"/>
          <w:numId w:val="143"/>
        </w:numPr>
        <w:tabs>
          <w:tab w:val="left" w:pos="0"/>
          <w:tab w:val="left" w:pos="567"/>
        </w:tabs>
        <w:ind w:left="0" w:firstLine="0"/>
      </w:pPr>
      <w:r w:rsidRPr="00BA4F0F">
        <w:t xml:space="preserve">Определение антигена </w:t>
      </w:r>
      <w:r w:rsidRPr="00BA4F0F">
        <w:rPr>
          <w:i/>
          <w:lang w:val="en-US"/>
        </w:rPr>
        <w:t>Legionella</w:t>
      </w:r>
      <w:r w:rsidRPr="00BA4F0F">
        <w:rPr>
          <w:i/>
        </w:rPr>
        <w:t xml:space="preserve"> </w:t>
      </w:r>
      <w:r w:rsidRPr="00BA4F0F">
        <w:rPr>
          <w:i/>
          <w:lang w:val="en-US"/>
        </w:rPr>
        <w:t>pneumophilia</w:t>
      </w:r>
      <w:r w:rsidRPr="00BA4F0F">
        <w:t xml:space="preserve"> в моче. </w:t>
      </w:r>
    </w:p>
    <w:p w14:paraId="35CBD2DD" w14:textId="77777777" w:rsidR="00E83B26" w:rsidRPr="00BA4F0F" w:rsidRDefault="00E83B26" w:rsidP="00A555B2">
      <w:pPr>
        <w:numPr>
          <w:ilvl w:val="0"/>
          <w:numId w:val="143"/>
        </w:numPr>
        <w:tabs>
          <w:tab w:val="left" w:pos="0"/>
          <w:tab w:val="left" w:pos="567"/>
        </w:tabs>
        <w:ind w:left="0" w:firstLine="0"/>
      </w:pPr>
      <w:r w:rsidRPr="00BA4F0F">
        <w:t xml:space="preserve">Определение ДНК </w:t>
      </w:r>
      <w:r w:rsidRPr="00BA4F0F">
        <w:rPr>
          <w:i/>
          <w:lang w:val="en-US"/>
        </w:rPr>
        <w:t>Mycoplasma</w:t>
      </w:r>
      <w:r w:rsidRPr="00BA4F0F">
        <w:rPr>
          <w:i/>
        </w:rPr>
        <w:t xml:space="preserve"> </w:t>
      </w:r>
      <w:r w:rsidRPr="00BA4F0F">
        <w:rPr>
          <w:i/>
          <w:lang w:val="en-US"/>
        </w:rPr>
        <w:t>pneumonia</w:t>
      </w:r>
      <w:r w:rsidRPr="00BA4F0F">
        <w:rPr>
          <w:i/>
        </w:rPr>
        <w:t xml:space="preserve">, </w:t>
      </w:r>
      <w:r w:rsidRPr="00BA4F0F">
        <w:rPr>
          <w:i/>
          <w:lang w:val="en-US"/>
        </w:rPr>
        <w:t>Chlamydophila</w:t>
      </w:r>
      <w:r w:rsidRPr="00BA4F0F">
        <w:rPr>
          <w:i/>
        </w:rPr>
        <w:t xml:space="preserve"> </w:t>
      </w:r>
      <w:r w:rsidRPr="00BA4F0F">
        <w:rPr>
          <w:i/>
          <w:lang w:val="en-US"/>
        </w:rPr>
        <w:t>pneumoniae</w:t>
      </w:r>
      <w:r w:rsidRPr="00BA4F0F">
        <w:t xml:space="preserve"> в жидкости БАЛ. </w:t>
      </w:r>
    </w:p>
    <w:p w14:paraId="67653FF3" w14:textId="77777777" w:rsidR="00E83B26" w:rsidRPr="00BA4F0F" w:rsidRDefault="00E83B26" w:rsidP="00A555B2">
      <w:pPr>
        <w:numPr>
          <w:ilvl w:val="0"/>
          <w:numId w:val="143"/>
        </w:numPr>
        <w:tabs>
          <w:tab w:val="left" w:pos="0"/>
          <w:tab w:val="left" w:pos="567"/>
        </w:tabs>
        <w:ind w:left="0" w:firstLine="0"/>
      </w:pPr>
      <w:r w:rsidRPr="00BA4F0F">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32533B0C" w14:textId="77777777" w:rsidR="00E83B26" w:rsidRPr="00BA4F0F" w:rsidRDefault="00E83B26" w:rsidP="00E83B26">
      <w:pPr>
        <w:pStyle w:val="afe"/>
        <w:ind w:left="0"/>
        <w:rPr>
          <w:rFonts w:cs="Times New Roman"/>
          <w:szCs w:val="24"/>
          <w:u w:val="single"/>
        </w:rPr>
      </w:pPr>
    </w:p>
    <w:p w14:paraId="3E0D192C" w14:textId="77777777" w:rsidR="00E83B26" w:rsidRPr="00BA4F0F" w:rsidRDefault="00E83B26" w:rsidP="00E83B26">
      <w:pPr>
        <w:pStyle w:val="afe"/>
        <w:ind w:left="0"/>
        <w:rPr>
          <w:rFonts w:cs="Times New Roman"/>
          <w:b/>
          <w:i/>
          <w:szCs w:val="24"/>
        </w:rPr>
      </w:pPr>
      <w:r w:rsidRPr="00BA4F0F">
        <w:rPr>
          <w:rFonts w:cs="Times New Roman"/>
          <w:b/>
          <w:i/>
          <w:szCs w:val="24"/>
        </w:rPr>
        <w:t>Определение антигенов грибов</w:t>
      </w:r>
    </w:p>
    <w:p w14:paraId="178B7059" w14:textId="77777777" w:rsidR="00E83B26" w:rsidRPr="00BA4F0F" w:rsidRDefault="00E83B26" w:rsidP="00E83B26">
      <w:pPr>
        <w:pStyle w:val="afe"/>
        <w:ind w:left="0"/>
        <w:rPr>
          <w:rFonts w:cs="Times New Roman"/>
          <w:i/>
          <w:szCs w:val="24"/>
        </w:rPr>
      </w:pPr>
      <w:r w:rsidRPr="00BA4F0F">
        <w:rPr>
          <w:rFonts w:cs="Times New Roman"/>
          <w:i/>
          <w:szCs w:val="24"/>
        </w:rPr>
        <w:t xml:space="preserve">Антиген Aspergillus (галактоманнан) </w:t>
      </w:r>
    </w:p>
    <w:p w14:paraId="5B61C51F" w14:textId="77777777" w:rsidR="00E83B26" w:rsidRPr="00BA4F0F" w:rsidRDefault="00E83B26" w:rsidP="00A555B2">
      <w:pPr>
        <w:numPr>
          <w:ilvl w:val="0"/>
          <w:numId w:val="144"/>
        </w:numPr>
        <w:tabs>
          <w:tab w:val="left" w:pos="0"/>
          <w:tab w:val="left" w:pos="567"/>
        </w:tabs>
        <w:ind w:left="0" w:firstLine="0"/>
      </w:pPr>
      <w:r w:rsidRPr="00BA4F0F">
        <w:t xml:space="preserve">Обнаружение антигена </w:t>
      </w:r>
      <w:r w:rsidRPr="00BA4F0F">
        <w:rPr>
          <w:i/>
        </w:rPr>
        <w:t>Aspergillus</w:t>
      </w:r>
      <w:r w:rsidRPr="00BA4F0F">
        <w:t xml:space="preserve"> включено в критерии диагностики инвазивного аспергиллеза.</w:t>
      </w:r>
    </w:p>
    <w:p w14:paraId="50D41858" w14:textId="77777777" w:rsidR="00E83B26" w:rsidRPr="00BA4F0F" w:rsidRDefault="00E83B26" w:rsidP="00A555B2">
      <w:pPr>
        <w:numPr>
          <w:ilvl w:val="0"/>
          <w:numId w:val="144"/>
        </w:numPr>
        <w:tabs>
          <w:tab w:val="left" w:pos="0"/>
          <w:tab w:val="left" w:pos="567"/>
        </w:tabs>
        <w:ind w:left="0" w:firstLine="0"/>
      </w:pPr>
      <w:r w:rsidRPr="00BA4F0F">
        <w:t xml:space="preserve">Образцы для исследования: </w:t>
      </w:r>
    </w:p>
    <w:p w14:paraId="73B6B8E3" w14:textId="77777777" w:rsidR="00E83B26" w:rsidRPr="00BA4F0F" w:rsidRDefault="00E83B26" w:rsidP="00A555B2">
      <w:pPr>
        <w:numPr>
          <w:ilvl w:val="0"/>
          <w:numId w:val="145"/>
        </w:numPr>
        <w:tabs>
          <w:tab w:val="left" w:pos="0"/>
          <w:tab w:val="left" w:pos="567"/>
        </w:tabs>
        <w:ind w:left="0" w:firstLine="0"/>
      </w:pPr>
      <w:r w:rsidRPr="00BA4F0F">
        <w:t xml:space="preserve">кровь; </w:t>
      </w:r>
    </w:p>
    <w:p w14:paraId="43DFE343" w14:textId="77777777" w:rsidR="00E83B26" w:rsidRPr="00BA4F0F" w:rsidRDefault="00E83B26" w:rsidP="00A555B2">
      <w:pPr>
        <w:numPr>
          <w:ilvl w:val="0"/>
          <w:numId w:val="145"/>
        </w:numPr>
        <w:tabs>
          <w:tab w:val="left" w:pos="0"/>
          <w:tab w:val="left" w:pos="567"/>
        </w:tabs>
        <w:ind w:left="0" w:firstLine="0"/>
      </w:pPr>
      <w:r w:rsidRPr="00BA4F0F">
        <w:t xml:space="preserve">жидкость БАЛ; </w:t>
      </w:r>
    </w:p>
    <w:p w14:paraId="7F1E527C" w14:textId="77777777" w:rsidR="00E83B26" w:rsidRPr="00BA4F0F" w:rsidRDefault="00E83B26" w:rsidP="00A555B2">
      <w:pPr>
        <w:numPr>
          <w:ilvl w:val="0"/>
          <w:numId w:val="145"/>
        </w:numPr>
        <w:tabs>
          <w:tab w:val="left" w:pos="0"/>
          <w:tab w:val="left" w:pos="567"/>
        </w:tabs>
        <w:ind w:left="0" w:firstLine="0"/>
      </w:pPr>
      <w:r w:rsidRPr="00BA4F0F">
        <w:t xml:space="preserve">СМЖ. </w:t>
      </w:r>
    </w:p>
    <w:p w14:paraId="494F5462" w14:textId="77777777" w:rsidR="00E83B26" w:rsidRPr="00BA4F0F" w:rsidRDefault="00E83B26" w:rsidP="00A555B2">
      <w:pPr>
        <w:numPr>
          <w:ilvl w:val="0"/>
          <w:numId w:val="146"/>
        </w:numPr>
        <w:tabs>
          <w:tab w:val="left" w:pos="0"/>
          <w:tab w:val="left" w:pos="567"/>
        </w:tabs>
        <w:ind w:left="0" w:firstLine="0"/>
      </w:pPr>
      <w:r w:rsidRPr="00BA4F0F">
        <w:t xml:space="preserve">Результат определения антигена </w:t>
      </w:r>
      <w:r w:rsidRPr="00BA4F0F">
        <w:rPr>
          <w:i/>
        </w:rPr>
        <w:t xml:space="preserve">Aspergillus </w:t>
      </w:r>
      <w:r w:rsidRPr="00BA4F0F">
        <w:t>считают положительным в крови при индексе оптической плотности ≥ 0,5, в жидкости БАЛ ≥ 1,0, в СМЖ ≥ 0,5.</w:t>
      </w:r>
    </w:p>
    <w:p w14:paraId="03651ED4" w14:textId="77777777" w:rsidR="00E83B26" w:rsidRPr="00BA4F0F" w:rsidRDefault="00E83B26" w:rsidP="00A555B2">
      <w:pPr>
        <w:numPr>
          <w:ilvl w:val="0"/>
          <w:numId w:val="146"/>
        </w:numPr>
        <w:tabs>
          <w:tab w:val="left" w:pos="0"/>
          <w:tab w:val="left" w:pos="567"/>
        </w:tabs>
        <w:ind w:left="0" w:firstLine="0"/>
      </w:pPr>
      <w:r w:rsidRPr="00BA4F0F">
        <w:t xml:space="preserve">Проводят определение антигена </w:t>
      </w:r>
      <w:r w:rsidRPr="00BA4F0F">
        <w:rPr>
          <w:i/>
        </w:rPr>
        <w:t>Aspergillus</w:t>
      </w:r>
      <w:r w:rsidRPr="00BA4F0F">
        <w:t xml:space="preserve"> у больных с клиническими признаками (или факторами риска) возможного инвазивного микоза.</w:t>
      </w:r>
    </w:p>
    <w:p w14:paraId="595C5BB8" w14:textId="77777777" w:rsidR="00E83B26" w:rsidRPr="00BA4F0F" w:rsidRDefault="00E83B26" w:rsidP="00E83B26">
      <w:pPr>
        <w:tabs>
          <w:tab w:val="left" w:pos="0"/>
          <w:tab w:val="left" w:pos="567"/>
        </w:tabs>
        <w:jc w:val="center"/>
        <w:rPr>
          <w:b/>
        </w:rPr>
      </w:pPr>
    </w:p>
    <w:p w14:paraId="47377E3B" w14:textId="77777777" w:rsidR="00E83B26" w:rsidRPr="00BA4F0F" w:rsidRDefault="00E83B26" w:rsidP="00E83B26">
      <w:pPr>
        <w:pStyle w:val="afe"/>
        <w:ind w:left="0"/>
        <w:rPr>
          <w:rFonts w:cs="Times New Roman"/>
          <w:i/>
          <w:szCs w:val="24"/>
        </w:rPr>
      </w:pPr>
      <w:r w:rsidRPr="00BA4F0F">
        <w:rPr>
          <w:rFonts w:cs="Times New Roman"/>
          <w:i/>
          <w:szCs w:val="24"/>
        </w:rPr>
        <w:t>Определение антигена Aspergillus</w:t>
      </w:r>
    </w:p>
    <w:p w14:paraId="36F275DA" w14:textId="77777777" w:rsidR="00E83B26" w:rsidRPr="00BA4F0F" w:rsidRDefault="00E83B26" w:rsidP="00A555B2">
      <w:pPr>
        <w:numPr>
          <w:ilvl w:val="0"/>
          <w:numId w:val="147"/>
        </w:numPr>
        <w:tabs>
          <w:tab w:val="left" w:pos="0"/>
          <w:tab w:val="left" w:pos="567"/>
        </w:tabs>
        <w:ind w:left="0" w:firstLine="0"/>
      </w:pPr>
      <w:r w:rsidRPr="00BA4F0F">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0E9FEC90" w14:textId="77777777" w:rsidR="00E83B26" w:rsidRPr="00BA4F0F" w:rsidRDefault="00E83B26" w:rsidP="00A555B2">
      <w:pPr>
        <w:numPr>
          <w:ilvl w:val="0"/>
          <w:numId w:val="147"/>
        </w:numPr>
        <w:tabs>
          <w:tab w:val="left" w:pos="0"/>
          <w:tab w:val="left" w:pos="567"/>
        </w:tabs>
        <w:ind w:left="0" w:firstLine="0"/>
      </w:pPr>
      <w:r w:rsidRPr="00BA4F0F">
        <w:t xml:space="preserve">В этих случаях проводят однократное определение антигена </w:t>
      </w:r>
      <w:r w:rsidRPr="00BA4F0F">
        <w:rPr>
          <w:i/>
        </w:rPr>
        <w:t>Aspergillus</w:t>
      </w:r>
      <w:r w:rsidRPr="00BA4F0F">
        <w:t xml:space="preserve"> в жидкости БАЛ или, если у больного нейтропения (гранулоцитов &lt; 0,5 × 10</w:t>
      </w:r>
      <w:r w:rsidRPr="00BA4F0F">
        <w:rPr>
          <w:vertAlign w:val="superscript"/>
        </w:rPr>
        <w:t>9</w:t>
      </w:r>
      <w:r w:rsidRPr="00BA4F0F">
        <w:t xml:space="preserve"> /л), определяют антиген </w:t>
      </w:r>
      <w:r w:rsidRPr="00BA4F0F">
        <w:rPr>
          <w:i/>
        </w:rPr>
        <w:t>Aspergillus</w:t>
      </w:r>
      <w:r w:rsidRPr="00BA4F0F">
        <w:t xml:space="preserve"> в 2-3 образцах крови (не в одном!), взятых в течение суток или течение 2 дней.</w:t>
      </w:r>
    </w:p>
    <w:p w14:paraId="284304EA" w14:textId="77777777" w:rsidR="00E83B26" w:rsidRPr="00BA4F0F" w:rsidRDefault="00E83B26" w:rsidP="00A555B2">
      <w:pPr>
        <w:numPr>
          <w:ilvl w:val="0"/>
          <w:numId w:val="147"/>
        </w:numPr>
        <w:tabs>
          <w:tab w:val="left" w:pos="0"/>
          <w:tab w:val="left" w:pos="567"/>
        </w:tabs>
        <w:ind w:left="0" w:firstLine="0"/>
        <w:rPr>
          <w:b/>
        </w:rPr>
      </w:pPr>
      <w:r w:rsidRPr="00BA4F0F">
        <w:t xml:space="preserve">Исследование антигена </w:t>
      </w:r>
      <w:r w:rsidRPr="00BA4F0F">
        <w:rPr>
          <w:i/>
        </w:rPr>
        <w:t>Aspergillus</w:t>
      </w:r>
      <w:r w:rsidRPr="00BA4F0F">
        <w:t xml:space="preserve"> проводят до назначения противогрибковых препаратов, активных в отношении мицелиальных грибов. </w:t>
      </w:r>
    </w:p>
    <w:p w14:paraId="2E204C1E" w14:textId="77777777" w:rsidR="00E83B26" w:rsidRPr="00BA4F0F" w:rsidRDefault="00E83B26" w:rsidP="00E83B26">
      <w:pPr>
        <w:tabs>
          <w:tab w:val="left" w:pos="0"/>
          <w:tab w:val="left" w:pos="567"/>
        </w:tabs>
      </w:pPr>
      <w:r w:rsidRPr="00BA4F0F">
        <w:rPr>
          <w:i/>
        </w:rPr>
        <w:t>Примечание.</w:t>
      </w:r>
      <w:r w:rsidRPr="00BA4F0F">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2814DCD6" w14:textId="77777777" w:rsidR="00E83B26" w:rsidRPr="00BA4F0F" w:rsidRDefault="00E83B26" w:rsidP="00E83B26">
      <w:pPr>
        <w:tabs>
          <w:tab w:val="left" w:pos="0"/>
          <w:tab w:val="left" w:pos="567"/>
        </w:tabs>
        <w:jc w:val="center"/>
        <w:rPr>
          <w:b/>
        </w:rPr>
      </w:pPr>
    </w:p>
    <w:p w14:paraId="4368D196" w14:textId="77777777" w:rsidR="00E83B26" w:rsidRPr="00BA4F0F" w:rsidRDefault="00E83B26" w:rsidP="00E83B26">
      <w:pPr>
        <w:pStyle w:val="afe"/>
        <w:ind w:left="0"/>
        <w:rPr>
          <w:rFonts w:cs="Times New Roman"/>
          <w:i/>
          <w:szCs w:val="24"/>
        </w:rPr>
      </w:pPr>
      <w:r w:rsidRPr="00BA4F0F">
        <w:rPr>
          <w:rFonts w:cs="Times New Roman"/>
          <w:i/>
          <w:szCs w:val="24"/>
        </w:rPr>
        <w:t>Антиген Candida (маннан) и антитела к Candida (антиманнан)</w:t>
      </w:r>
    </w:p>
    <w:p w14:paraId="273D4B26" w14:textId="77777777" w:rsidR="00E83B26" w:rsidRPr="00BA4F0F" w:rsidRDefault="00E83B26" w:rsidP="00A555B2">
      <w:pPr>
        <w:numPr>
          <w:ilvl w:val="0"/>
          <w:numId w:val="148"/>
        </w:numPr>
        <w:tabs>
          <w:tab w:val="left" w:pos="0"/>
          <w:tab w:val="left" w:pos="567"/>
        </w:tabs>
        <w:ind w:left="0" w:firstLine="0"/>
      </w:pPr>
      <w:r w:rsidRPr="00BA4F0F">
        <w:t xml:space="preserve">Обнаружение антигена </w:t>
      </w:r>
      <w:r w:rsidRPr="00BA4F0F">
        <w:rPr>
          <w:i/>
        </w:rPr>
        <w:t>Candida</w:t>
      </w:r>
      <w:r w:rsidRPr="00BA4F0F">
        <w:t xml:space="preserve"> и антител к </w:t>
      </w:r>
      <w:r w:rsidRPr="00BA4F0F">
        <w:rPr>
          <w:i/>
        </w:rPr>
        <w:t>Candida</w:t>
      </w:r>
      <w:r w:rsidRPr="00BA4F0F">
        <w:t xml:space="preserve"> не включено в критерии диагностики инвазивного кандидоза. </w:t>
      </w:r>
    </w:p>
    <w:p w14:paraId="7578BA9B" w14:textId="77777777" w:rsidR="00E83B26" w:rsidRPr="00BA4F0F" w:rsidRDefault="00E83B26" w:rsidP="00A555B2">
      <w:pPr>
        <w:numPr>
          <w:ilvl w:val="0"/>
          <w:numId w:val="148"/>
        </w:numPr>
        <w:tabs>
          <w:tab w:val="left" w:pos="0"/>
          <w:tab w:val="left" w:pos="567"/>
        </w:tabs>
        <w:ind w:left="0" w:firstLine="0"/>
      </w:pPr>
      <w:r w:rsidRPr="00BA4F0F">
        <w:t xml:space="preserve">Образец для исследования — кровь. </w:t>
      </w:r>
    </w:p>
    <w:p w14:paraId="339BC94A" w14:textId="77777777" w:rsidR="00E83B26" w:rsidRPr="00BA4F0F" w:rsidRDefault="00E83B26" w:rsidP="00A555B2">
      <w:pPr>
        <w:numPr>
          <w:ilvl w:val="0"/>
          <w:numId w:val="148"/>
        </w:numPr>
        <w:tabs>
          <w:tab w:val="left" w:pos="0"/>
          <w:tab w:val="left" w:pos="567"/>
        </w:tabs>
        <w:ind w:left="0" w:firstLine="0"/>
      </w:pPr>
      <w:r w:rsidRPr="00BA4F0F">
        <w:t xml:space="preserve">Результат определения считается положительным при следующих значениях: </w:t>
      </w:r>
    </w:p>
    <w:p w14:paraId="7A85F4D2" w14:textId="77777777" w:rsidR="00E83B26" w:rsidRPr="00BA4F0F" w:rsidRDefault="00E83B26" w:rsidP="00A555B2">
      <w:pPr>
        <w:numPr>
          <w:ilvl w:val="0"/>
          <w:numId w:val="149"/>
        </w:numPr>
        <w:tabs>
          <w:tab w:val="left" w:pos="0"/>
          <w:tab w:val="left" w:pos="567"/>
        </w:tabs>
        <w:ind w:left="0" w:firstLine="0"/>
      </w:pPr>
      <w:r w:rsidRPr="00BA4F0F">
        <w:t xml:space="preserve">антиген </w:t>
      </w:r>
      <w:r w:rsidRPr="00BA4F0F">
        <w:rPr>
          <w:i/>
        </w:rPr>
        <w:t>Candida</w:t>
      </w:r>
      <w:r w:rsidRPr="00BA4F0F">
        <w:t xml:space="preserve"> (маннан): ≥ 125 пг/мл; </w:t>
      </w:r>
    </w:p>
    <w:p w14:paraId="000E0D6F" w14:textId="77777777" w:rsidR="00E83B26" w:rsidRPr="00BA4F0F" w:rsidRDefault="00E83B26" w:rsidP="00A555B2">
      <w:pPr>
        <w:numPr>
          <w:ilvl w:val="0"/>
          <w:numId w:val="149"/>
        </w:numPr>
        <w:tabs>
          <w:tab w:val="left" w:pos="0"/>
          <w:tab w:val="left" w:pos="567"/>
        </w:tabs>
        <w:ind w:left="0" w:firstLine="0"/>
      </w:pPr>
      <w:r w:rsidRPr="00BA4F0F">
        <w:t xml:space="preserve">антитела к </w:t>
      </w:r>
      <w:r w:rsidRPr="00BA4F0F">
        <w:rPr>
          <w:i/>
        </w:rPr>
        <w:t>Candida</w:t>
      </w:r>
      <w:r w:rsidRPr="00BA4F0F">
        <w:t xml:space="preserve"> (антиманнан): ≥ 10 ME. </w:t>
      </w:r>
    </w:p>
    <w:p w14:paraId="36261997" w14:textId="77777777" w:rsidR="00E83B26" w:rsidRPr="00BA4F0F" w:rsidRDefault="00E83B26" w:rsidP="00A555B2">
      <w:pPr>
        <w:numPr>
          <w:ilvl w:val="0"/>
          <w:numId w:val="148"/>
        </w:numPr>
        <w:tabs>
          <w:tab w:val="left" w:pos="0"/>
          <w:tab w:val="left" w:pos="567"/>
        </w:tabs>
        <w:ind w:left="0" w:firstLine="0"/>
      </w:pPr>
      <w:r w:rsidRPr="00BA4F0F">
        <w:t xml:space="preserve">Показания к проведению исследования: </w:t>
      </w:r>
    </w:p>
    <w:p w14:paraId="6EB08D85" w14:textId="77777777" w:rsidR="00E83B26" w:rsidRPr="00BA4F0F" w:rsidRDefault="00E83B26" w:rsidP="00A555B2">
      <w:pPr>
        <w:numPr>
          <w:ilvl w:val="0"/>
          <w:numId w:val="150"/>
        </w:numPr>
        <w:tabs>
          <w:tab w:val="left" w:pos="0"/>
          <w:tab w:val="left" w:pos="567"/>
        </w:tabs>
        <w:ind w:left="0" w:firstLine="0"/>
      </w:pPr>
      <w:r w:rsidRPr="00BA4F0F">
        <w:t xml:space="preserve">множественные очаги в печени и/или селезенке (подозрение на гепатолиенальный кандидоз); </w:t>
      </w:r>
    </w:p>
    <w:p w14:paraId="063222BA" w14:textId="77777777" w:rsidR="00E83B26" w:rsidRPr="00BA4F0F" w:rsidRDefault="00E83B26" w:rsidP="00A555B2">
      <w:pPr>
        <w:numPr>
          <w:ilvl w:val="0"/>
          <w:numId w:val="150"/>
        </w:numPr>
        <w:tabs>
          <w:tab w:val="left" w:pos="0"/>
          <w:tab w:val="left" w:pos="567"/>
        </w:tabs>
        <w:ind w:left="0" w:firstLine="0"/>
      </w:pPr>
      <w:r w:rsidRPr="00BA4F0F">
        <w:t xml:space="preserve">предполагаемый инвазивный кандидоз. </w:t>
      </w:r>
    </w:p>
    <w:p w14:paraId="4C6AF357" w14:textId="77777777" w:rsidR="00E83B26" w:rsidRPr="00BA4F0F" w:rsidRDefault="00E83B26" w:rsidP="00E83B26">
      <w:pPr>
        <w:tabs>
          <w:tab w:val="left" w:pos="0"/>
          <w:tab w:val="left" w:pos="567"/>
        </w:tabs>
      </w:pPr>
      <w:r w:rsidRPr="00BA4F0F">
        <w:rPr>
          <w:i/>
        </w:rPr>
        <w:t>Примечание.</w:t>
      </w:r>
      <w:r w:rsidRPr="00BA4F0F">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3E062C2B" w14:textId="77777777" w:rsidR="00E83B26" w:rsidRPr="00BA4F0F" w:rsidRDefault="00E83B26" w:rsidP="00E83B26">
      <w:pPr>
        <w:tabs>
          <w:tab w:val="left" w:pos="0"/>
          <w:tab w:val="left" w:pos="567"/>
        </w:tabs>
        <w:jc w:val="center"/>
        <w:rPr>
          <w:b/>
        </w:rPr>
      </w:pPr>
    </w:p>
    <w:p w14:paraId="0DD9461D" w14:textId="77777777" w:rsidR="00E83B26" w:rsidRPr="00BA4F0F" w:rsidRDefault="00E83B26" w:rsidP="00E83B26">
      <w:pPr>
        <w:pStyle w:val="afe"/>
        <w:ind w:left="0"/>
        <w:rPr>
          <w:rFonts w:cs="Times New Roman"/>
          <w:i/>
          <w:szCs w:val="24"/>
        </w:rPr>
      </w:pPr>
      <w:r w:rsidRPr="00BA4F0F">
        <w:rPr>
          <w:rFonts w:cs="Times New Roman"/>
          <w:i/>
          <w:szCs w:val="24"/>
        </w:rPr>
        <w:t>Антиген Cryptococcus (глюкуроноксиломаннан)</w:t>
      </w:r>
    </w:p>
    <w:p w14:paraId="63638DDD" w14:textId="77777777" w:rsidR="00E83B26" w:rsidRPr="00BA4F0F" w:rsidRDefault="00E83B26" w:rsidP="00A555B2">
      <w:pPr>
        <w:numPr>
          <w:ilvl w:val="0"/>
          <w:numId w:val="151"/>
        </w:numPr>
        <w:tabs>
          <w:tab w:val="left" w:pos="0"/>
          <w:tab w:val="left" w:pos="567"/>
        </w:tabs>
        <w:ind w:left="0" w:firstLine="0"/>
      </w:pPr>
      <w:r w:rsidRPr="00BA4F0F">
        <w:t xml:space="preserve">Обнаружение антигена </w:t>
      </w:r>
      <w:r w:rsidRPr="00BA4F0F">
        <w:rPr>
          <w:i/>
        </w:rPr>
        <w:t>Cryptococcus</w:t>
      </w:r>
      <w:r w:rsidRPr="00BA4F0F">
        <w:t xml:space="preserve"> (глюкуроноксиломаннана) включено в критерии диагностики инвазивного криптоккоза. </w:t>
      </w:r>
    </w:p>
    <w:p w14:paraId="7D46547D" w14:textId="77777777" w:rsidR="00E83B26" w:rsidRPr="00BA4F0F" w:rsidRDefault="00E83B26" w:rsidP="00A555B2">
      <w:pPr>
        <w:numPr>
          <w:ilvl w:val="0"/>
          <w:numId w:val="151"/>
        </w:numPr>
        <w:tabs>
          <w:tab w:val="left" w:pos="0"/>
          <w:tab w:val="left" w:pos="567"/>
        </w:tabs>
        <w:ind w:left="0" w:firstLine="0"/>
      </w:pPr>
      <w:r w:rsidRPr="00BA4F0F">
        <w:t xml:space="preserve">Образцы для исследования: </w:t>
      </w:r>
    </w:p>
    <w:p w14:paraId="0E242D42" w14:textId="77777777" w:rsidR="00E83B26" w:rsidRPr="00BA4F0F" w:rsidRDefault="00E83B26" w:rsidP="00A555B2">
      <w:pPr>
        <w:numPr>
          <w:ilvl w:val="0"/>
          <w:numId w:val="152"/>
        </w:numPr>
        <w:tabs>
          <w:tab w:val="left" w:pos="0"/>
          <w:tab w:val="left" w:pos="567"/>
        </w:tabs>
        <w:ind w:left="0" w:firstLine="0"/>
      </w:pPr>
      <w:r w:rsidRPr="00BA4F0F">
        <w:t xml:space="preserve">кровь; </w:t>
      </w:r>
    </w:p>
    <w:p w14:paraId="1CE8FB8B" w14:textId="77777777" w:rsidR="00E83B26" w:rsidRPr="00BA4F0F" w:rsidRDefault="00E83B26" w:rsidP="00A555B2">
      <w:pPr>
        <w:numPr>
          <w:ilvl w:val="0"/>
          <w:numId w:val="152"/>
        </w:numPr>
        <w:tabs>
          <w:tab w:val="left" w:pos="0"/>
          <w:tab w:val="left" w:pos="567"/>
        </w:tabs>
        <w:ind w:left="0" w:firstLine="0"/>
      </w:pPr>
      <w:r w:rsidRPr="00BA4F0F">
        <w:t xml:space="preserve">жидкость БАЛ; </w:t>
      </w:r>
    </w:p>
    <w:p w14:paraId="3106D0AC" w14:textId="77777777" w:rsidR="00E83B26" w:rsidRPr="00BA4F0F" w:rsidRDefault="00E83B26" w:rsidP="00A555B2">
      <w:pPr>
        <w:numPr>
          <w:ilvl w:val="0"/>
          <w:numId w:val="152"/>
        </w:numPr>
        <w:tabs>
          <w:tab w:val="left" w:pos="0"/>
          <w:tab w:val="left" w:pos="567"/>
        </w:tabs>
        <w:ind w:left="0" w:firstLine="0"/>
      </w:pPr>
      <w:r w:rsidRPr="00BA4F0F">
        <w:t xml:space="preserve">СМЖ; </w:t>
      </w:r>
    </w:p>
    <w:p w14:paraId="6D8033C5" w14:textId="77777777" w:rsidR="00E83B26" w:rsidRPr="00BA4F0F" w:rsidRDefault="00E83B26" w:rsidP="00A555B2">
      <w:pPr>
        <w:numPr>
          <w:ilvl w:val="0"/>
          <w:numId w:val="152"/>
        </w:numPr>
        <w:tabs>
          <w:tab w:val="left" w:pos="0"/>
          <w:tab w:val="left" w:pos="567"/>
        </w:tabs>
        <w:ind w:left="0" w:firstLine="0"/>
      </w:pPr>
      <w:r w:rsidRPr="00BA4F0F">
        <w:t xml:space="preserve">моча. </w:t>
      </w:r>
    </w:p>
    <w:p w14:paraId="6A4EEBDF" w14:textId="77777777" w:rsidR="00E83B26" w:rsidRPr="00BA4F0F" w:rsidRDefault="00E83B26" w:rsidP="00A555B2">
      <w:pPr>
        <w:numPr>
          <w:ilvl w:val="0"/>
          <w:numId w:val="153"/>
        </w:numPr>
        <w:tabs>
          <w:tab w:val="left" w:pos="0"/>
          <w:tab w:val="left" w:pos="567"/>
        </w:tabs>
        <w:ind w:left="0" w:firstLine="0"/>
      </w:pPr>
      <w:r w:rsidRPr="00BA4F0F">
        <w:t xml:space="preserve">Высокой чувствительностью и специфичностью обладает латекс-тест (анализ качественный - положительный или отрицательный). </w:t>
      </w:r>
    </w:p>
    <w:p w14:paraId="70BBCC02" w14:textId="77777777" w:rsidR="00E83B26" w:rsidRPr="00BA4F0F" w:rsidRDefault="00E83B26" w:rsidP="00A555B2">
      <w:pPr>
        <w:numPr>
          <w:ilvl w:val="0"/>
          <w:numId w:val="153"/>
        </w:numPr>
        <w:tabs>
          <w:tab w:val="left" w:pos="0"/>
          <w:tab w:val="left" w:pos="567"/>
        </w:tabs>
        <w:ind w:left="0" w:firstLine="0"/>
      </w:pPr>
      <w:r w:rsidRPr="00BA4F0F">
        <w:t xml:space="preserve">Показания к определению антигена </w:t>
      </w:r>
      <w:r w:rsidRPr="00BA4F0F">
        <w:rPr>
          <w:i/>
        </w:rPr>
        <w:t>Cryptococcus</w:t>
      </w:r>
      <w:r w:rsidRPr="00BA4F0F">
        <w:t xml:space="preserve"> (глюкуроноксиломаннан): </w:t>
      </w:r>
    </w:p>
    <w:p w14:paraId="6F8E6E8C" w14:textId="77777777" w:rsidR="00E83B26" w:rsidRPr="00BA4F0F" w:rsidRDefault="00E83B26" w:rsidP="00A555B2">
      <w:pPr>
        <w:numPr>
          <w:ilvl w:val="0"/>
          <w:numId w:val="154"/>
        </w:numPr>
        <w:tabs>
          <w:tab w:val="left" w:pos="0"/>
          <w:tab w:val="left" w:pos="567"/>
        </w:tabs>
        <w:ind w:left="0" w:firstLine="0"/>
      </w:pPr>
      <w:r w:rsidRPr="00BA4F0F">
        <w:t xml:space="preserve">исследование всех первых образцов СМЖ при симптомах инфекции ЦНС у больных опухолями системы крови; </w:t>
      </w:r>
    </w:p>
    <w:p w14:paraId="4633DA95" w14:textId="77777777" w:rsidR="00E83B26" w:rsidRPr="00BA4F0F" w:rsidRDefault="00E83B26" w:rsidP="00A555B2">
      <w:pPr>
        <w:numPr>
          <w:ilvl w:val="0"/>
          <w:numId w:val="154"/>
        </w:numPr>
        <w:tabs>
          <w:tab w:val="left" w:pos="0"/>
          <w:tab w:val="left" w:pos="567"/>
        </w:tabs>
        <w:ind w:left="0" w:firstLine="0"/>
      </w:pPr>
      <w:r w:rsidRPr="00BA4F0F">
        <w:t xml:space="preserve">исследование второго образца спинномозговой жидкости при некупируемой инфекции ЦНС; </w:t>
      </w:r>
    </w:p>
    <w:p w14:paraId="4E556B5B" w14:textId="77777777" w:rsidR="00E83B26" w:rsidRPr="00BA4F0F" w:rsidRDefault="00E83B26" w:rsidP="00A555B2">
      <w:pPr>
        <w:numPr>
          <w:ilvl w:val="0"/>
          <w:numId w:val="154"/>
        </w:numPr>
        <w:tabs>
          <w:tab w:val="left" w:pos="0"/>
          <w:tab w:val="left" w:pos="567"/>
        </w:tabs>
        <w:ind w:left="0" w:firstLine="0"/>
      </w:pPr>
      <w:r w:rsidRPr="00BA4F0F">
        <w:t xml:space="preserve">исследование антигена </w:t>
      </w:r>
      <w:r w:rsidRPr="00BA4F0F">
        <w:rPr>
          <w:i/>
        </w:rPr>
        <w:t>Cryptococcus</w:t>
      </w:r>
      <w:r w:rsidRPr="00BA4F0F">
        <w:t xml:space="preserve"> (глюкуроноксиломаннан) в крови в случае предполагаемой криптококковой инфекции. </w:t>
      </w:r>
    </w:p>
    <w:p w14:paraId="3E046B1C" w14:textId="77777777" w:rsidR="00E83B26" w:rsidRPr="00BA4F0F" w:rsidRDefault="00E83B26" w:rsidP="00E83B26">
      <w:pPr>
        <w:tabs>
          <w:tab w:val="left" w:pos="0"/>
          <w:tab w:val="left" w:pos="567"/>
        </w:tabs>
      </w:pPr>
      <w:r w:rsidRPr="00BA4F0F">
        <w:rPr>
          <w:i/>
        </w:rPr>
        <w:t>Примечание.</w:t>
      </w:r>
      <w:r w:rsidRPr="00BA4F0F">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4A8DDDF9" w14:textId="77777777" w:rsidR="00E83B26" w:rsidRPr="00BA4F0F" w:rsidRDefault="00E83B26" w:rsidP="00E83B26">
      <w:pPr>
        <w:pStyle w:val="afe"/>
        <w:ind w:left="0"/>
        <w:rPr>
          <w:rFonts w:cs="Times New Roman"/>
          <w:szCs w:val="24"/>
          <w:u w:val="single"/>
        </w:rPr>
      </w:pPr>
    </w:p>
    <w:p w14:paraId="3F897A44" w14:textId="77777777" w:rsidR="00E83B26" w:rsidRPr="00BA4F0F" w:rsidRDefault="00E83B26" w:rsidP="00E83B26">
      <w:pPr>
        <w:pStyle w:val="afe"/>
        <w:ind w:left="0"/>
        <w:rPr>
          <w:rFonts w:cs="Times New Roman"/>
          <w:b/>
          <w:i/>
          <w:szCs w:val="24"/>
        </w:rPr>
      </w:pPr>
      <w:r w:rsidRPr="00BA4F0F">
        <w:rPr>
          <w:rFonts w:cs="Times New Roman"/>
          <w:b/>
          <w:i/>
          <w:szCs w:val="24"/>
        </w:rPr>
        <w:t>Исследование крови на антитела к Мycoplasma pneumoniae (IgM, IgG), Chlamydia pneumoniae (IgM, IgG) в крови</w:t>
      </w:r>
    </w:p>
    <w:p w14:paraId="18245042" w14:textId="77777777" w:rsidR="00E83B26" w:rsidRPr="00BA4F0F" w:rsidRDefault="00E83B26" w:rsidP="00A555B2">
      <w:pPr>
        <w:numPr>
          <w:ilvl w:val="0"/>
          <w:numId w:val="155"/>
        </w:numPr>
        <w:tabs>
          <w:tab w:val="left" w:pos="0"/>
          <w:tab w:val="left" w:pos="567"/>
        </w:tabs>
        <w:ind w:left="0" w:firstLine="0"/>
      </w:pPr>
      <w:r w:rsidRPr="00BA4F0F">
        <w:t xml:space="preserve">Показания — пневмония. </w:t>
      </w:r>
    </w:p>
    <w:p w14:paraId="4427A761" w14:textId="77777777" w:rsidR="00E83B26" w:rsidRPr="00BA4F0F" w:rsidRDefault="00E83B26" w:rsidP="00E83B26">
      <w:pPr>
        <w:tabs>
          <w:tab w:val="left" w:pos="0"/>
          <w:tab w:val="left" w:pos="567"/>
        </w:tabs>
      </w:pPr>
      <w:r w:rsidRPr="00BA4F0F">
        <w:rPr>
          <w:i/>
        </w:rPr>
        <w:t>Примечание.</w:t>
      </w:r>
      <w:r w:rsidRPr="00BA4F0F">
        <w:t xml:space="preserve"> При положительных результатах определения IgG и наличии лихорадки исследование повторяют через 10—14 дней. </w:t>
      </w:r>
    </w:p>
    <w:p w14:paraId="404CFEF1" w14:textId="77777777" w:rsidR="00E83B26" w:rsidRPr="00BA4F0F" w:rsidRDefault="00E83B26" w:rsidP="00E83B26">
      <w:pPr>
        <w:tabs>
          <w:tab w:val="left" w:pos="0"/>
          <w:tab w:val="left" w:pos="567"/>
        </w:tabs>
      </w:pPr>
    </w:p>
    <w:p w14:paraId="64DD410F" w14:textId="77777777" w:rsidR="00E83B26" w:rsidRPr="00BA4F0F" w:rsidRDefault="00E83B26" w:rsidP="00E83B26">
      <w:pPr>
        <w:pStyle w:val="afe"/>
        <w:ind w:left="0"/>
        <w:rPr>
          <w:rFonts w:cs="Times New Roman"/>
          <w:b/>
          <w:i/>
          <w:szCs w:val="24"/>
        </w:rPr>
      </w:pPr>
      <w:r w:rsidRPr="00BA4F0F">
        <w:rPr>
          <w:rFonts w:cs="Times New Roman"/>
          <w:b/>
          <w:i/>
          <w:szCs w:val="24"/>
        </w:rPr>
        <w:t>МРТ головного мозга</w:t>
      </w:r>
    </w:p>
    <w:p w14:paraId="1715D0AA" w14:textId="77777777" w:rsidR="00E83B26" w:rsidRPr="00BA4F0F" w:rsidRDefault="00E83B26" w:rsidP="00A555B2">
      <w:pPr>
        <w:numPr>
          <w:ilvl w:val="0"/>
          <w:numId w:val="203"/>
        </w:numPr>
        <w:tabs>
          <w:tab w:val="left" w:pos="0"/>
          <w:tab w:val="left" w:pos="567"/>
        </w:tabs>
        <w:ind w:left="0" w:firstLine="0"/>
        <w:rPr>
          <w:b/>
        </w:rPr>
      </w:pPr>
      <w:r w:rsidRPr="00BA4F0F">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3AF2D908" w14:textId="77777777" w:rsidR="00E83B26" w:rsidRPr="00BA4F0F" w:rsidRDefault="00E83B26" w:rsidP="00A555B2">
      <w:pPr>
        <w:numPr>
          <w:ilvl w:val="0"/>
          <w:numId w:val="203"/>
        </w:numPr>
        <w:tabs>
          <w:tab w:val="left" w:pos="0"/>
          <w:tab w:val="left" w:pos="567"/>
        </w:tabs>
        <w:ind w:left="0" w:firstLine="0"/>
        <w:rPr>
          <w:b/>
        </w:rPr>
      </w:pPr>
      <w:r w:rsidRPr="00BA4F0F">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117CE87E" w14:textId="77777777" w:rsidR="00E83B26" w:rsidRPr="00BA4F0F" w:rsidRDefault="00E83B26" w:rsidP="00E83B26">
      <w:pPr>
        <w:pStyle w:val="afe"/>
        <w:ind w:left="0"/>
        <w:rPr>
          <w:rFonts w:cs="Times New Roman"/>
          <w:szCs w:val="24"/>
          <w:u w:val="single"/>
        </w:rPr>
      </w:pPr>
    </w:p>
    <w:p w14:paraId="7FEFE26A" w14:textId="77777777" w:rsidR="00E83B26" w:rsidRPr="00BA4F0F" w:rsidRDefault="00E83B26" w:rsidP="00E83B26">
      <w:pPr>
        <w:pStyle w:val="afe"/>
        <w:ind w:left="0"/>
        <w:rPr>
          <w:rFonts w:cs="Times New Roman"/>
          <w:b/>
          <w:i/>
          <w:szCs w:val="24"/>
        </w:rPr>
      </w:pPr>
      <w:r w:rsidRPr="00BA4F0F">
        <w:rPr>
          <w:rFonts w:cs="Times New Roman"/>
          <w:b/>
          <w:i/>
          <w:szCs w:val="24"/>
        </w:rPr>
        <w:t>Ультразвуковое исследование или компьютерная томография органов брюшной полости</w:t>
      </w:r>
    </w:p>
    <w:p w14:paraId="30CE0900" w14:textId="77777777" w:rsidR="00E83B26" w:rsidRPr="00BA4F0F" w:rsidRDefault="00E83B26" w:rsidP="00A555B2">
      <w:pPr>
        <w:numPr>
          <w:ilvl w:val="0"/>
          <w:numId w:val="155"/>
        </w:numPr>
        <w:tabs>
          <w:tab w:val="left" w:pos="0"/>
          <w:tab w:val="left" w:pos="567"/>
        </w:tabs>
        <w:ind w:left="0" w:firstLine="0"/>
      </w:pPr>
      <w:r w:rsidRPr="00BA4F0F">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vertAlign w:val="superscript"/>
        </w:rPr>
        <w:t>9</w:t>
      </w:r>
      <w:r w:rsidRPr="00BA4F0F">
        <w:t xml:space="preserve"> /л). </w:t>
      </w:r>
    </w:p>
    <w:p w14:paraId="6B3C0EA7" w14:textId="77777777" w:rsidR="00E83B26" w:rsidRPr="00BA4F0F" w:rsidRDefault="00E83B26" w:rsidP="00E83B26">
      <w:pPr>
        <w:tabs>
          <w:tab w:val="left" w:pos="0"/>
          <w:tab w:val="left" w:pos="567"/>
        </w:tabs>
      </w:pPr>
      <w:r w:rsidRPr="00BA4F0F">
        <w:rPr>
          <w:i/>
        </w:rPr>
        <w:t>Примечание.</w:t>
      </w:r>
      <w:r w:rsidRPr="00BA4F0F">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7A0B0BB5" w14:textId="77777777" w:rsidR="00E83B26" w:rsidRPr="00BA4F0F" w:rsidRDefault="00E83B26" w:rsidP="00A555B2">
      <w:pPr>
        <w:numPr>
          <w:ilvl w:val="0"/>
          <w:numId w:val="155"/>
        </w:numPr>
        <w:tabs>
          <w:tab w:val="left" w:pos="0"/>
          <w:tab w:val="left" w:pos="567"/>
        </w:tabs>
        <w:ind w:left="0" w:firstLine="0"/>
      </w:pPr>
      <w:r w:rsidRPr="00BA4F0F">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14CD2674" w14:textId="77777777" w:rsidR="00E83B26" w:rsidRPr="00BA4F0F" w:rsidRDefault="00E83B26" w:rsidP="00A555B2">
      <w:pPr>
        <w:numPr>
          <w:ilvl w:val="0"/>
          <w:numId w:val="155"/>
        </w:numPr>
        <w:tabs>
          <w:tab w:val="left" w:pos="0"/>
          <w:tab w:val="left" w:pos="567"/>
        </w:tabs>
        <w:ind w:left="0" w:firstLine="0"/>
      </w:pPr>
      <w:r w:rsidRPr="00BA4F0F">
        <w:t>Оценивать состояние очагов (размеры, плотность) в печени и селезенке необходимо всегда при числе гранулоцитов &gt; 0,5 × 10</w:t>
      </w:r>
      <w:r w:rsidRPr="00BA4F0F">
        <w:rPr>
          <w:i/>
          <w:vertAlign w:val="superscript"/>
        </w:rPr>
        <w:t>9</w:t>
      </w:r>
      <w:r w:rsidRPr="00BA4F0F">
        <w:t xml:space="preserve"> /л. Проведение исследования в период нейтропении дает ложную информацию о меньшем размере очагов. </w:t>
      </w:r>
    </w:p>
    <w:p w14:paraId="1D48E1D2" w14:textId="77777777" w:rsidR="00E83B26" w:rsidRPr="00BA4F0F" w:rsidRDefault="00E83B26" w:rsidP="00E83B26">
      <w:pPr>
        <w:pStyle w:val="afe"/>
        <w:ind w:left="0"/>
        <w:rPr>
          <w:rFonts w:cs="Times New Roman"/>
          <w:szCs w:val="24"/>
          <w:u w:val="single"/>
        </w:rPr>
      </w:pPr>
    </w:p>
    <w:p w14:paraId="100BF92D" w14:textId="77777777" w:rsidR="00E83B26" w:rsidRPr="00BA4F0F" w:rsidRDefault="00E83B26" w:rsidP="00E83B26">
      <w:pPr>
        <w:pStyle w:val="afe"/>
        <w:ind w:left="0"/>
        <w:rPr>
          <w:rFonts w:cs="Times New Roman"/>
          <w:b/>
          <w:i/>
          <w:szCs w:val="24"/>
        </w:rPr>
      </w:pPr>
      <w:r w:rsidRPr="00BA4F0F">
        <w:rPr>
          <w:rFonts w:cs="Times New Roman"/>
          <w:b/>
          <w:i/>
          <w:szCs w:val="24"/>
        </w:rPr>
        <w:t>Дополнительные исследования</w:t>
      </w:r>
    </w:p>
    <w:p w14:paraId="3662FC8E" w14:textId="77777777" w:rsidR="00E83B26" w:rsidRPr="00BA4F0F" w:rsidRDefault="00E83B26" w:rsidP="00E83B26">
      <w:pPr>
        <w:tabs>
          <w:tab w:val="left" w:pos="0"/>
          <w:tab w:val="left" w:pos="567"/>
        </w:tabs>
        <w:ind w:firstLine="567"/>
      </w:pPr>
      <w:r w:rsidRPr="00BA4F0F">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0E7F98D3" w14:textId="77777777" w:rsidR="00E83B26" w:rsidRPr="00BA4F0F" w:rsidRDefault="00E83B26" w:rsidP="00E83B26">
      <w:pPr>
        <w:tabs>
          <w:tab w:val="left" w:pos="0"/>
          <w:tab w:val="left" w:pos="567"/>
        </w:tabs>
        <w:ind w:firstLine="567"/>
      </w:pPr>
      <w:r w:rsidRPr="00BA4F0F">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501683D5" w14:textId="77777777" w:rsidR="00E83B26" w:rsidRPr="00BA4F0F" w:rsidRDefault="00E83B26" w:rsidP="00E83B26">
      <w:pPr>
        <w:pStyle w:val="afe"/>
        <w:tabs>
          <w:tab w:val="left" w:pos="0"/>
          <w:tab w:val="left" w:pos="567"/>
        </w:tabs>
        <w:rPr>
          <w:rFonts w:cs="Times New Roman"/>
          <w:szCs w:val="24"/>
          <w:u w:val="single"/>
        </w:rPr>
      </w:pPr>
    </w:p>
    <w:p w14:paraId="0ACC7087" w14:textId="77777777" w:rsidR="00E83B26" w:rsidRPr="00BA4F0F" w:rsidRDefault="00E83B26" w:rsidP="00E83B26">
      <w:pPr>
        <w:tabs>
          <w:tab w:val="left" w:pos="0"/>
          <w:tab w:val="left" w:pos="567"/>
        </w:tabs>
        <w:rPr>
          <w:u w:val="single"/>
        </w:rPr>
      </w:pPr>
      <w:r w:rsidRPr="00BA4F0F">
        <w:rPr>
          <w:u w:val="single"/>
        </w:rPr>
        <w:t>Порядок назначения антимикробной терапии</w:t>
      </w:r>
    </w:p>
    <w:p w14:paraId="60059EF7" w14:textId="77777777" w:rsidR="00E83B26" w:rsidRPr="00BA4F0F" w:rsidRDefault="00E83B26" w:rsidP="00E83B26">
      <w:pPr>
        <w:pStyle w:val="afe"/>
        <w:ind w:left="0"/>
        <w:rPr>
          <w:rFonts w:cs="Times New Roman"/>
          <w:b/>
          <w:i/>
          <w:szCs w:val="24"/>
        </w:rPr>
      </w:pPr>
      <w:r w:rsidRPr="00BA4F0F">
        <w:rPr>
          <w:rFonts w:cs="Times New Roman"/>
          <w:b/>
          <w:i/>
          <w:szCs w:val="24"/>
        </w:rPr>
        <w:t>Показания к назначению антибиотиков первого этапа</w:t>
      </w:r>
    </w:p>
    <w:p w14:paraId="52B06536" w14:textId="77777777" w:rsidR="00E83B26" w:rsidRPr="00BA4F0F" w:rsidRDefault="00E83B26" w:rsidP="00A555B2">
      <w:pPr>
        <w:numPr>
          <w:ilvl w:val="0"/>
          <w:numId w:val="161"/>
        </w:numPr>
        <w:tabs>
          <w:tab w:val="left" w:pos="0"/>
          <w:tab w:val="left" w:pos="567"/>
        </w:tabs>
        <w:ind w:left="0" w:firstLine="0"/>
      </w:pPr>
      <w:r w:rsidRPr="00BA4F0F">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BA4F0F">
        <w:rPr>
          <w:i/>
        </w:rPr>
        <w:t>и/или</w:t>
      </w:r>
    </w:p>
    <w:p w14:paraId="5427AFA5" w14:textId="77777777" w:rsidR="00E83B26" w:rsidRPr="00BA4F0F" w:rsidRDefault="00E83B26" w:rsidP="00A555B2">
      <w:pPr>
        <w:numPr>
          <w:ilvl w:val="0"/>
          <w:numId w:val="161"/>
        </w:numPr>
        <w:tabs>
          <w:tab w:val="left" w:pos="0"/>
          <w:tab w:val="left" w:pos="567"/>
        </w:tabs>
        <w:ind w:left="0" w:firstLine="0"/>
      </w:pPr>
      <w:r w:rsidRPr="00BA4F0F">
        <w:t>Наличие очага инфекции (например, пневмония, парапроктит и др.). При наличии очага инфекции уровень лихорадки не является определяющим для назначения антибиотиков.</w:t>
      </w:r>
    </w:p>
    <w:p w14:paraId="118A1D6B" w14:textId="77777777" w:rsidR="00E83B26" w:rsidRPr="00BA4F0F" w:rsidRDefault="00E83B26" w:rsidP="00E83B26">
      <w:pPr>
        <w:tabs>
          <w:tab w:val="left" w:pos="0"/>
          <w:tab w:val="left" w:pos="567"/>
        </w:tabs>
      </w:pPr>
      <w:r w:rsidRPr="00BA4F0F">
        <w:rPr>
          <w:i/>
        </w:rPr>
        <w:t>Примечание.</w:t>
      </w:r>
      <w:r w:rsidRPr="00BA4F0F">
        <w:t xml:space="preserve"> Сама по себе нейтропения (даже при числе нейтрофилов ≤ 0,1 × 10</w:t>
      </w:r>
      <w:r w:rsidRPr="00BA4F0F">
        <w:rPr>
          <w:vertAlign w:val="superscript"/>
        </w:rPr>
        <w:t>9</w:t>
      </w:r>
      <w:r w:rsidRPr="00BA4F0F">
        <w:t>/л) без лихорадки и очага инфекции не является показанием к назначению антибактериальных препаратов.</w:t>
      </w:r>
    </w:p>
    <w:p w14:paraId="7A97487E" w14:textId="77777777" w:rsidR="00E83B26" w:rsidRPr="00BA4F0F" w:rsidRDefault="00E83B26" w:rsidP="00E83B26">
      <w:pPr>
        <w:tabs>
          <w:tab w:val="left" w:pos="0"/>
          <w:tab w:val="left" w:pos="567"/>
        </w:tabs>
        <w:rPr>
          <w:b/>
        </w:rPr>
      </w:pPr>
    </w:p>
    <w:p w14:paraId="18C4F393" w14:textId="77777777" w:rsidR="00E83B26" w:rsidRPr="00BA4F0F" w:rsidRDefault="00E83B26" w:rsidP="00E83B26">
      <w:pPr>
        <w:pStyle w:val="afe"/>
        <w:ind w:left="0"/>
        <w:rPr>
          <w:rFonts w:cs="Times New Roman"/>
          <w:b/>
          <w:i/>
          <w:szCs w:val="24"/>
        </w:rPr>
      </w:pPr>
      <w:r w:rsidRPr="00BA4F0F">
        <w:rPr>
          <w:rFonts w:cs="Times New Roman"/>
          <w:b/>
          <w:i/>
          <w:szCs w:val="24"/>
        </w:rPr>
        <w:t>Основные принципы эмпирической терапии при лихорадке периода нейтропении</w:t>
      </w:r>
    </w:p>
    <w:p w14:paraId="56C11429" w14:textId="77777777" w:rsidR="00E83B26" w:rsidRPr="00BA4F0F" w:rsidRDefault="00E83B26" w:rsidP="00A555B2">
      <w:pPr>
        <w:numPr>
          <w:ilvl w:val="0"/>
          <w:numId w:val="162"/>
        </w:numPr>
        <w:tabs>
          <w:tab w:val="left" w:pos="0"/>
          <w:tab w:val="left" w:pos="567"/>
        </w:tabs>
        <w:ind w:left="0" w:firstLine="0"/>
      </w:pPr>
      <w:r w:rsidRPr="00BA4F0F">
        <w:t>Немедленное назначение антибиотиков при лихорадке или очагах инфекции, не дожидаясь результатов бактериологического исследования.</w:t>
      </w:r>
    </w:p>
    <w:p w14:paraId="482F46DB" w14:textId="77777777" w:rsidR="00E83B26" w:rsidRPr="00BA4F0F" w:rsidRDefault="00E83B26" w:rsidP="00A555B2">
      <w:pPr>
        <w:numPr>
          <w:ilvl w:val="0"/>
          <w:numId w:val="162"/>
        </w:numPr>
        <w:tabs>
          <w:tab w:val="left" w:pos="0"/>
          <w:tab w:val="left" w:pos="567"/>
        </w:tabs>
        <w:ind w:left="0" w:firstLine="0"/>
      </w:pPr>
      <w:r w:rsidRPr="00BA4F0F">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58BE10DB" w14:textId="77777777" w:rsidR="00E83B26" w:rsidRPr="00BA4F0F" w:rsidRDefault="00E83B26" w:rsidP="00A555B2">
      <w:pPr>
        <w:numPr>
          <w:ilvl w:val="0"/>
          <w:numId w:val="162"/>
        </w:numPr>
        <w:tabs>
          <w:tab w:val="left" w:pos="0"/>
          <w:tab w:val="left" w:pos="567"/>
        </w:tabs>
        <w:ind w:left="0" w:firstLine="0"/>
      </w:pPr>
      <w:r w:rsidRPr="00BA4F0F">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0E997E79" w14:textId="77777777" w:rsidR="00E83B26" w:rsidRPr="00BA4F0F" w:rsidRDefault="00E83B26" w:rsidP="00A555B2">
      <w:pPr>
        <w:numPr>
          <w:ilvl w:val="0"/>
          <w:numId w:val="162"/>
        </w:numPr>
        <w:tabs>
          <w:tab w:val="left" w:pos="0"/>
          <w:tab w:val="left" w:pos="567"/>
        </w:tabs>
        <w:ind w:left="0" w:firstLine="0"/>
      </w:pPr>
      <w:r w:rsidRPr="00BA4F0F">
        <w:t>Введение антимикробных препаратов только внутривенно.</w:t>
      </w:r>
    </w:p>
    <w:p w14:paraId="3195A46D" w14:textId="77777777" w:rsidR="00E83B26" w:rsidRPr="00BA4F0F" w:rsidRDefault="00E83B26" w:rsidP="00A555B2">
      <w:pPr>
        <w:numPr>
          <w:ilvl w:val="0"/>
          <w:numId w:val="162"/>
        </w:numPr>
        <w:tabs>
          <w:tab w:val="left" w:pos="0"/>
          <w:tab w:val="left" w:pos="567"/>
        </w:tabs>
        <w:ind w:left="0" w:firstLine="0"/>
      </w:pPr>
      <w:r w:rsidRPr="00BA4F0F">
        <w:t>Модификация, при необходимости, антимикробной терапии согласно результатам микробиологического исследования.</w:t>
      </w:r>
    </w:p>
    <w:p w14:paraId="54D1B37A" w14:textId="77777777" w:rsidR="00E83B26" w:rsidRPr="00BA4F0F" w:rsidRDefault="00E83B26" w:rsidP="00E83B26">
      <w:pPr>
        <w:tabs>
          <w:tab w:val="left" w:pos="0"/>
          <w:tab w:val="left" w:pos="567"/>
        </w:tabs>
      </w:pPr>
      <w:r w:rsidRPr="00BA4F0F">
        <w:t xml:space="preserve">Для стартовой терапии фебрильной нейтропении назначают один антибиотик (монотерапия): </w:t>
      </w:r>
    </w:p>
    <w:p w14:paraId="0BDF2CE9" w14:textId="77777777" w:rsidR="00E83B26" w:rsidRPr="00BA4F0F" w:rsidRDefault="00E83B26" w:rsidP="00A555B2">
      <w:pPr>
        <w:numPr>
          <w:ilvl w:val="0"/>
          <w:numId w:val="163"/>
        </w:numPr>
        <w:tabs>
          <w:tab w:val="left" w:pos="0"/>
          <w:tab w:val="left" w:pos="567"/>
        </w:tabs>
        <w:ind w:left="0" w:firstLine="0"/>
      </w:pPr>
      <w:r w:rsidRPr="00BA4F0F">
        <w:t xml:space="preserve">Цефоперазон/сульбактам </w:t>
      </w:r>
    </w:p>
    <w:p w14:paraId="0BCA951B" w14:textId="77777777" w:rsidR="00E83B26" w:rsidRPr="00BA4F0F" w:rsidRDefault="00E83B26" w:rsidP="00A555B2">
      <w:pPr>
        <w:numPr>
          <w:ilvl w:val="0"/>
          <w:numId w:val="164"/>
        </w:numPr>
        <w:tabs>
          <w:tab w:val="left" w:pos="0"/>
          <w:tab w:val="left" w:pos="567"/>
        </w:tabs>
        <w:ind w:left="0" w:firstLine="0"/>
      </w:pPr>
      <w:r w:rsidRPr="00BA4F0F">
        <w:t xml:space="preserve">Дозирование: по 4 г 2 раза в сутки. </w:t>
      </w:r>
    </w:p>
    <w:p w14:paraId="75C6D198" w14:textId="77777777" w:rsidR="00E83B26" w:rsidRPr="00BA4F0F" w:rsidRDefault="00E83B26" w:rsidP="00A555B2">
      <w:pPr>
        <w:numPr>
          <w:ilvl w:val="0"/>
          <w:numId w:val="163"/>
        </w:numPr>
        <w:tabs>
          <w:tab w:val="left" w:pos="0"/>
          <w:tab w:val="left" w:pos="567"/>
        </w:tabs>
        <w:ind w:left="0" w:firstLine="0"/>
      </w:pPr>
      <w:r w:rsidRPr="00BA4F0F">
        <w:t xml:space="preserve">Пиперациллин/тазобактам </w:t>
      </w:r>
    </w:p>
    <w:p w14:paraId="6763BB8A" w14:textId="77777777" w:rsidR="00E83B26" w:rsidRPr="00BA4F0F" w:rsidRDefault="00E83B26" w:rsidP="00A555B2">
      <w:pPr>
        <w:numPr>
          <w:ilvl w:val="0"/>
          <w:numId w:val="165"/>
        </w:numPr>
        <w:tabs>
          <w:tab w:val="left" w:pos="0"/>
          <w:tab w:val="left" w:pos="567"/>
        </w:tabs>
        <w:ind w:left="0" w:firstLine="0"/>
      </w:pPr>
      <w:r w:rsidRPr="00BA4F0F">
        <w:t xml:space="preserve">Дозирование: по 4,5 г 3 раза в сутки. </w:t>
      </w:r>
    </w:p>
    <w:p w14:paraId="781E78C4" w14:textId="77777777" w:rsidR="00E83B26" w:rsidRPr="00BA4F0F" w:rsidRDefault="00E83B26" w:rsidP="00A555B2">
      <w:pPr>
        <w:numPr>
          <w:ilvl w:val="0"/>
          <w:numId w:val="163"/>
        </w:numPr>
        <w:tabs>
          <w:tab w:val="left" w:pos="0"/>
          <w:tab w:val="left" w:pos="567"/>
        </w:tabs>
        <w:ind w:left="0" w:firstLine="0"/>
      </w:pPr>
      <w:r w:rsidRPr="00BA4F0F">
        <w:t xml:space="preserve">Цефепим </w:t>
      </w:r>
    </w:p>
    <w:p w14:paraId="440BFD06" w14:textId="77777777" w:rsidR="00E83B26" w:rsidRPr="00BA4F0F" w:rsidRDefault="00E83B26" w:rsidP="00A555B2">
      <w:pPr>
        <w:numPr>
          <w:ilvl w:val="0"/>
          <w:numId w:val="166"/>
        </w:numPr>
        <w:tabs>
          <w:tab w:val="left" w:pos="0"/>
          <w:tab w:val="left" w:pos="567"/>
        </w:tabs>
        <w:ind w:left="0" w:firstLine="0"/>
      </w:pPr>
      <w:r w:rsidRPr="00BA4F0F">
        <w:t xml:space="preserve">Дозирование: по 2 г 2 раза в сутки. </w:t>
      </w:r>
    </w:p>
    <w:p w14:paraId="1AF6B8E8" w14:textId="77777777" w:rsidR="00E83B26" w:rsidRPr="00BA4F0F" w:rsidRDefault="00E83B26" w:rsidP="00A555B2">
      <w:pPr>
        <w:numPr>
          <w:ilvl w:val="0"/>
          <w:numId w:val="163"/>
        </w:numPr>
        <w:tabs>
          <w:tab w:val="left" w:pos="0"/>
          <w:tab w:val="left" w:pos="567"/>
        </w:tabs>
        <w:ind w:left="0" w:firstLine="0"/>
      </w:pPr>
      <w:r w:rsidRPr="00BA4F0F">
        <w:t xml:space="preserve">Цефтазидим </w:t>
      </w:r>
    </w:p>
    <w:p w14:paraId="06205B13" w14:textId="77777777" w:rsidR="00E83B26" w:rsidRPr="00BA4F0F" w:rsidRDefault="00E83B26" w:rsidP="00A555B2">
      <w:pPr>
        <w:numPr>
          <w:ilvl w:val="0"/>
          <w:numId w:val="167"/>
        </w:numPr>
        <w:tabs>
          <w:tab w:val="left" w:pos="0"/>
          <w:tab w:val="left" w:pos="567"/>
        </w:tabs>
        <w:ind w:left="0" w:firstLine="0"/>
      </w:pPr>
      <w:r w:rsidRPr="00BA4F0F">
        <w:t xml:space="preserve">Дозирование: по 2 г 3 раза в сутки </w:t>
      </w:r>
    </w:p>
    <w:p w14:paraId="2252A39F" w14:textId="77777777" w:rsidR="00E83B26" w:rsidRPr="00BA4F0F" w:rsidRDefault="00E83B26" w:rsidP="00E83B26">
      <w:pPr>
        <w:tabs>
          <w:tab w:val="left" w:pos="0"/>
          <w:tab w:val="left" w:pos="567"/>
        </w:tabs>
      </w:pPr>
      <w:r w:rsidRPr="00BA4F0F">
        <w:t>При развитии септического шока на первом этапе эмпирической терапии рекомендовано карбапенемов:</w:t>
      </w:r>
    </w:p>
    <w:p w14:paraId="575BDBAF" w14:textId="77777777" w:rsidR="00E83B26" w:rsidRPr="00BA4F0F" w:rsidRDefault="00E83B26" w:rsidP="00A555B2">
      <w:pPr>
        <w:numPr>
          <w:ilvl w:val="0"/>
          <w:numId w:val="168"/>
        </w:numPr>
        <w:tabs>
          <w:tab w:val="left" w:pos="0"/>
          <w:tab w:val="left" w:pos="567"/>
        </w:tabs>
        <w:ind w:left="0" w:firstLine="0"/>
      </w:pPr>
      <w:r w:rsidRPr="00BA4F0F">
        <w:t>Имипенем/циластатин</w:t>
      </w:r>
    </w:p>
    <w:p w14:paraId="7A07A901" w14:textId="77777777" w:rsidR="00E83B26" w:rsidRPr="00BA4F0F" w:rsidRDefault="00E83B26" w:rsidP="00A555B2">
      <w:pPr>
        <w:numPr>
          <w:ilvl w:val="0"/>
          <w:numId w:val="167"/>
        </w:numPr>
        <w:tabs>
          <w:tab w:val="left" w:pos="0"/>
          <w:tab w:val="left" w:pos="567"/>
        </w:tabs>
        <w:ind w:left="0" w:firstLine="0"/>
      </w:pPr>
      <w:r w:rsidRPr="00BA4F0F">
        <w:t>Дозировка: по 0,5 г 4 раза в сутки.</w:t>
      </w:r>
    </w:p>
    <w:p w14:paraId="12EB82CD" w14:textId="77777777" w:rsidR="00E83B26" w:rsidRPr="00BA4F0F" w:rsidRDefault="00E83B26" w:rsidP="00A555B2">
      <w:pPr>
        <w:numPr>
          <w:ilvl w:val="0"/>
          <w:numId w:val="169"/>
        </w:numPr>
        <w:tabs>
          <w:tab w:val="left" w:pos="0"/>
          <w:tab w:val="left" w:pos="567"/>
        </w:tabs>
        <w:ind w:left="0" w:firstLine="0"/>
      </w:pPr>
      <w:r w:rsidRPr="00BA4F0F">
        <w:t>Меропенем</w:t>
      </w:r>
    </w:p>
    <w:p w14:paraId="7005BAA0" w14:textId="77777777" w:rsidR="00E83B26" w:rsidRPr="00BA4F0F" w:rsidRDefault="00E83B26" w:rsidP="00A555B2">
      <w:pPr>
        <w:numPr>
          <w:ilvl w:val="0"/>
          <w:numId w:val="167"/>
        </w:numPr>
        <w:tabs>
          <w:tab w:val="left" w:pos="0"/>
          <w:tab w:val="left" w:pos="567"/>
        </w:tabs>
        <w:ind w:left="0" w:firstLine="0"/>
      </w:pPr>
      <w:r w:rsidRPr="00BA4F0F">
        <w:t>Дозировка: по 1 г 3 раза в сутки.</w:t>
      </w:r>
    </w:p>
    <w:p w14:paraId="26D58942" w14:textId="77777777" w:rsidR="00E83B26" w:rsidRPr="00BA4F0F" w:rsidRDefault="00E83B26" w:rsidP="00A555B2">
      <w:pPr>
        <w:numPr>
          <w:ilvl w:val="0"/>
          <w:numId w:val="170"/>
        </w:numPr>
        <w:tabs>
          <w:tab w:val="left" w:pos="0"/>
          <w:tab w:val="left" w:pos="567"/>
        </w:tabs>
        <w:ind w:left="0" w:firstLine="0"/>
      </w:pPr>
      <w:r w:rsidRPr="00BA4F0F">
        <w:t>Дорипенем</w:t>
      </w:r>
    </w:p>
    <w:p w14:paraId="68FF69A3" w14:textId="77777777" w:rsidR="00E83B26" w:rsidRPr="00BA4F0F" w:rsidRDefault="00E83B26" w:rsidP="00A555B2">
      <w:pPr>
        <w:numPr>
          <w:ilvl w:val="0"/>
          <w:numId w:val="167"/>
        </w:numPr>
        <w:tabs>
          <w:tab w:val="left" w:pos="0"/>
          <w:tab w:val="left" w:pos="567"/>
        </w:tabs>
        <w:ind w:left="0" w:firstLine="0"/>
      </w:pPr>
      <w:r w:rsidRPr="00BA4F0F">
        <w:t>Дозировка: по 0,5 г 3 раза в сутки.</w:t>
      </w:r>
    </w:p>
    <w:p w14:paraId="2984890E" w14:textId="77777777" w:rsidR="00E83B26" w:rsidRPr="00BA4F0F" w:rsidRDefault="00E83B26" w:rsidP="00E83B26">
      <w:pPr>
        <w:tabs>
          <w:tab w:val="left" w:pos="0"/>
          <w:tab w:val="left" w:pos="567"/>
        </w:tabs>
        <w:jc w:val="center"/>
        <w:rPr>
          <w:b/>
        </w:rPr>
      </w:pPr>
    </w:p>
    <w:p w14:paraId="5C8A94B5" w14:textId="77777777" w:rsidR="00E83B26" w:rsidRPr="00BA4F0F" w:rsidRDefault="00E83B26" w:rsidP="00E83B26">
      <w:pPr>
        <w:pStyle w:val="afe"/>
        <w:ind w:left="0"/>
        <w:rPr>
          <w:rFonts w:cs="Times New Roman"/>
          <w:b/>
          <w:i/>
          <w:szCs w:val="24"/>
        </w:rPr>
      </w:pPr>
      <w:r w:rsidRPr="00BA4F0F">
        <w:rPr>
          <w:rFonts w:cs="Times New Roman"/>
          <w:b/>
          <w:i/>
          <w:szCs w:val="24"/>
        </w:rPr>
        <w:t>Оценка эффективности и модификация антимикробной терапии</w:t>
      </w:r>
    </w:p>
    <w:p w14:paraId="4B77CD8D" w14:textId="77777777" w:rsidR="00E83B26" w:rsidRPr="00BA4F0F" w:rsidRDefault="00E83B26" w:rsidP="00E83B26">
      <w:pPr>
        <w:tabs>
          <w:tab w:val="left" w:pos="0"/>
          <w:tab w:val="left" w:pos="567"/>
        </w:tabs>
        <w:ind w:firstLine="567"/>
      </w:pPr>
      <w:r w:rsidRPr="00BA4F0F">
        <w:t>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w:t>
      </w:r>
      <w:r>
        <w:t>,</w:t>
      </w:r>
      <w:r w:rsidRPr="00BA4F0F">
        <w:t xml:space="preserve"> представленным ранее. </w:t>
      </w:r>
    </w:p>
    <w:p w14:paraId="4E158658" w14:textId="77777777" w:rsidR="00E83B26" w:rsidRPr="00BA4F0F" w:rsidRDefault="00E83B26" w:rsidP="00E83B26">
      <w:pPr>
        <w:tabs>
          <w:tab w:val="left" w:pos="0"/>
          <w:tab w:val="left" w:pos="567"/>
        </w:tabs>
        <w:jc w:val="center"/>
        <w:rPr>
          <w:b/>
        </w:rPr>
      </w:pPr>
    </w:p>
    <w:p w14:paraId="2ACFBBEE" w14:textId="77777777" w:rsidR="00E83B26" w:rsidRPr="00BA4F0F" w:rsidRDefault="00E83B26" w:rsidP="00E83B26">
      <w:pPr>
        <w:pStyle w:val="afe"/>
        <w:ind w:left="0"/>
        <w:rPr>
          <w:rFonts w:cs="Times New Roman"/>
          <w:b/>
          <w:i/>
          <w:szCs w:val="24"/>
        </w:rPr>
      </w:pPr>
      <w:r w:rsidRPr="00BA4F0F">
        <w:rPr>
          <w:rFonts w:cs="Times New Roman"/>
          <w:b/>
          <w:i/>
          <w:szCs w:val="24"/>
        </w:rPr>
        <w:t>Модификация антимикробной терапии на 4-5-й день</w:t>
      </w:r>
    </w:p>
    <w:p w14:paraId="7E696AC1" w14:textId="77777777" w:rsidR="00E83B26" w:rsidRPr="00BA4F0F" w:rsidRDefault="00E83B26" w:rsidP="00A555B2">
      <w:pPr>
        <w:numPr>
          <w:ilvl w:val="0"/>
          <w:numId w:val="170"/>
        </w:numPr>
        <w:tabs>
          <w:tab w:val="left" w:pos="0"/>
          <w:tab w:val="left" w:pos="567"/>
        </w:tabs>
        <w:ind w:left="0" w:firstLine="0"/>
      </w:pPr>
      <w:r w:rsidRPr="00BA4F0F">
        <w:t>Показания:</w:t>
      </w:r>
    </w:p>
    <w:p w14:paraId="2D317164" w14:textId="77777777" w:rsidR="00E83B26" w:rsidRPr="00BA4F0F" w:rsidRDefault="00E83B26" w:rsidP="00A555B2">
      <w:pPr>
        <w:numPr>
          <w:ilvl w:val="0"/>
          <w:numId w:val="171"/>
        </w:numPr>
        <w:tabs>
          <w:tab w:val="left" w:pos="0"/>
          <w:tab w:val="left" w:pos="567"/>
        </w:tabs>
        <w:ind w:left="0" w:firstLine="0"/>
      </w:pPr>
      <w:r w:rsidRPr="00BA4F0F">
        <w:t>Стабильное соматическое состояние больного.</w:t>
      </w:r>
    </w:p>
    <w:p w14:paraId="5CD7C5CB" w14:textId="77777777" w:rsidR="00E83B26" w:rsidRPr="00BA4F0F" w:rsidRDefault="00E83B26" w:rsidP="00A555B2">
      <w:pPr>
        <w:numPr>
          <w:ilvl w:val="0"/>
          <w:numId w:val="171"/>
        </w:numPr>
        <w:tabs>
          <w:tab w:val="left" w:pos="0"/>
          <w:tab w:val="left" w:pos="567"/>
        </w:tabs>
        <w:ind w:left="0" w:firstLine="0"/>
      </w:pPr>
      <w:r w:rsidRPr="00BA4F0F">
        <w:t>Отрицательные результаты диагностических исследований.</w:t>
      </w:r>
    </w:p>
    <w:p w14:paraId="5CCBECFD" w14:textId="77777777" w:rsidR="00E83B26" w:rsidRPr="00BA4F0F" w:rsidRDefault="00E83B26" w:rsidP="00A555B2">
      <w:pPr>
        <w:numPr>
          <w:ilvl w:val="0"/>
          <w:numId w:val="171"/>
        </w:numPr>
        <w:tabs>
          <w:tab w:val="left" w:pos="0"/>
          <w:tab w:val="left" w:pos="567"/>
        </w:tabs>
        <w:ind w:left="0" w:firstLine="0"/>
      </w:pPr>
      <w:r w:rsidRPr="00BA4F0F">
        <w:t>Отсутствие новых симптомов инфекции после назначения антибиотиков.</w:t>
      </w:r>
    </w:p>
    <w:p w14:paraId="164F8380" w14:textId="77777777" w:rsidR="00E83B26" w:rsidRPr="00BA4F0F" w:rsidRDefault="00E83B26" w:rsidP="00A555B2">
      <w:pPr>
        <w:numPr>
          <w:ilvl w:val="0"/>
          <w:numId w:val="172"/>
        </w:numPr>
        <w:tabs>
          <w:tab w:val="left" w:pos="0"/>
          <w:tab w:val="left" w:pos="567"/>
        </w:tabs>
        <w:ind w:left="0" w:firstLine="0"/>
      </w:pPr>
      <w:r w:rsidRPr="00BA4F0F">
        <w:t>Возможные причины длительной лихорадки (более 4 суток):</w:t>
      </w:r>
    </w:p>
    <w:p w14:paraId="037473F6" w14:textId="77777777" w:rsidR="00E83B26" w:rsidRPr="00BA4F0F" w:rsidRDefault="00E83B26" w:rsidP="00A555B2">
      <w:pPr>
        <w:numPr>
          <w:ilvl w:val="0"/>
          <w:numId w:val="173"/>
        </w:numPr>
        <w:tabs>
          <w:tab w:val="left" w:pos="0"/>
          <w:tab w:val="left" w:pos="567"/>
        </w:tabs>
        <w:ind w:left="0" w:firstLine="0"/>
      </w:pPr>
      <w:r w:rsidRPr="00BA4F0F">
        <w:t>Не обнаружен очаг инфекции.</w:t>
      </w:r>
    </w:p>
    <w:p w14:paraId="25914929" w14:textId="77777777" w:rsidR="00E83B26" w:rsidRPr="00BA4F0F" w:rsidRDefault="00E83B26" w:rsidP="00A555B2">
      <w:pPr>
        <w:numPr>
          <w:ilvl w:val="0"/>
          <w:numId w:val="173"/>
        </w:numPr>
        <w:tabs>
          <w:tab w:val="left" w:pos="0"/>
          <w:tab w:val="left" w:pos="567"/>
        </w:tabs>
        <w:ind w:left="0" w:firstLine="0"/>
      </w:pPr>
      <w:r w:rsidRPr="00BA4F0F">
        <w:t>Наличие инфекции, вызванной другими возбудителями (не бактериями).</w:t>
      </w:r>
    </w:p>
    <w:p w14:paraId="51B0647D" w14:textId="77777777" w:rsidR="00E83B26" w:rsidRPr="00BA4F0F" w:rsidRDefault="00E83B26" w:rsidP="00A555B2">
      <w:pPr>
        <w:numPr>
          <w:ilvl w:val="0"/>
          <w:numId w:val="173"/>
        </w:numPr>
        <w:tabs>
          <w:tab w:val="left" w:pos="0"/>
          <w:tab w:val="left" w:pos="567"/>
        </w:tabs>
        <w:ind w:left="0" w:firstLine="0"/>
      </w:pPr>
      <w:r w:rsidRPr="00BA4F0F">
        <w:t>Бактериальная инфекция, вызванная резистентными микроорганизмами.</w:t>
      </w:r>
    </w:p>
    <w:p w14:paraId="770BEAE5" w14:textId="77777777" w:rsidR="00E83B26" w:rsidRPr="00BA4F0F" w:rsidRDefault="00E83B26" w:rsidP="00A555B2">
      <w:pPr>
        <w:numPr>
          <w:ilvl w:val="0"/>
          <w:numId w:val="173"/>
        </w:numPr>
        <w:tabs>
          <w:tab w:val="left" w:pos="0"/>
          <w:tab w:val="left" w:pos="567"/>
        </w:tabs>
        <w:ind w:left="0" w:firstLine="0"/>
      </w:pPr>
      <w:r w:rsidRPr="00BA4F0F">
        <w:t>Присоединение вторичной инфекции.</w:t>
      </w:r>
    </w:p>
    <w:p w14:paraId="1F3F4B14" w14:textId="77777777" w:rsidR="00E83B26" w:rsidRPr="00BA4F0F" w:rsidRDefault="00E83B26" w:rsidP="00A555B2">
      <w:pPr>
        <w:numPr>
          <w:ilvl w:val="0"/>
          <w:numId w:val="173"/>
        </w:numPr>
        <w:tabs>
          <w:tab w:val="left" w:pos="0"/>
          <w:tab w:val="left" w:pos="567"/>
        </w:tabs>
        <w:ind w:left="0" w:firstLine="0"/>
      </w:pPr>
      <w:r w:rsidRPr="00BA4F0F">
        <w:t>Лекарственная лихорадка.</w:t>
      </w:r>
    </w:p>
    <w:p w14:paraId="5A3009B8" w14:textId="77777777" w:rsidR="00E83B26" w:rsidRPr="00BA4F0F" w:rsidRDefault="00E83B26" w:rsidP="00A555B2">
      <w:pPr>
        <w:numPr>
          <w:ilvl w:val="0"/>
          <w:numId w:val="173"/>
        </w:numPr>
        <w:tabs>
          <w:tab w:val="left" w:pos="0"/>
          <w:tab w:val="left" w:pos="567"/>
        </w:tabs>
        <w:ind w:left="0" w:firstLine="0"/>
      </w:pPr>
      <w:r w:rsidRPr="00BA4F0F">
        <w:t>Недостаточная пенетрация антибиотиков в очаг поражения (например, при абсцессе).</w:t>
      </w:r>
    </w:p>
    <w:p w14:paraId="7FF1AE4F" w14:textId="77777777" w:rsidR="00E83B26" w:rsidRPr="00BA4F0F" w:rsidRDefault="00E83B26" w:rsidP="00A555B2">
      <w:pPr>
        <w:numPr>
          <w:ilvl w:val="0"/>
          <w:numId w:val="174"/>
        </w:numPr>
        <w:tabs>
          <w:tab w:val="left" w:pos="0"/>
          <w:tab w:val="left" w:pos="567"/>
        </w:tabs>
        <w:ind w:left="0" w:firstLine="0"/>
      </w:pPr>
      <w:r w:rsidRPr="00BA4F0F">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75B8FE10" w14:textId="77777777" w:rsidR="00E83B26" w:rsidRPr="00BA4F0F" w:rsidRDefault="00E83B26" w:rsidP="00A555B2">
      <w:pPr>
        <w:numPr>
          <w:ilvl w:val="0"/>
          <w:numId w:val="174"/>
        </w:numPr>
        <w:tabs>
          <w:tab w:val="left" w:pos="0"/>
          <w:tab w:val="left" w:pos="567"/>
        </w:tabs>
        <w:ind w:left="0" w:firstLine="0"/>
      </w:pPr>
      <w:r w:rsidRPr="00BA4F0F">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54F7A545" w14:textId="77777777" w:rsidR="00E83B26" w:rsidRPr="00BA4F0F" w:rsidRDefault="00E83B26" w:rsidP="00A555B2">
      <w:pPr>
        <w:numPr>
          <w:ilvl w:val="0"/>
          <w:numId w:val="175"/>
        </w:numPr>
        <w:tabs>
          <w:tab w:val="left" w:pos="0"/>
          <w:tab w:val="left" w:pos="567"/>
        </w:tabs>
        <w:ind w:left="0" w:firstLine="0"/>
      </w:pPr>
      <w:r w:rsidRPr="00BA4F0F">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3B8C32D7" w14:textId="77777777" w:rsidR="00E83B26" w:rsidRPr="00BA4F0F" w:rsidRDefault="00E83B26" w:rsidP="00A555B2">
      <w:pPr>
        <w:numPr>
          <w:ilvl w:val="0"/>
          <w:numId w:val="175"/>
        </w:numPr>
        <w:tabs>
          <w:tab w:val="left" w:pos="0"/>
          <w:tab w:val="left" w:pos="567"/>
        </w:tabs>
        <w:ind w:left="0" w:firstLine="0"/>
      </w:pPr>
      <w:r w:rsidRPr="00BA4F0F">
        <w:t xml:space="preserve">Добавляют ванкомицин, линезолид, тедизолид или даптомицин к антибиотикам первого этапа при симптомах мукозита </w:t>
      </w:r>
      <w:r w:rsidRPr="00BA4F0F">
        <w:rPr>
          <w:lang w:val="en-US"/>
        </w:rPr>
        <w:t>III</w:t>
      </w:r>
      <w:r w:rsidRPr="00BA4F0F">
        <w:t>-</w:t>
      </w:r>
      <w:r w:rsidRPr="00BA4F0F">
        <w:rPr>
          <w:lang w:val="en-US"/>
        </w:rPr>
        <w:t>IV</w:t>
      </w:r>
      <w:r w:rsidRPr="00BA4F0F">
        <w:t xml:space="preserve"> степени. </w:t>
      </w:r>
    </w:p>
    <w:p w14:paraId="0C8735BB" w14:textId="77777777" w:rsidR="00E83B26" w:rsidRPr="00BA4F0F" w:rsidRDefault="00E83B26" w:rsidP="00A555B2">
      <w:pPr>
        <w:numPr>
          <w:ilvl w:val="0"/>
          <w:numId w:val="176"/>
        </w:numPr>
        <w:tabs>
          <w:tab w:val="left" w:pos="0"/>
          <w:tab w:val="left" w:pos="567"/>
        </w:tabs>
        <w:ind w:left="0" w:firstLine="0"/>
      </w:pPr>
      <w:r w:rsidRPr="00BA4F0F">
        <w:t>Ванкомицин: по 1 г 2 раза в сутки.</w:t>
      </w:r>
    </w:p>
    <w:p w14:paraId="3A24EF52" w14:textId="77777777" w:rsidR="00E83B26" w:rsidRPr="00BA4F0F" w:rsidRDefault="00E83B26" w:rsidP="00A555B2">
      <w:pPr>
        <w:numPr>
          <w:ilvl w:val="0"/>
          <w:numId w:val="176"/>
        </w:numPr>
        <w:tabs>
          <w:tab w:val="left" w:pos="0"/>
          <w:tab w:val="left" w:pos="567"/>
        </w:tabs>
        <w:ind w:left="0" w:firstLine="0"/>
      </w:pPr>
      <w:r w:rsidRPr="00BA4F0F">
        <w:t>Тедизолид: по 0,2 г 1 раз в сутки.</w:t>
      </w:r>
    </w:p>
    <w:p w14:paraId="35FDF2F5" w14:textId="77777777" w:rsidR="00E83B26" w:rsidRPr="00BA4F0F" w:rsidRDefault="00E83B26" w:rsidP="00A555B2">
      <w:pPr>
        <w:numPr>
          <w:ilvl w:val="0"/>
          <w:numId w:val="176"/>
        </w:numPr>
        <w:tabs>
          <w:tab w:val="left" w:pos="0"/>
          <w:tab w:val="left" w:pos="567"/>
        </w:tabs>
        <w:ind w:left="0" w:firstLine="0"/>
      </w:pPr>
      <w:r w:rsidRPr="00BA4F0F">
        <w:t>Даптомицин: по 8-10 мг/кг 1 раз в сутки.</w:t>
      </w:r>
    </w:p>
    <w:p w14:paraId="6A5E767F" w14:textId="77777777" w:rsidR="00E83B26" w:rsidRPr="00BA4F0F" w:rsidRDefault="00E83B26" w:rsidP="00A555B2">
      <w:pPr>
        <w:numPr>
          <w:ilvl w:val="0"/>
          <w:numId w:val="175"/>
        </w:numPr>
        <w:tabs>
          <w:tab w:val="left" w:pos="0"/>
          <w:tab w:val="left" w:pos="567"/>
        </w:tabs>
        <w:ind w:left="0" w:firstLine="0"/>
      </w:pPr>
      <w:r w:rsidRPr="00BA4F0F">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44F4C9A4" w14:textId="77777777" w:rsidR="00E83B26" w:rsidRPr="00BA4F0F" w:rsidRDefault="00E83B26" w:rsidP="00A555B2">
      <w:pPr>
        <w:numPr>
          <w:ilvl w:val="0"/>
          <w:numId w:val="177"/>
        </w:numPr>
        <w:tabs>
          <w:tab w:val="left" w:pos="0"/>
          <w:tab w:val="left" w:pos="567"/>
        </w:tabs>
        <w:ind w:left="0" w:firstLine="0"/>
      </w:pPr>
      <w:r w:rsidRPr="00BA4F0F">
        <w:t>Каспофунгин: в первый день 70 мг, далее по 50 мг 1 раз в сутки.</w:t>
      </w:r>
    </w:p>
    <w:p w14:paraId="7DE87ACE" w14:textId="77777777" w:rsidR="00E83B26" w:rsidRPr="00BA4F0F" w:rsidRDefault="00E83B26" w:rsidP="00A555B2">
      <w:pPr>
        <w:numPr>
          <w:ilvl w:val="0"/>
          <w:numId w:val="175"/>
        </w:numPr>
        <w:tabs>
          <w:tab w:val="left" w:pos="0"/>
          <w:tab w:val="left" w:pos="567"/>
        </w:tabs>
        <w:ind w:left="0" w:firstLine="0"/>
      </w:pPr>
      <w:r w:rsidRPr="00BA4F0F">
        <w:t>Добавляют флуконазол при наличии орофарингиального кандидоза.</w:t>
      </w:r>
    </w:p>
    <w:p w14:paraId="5ABC360F" w14:textId="77777777" w:rsidR="00E83B26" w:rsidRPr="00BA4F0F" w:rsidRDefault="00E83B26" w:rsidP="00A555B2">
      <w:pPr>
        <w:numPr>
          <w:ilvl w:val="0"/>
          <w:numId w:val="178"/>
        </w:numPr>
        <w:tabs>
          <w:tab w:val="left" w:pos="0"/>
          <w:tab w:val="left" w:pos="567"/>
        </w:tabs>
        <w:ind w:left="0" w:firstLine="0"/>
      </w:pPr>
      <w:r w:rsidRPr="00BA4F0F">
        <w:t>Флуконазол: по 400 мг 1 раз в сутки.</w:t>
      </w:r>
    </w:p>
    <w:p w14:paraId="0172B5CB" w14:textId="77777777" w:rsidR="00E83B26" w:rsidRPr="00BA4F0F" w:rsidRDefault="00E83B26" w:rsidP="00A555B2">
      <w:pPr>
        <w:numPr>
          <w:ilvl w:val="0"/>
          <w:numId w:val="175"/>
        </w:numPr>
        <w:tabs>
          <w:tab w:val="left" w:pos="0"/>
          <w:tab w:val="left" w:pos="567"/>
        </w:tabs>
        <w:ind w:left="0" w:firstLine="0"/>
      </w:pPr>
      <w:r w:rsidRPr="00BA4F0F">
        <w:t xml:space="preserve">Добавляют каспофунгин (или микафунгин) больным с персистирующей фебрильной нейтропенией и выделением </w:t>
      </w:r>
      <w:r w:rsidRPr="00BA4F0F">
        <w:rPr>
          <w:i/>
        </w:rPr>
        <w:t>Candida spp.</w:t>
      </w:r>
      <w:r w:rsidRPr="00BA4F0F">
        <w:t xml:space="preserve"> со слизистой оболочки ротоглотки и кишечника или из мочи. </w:t>
      </w:r>
    </w:p>
    <w:p w14:paraId="28B4E625" w14:textId="77777777" w:rsidR="00E83B26" w:rsidRPr="00BA4F0F" w:rsidRDefault="00E83B26" w:rsidP="00A555B2">
      <w:pPr>
        <w:numPr>
          <w:ilvl w:val="0"/>
          <w:numId w:val="175"/>
        </w:numPr>
        <w:tabs>
          <w:tab w:val="left" w:pos="0"/>
          <w:tab w:val="left" w:pos="567"/>
        </w:tabs>
        <w:ind w:left="0" w:firstLine="0"/>
      </w:pPr>
      <w:r w:rsidRPr="00BA4F0F">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3EEDD22A" w14:textId="77777777" w:rsidR="00E83B26" w:rsidRPr="00BA4F0F" w:rsidRDefault="00E83B26" w:rsidP="00A555B2">
      <w:pPr>
        <w:numPr>
          <w:ilvl w:val="0"/>
          <w:numId w:val="179"/>
        </w:numPr>
        <w:tabs>
          <w:tab w:val="left" w:pos="0"/>
          <w:tab w:val="left" w:pos="567"/>
        </w:tabs>
        <w:ind w:left="0" w:firstLine="0"/>
      </w:pPr>
      <w:r w:rsidRPr="00BA4F0F">
        <w:t>Вориконазол: в первый день 6 мг/кг 2 раза в сутки, далее по 3 мг/кг 2 раза в сутки</w:t>
      </w:r>
    </w:p>
    <w:p w14:paraId="44A4677E" w14:textId="77777777" w:rsidR="00E83B26" w:rsidRPr="00BA4F0F" w:rsidRDefault="00E83B26" w:rsidP="00E83B26">
      <w:pPr>
        <w:pStyle w:val="afe"/>
        <w:ind w:left="0"/>
        <w:rPr>
          <w:rFonts w:cs="Times New Roman"/>
          <w:b/>
          <w:i/>
          <w:szCs w:val="24"/>
        </w:rPr>
      </w:pPr>
    </w:p>
    <w:p w14:paraId="722320D7" w14:textId="77777777" w:rsidR="00E83B26" w:rsidRPr="00BA4F0F" w:rsidRDefault="00E83B26" w:rsidP="00E83B26">
      <w:pPr>
        <w:pStyle w:val="afe"/>
        <w:ind w:left="0"/>
        <w:rPr>
          <w:rFonts w:cs="Times New Roman"/>
          <w:b/>
          <w:i/>
          <w:szCs w:val="24"/>
        </w:rPr>
      </w:pPr>
      <w:r w:rsidRPr="00BA4F0F">
        <w:rPr>
          <w:rFonts w:cs="Times New Roman"/>
          <w:b/>
          <w:i/>
          <w:szCs w:val="24"/>
        </w:rPr>
        <w:t>Модификация антимикробной терапии в более ранние сроки</w:t>
      </w:r>
    </w:p>
    <w:p w14:paraId="48AFD0AA" w14:textId="77777777" w:rsidR="00E83B26" w:rsidRPr="00BA4F0F" w:rsidRDefault="00E83B26" w:rsidP="00E83B26">
      <w:pPr>
        <w:tabs>
          <w:tab w:val="left" w:pos="0"/>
          <w:tab w:val="left" w:pos="567"/>
        </w:tabs>
      </w:pPr>
      <w:r w:rsidRPr="00BA4F0F">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1BE4EDA4" w14:textId="77777777" w:rsidR="00E83B26" w:rsidRPr="00BA4F0F" w:rsidRDefault="00E83B26" w:rsidP="00E83B26">
      <w:pPr>
        <w:pStyle w:val="afe"/>
        <w:ind w:left="0"/>
        <w:rPr>
          <w:rFonts w:cs="Times New Roman"/>
          <w:b/>
          <w:i/>
          <w:szCs w:val="24"/>
        </w:rPr>
      </w:pPr>
    </w:p>
    <w:p w14:paraId="387D64ED" w14:textId="77777777" w:rsidR="00E83B26" w:rsidRPr="00BA4F0F" w:rsidRDefault="00E83B26" w:rsidP="00E83B26">
      <w:pPr>
        <w:pStyle w:val="afe"/>
        <w:ind w:left="0"/>
        <w:rPr>
          <w:rFonts w:cs="Times New Roman"/>
          <w:b/>
          <w:i/>
          <w:szCs w:val="24"/>
        </w:rPr>
      </w:pPr>
      <w:r w:rsidRPr="00BA4F0F">
        <w:rPr>
          <w:rFonts w:cs="Times New Roman"/>
          <w:b/>
          <w:i/>
          <w:szCs w:val="24"/>
        </w:rPr>
        <w:t>Артериальная гипотония, клиника септического шока</w:t>
      </w:r>
    </w:p>
    <w:p w14:paraId="3D95A25A" w14:textId="77777777" w:rsidR="00E83B26" w:rsidRPr="00BA4F0F" w:rsidRDefault="00E83B26" w:rsidP="00A555B2">
      <w:pPr>
        <w:numPr>
          <w:ilvl w:val="0"/>
          <w:numId w:val="180"/>
        </w:numPr>
        <w:tabs>
          <w:tab w:val="left" w:pos="0"/>
          <w:tab w:val="left" w:pos="567"/>
        </w:tabs>
        <w:ind w:left="0" w:firstLine="0"/>
      </w:pPr>
      <w:r w:rsidRPr="00BA4F0F">
        <w:t>Вместо цефалоспорина назначают карбапенем — меропенем, имипенем/циластатин или дорипенем.</w:t>
      </w:r>
    </w:p>
    <w:p w14:paraId="308230C3" w14:textId="77777777" w:rsidR="00E83B26" w:rsidRPr="00BA4F0F" w:rsidRDefault="00E83B26" w:rsidP="00E83B26">
      <w:pPr>
        <w:tabs>
          <w:tab w:val="left" w:pos="0"/>
          <w:tab w:val="left" w:pos="567"/>
        </w:tabs>
      </w:pPr>
    </w:p>
    <w:p w14:paraId="0D95690F" w14:textId="77777777" w:rsidR="00E83B26" w:rsidRPr="00BA4F0F" w:rsidRDefault="00E83B26" w:rsidP="00E83B26">
      <w:pPr>
        <w:pStyle w:val="afe"/>
        <w:ind w:left="0"/>
        <w:rPr>
          <w:rFonts w:cs="Times New Roman"/>
          <w:b/>
          <w:i/>
          <w:szCs w:val="24"/>
        </w:rPr>
      </w:pPr>
      <w:r w:rsidRPr="00BA4F0F">
        <w:rPr>
          <w:rFonts w:cs="Times New Roman"/>
          <w:b/>
          <w:i/>
          <w:szCs w:val="24"/>
        </w:rPr>
        <w:t>Развитие пневмонии в течение первых 2—3 дней фебрильной нейтропении</w:t>
      </w:r>
    </w:p>
    <w:p w14:paraId="37EC0B1D" w14:textId="77777777" w:rsidR="00E83B26" w:rsidRPr="00BA4F0F" w:rsidRDefault="00E83B26" w:rsidP="00A555B2">
      <w:pPr>
        <w:numPr>
          <w:ilvl w:val="0"/>
          <w:numId w:val="180"/>
        </w:numPr>
        <w:tabs>
          <w:tab w:val="left" w:pos="0"/>
          <w:tab w:val="left" w:pos="567"/>
        </w:tabs>
        <w:ind w:left="0" w:firstLine="0"/>
      </w:pPr>
      <w:r w:rsidRPr="00BA4F0F">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757326E2" w14:textId="77777777" w:rsidR="00E83B26" w:rsidRPr="00BA4F0F" w:rsidRDefault="00E83B26" w:rsidP="00A555B2">
      <w:pPr>
        <w:numPr>
          <w:ilvl w:val="0"/>
          <w:numId w:val="180"/>
        </w:numPr>
        <w:tabs>
          <w:tab w:val="left" w:pos="0"/>
          <w:tab w:val="left" w:pos="567"/>
        </w:tabs>
        <w:ind w:left="0" w:firstLine="0"/>
      </w:pPr>
      <w:r w:rsidRPr="00BA4F0F">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5DA793A7" w14:textId="77777777" w:rsidR="00E83B26" w:rsidRPr="00BA4F0F" w:rsidRDefault="00E83B26" w:rsidP="00E83B26">
      <w:pPr>
        <w:tabs>
          <w:tab w:val="left" w:pos="0"/>
          <w:tab w:val="left" w:pos="567"/>
        </w:tabs>
        <w:rPr>
          <w:b/>
        </w:rPr>
      </w:pPr>
    </w:p>
    <w:p w14:paraId="00D848B6" w14:textId="77777777" w:rsidR="00E83B26" w:rsidRPr="00BA4F0F" w:rsidRDefault="00E83B26" w:rsidP="00E83B26">
      <w:pPr>
        <w:pStyle w:val="afe"/>
        <w:ind w:left="0"/>
        <w:rPr>
          <w:rFonts w:cs="Times New Roman"/>
          <w:b/>
          <w:i/>
          <w:szCs w:val="24"/>
        </w:rPr>
      </w:pPr>
      <w:r w:rsidRPr="00BA4F0F">
        <w:rPr>
          <w:rFonts w:cs="Times New Roman"/>
          <w:b/>
          <w:i/>
          <w:szCs w:val="24"/>
        </w:rPr>
        <w:t>Появление септикопиемических очагов на коже</w:t>
      </w:r>
    </w:p>
    <w:p w14:paraId="046A15D5" w14:textId="77777777" w:rsidR="00E83B26" w:rsidRPr="00BA4F0F" w:rsidRDefault="00E83B26" w:rsidP="00E83B26">
      <w:pPr>
        <w:tabs>
          <w:tab w:val="left" w:pos="0"/>
          <w:tab w:val="left" w:pos="567"/>
        </w:tabs>
      </w:pPr>
      <w:r w:rsidRPr="00BA4F0F">
        <w:t>Вместо цефалоспорина назначают карбапенем — меропенем, имипенем/циластатин или дорипенем.</w:t>
      </w:r>
    </w:p>
    <w:p w14:paraId="74D44A31" w14:textId="77777777" w:rsidR="00E83B26" w:rsidRPr="00BA4F0F" w:rsidRDefault="00E83B26" w:rsidP="00E83B26">
      <w:pPr>
        <w:tabs>
          <w:tab w:val="left" w:pos="0"/>
          <w:tab w:val="left" w:pos="567"/>
        </w:tabs>
        <w:rPr>
          <w:b/>
        </w:rPr>
      </w:pPr>
    </w:p>
    <w:p w14:paraId="0F2F3FE2" w14:textId="77777777" w:rsidR="00E83B26" w:rsidRPr="00BA4F0F" w:rsidRDefault="00E83B26" w:rsidP="00E83B26">
      <w:pPr>
        <w:pStyle w:val="afe"/>
        <w:ind w:left="0"/>
        <w:rPr>
          <w:rFonts w:cs="Times New Roman"/>
          <w:b/>
          <w:i/>
          <w:szCs w:val="24"/>
        </w:rPr>
      </w:pPr>
      <w:r w:rsidRPr="00BA4F0F">
        <w:rPr>
          <w:rFonts w:cs="Times New Roman"/>
          <w:b/>
          <w:i/>
          <w:szCs w:val="24"/>
        </w:rPr>
        <w:t>При выделении из крови грамотрицательных микробов (микроскопия)</w:t>
      </w:r>
    </w:p>
    <w:p w14:paraId="22B281EB" w14:textId="77777777" w:rsidR="00E83B26" w:rsidRPr="00BA4F0F" w:rsidRDefault="00E83B26" w:rsidP="00A555B2">
      <w:pPr>
        <w:numPr>
          <w:ilvl w:val="0"/>
          <w:numId w:val="181"/>
        </w:numPr>
        <w:tabs>
          <w:tab w:val="left" w:pos="0"/>
          <w:tab w:val="left" w:pos="567"/>
        </w:tabs>
        <w:ind w:left="0" w:firstLine="0"/>
      </w:pPr>
      <w:r w:rsidRPr="00BA4F0F">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352ECC6B" w14:textId="77777777" w:rsidR="00E83B26" w:rsidRPr="00BA4F0F" w:rsidRDefault="00E83B26" w:rsidP="00A555B2">
      <w:pPr>
        <w:numPr>
          <w:ilvl w:val="0"/>
          <w:numId w:val="181"/>
        </w:numPr>
        <w:tabs>
          <w:tab w:val="left" w:pos="0"/>
          <w:tab w:val="left" w:pos="567"/>
        </w:tabs>
        <w:ind w:left="0" w:firstLine="0"/>
      </w:pPr>
      <w:r w:rsidRPr="00BA4F0F">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5F64F99D" w14:textId="77777777" w:rsidR="00E83B26" w:rsidRPr="00BA4F0F" w:rsidRDefault="00E83B26" w:rsidP="00E83B26">
      <w:pPr>
        <w:tabs>
          <w:tab w:val="left" w:pos="0"/>
          <w:tab w:val="left" w:pos="567"/>
        </w:tabs>
        <w:rPr>
          <w:b/>
        </w:rPr>
      </w:pPr>
    </w:p>
    <w:p w14:paraId="3FC8E695" w14:textId="77777777" w:rsidR="00E83B26" w:rsidRPr="00BA4F0F" w:rsidRDefault="00E83B26" w:rsidP="00E83B26">
      <w:pPr>
        <w:pStyle w:val="afe"/>
        <w:ind w:left="0"/>
        <w:rPr>
          <w:rFonts w:cs="Times New Roman"/>
          <w:b/>
          <w:i/>
          <w:szCs w:val="24"/>
        </w:rPr>
      </w:pPr>
      <w:r w:rsidRPr="00BA4F0F">
        <w:rPr>
          <w:rFonts w:cs="Times New Roman"/>
          <w:b/>
          <w:i/>
          <w:szCs w:val="24"/>
        </w:rPr>
        <w:t>При выделении из крови грамположительных бактерий (микроскопия)</w:t>
      </w:r>
    </w:p>
    <w:p w14:paraId="1942C736" w14:textId="77777777" w:rsidR="00E83B26" w:rsidRPr="00BA4F0F" w:rsidRDefault="00E83B26" w:rsidP="00A555B2">
      <w:pPr>
        <w:numPr>
          <w:ilvl w:val="0"/>
          <w:numId w:val="182"/>
        </w:numPr>
        <w:tabs>
          <w:tab w:val="left" w:pos="0"/>
          <w:tab w:val="left" w:pos="567"/>
        </w:tabs>
        <w:ind w:left="0" w:firstLine="0"/>
      </w:pPr>
      <w:r w:rsidRPr="00BA4F0F">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31E1175E" w14:textId="77777777" w:rsidR="00E83B26" w:rsidRPr="00BA4F0F" w:rsidRDefault="00E83B26" w:rsidP="00A555B2">
      <w:pPr>
        <w:numPr>
          <w:ilvl w:val="0"/>
          <w:numId w:val="182"/>
        </w:numPr>
        <w:tabs>
          <w:tab w:val="left" w:pos="0"/>
          <w:tab w:val="left" w:pos="567"/>
        </w:tabs>
        <w:ind w:left="0" w:firstLine="0"/>
      </w:pPr>
      <w:r w:rsidRPr="00BA4F0F">
        <w:t xml:space="preserve">Добавляют линезолид (по 600 мг 2 раза в сутки), если у больного выделены из гемокультуры стрептококки группы </w:t>
      </w:r>
      <w:r w:rsidRPr="00BA4F0F">
        <w:rPr>
          <w:i/>
        </w:rPr>
        <w:t xml:space="preserve">viridans </w:t>
      </w:r>
      <w:r w:rsidRPr="00BA4F0F">
        <w:t xml:space="preserve">и присоединилась пневмония. </w:t>
      </w:r>
    </w:p>
    <w:p w14:paraId="234A4632" w14:textId="77777777" w:rsidR="00E83B26" w:rsidRPr="00BA4F0F" w:rsidRDefault="00E83B26" w:rsidP="00A555B2">
      <w:pPr>
        <w:numPr>
          <w:ilvl w:val="0"/>
          <w:numId w:val="182"/>
        </w:numPr>
        <w:tabs>
          <w:tab w:val="left" w:pos="0"/>
          <w:tab w:val="left" w:pos="567"/>
        </w:tabs>
        <w:ind w:left="0" w:firstLine="0"/>
      </w:pPr>
      <w:r w:rsidRPr="00BA4F0F">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7373A5DB" w14:textId="77777777" w:rsidR="00E83B26" w:rsidRPr="00BA4F0F" w:rsidRDefault="00E83B26" w:rsidP="00E83B26">
      <w:pPr>
        <w:tabs>
          <w:tab w:val="left" w:pos="0"/>
          <w:tab w:val="left" w:pos="567"/>
        </w:tabs>
        <w:rPr>
          <w:b/>
        </w:rPr>
      </w:pPr>
    </w:p>
    <w:p w14:paraId="36AEBD84" w14:textId="77777777" w:rsidR="00E83B26" w:rsidRPr="00BA4F0F" w:rsidRDefault="00E83B26" w:rsidP="00E83B26">
      <w:pPr>
        <w:pStyle w:val="afe"/>
        <w:ind w:left="0"/>
        <w:rPr>
          <w:rFonts w:cs="Times New Roman"/>
          <w:b/>
          <w:i/>
          <w:szCs w:val="24"/>
        </w:rPr>
      </w:pPr>
      <w:r w:rsidRPr="00BA4F0F">
        <w:rPr>
          <w:rFonts w:cs="Times New Roman"/>
          <w:b/>
          <w:i/>
          <w:szCs w:val="24"/>
        </w:rPr>
        <w:t xml:space="preserve">Инфекция, вызванная энтеробактериями с продукцией БЛРС </w:t>
      </w:r>
    </w:p>
    <w:p w14:paraId="68A94DA3" w14:textId="77777777" w:rsidR="00E83B26" w:rsidRPr="00BA4F0F" w:rsidRDefault="00E83B26" w:rsidP="00A555B2">
      <w:pPr>
        <w:numPr>
          <w:ilvl w:val="0"/>
          <w:numId w:val="183"/>
        </w:numPr>
        <w:tabs>
          <w:tab w:val="left" w:pos="0"/>
          <w:tab w:val="left" w:pos="567"/>
        </w:tabs>
        <w:ind w:left="0" w:firstLine="0"/>
      </w:pPr>
      <w:r w:rsidRPr="00BA4F0F">
        <w:t>Препарата выбора – карбапенем (меропенем, имипенем/циластатин или дорипенем).</w:t>
      </w:r>
    </w:p>
    <w:p w14:paraId="42145A81" w14:textId="77777777" w:rsidR="00E83B26" w:rsidRPr="00BA4F0F" w:rsidRDefault="00E83B26" w:rsidP="00A555B2">
      <w:pPr>
        <w:numPr>
          <w:ilvl w:val="0"/>
          <w:numId w:val="183"/>
        </w:numPr>
        <w:tabs>
          <w:tab w:val="left" w:pos="0"/>
          <w:tab w:val="left" w:pos="567"/>
        </w:tabs>
        <w:ind w:left="0" w:firstLine="0"/>
      </w:pPr>
      <w:r w:rsidRPr="00BA4F0F">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21E0DD1C" w14:textId="77777777" w:rsidR="00E83B26" w:rsidRPr="00BA4F0F" w:rsidRDefault="00E83B26" w:rsidP="00A555B2">
      <w:pPr>
        <w:numPr>
          <w:ilvl w:val="0"/>
          <w:numId w:val="185"/>
        </w:numPr>
        <w:tabs>
          <w:tab w:val="left" w:pos="0"/>
          <w:tab w:val="left" w:pos="567"/>
        </w:tabs>
        <w:ind w:left="0" w:firstLine="0"/>
      </w:pPr>
      <w:r w:rsidRPr="00BA4F0F">
        <w:t xml:space="preserve">Меропенем по 2 г 3 раза в сутки, введение каждой дозы в течение 3 часов. </w:t>
      </w:r>
    </w:p>
    <w:p w14:paraId="4A8F3145" w14:textId="77777777" w:rsidR="00E83B26" w:rsidRPr="00BA4F0F" w:rsidRDefault="00E83B26" w:rsidP="00A555B2">
      <w:pPr>
        <w:numPr>
          <w:ilvl w:val="0"/>
          <w:numId w:val="185"/>
        </w:numPr>
        <w:tabs>
          <w:tab w:val="left" w:pos="0"/>
          <w:tab w:val="left" w:pos="567"/>
        </w:tabs>
        <w:ind w:left="0" w:firstLine="0"/>
      </w:pPr>
      <w:r w:rsidRPr="00BA4F0F">
        <w:t>Амикацин: по 15 мг/кг 1 раз в сутки.</w:t>
      </w:r>
    </w:p>
    <w:p w14:paraId="72620373" w14:textId="77777777" w:rsidR="00E83B26" w:rsidRPr="00BA4F0F" w:rsidRDefault="00E83B26" w:rsidP="00A555B2">
      <w:pPr>
        <w:numPr>
          <w:ilvl w:val="0"/>
          <w:numId w:val="184"/>
        </w:numPr>
        <w:tabs>
          <w:tab w:val="left" w:pos="0"/>
          <w:tab w:val="left" w:pos="567"/>
        </w:tabs>
        <w:ind w:left="0" w:firstLine="0"/>
      </w:pPr>
      <w:r w:rsidRPr="00BA4F0F">
        <w:t xml:space="preserve">Больным вне нейтропении, особенно при инфекции мочевыводящих путей, допустимо назначить эртапенем (в дозе 1 г 1 раз в сутки). </w:t>
      </w:r>
    </w:p>
    <w:p w14:paraId="352B3562" w14:textId="77777777" w:rsidR="00E83B26" w:rsidRPr="00BA4F0F" w:rsidRDefault="00E83B26" w:rsidP="00E83B26">
      <w:pPr>
        <w:tabs>
          <w:tab w:val="left" w:pos="0"/>
          <w:tab w:val="left" w:pos="567"/>
        </w:tabs>
        <w:rPr>
          <w:b/>
        </w:rPr>
      </w:pPr>
    </w:p>
    <w:p w14:paraId="55ABCBF0" w14:textId="77777777" w:rsidR="00E83B26" w:rsidRPr="00BA4F0F" w:rsidRDefault="00E83B26" w:rsidP="00E83B26">
      <w:pPr>
        <w:pStyle w:val="afe"/>
        <w:ind w:left="0"/>
        <w:rPr>
          <w:rFonts w:cs="Times New Roman"/>
          <w:b/>
          <w:i/>
          <w:szCs w:val="24"/>
        </w:rPr>
      </w:pPr>
      <w:r w:rsidRPr="00BA4F0F">
        <w:rPr>
          <w:rFonts w:cs="Times New Roman"/>
          <w:b/>
          <w:i/>
          <w:szCs w:val="24"/>
        </w:rPr>
        <w:t>Инфекция, вызванная энтеробактериями с продукцией карбапенемаз</w:t>
      </w:r>
    </w:p>
    <w:p w14:paraId="3ABBA023" w14:textId="77777777" w:rsidR="00E83B26" w:rsidRPr="00BA4F0F" w:rsidRDefault="00E83B26" w:rsidP="00A555B2">
      <w:pPr>
        <w:numPr>
          <w:ilvl w:val="0"/>
          <w:numId w:val="186"/>
        </w:numPr>
        <w:tabs>
          <w:tab w:val="left" w:pos="0"/>
          <w:tab w:val="left" w:pos="567"/>
        </w:tabs>
        <w:ind w:left="0" w:firstLine="0"/>
      </w:pPr>
      <w:r w:rsidRPr="00BA4F0F">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4AFB3269" w14:textId="77777777" w:rsidR="00E83B26" w:rsidRPr="00BA4F0F" w:rsidRDefault="00E83B26" w:rsidP="00A555B2">
      <w:pPr>
        <w:numPr>
          <w:ilvl w:val="0"/>
          <w:numId w:val="186"/>
        </w:numPr>
        <w:tabs>
          <w:tab w:val="left" w:pos="0"/>
          <w:tab w:val="left" w:pos="567"/>
        </w:tabs>
        <w:ind w:left="0" w:firstLine="0"/>
      </w:pPr>
      <w:r w:rsidRPr="00BA4F0F">
        <w:t>Используемые антимикробные препараты:</w:t>
      </w:r>
    </w:p>
    <w:p w14:paraId="21C9BBDD" w14:textId="77777777" w:rsidR="00E83B26" w:rsidRPr="00BA4F0F" w:rsidRDefault="00E83B26" w:rsidP="00A555B2">
      <w:pPr>
        <w:numPr>
          <w:ilvl w:val="0"/>
          <w:numId w:val="187"/>
        </w:numPr>
        <w:tabs>
          <w:tab w:val="left" w:pos="0"/>
          <w:tab w:val="left" w:pos="567"/>
        </w:tabs>
        <w:ind w:left="0" w:firstLine="0"/>
      </w:pPr>
      <w:r w:rsidRPr="00BA4F0F">
        <w:t xml:space="preserve">Меропенем (продленная инфузия). </w:t>
      </w:r>
    </w:p>
    <w:p w14:paraId="5338DF55" w14:textId="77777777" w:rsidR="00E83B26" w:rsidRPr="00BA4F0F" w:rsidRDefault="00E83B26" w:rsidP="00A555B2">
      <w:pPr>
        <w:numPr>
          <w:ilvl w:val="0"/>
          <w:numId w:val="187"/>
        </w:numPr>
        <w:tabs>
          <w:tab w:val="left" w:pos="0"/>
          <w:tab w:val="left" w:pos="567"/>
        </w:tabs>
        <w:ind w:left="0" w:firstLine="0"/>
      </w:pPr>
      <w:r w:rsidRPr="00BA4F0F">
        <w:t>Гентамицин по 5-7 мг/кг 1 раз в сутки или 1,5-2 мг/кг каждые 8 часов, при этом 1-ая доза составляет 2-3 мг/кг. Не применяют в монотерапии.</w:t>
      </w:r>
    </w:p>
    <w:p w14:paraId="47DC95BF" w14:textId="77777777" w:rsidR="00E83B26" w:rsidRPr="00BA4F0F" w:rsidRDefault="00E83B26" w:rsidP="00A555B2">
      <w:pPr>
        <w:numPr>
          <w:ilvl w:val="0"/>
          <w:numId w:val="187"/>
        </w:numPr>
        <w:tabs>
          <w:tab w:val="left" w:pos="0"/>
          <w:tab w:val="left" w:pos="567"/>
        </w:tabs>
        <w:ind w:left="0" w:firstLine="0"/>
      </w:pPr>
      <w:r w:rsidRPr="00BA4F0F">
        <w:t xml:space="preserve">Амикацин. Не применяют в монотерапии. </w:t>
      </w:r>
    </w:p>
    <w:p w14:paraId="7469A05E" w14:textId="77777777" w:rsidR="00E83B26" w:rsidRPr="00BA4F0F" w:rsidRDefault="00E83B26" w:rsidP="00A555B2">
      <w:pPr>
        <w:numPr>
          <w:ilvl w:val="0"/>
          <w:numId w:val="187"/>
        </w:numPr>
        <w:tabs>
          <w:tab w:val="left" w:pos="0"/>
          <w:tab w:val="left" w:pos="567"/>
        </w:tabs>
        <w:ind w:left="0" w:firstLine="0"/>
      </w:pPr>
      <w:r w:rsidRPr="00BA4F0F">
        <w:t xml:space="preserve">Колистин  1-ый день 9 млн ЕД 1 раз в сутки, далее по 4,5 млн ЕД каждые 12 часов. </w:t>
      </w:r>
    </w:p>
    <w:p w14:paraId="133A2A24" w14:textId="77777777" w:rsidR="00E83B26" w:rsidRPr="00BA4F0F" w:rsidRDefault="00E83B26" w:rsidP="00A555B2">
      <w:pPr>
        <w:numPr>
          <w:ilvl w:val="0"/>
          <w:numId w:val="187"/>
        </w:numPr>
        <w:tabs>
          <w:tab w:val="left" w:pos="0"/>
          <w:tab w:val="left" w:pos="567"/>
        </w:tabs>
        <w:ind w:left="0" w:firstLine="0"/>
      </w:pPr>
      <w:r w:rsidRPr="00BA4F0F">
        <w:t xml:space="preserve">Фосфомицин по 3 г 3 раза в сутки. </w:t>
      </w:r>
    </w:p>
    <w:p w14:paraId="396F6173" w14:textId="77777777" w:rsidR="00E83B26" w:rsidRPr="00BA4F0F" w:rsidRDefault="00E83B26" w:rsidP="00A555B2">
      <w:pPr>
        <w:numPr>
          <w:ilvl w:val="0"/>
          <w:numId w:val="187"/>
        </w:numPr>
        <w:tabs>
          <w:tab w:val="left" w:pos="0"/>
          <w:tab w:val="left" w:pos="567"/>
        </w:tabs>
        <w:ind w:left="0" w:firstLine="0"/>
      </w:pPr>
      <w:r w:rsidRPr="00BA4F0F">
        <w:t xml:space="preserve">Тигециклин: 1-ая доза 200 мг, далее по 100 мг, каждые 12 часов. </w:t>
      </w:r>
    </w:p>
    <w:p w14:paraId="00FA3F5D" w14:textId="77777777" w:rsidR="00E83B26" w:rsidRPr="00BA4F0F" w:rsidRDefault="00E83B26" w:rsidP="00E83B26">
      <w:pPr>
        <w:tabs>
          <w:tab w:val="left" w:pos="0"/>
          <w:tab w:val="left" w:pos="567"/>
        </w:tabs>
        <w:rPr>
          <w:b/>
        </w:rPr>
      </w:pPr>
    </w:p>
    <w:p w14:paraId="1B5D8A4F" w14:textId="77777777" w:rsidR="00E83B26" w:rsidRPr="00BA4F0F" w:rsidRDefault="00E83B26" w:rsidP="00E83B26">
      <w:pPr>
        <w:tabs>
          <w:tab w:val="left" w:pos="0"/>
          <w:tab w:val="left" w:pos="567"/>
        </w:tabs>
        <w:rPr>
          <w:b/>
        </w:rPr>
      </w:pPr>
    </w:p>
    <w:p w14:paraId="6E8FC307" w14:textId="77777777" w:rsidR="00E83B26" w:rsidRPr="00BA4F0F" w:rsidRDefault="00E83B26" w:rsidP="00E83B26">
      <w:pPr>
        <w:pStyle w:val="afe"/>
        <w:ind w:left="0"/>
        <w:rPr>
          <w:rFonts w:cs="Times New Roman"/>
          <w:b/>
          <w:i/>
          <w:szCs w:val="24"/>
        </w:rPr>
      </w:pPr>
      <w:r w:rsidRPr="00BA4F0F">
        <w:rPr>
          <w:rFonts w:cs="Times New Roman"/>
          <w:b/>
          <w:i/>
          <w:szCs w:val="24"/>
        </w:rPr>
        <w:t>Мукозит (слизистая оболочка рта отечная, рыхлая)</w:t>
      </w:r>
    </w:p>
    <w:p w14:paraId="1C39D014" w14:textId="77777777" w:rsidR="00E83B26" w:rsidRPr="00BA4F0F" w:rsidRDefault="00E83B26" w:rsidP="00A555B2">
      <w:pPr>
        <w:numPr>
          <w:ilvl w:val="0"/>
          <w:numId w:val="188"/>
        </w:numPr>
        <w:tabs>
          <w:tab w:val="left" w:pos="0"/>
          <w:tab w:val="left" w:pos="567"/>
        </w:tabs>
        <w:ind w:left="0" w:firstLine="0"/>
      </w:pPr>
      <w:r w:rsidRPr="00BA4F0F">
        <w:t xml:space="preserve">Добавляют ванкомицин, даптомицин, линезолид или тедизолид при мукозите </w:t>
      </w:r>
      <w:r w:rsidRPr="00BA4F0F">
        <w:rPr>
          <w:lang w:val="en-US"/>
        </w:rPr>
        <w:t>III</w:t>
      </w:r>
      <w:r w:rsidRPr="00BA4F0F">
        <w:t>-</w:t>
      </w:r>
      <w:r w:rsidRPr="00BA4F0F">
        <w:rPr>
          <w:lang w:val="en-US"/>
        </w:rPr>
        <w:t>IV</w:t>
      </w:r>
      <w:r w:rsidRPr="00BA4F0F">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BA4F0F">
        <w:rPr>
          <w:i/>
        </w:rPr>
        <w:t>viridans</w:t>
      </w:r>
      <w:r w:rsidRPr="00BA4F0F">
        <w:t>). Проводят исследования на вирусы (определение ДНК герпесвирусов).</w:t>
      </w:r>
    </w:p>
    <w:p w14:paraId="70F05A1E" w14:textId="77777777" w:rsidR="00E83B26" w:rsidRPr="00BA4F0F" w:rsidRDefault="00E83B26" w:rsidP="00A555B2">
      <w:pPr>
        <w:numPr>
          <w:ilvl w:val="0"/>
          <w:numId w:val="188"/>
        </w:numPr>
        <w:tabs>
          <w:tab w:val="left" w:pos="0"/>
          <w:tab w:val="left" w:pos="567"/>
        </w:tabs>
        <w:ind w:left="0" w:firstLine="0"/>
      </w:pPr>
      <w:r w:rsidRPr="00BA4F0F">
        <w:t xml:space="preserve">Добавляют флуконазол, если со слизистой оболочки выделены </w:t>
      </w:r>
      <w:r w:rsidRPr="00BA4F0F">
        <w:rPr>
          <w:i/>
        </w:rPr>
        <w:t>Candida spp</w:t>
      </w:r>
      <w:r w:rsidRPr="00BA4F0F">
        <w:t xml:space="preserve">.; в отсутствие эффекта дополнительно назначают в/в ванкомицин, или даптомицин, или линезолид, или тедизолид при мукозите </w:t>
      </w:r>
      <w:r w:rsidRPr="00BA4F0F">
        <w:rPr>
          <w:lang w:val="en-US"/>
        </w:rPr>
        <w:t>III</w:t>
      </w:r>
      <w:r w:rsidRPr="00BA4F0F">
        <w:t>-</w:t>
      </w:r>
      <w:r w:rsidRPr="00BA4F0F">
        <w:rPr>
          <w:lang w:val="en-US"/>
        </w:rPr>
        <w:t>IV</w:t>
      </w:r>
      <w:r w:rsidRPr="00BA4F0F">
        <w:t xml:space="preserve"> степени и проводят вирусологическое исследование (определение ДНК герпесвирусов). </w:t>
      </w:r>
    </w:p>
    <w:p w14:paraId="4FBE1C58" w14:textId="77777777" w:rsidR="00E83B26" w:rsidRPr="00BA4F0F" w:rsidRDefault="00E83B26" w:rsidP="00A555B2">
      <w:pPr>
        <w:numPr>
          <w:ilvl w:val="0"/>
          <w:numId w:val="188"/>
        </w:numPr>
        <w:tabs>
          <w:tab w:val="left" w:pos="0"/>
          <w:tab w:val="left" w:pos="567"/>
        </w:tabs>
        <w:ind w:left="0" w:firstLine="0"/>
      </w:pPr>
      <w:r w:rsidRPr="00BA4F0F">
        <w:t xml:space="preserve">Добавляют ципрофлоксацин (по 0,5 г 2 раза в сутки) при выделении со слизистой оболочки рта </w:t>
      </w:r>
      <w:r w:rsidRPr="00BA4F0F">
        <w:rPr>
          <w:i/>
        </w:rPr>
        <w:t>Pseudomonas aeruginosa</w:t>
      </w:r>
      <w:r w:rsidRPr="00BA4F0F">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4B524817" w14:textId="77777777" w:rsidR="00E83B26" w:rsidRPr="00BA4F0F" w:rsidRDefault="00E83B26" w:rsidP="00A555B2">
      <w:pPr>
        <w:numPr>
          <w:ilvl w:val="0"/>
          <w:numId w:val="188"/>
        </w:numPr>
        <w:tabs>
          <w:tab w:val="left" w:pos="0"/>
          <w:tab w:val="left" w:pos="567"/>
        </w:tabs>
        <w:ind w:left="0" w:firstLine="0"/>
      </w:pPr>
      <w:r w:rsidRPr="00BA4F0F">
        <w:t xml:space="preserve">Модификация антимикробной терапии при выделении других грамотрицательных бактерий (энтеробактерий, продуцирующих БЛРС, </w:t>
      </w:r>
      <w:r w:rsidRPr="00BA4F0F">
        <w:rPr>
          <w:i/>
          <w:lang w:val="en-US"/>
        </w:rPr>
        <w:t>Acinetobacter</w:t>
      </w:r>
      <w:r w:rsidRPr="00BA4F0F">
        <w:rPr>
          <w:i/>
        </w:rPr>
        <w:t xml:space="preserve"> </w:t>
      </w:r>
      <w:r w:rsidRPr="00BA4F0F">
        <w:rPr>
          <w:i/>
          <w:lang w:val="en-US"/>
        </w:rPr>
        <w:t>baumannii</w:t>
      </w:r>
      <w:r w:rsidRPr="00BA4F0F">
        <w:t xml:space="preserve">, </w:t>
      </w:r>
      <w:r w:rsidRPr="00BA4F0F">
        <w:rPr>
          <w:i/>
          <w:lang w:val="en-US"/>
        </w:rPr>
        <w:t>Stenotrophomonas</w:t>
      </w:r>
      <w:r w:rsidRPr="00BA4F0F">
        <w:rPr>
          <w:i/>
        </w:rPr>
        <w:t xml:space="preserve"> </w:t>
      </w:r>
      <w:r w:rsidRPr="00BA4F0F">
        <w:rPr>
          <w:i/>
          <w:lang w:val="en-US"/>
        </w:rPr>
        <w:t>maltophilia</w:t>
      </w:r>
      <w:r w:rsidRPr="00BA4F0F">
        <w:t>) в соответствии с результатами определения чувствительности к антибиотикам.</w:t>
      </w:r>
    </w:p>
    <w:p w14:paraId="2EA47851" w14:textId="77777777" w:rsidR="00E83B26" w:rsidRPr="00BA4F0F" w:rsidRDefault="00E83B26" w:rsidP="00E83B26">
      <w:pPr>
        <w:tabs>
          <w:tab w:val="left" w:pos="0"/>
          <w:tab w:val="left" w:pos="567"/>
        </w:tabs>
        <w:rPr>
          <w:b/>
        </w:rPr>
      </w:pPr>
      <w:r w:rsidRPr="00BA4F0F">
        <w:rPr>
          <w:b/>
        </w:rPr>
        <w:t>Парапроктит</w:t>
      </w:r>
    </w:p>
    <w:p w14:paraId="76A88CB8" w14:textId="77777777" w:rsidR="00E83B26" w:rsidRPr="00BA4F0F" w:rsidRDefault="00E83B26" w:rsidP="00E83B26">
      <w:pPr>
        <w:tabs>
          <w:tab w:val="left" w:pos="0"/>
          <w:tab w:val="left" w:pos="567"/>
        </w:tabs>
      </w:pPr>
      <w:r w:rsidRPr="00BA4F0F">
        <w:t>Схемы антимикробной терапии должны включать препараты с активностью против грамотрицательных и анаэробных бактерий.</w:t>
      </w:r>
    </w:p>
    <w:p w14:paraId="3B2B721E" w14:textId="77777777" w:rsidR="00E83B26" w:rsidRPr="00BA4F0F" w:rsidRDefault="00E83B26" w:rsidP="00A555B2">
      <w:pPr>
        <w:numPr>
          <w:ilvl w:val="0"/>
          <w:numId w:val="189"/>
        </w:numPr>
        <w:tabs>
          <w:tab w:val="left" w:pos="0"/>
          <w:tab w:val="left" w:pos="567"/>
        </w:tabs>
        <w:ind w:left="0" w:firstLine="0"/>
      </w:pPr>
      <w:r w:rsidRPr="00BA4F0F">
        <w:t>Если назначен цефоперазон/сульбактам, то к нему добавляют амикацин.</w:t>
      </w:r>
    </w:p>
    <w:p w14:paraId="0CC5CBBB" w14:textId="77777777" w:rsidR="00E83B26" w:rsidRPr="00BA4F0F" w:rsidRDefault="00E83B26" w:rsidP="00A555B2">
      <w:pPr>
        <w:numPr>
          <w:ilvl w:val="0"/>
          <w:numId w:val="189"/>
        </w:numPr>
        <w:tabs>
          <w:tab w:val="left" w:pos="0"/>
          <w:tab w:val="left" w:pos="567"/>
        </w:tabs>
        <w:ind w:left="0" w:firstLine="0"/>
      </w:pPr>
      <w:r w:rsidRPr="00BA4F0F">
        <w:t>Если назначен цефепим, то к нему добавляют амикацин и метронидазол.</w:t>
      </w:r>
    </w:p>
    <w:p w14:paraId="1B258ED1" w14:textId="77777777" w:rsidR="00E83B26" w:rsidRPr="00BA4F0F" w:rsidRDefault="00E83B26" w:rsidP="00A555B2">
      <w:pPr>
        <w:numPr>
          <w:ilvl w:val="0"/>
          <w:numId w:val="190"/>
        </w:numPr>
        <w:tabs>
          <w:tab w:val="left" w:pos="0"/>
          <w:tab w:val="left" w:pos="567"/>
        </w:tabs>
        <w:ind w:left="0" w:firstLine="0"/>
      </w:pPr>
      <w:r w:rsidRPr="00BA4F0F">
        <w:t>Метронидазол: по 500 мг 3 раза в сутки.</w:t>
      </w:r>
    </w:p>
    <w:p w14:paraId="0AE49F27" w14:textId="77777777" w:rsidR="00E83B26" w:rsidRPr="00BA4F0F" w:rsidRDefault="00E83B26" w:rsidP="00A555B2">
      <w:pPr>
        <w:numPr>
          <w:ilvl w:val="0"/>
          <w:numId w:val="189"/>
        </w:numPr>
        <w:tabs>
          <w:tab w:val="left" w:pos="0"/>
          <w:tab w:val="left" w:pos="567"/>
        </w:tabs>
        <w:ind w:left="0" w:firstLine="0"/>
      </w:pPr>
      <w:r w:rsidRPr="00BA4F0F">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7FBA499F" w14:textId="77777777" w:rsidR="00E83B26" w:rsidRPr="00BA4F0F" w:rsidRDefault="00E83B26" w:rsidP="00E83B26">
      <w:pPr>
        <w:tabs>
          <w:tab w:val="left" w:pos="0"/>
          <w:tab w:val="left" w:pos="567"/>
        </w:tabs>
        <w:rPr>
          <w:b/>
        </w:rPr>
      </w:pPr>
    </w:p>
    <w:p w14:paraId="28A74A48" w14:textId="77777777" w:rsidR="00E83B26" w:rsidRPr="00BA4F0F" w:rsidRDefault="00E83B26" w:rsidP="00E83B26">
      <w:pPr>
        <w:pStyle w:val="afe"/>
        <w:ind w:left="0"/>
        <w:rPr>
          <w:rFonts w:cs="Times New Roman"/>
          <w:b/>
          <w:i/>
          <w:szCs w:val="24"/>
        </w:rPr>
      </w:pPr>
      <w:r w:rsidRPr="00BA4F0F">
        <w:rPr>
          <w:rFonts w:cs="Times New Roman"/>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34D966D3" w14:textId="77777777" w:rsidR="00E83B26" w:rsidRPr="00BA4F0F" w:rsidRDefault="00E83B26" w:rsidP="00A555B2">
      <w:pPr>
        <w:numPr>
          <w:ilvl w:val="0"/>
          <w:numId w:val="191"/>
        </w:numPr>
        <w:tabs>
          <w:tab w:val="left" w:pos="0"/>
          <w:tab w:val="left" w:pos="567"/>
        </w:tabs>
        <w:ind w:left="0" w:firstLine="0"/>
      </w:pPr>
      <w:r w:rsidRPr="00BA4F0F">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134A8F1C" w14:textId="77777777" w:rsidR="00E83B26" w:rsidRPr="00BA4F0F" w:rsidRDefault="00E83B26" w:rsidP="00A555B2">
      <w:pPr>
        <w:numPr>
          <w:ilvl w:val="0"/>
          <w:numId w:val="191"/>
        </w:numPr>
        <w:tabs>
          <w:tab w:val="left" w:pos="0"/>
          <w:tab w:val="left" w:pos="567"/>
        </w:tabs>
        <w:ind w:left="0" w:firstLine="0"/>
      </w:pPr>
      <w:r w:rsidRPr="00BA4F0F">
        <w:t xml:space="preserve">Не следует назначать флуконазол пациентам с клиническими симптомами синусита или инфекцией нижних дыхательных путей. </w:t>
      </w:r>
    </w:p>
    <w:p w14:paraId="2E60F293" w14:textId="77777777" w:rsidR="00E83B26" w:rsidRPr="00BA4F0F" w:rsidRDefault="00E83B26" w:rsidP="00E83B26">
      <w:pPr>
        <w:tabs>
          <w:tab w:val="left" w:pos="0"/>
          <w:tab w:val="left" w:pos="567"/>
        </w:tabs>
        <w:rPr>
          <w:b/>
        </w:rPr>
      </w:pPr>
    </w:p>
    <w:p w14:paraId="5846BD3B" w14:textId="77777777" w:rsidR="00E83B26" w:rsidRPr="00BA4F0F" w:rsidRDefault="00E83B26" w:rsidP="00E83B26">
      <w:pPr>
        <w:pStyle w:val="afe"/>
        <w:ind w:left="0"/>
        <w:rPr>
          <w:rFonts w:cs="Times New Roman"/>
          <w:b/>
          <w:i/>
          <w:szCs w:val="24"/>
        </w:rPr>
      </w:pPr>
      <w:r w:rsidRPr="00BA4F0F">
        <w:rPr>
          <w:rFonts w:cs="Times New Roman"/>
          <w:b/>
          <w:i/>
          <w:szCs w:val="24"/>
        </w:rPr>
        <w:t>Инфекция, вызванная Clostridium difficile</w:t>
      </w:r>
    </w:p>
    <w:p w14:paraId="2CD65361" w14:textId="77777777" w:rsidR="00E83B26" w:rsidRPr="00BA4F0F" w:rsidRDefault="00E83B26" w:rsidP="00A555B2">
      <w:pPr>
        <w:numPr>
          <w:ilvl w:val="0"/>
          <w:numId w:val="194"/>
        </w:numPr>
        <w:tabs>
          <w:tab w:val="left" w:pos="0"/>
          <w:tab w:val="left" w:pos="567"/>
        </w:tabs>
        <w:ind w:left="0" w:firstLine="0"/>
      </w:pPr>
      <w:r w:rsidRPr="00BA4F0F">
        <w:t xml:space="preserve">Вначале инфекционный процесс, вызванный </w:t>
      </w:r>
      <w:r w:rsidRPr="00BA4F0F">
        <w:rPr>
          <w:i/>
          <w:lang w:val="en-US"/>
        </w:rPr>
        <w:t>C</w:t>
      </w:r>
      <w:r w:rsidRPr="00BA4F0F">
        <w:rPr>
          <w:i/>
        </w:rPr>
        <w:t xml:space="preserve">. </w:t>
      </w:r>
      <w:r w:rsidRPr="00BA4F0F">
        <w:rPr>
          <w:i/>
          <w:lang w:val="en-US"/>
        </w:rPr>
        <w:t>difficile</w:t>
      </w:r>
      <w:r w:rsidRPr="00BA4F0F">
        <w:t>, ограничен толстой кишкой. Клинические проявления:</w:t>
      </w:r>
    </w:p>
    <w:p w14:paraId="35498D00" w14:textId="77777777" w:rsidR="00E83B26" w:rsidRPr="00BA4F0F" w:rsidRDefault="00E83B26" w:rsidP="00A555B2">
      <w:pPr>
        <w:numPr>
          <w:ilvl w:val="0"/>
          <w:numId w:val="196"/>
        </w:numPr>
        <w:tabs>
          <w:tab w:val="left" w:pos="0"/>
          <w:tab w:val="left" w:pos="567"/>
        </w:tabs>
        <w:ind w:left="0" w:firstLine="0"/>
      </w:pPr>
      <w:r w:rsidRPr="00BA4F0F">
        <w:t xml:space="preserve">Диарея, ассоциированная с </w:t>
      </w:r>
      <w:r w:rsidRPr="00BA4F0F">
        <w:rPr>
          <w:i/>
          <w:lang w:val="en-US"/>
        </w:rPr>
        <w:t>C</w:t>
      </w:r>
      <w:r w:rsidRPr="00BA4F0F">
        <w:rPr>
          <w:i/>
        </w:rPr>
        <w:t xml:space="preserve">. </w:t>
      </w:r>
      <w:r w:rsidRPr="00BA4F0F">
        <w:rPr>
          <w:i/>
          <w:lang w:val="en-US"/>
        </w:rPr>
        <w:t>difficile</w:t>
      </w:r>
      <w:r w:rsidRPr="00BA4F0F">
        <w:rPr>
          <w:i/>
        </w:rPr>
        <w:t xml:space="preserve"> </w:t>
      </w:r>
      <w:r w:rsidRPr="00BA4F0F">
        <w:t xml:space="preserve">(наличие диареи+ положительный токсин </w:t>
      </w:r>
      <w:r w:rsidRPr="00BA4F0F">
        <w:rPr>
          <w:i/>
          <w:lang w:val="en-US"/>
        </w:rPr>
        <w:t>C</w:t>
      </w:r>
      <w:r w:rsidRPr="00BA4F0F">
        <w:rPr>
          <w:i/>
        </w:rPr>
        <w:t xml:space="preserve">. </w:t>
      </w:r>
      <w:r w:rsidRPr="00BA4F0F">
        <w:rPr>
          <w:i/>
          <w:lang w:val="en-US"/>
        </w:rPr>
        <w:t>difficile</w:t>
      </w:r>
      <w:r w:rsidRPr="00BA4F0F">
        <w:t xml:space="preserve"> в кале).</w:t>
      </w:r>
    </w:p>
    <w:p w14:paraId="61B30DE4" w14:textId="77777777" w:rsidR="00E83B26" w:rsidRPr="00BA4F0F" w:rsidRDefault="00E83B26" w:rsidP="00A555B2">
      <w:pPr>
        <w:numPr>
          <w:ilvl w:val="0"/>
          <w:numId w:val="196"/>
        </w:numPr>
        <w:tabs>
          <w:tab w:val="left" w:pos="0"/>
          <w:tab w:val="left" w:pos="567"/>
        </w:tabs>
        <w:ind w:left="0" w:firstLine="0"/>
      </w:pPr>
      <w:r w:rsidRPr="00BA4F0F">
        <w:t xml:space="preserve">Псевдомембранозный колит (диагностика во время эндоскопии). </w:t>
      </w:r>
    </w:p>
    <w:p w14:paraId="2D28DC50" w14:textId="77777777" w:rsidR="00E83B26" w:rsidRPr="00BA4F0F" w:rsidRDefault="00E83B26" w:rsidP="00A555B2">
      <w:pPr>
        <w:numPr>
          <w:ilvl w:val="0"/>
          <w:numId w:val="195"/>
        </w:numPr>
        <w:tabs>
          <w:tab w:val="left" w:pos="0"/>
          <w:tab w:val="left" w:pos="567"/>
        </w:tabs>
        <w:ind w:left="0" w:firstLine="0"/>
      </w:pPr>
      <w:r w:rsidRPr="00BA4F0F">
        <w:t xml:space="preserve">Исследуют только жидкий кал на наличие А и В токсинов </w:t>
      </w:r>
      <w:r w:rsidRPr="00BA4F0F">
        <w:rPr>
          <w:i/>
          <w:lang w:val="en-US"/>
        </w:rPr>
        <w:t>C</w:t>
      </w:r>
      <w:r w:rsidRPr="00BA4F0F">
        <w:rPr>
          <w:i/>
        </w:rPr>
        <w:t xml:space="preserve">. </w:t>
      </w:r>
      <w:r w:rsidRPr="00BA4F0F">
        <w:rPr>
          <w:i/>
          <w:lang w:val="en-US"/>
        </w:rPr>
        <w:t>difficile</w:t>
      </w:r>
      <w:r w:rsidRPr="00BA4F0F">
        <w:t xml:space="preserve"> и, желательно, бинарного токсина. Образцы кала для исследования на токсин направляют в течение 18 часов от появления диареи. </w:t>
      </w:r>
    </w:p>
    <w:p w14:paraId="1398C5E7" w14:textId="77777777" w:rsidR="00E83B26" w:rsidRPr="00BA4F0F" w:rsidRDefault="00E83B26" w:rsidP="00A555B2">
      <w:pPr>
        <w:numPr>
          <w:ilvl w:val="0"/>
          <w:numId w:val="195"/>
        </w:numPr>
        <w:tabs>
          <w:tab w:val="left" w:pos="0"/>
          <w:tab w:val="left" w:pos="567"/>
        </w:tabs>
        <w:ind w:left="0" w:firstLine="0"/>
      </w:pPr>
      <w:r w:rsidRPr="00BA4F0F">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66ECE46A" w14:textId="77777777" w:rsidR="00E83B26" w:rsidRPr="00BA4F0F" w:rsidRDefault="00E83B26" w:rsidP="00A555B2">
      <w:pPr>
        <w:numPr>
          <w:ilvl w:val="0"/>
          <w:numId w:val="195"/>
        </w:numPr>
        <w:tabs>
          <w:tab w:val="left" w:pos="0"/>
          <w:tab w:val="left" w:pos="567"/>
        </w:tabs>
        <w:ind w:left="0" w:firstLine="0"/>
      </w:pPr>
      <w:r w:rsidRPr="00BA4F0F">
        <w:t xml:space="preserve">Препарат выбора при нетяжелом течении инфекции (диарея, температура, боли в животе) – метронидазол. </w:t>
      </w:r>
    </w:p>
    <w:p w14:paraId="2903AAE0" w14:textId="77777777" w:rsidR="00E83B26" w:rsidRPr="00BA4F0F" w:rsidRDefault="00E83B26" w:rsidP="00A555B2">
      <w:pPr>
        <w:numPr>
          <w:ilvl w:val="0"/>
          <w:numId w:val="195"/>
        </w:numPr>
        <w:tabs>
          <w:tab w:val="left" w:pos="0"/>
          <w:tab w:val="left" w:pos="567"/>
        </w:tabs>
        <w:ind w:left="0" w:firstLine="0"/>
      </w:pPr>
      <w:r w:rsidRPr="00BA4F0F">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0CBF0A3A" w14:textId="77777777" w:rsidR="00E83B26" w:rsidRPr="00BA4F0F" w:rsidRDefault="00E83B26" w:rsidP="00A555B2">
      <w:pPr>
        <w:numPr>
          <w:ilvl w:val="0"/>
          <w:numId w:val="195"/>
        </w:numPr>
        <w:tabs>
          <w:tab w:val="left" w:pos="0"/>
          <w:tab w:val="left" w:pos="567"/>
        </w:tabs>
        <w:ind w:left="0" w:firstLine="0"/>
      </w:pPr>
      <w:r w:rsidRPr="00BA4F0F">
        <w:t xml:space="preserve">При рефрактерном течении инфекции используют комбинацию метронидазола с ванкомицином. </w:t>
      </w:r>
    </w:p>
    <w:p w14:paraId="17F8050D" w14:textId="77777777" w:rsidR="00E83B26" w:rsidRPr="00BA4F0F" w:rsidRDefault="00E83B26" w:rsidP="00A555B2">
      <w:pPr>
        <w:numPr>
          <w:ilvl w:val="0"/>
          <w:numId w:val="195"/>
        </w:numPr>
        <w:tabs>
          <w:tab w:val="left" w:pos="0"/>
          <w:tab w:val="left" w:pos="567"/>
        </w:tabs>
        <w:ind w:left="0" w:firstLine="0"/>
      </w:pPr>
      <w:r w:rsidRPr="00BA4F0F">
        <w:t xml:space="preserve">Метронидазол по 500 мг 3 раза в сутки + ванкомицин по 500 мг 4 раза в сутки через оро- или назогастральный зонд. </w:t>
      </w:r>
    </w:p>
    <w:p w14:paraId="20E67D1F" w14:textId="77777777" w:rsidR="00E83B26" w:rsidRPr="00BA4F0F" w:rsidRDefault="00E83B26" w:rsidP="00A555B2">
      <w:pPr>
        <w:numPr>
          <w:ilvl w:val="0"/>
          <w:numId w:val="195"/>
        </w:numPr>
        <w:tabs>
          <w:tab w:val="left" w:pos="0"/>
          <w:tab w:val="left" w:pos="567"/>
        </w:tabs>
        <w:ind w:left="0" w:firstLine="0"/>
      </w:pPr>
      <w:r w:rsidRPr="00BA4F0F">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455AC6FC" w14:textId="77777777" w:rsidR="00E83B26" w:rsidRPr="00BA4F0F" w:rsidRDefault="00E83B26" w:rsidP="00E83B26">
      <w:pPr>
        <w:tabs>
          <w:tab w:val="left" w:pos="0"/>
          <w:tab w:val="left" w:pos="567"/>
        </w:tabs>
        <w:rPr>
          <w:u w:val="single"/>
        </w:rPr>
      </w:pPr>
    </w:p>
    <w:p w14:paraId="46907847" w14:textId="77777777" w:rsidR="00E83B26" w:rsidRPr="00BA4F0F" w:rsidRDefault="00E83B26" w:rsidP="00E83B26">
      <w:pPr>
        <w:tabs>
          <w:tab w:val="left" w:pos="0"/>
          <w:tab w:val="left" w:pos="567"/>
        </w:tabs>
        <w:rPr>
          <w:u w:val="single"/>
        </w:rPr>
      </w:pPr>
      <w:r w:rsidRPr="00BA4F0F">
        <w:rPr>
          <w:u w:val="single"/>
        </w:rPr>
        <w:t>Критерии прекращения антимикробной терапии</w:t>
      </w:r>
    </w:p>
    <w:p w14:paraId="2F63279E" w14:textId="77777777" w:rsidR="00E83B26" w:rsidRPr="00BA4F0F" w:rsidRDefault="00E83B26" w:rsidP="00E83B26">
      <w:pPr>
        <w:tabs>
          <w:tab w:val="left" w:pos="0"/>
          <w:tab w:val="left" w:pos="567"/>
        </w:tabs>
        <w:ind w:firstLine="567"/>
      </w:pPr>
      <w:r w:rsidRPr="00BA4F0F">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09F39A7D" w14:textId="77777777" w:rsidR="00E83B26" w:rsidRPr="00BA4F0F" w:rsidRDefault="00E83B26" w:rsidP="00E83B26">
      <w:pPr>
        <w:tabs>
          <w:tab w:val="left" w:pos="0"/>
          <w:tab w:val="left" w:pos="567"/>
        </w:tabs>
        <w:ind w:firstLine="567"/>
      </w:pPr>
      <w:r w:rsidRPr="00BA4F0F">
        <w:t xml:space="preserve">При лихорадке неясной этиологии в период гранулоцитопении антибиотики можно отменить через 72 часа, если у больного </w:t>
      </w:r>
    </w:p>
    <w:p w14:paraId="617A68D4" w14:textId="77777777" w:rsidR="00E83B26" w:rsidRPr="00BA4F0F" w:rsidRDefault="00E83B26" w:rsidP="00A555B2">
      <w:pPr>
        <w:numPr>
          <w:ilvl w:val="0"/>
          <w:numId w:val="192"/>
        </w:numPr>
        <w:tabs>
          <w:tab w:val="left" w:pos="0"/>
          <w:tab w:val="left" w:pos="567"/>
        </w:tabs>
        <w:ind w:left="0" w:firstLine="0"/>
      </w:pPr>
      <w:r w:rsidRPr="00BA4F0F">
        <w:t>не было эпизода нестабильной гемодинамики в данный эпизод инфекции и</w:t>
      </w:r>
    </w:p>
    <w:p w14:paraId="3014686E" w14:textId="77777777" w:rsidR="00E83B26" w:rsidRPr="00BA4F0F" w:rsidRDefault="00E83B26" w:rsidP="00A555B2">
      <w:pPr>
        <w:numPr>
          <w:ilvl w:val="0"/>
          <w:numId w:val="192"/>
        </w:numPr>
        <w:tabs>
          <w:tab w:val="left" w:pos="0"/>
          <w:tab w:val="left" w:pos="567"/>
        </w:tabs>
        <w:ind w:left="0" w:firstLine="0"/>
      </w:pPr>
      <w:r w:rsidRPr="00BA4F0F">
        <w:t xml:space="preserve">нормальная температура отмечается в течение 48 ч. </w:t>
      </w:r>
    </w:p>
    <w:p w14:paraId="19F70E84" w14:textId="77777777" w:rsidR="00E83B26" w:rsidRPr="00BA4F0F" w:rsidRDefault="00E83B26" w:rsidP="00E83B26">
      <w:pPr>
        <w:tabs>
          <w:tab w:val="left" w:pos="0"/>
          <w:tab w:val="left" w:pos="567"/>
        </w:tabs>
      </w:pPr>
      <w:r w:rsidRPr="00BA4F0F">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35F4AD87" w14:textId="77777777" w:rsidR="00E83B26" w:rsidRPr="00BA4F0F" w:rsidRDefault="00E83B26" w:rsidP="00A555B2">
      <w:pPr>
        <w:numPr>
          <w:ilvl w:val="0"/>
          <w:numId w:val="193"/>
        </w:numPr>
        <w:tabs>
          <w:tab w:val="left" w:pos="0"/>
          <w:tab w:val="left" w:pos="567"/>
        </w:tabs>
        <w:ind w:left="0" w:firstLine="0"/>
      </w:pPr>
      <w:r w:rsidRPr="00BA4F0F">
        <w:t>нормальная температура наблюдается не менее 4 дней;</w:t>
      </w:r>
    </w:p>
    <w:p w14:paraId="06B1EA24" w14:textId="77777777" w:rsidR="00E83B26" w:rsidRPr="00BA4F0F" w:rsidRDefault="00E83B26" w:rsidP="00A555B2">
      <w:pPr>
        <w:numPr>
          <w:ilvl w:val="0"/>
          <w:numId w:val="193"/>
        </w:numPr>
        <w:tabs>
          <w:tab w:val="left" w:pos="0"/>
          <w:tab w:val="left" w:pos="567"/>
        </w:tabs>
        <w:ind w:left="0" w:firstLine="0"/>
      </w:pPr>
      <w:r w:rsidRPr="00BA4F0F">
        <w:t>очаги инфекции полностью регрессировали;</w:t>
      </w:r>
    </w:p>
    <w:p w14:paraId="72700F3D" w14:textId="77777777" w:rsidR="00E83B26" w:rsidRPr="00BA4F0F" w:rsidRDefault="00E83B26" w:rsidP="00A555B2">
      <w:pPr>
        <w:numPr>
          <w:ilvl w:val="0"/>
          <w:numId w:val="193"/>
        </w:numPr>
        <w:tabs>
          <w:tab w:val="left" w:pos="0"/>
          <w:tab w:val="left" w:pos="567"/>
        </w:tabs>
        <w:ind w:left="0" w:firstLine="0"/>
      </w:pPr>
      <w:r w:rsidRPr="00BA4F0F">
        <w:t xml:space="preserve">достигнута (или предполагается) микробиологическая эрадикация возбудителя подтвержденной инфекции. </w:t>
      </w:r>
    </w:p>
    <w:p w14:paraId="50057EC9" w14:textId="77777777" w:rsidR="00E83B26" w:rsidRPr="00BA4F0F" w:rsidRDefault="00E83B26" w:rsidP="00E83B26">
      <w:pPr>
        <w:tabs>
          <w:tab w:val="left" w:pos="0"/>
          <w:tab w:val="left" w:pos="567"/>
        </w:tabs>
      </w:pPr>
      <w:r w:rsidRPr="00BA4F0F">
        <w:t xml:space="preserve">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т вновь назначить антибиотики. </w:t>
      </w:r>
    </w:p>
    <w:p w14:paraId="7DDDC6F3" w14:textId="77777777" w:rsidR="00E83B26" w:rsidRPr="00BA4F0F" w:rsidRDefault="00E83B26" w:rsidP="00E83B26">
      <w:pPr>
        <w:tabs>
          <w:tab w:val="left" w:pos="0"/>
          <w:tab w:val="left" w:pos="567"/>
        </w:tabs>
        <w:rPr>
          <w:u w:val="single"/>
        </w:rPr>
      </w:pPr>
    </w:p>
    <w:p w14:paraId="402641A0" w14:textId="77777777" w:rsidR="00E83B26" w:rsidRPr="00BA4F0F" w:rsidRDefault="00E83B26" w:rsidP="00E83B26">
      <w:pPr>
        <w:tabs>
          <w:tab w:val="left" w:pos="0"/>
          <w:tab w:val="left" w:pos="567"/>
        </w:tabs>
        <w:rPr>
          <w:u w:val="single"/>
        </w:rPr>
      </w:pPr>
      <w:r w:rsidRPr="00BA4F0F">
        <w:rPr>
          <w:u w:val="single"/>
        </w:rPr>
        <w:t>Профилактика инфекционных осложнений</w:t>
      </w:r>
    </w:p>
    <w:p w14:paraId="16B07FF4" w14:textId="2C17AC02" w:rsidR="00E83B26" w:rsidRPr="00BA4F0F" w:rsidRDefault="00E83B26" w:rsidP="00E83B26">
      <w:pPr>
        <w:pStyle w:val="afe"/>
        <w:ind w:left="0"/>
        <w:rPr>
          <w:rFonts w:cs="Times New Roman"/>
          <w:b/>
          <w:i/>
          <w:szCs w:val="24"/>
        </w:rPr>
      </w:pPr>
      <w:r w:rsidRPr="00BA4F0F">
        <w:rPr>
          <w:rFonts w:cs="Times New Roman"/>
          <w:b/>
          <w:i/>
          <w:szCs w:val="24"/>
        </w:rPr>
        <w:t xml:space="preserve">Противогрибковая профилактика </w:t>
      </w:r>
      <w:r w:rsidRPr="00BA4F0F">
        <w:rPr>
          <w:rFonts w:cs="Times New Roman"/>
          <w:b/>
          <w:i/>
          <w:szCs w:val="24"/>
        </w:rPr>
        <w:fldChar w:fldCharType="begin" w:fldLock="1"/>
      </w:r>
      <w:r w:rsidR="003B39A6">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45]","plainTextFormattedCitation":"[145]","previouslyFormattedCitation":"[145]"},"properties":{"noteIndex":0},"schema":"https://github.com/citation-style-language/schema/raw/master/csl-citation.json"}</w:instrText>
      </w:r>
      <w:r w:rsidRPr="00BA4F0F">
        <w:rPr>
          <w:rFonts w:cs="Times New Roman"/>
          <w:b/>
          <w:i/>
          <w:szCs w:val="24"/>
        </w:rPr>
        <w:fldChar w:fldCharType="separate"/>
      </w:r>
      <w:r w:rsidRPr="00E83B26">
        <w:rPr>
          <w:rFonts w:cs="Times New Roman"/>
          <w:noProof/>
          <w:szCs w:val="24"/>
        </w:rPr>
        <w:t>[145]</w:t>
      </w:r>
      <w:r w:rsidRPr="00BA4F0F">
        <w:rPr>
          <w:rFonts w:cs="Times New Roman"/>
          <w:b/>
          <w:i/>
          <w:szCs w:val="24"/>
        </w:rPr>
        <w:fldChar w:fldCharType="end"/>
      </w:r>
    </w:p>
    <w:p w14:paraId="0C296B8A" w14:textId="77777777" w:rsidR="00E83B26" w:rsidRPr="00BA4F0F" w:rsidRDefault="00E83B26" w:rsidP="00A555B2">
      <w:pPr>
        <w:numPr>
          <w:ilvl w:val="0"/>
          <w:numId w:val="198"/>
        </w:numPr>
        <w:tabs>
          <w:tab w:val="left" w:pos="0"/>
          <w:tab w:val="left" w:pos="567"/>
        </w:tabs>
        <w:ind w:left="0" w:firstLine="0"/>
      </w:pPr>
      <w:r w:rsidRPr="00BA4F0F">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2C0F53F1" w14:textId="77777777" w:rsidR="00E83B26" w:rsidRPr="00BA4F0F" w:rsidRDefault="00E83B26" w:rsidP="00A555B2">
      <w:pPr>
        <w:numPr>
          <w:ilvl w:val="0"/>
          <w:numId w:val="198"/>
        </w:numPr>
        <w:tabs>
          <w:tab w:val="left" w:pos="0"/>
          <w:tab w:val="left" w:pos="567"/>
        </w:tabs>
        <w:ind w:left="0" w:firstLine="0"/>
      </w:pPr>
      <w:r w:rsidRPr="00BA4F0F">
        <w:t xml:space="preserve">Назначают препарат, при использовании которого было достигнуто излечение от инвазивного микоза. </w:t>
      </w:r>
    </w:p>
    <w:p w14:paraId="631410FA" w14:textId="77777777" w:rsidR="00E83B26" w:rsidRPr="00BA4F0F" w:rsidRDefault="00E83B26" w:rsidP="00A555B2">
      <w:pPr>
        <w:numPr>
          <w:ilvl w:val="0"/>
          <w:numId w:val="198"/>
        </w:numPr>
        <w:tabs>
          <w:tab w:val="left" w:pos="0"/>
          <w:tab w:val="left" w:pos="567"/>
        </w:tabs>
        <w:ind w:left="0" w:firstLine="0"/>
      </w:pPr>
      <w:r w:rsidRPr="00BA4F0F">
        <w:t>Пациенты с наличием в анамнезе острого или хронического диссеминированного кандидоза (обычно один препарат из перечня):</w:t>
      </w:r>
    </w:p>
    <w:p w14:paraId="13DC2B27" w14:textId="77777777" w:rsidR="00E83B26" w:rsidRPr="00BA4F0F" w:rsidRDefault="00E83B26" w:rsidP="00A555B2">
      <w:pPr>
        <w:numPr>
          <w:ilvl w:val="0"/>
          <w:numId w:val="199"/>
        </w:numPr>
        <w:tabs>
          <w:tab w:val="left" w:pos="0"/>
          <w:tab w:val="left" w:pos="567"/>
        </w:tabs>
        <w:ind w:left="0" w:firstLine="0"/>
      </w:pPr>
      <w:r w:rsidRPr="00BA4F0F">
        <w:t>Флуконазол, по 400 мг в сутки, внутривенно или внутрь.</w:t>
      </w:r>
    </w:p>
    <w:p w14:paraId="007032F7" w14:textId="77777777" w:rsidR="00E83B26" w:rsidRPr="00BA4F0F" w:rsidRDefault="00E83B26" w:rsidP="00A555B2">
      <w:pPr>
        <w:numPr>
          <w:ilvl w:val="0"/>
          <w:numId w:val="199"/>
        </w:numPr>
        <w:tabs>
          <w:tab w:val="left" w:pos="0"/>
          <w:tab w:val="left" w:pos="567"/>
        </w:tabs>
        <w:ind w:left="0" w:firstLine="0"/>
      </w:pPr>
      <w:r w:rsidRPr="00BA4F0F">
        <w:t>Каспофунгин, по 50 мг в сутки внутривенно.</w:t>
      </w:r>
    </w:p>
    <w:p w14:paraId="6B5FDF41" w14:textId="77777777" w:rsidR="00E83B26" w:rsidRPr="00BA4F0F" w:rsidRDefault="00E83B26" w:rsidP="00A555B2">
      <w:pPr>
        <w:numPr>
          <w:ilvl w:val="0"/>
          <w:numId w:val="199"/>
        </w:numPr>
        <w:tabs>
          <w:tab w:val="left" w:pos="0"/>
          <w:tab w:val="left" w:pos="567"/>
        </w:tabs>
        <w:ind w:left="0" w:firstLine="0"/>
      </w:pPr>
      <w:r w:rsidRPr="00BA4F0F">
        <w:t>Микафунгин, по 100 мг в сутки внутривенно.</w:t>
      </w:r>
    </w:p>
    <w:p w14:paraId="5804C34A" w14:textId="77777777" w:rsidR="00E83B26" w:rsidRPr="00BA4F0F" w:rsidRDefault="00E83B26" w:rsidP="00A555B2">
      <w:pPr>
        <w:numPr>
          <w:ilvl w:val="0"/>
          <w:numId w:val="199"/>
        </w:numPr>
        <w:tabs>
          <w:tab w:val="left" w:pos="0"/>
          <w:tab w:val="left" w:pos="567"/>
        </w:tabs>
        <w:ind w:left="0" w:firstLine="0"/>
      </w:pPr>
      <w:r w:rsidRPr="00BA4F0F">
        <w:t>Анидулафунгин, по 100 мг в сутки внутривенно.</w:t>
      </w:r>
    </w:p>
    <w:p w14:paraId="49C4CADE" w14:textId="77777777" w:rsidR="00E83B26" w:rsidRPr="00BA4F0F" w:rsidRDefault="00E83B26" w:rsidP="00A555B2">
      <w:pPr>
        <w:numPr>
          <w:ilvl w:val="0"/>
          <w:numId w:val="198"/>
        </w:numPr>
        <w:tabs>
          <w:tab w:val="left" w:pos="0"/>
          <w:tab w:val="left" w:pos="567"/>
        </w:tabs>
        <w:ind w:left="0" w:firstLine="0"/>
      </w:pPr>
      <w:r w:rsidRPr="00BA4F0F">
        <w:t>Пациенты с наличием в анамнезе инвазивного аспергиллеза (обычно один препарат из перечня):</w:t>
      </w:r>
    </w:p>
    <w:p w14:paraId="1DA79073" w14:textId="77777777" w:rsidR="00E83B26" w:rsidRPr="00BA4F0F" w:rsidRDefault="00E83B26" w:rsidP="00A555B2">
      <w:pPr>
        <w:numPr>
          <w:ilvl w:val="0"/>
          <w:numId w:val="200"/>
        </w:numPr>
        <w:tabs>
          <w:tab w:val="left" w:pos="0"/>
          <w:tab w:val="left" w:pos="567"/>
        </w:tabs>
        <w:ind w:left="0" w:firstLine="0"/>
      </w:pPr>
      <w:r w:rsidRPr="00BA4F0F">
        <w:t>Вориконазол, по 200 мг 2 раза в сутки внутрь (в таблетках, натощак) или внутривенно.</w:t>
      </w:r>
    </w:p>
    <w:p w14:paraId="405D5189" w14:textId="77777777" w:rsidR="00E83B26" w:rsidRPr="00BA4F0F" w:rsidRDefault="00E83B26" w:rsidP="00A555B2">
      <w:pPr>
        <w:numPr>
          <w:ilvl w:val="0"/>
          <w:numId w:val="200"/>
        </w:numPr>
        <w:tabs>
          <w:tab w:val="left" w:pos="0"/>
          <w:tab w:val="left" w:pos="567"/>
        </w:tabs>
        <w:ind w:left="0" w:firstLine="0"/>
      </w:pPr>
      <w:r w:rsidRPr="00BA4F0F">
        <w:t>Позаконазол (суспензия), по 200 мг 3 раза в сутки внутрь (после еды).</w:t>
      </w:r>
    </w:p>
    <w:p w14:paraId="570DD2BB" w14:textId="77777777" w:rsidR="00E83B26" w:rsidRPr="00BA4F0F" w:rsidRDefault="00E83B26" w:rsidP="00A555B2">
      <w:pPr>
        <w:numPr>
          <w:ilvl w:val="0"/>
          <w:numId w:val="200"/>
        </w:numPr>
        <w:tabs>
          <w:tab w:val="left" w:pos="0"/>
          <w:tab w:val="left" w:pos="567"/>
        </w:tabs>
        <w:ind w:left="0" w:firstLine="0"/>
      </w:pPr>
      <w:r w:rsidRPr="00BA4F0F">
        <w:t>Итраконазол (суспензия), по 200 мг 2 раза в сутки внутрь (натощак).</w:t>
      </w:r>
    </w:p>
    <w:p w14:paraId="485A213B" w14:textId="77777777" w:rsidR="00E83B26" w:rsidRPr="00BA4F0F" w:rsidRDefault="00E83B26" w:rsidP="00A555B2">
      <w:pPr>
        <w:numPr>
          <w:ilvl w:val="0"/>
          <w:numId w:val="202"/>
        </w:numPr>
        <w:tabs>
          <w:tab w:val="left" w:pos="0"/>
          <w:tab w:val="left" w:pos="567"/>
        </w:tabs>
        <w:ind w:left="0" w:firstLine="0"/>
      </w:pPr>
      <w:r w:rsidRPr="00BA4F0F">
        <w:t>Пациенты с наличием в анамнезе мукормикоза:</w:t>
      </w:r>
    </w:p>
    <w:p w14:paraId="44B9B158" w14:textId="77777777" w:rsidR="00E83B26" w:rsidRPr="00BA4F0F" w:rsidRDefault="00E83B26" w:rsidP="00E83B26">
      <w:pPr>
        <w:tabs>
          <w:tab w:val="left" w:pos="0"/>
          <w:tab w:val="left" w:pos="567"/>
        </w:tabs>
        <w:rPr>
          <w:b/>
        </w:rPr>
      </w:pPr>
      <w:r w:rsidRPr="00BA4F0F">
        <w:t>Позаконазол (суспензия), по 200 мг 3 раза в сутки внутрь (после еды).</w:t>
      </w:r>
      <w:r w:rsidRPr="00BA4F0F">
        <w:rPr>
          <w:b/>
        </w:rPr>
        <w:t xml:space="preserve"> </w:t>
      </w:r>
    </w:p>
    <w:p w14:paraId="22D55FCD" w14:textId="77777777" w:rsidR="00E83B26" w:rsidRPr="00BA4F0F" w:rsidRDefault="00E83B26" w:rsidP="00E83B26">
      <w:pPr>
        <w:pStyle w:val="afe"/>
        <w:ind w:left="0"/>
        <w:rPr>
          <w:rFonts w:cs="Times New Roman"/>
          <w:b/>
          <w:i/>
          <w:szCs w:val="24"/>
        </w:rPr>
      </w:pPr>
    </w:p>
    <w:p w14:paraId="6EC90559" w14:textId="4F700A75" w:rsidR="00E83B26" w:rsidRPr="00BA4F0F" w:rsidRDefault="00E83B26" w:rsidP="00E83B26">
      <w:pPr>
        <w:pStyle w:val="afe"/>
        <w:ind w:left="0"/>
        <w:rPr>
          <w:rFonts w:cs="Times New Roman"/>
          <w:b/>
          <w:i/>
          <w:szCs w:val="24"/>
        </w:rPr>
      </w:pPr>
      <w:r w:rsidRPr="00BA4F0F">
        <w:rPr>
          <w:rFonts w:cs="Times New Roman"/>
          <w:b/>
          <w:i/>
          <w:szCs w:val="24"/>
        </w:rPr>
        <w:t xml:space="preserve">Противовирусная профилактика </w:t>
      </w:r>
      <w:r w:rsidRPr="00BA4F0F">
        <w:rPr>
          <w:rFonts w:cs="Times New Roman"/>
          <w:b/>
          <w:i/>
          <w:szCs w:val="24"/>
        </w:rPr>
        <w:fldChar w:fldCharType="begin" w:fldLock="1"/>
      </w:r>
      <w:r w:rsidR="003B39A6">
        <w:rPr>
          <w:rFonts w:cs="Times New Roman"/>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146]","plainTextFormattedCitation":"[146]","previouslyFormattedCitation":"[146]"},"properties":{"noteIndex":0},"schema":"https://github.com/citation-style-language/schema/raw/master/csl-citation.json"}</w:instrText>
      </w:r>
      <w:r w:rsidRPr="00BA4F0F">
        <w:rPr>
          <w:rFonts w:cs="Times New Roman"/>
          <w:b/>
          <w:i/>
          <w:szCs w:val="24"/>
        </w:rPr>
        <w:fldChar w:fldCharType="separate"/>
      </w:r>
      <w:r w:rsidRPr="00E83B26">
        <w:rPr>
          <w:rFonts w:cs="Times New Roman"/>
          <w:noProof/>
          <w:szCs w:val="24"/>
        </w:rPr>
        <w:t>[146]</w:t>
      </w:r>
      <w:r w:rsidRPr="00BA4F0F">
        <w:rPr>
          <w:rFonts w:cs="Times New Roman"/>
          <w:b/>
          <w:i/>
          <w:szCs w:val="24"/>
        </w:rPr>
        <w:fldChar w:fldCharType="end"/>
      </w:r>
    </w:p>
    <w:p w14:paraId="30DF2B48" w14:textId="77777777" w:rsidR="00E83B26" w:rsidRPr="00BA4F0F" w:rsidRDefault="00E83B26" w:rsidP="00A555B2">
      <w:pPr>
        <w:numPr>
          <w:ilvl w:val="0"/>
          <w:numId w:val="197"/>
        </w:numPr>
        <w:tabs>
          <w:tab w:val="left" w:pos="0"/>
          <w:tab w:val="left" w:pos="567"/>
        </w:tabs>
        <w:ind w:left="0" w:firstLine="0"/>
      </w:pPr>
      <w:r w:rsidRPr="00BA4F0F">
        <w:t xml:space="preserve">Показана пациентам, имеющим отягощенный анамнез (частые, рецидивирующие эпизоды герпетических инфекций). </w:t>
      </w:r>
    </w:p>
    <w:p w14:paraId="7C8C3E0C" w14:textId="77777777" w:rsidR="00E83B26" w:rsidRPr="00BA4F0F" w:rsidRDefault="00E83B26" w:rsidP="00A555B2">
      <w:pPr>
        <w:numPr>
          <w:ilvl w:val="0"/>
          <w:numId w:val="197"/>
        </w:numPr>
        <w:tabs>
          <w:tab w:val="left" w:pos="0"/>
          <w:tab w:val="left" w:pos="567"/>
        </w:tabs>
        <w:ind w:left="0" w:firstLine="0"/>
      </w:pPr>
      <w:r w:rsidRPr="00BA4F0F">
        <w:t>Проводится пероральная профилактика валацикловиром в дозе 500 мг 2 раза в сутки или ацикловиром 250 мг/м</w:t>
      </w:r>
      <w:r w:rsidRPr="00BA4F0F">
        <w:rPr>
          <w:vertAlign w:val="superscript"/>
        </w:rPr>
        <w:t>2</w:t>
      </w:r>
      <w:r w:rsidRPr="00BA4F0F">
        <w:t xml:space="preserve"> х 2 раза в сутки с момента начала предтрансплантационного кондиционирования. </w:t>
      </w:r>
    </w:p>
    <w:p w14:paraId="2B354AD8" w14:textId="77777777" w:rsidR="00E83B26" w:rsidRPr="00BA4F0F" w:rsidRDefault="00E83B26" w:rsidP="00E83B26">
      <w:pPr>
        <w:pStyle w:val="afe"/>
        <w:ind w:left="0"/>
        <w:rPr>
          <w:rFonts w:cs="Times New Roman"/>
          <w:b/>
          <w:i/>
          <w:szCs w:val="24"/>
        </w:rPr>
      </w:pPr>
    </w:p>
    <w:p w14:paraId="36851D4E" w14:textId="2CD1959E" w:rsidR="00E83B26" w:rsidRPr="00BA4F0F" w:rsidRDefault="00E83B26" w:rsidP="00E83B26">
      <w:pPr>
        <w:pStyle w:val="afe"/>
        <w:ind w:left="0"/>
        <w:rPr>
          <w:rFonts w:cs="Times New Roman"/>
          <w:b/>
          <w:i/>
          <w:szCs w:val="24"/>
        </w:rPr>
      </w:pPr>
      <w:r w:rsidRPr="00BA4F0F">
        <w:rPr>
          <w:rFonts w:cs="Times New Roman"/>
          <w:b/>
          <w:i/>
          <w:szCs w:val="24"/>
        </w:rPr>
        <w:t xml:space="preserve">Профилактика пневмоцистной пневмонии </w:t>
      </w:r>
      <w:r w:rsidRPr="00BA4F0F">
        <w:rPr>
          <w:rFonts w:cs="Times New Roman"/>
          <w:b/>
          <w:i/>
          <w:szCs w:val="24"/>
        </w:rPr>
        <w:fldChar w:fldCharType="begin" w:fldLock="1"/>
      </w:r>
      <w:r w:rsidR="003B39A6">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61,145]","plainTextFormattedCitation":"[61,145]","previouslyFormattedCitation":"[61,145]"},"properties":{"noteIndex":0},"schema":"https://github.com/citation-style-language/schema/raw/master/csl-citation.json"}</w:instrText>
      </w:r>
      <w:r w:rsidRPr="00BA4F0F">
        <w:rPr>
          <w:rFonts w:cs="Times New Roman"/>
          <w:b/>
          <w:i/>
          <w:szCs w:val="24"/>
        </w:rPr>
        <w:fldChar w:fldCharType="separate"/>
      </w:r>
      <w:r w:rsidRPr="00E83B26">
        <w:rPr>
          <w:rFonts w:cs="Times New Roman"/>
          <w:noProof/>
          <w:szCs w:val="24"/>
        </w:rPr>
        <w:t>[61,145]</w:t>
      </w:r>
      <w:r w:rsidRPr="00BA4F0F">
        <w:rPr>
          <w:rFonts w:cs="Times New Roman"/>
          <w:b/>
          <w:i/>
          <w:szCs w:val="24"/>
        </w:rPr>
        <w:fldChar w:fldCharType="end"/>
      </w:r>
    </w:p>
    <w:p w14:paraId="2BC21533" w14:textId="77777777" w:rsidR="00E83B26" w:rsidRPr="00BA4F0F" w:rsidRDefault="00E83B26" w:rsidP="00A555B2">
      <w:pPr>
        <w:numPr>
          <w:ilvl w:val="0"/>
          <w:numId w:val="118"/>
        </w:numPr>
        <w:tabs>
          <w:tab w:val="left" w:pos="0"/>
          <w:tab w:val="left" w:pos="567"/>
        </w:tabs>
        <w:ind w:left="0" w:firstLine="0"/>
      </w:pPr>
      <w:r w:rsidRPr="00BA4F0F">
        <w:t>Показания:</w:t>
      </w:r>
    </w:p>
    <w:p w14:paraId="4FB41387" w14:textId="77777777" w:rsidR="00E83B26" w:rsidRPr="00BA4F0F" w:rsidRDefault="00E83B26" w:rsidP="00A555B2">
      <w:pPr>
        <w:numPr>
          <w:ilvl w:val="0"/>
          <w:numId w:val="156"/>
        </w:numPr>
        <w:tabs>
          <w:tab w:val="left" w:pos="0"/>
          <w:tab w:val="left" w:pos="567"/>
        </w:tabs>
        <w:ind w:left="0" w:firstLine="0"/>
      </w:pPr>
      <w:r w:rsidRPr="00BA4F0F">
        <w:t xml:space="preserve">Терапия глюкокортикоидами. </w:t>
      </w:r>
    </w:p>
    <w:p w14:paraId="4A5DFF41" w14:textId="77777777" w:rsidR="00E83B26" w:rsidRPr="00BA4F0F" w:rsidRDefault="00E83B26" w:rsidP="00A555B2">
      <w:pPr>
        <w:numPr>
          <w:ilvl w:val="0"/>
          <w:numId w:val="156"/>
        </w:numPr>
        <w:tabs>
          <w:tab w:val="left" w:pos="0"/>
          <w:tab w:val="left" w:pos="567"/>
        </w:tabs>
        <w:ind w:left="0" w:firstLine="0"/>
      </w:pPr>
      <w:r w:rsidRPr="00BA4F0F">
        <w:t>Лечение препаратами, приводящими к снижению числа лимфоцитов CD4.</w:t>
      </w:r>
    </w:p>
    <w:p w14:paraId="131638F5" w14:textId="77777777" w:rsidR="00E83B26" w:rsidRPr="00BA4F0F" w:rsidRDefault="00E83B26" w:rsidP="00A555B2">
      <w:pPr>
        <w:numPr>
          <w:ilvl w:val="0"/>
          <w:numId w:val="156"/>
        </w:numPr>
        <w:tabs>
          <w:tab w:val="left" w:pos="0"/>
          <w:tab w:val="left" w:pos="567"/>
        </w:tabs>
        <w:ind w:left="0" w:firstLine="0"/>
      </w:pPr>
      <w:r w:rsidRPr="00BA4F0F">
        <w:t>Пациенты, имеющие в анамнезе пневмоцистную пневмонию.</w:t>
      </w:r>
    </w:p>
    <w:p w14:paraId="5693C866" w14:textId="77777777" w:rsidR="00E83B26" w:rsidRPr="00BA4F0F" w:rsidRDefault="00E83B26" w:rsidP="00A555B2">
      <w:pPr>
        <w:numPr>
          <w:ilvl w:val="0"/>
          <w:numId w:val="157"/>
        </w:numPr>
        <w:tabs>
          <w:tab w:val="left" w:pos="0"/>
          <w:tab w:val="left" w:pos="567"/>
        </w:tabs>
        <w:ind w:left="0" w:firstLine="0"/>
      </w:pPr>
      <w:r w:rsidRPr="00BA4F0F">
        <w:t>Назначают один из следующих препаратов:</w:t>
      </w:r>
    </w:p>
    <w:p w14:paraId="7E7BD023" w14:textId="77777777" w:rsidR="00E83B26" w:rsidRPr="00BA4F0F" w:rsidRDefault="00E83B26" w:rsidP="00A555B2">
      <w:pPr>
        <w:numPr>
          <w:ilvl w:val="0"/>
          <w:numId w:val="156"/>
        </w:numPr>
        <w:tabs>
          <w:tab w:val="left" w:pos="0"/>
          <w:tab w:val="left" w:pos="567"/>
        </w:tabs>
        <w:ind w:left="0" w:firstLine="0"/>
      </w:pPr>
      <w:r w:rsidRPr="00BA4F0F">
        <w:t xml:space="preserve">Триметоприм/сульфаметоксазол назначают по 480 мг ежедневно. </w:t>
      </w:r>
    </w:p>
    <w:p w14:paraId="6EECBBCF" w14:textId="77777777" w:rsidR="00E83B26" w:rsidRPr="00BA4F0F" w:rsidRDefault="00E83B26" w:rsidP="00A555B2">
      <w:pPr>
        <w:numPr>
          <w:ilvl w:val="0"/>
          <w:numId w:val="156"/>
        </w:numPr>
        <w:tabs>
          <w:tab w:val="left" w:pos="0"/>
          <w:tab w:val="left" w:pos="567"/>
        </w:tabs>
        <w:ind w:left="0" w:firstLine="0"/>
      </w:pPr>
      <w:r w:rsidRPr="00BA4F0F">
        <w:t>Дапсон, 100 мг внутрь ежедневно.</w:t>
      </w:r>
    </w:p>
    <w:p w14:paraId="0AEDE006" w14:textId="77777777" w:rsidR="00E83B26" w:rsidRPr="00BA4F0F" w:rsidRDefault="00E83B26" w:rsidP="00A555B2">
      <w:pPr>
        <w:numPr>
          <w:ilvl w:val="0"/>
          <w:numId w:val="156"/>
        </w:numPr>
        <w:tabs>
          <w:tab w:val="left" w:pos="0"/>
          <w:tab w:val="left" w:pos="567"/>
        </w:tabs>
        <w:ind w:left="0" w:firstLine="0"/>
      </w:pPr>
      <w:r w:rsidRPr="00BA4F0F">
        <w:t>Пентамидин, 300 мг в виде аэрозоля через респираторный ингалятор или внутривенно каждые 3—4 недели.</w:t>
      </w:r>
    </w:p>
    <w:p w14:paraId="62B80857" w14:textId="77777777" w:rsidR="00E83B26" w:rsidRPr="00BA4F0F" w:rsidRDefault="00E83B26" w:rsidP="00A555B2">
      <w:pPr>
        <w:numPr>
          <w:ilvl w:val="0"/>
          <w:numId w:val="201"/>
        </w:numPr>
        <w:tabs>
          <w:tab w:val="left" w:pos="0"/>
          <w:tab w:val="left" w:pos="567"/>
        </w:tabs>
        <w:ind w:left="0" w:firstLine="0"/>
      </w:pPr>
      <w:r w:rsidRPr="00BA4F0F">
        <w:t>Препараты применяют в период цитостатической терапии и в течение всего периода нейтропении.</w:t>
      </w:r>
    </w:p>
    <w:p w14:paraId="4924DA5B" w14:textId="77777777" w:rsidR="00E83B26" w:rsidRPr="00BA4F0F" w:rsidRDefault="00E83B26" w:rsidP="00A555B2">
      <w:pPr>
        <w:numPr>
          <w:ilvl w:val="0"/>
          <w:numId w:val="201"/>
        </w:numPr>
        <w:tabs>
          <w:tab w:val="left" w:pos="0"/>
          <w:tab w:val="left" w:pos="567"/>
        </w:tabs>
        <w:ind w:left="0" w:firstLine="0"/>
      </w:pPr>
      <w:r w:rsidRPr="00BA4F0F">
        <w:t xml:space="preserve">Использование триметоприма/сульфаметоксазола одновременно предупреждает инфекции, вызываемые </w:t>
      </w:r>
      <w:r w:rsidRPr="00BA4F0F">
        <w:rPr>
          <w:i/>
        </w:rPr>
        <w:t>Toxoplasma gondii, Listeria monocytogenes, Nocardia asteroides</w:t>
      </w:r>
      <w:r w:rsidRPr="00BA4F0F">
        <w:t xml:space="preserve">. </w:t>
      </w:r>
    </w:p>
    <w:p w14:paraId="25D9AC5A" w14:textId="77777777" w:rsidR="00E83B26" w:rsidRPr="00BA4F0F" w:rsidRDefault="00E83B26" w:rsidP="00E83B26">
      <w:pPr>
        <w:tabs>
          <w:tab w:val="left" w:pos="0"/>
          <w:tab w:val="left" w:pos="284"/>
        </w:tabs>
        <w:rPr>
          <w:b/>
        </w:rPr>
      </w:pPr>
      <w:r w:rsidRPr="00BA4F0F">
        <w:t xml:space="preserve">Пациенты, инфицированные </w:t>
      </w:r>
      <w:r w:rsidRPr="00BA4F0F">
        <w:rPr>
          <w:i/>
        </w:rPr>
        <w:t>Pneumocystis jiroveci</w:t>
      </w:r>
      <w:r w:rsidRPr="00BA4F0F">
        <w:t>, не должны находиться в одной палате с другими иммунокомпрометированными больными.</w:t>
      </w:r>
      <w:r w:rsidRPr="00BA4F0F">
        <w:cr/>
      </w:r>
    </w:p>
    <w:p w14:paraId="2AB5C3A0" w14:textId="77777777" w:rsidR="00E83B26" w:rsidRPr="00BA4F0F" w:rsidRDefault="00E83B26" w:rsidP="00E83B26">
      <w:pPr>
        <w:pStyle w:val="afe"/>
        <w:ind w:left="0"/>
        <w:rPr>
          <w:rFonts w:cs="Times New Roman"/>
          <w:b/>
          <w:i/>
          <w:szCs w:val="24"/>
        </w:rPr>
      </w:pPr>
      <w:r w:rsidRPr="00BA4F0F">
        <w:rPr>
          <w:rFonts w:cs="Times New Roman"/>
          <w:b/>
          <w:i/>
          <w:szCs w:val="24"/>
        </w:rPr>
        <w:t>Иммуноглобулин человеческий</w:t>
      </w:r>
    </w:p>
    <w:p w14:paraId="1A1E9D2E" w14:textId="77777777" w:rsidR="00E83B26" w:rsidRPr="00BA4F0F" w:rsidRDefault="00E83B26" w:rsidP="00E83B26">
      <w:pPr>
        <w:pStyle w:val="afe"/>
        <w:ind w:left="0"/>
        <w:rPr>
          <w:szCs w:val="24"/>
        </w:rPr>
      </w:pPr>
      <w:r w:rsidRPr="00BA4F0F">
        <w:rPr>
          <w:rFonts w:cs="Times New Roman"/>
          <w:szCs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2380AF33" w14:textId="77777777" w:rsidR="00E83B26" w:rsidRPr="00BA4F0F" w:rsidRDefault="00E83B26" w:rsidP="00E83B26">
      <w:pPr>
        <w:pStyle w:val="afe"/>
        <w:ind w:left="0"/>
        <w:rPr>
          <w:szCs w:val="24"/>
        </w:rPr>
      </w:pPr>
      <w:r w:rsidRPr="00BA4F0F">
        <w:rPr>
          <w:rFonts w:cs="Times New Roman"/>
          <w:szCs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1ACE07EE" w14:textId="77777777" w:rsidR="00E83B26" w:rsidRPr="00BA4F0F" w:rsidRDefault="00E83B26" w:rsidP="00E83B26">
      <w:pPr>
        <w:rPr>
          <w:b/>
          <w:highlight w:val="green"/>
        </w:rPr>
      </w:pPr>
    </w:p>
    <w:p w14:paraId="6D12E51D" w14:textId="77777777" w:rsidR="00E83B26" w:rsidRPr="00BA4F0F" w:rsidRDefault="00E83B26" w:rsidP="00E83B26">
      <w:pPr>
        <w:rPr>
          <w:b/>
        </w:rPr>
      </w:pPr>
      <w:r w:rsidRPr="00BA4F0F">
        <w:rPr>
          <w:b/>
        </w:rPr>
        <w:t xml:space="preserve"> </w:t>
      </w:r>
      <w:bookmarkStart w:id="162" w:name="_Toc44926639"/>
      <w:r w:rsidRPr="00BA4F0F">
        <w:rPr>
          <w:b/>
        </w:rPr>
        <w:t>Трансфузионная терапия</w:t>
      </w:r>
      <w:bookmarkEnd w:id="162"/>
    </w:p>
    <w:p w14:paraId="08EC7775" w14:textId="77777777" w:rsidR="00E83B26" w:rsidRPr="00BA4F0F" w:rsidRDefault="00E83B26" w:rsidP="00E83B26">
      <w:pPr>
        <w:rPr>
          <w:rFonts w:eastAsia="Calibri"/>
        </w:rPr>
      </w:pPr>
      <w:r w:rsidRPr="00BA4F0F">
        <w:rPr>
          <w:rFonts w:eastAsia="Calibri"/>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72AF88F6" w14:textId="77777777" w:rsidR="00E83B26" w:rsidRPr="00BA4F0F" w:rsidRDefault="00E83B26" w:rsidP="00E83B26">
      <w:pPr>
        <w:rPr>
          <w:rFonts w:eastAsia="Calibri"/>
        </w:rPr>
      </w:pPr>
      <w:r w:rsidRPr="00BA4F0F">
        <w:rPr>
          <w:rFonts w:eastAsia="Calibri"/>
        </w:rPr>
        <w:t>Показания к переливанию эритроцитсодержащих сред при ауто-ТГСК:</w:t>
      </w:r>
    </w:p>
    <w:p w14:paraId="53262DD1" w14:textId="77777777" w:rsidR="00E83B26" w:rsidRPr="00BA4F0F" w:rsidRDefault="00E83B26" w:rsidP="00A555B2">
      <w:pPr>
        <w:numPr>
          <w:ilvl w:val="0"/>
          <w:numId w:val="209"/>
        </w:numPr>
        <w:ind w:left="0" w:firstLine="709"/>
        <w:contextualSpacing/>
        <w:rPr>
          <w:rFonts w:eastAsia="Calibri"/>
        </w:rPr>
      </w:pPr>
      <w:r w:rsidRPr="00BA4F0F">
        <w:rPr>
          <w:rFonts w:eastAsia="Calibri"/>
        </w:rPr>
        <w:t>Пациентам при значимом снижении гемоглобина и наличии анемических жалоб рекомендованы заместительные трансфузии эритроцитов;</w:t>
      </w:r>
    </w:p>
    <w:p w14:paraId="7AB88CDB" w14:textId="77777777" w:rsidR="00E83B26" w:rsidRPr="00BA4F0F" w:rsidRDefault="00E83B26" w:rsidP="00A555B2">
      <w:pPr>
        <w:numPr>
          <w:ilvl w:val="0"/>
          <w:numId w:val="209"/>
        </w:numPr>
        <w:ind w:left="0" w:firstLine="709"/>
        <w:contextualSpacing/>
        <w:rPr>
          <w:rFonts w:eastAsia="Calibri"/>
        </w:rPr>
      </w:pPr>
      <w:r w:rsidRPr="00BA4F0F">
        <w:rPr>
          <w:rFonts w:eastAsia="Calibri"/>
        </w:rPr>
        <w:t>При активном кровотечении трансфузии эритроцитов показаны при уровне гемоглобина менее 70-90 г/л;</w:t>
      </w:r>
    </w:p>
    <w:p w14:paraId="150096E9" w14:textId="77777777" w:rsidR="00E83B26" w:rsidRPr="00BA4F0F" w:rsidRDefault="00E83B26" w:rsidP="00A555B2">
      <w:pPr>
        <w:numPr>
          <w:ilvl w:val="0"/>
          <w:numId w:val="209"/>
        </w:numPr>
        <w:ind w:left="0" w:firstLine="709"/>
        <w:contextualSpacing/>
        <w:rPr>
          <w:rFonts w:eastAsia="Calibri"/>
        </w:rPr>
      </w:pPr>
      <w:r w:rsidRPr="00BA4F0F">
        <w:rPr>
          <w:rFonts w:eastAsia="Calibri"/>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52AA2B1B" w14:textId="77777777" w:rsidR="00E83B26" w:rsidRPr="00BA4F0F" w:rsidRDefault="00E83B26" w:rsidP="00A555B2">
      <w:pPr>
        <w:numPr>
          <w:ilvl w:val="0"/>
          <w:numId w:val="209"/>
        </w:numPr>
        <w:ind w:left="0" w:firstLine="709"/>
        <w:contextualSpacing/>
        <w:rPr>
          <w:rFonts w:eastAsia="Calibri"/>
        </w:rPr>
      </w:pPr>
      <w:r w:rsidRPr="00BA4F0F">
        <w:rPr>
          <w:rFonts w:eastAsia="Calibri"/>
        </w:rPr>
        <w:t>Пациентам с хронической анемией трансфузии эритроцитов рекомендованы при уровне гемоглобина менее 60 г/л</w:t>
      </w:r>
    </w:p>
    <w:p w14:paraId="65448911" w14:textId="77777777" w:rsidR="00E83B26" w:rsidRPr="00BA4F0F" w:rsidRDefault="00E83B26" w:rsidP="00E83B26">
      <w:pPr>
        <w:rPr>
          <w:rFonts w:eastAsia="Calibri"/>
        </w:rPr>
      </w:pPr>
      <w:r w:rsidRPr="00BA4F0F">
        <w:rPr>
          <w:rFonts w:eastAsia="Calibri"/>
        </w:rPr>
        <w:t>Показания к переливанию концентратата тромбоцитов при ауто-ТГСК:</w:t>
      </w:r>
    </w:p>
    <w:p w14:paraId="114B3E59" w14:textId="77777777" w:rsidR="00E83B26" w:rsidRPr="00BA4F0F" w:rsidRDefault="00E83B26" w:rsidP="00A555B2">
      <w:pPr>
        <w:numPr>
          <w:ilvl w:val="0"/>
          <w:numId w:val="210"/>
        </w:numPr>
        <w:ind w:left="0" w:firstLine="709"/>
        <w:contextualSpacing/>
        <w:rPr>
          <w:rFonts w:eastAsia="Calibri"/>
        </w:rPr>
      </w:pPr>
      <w:r w:rsidRPr="00BA4F0F">
        <w:rPr>
          <w:rFonts w:eastAsia="Calibri"/>
        </w:rPr>
        <w:t>Снижение тромбоцитов крови менее 20 ×10</w:t>
      </w:r>
      <w:r w:rsidRPr="00BA4F0F">
        <w:rPr>
          <w:rFonts w:eastAsia="Calibri"/>
          <w:vertAlign w:val="superscript"/>
        </w:rPr>
        <w:t>9</w:t>
      </w:r>
      <w:r w:rsidRPr="00BA4F0F">
        <w:rPr>
          <w:rFonts w:eastAsia="Calibri"/>
        </w:rPr>
        <w:t>/л</w:t>
      </w:r>
    </w:p>
    <w:p w14:paraId="0EA3A8C3" w14:textId="77777777" w:rsidR="00E83B26" w:rsidRPr="00BA4F0F" w:rsidRDefault="00E83B26" w:rsidP="00A555B2">
      <w:pPr>
        <w:numPr>
          <w:ilvl w:val="0"/>
          <w:numId w:val="210"/>
        </w:numPr>
        <w:ind w:left="0" w:firstLine="709"/>
        <w:contextualSpacing/>
        <w:rPr>
          <w:rFonts w:eastAsia="Calibri"/>
        </w:rPr>
      </w:pPr>
      <w:r w:rsidRPr="00BA4F0F">
        <w:rPr>
          <w:rFonts w:eastAsia="Calibri"/>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BA4F0F">
        <w:rPr>
          <w:rFonts w:eastAsia="Calibri"/>
          <w:vertAlign w:val="superscript"/>
        </w:rPr>
        <w:t>9</w:t>
      </w:r>
      <w:r w:rsidRPr="00BA4F0F">
        <w:rPr>
          <w:rFonts w:eastAsia="Calibri"/>
        </w:rPr>
        <w:t>/л</w:t>
      </w:r>
    </w:p>
    <w:p w14:paraId="378DFECE" w14:textId="77777777" w:rsidR="00E83B26" w:rsidRPr="00BA4F0F" w:rsidRDefault="00E83B26" w:rsidP="00A555B2">
      <w:pPr>
        <w:numPr>
          <w:ilvl w:val="0"/>
          <w:numId w:val="210"/>
        </w:numPr>
        <w:ind w:left="0" w:firstLine="709"/>
        <w:contextualSpacing/>
        <w:rPr>
          <w:rFonts w:eastAsia="Calibri"/>
        </w:rPr>
      </w:pPr>
      <w:r w:rsidRPr="00BA4F0F">
        <w:rPr>
          <w:rFonts w:eastAsia="Calibri"/>
        </w:rPr>
        <w:t>Наличие геморрагического синдрома – прямое показание к переливанию тромбоконцентрата независимо от лабораторных показателей;</w:t>
      </w:r>
    </w:p>
    <w:p w14:paraId="5D7506FE" w14:textId="77777777" w:rsidR="00E83B26" w:rsidRPr="00BA4F0F" w:rsidRDefault="00E83B26" w:rsidP="00E83B26">
      <w:pPr>
        <w:rPr>
          <w:rFonts w:eastAsia="Calibri"/>
        </w:rPr>
      </w:pPr>
      <w:r w:rsidRPr="00BA4F0F">
        <w:rPr>
          <w:rFonts w:eastAsia="Calibri"/>
        </w:rPr>
        <w:t xml:space="preserve">СЗП является универсальным препаратом для восполнения дефицита факторов свертывания. Показания к применению СЗП при ауто-ТГСК: </w:t>
      </w:r>
    </w:p>
    <w:p w14:paraId="6D9A1629" w14:textId="77777777" w:rsidR="00E83B26" w:rsidRPr="00BA4F0F" w:rsidRDefault="00E83B26" w:rsidP="00A555B2">
      <w:pPr>
        <w:numPr>
          <w:ilvl w:val="0"/>
          <w:numId w:val="211"/>
        </w:numPr>
        <w:ind w:left="0" w:firstLine="709"/>
        <w:contextualSpacing/>
        <w:rPr>
          <w:rFonts w:eastAsia="Calibri"/>
        </w:rPr>
      </w:pPr>
      <w:r w:rsidRPr="00BA4F0F">
        <w:rPr>
          <w:rFonts w:eastAsia="Calibri"/>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4B512592" w14:textId="77777777" w:rsidR="00E83B26" w:rsidRPr="00BA4F0F" w:rsidRDefault="00E83B26" w:rsidP="00A555B2">
      <w:pPr>
        <w:numPr>
          <w:ilvl w:val="0"/>
          <w:numId w:val="211"/>
        </w:numPr>
        <w:ind w:left="0" w:firstLine="709"/>
        <w:contextualSpacing/>
        <w:rPr>
          <w:rFonts w:eastAsia="Calibri"/>
        </w:rPr>
      </w:pPr>
      <w:r w:rsidRPr="00BA4F0F">
        <w:rPr>
          <w:rFonts w:eastAsia="Calibri"/>
        </w:rPr>
        <w:t>Коррекция геморрагического синдрома</w:t>
      </w:r>
    </w:p>
    <w:p w14:paraId="031B237D" w14:textId="77777777" w:rsidR="00E83B26" w:rsidRPr="00BA4F0F" w:rsidRDefault="00E83B26" w:rsidP="00E83B26">
      <w:pPr>
        <w:rPr>
          <w:rFonts w:eastAsia="Calibri"/>
        </w:rPr>
      </w:pPr>
      <w:r w:rsidRPr="00BA4F0F">
        <w:rPr>
          <w:rFonts w:eastAsia="Calibri"/>
        </w:rPr>
        <w:t xml:space="preserve">Основным показанием к применению криопреципитата при ауто-ТГСК является гипофибриногенемия (фибриноген менее 1 г/л). </w:t>
      </w:r>
    </w:p>
    <w:p w14:paraId="432D36E5" w14:textId="77777777" w:rsidR="00E83B26" w:rsidRPr="00BA4F0F" w:rsidRDefault="00E83B26" w:rsidP="00E83B26">
      <w:pPr>
        <w:rPr>
          <w:rFonts w:eastAsia="Calibri"/>
        </w:rPr>
      </w:pPr>
      <w:r w:rsidRPr="00BA4F0F">
        <w:rPr>
          <w:rFonts w:eastAsia="Calibri"/>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389FC9C8" w14:textId="77777777" w:rsidR="00E83B26" w:rsidRPr="00BA4F0F" w:rsidRDefault="00E83B26" w:rsidP="00A555B2">
      <w:pPr>
        <w:numPr>
          <w:ilvl w:val="0"/>
          <w:numId w:val="212"/>
        </w:numPr>
        <w:ind w:left="0" w:firstLine="709"/>
        <w:contextualSpacing/>
        <w:rPr>
          <w:rFonts w:eastAsia="Calibri"/>
        </w:rPr>
      </w:pPr>
      <w:r w:rsidRPr="00BA4F0F">
        <w:rPr>
          <w:rFonts w:eastAsia="Calibri"/>
        </w:rPr>
        <w:t>Лейкоредуциорванные среды;</w:t>
      </w:r>
    </w:p>
    <w:p w14:paraId="650CDF49" w14:textId="77777777" w:rsidR="00E83B26" w:rsidRPr="00BA4F0F" w:rsidRDefault="00E83B26" w:rsidP="00A555B2">
      <w:pPr>
        <w:numPr>
          <w:ilvl w:val="0"/>
          <w:numId w:val="212"/>
        </w:numPr>
        <w:ind w:left="0" w:firstLine="709"/>
        <w:contextualSpacing/>
        <w:rPr>
          <w:rFonts w:eastAsia="Calibri"/>
        </w:rPr>
      </w:pPr>
      <w:r w:rsidRPr="00BA4F0F">
        <w:rPr>
          <w:rFonts w:eastAsia="Calibri"/>
        </w:rPr>
        <w:t>Облученные эритроциты и тромбоциты (гамма-излучение или рентгеновское излучение в дозе 25-50 Гр)</w:t>
      </w:r>
    </w:p>
    <w:p w14:paraId="39DEE75C" w14:textId="77777777" w:rsidR="00E83B26" w:rsidRPr="00BA4F0F" w:rsidRDefault="00E83B26" w:rsidP="00A555B2">
      <w:pPr>
        <w:numPr>
          <w:ilvl w:val="0"/>
          <w:numId w:val="212"/>
        </w:numPr>
        <w:ind w:left="0" w:firstLine="709"/>
        <w:contextualSpacing/>
        <w:rPr>
          <w:rFonts w:eastAsia="Calibri"/>
        </w:rPr>
      </w:pPr>
      <w:r w:rsidRPr="00BA4F0F">
        <w:rPr>
          <w:rFonts w:eastAsia="Calibri"/>
        </w:rPr>
        <w:t>Проведение инактивации патогенов в концентрате тромбоцитов.</w:t>
      </w:r>
    </w:p>
    <w:p w14:paraId="375E8738" w14:textId="77777777" w:rsidR="00E83B26" w:rsidRPr="00BA4F0F" w:rsidRDefault="00E83B26" w:rsidP="00E83B26">
      <w:pPr>
        <w:rPr>
          <w:b/>
          <w:highlight w:val="green"/>
        </w:rPr>
      </w:pPr>
    </w:p>
    <w:p w14:paraId="40763E2B" w14:textId="77777777" w:rsidR="00E83B26" w:rsidRPr="00BA4F0F" w:rsidRDefault="00E83B26" w:rsidP="00E83B26">
      <w:pPr>
        <w:rPr>
          <w:b/>
        </w:rPr>
      </w:pPr>
      <w:r w:rsidRPr="00BA4F0F">
        <w:rPr>
          <w:b/>
        </w:rPr>
        <w:t xml:space="preserve"> </w:t>
      </w:r>
      <w:bookmarkStart w:id="163" w:name="_Toc44926640"/>
      <w:r w:rsidRPr="00BA4F0F">
        <w:rPr>
          <w:b/>
        </w:rPr>
        <w:t>Лабораторный и инструментальный мониторинг в раннем посттрансплантационном периоде</w:t>
      </w:r>
      <w:bookmarkEnd w:id="163"/>
    </w:p>
    <w:p w14:paraId="133BD4C3" w14:textId="77777777" w:rsidR="00E83B26" w:rsidRPr="00BA4F0F" w:rsidRDefault="00E83B26" w:rsidP="00E83B26">
      <w:pPr>
        <w:contextualSpacing/>
        <w:rPr>
          <w:rFonts w:eastAsia="Calibri"/>
        </w:rPr>
      </w:pPr>
      <w:r w:rsidRPr="00BA4F0F">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795DE7D8" w14:textId="77777777" w:rsidR="00E83B26" w:rsidRPr="00BA4F0F" w:rsidRDefault="00E83B26" w:rsidP="00E83B26">
      <w:pPr>
        <w:contextualSpacing/>
        <w:rPr>
          <w:rFonts w:eastAsia="Calibri"/>
        </w:rPr>
      </w:pPr>
      <w:r w:rsidRPr="00BA4F0F">
        <w:rPr>
          <w:rFonts w:eastAsia="Calibri"/>
        </w:rPr>
        <w:t>Частота исследования данных показателей может изменяться в зависимости от конкретной клинической ситуации.</w:t>
      </w:r>
    </w:p>
    <w:p w14:paraId="229453B7" w14:textId="77777777" w:rsidR="00E83B26" w:rsidRPr="00BA4F0F" w:rsidRDefault="00E83B26" w:rsidP="00E83B26">
      <w:pPr>
        <w:ind w:left="709" w:hanging="709"/>
        <w:contextualSpacing/>
        <w:rPr>
          <w:rFonts w:eastAsia="Calibri"/>
        </w:rPr>
      </w:pPr>
      <w:r w:rsidRPr="00BA4F0F">
        <w:rPr>
          <w:rFonts w:eastAsia="Calibri"/>
        </w:rPr>
        <w:t>• Общий анализ крови 1 раз в 2–3 дня.</w:t>
      </w:r>
    </w:p>
    <w:p w14:paraId="2F5C4BE7" w14:textId="77777777" w:rsidR="00E83B26" w:rsidRPr="00BA4F0F" w:rsidRDefault="00E83B26" w:rsidP="00E83B26">
      <w:pPr>
        <w:ind w:left="709" w:hanging="709"/>
        <w:contextualSpacing/>
        <w:rPr>
          <w:rFonts w:eastAsia="Calibri"/>
        </w:rPr>
      </w:pPr>
      <w:r w:rsidRPr="00BA4F0F">
        <w:rPr>
          <w:rFonts w:eastAsia="Calibri"/>
        </w:rPr>
        <w:t>• Биохимический анализ крови 1 раз в 2–3 дня.</w:t>
      </w:r>
    </w:p>
    <w:p w14:paraId="02D8AE25" w14:textId="77777777" w:rsidR="00E83B26" w:rsidRPr="00BA4F0F" w:rsidRDefault="00E83B26" w:rsidP="00E83B26">
      <w:pPr>
        <w:ind w:left="709" w:hanging="709"/>
        <w:contextualSpacing/>
        <w:rPr>
          <w:rFonts w:eastAsia="Calibri"/>
        </w:rPr>
      </w:pPr>
      <w:r w:rsidRPr="00BA4F0F">
        <w:rPr>
          <w:rFonts w:eastAsia="Calibri"/>
        </w:rPr>
        <w:t>• Коагулограмма 1 раз в 3–4 дня.</w:t>
      </w:r>
    </w:p>
    <w:p w14:paraId="4D9D7105" w14:textId="77777777" w:rsidR="00E83B26" w:rsidRPr="00BA4F0F" w:rsidRDefault="00E83B26" w:rsidP="00E83B26">
      <w:pPr>
        <w:ind w:left="709" w:hanging="709"/>
        <w:contextualSpacing/>
        <w:rPr>
          <w:rFonts w:eastAsia="Calibri"/>
        </w:rPr>
      </w:pPr>
      <w:r w:rsidRPr="00BA4F0F">
        <w:rPr>
          <w:rFonts w:eastAsia="Calibri"/>
        </w:rPr>
        <w:t>• Глюкоза крови 1 раз в 3–4 дня.</w:t>
      </w:r>
    </w:p>
    <w:p w14:paraId="2C05B3C6" w14:textId="77777777" w:rsidR="00E83B26" w:rsidRPr="00BA4F0F" w:rsidRDefault="00E83B26" w:rsidP="00E83B26">
      <w:pPr>
        <w:ind w:left="709" w:hanging="709"/>
        <w:contextualSpacing/>
        <w:rPr>
          <w:rFonts w:eastAsia="Calibri"/>
        </w:rPr>
      </w:pPr>
      <w:r w:rsidRPr="00BA4F0F">
        <w:rPr>
          <w:rFonts w:eastAsia="Calibri"/>
        </w:rPr>
        <w:t>• Общий анализ мочи - еженедельно.</w:t>
      </w:r>
    </w:p>
    <w:p w14:paraId="71CE6D12" w14:textId="77777777" w:rsidR="00E83B26" w:rsidRPr="00BA4F0F" w:rsidRDefault="00E83B26" w:rsidP="00E83B26">
      <w:pPr>
        <w:ind w:left="709" w:hanging="709"/>
        <w:contextualSpacing/>
        <w:rPr>
          <w:rFonts w:eastAsia="Calibri"/>
        </w:rPr>
      </w:pPr>
      <w:r w:rsidRPr="00BA4F0F">
        <w:rPr>
          <w:rFonts w:eastAsia="Calibri"/>
        </w:rPr>
        <w:t>• Электрокардиограмма - еженедельно.</w:t>
      </w:r>
    </w:p>
    <w:p w14:paraId="173B49F2" w14:textId="77777777" w:rsidR="00E83B26" w:rsidRPr="00BA4F0F" w:rsidRDefault="00E83B26" w:rsidP="00E83B26">
      <w:pPr>
        <w:rPr>
          <w:b/>
          <w:highlight w:val="green"/>
        </w:rPr>
      </w:pPr>
      <w:bookmarkStart w:id="164" w:name="_Toc44926641"/>
    </w:p>
    <w:p w14:paraId="58908CDF" w14:textId="77777777" w:rsidR="00E83B26" w:rsidRPr="00BA4F0F" w:rsidRDefault="00E83B26" w:rsidP="00E83B26">
      <w:pPr>
        <w:rPr>
          <w:b/>
        </w:rPr>
      </w:pPr>
      <w:r w:rsidRPr="00BA4F0F">
        <w:rPr>
          <w:b/>
        </w:rPr>
        <w:t>Нутритивная терапия</w:t>
      </w:r>
      <w:bookmarkEnd w:id="164"/>
    </w:p>
    <w:p w14:paraId="3C793D8C" w14:textId="77777777" w:rsidR="00E83B26" w:rsidRPr="00BA4F0F" w:rsidRDefault="00E83B26" w:rsidP="00E83B26">
      <w:pPr>
        <w:ind w:firstLine="851"/>
      </w:pPr>
      <w:r w:rsidRPr="00BA4F0F">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123B0B57" w14:textId="4B63EACA" w:rsidR="00E83B26" w:rsidRPr="00BA4F0F" w:rsidRDefault="00E83B26" w:rsidP="00E83B26">
      <w:pPr>
        <w:ind w:firstLine="851"/>
      </w:pPr>
      <w:r w:rsidRPr="00BA4F0F">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fldChar w:fldCharType="begin" w:fldLock="1"/>
      </w:r>
      <w:r w:rsidR="003B39A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47,148]","plainTextFormattedCitation":"[147,148]","previouslyFormattedCitation":"[147,148]"},"properties":{"noteIndex":0},"schema":"https://github.com/citation-style-language/schema/raw/master/csl-citation.json"}</w:instrText>
      </w:r>
      <w:r w:rsidRPr="00BA4F0F">
        <w:fldChar w:fldCharType="separate"/>
      </w:r>
      <w:r w:rsidRPr="00E83B26">
        <w:rPr>
          <w:noProof/>
        </w:rPr>
        <w:t>[147,148]</w:t>
      </w:r>
      <w:r w:rsidRPr="00BA4F0F">
        <w:fldChar w:fldCharType="end"/>
      </w:r>
      <w:r w:rsidRPr="00BA4F0F">
        <w:t>.</w:t>
      </w:r>
    </w:p>
    <w:p w14:paraId="7E2EB629" w14:textId="7ABDDDDB" w:rsidR="00E83B26" w:rsidRPr="00BA4F0F" w:rsidRDefault="00E83B26" w:rsidP="00E83B26">
      <w:pPr>
        <w:ind w:firstLine="851"/>
      </w:pPr>
      <w:r w:rsidRPr="00BA4F0F">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fldChar w:fldCharType="begin" w:fldLock="1"/>
      </w:r>
      <w:r w:rsidR="003B39A6">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148,149]","plainTextFormattedCitation":"[148,149]","previouslyFormattedCitation":"[148,149]"},"properties":{"noteIndex":0},"schema":"https://github.com/citation-style-language/schema/raw/master/csl-citation.json"}</w:instrText>
      </w:r>
      <w:r w:rsidRPr="00BA4F0F">
        <w:fldChar w:fldCharType="separate"/>
      </w:r>
      <w:r w:rsidRPr="00E83B26">
        <w:rPr>
          <w:noProof/>
        </w:rPr>
        <w:t>[148,149]</w:t>
      </w:r>
      <w:r w:rsidRPr="00BA4F0F">
        <w:fldChar w:fldCharType="end"/>
      </w:r>
      <w:r w:rsidRPr="00BA4F0F">
        <w:t>.</w:t>
      </w:r>
    </w:p>
    <w:p w14:paraId="610F2D84" w14:textId="436582A4" w:rsidR="00E83B26" w:rsidRPr="00BA4F0F" w:rsidRDefault="00E83B26" w:rsidP="00E83B26">
      <w:pPr>
        <w:ind w:firstLine="851"/>
      </w:pPr>
      <w:r w:rsidRPr="00BA4F0F">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fldChar w:fldCharType="begin" w:fldLock="1"/>
      </w:r>
      <w:r w:rsidR="003B39A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47,150]","plainTextFormattedCitation":"[147,150]","previouslyFormattedCitation":"[147,150]"},"properties":{"noteIndex":0},"schema":"https://github.com/citation-style-language/schema/raw/master/csl-citation.json"}</w:instrText>
      </w:r>
      <w:r w:rsidRPr="00BA4F0F">
        <w:fldChar w:fldCharType="separate"/>
      </w:r>
      <w:r w:rsidRPr="00E83B26">
        <w:rPr>
          <w:noProof/>
        </w:rPr>
        <w:t>[147,150]</w:t>
      </w:r>
      <w:r w:rsidRPr="00BA4F0F">
        <w:fldChar w:fldCharType="end"/>
      </w:r>
      <w:r w:rsidRPr="00BA4F0F">
        <w:t>.</w:t>
      </w:r>
    </w:p>
    <w:p w14:paraId="1E520D14" w14:textId="77777777" w:rsidR="00E83B26" w:rsidRPr="00BA4F0F" w:rsidRDefault="00E83B26" w:rsidP="00E83B26">
      <w:pPr>
        <w:rPr>
          <w:u w:val="single"/>
        </w:rPr>
      </w:pPr>
    </w:p>
    <w:p w14:paraId="4CCC6FDD" w14:textId="0D783EF8" w:rsidR="00E83B26" w:rsidRPr="00BA4F0F" w:rsidRDefault="00E83B26" w:rsidP="00E83B26">
      <w:pPr>
        <w:rPr>
          <w:u w:val="single"/>
        </w:rPr>
      </w:pPr>
      <w:r w:rsidRPr="00BA4F0F">
        <w:rPr>
          <w:u w:val="single"/>
        </w:rPr>
        <w:t>Цели нутритивной поддержки</w:t>
      </w:r>
      <w:r w:rsidRPr="00BA4F0F">
        <w:rPr>
          <w:u w:val="single"/>
          <w:lang w:val="en-US"/>
        </w:rPr>
        <w:t xml:space="preserve"> </w:t>
      </w:r>
      <w:r w:rsidRPr="00BA4F0F">
        <w:fldChar w:fldCharType="begin" w:fldLock="1"/>
      </w:r>
      <w:r w:rsidR="003B39A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47,148]","plainTextFormattedCitation":"[147,148]","previouslyFormattedCitation":"[147,148]"},"properties":{"noteIndex":0},"schema":"https://github.com/citation-style-language/schema/raw/master/csl-citation.json"}</w:instrText>
      </w:r>
      <w:r w:rsidRPr="00BA4F0F">
        <w:fldChar w:fldCharType="separate"/>
      </w:r>
      <w:r w:rsidRPr="00E83B26">
        <w:rPr>
          <w:noProof/>
        </w:rPr>
        <w:t>[147,148]</w:t>
      </w:r>
      <w:r w:rsidRPr="00BA4F0F">
        <w:fldChar w:fldCharType="end"/>
      </w:r>
      <w:r w:rsidRPr="00BA4F0F">
        <w:rPr>
          <w:u w:val="single"/>
        </w:rPr>
        <w:t xml:space="preserve">. </w:t>
      </w:r>
    </w:p>
    <w:p w14:paraId="59EC4295" w14:textId="77777777" w:rsidR="00E83B26" w:rsidRPr="00BA4F0F" w:rsidRDefault="00E83B26" w:rsidP="00E83B26">
      <w:pPr>
        <w:ind w:firstLine="142"/>
      </w:pPr>
      <w:r w:rsidRPr="00BA4F0F">
        <w:t>• Поддержание оптимальной массы тела.</w:t>
      </w:r>
    </w:p>
    <w:p w14:paraId="57C32B0A" w14:textId="77777777" w:rsidR="00E83B26" w:rsidRPr="00BA4F0F" w:rsidRDefault="00E83B26" w:rsidP="00E83B26">
      <w:pPr>
        <w:ind w:firstLine="142"/>
      </w:pPr>
      <w:r w:rsidRPr="00BA4F0F">
        <w:t>• Предотвращение или коррекция дефицита макро- и микронутриентов.</w:t>
      </w:r>
    </w:p>
    <w:p w14:paraId="75570176" w14:textId="77777777" w:rsidR="00E83B26" w:rsidRPr="00BA4F0F" w:rsidRDefault="00E83B26" w:rsidP="00E83B26">
      <w:pPr>
        <w:ind w:firstLine="142"/>
      </w:pPr>
      <w:r w:rsidRPr="00BA4F0F">
        <w:t>• Повышение переносимости высокодозной ХТ.</w:t>
      </w:r>
    </w:p>
    <w:p w14:paraId="25DFFC1D" w14:textId="77777777" w:rsidR="00E83B26" w:rsidRPr="00BA4F0F" w:rsidRDefault="00E83B26" w:rsidP="00E83B26">
      <w:pPr>
        <w:ind w:firstLine="142"/>
      </w:pPr>
      <w:r w:rsidRPr="00BA4F0F">
        <w:t>• Снижение выраженности побочных эффектов ХТ.</w:t>
      </w:r>
    </w:p>
    <w:p w14:paraId="1CD79BE9" w14:textId="77777777" w:rsidR="00E83B26" w:rsidRPr="00BA4F0F" w:rsidRDefault="00E83B26" w:rsidP="00E83B26">
      <w:pPr>
        <w:ind w:firstLine="142"/>
      </w:pPr>
      <w:r w:rsidRPr="00BA4F0F">
        <w:t>• Повышение качества жизни.</w:t>
      </w:r>
    </w:p>
    <w:p w14:paraId="1684F60A" w14:textId="77777777" w:rsidR="00E83B26" w:rsidRPr="00BA4F0F" w:rsidRDefault="00E83B26" w:rsidP="00E83B26">
      <w:pPr>
        <w:rPr>
          <w:u w:val="single"/>
        </w:rPr>
      </w:pPr>
    </w:p>
    <w:p w14:paraId="05DFA08C" w14:textId="77777777" w:rsidR="00E83B26" w:rsidRPr="00BA4F0F" w:rsidRDefault="00E83B26" w:rsidP="00E83B26">
      <w:pPr>
        <w:rPr>
          <w:u w:val="single"/>
        </w:rPr>
      </w:pPr>
      <w:r w:rsidRPr="00BA4F0F">
        <w:rPr>
          <w:u w:val="single"/>
        </w:rPr>
        <w:t xml:space="preserve">Показания к нутритивной поддержке </w:t>
      </w:r>
    </w:p>
    <w:p w14:paraId="6F1ED633" w14:textId="77777777" w:rsidR="00E83B26" w:rsidRPr="00BA4F0F" w:rsidRDefault="00E83B26" w:rsidP="00E83B26">
      <w:pPr>
        <w:ind w:firstLine="851"/>
      </w:pPr>
      <w:r w:rsidRPr="00BA4F0F">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0D0C5D57"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индекс массы тела &lt; 20 кг/м2;</w:t>
      </w:r>
    </w:p>
    <w:p w14:paraId="2E657AFE"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темп потери массы тела;</w:t>
      </w:r>
    </w:p>
    <w:p w14:paraId="062C3872"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гипопротеинемия &lt; 60 г/л или гипоальбуминемия &lt; 30 г/л.;</w:t>
      </w:r>
    </w:p>
    <w:p w14:paraId="697E1C8B"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невозможность адекватного энтерального питания;</w:t>
      </w:r>
    </w:p>
    <w:p w14:paraId="2619E401"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 xml:space="preserve">побочные проявления высокодозной химиотерапии: </w:t>
      </w:r>
    </w:p>
    <w:p w14:paraId="4A4CB63B"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тошнота,</w:t>
      </w:r>
    </w:p>
    <w:p w14:paraId="7BF7D44A"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 xml:space="preserve">рвота, </w:t>
      </w:r>
    </w:p>
    <w:p w14:paraId="6D98196F"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 xml:space="preserve">потеря аппетита, </w:t>
      </w:r>
    </w:p>
    <w:p w14:paraId="7F14AF95"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 xml:space="preserve">дисфагия, </w:t>
      </w:r>
    </w:p>
    <w:p w14:paraId="57A0D57F"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мукозиты различной степени тяжести,</w:t>
      </w:r>
    </w:p>
    <w:p w14:paraId="502B5868"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 xml:space="preserve">нарушения вкуса и обоняния, </w:t>
      </w:r>
    </w:p>
    <w:p w14:paraId="29EB5D82" w14:textId="77777777" w:rsidR="00E83B26" w:rsidRPr="00BA4F0F" w:rsidRDefault="00E83B26" w:rsidP="00A555B2">
      <w:pPr>
        <w:pStyle w:val="afe"/>
        <w:numPr>
          <w:ilvl w:val="0"/>
          <w:numId w:val="213"/>
        </w:numPr>
        <w:ind w:left="567" w:hanging="425"/>
        <w:rPr>
          <w:rFonts w:cs="Times New Roman"/>
          <w:szCs w:val="24"/>
        </w:rPr>
      </w:pPr>
      <w:r w:rsidRPr="00BA4F0F">
        <w:rPr>
          <w:rFonts w:cs="Times New Roman"/>
          <w:szCs w:val="24"/>
        </w:rPr>
        <w:t>некротическая энтеропатия средней и тяжелой степени.</w:t>
      </w:r>
    </w:p>
    <w:p w14:paraId="456F01E4" w14:textId="1C77524A" w:rsidR="00E83B26" w:rsidRPr="00BA4F0F" w:rsidRDefault="00E83B26" w:rsidP="00E83B26">
      <w:pPr>
        <w:ind w:firstLine="851"/>
      </w:pPr>
      <w:r w:rsidRPr="00BA4F0F">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BA4F0F">
        <w:fldChar w:fldCharType="begin" w:fldLock="1"/>
      </w:r>
      <w:r w:rsidR="003B39A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47]","plainTextFormattedCitation":"[147]","previouslyFormattedCitation":"[147]"},"properties":{"noteIndex":0},"schema":"https://github.com/citation-style-language/schema/raw/master/csl-citation.json"}</w:instrText>
      </w:r>
      <w:r w:rsidRPr="00BA4F0F">
        <w:fldChar w:fldCharType="separate"/>
      </w:r>
      <w:r w:rsidRPr="00E83B26">
        <w:rPr>
          <w:noProof/>
        </w:rPr>
        <w:t>[147]</w:t>
      </w:r>
      <w:r w:rsidRPr="00BA4F0F">
        <w:fldChar w:fldCharType="end"/>
      </w:r>
      <w:r w:rsidRPr="00BA4F0F">
        <w:t xml:space="preserve"> </w:t>
      </w:r>
      <w:r w:rsidRPr="00BA4F0F">
        <w:fldChar w:fldCharType="begin" w:fldLock="1"/>
      </w:r>
      <w:r w:rsidR="003B39A6">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8]","plainTextFormattedCitation":"[148]","previouslyFormattedCitation":"[148]"},"properties":{"noteIndex":0},"schema":"https://github.com/citation-style-language/schema/raw/master/csl-citation.json"}</w:instrText>
      </w:r>
      <w:r w:rsidRPr="00BA4F0F">
        <w:fldChar w:fldCharType="separate"/>
      </w:r>
      <w:r w:rsidRPr="00E83B26">
        <w:rPr>
          <w:noProof/>
        </w:rPr>
        <w:t>[148]</w:t>
      </w:r>
      <w:r w:rsidRPr="00BA4F0F">
        <w:fldChar w:fldCharType="end"/>
      </w:r>
      <w:r w:rsidRPr="00BA4F0F">
        <w:t xml:space="preserve"> </w:t>
      </w:r>
      <w:r w:rsidRPr="00BA4F0F">
        <w:fldChar w:fldCharType="begin" w:fldLock="1"/>
      </w:r>
      <w:r w:rsidR="003B39A6">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49]","plainTextFormattedCitation":"[149]","previouslyFormattedCitation":"[149]"},"properties":{"noteIndex":0},"schema":"https://github.com/citation-style-language/schema/raw/master/csl-citation.json"}</w:instrText>
      </w:r>
      <w:r w:rsidRPr="00BA4F0F">
        <w:fldChar w:fldCharType="separate"/>
      </w:r>
      <w:r w:rsidRPr="00E83B26">
        <w:rPr>
          <w:noProof/>
        </w:rPr>
        <w:t>[149]</w:t>
      </w:r>
      <w:r w:rsidRPr="00BA4F0F">
        <w:fldChar w:fldCharType="end"/>
      </w:r>
      <w:r w:rsidRPr="00BA4F0F">
        <w:t xml:space="preserve">. </w:t>
      </w:r>
    </w:p>
    <w:p w14:paraId="4EA87479" w14:textId="222D3976" w:rsidR="00E83B26" w:rsidRPr="00BA4F0F" w:rsidRDefault="00E83B26" w:rsidP="00E83B26">
      <w:pPr>
        <w:ind w:firstLine="851"/>
      </w:pPr>
      <w:r w:rsidRPr="00BA4F0F">
        <w:t xml:space="preserve">В том случае, если проведение энтерального питания невозможно или неэффективно, необходимо назначать парентеральное питание </w:t>
      </w:r>
      <w:r w:rsidRPr="00BA4F0F">
        <w:fldChar w:fldCharType="begin" w:fldLock="1"/>
      </w:r>
      <w:r w:rsidR="003B39A6">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151]","plainTextFormattedCitation":"[151]","previouslyFormattedCitation":"[151]"},"properties":{"noteIndex":0},"schema":"https://github.com/citation-style-language/schema/raw/master/csl-citation.json"}</w:instrText>
      </w:r>
      <w:r w:rsidRPr="00BA4F0F">
        <w:fldChar w:fldCharType="separate"/>
      </w:r>
      <w:r w:rsidRPr="00E83B26">
        <w:rPr>
          <w:noProof/>
        </w:rPr>
        <w:t>[151]</w:t>
      </w:r>
      <w:r w:rsidRPr="00BA4F0F">
        <w:fldChar w:fldCharType="end"/>
      </w:r>
      <w:r w:rsidRPr="00BA4F0F">
        <w:t xml:space="preserve">. Доставка белка должна быть не менее 1 г/кг/сут, однако при возможности нужно стремиться к 1,5 г/кг/сут. </w:t>
      </w:r>
    </w:p>
    <w:p w14:paraId="2F892E55" w14:textId="1A85DD7E" w:rsidR="00E83B26" w:rsidRPr="00BA4F0F" w:rsidRDefault="00E83B26" w:rsidP="00E83B26">
      <w:pPr>
        <w:ind w:firstLine="851"/>
      </w:pPr>
      <w:r w:rsidRPr="00BA4F0F">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BA4F0F">
        <w:fldChar w:fldCharType="begin" w:fldLock="1"/>
      </w:r>
      <w:r w:rsidR="003B39A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47]","plainTextFormattedCitation":"[147]","previouslyFormattedCitation":"[147]"},"properties":{"noteIndex":0},"schema":"https://github.com/citation-style-language/schema/raw/master/csl-citation.json"}</w:instrText>
      </w:r>
      <w:r w:rsidRPr="00BA4F0F">
        <w:fldChar w:fldCharType="separate"/>
      </w:r>
      <w:r w:rsidRPr="00E83B26">
        <w:rPr>
          <w:noProof/>
        </w:rPr>
        <w:t>[147]</w:t>
      </w:r>
      <w:r w:rsidRPr="00BA4F0F">
        <w:fldChar w:fldCharType="end"/>
      </w:r>
      <w:r w:rsidRPr="00BA4F0F">
        <w:t xml:space="preserve"> </w:t>
      </w:r>
      <w:r w:rsidRPr="00BA4F0F">
        <w:fldChar w:fldCharType="begin" w:fldLock="1"/>
      </w:r>
      <w:r w:rsidR="003B39A6">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8]","plainTextFormattedCitation":"[148]","previouslyFormattedCitation":"[148]"},"properties":{"noteIndex":0},"schema":"https://github.com/citation-style-language/schema/raw/master/csl-citation.json"}</w:instrText>
      </w:r>
      <w:r w:rsidRPr="00BA4F0F">
        <w:fldChar w:fldCharType="separate"/>
      </w:r>
      <w:r w:rsidRPr="00E83B26">
        <w:rPr>
          <w:noProof/>
        </w:rPr>
        <w:t>[148]</w:t>
      </w:r>
      <w:r w:rsidRPr="00BA4F0F">
        <w:fldChar w:fldCharType="end"/>
      </w:r>
      <w:r w:rsidRPr="00BA4F0F">
        <w:t>.</w:t>
      </w:r>
    </w:p>
    <w:p w14:paraId="3CC34DB1" w14:textId="77777777" w:rsidR="00E83B26" w:rsidRPr="00BA4F0F" w:rsidRDefault="00E83B26" w:rsidP="00E83B26">
      <w:pPr>
        <w:rPr>
          <w:u w:val="single"/>
        </w:rPr>
      </w:pPr>
    </w:p>
    <w:p w14:paraId="2B885ED6" w14:textId="67B161CB" w:rsidR="00E83B26" w:rsidRPr="00BA4F0F" w:rsidRDefault="00E83B26" w:rsidP="00E83B26">
      <w:pPr>
        <w:rPr>
          <w:u w:val="single"/>
        </w:rPr>
      </w:pPr>
      <w:r w:rsidRPr="00BA4F0F">
        <w:rPr>
          <w:u w:val="single"/>
        </w:rPr>
        <w:t xml:space="preserve">Виды нутритивной поддержки </w:t>
      </w:r>
      <w:r w:rsidRPr="00BA4F0F">
        <w:rPr>
          <w:u w:val="single"/>
        </w:rPr>
        <w:fldChar w:fldCharType="begin" w:fldLock="1"/>
      </w:r>
      <w:r w:rsidR="003B39A6">
        <w:rPr>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47,148,150]","plainTextFormattedCitation":"[147,148,150]","previouslyFormattedCitation":"[147,148,150]"},"properties":{"noteIndex":0},"schema":"https://github.com/citation-style-language/schema/raw/master/csl-citation.json"}</w:instrText>
      </w:r>
      <w:r w:rsidRPr="00BA4F0F">
        <w:rPr>
          <w:u w:val="single"/>
        </w:rPr>
        <w:fldChar w:fldCharType="separate"/>
      </w:r>
      <w:r w:rsidRPr="00E83B26">
        <w:rPr>
          <w:noProof/>
        </w:rPr>
        <w:t>[147,148,150]</w:t>
      </w:r>
      <w:r w:rsidRPr="00BA4F0F">
        <w:rPr>
          <w:u w:val="single"/>
        </w:rPr>
        <w:fldChar w:fldCharType="end"/>
      </w:r>
    </w:p>
    <w:p w14:paraId="29AB01EC" w14:textId="77777777" w:rsidR="00E83B26" w:rsidRPr="00BA4F0F" w:rsidRDefault="00E83B26" w:rsidP="002407AE">
      <w:r w:rsidRPr="00BA4F0F">
        <w:t xml:space="preserve">Выделяют три вида нутритивной поддержки: </w:t>
      </w:r>
    </w:p>
    <w:p w14:paraId="20758DD5" w14:textId="6983A76D" w:rsidR="00E83B26" w:rsidRPr="00BA4F0F" w:rsidRDefault="00E83B26" w:rsidP="00A555B2">
      <w:pPr>
        <w:pStyle w:val="afe"/>
        <w:numPr>
          <w:ilvl w:val="0"/>
          <w:numId w:val="215"/>
        </w:numPr>
      </w:pPr>
      <w:r w:rsidRPr="00BA4F0F">
        <w:t xml:space="preserve">дополнение к пероральному питанию (сипинг) – пероральный прием лечебного (специализированного) питания маленькими глотками; </w:t>
      </w:r>
    </w:p>
    <w:p w14:paraId="58CEE8B6" w14:textId="08150445" w:rsidR="00E83B26" w:rsidRPr="00BA4F0F" w:rsidRDefault="00E83B26" w:rsidP="00A555B2">
      <w:pPr>
        <w:pStyle w:val="afe"/>
        <w:numPr>
          <w:ilvl w:val="0"/>
          <w:numId w:val="215"/>
        </w:numPr>
      </w:pPr>
      <w:r w:rsidRPr="00BA4F0F">
        <w:t xml:space="preserve">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14C28123" w14:textId="24B8474F" w:rsidR="00E83B26" w:rsidRPr="00BA4F0F" w:rsidRDefault="00E83B26" w:rsidP="00A555B2">
      <w:pPr>
        <w:pStyle w:val="afe"/>
        <w:numPr>
          <w:ilvl w:val="0"/>
          <w:numId w:val="215"/>
        </w:numPr>
      </w:pPr>
      <w:r w:rsidRPr="00BA4F0F">
        <w:t xml:space="preserve">парентеральное питание. </w:t>
      </w:r>
    </w:p>
    <w:p w14:paraId="04E0C83A" w14:textId="77777777" w:rsidR="00E83B26" w:rsidRPr="00BA4F0F" w:rsidRDefault="00E83B26" w:rsidP="002407AE">
      <w:r w:rsidRPr="00BA4F0F">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3E6E0880" w14:textId="77777777" w:rsidR="00E83B26" w:rsidRPr="00BA4F0F" w:rsidRDefault="00E83B26" w:rsidP="00E83B26">
      <w:pPr>
        <w:ind w:firstLine="851"/>
      </w:pPr>
      <w:r w:rsidRPr="00BA4F0F">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1E48EF84" w14:textId="2142B784" w:rsidR="00E83B26" w:rsidRPr="00BA4F0F" w:rsidRDefault="00E83B26" w:rsidP="00E83B26">
      <w:pPr>
        <w:ind w:firstLine="851"/>
      </w:pPr>
      <w:r w:rsidRPr="00BA4F0F">
        <w:t xml:space="preserve">Классификация смесей для энтерального питания </w:t>
      </w:r>
      <w:r w:rsidRPr="00BA4F0F">
        <w:fldChar w:fldCharType="begin" w:fldLock="1"/>
      </w:r>
      <w:r w:rsidR="003B39A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47]","plainTextFormattedCitation":"[147]","previouslyFormattedCitation":"[147]"},"properties":{"noteIndex":0},"schema":"https://github.com/citation-style-language/schema/raw/master/csl-citation.json"}</w:instrText>
      </w:r>
      <w:r w:rsidRPr="00BA4F0F">
        <w:fldChar w:fldCharType="separate"/>
      </w:r>
      <w:r w:rsidRPr="00E83B26">
        <w:rPr>
          <w:noProof/>
        </w:rPr>
        <w:t>[147]</w:t>
      </w:r>
      <w:r w:rsidRPr="00BA4F0F">
        <w:fldChar w:fldCharType="end"/>
      </w:r>
    </w:p>
    <w:p w14:paraId="6F196CB3" w14:textId="20F598EB" w:rsidR="00E83B26" w:rsidRPr="00BA4F0F" w:rsidRDefault="00E83B26" w:rsidP="00A555B2">
      <w:pPr>
        <w:pStyle w:val="afe"/>
        <w:numPr>
          <w:ilvl w:val="0"/>
          <w:numId w:val="215"/>
        </w:numPr>
      </w:pPr>
      <w:r w:rsidRPr="00BA4F0F">
        <w:t xml:space="preserve">полимерные: состоят из неизмененных белков, жиров и углеводов; </w:t>
      </w:r>
    </w:p>
    <w:p w14:paraId="4E237312" w14:textId="77777777" w:rsidR="001F1409" w:rsidRDefault="00E83B26" w:rsidP="00A555B2">
      <w:pPr>
        <w:pStyle w:val="afe"/>
        <w:numPr>
          <w:ilvl w:val="0"/>
          <w:numId w:val="215"/>
        </w:numPr>
      </w:pPr>
      <w:r w:rsidRPr="00BA4F0F">
        <w:t xml:space="preserve">олигомерные (полуэлементные): состоят из расщепленных белков и простых углеводов и содержат масла среднецепочечных триглицеридов; </w:t>
      </w:r>
    </w:p>
    <w:p w14:paraId="70CB7337" w14:textId="1DFB561E" w:rsidR="00E83B26" w:rsidRPr="00BA4F0F" w:rsidRDefault="00E83B26" w:rsidP="00A555B2">
      <w:pPr>
        <w:pStyle w:val="afe"/>
        <w:numPr>
          <w:ilvl w:val="0"/>
          <w:numId w:val="215"/>
        </w:numPr>
      </w:pPr>
      <w:r w:rsidRPr="00BA4F0F">
        <w:t xml:space="preserve">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48100568" w14:textId="5BD6B5C4" w:rsidR="00E83B26" w:rsidRPr="00BA4F0F" w:rsidRDefault="00E83B26" w:rsidP="00E83B26">
      <w:pPr>
        <w:ind w:firstLine="851"/>
      </w:pPr>
      <w:r w:rsidRPr="00BA4F0F">
        <w:t xml:space="preserve">Противопоказания к энтеральному питанию </w:t>
      </w:r>
      <w:r w:rsidR="003B39A6">
        <w:fldChar w:fldCharType="begin" w:fldLock="1"/>
      </w:r>
      <w:r w:rsidR="003B39A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47,149]","plainTextFormattedCitation":"[147,149]","previouslyFormattedCitation":"[147,149]"},"properties":{"noteIndex":0},"schema":"https://github.com/citation-style-language/schema/raw/master/csl-citation.json"}</w:instrText>
      </w:r>
      <w:r w:rsidR="003B39A6">
        <w:fldChar w:fldCharType="separate"/>
      </w:r>
      <w:r w:rsidR="003B39A6" w:rsidRPr="003B39A6">
        <w:rPr>
          <w:noProof/>
        </w:rPr>
        <w:t>[147,149]</w:t>
      </w:r>
      <w:r w:rsidR="003B39A6">
        <w:fldChar w:fldCharType="end"/>
      </w:r>
    </w:p>
    <w:p w14:paraId="29AC4D82" w14:textId="13258C51" w:rsidR="00E83B26" w:rsidRPr="00BA4F0F" w:rsidRDefault="00E83B26" w:rsidP="00A555B2">
      <w:pPr>
        <w:pStyle w:val="afe"/>
        <w:numPr>
          <w:ilvl w:val="0"/>
          <w:numId w:val="215"/>
        </w:numPr>
      </w:pPr>
      <w:r w:rsidRPr="00BA4F0F">
        <w:t xml:space="preserve">механическая кишечная непроходимость; </w:t>
      </w:r>
    </w:p>
    <w:p w14:paraId="52264F30" w14:textId="5817F65B" w:rsidR="00E83B26" w:rsidRPr="00BA4F0F" w:rsidRDefault="00E83B26" w:rsidP="00A555B2">
      <w:pPr>
        <w:pStyle w:val="afe"/>
        <w:numPr>
          <w:ilvl w:val="0"/>
          <w:numId w:val="215"/>
        </w:numPr>
      </w:pPr>
      <w:r w:rsidRPr="00BA4F0F">
        <w:t xml:space="preserve">выраженная тошнота и рвота, не купирующаяся антиэметической терапией; </w:t>
      </w:r>
    </w:p>
    <w:p w14:paraId="22B8D1E9" w14:textId="4962072E" w:rsidR="00E83B26" w:rsidRPr="00BA4F0F" w:rsidRDefault="00E83B26" w:rsidP="00A555B2">
      <w:pPr>
        <w:pStyle w:val="afe"/>
        <w:numPr>
          <w:ilvl w:val="0"/>
          <w:numId w:val="215"/>
        </w:numPr>
      </w:pPr>
      <w:r w:rsidRPr="00BA4F0F">
        <w:t xml:space="preserve">гипоксия (раО2 70 мм рт. ст.). </w:t>
      </w:r>
    </w:p>
    <w:p w14:paraId="27599995" w14:textId="77777777" w:rsidR="00E83B26" w:rsidRPr="00BA4F0F" w:rsidRDefault="00E83B26" w:rsidP="00E83B26">
      <w:pPr>
        <w:rPr>
          <w:u w:val="single"/>
        </w:rPr>
      </w:pPr>
    </w:p>
    <w:p w14:paraId="3365BCFA" w14:textId="77777777" w:rsidR="00E83B26" w:rsidRPr="00BA4F0F" w:rsidRDefault="00E83B26" w:rsidP="00E83B26">
      <w:pPr>
        <w:rPr>
          <w:u w:val="single"/>
        </w:rPr>
      </w:pPr>
      <w:r w:rsidRPr="00BA4F0F">
        <w:rPr>
          <w:u w:val="single"/>
        </w:rPr>
        <w:t>Парентеральное питание</w:t>
      </w:r>
    </w:p>
    <w:p w14:paraId="610F801C" w14:textId="39FADEA6" w:rsidR="00E83B26" w:rsidRPr="00BA4F0F" w:rsidRDefault="00E83B26" w:rsidP="00E83B26">
      <w:pPr>
        <w:ind w:firstLine="851"/>
      </w:pPr>
      <w:r w:rsidRPr="00BA4F0F">
        <w:t xml:space="preserve">Показанием к парентеральному питанию является невозможность адекватного энтерального питания более 3 суток </w:t>
      </w:r>
      <w:r w:rsidRPr="00BA4F0F">
        <w:fldChar w:fldCharType="begin" w:fldLock="1"/>
      </w:r>
      <w:r w:rsidR="003B39A6">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8]","plainTextFormattedCitation":"[148]","previouslyFormattedCitation":"[148]"},"properties":{"noteIndex":0},"schema":"https://github.com/citation-style-language/schema/raw/master/csl-citation.json"}</w:instrText>
      </w:r>
      <w:r w:rsidRPr="00BA4F0F">
        <w:fldChar w:fldCharType="separate"/>
      </w:r>
      <w:r w:rsidRPr="00E83B26">
        <w:rPr>
          <w:noProof/>
        </w:rPr>
        <w:t>[148]</w:t>
      </w:r>
      <w:r w:rsidRPr="00BA4F0F">
        <w:fldChar w:fldCharType="end"/>
      </w:r>
      <w:r w:rsidRPr="00BA4F0F">
        <w:t>. В зависимости от продолжительности парентеральное питание подразделяется на:</w:t>
      </w:r>
    </w:p>
    <w:p w14:paraId="2AB2A257" w14:textId="038A95F2" w:rsidR="00E83B26" w:rsidRPr="00BA4F0F" w:rsidRDefault="00E83B26" w:rsidP="00A555B2">
      <w:pPr>
        <w:pStyle w:val="afe"/>
        <w:numPr>
          <w:ilvl w:val="0"/>
          <w:numId w:val="215"/>
        </w:numPr>
      </w:pPr>
      <w:r w:rsidRPr="00BA4F0F">
        <w:t>краткосрочное ПП (10–15 суток):</w:t>
      </w:r>
    </w:p>
    <w:p w14:paraId="220ABA3A" w14:textId="01D89798" w:rsidR="00E83B26" w:rsidRPr="00BA4F0F" w:rsidRDefault="00E83B26" w:rsidP="00A555B2">
      <w:pPr>
        <w:pStyle w:val="afe"/>
        <w:numPr>
          <w:ilvl w:val="1"/>
          <w:numId w:val="215"/>
        </w:numPr>
      </w:pPr>
      <w:r w:rsidRPr="00BA4F0F">
        <w:t>острый и тяжелый мукозит, илеус, некупируемая рвота;</w:t>
      </w:r>
    </w:p>
    <w:p w14:paraId="1096F5A6" w14:textId="04753069" w:rsidR="00E83B26" w:rsidRPr="00BA4F0F" w:rsidRDefault="00E83B26" w:rsidP="00A555B2">
      <w:pPr>
        <w:pStyle w:val="afe"/>
        <w:numPr>
          <w:ilvl w:val="0"/>
          <w:numId w:val="215"/>
        </w:numPr>
      </w:pPr>
      <w:r w:rsidRPr="00BA4F0F">
        <w:t>длительное (более 30 суток):</w:t>
      </w:r>
    </w:p>
    <w:p w14:paraId="0A5AAC16" w14:textId="02263FC6" w:rsidR="00E83B26" w:rsidRPr="00BA4F0F" w:rsidRDefault="00E83B26" w:rsidP="00A555B2">
      <w:pPr>
        <w:pStyle w:val="afe"/>
        <w:numPr>
          <w:ilvl w:val="1"/>
          <w:numId w:val="215"/>
        </w:numPr>
      </w:pPr>
      <w:r w:rsidRPr="00BA4F0F">
        <w:t>тяжелая мальабсорбция;</w:t>
      </w:r>
    </w:p>
    <w:p w14:paraId="5388861B" w14:textId="2FF1CF4B" w:rsidR="00E83B26" w:rsidRPr="00BA4F0F" w:rsidRDefault="00E83B26" w:rsidP="00A555B2">
      <w:pPr>
        <w:pStyle w:val="afe"/>
        <w:numPr>
          <w:ilvl w:val="1"/>
          <w:numId w:val="215"/>
        </w:numPr>
      </w:pPr>
      <w:r w:rsidRPr="00BA4F0F">
        <w:t>подострый или хронический энтерит;</w:t>
      </w:r>
    </w:p>
    <w:p w14:paraId="378DA9E7" w14:textId="0E0D3D3C" w:rsidR="00E83B26" w:rsidRPr="00BA4F0F" w:rsidRDefault="00E83B26" w:rsidP="00A555B2">
      <w:pPr>
        <w:pStyle w:val="afe"/>
        <w:numPr>
          <w:ilvl w:val="1"/>
          <w:numId w:val="215"/>
        </w:numPr>
      </w:pPr>
      <w:r w:rsidRPr="00BA4F0F">
        <w:t xml:space="preserve">тяжелая энтеропатия </w:t>
      </w:r>
      <w:r w:rsidR="003B39A6">
        <w:fldChar w:fldCharType="begin" w:fldLock="1"/>
      </w:r>
      <w:r w:rsidR="004F29A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2","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147,152]","plainTextFormattedCitation":"[147,152]","previouslyFormattedCitation":"[147,152]"},"properties":{"noteIndex":0},"schema":"https://github.com/citation-style-language/schema/raw/master/csl-citation.json"}</w:instrText>
      </w:r>
      <w:r w:rsidR="003B39A6">
        <w:fldChar w:fldCharType="separate"/>
      </w:r>
      <w:r w:rsidR="003B39A6" w:rsidRPr="003B39A6">
        <w:rPr>
          <w:noProof/>
        </w:rPr>
        <w:t>[147,152]</w:t>
      </w:r>
      <w:r w:rsidR="003B39A6">
        <w:fldChar w:fldCharType="end"/>
      </w:r>
      <w:r w:rsidRPr="00BA4F0F">
        <w:t>.</w:t>
      </w:r>
    </w:p>
    <w:p w14:paraId="50BBD291" w14:textId="77777777" w:rsidR="00E83B26" w:rsidRPr="00BA4F0F" w:rsidRDefault="00E83B26" w:rsidP="00E83B26">
      <w:pPr>
        <w:ind w:firstLine="851"/>
      </w:pPr>
      <w:r w:rsidRPr="00BA4F0F">
        <w:t xml:space="preserve">Необходимые организму нутриенты вводятся непосредственно в кровь. Основными составляющими парентерального питания являются: </w:t>
      </w:r>
    </w:p>
    <w:p w14:paraId="5089E1BC" w14:textId="1809068C" w:rsidR="00E83B26" w:rsidRPr="00BA4F0F" w:rsidRDefault="00E83B26" w:rsidP="00A555B2">
      <w:pPr>
        <w:pStyle w:val="afe"/>
        <w:numPr>
          <w:ilvl w:val="0"/>
          <w:numId w:val="215"/>
        </w:numPr>
      </w:pPr>
      <w:r w:rsidRPr="00BA4F0F">
        <w:t xml:space="preserve">источники энергии: 10–20% растворы углеводов, жировые эмульсии; </w:t>
      </w:r>
    </w:p>
    <w:p w14:paraId="54A5DA10" w14:textId="7D25AD70" w:rsidR="00E83B26" w:rsidRPr="00BA4F0F" w:rsidRDefault="00E83B26" w:rsidP="00A555B2">
      <w:pPr>
        <w:pStyle w:val="afe"/>
        <w:numPr>
          <w:ilvl w:val="0"/>
          <w:numId w:val="215"/>
        </w:numPr>
      </w:pPr>
      <w:r w:rsidRPr="00BA4F0F">
        <w:t xml:space="preserve">источники пластического материала: растворы кристаллических аминокислот; </w:t>
      </w:r>
    </w:p>
    <w:p w14:paraId="79AB7FCF" w14:textId="08576A0F" w:rsidR="00E83B26" w:rsidRPr="00BA4F0F" w:rsidRDefault="00E83B26" w:rsidP="00A555B2">
      <w:pPr>
        <w:pStyle w:val="afe"/>
        <w:numPr>
          <w:ilvl w:val="0"/>
          <w:numId w:val="215"/>
        </w:numPr>
      </w:pPr>
      <w:r w:rsidRPr="00BA4F0F">
        <w:t xml:space="preserve">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fldChar w:fldCharType="begin" w:fldLock="1"/>
      </w:r>
      <w:r w:rsidR="003B39A6">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8]","plainTextFormattedCitation":"[148]","previouslyFormattedCitation":"[148]"},"properties":{"noteIndex":0},"schema":"https://github.com/citation-style-language/schema/raw/master/csl-citation.json"}</w:instrText>
      </w:r>
      <w:r w:rsidRPr="00BA4F0F">
        <w:fldChar w:fldCharType="separate"/>
      </w:r>
      <w:r w:rsidRPr="00E83B26">
        <w:rPr>
          <w:noProof/>
        </w:rPr>
        <w:t>[148]</w:t>
      </w:r>
      <w:r w:rsidRPr="00BA4F0F">
        <w:fldChar w:fldCharType="end"/>
      </w:r>
      <w:r w:rsidRPr="00BA4F0F">
        <w:t xml:space="preserve">. </w:t>
      </w:r>
    </w:p>
    <w:p w14:paraId="43532CE6" w14:textId="15BA6573" w:rsidR="00E83B26" w:rsidRPr="00BA4F0F" w:rsidRDefault="00E83B26" w:rsidP="00E83B26">
      <w:pPr>
        <w:ind w:firstLine="851"/>
      </w:pPr>
      <w:r w:rsidRPr="00BA4F0F">
        <w:t xml:space="preserve">Системы парентерального питания </w:t>
      </w:r>
      <w:r w:rsidR="004F29A0">
        <w:fldChar w:fldCharType="begin" w:fldLock="1"/>
      </w:r>
      <w:r w:rsidR="004F29A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47,150]","plainTextFormattedCitation":"[147,150]","previouslyFormattedCitation":"[147,150]"},"properties":{"noteIndex":0},"schema":"https://github.com/citation-style-language/schema/raw/master/csl-citation.json"}</w:instrText>
      </w:r>
      <w:r w:rsidR="004F29A0">
        <w:fldChar w:fldCharType="separate"/>
      </w:r>
      <w:r w:rsidR="004F29A0" w:rsidRPr="004F29A0">
        <w:rPr>
          <w:noProof/>
        </w:rPr>
        <w:t>[147,150]</w:t>
      </w:r>
      <w:r w:rsidR="004F29A0">
        <w:fldChar w:fldCharType="end"/>
      </w:r>
    </w:p>
    <w:p w14:paraId="68EE4167" w14:textId="1C050AEC" w:rsidR="00E83B26" w:rsidRPr="00BA4F0F" w:rsidRDefault="00E83B26" w:rsidP="00A555B2">
      <w:pPr>
        <w:pStyle w:val="afe"/>
        <w:numPr>
          <w:ilvl w:val="0"/>
          <w:numId w:val="215"/>
        </w:numPr>
      </w:pPr>
      <w:r w:rsidRPr="00BA4F0F">
        <w:t xml:space="preserve">«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1750020F" w14:textId="4D2E475D" w:rsidR="00E83B26" w:rsidRPr="00BA4F0F" w:rsidRDefault="00E83B26" w:rsidP="00A555B2">
      <w:pPr>
        <w:pStyle w:val="afe"/>
        <w:numPr>
          <w:ilvl w:val="0"/>
          <w:numId w:val="215"/>
        </w:numPr>
      </w:pPr>
      <w:r w:rsidRPr="00BA4F0F">
        <w:t xml:space="preserve">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736BB3AA" w14:textId="4CDB6EB3" w:rsidR="00E83B26" w:rsidRPr="00BA4F0F" w:rsidRDefault="00E83B26" w:rsidP="00E83B26">
      <w:pPr>
        <w:ind w:firstLine="851"/>
      </w:pPr>
      <w:r w:rsidRPr="00BA4F0F">
        <w:t xml:space="preserve">Противопоказания к парентеральному питанию </w:t>
      </w:r>
      <w:r w:rsidR="004F29A0">
        <w:fldChar w:fldCharType="begin" w:fldLock="1"/>
      </w:r>
      <w:r w:rsidR="004F29A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47,150]","plainTextFormattedCitation":"[147,150]","previouslyFormattedCitation":"[147,150]"},"properties":{"noteIndex":0},"schema":"https://github.com/citation-style-language/schema/raw/master/csl-citation.json"}</w:instrText>
      </w:r>
      <w:r w:rsidR="004F29A0">
        <w:fldChar w:fldCharType="separate"/>
      </w:r>
      <w:r w:rsidR="004F29A0" w:rsidRPr="004F29A0">
        <w:rPr>
          <w:noProof/>
        </w:rPr>
        <w:t>[147,150]</w:t>
      </w:r>
      <w:r w:rsidR="004F29A0">
        <w:fldChar w:fldCharType="end"/>
      </w:r>
    </w:p>
    <w:p w14:paraId="05D88622" w14:textId="7B095744" w:rsidR="00E83B26" w:rsidRPr="00BA4F0F" w:rsidRDefault="00E83B26" w:rsidP="00A555B2">
      <w:pPr>
        <w:pStyle w:val="afe"/>
        <w:numPr>
          <w:ilvl w:val="0"/>
          <w:numId w:val="215"/>
        </w:numPr>
      </w:pPr>
      <w:r w:rsidRPr="00BA4F0F">
        <w:t>возможность энтерального питания;</w:t>
      </w:r>
    </w:p>
    <w:p w14:paraId="5E9E861D" w14:textId="4A218E10" w:rsidR="00E83B26" w:rsidRPr="00BA4F0F" w:rsidRDefault="00E83B26" w:rsidP="00A555B2">
      <w:pPr>
        <w:pStyle w:val="afe"/>
        <w:numPr>
          <w:ilvl w:val="0"/>
          <w:numId w:val="215"/>
        </w:numPr>
      </w:pPr>
      <w:r w:rsidRPr="00BA4F0F">
        <w:t xml:space="preserve">невозможность обеспечения адекватного сосудистого доступа; </w:t>
      </w:r>
    </w:p>
    <w:p w14:paraId="028BF67B" w14:textId="1FB3D3C8" w:rsidR="00E83B26" w:rsidRPr="00BA4F0F" w:rsidRDefault="00E83B26" w:rsidP="00A555B2">
      <w:pPr>
        <w:pStyle w:val="afe"/>
        <w:numPr>
          <w:ilvl w:val="0"/>
          <w:numId w:val="215"/>
        </w:numPr>
      </w:pPr>
      <w:r w:rsidRPr="00BA4F0F">
        <w:t xml:space="preserve">отсутствие признаков белково-энергетической недостаточности; </w:t>
      </w:r>
    </w:p>
    <w:p w14:paraId="4E7B8E65" w14:textId="65315894" w:rsidR="00E83B26" w:rsidRPr="00BA4F0F" w:rsidRDefault="00E83B26" w:rsidP="00A555B2">
      <w:pPr>
        <w:pStyle w:val="afe"/>
        <w:numPr>
          <w:ilvl w:val="0"/>
          <w:numId w:val="215"/>
        </w:numPr>
      </w:pPr>
      <w:r w:rsidRPr="00BA4F0F">
        <w:t xml:space="preserve">гипоксия (раО2 70 мм рт. ст., сывороточный лактат &gt; 3 ммоль/л); </w:t>
      </w:r>
    </w:p>
    <w:p w14:paraId="75129DFE" w14:textId="378EA197" w:rsidR="00E83B26" w:rsidRPr="00BA4F0F" w:rsidRDefault="00E83B26" w:rsidP="00A555B2">
      <w:pPr>
        <w:pStyle w:val="afe"/>
        <w:numPr>
          <w:ilvl w:val="0"/>
          <w:numId w:val="215"/>
        </w:numPr>
      </w:pPr>
      <w:r w:rsidRPr="00BA4F0F">
        <w:t xml:space="preserve">анурия или гипергидратация без диализа. </w:t>
      </w:r>
    </w:p>
    <w:p w14:paraId="6644204B" w14:textId="39874A05" w:rsidR="00E83B26" w:rsidRPr="00BA4F0F" w:rsidRDefault="00E83B26" w:rsidP="00E83B26">
      <w:pPr>
        <w:ind w:firstLine="851"/>
      </w:pPr>
      <w:r w:rsidRPr="00BA4F0F">
        <w:t xml:space="preserve">Смешанное питание </w:t>
      </w:r>
      <w:r w:rsidR="004F29A0">
        <w:fldChar w:fldCharType="begin" w:fldLock="1"/>
      </w:r>
      <w:r w:rsidR="004F29A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47,149]","plainTextFormattedCitation":"[147,149]"},"properties":{"noteIndex":0},"schema":"https://github.com/citation-style-language/schema/raw/master/csl-citation.json"}</w:instrText>
      </w:r>
      <w:r w:rsidR="004F29A0">
        <w:fldChar w:fldCharType="separate"/>
      </w:r>
      <w:r w:rsidR="004F29A0" w:rsidRPr="004F29A0">
        <w:rPr>
          <w:noProof/>
        </w:rPr>
        <w:t>[147,149]</w:t>
      </w:r>
      <w:r w:rsidR="004F29A0">
        <w:fldChar w:fldCharType="end"/>
      </w:r>
    </w:p>
    <w:p w14:paraId="5E97C35F" w14:textId="77777777" w:rsidR="00E83B26" w:rsidRPr="00BA4F0F" w:rsidRDefault="00E83B26" w:rsidP="00E83B26">
      <w:pPr>
        <w:ind w:firstLine="851"/>
      </w:pPr>
      <w:r w:rsidRPr="00BA4F0F">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7F2F0373" w14:textId="77777777" w:rsidR="00E83B26" w:rsidRPr="00BA4F0F" w:rsidRDefault="00E83B26" w:rsidP="00E83B26">
      <w:pPr>
        <w:ind w:firstLine="851"/>
      </w:pPr>
      <w:r w:rsidRPr="00BA4F0F">
        <w:t xml:space="preserve">Мониторинг эффективности нутритивной поддержки </w:t>
      </w:r>
    </w:p>
    <w:p w14:paraId="49A46137" w14:textId="77777777" w:rsidR="00E83B26" w:rsidRPr="00BA4F0F" w:rsidRDefault="00E83B26" w:rsidP="00E83B26">
      <w:pPr>
        <w:ind w:firstLine="851"/>
      </w:pPr>
      <w:r w:rsidRPr="00BA4F0F">
        <w:t>Частота исследования данных показателей может изменяться в зависимости от конкретной клинической ситуации.</w:t>
      </w:r>
    </w:p>
    <w:p w14:paraId="4232605C" w14:textId="60396B5C" w:rsidR="00E83B26" w:rsidRPr="00BA4F0F" w:rsidRDefault="00E83B26" w:rsidP="00A555B2">
      <w:pPr>
        <w:pStyle w:val="afe"/>
        <w:numPr>
          <w:ilvl w:val="0"/>
          <w:numId w:val="215"/>
        </w:numPr>
      </w:pPr>
      <w:r w:rsidRPr="00BA4F0F">
        <w:t>Общий белок сыворотки крови 1 раз в 5–7 дней.</w:t>
      </w:r>
    </w:p>
    <w:p w14:paraId="21A77A0C" w14:textId="32D57ECA" w:rsidR="00E83B26" w:rsidRPr="00BA4F0F" w:rsidRDefault="00E83B26" w:rsidP="00A555B2">
      <w:pPr>
        <w:pStyle w:val="afe"/>
        <w:numPr>
          <w:ilvl w:val="0"/>
          <w:numId w:val="215"/>
        </w:numPr>
      </w:pPr>
      <w:r w:rsidRPr="00BA4F0F">
        <w:t>Альбумин сыворотки крови 1 раз в 5–7 дней.</w:t>
      </w:r>
    </w:p>
    <w:p w14:paraId="3101E2EC" w14:textId="6AAEE57D" w:rsidR="00E83B26" w:rsidRPr="00BA4F0F" w:rsidRDefault="00E83B26" w:rsidP="00A555B2">
      <w:pPr>
        <w:pStyle w:val="afe"/>
        <w:numPr>
          <w:ilvl w:val="0"/>
          <w:numId w:val="215"/>
        </w:numPr>
      </w:pPr>
      <w:r w:rsidRPr="00BA4F0F">
        <w:t>Гемоглобин 1 раз в 5–7 дней.</w:t>
      </w:r>
    </w:p>
    <w:p w14:paraId="306B32EE" w14:textId="65915A15" w:rsidR="00E83B26" w:rsidRPr="00BA4F0F" w:rsidRDefault="00E83B26" w:rsidP="00A555B2">
      <w:pPr>
        <w:pStyle w:val="afe"/>
        <w:numPr>
          <w:ilvl w:val="0"/>
          <w:numId w:val="215"/>
        </w:numPr>
      </w:pPr>
      <w:r w:rsidRPr="00BA4F0F">
        <w:t>Лимфоциты периферической крови 1 раз в 5–7 дней.</w:t>
      </w:r>
    </w:p>
    <w:p w14:paraId="1B8D9AF9" w14:textId="048AF812" w:rsidR="00E83B26" w:rsidRPr="00BA4F0F" w:rsidRDefault="00E83B26" w:rsidP="00A555B2">
      <w:pPr>
        <w:pStyle w:val="afe"/>
        <w:numPr>
          <w:ilvl w:val="0"/>
          <w:numId w:val="215"/>
        </w:numPr>
      </w:pPr>
      <w:r w:rsidRPr="00BA4F0F">
        <w:t>Масса тела и ИМТ тела 1 раз в 7–10 дней.</w:t>
      </w:r>
    </w:p>
    <w:p w14:paraId="227EF303" w14:textId="77777777" w:rsidR="00E83B26" w:rsidRPr="00BA4F0F" w:rsidRDefault="00E83B26" w:rsidP="00E83B26">
      <w:pPr>
        <w:rPr>
          <w:b/>
          <w:highlight w:val="green"/>
        </w:rPr>
      </w:pPr>
    </w:p>
    <w:p w14:paraId="7B3D8889" w14:textId="77777777" w:rsidR="00E83B26" w:rsidRPr="00BA4F0F" w:rsidRDefault="00E83B26" w:rsidP="00E83B26">
      <w:pPr>
        <w:rPr>
          <w:b/>
        </w:rPr>
      </w:pPr>
      <w:r w:rsidRPr="00BA4F0F">
        <w:rPr>
          <w:b/>
        </w:rPr>
        <w:t xml:space="preserve"> </w:t>
      </w:r>
      <w:bookmarkStart w:id="165" w:name="_Toc44926642"/>
      <w:r w:rsidRPr="00BA4F0F">
        <w:rPr>
          <w:b/>
        </w:rPr>
        <w:t>Обезболивание в период нейтропении</w:t>
      </w:r>
      <w:bookmarkEnd w:id="165"/>
    </w:p>
    <w:p w14:paraId="02ABF6CB" w14:textId="77777777" w:rsidR="00E83B26" w:rsidRPr="00BA4F0F" w:rsidRDefault="00E83B26" w:rsidP="00E83B26">
      <w:pPr>
        <w:ind w:firstLine="851"/>
      </w:pPr>
      <w:r w:rsidRPr="00BA4F0F">
        <w:t xml:space="preserve">Интенсивный болевой синдром в полости рта и при глотании при мукозите </w:t>
      </w:r>
      <w:r w:rsidRPr="00BA4F0F">
        <w:rPr>
          <w:lang w:val="en-US"/>
        </w:rPr>
        <w:t>III</w:t>
      </w:r>
      <w:r w:rsidRPr="00BA4F0F">
        <w:t>-</w:t>
      </w:r>
      <w:r w:rsidRPr="00BA4F0F">
        <w:rPr>
          <w:lang w:val="en-US"/>
        </w:rPr>
        <w:t>IV</w:t>
      </w:r>
      <w:r w:rsidRPr="00BA4F0F">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1A278983" w14:textId="77777777" w:rsidR="00E83B26" w:rsidRPr="00BA4F0F" w:rsidRDefault="00E83B26" w:rsidP="00E83B26">
      <w:pPr>
        <w:ind w:firstLine="851"/>
      </w:pPr>
      <w:r w:rsidRPr="00BA4F0F">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79D3302B" w14:textId="77777777" w:rsidR="00E83B26" w:rsidRDefault="00E83B26" w:rsidP="00E83B26">
      <w:pPr>
        <w:ind w:firstLine="851"/>
      </w:pPr>
      <w:r w:rsidRPr="00BA4F0F">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35EBE0B3" w14:textId="77777777" w:rsidR="00E83B26" w:rsidRDefault="00E83B26" w:rsidP="00E83B26">
      <w:pPr>
        <w:ind w:firstLine="851"/>
      </w:pPr>
    </w:p>
    <w:p w14:paraId="7FF55AC3" w14:textId="77777777" w:rsidR="00BE744B" w:rsidRDefault="00BE744B" w:rsidP="00530C73">
      <w:pPr>
        <w:pStyle w:val="2"/>
        <w:spacing w:before="0"/>
      </w:pPr>
    </w:p>
    <w:p w14:paraId="58EE315B" w14:textId="77777777" w:rsidR="00530C73" w:rsidRPr="0093109D" w:rsidRDefault="00530C73" w:rsidP="00530C73">
      <w:pPr>
        <w:pStyle w:val="2"/>
        <w:spacing w:before="0"/>
      </w:pPr>
    </w:p>
    <w:p w14:paraId="41D1097C" w14:textId="77777777" w:rsidR="00530C73" w:rsidRPr="00365626" w:rsidRDefault="00530C73" w:rsidP="0093109D">
      <w:pPr>
        <w:widowControl w:val="0"/>
        <w:autoSpaceDE w:val="0"/>
        <w:autoSpaceDN w:val="0"/>
        <w:adjustRightInd w:val="0"/>
        <w:rPr>
          <w:rFonts w:cs="Times New Roman"/>
          <w:szCs w:val="24"/>
        </w:rPr>
      </w:pPr>
    </w:p>
    <w:p w14:paraId="6E2C1AEB" w14:textId="77777777" w:rsidR="0093109D" w:rsidRPr="0051317D" w:rsidRDefault="0093109D" w:rsidP="00EB4337">
      <w:pPr>
        <w:pStyle w:val="2"/>
        <w:spacing w:before="0"/>
      </w:pPr>
    </w:p>
    <w:p w14:paraId="5A947628" w14:textId="77777777" w:rsidR="00EB4337" w:rsidRPr="00952000" w:rsidRDefault="00EB4337" w:rsidP="0051317D">
      <w:pPr>
        <w:widowControl w:val="0"/>
        <w:autoSpaceDE w:val="0"/>
        <w:autoSpaceDN w:val="0"/>
        <w:adjustRightInd w:val="0"/>
        <w:spacing w:line="240" w:lineRule="auto"/>
        <w:ind w:left="640" w:hanging="640"/>
        <w:rPr>
          <w:rFonts w:cs="Times New Roman"/>
          <w:szCs w:val="24"/>
        </w:rPr>
      </w:pPr>
    </w:p>
    <w:p w14:paraId="12218682" w14:textId="77777777" w:rsidR="00073B2E" w:rsidRPr="00F30696" w:rsidRDefault="00073B2E" w:rsidP="00947134">
      <w:pPr>
        <w:rPr>
          <w:rFonts w:cs="Times New Roman"/>
          <w:szCs w:val="24"/>
        </w:rPr>
      </w:pPr>
    </w:p>
    <w:p w14:paraId="027ABDAD" w14:textId="45F9D023" w:rsidR="00784084" w:rsidRDefault="00784084" w:rsidP="00784084">
      <w:pPr>
        <w:pStyle w:val="2"/>
        <w:spacing w:before="0"/>
      </w:pPr>
    </w:p>
    <w:p w14:paraId="6C078A21" w14:textId="77777777" w:rsidR="00784084" w:rsidRPr="00A33DCF" w:rsidRDefault="00784084" w:rsidP="00784084">
      <w:pPr>
        <w:pStyle w:val="afffff0"/>
        <w:spacing w:after="0" w:line="360" w:lineRule="auto"/>
        <w:rPr>
          <w:i w:val="0"/>
          <w:lang w:val="ru-RU"/>
        </w:rPr>
      </w:pPr>
    </w:p>
    <w:p w14:paraId="065B4866" w14:textId="77777777" w:rsidR="00784084" w:rsidRPr="00001BA0" w:rsidRDefault="00784084" w:rsidP="00151B04">
      <w:pPr>
        <w:pStyle w:val="2"/>
        <w:spacing w:before="0"/>
      </w:pPr>
    </w:p>
    <w:p w14:paraId="48F50448" w14:textId="77777777" w:rsidR="00151B04" w:rsidRPr="00CC66C1" w:rsidRDefault="00151B04" w:rsidP="00001BA0">
      <w:pPr>
        <w:widowControl w:val="0"/>
        <w:autoSpaceDE w:val="0"/>
        <w:autoSpaceDN w:val="0"/>
        <w:adjustRightInd w:val="0"/>
        <w:rPr>
          <w:rFonts w:cs="Times New Roman"/>
          <w:szCs w:val="24"/>
        </w:rPr>
      </w:pPr>
    </w:p>
    <w:p w14:paraId="41A46234" w14:textId="77777777" w:rsidR="00001BA0" w:rsidRPr="003C1AEB" w:rsidRDefault="00001BA0" w:rsidP="00750B12">
      <w:pPr>
        <w:pStyle w:val="2"/>
        <w:spacing w:before="0"/>
      </w:pPr>
    </w:p>
    <w:p w14:paraId="617A806C" w14:textId="360FE6BB" w:rsidR="009D41F9" w:rsidRDefault="009D41F9" w:rsidP="009D41F9">
      <w:pPr>
        <w:spacing w:line="240" w:lineRule="auto"/>
        <w:ind w:firstLine="0"/>
        <w:jc w:val="left"/>
        <w:rPr>
          <w:lang w:eastAsia="ru-RU" w:bidi="ru-RU"/>
        </w:rPr>
      </w:pPr>
    </w:p>
    <w:p w14:paraId="734B1205" w14:textId="77777777" w:rsidR="009D41F9" w:rsidRDefault="009D41F9" w:rsidP="00AC26B5">
      <w:pPr>
        <w:pStyle w:val="2"/>
        <w:spacing w:before="0"/>
      </w:pPr>
    </w:p>
    <w:p w14:paraId="006B130B" w14:textId="77777777" w:rsidR="00AC26B5" w:rsidRPr="0046237C" w:rsidRDefault="00AC26B5" w:rsidP="006D53E9">
      <w:pPr>
        <w:pStyle w:val="Normal11"/>
        <w:tabs>
          <w:tab w:val="left" w:pos="0"/>
        </w:tabs>
        <w:spacing w:line="360" w:lineRule="auto"/>
        <w:ind w:firstLine="699"/>
        <w:jc w:val="both"/>
        <w:rPr>
          <w:noProof/>
        </w:rPr>
      </w:pPr>
    </w:p>
    <w:p w14:paraId="036D960A" w14:textId="77777777" w:rsidR="00F975FA" w:rsidRPr="00CB3251" w:rsidRDefault="00F975FA" w:rsidP="007F4DE8">
      <w:pPr>
        <w:tabs>
          <w:tab w:val="left" w:pos="0"/>
        </w:tabs>
        <w:rPr>
          <w:rFonts w:cs="Times New Roman"/>
          <w:color w:val="000000" w:themeColor="text1"/>
          <w:szCs w:val="24"/>
          <w:lang w:eastAsia="ru-RU"/>
        </w:rPr>
      </w:pPr>
    </w:p>
    <w:p w14:paraId="531138EE" w14:textId="77777777" w:rsidR="007F4DE8" w:rsidRPr="00FE2263" w:rsidRDefault="007F4DE8" w:rsidP="00277C09">
      <w:pPr>
        <w:pStyle w:val="2"/>
        <w:spacing w:before="0"/>
      </w:pPr>
    </w:p>
    <w:p w14:paraId="3BAD0C8B" w14:textId="77777777" w:rsidR="00277C09" w:rsidRPr="00FE2263" w:rsidRDefault="00277C09" w:rsidP="007E22FB">
      <w:pPr>
        <w:pStyle w:val="afd"/>
        <w:spacing w:beforeAutospacing="0" w:afterAutospacing="0" w:line="360" w:lineRule="auto"/>
      </w:pPr>
    </w:p>
    <w:p w14:paraId="52A2A178" w14:textId="77777777" w:rsidR="000414F6" w:rsidRPr="00FE2263" w:rsidRDefault="00CB71DA" w:rsidP="007E22FB">
      <w:pPr>
        <w:pStyle w:val="CustomContentNormal"/>
        <w:spacing w:before="0"/>
      </w:pPr>
      <w:r w:rsidRPr="00FE2263">
        <w:rPr>
          <w:rFonts w:cs="Times New Roman"/>
        </w:rPr>
        <w:br w:type="page"/>
      </w:r>
      <w:bookmarkStart w:id="166" w:name="__RefHeading___doc_b"/>
      <w:bookmarkStart w:id="167" w:name="_Toc66184350"/>
      <w:r w:rsidRPr="00FE2263">
        <w:t xml:space="preserve">Приложение Б. Алгоритмы </w:t>
      </w:r>
      <w:bookmarkEnd w:id="166"/>
      <w:r w:rsidR="003527A8" w:rsidRPr="00FE2263">
        <w:t>действий врача</w:t>
      </w:r>
      <w:bookmarkEnd w:id="167"/>
    </w:p>
    <w:p w14:paraId="44195248" w14:textId="77777777" w:rsidR="00C4630C" w:rsidRPr="00FE2263" w:rsidRDefault="00B16138" w:rsidP="007E22FB">
      <w:pPr>
        <w:divId w:val="764688137"/>
        <w:rPr>
          <w:rFonts w:eastAsia="Times New Roman"/>
          <w:noProof/>
          <w:lang w:eastAsia="ru-RU"/>
        </w:rPr>
      </w:pPr>
      <w:r w:rsidRPr="00FE2263">
        <w:rPr>
          <w:rFonts w:eastAsia="Times New Roman"/>
          <w:noProof/>
          <w:lang w:eastAsia="ru-RU"/>
        </w:rPr>
        <w:t>Алгоримт ведения пациента с впервые выявленной МВ:</w:t>
      </w:r>
    </w:p>
    <w:p w14:paraId="1A767E42" w14:textId="77777777" w:rsidR="00B16138" w:rsidRPr="00FE2263" w:rsidRDefault="00B16138" w:rsidP="00004D38">
      <w:pPr>
        <w:pStyle w:val="aff3"/>
      </w:pPr>
      <w:r w:rsidRPr="00FE2263">
        <w:rPr>
          <w:noProof/>
          <w:lang w:eastAsia="ru-RU"/>
        </w:rPr>
        <w:drawing>
          <wp:inline distT="0" distB="0" distL="0" distR="0" wp14:anchorId="02D37C0F" wp14:editId="064B08F8">
            <wp:extent cx="5242315" cy="4151248"/>
            <wp:effectExtent l="0" t="0" r="0" b="1905"/>
            <wp:docPr id="5" name="Рисунок 5" descr="C:\images\16_4c8361d1-d506-487d-a862-747975390c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mages\16_4c8361d1-d506-487d-a862-747975390c86.png"/>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5242315" cy="4151248"/>
                    </a:xfrm>
                    <a:prstGeom prst="rect">
                      <a:avLst/>
                    </a:prstGeom>
                    <a:noFill/>
                    <a:ln>
                      <a:noFill/>
                    </a:ln>
                  </pic:spPr>
                </pic:pic>
              </a:graphicData>
            </a:graphic>
          </wp:inline>
        </w:drawing>
      </w:r>
    </w:p>
    <w:p w14:paraId="4ED6653F" w14:textId="77777777" w:rsidR="00B16138" w:rsidRPr="00FE2263" w:rsidRDefault="00B16138" w:rsidP="00004D38">
      <w:pPr>
        <w:pStyle w:val="aff3"/>
      </w:pPr>
    </w:p>
    <w:p w14:paraId="11F6EF5E" w14:textId="77777777" w:rsidR="00B16138" w:rsidRPr="00FE2263" w:rsidRDefault="00B16138" w:rsidP="007E22FB">
      <w:pPr>
        <w:rPr>
          <w:rFonts w:eastAsia="Times New Roman"/>
          <w:noProof/>
          <w:lang w:eastAsia="ru-RU"/>
        </w:rPr>
      </w:pPr>
      <w:r w:rsidRPr="00FE2263">
        <w:rPr>
          <w:rFonts w:eastAsia="Times New Roman"/>
          <w:noProof/>
          <w:lang w:eastAsia="ru-RU"/>
        </w:rPr>
        <w:t>Алгоримт ведения пациента с рецидивами МВ:</w:t>
      </w:r>
    </w:p>
    <w:p w14:paraId="49499595" w14:textId="77777777" w:rsidR="00B16138" w:rsidRPr="00FE2263" w:rsidRDefault="00B16138" w:rsidP="007E22FB">
      <w:pPr>
        <w:ind w:firstLine="0"/>
        <w:rPr>
          <w:rFonts w:eastAsia="Times New Roman"/>
          <w:noProof/>
          <w:lang w:eastAsia="ru-RU"/>
        </w:rPr>
      </w:pPr>
      <w:r w:rsidRPr="00FE2263">
        <w:rPr>
          <w:rFonts w:eastAsia="Times New Roman"/>
          <w:noProof/>
          <w:lang w:eastAsia="ru-RU"/>
        </w:rPr>
        <w:drawing>
          <wp:inline distT="0" distB="0" distL="0" distR="0" wp14:anchorId="07A3CA72" wp14:editId="319A324D">
            <wp:extent cx="5626100" cy="5603484"/>
            <wp:effectExtent l="0" t="0" r="0" b="0"/>
            <wp:docPr id="1" name="Рисунок 1" descr="C:\images\16_526b62fe-288d-4754-b87a-559060e8a0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mages\16_526b62fe-288d-4754-b87a-559060e8a065.png"/>
                    <pic:cNvPicPr>
                      <a:picLocks noChangeAspect="1" noChangeArrowheads="1"/>
                    </pic:cNvPicPr>
                  </pic:nvPicPr>
                  <pic:blipFill>
                    <a:blip r:embed="rId13" r:link="rId14">
                      <a:extLst>
                        <a:ext uri="{28A0092B-C50C-407E-A947-70E740481C1C}">
                          <a14:useLocalDpi xmlns:a14="http://schemas.microsoft.com/office/drawing/2010/main" val="0"/>
                        </a:ext>
                      </a:extLst>
                    </a:blip>
                    <a:srcRect/>
                    <a:stretch>
                      <a:fillRect/>
                    </a:stretch>
                  </pic:blipFill>
                  <pic:spPr bwMode="auto">
                    <a:xfrm>
                      <a:off x="0" y="0"/>
                      <a:ext cx="5646571" cy="5623873"/>
                    </a:xfrm>
                    <a:prstGeom prst="rect">
                      <a:avLst/>
                    </a:prstGeom>
                    <a:noFill/>
                    <a:ln>
                      <a:noFill/>
                    </a:ln>
                  </pic:spPr>
                </pic:pic>
              </a:graphicData>
            </a:graphic>
          </wp:inline>
        </w:drawing>
      </w:r>
    </w:p>
    <w:p w14:paraId="26FC43F5" w14:textId="77777777" w:rsidR="000414F6" w:rsidRPr="00FE2263" w:rsidRDefault="00CB71DA" w:rsidP="00004D38">
      <w:pPr>
        <w:pStyle w:val="CustomContentNormal"/>
        <w:spacing w:before="0"/>
      </w:pPr>
      <w:r w:rsidRPr="00FE2263">
        <w:br w:type="page"/>
      </w:r>
      <w:bookmarkStart w:id="168" w:name="__RefHeading___doc_v"/>
      <w:bookmarkStart w:id="169" w:name="_Toc66184351"/>
      <w:r w:rsidRPr="00FE2263">
        <w:t>Приложение В. Информация для пациент</w:t>
      </w:r>
      <w:bookmarkEnd w:id="168"/>
      <w:r w:rsidR="003527A8" w:rsidRPr="00FE2263">
        <w:t>а</w:t>
      </w:r>
      <w:bookmarkEnd w:id="169"/>
    </w:p>
    <w:p w14:paraId="36C7C4C7" w14:textId="77777777" w:rsidR="00B16138" w:rsidRPr="00FE2263" w:rsidRDefault="00B16138" w:rsidP="00F817BC">
      <w:pPr>
        <w:pStyle w:val="afd"/>
        <w:spacing w:beforeAutospacing="0" w:afterAutospacing="0" w:line="360" w:lineRule="auto"/>
      </w:pPr>
      <w:r w:rsidRPr="00FE2263">
        <w:t>Макроглобулинемия Вальденстрема (или болезнь Вальденстрема) – это вялотекущее, медленно развивающееся заболевание опухолевой природы, являющееся одной из разновидностей лимфом. На сегодняшний момент это заболевание рассматривается как неизлечимое, но современные инновационные лечебные методики, включающие новые лекарственные препараты и трансплантацию аутологичных гемопоэтических стволовых клеток, позволяют достигать глубоких противоопухолевых ответов, контролировать заболевание и обеспечивать длительную выживаемость с сохранением качества жизни.</w:t>
      </w:r>
    </w:p>
    <w:p w14:paraId="28D4D7AB" w14:textId="77777777" w:rsidR="00B16138" w:rsidRPr="00FE2263" w:rsidRDefault="00B16138" w:rsidP="00F817BC">
      <w:pPr>
        <w:pStyle w:val="afd"/>
        <w:spacing w:beforeAutospacing="0" w:afterAutospacing="0" w:line="360" w:lineRule="auto"/>
      </w:pPr>
      <w:r w:rsidRPr="00FE2263">
        <w:t>Клинические симптомы макроглобулинемии Вальденстрема разнообразны, возникают неожиданно и могут восприниматься пациентами как проявление каких-либо сопутствующих хронических заболеваний. При появлении выраженной слабости, бледности кожных покровов, повышенной кровоточивости, нарушении зрения, неврологической симптоматики необходимо обратиться к врачу и пройти диагностическое обследование.</w:t>
      </w:r>
    </w:p>
    <w:p w14:paraId="086278A4" w14:textId="77777777" w:rsidR="00B16138" w:rsidRPr="00FE2263" w:rsidRDefault="00B16138" w:rsidP="0070759B">
      <w:pPr>
        <w:pStyle w:val="afd"/>
        <w:spacing w:beforeAutospacing="0" w:afterAutospacing="0" w:line="360" w:lineRule="auto"/>
      </w:pPr>
      <w:r w:rsidRPr="00FE2263">
        <w:t>Обследование включает в себя специальные методики исследования крови и мочи, исследование костного мозга, УЗИ и рентгенологическое исследование. Результаты обследования помогут определить характер заболевания, уточнить тактику терапии и сроки начала специфического лечения.</w:t>
      </w:r>
    </w:p>
    <w:p w14:paraId="44BAE3ED" w14:textId="579B5CA6" w:rsidR="00B16138" w:rsidRDefault="00B16138" w:rsidP="0070759B">
      <w:pPr>
        <w:pStyle w:val="afd"/>
        <w:spacing w:beforeAutospacing="0" w:afterAutospacing="0" w:line="360" w:lineRule="auto"/>
      </w:pPr>
      <w:r w:rsidRPr="00FE2263">
        <w:t xml:space="preserve">В некоторых случаях при минимальных проявлениях заболевания от начала специфической терапии возможно временно воздержаться. Но при этом </w:t>
      </w:r>
      <w:r w:rsidR="001C75A3" w:rsidRPr="00FE2263">
        <w:t xml:space="preserve">пациент </w:t>
      </w:r>
      <w:r w:rsidRPr="00FE2263">
        <w:t>должен находиться под наблюдением гематолога по месту жительства и проходить контрольное обследование каждые 3-6 месяцев. При проведении лечения (независимо от метода, избранного лечащим врачом), а также после завершения необходимого объема терапии пациент регулярно должен сдавать анализы крови для оценки эффективности и продолжительности лечения.</w:t>
      </w:r>
    </w:p>
    <w:p w14:paraId="50C6C55A" w14:textId="77777777" w:rsidR="00174593" w:rsidRPr="003527A8" w:rsidRDefault="00174593" w:rsidP="0070759B">
      <w:pPr>
        <w:pStyle w:val="aff8"/>
      </w:pPr>
    </w:p>
    <w:p w14:paraId="748DE7C2" w14:textId="77777777" w:rsidR="00427B0E" w:rsidRDefault="00427B0E" w:rsidP="0004027B">
      <w:pPr>
        <w:pStyle w:val="aff3"/>
        <w:rPr>
          <w:lang w:eastAsia="ru-RU" w:bidi="ru-RU"/>
        </w:rPr>
      </w:pPr>
      <w:bookmarkStart w:id="170" w:name="bookmark6"/>
      <w:bookmarkEnd w:id="170"/>
    </w:p>
    <w:sectPr w:rsidR="00427B0E" w:rsidSect="00EE59C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3F96F" w14:textId="77777777" w:rsidR="00F60B0B" w:rsidRDefault="00F60B0B">
      <w:pPr>
        <w:spacing w:line="240" w:lineRule="auto"/>
      </w:pPr>
      <w:r>
        <w:separator/>
      </w:r>
    </w:p>
    <w:p w14:paraId="30E4F79C" w14:textId="77777777" w:rsidR="00F60B0B" w:rsidRDefault="00F60B0B"/>
  </w:endnote>
  <w:endnote w:type="continuationSeparator" w:id="0">
    <w:p w14:paraId="0B9F7B73" w14:textId="77777777" w:rsidR="00F60B0B" w:rsidRDefault="00F60B0B">
      <w:pPr>
        <w:spacing w:line="240" w:lineRule="auto"/>
      </w:pPr>
      <w:r>
        <w:continuationSeparator/>
      </w:r>
    </w:p>
    <w:p w14:paraId="004FB2DD" w14:textId="77777777" w:rsidR="00F60B0B" w:rsidRDefault="00F60B0B"/>
  </w:endnote>
  <w:endnote w:type="continuationNotice" w:id="1">
    <w:p w14:paraId="29508AD8" w14:textId="77777777" w:rsidR="00F60B0B" w:rsidRDefault="00F60B0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Cambria">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ill Sans">
    <w:altName w:val="Gill Sans"/>
    <w:charset w:val="B1"/>
    <w:family w:val="swiss"/>
    <w:pitch w:val="variable"/>
    <w:sig w:usb0="80000A67" w:usb1="00000000" w:usb2="00000000" w:usb3="00000000" w:csb0="000001F7" w:csb1="00000000"/>
  </w:font>
  <w:font w:name="OpenSymbol">
    <w:altName w:val="Arial Unicode MS"/>
    <w:charset w:val="80"/>
    <w:family w:val="auto"/>
    <w:pitch w:val="default"/>
  </w:font>
  <w:font w:name="Palatino Linotype">
    <w:panose1 w:val="02040502050505030304"/>
    <w:charset w:val="CC"/>
    <w:family w:val="roman"/>
    <w:pitch w:val="variable"/>
    <w:sig w:usb0="E0000287" w:usb1="40000013" w:usb2="00000000" w:usb3="00000000" w:csb0="0000019F" w:csb1="00000000"/>
  </w:font>
  <w:font w:name="Helvetica Neue">
    <w:altName w:val="Helvetic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GaramondC-Light">
    <w:charset w:val="80"/>
    <w:family w:val="auto"/>
    <w:pitch w:val="default"/>
    <w:sig w:usb0="00000000" w:usb1="08070000" w:usb2="00000010" w:usb3="00000000" w:csb0="00020000" w:csb1="00000000"/>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7BEF68F9" w14:textId="03BB77E3" w:rsidR="00FA741B" w:rsidRDefault="00FA741B">
        <w:pPr>
          <w:pStyle w:val="afc"/>
          <w:jc w:val="center"/>
        </w:pPr>
        <w:r>
          <w:fldChar w:fldCharType="begin"/>
        </w:r>
        <w:r>
          <w:instrText>PAGE</w:instrText>
        </w:r>
        <w:r>
          <w:fldChar w:fldCharType="separate"/>
        </w:r>
        <w:r w:rsidR="00CD7F52">
          <w:rPr>
            <w:noProof/>
          </w:rPr>
          <w:t>2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0B6243" w14:textId="77777777" w:rsidR="00F60B0B" w:rsidRDefault="00F60B0B">
      <w:pPr>
        <w:spacing w:line="240" w:lineRule="auto"/>
      </w:pPr>
      <w:r>
        <w:separator/>
      </w:r>
    </w:p>
    <w:p w14:paraId="31C580E1" w14:textId="77777777" w:rsidR="00F60B0B" w:rsidRDefault="00F60B0B"/>
  </w:footnote>
  <w:footnote w:type="continuationSeparator" w:id="0">
    <w:p w14:paraId="4445790E" w14:textId="77777777" w:rsidR="00F60B0B" w:rsidRDefault="00F60B0B">
      <w:pPr>
        <w:spacing w:line="240" w:lineRule="auto"/>
      </w:pPr>
      <w:r>
        <w:continuationSeparator/>
      </w:r>
    </w:p>
    <w:p w14:paraId="3841E9CD" w14:textId="77777777" w:rsidR="00F60B0B" w:rsidRDefault="00F60B0B"/>
  </w:footnote>
  <w:footnote w:type="continuationNotice" w:id="1">
    <w:p w14:paraId="1B38C270" w14:textId="77777777" w:rsidR="00F60B0B" w:rsidRDefault="00F60B0B">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DD0BFC" w14:textId="77777777" w:rsidR="00FA741B" w:rsidRDefault="00FA741B" w:rsidP="00186C35">
    <w:pPr>
      <w:pStyle w:val="afb"/>
      <w:ind w:firstLine="0"/>
      <w:rPr>
        <w:i/>
      </w:rPr>
    </w:pPr>
  </w:p>
  <w:p w14:paraId="13219499" w14:textId="77777777" w:rsidR="00FA741B" w:rsidRDefault="00FA741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D"/>
    <w:multiLevelType w:val="multilevel"/>
    <w:tmpl w:val="745ED204"/>
    <w:name w:val="WW8Num16"/>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1"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1BA5D63"/>
    <w:multiLevelType w:val="multilevel"/>
    <w:tmpl w:val="F62C8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8"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0"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9164D67"/>
    <w:multiLevelType w:val="hybridMultilevel"/>
    <w:tmpl w:val="418AAB02"/>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298" w:hanging="360"/>
      </w:pPr>
      <w:rPr>
        <w:rFonts w:ascii="Courier New" w:hAnsi="Courier New" w:cs="Courier New" w:hint="default"/>
      </w:rPr>
    </w:lvl>
    <w:lvl w:ilvl="2" w:tplc="04190005" w:tentative="1">
      <w:start w:val="1"/>
      <w:numFmt w:val="bullet"/>
      <w:lvlText w:val=""/>
      <w:lvlJc w:val="left"/>
      <w:pPr>
        <w:ind w:left="2018" w:hanging="360"/>
      </w:pPr>
      <w:rPr>
        <w:rFonts w:ascii="Wingdings" w:hAnsi="Wingdings" w:hint="default"/>
      </w:rPr>
    </w:lvl>
    <w:lvl w:ilvl="3" w:tplc="04190001" w:tentative="1">
      <w:start w:val="1"/>
      <w:numFmt w:val="bullet"/>
      <w:lvlText w:val=""/>
      <w:lvlJc w:val="left"/>
      <w:pPr>
        <w:ind w:left="2738" w:hanging="360"/>
      </w:pPr>
      <w:rPr>
        <w:rFonts w:ascii="Symbol" w:hAnsi="Symbol" w:hint="default"/>
      </w:rPr>
    </w:lvl>
    <w:lvl w:ilvl="4" w:tplc="04190003" w:tentative="1">
      <w:start w:val="1"/>
      <w:numFmt w:val="bullet"/>
      <w:lvlText w:val="o"/>
      <w:lvlJc w:val="left"/>
      <w:pPr>
        <w:ind w:left="3458" w:hanging="360"/>
      </w:pPr>
      <w:rPr>
        <w:rFonts w:ascii="Courier New" w:hAnsi="Courier New" w:cs="Courier New" w:hint="default"/>
      </w:rPr>
    </w:lvl>
    <w:lvl w:ilvl="5" w:tplc="04190005" w:tentative="1">
      <w:start w:val="1"/>
      <w:numFmt w:val="bullet"/>
      <w:lvlText w:val=""/>
      <w:lvlJc w:val="left"/>
      <w:pPr>
        <w:ind w:left="4178" w:hanging="360"/>
      </w:pPr>
      <w:rPr>
        <w:rFonts w:ascii="Wingdings" w:hAnsi="Wingdings" w:hint="default"/>
      </w:rPr>
    </w:lvl>
    <w:lvl w:ilvl="6" w:tplc="04190001" w:tentative="1">
      <w:start w:val="1"/>
      <w:numFmt w:val="bullet"/>
      <w:lvlText w:val=""/>
      <w:lvlJc w:val="left"/>
      <w:pPr>
        <w:ind w:left="4898" w:hanging="360"/>
      </w:pPr>
      <w:rPr>
        <w:rFonts w:ascii="Symbol" w:hAnsi="Symbol" w:hint="default"/>
      </w:rPr>
    </w:lvl>
    <w:lvl w:ilvl="7" w:tplc="04190003" w:tentative="1">
      <w:start w:val="1"/>
      <w:numFmt w:val="bullet"/>
      <w:lvlText w:val="o"/>
      <w:lvlJc w:val="left"/>
      <w:pPr>
        <w:ind w:left="5618" w:hanging="360"/>
      </w:pPr>
      <w:rPr>
        <w:rFonts w:ascii="Courier New" w:hAnsi="Courier New" w:cs="Courier New" w:hint="default"/>
      </w:rPr>
    </w:lvl>
    <w:lvl w:ilvl="8" w:tplc="04190005" w:tentative="1">
      <w:start w:val="1"/>
      <w:numFmt w:val="bullet"/>
      <w:lvlText w:val=""/>
      <w:lvlJc w:val="left"/>
      <w:pPr>
        <w:ind w:left="6338" w:hanging="360"/>
      </w:pPr>
      <w:rPr>
        <w:rFonts w:ascii="Wingdings" w:hAnsi="Wingdings" w:hint="default"/>
      </w:rPr>
    </w:lvl>
  </w:abstractNum>
  <w:abstractNum w:abstractNumId="15"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16"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9"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3"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5" w15:restartNumberingAfterBreak="0">
    <w:nsid w:val="10595010"/>
    <w:multiLevelType w:val="multilevel"/>
    <w:tmpl w:val="8A0C5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7"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9"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6"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38"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2"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1B4D1441"/>
    <w:multiLevelType w:val="multilevel"/>
    <w:tmpl w:val="7EAC0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E432273"/>
    <w:multiLevelType w:val="hybridMultilevel"/>
    <w:tmpl w:val="B0AC28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2"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4"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5"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58"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59"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1"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2" w15:restartNumberingAfterBreak="0">
    <w:nsid w:val="288B197A"/>
    <w:multiLevelType w:val="multilevel"/>
    <w:tmpl w:val="25A6A8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28E51F7D"/>
    <w:multiLevelType w:val="hybridMultilevel"/>
    <w:tmpl w:val="4FD891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5"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6"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67"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8"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71"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72"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6" w15:restartNumberingAfterBreak="0">
    <w:nsid w:val="30393A78"/>
    <w:multiLevelType w:val="hybridMultilevel"/>
    <w:tmpl w:val="A468BD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78"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9"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0"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83"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84"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85"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8" w15:restartNumberingAfterBreak="0">
    <w:nsid w:val="3B196938"/>
    <w:multiLevelType w:val="multilevel"/>
    <w:tmpl w:val="97144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1"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92"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93" w15:restartNumberingAfterBreak="0">
    <w:nsid w:val="415D46AA"/>
    <w:multiLevelType w:val="multilevel"/>
    <w:tmpl w:val="4D60E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1727D25"/>
    <w:multiLevelType w:val="multilevel"/>
    <w:tmpl w:val="ABBCC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6"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7" w15:restartNumberingAfterBreak="0">
    <w:nsid w:val="433D3BB2"/>
    <w:multiLevelType w:val="hybridMultilevel"/>
    <w:tmpl w:val="9EEEB79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8"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9"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0" w15:restartNumberingAfterBreak="0">
    <w:nsid w:val="4554767D"/>
    <w:multiLevelType w:val="multilevel"/>
    <w:tmpl w:val="BE4AB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4"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05"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7"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15:restartNumberingAfterBreak="0">
    <w:nsid w:val="49E22D2C"/>
    <w:multiLevelType w:val="multilevel"/>
    <w:tmpl w:val="47528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10"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1"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2"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3"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14"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5"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17"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19"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0" w15:restartNumberingAfterBreak="0">
    <w:nsid w:val="51557028"/>
    <w:multiLevelType w:val="hybridMultilevel"/>
    <w:tmpl w:val="E0A836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1" w15:restartNumberingAfterBreak="0">
    <w:nsid w:val="51A87039"/>
    <w:multiLevelType w:val="multilevel"/>
    <w:tmpl w:val="2FD68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3"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4"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5"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26"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7"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8"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9"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0"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1"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2"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4"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35"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6"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37"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15:restartNumberingAfterBreak="0">
    <w:nsid w:val="5C8C22B6"/>
    <w:multiLevelType w:val="hybridMultilevel"/>
    <w:tmpl w:val="BB82EC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15:restartNumberingAfterBreak="0">
    <w:nsid w:val="5CBA206A"/>
    <w:multiLevelType w:val="hybridMultilevel"/>
    <w:tmpl w:val="927AEB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0"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4"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6"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7"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48" w15:restartNumberingAfterBreak="0">
    <w:nsid w:val="60237C0B"/>
    <w:multiLevelType w:val="multilevel"/>
    <w:tmpl w:val="22DEE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0"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51" w15:restartNumberingAfterBreak="0">
    <w:nsid w:val="606E273B"/>
    <w:multiLevelType w:val="multilevel"/>
    <w:tmpl w:val="828EF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54"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55"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56"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8"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9"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60"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1"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62"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63"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64"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5" w15:restartNumberingAfterBreak="0">
    <w:nsid w:val="65FC491C"/>
    <w:multiLevelType w:val="hybridMultilevel"/>
    <w:tmpl w:val="F8BE31C4"/>
    <w:numStyleLink w:val="1"/>
  </w:abstractNum>
  <w:abstractNum w:abstractNumId="166"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7"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8"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9"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0" w15:restartNumberingAfterBreak="0">
    <w:nsid w:val="67B673E9"/>
    <w:multiLevelType w:val="hybridMultilevel"/>
    <w:tmpl w:val="EE26CB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1"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72"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73"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74"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5"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6"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7"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8" w15:restartNumberingAfterBreak="0">
    <w:nsid w:val="6B125E22"/>
    <w:multiLevelType w:val="multilevel"/>
    <w:tmpl w:val="1CCE88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0"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81"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2"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3"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4"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5"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86"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7"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88" w15:restartNumberingAfterBreak="0">
    <w:nsid w:val="73CF2D8B"/>
    <w:multiLevelType w:val="multilevel"/>
    <w:tmpl w:val="E14A5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0"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1"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2"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3"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4"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95"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6"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97"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8"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9" w15:restartNumberingAfterBreak="0">
    <w:nsid w:val="786761F3"/>
    <w:multiLevelType w:val="multilevel"/>
    <w:tmpl w:val="C344A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01"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2" w15:restartNumberingAfterBreak="0">
    <w:nsid w:val="79DD6991"/>
    <w:multiLevelType w:val="hybridMultilevel"/>
    <w:tmpl w:val="4B2E8D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3" w15:restartNumberingAfterBreak="0">
    <w:nsid w:val="7AEC0BCB"/>
    <w:multiLevelType w:val="multilevel"/>
    <w:tmpl w:val="16A29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7B332143"/>
    <w:multiLevelType w:val="hybridMultilevel"/>
    <w:tmpl w:val="7FBA85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5"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06"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7"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8"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09"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1"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2" w15:restartNumberingAfterBreak="0">
    <w:nsid w:val="7F547EB9"/>
    <w:multiLevelType w:val="hybridMultilevel"/>
    <w:tmpl w:val="975C10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3"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4"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56"/>
  </w:num>
  <w:num w:numId="2">
    <w:abstractNumId w:val="194"/>
  </w:num>
  <w:num w:numId="3">
    <w:abstractNumId w:val="127"/>
  </w:num>
  <w:num w:numId="4">
    <w:abstractNumId w:val="0"/>
  </w:num>
  <w:num w:numId="5">
    <w:abstractNumId w:val="93"/>
  </w:num>
  <w:num w:numId="6">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3"/>
  </w:num>
  <w:num w:numId="8">
    <w:abstractNumId w:val="97"/>
  </w:num>
  <w:num w:numId="9">
    <w:abstractNumId w:val="25"/>
  </w:num>
  <w:num w:numId="10">
    <w:abstractNumId w:val="2"/>
  </w:num>
  <w:num w:numId="11">
    <w:abstractNumId w:val="148"/>
  </w:num>
  <w:num w:numId="12">
    <w:abstractNumId w:val="62"/>
  </w:num>
  <w:num w:numId="13">
    <w:abstractNumId w:val="151"/>
  </w:num>
  <w:num w:numId="14">
    <w:abstractNumId w:val="108"/>
  </w:num>
  <w:num w:numId="15">
    <w:abstractNumId w:val="188"/>
  </w:num>
  <w:num w:numId="16">
    <w:abstractNumId w:val="43"/>
  </w:num>
  <w:num w:numId="17">
    <w:abstractNumId w:val="100"/>
  </w:num>
  <w:num w:numId="18">
    <w:abstractNumId w:val="203"/>
  </w:num>
  <w:num w:numId="19">
    <w:abstractNumId w:val="94"/>
  </w:num>
  <w:num w:numId="20">
    <w:abstractNumId w:val="199"/>
  </w:num>
  <w:num w:numId="21">
    <w:abstractNumId w:val="88"/>
  </w:num>
  <w:num w:numId="22">
    <w:abstractNumId w:val="121"/>
  </w:num>
  <w:num w:numId="23">
    <w:abstractNumId w:val="178"/>
  </w:num>
  <w:num w:numId="24">
    <w:abstractNumId w:val="117"/>
  </w:num>
  <w:num w:numId="25">
    <w:abstractNumId w:val="150"/>
  </w:num>
  <w:num w:numId="26">
    <w:abstractNumId w:val="96"/>
  </w:num>
  <w:num w:numId="27">
    <w:abstractNumId w:val="51"/>
  </w:num>
  <w:num w:numId="28">
    <w:abstractNumId w:val="22"/>
  </w:num>
  <w:num w:numId="29">
    <w:abstractNumId w:val="104"/>
  </w:num>
  <w:num w:numId="30">
    <w:abstractNumId w:val="28"/>
  </w:num>
  <w:num w:numId="31">
    <w:abstractNumId w:val="41"/>
  </w:num>
  <w:num w:numId="32">
    <w:abstractNumId w:val="130"/>
  </w:num>
  <w:num w:numId="33">
    <w:abstractNumId w:val="24"/>
  </w:num>
  <w:num w:numId="34">
    <w:abstractNumId w:val="133"/>
  </w:num>
  <w:num w:numId="35">
    <w:abstractNumId w:val="163"/>
  </w:num>
  <w:num w:numId="36">
    <w:abstractNumId w:val="61"/>
  </w:num>
  <w:num w:numId="37">
    <w:abstractNumId w:val="109"/>
  </w:num>
  <w:num w:numId="38">
    <w:abstractNumId w:val="213"/>
  </w:num>
  <w:num w:numId="39">
    <w:abstractNumId w:val="18"/>
  </w:num>
  <w:num w:numId="40">
    <w:abstractNumId w:val="68"/>
  </w:num>
  <w:num w:numId="41">
    <w:abstractNumId w:val="58"/>
  </w:num>
  <w:num w:numId="42">
    <w:abstractNumId w:val="26"/>
  </w:num>
  <w:num w:numId="43">
    <w:abstractNumId w:val="99"/>
  </w:num>
  <w:num w:numId="44">
    <w:abstractNumId w:val="149"/>
  </w:num>
  <w:num w:numId="45">
    <w:abstractNumId w:val="129"/>
  </w:num>
  <w:num w:numId="46">
    <w:abstractNumId w:val="36"/>
  </w:num>
  <w:num w:numId="47">
    <w:abstractNumId w:val="92"/>
  </w:num>
  <w:num w:numId="48">
    <w:abstractNumId w:val="11"/>
  </w:num>
  <w:num w:numId="49">
    <w:abstractNumId w:val="110"/>
  </w:num>
  <w:num w:numId="50">
    <w:abstractNumId w:val="173"/>
  </w:num>
  <w:num w:numId="51">
    <w:abstractNumId w:val="122"/>
  </w:num>
  <w:num w:numId="52">
    <w:abstractNumId w:val="162"/>
  </w:num>
  <w:num w:numId="53">
    <w:abstractNumId w:val="35"/>
  </w:num>
  <w:num w:numId="54">
    <w:abstractNumId w:val="8"/>
  </w:num>
  <w:num w:numId="55">
    <w:abstractNumId w:val="54"/>
  </w:num>
  <w:num w:numId="56">
    <w:abstractNumId w:val="67"/>
  </w:num>
  <w:num w:numId="57">
    <w:abstractNumId w:val="111"/>
  </w:num>
  <w:num w:numId="58">
    <w:abstractNumId w:val="78"/>
  </w:num>
  <w:num w:numId="59">
    <w:abstractNumId w:val="46"/>
  </w:num>
  <w:num w:numId="60">
    <w:abstractNumId w:val="34"/>
  </w:num>
  <w:num w:numId="61">
    <w:abstractNumId w:val="177"/>
  </w:num>
  <w:num w:numId="62">
    <w:abstractNumId w:val="159"/>
  </w:num>
  <w:num w:numId="63">
    <w:abstractNumId w:val="193"/>
  </w:num>
  <w:num w:numId="64">
    <w:abstractNumId w:val="147"/>
  </w:num>
  <w:num w:numId="65">
    <w:abstractNumId w:val="131"/>
  </w:num>
  <w:num w:numId="66">
    <w:abstractNumId w:val="15"/>
  </w:num>
  <w:num w:numId="67">
    <w:abstractNumId w:val="209"/>
  </w:num>
  <w:num w:numId="68">
    <w:abstractNumId w:val="39"/>
  </w:num>
  <w:num w:numId="69">
    <w:abstractNumId w:val="176"/>
  </w:num>
  <w:num w:numId="70">
    <w:abstractNumId w:val="190"/>
  </w:num>
  <w:num w:numId="71">
    <w:abstractNumId w:val="31"/>
  </w:num>
  <w:num w:numId="72">
    <w:abstractNumId w:val="174"/>
  </w:num>
  <w:num w:numId="73">
    <w:abstractNumId w:val="33"/>
  </w:num>
  <w:num w:numId="74">
    <w:abstractNumId w:val="89"/>
  </w:num>
  <w:num w:numId="75">
    <w:abstractNumId w:val="60"/>
  </w:num>
  <w:num w:numId="76">
    <w:abstractNumId w:val="112"/>
  </w:num>
  <w:num w:numId="77">
    <w:abstractNumId w:val="200"/>
  </w:num>
  <w:num w:numId="78">
    <w:abstractNumId w:val="113"/>
  </w:num>
  <w:num w:numId="79">
    <w:abstractNumId w:val="154"/>
  </w:num>
  <w:num w:numId="80">
    <w:abstractNumId w:val="7"/>
  </w:num>
  <w:num w:numId="81">
    <w:abstractNumId w:val="53"/>
  </w:num>
  <w:num w:numId="82">
    <w:abstractNumId w:val="23"/>
  </w:num>
  <w:num w:numId="83">
    <w:abstractNumId w:val="183"/>
  </w:num>
  <w:num w:numId="84">
    <w:abstractNumId w:val="211"/>
  </w:num>
  <w:num w:numId="85">
    <w:abstractNumId w:val="84"/>
  </w:num>
  <w:num w:numId="86">
    <w:abstractNumId w:val="70"/>
  </w:num>
  <w:num w:numId="87">
    <w:abstractNumId w:val="64"/>
  </w:num>
  <w:num w:numId="88">
    <w:abstractNumId w:val="165"/>
  </w:num>
  <w:num w:numId="89">
    <w:abstractNumId w:val="179"/>
  </w:num>
  <w:num w:numId="90">
    <w:abstractNumId w:val="145"/>
  </w:num>
  <w:num w:numId="91">
    <w:abstractNumId w:val="91"/>
  </w:num>
  <w:num w:numId="92">
    <w:abstractNumId w:val="37"/>
  </w:num>
  <w:num w:numId="93">
    <w:abstractNumId w:val="118"/>
  </w:num>
  <w:num w:numId="94">
    <w:abstractNumId w:val="155"/>
  </w:num>
  <w:num w:numId="95">
    <w:abstractNumId w:val="180"/>
  </w:num>
  <w:num w:numId="96">
    <w:abstractNumId w:val="172"/>
  </w:num>
  <w:num w:numId="97">
    <w:abstractNumId w:val="57"/>
  </w:num>
  <w:num w:numId="98">
    <w:abstractNumId w:val="134"/>
  </w:num>
  <w:num w:numId="99">
    <w:abstractNumId w:val="161"/>
  </w:num>
  <w:num w:numId="100">
    <w:abstractNumId w:val="123"/>
  </w:num>
  <w:num w:numId="101">
    <w:abstractNumId w:val="116"/>
  </w:num>
  <w:num w:numId="102">
    <w:abstractNumId w:val="171"/>
  </w:num>
  <w:num w:numId="103">
    <w:abstractNumId w:val="48"/>
  </w:num>
  <w:num w:numId="104">
    <w:abstractNumId w:val="202"/>
  </w:num>
  <w:num w:numId="105">
    <w:abstractNumId w:val="204"/>
  </w:num>
  <w:num w:numId="106">
    <w:abstractNumId w:val="138"/>
  </w:num>
  <w:num w:numId="107">
    <w:abstractNumId w:val="212"/>
  </w:num>
  <w:num w:numId="108">
    <w:abstractNumId w:val="76"/>
  </w:num>
  <w:num w:numId="109">
    <w:abstractNumId w:val="63"/>
  </w:num>
  <w:num w:numId="110">
    <w:abstractNumId w:val="170"/>
  </w:num>
  <w:num w:numId="111">
    <w:abstractNumId w:val="139"/>
  </w:num>
  <w:num w:numId="112">
    <w:abstractNumId w:val="120"/>
  </w:num>
  <w:num w:numId="113">
    <w:abstractNumId w:val="146"/>
  </w:num>
  <w:num w:numId="114">
    <w:abstractNumId w:val="90"/>
  </w:num>
  <w:num w:numId="115">
    <w:abstractNumId w:val="136"/>
  </w:num>
  <w:num w:numId="116">
    <w:abstractNumId w:val="66"/>
  </w:num>
  <w:num w:numId="117">
    <w:abstractNumId w:val="208"/>
  </w:num>
  <w:num w:numId="118">
    <w:abstractNumId w:val="137"/>
  </w:num>
  <w:num w:numId="119">
    <w:abstractNumId w:val="105"/>
  </w:num>
  <w:num w:numId="120">
    <w:abstractNumId w:val="80"/>
  </w:num>
  <w:num w:numId="121">
    <w:abstractNumId w:val="197"/>
  </w:num>
  <w:num w:numId="122">
    <w:abstractNumId w:val="141"/>
  </w:num>
  <w:num w:numId="123">
    <w:abstractNumId w:val="181"/>
  </w:num>
  <w:num w:numId="124">
    <w:abstractNumId w:val="142"/>
  </w:num>
  <w:num w:numId="125">
    <w:abstractNumId w:val="85"/>
  </w:num>
  <w:num w:numId="126">
    <w:abstractNumId w:val="198"/>
  </w:num>
  <w:num w:numId="127">
    <w:abstractNumId w:val="135"/>
  </w:num>
  <w:num w:numId="128">
    <w:abstractNumId w:val="1"/>
  </w:num>
  <w:num w:numId="129">
    <w:abstractNumId w:val="79"/>
  </w:num>
  <w:num w:numId="130">
    <w:abstractNumId w:val="167"/>
  </w:num>
  <w:num w:numId="131">
    <w:abstractNumId w:val="38"/>
  </w:num>
  <w:num w:numId="132">
    <w:abstractNumId w:val="5"/>
  </w:num>
  <w:num w:numId="133">
    <w:abstractNumId w:val="189"/>
  </w:num>
  <w:num w:numId="134">
    <w:abstractNumId w:val="166"/>
  </w:num>
  <w:num w:numId="135">
    <w:abstractNumId w:val="42"/>
  </w:num>
  <w:num w:numId="136">
    <w:abstractNumId w:val="3"/>
  </w:num>
  <w:num w:numId="137">
    <w:abstractNumId w:val="214"/>
  </w:num>
  <w:num w:numId="138">
    <w:abstractNumId w:val="4"/>
  </w:num>
  <w:num w:numId="139">
    <w:abstractNumId w:val="164"/>
  </w:num>
  <w:num w:numId="140">
    <w:abstractNumId w:val="6"/>
  </w:num>
  <w:num w:numId="141">
    <w:abstractNumId w:val="160"/>
  </w:num>
  <w:num w:numId="142">
    <w:abstractNumId w:val="13"/>
  </w:num>
  <w:num w:numId="143">
    <w:abstractNumId w:val="16"/>
  </w:num>
  <w:num w:numId="144">
    <w:abstractNumId w:val="115"/>
  </w:num>
  <w:num w:numId="145">
    <w:abstractNumId w:val="19"/>
  </w:num>
  <w:num w:numId="146">
    <w:abstractNumId w:val="65"/>
  </w:num>
  <w:num w:numId="147">
    <w:abstractNumId w:val="210"/>
  </w:num>
  <w:num w:numId="148">
    <w:abstractNumId w:val="158"/>
  </w:num>
  <w:num w:numId="149">
    <w:abstractNumId w:val="73"/>
  </w:num>
  <w:num w:numId="150">
    <w:abstractNumId w:val="10"/>
  </w:num>
  <w:num w:numId="151">
    <w:abstractNumId w:val="191"/>
  </w:num>
  <w:num w:numId="152">
    <w:abstractNumId w:val="168"/>
  </w:num>
  <w:num w:numId="153">
    <w:abstractNumId w:val="103"/>
  </w:num>
  <w:num w:numId="154">
    <w:abstractNumId w:val="21"/>
  </w:num>
  <w:num w:numId="155">
    <w:abstractNumId w:val="102"/>
  </w:num>
  <w:num w:numId="156">
    <w:abstractNumId w:val="101"/>
  </w:num>
  <w:num w:numId="157">
    <w:abstractNumId w:val="55"/>
  </w:num>
  <w:num w:numId="158">
    <w:abstractNumId w:val="12"/>
  </w:num>
  <w:num w:numId="159">
    <w:abstractNumId w:val="206"/>
  </w:num>
  <w:num w:numId="160">
    <w:abstractNumId w:val="207"/>
  </w:num>
  <w:num w:numId="161">
    <w:abstractNumId w:val="74"/>
  </w:num>
  <w:num w:numId="162">
    <w:abstractNumId w:val="144"/>
  </w:num>
  <w:num w:numId="163">
    <w:abstractNumId w:val="95"/>
  </w:num>
  <w:num w:numId="164">
    <w:abstractNumId w:val="72"/>
  </w:num>
  <w:num w:numId="165">
    <w:abstractNumId w:val="47"/>
  </w:num>
  <w:num w:numId="166">
    <w:abstractNumId w:val="20"/>
  </w:num>
  <w:num w:numId="167">
    <w:abstractNumId w:val="52"/>
  </w:num>
  <w:num w:numId="168">
    <w:abstractNumId w:val="49"/>
  </w:num>
  <w:num w:numId="169">
    <w:abstractNumId w:val="157"/>
  </w:num>
  <w:num w:numId="170">
    <w:abstractNumId w:val="140"/>
  </w:num>
  <w:num w:numId="171">
    <w:abstractNumId w:val="56"/>
  </w:num>
  <w:num w:numId="172">
    <w:abstractNumId w:val="201"/>
  </w:num>
  <w:num w:numId="173">
    <w:abstractNumId w:val="184"/>
  </w:num>
  <w:num w:numId="174">
    <w:abstractNumId w:val="169"/>
  </w:num>
  <w:num w:numId="175">
    <w:abstractNumId w:val="30"/>
  </w:num>
  <w:num w:numId="176">
    <w:abstractNumId w:val="182"/>
  </w:num>
  <w:num w:numId="177">
    <w:abstractNumId w:val="186"/>
  </w:num>
  <w:num w:numId="178">
    <w:abstractNumId w:val="27"/>
  </w:num>
  <w:num w:numId="179">
    <w:abstractNumId w:val="59"/>
  </w:num>
  <w:num w:numId="180">
    <w:abstractNumId w:val="44"/>
  </w:num>
  <w:num w:numId="181">
    <w:abstractNumId w:val="175"/>
  </w:num>
  <w:num w:numId="182">
    <w:abstractNumId w:val="132"/>
  </w:num>
  <w:num w:numId="183">
    <w:abstractNumId w:val="45"/>
  </w:num>
  <w:num w:numId="184">
    <w:abstractNumId w:val="128"/>
  </w:num>
  <w:num w:numId="185">
    <w:abstractNumId w:val="119"/>
  </w:num>
  <w:num w:numId="186">
    <w:abstractNumId w:val="32"/>
  </w:num>
  <w:num w:numId="187">
    <w:abstractNumId w:val="81"/>
  </w:num>
  <w:num w:numId="188">
    <w:abstractNumId w:val="143"/>
  </w:num>
  <w:num w:numId="189">
    <w:abstractNumId w:val="152"/>
  </w:num>
  <w:num w:numId="190">
    <w:abstractNumId w:val="17"/>
  </w:num>
  <w:num w:numId="191">
    <w:abstractNumId w:val="69"/>
  </w:num>
  <w:num w:numId="192">
    <w:abstractNumId w:val="75"/>
  </w:num>
  <w:num w:numId="193">
    <w:abstractNumId w:val="106"/>
  </w:num>
  <w:num w:numId="194">
    <w:abstractNumId w:val="126"/>
  </w:num>
  <w:num w:numId="195">
    <w:abstractNumId w:val="124"/>
  </w:num>
  <w:num w:numId="196">
    <w:abstractNumId w:val="192"/>
  </w:num>
  <w:num w:numId="197">
    <w:abstractNumId w:val="107"/>
  </w:num>
  <w:num w:numId="198">
    <w:abstractNumId w:val="98"/>
  </w:num>
  <w:num w:numId="199">
    <w:abstractNumId w:val="86"/>
  </w:num>
  <w:num w:numId="200">
    <w:abstractNumId w:val="40"/>
  </w:num>
  <w:num w:numId="201">
    <w:abstractNumId w:val="114"/>
  </w:num>
  <w:num w:numId="202">
    <w:abstractNumId w:val="50"/>
  </w:num>
  <w:num w:numId="203">
    <w:abstractNumId w:val="185"/>
  </w:num>
  <w:num w:numId="204">
    <w:abstractNumId w:val="205"/>
  </w:num>
  <w:num w:numId="205">
    <w:abstractNumId w:val="195"/>
  </w:num>
  <w:num w:numId="206">
    <w:abstractNumId w:val="87"/>
  </w:num>
  <w:num w:numId="207">
    <w:abstractNumId w:val="29"/>
  </w:num>
  <w:num w:numId="208">
    <w:abstractNumId w:val="82"/>
  </w:num>
  <w:num w:numId="209">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1">
    <w:abstractNumId w:val="1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2">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3">
    <w:abstractNumId w:val="187"/>
  </w:num>
  <w:num w:numId="214">
    <w:abstractNumId w:val="153"/>
  </w:num>
  <w:num w:numId="215">
    <w:abstractNumId w:val="14"/>
  </w:num>
  <w:numIdMacAtCleanup w:val="2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01BA0"/>
    <w:rsid w:val="00004D38"/>
    <w:rsid w:val="00015EE5"/>
    <w:rsid w:val="00021FEA"/>
    <w:rsid w:val="000345F1"/>
    <w:rsid w:val="000366BC"/>
    <w:rsid w:val="0004027B"/>
    <w:rsid w:val="000414F6"/>
    <w:rsid w:val="000440A0"/>
    <w:rsid w:val="00051F38"/>
    <w:rsid w:val="00064FEC"/>
    <w:rsid w:val="0006545A"/>
    <w:rsid w:val="00065D0C"/>
    <w:rsid w:val="00073B2E"/>
    <w:rsid w:val="00077424"/>
    <w:rsid w:val="00087712"/>
    <w:rsid w:val="00094ED6"/>
    <w:rsid w:val="000A277C"/>
    <w:rsid w:val="000B0DCD"/>
    <w:rsid w:val="000B7A71"/>
    <w:rsid w:val="000E14DB"/>
    <w:rsid w:val="0010608C"/>
    <w:rsid w:val="001062BB"/>
    <w:rsid w:val="00116AF3"/>
    <w:rsid w:val="00122110"/>
    <w:rsid w:val="001231FE"/>
    <w:rsid w:val="00141395"/>
    <w:rsid w:val="00144C58"/>
    <w:rsid w:val="00146FA3"/>
    <w:rsid w:val="00150FA6"/>
    <w:rsid w:val="00151B04"/>
    <w:rsid w:val="00171D80"/>
    <w:rsid w:val="00172112"/>
    <w:rsid w:val="00173AC5"/>
    <w:rsid w:val="00174593"/>
    <w:rsid w:val="0017531C"/>
    <w:rsid w:val="00175C52"/>
    <w:rsid w:val="00186C35"/>
    <w:rsid w:val="00187BA3"/>
    <w:rsid w:val="00191746"/>
    <w:rsid w:val="001C75A3"/>
    <w:rsid w:val="001D24E4"/>
    <w:rsid w:val="001D2A3A"/>
    <w:rsid w:val="001D40F8"/>
    <w:rsid w:val="001D484A"/>
    <w:rsid w:val="001E54CE"/>
    <w:rsid w:val="001F1409"/>
    <w:rsid w:val="001F377B"/>
    <w:rsid w:val="001F4A3C"/>
    <w:rsid w:val="00201A19"/>
    <w:rsid w:val="00207691"/>
    <w:rsid w:val="0020771B"/>
    <w:rsid w:val="002145F1"/>
    <w:rsid w:val="002165EA"/>
    <w:rsid w:val="0021676E"/>
    <w:rsid w:val="00221384"/>
    <w:rsid w:val="002407AE"/>
    <w:rsid w:val="0025228A"/>
    <w:rsid w:val="00252A5F"/>
    <w:rsid w:val="00255B40"/>
    <w:rsid w:val="002651E9"/>
    <w:rsid w:val="002758A4"/>
    <w:rsid w:val="002759A5"/>
    <w:rsid w:val="00275A41"/>
    <w:rsid w:val="00277C09"/>
    <w:rsid w:val="00284876"/>
    <w:rsid w:val="002929B1"/>
    <w:rsid w:val="002A0C02"/>
    <w:rsid w:val="002A305E"/>
    <w:rsid w:val="002C165F"/>
    <w:rsid w:val="002D2CF7"/>
    <w:rsid w:val="002E6C4C"/>
    <w:rsid w:val="002F38B6"/>
    <w:rsid w:val="002F7719"/>
    <w:rsid w:val="00301C01"/>
    <w:rsid w:val="00311757"/>
    <w:rsid w:val="00315A5D"/>
    <w:rsid w:val="0032061E"/>
    <w:rsid w:val="00334F6C"/>
    <w:rsid w:val="00337A20"/>
    <w:rsid w:val="0034023C"/>
    <w:rsid w:val="00342EE0"/>
    <w:rsid w:val="003527A8"/>
    <w:rsid w:val="00354395"/>
    <w:rsid w:val="00364741"/>
    <w:rsid w:val="0036727F"/>
    <w:rsid w:val="0037752C"/>
    <w:rsid w:val="00381476"/>
    <w:rsid w:val="00384B6A"/>
    <w:rsid w:val="0038545E"/>
    <w:rsid w:val="003A26B5"/>
    <w:rsid w:val="003A282F"/>
    <w:rsid w:val="003B0404"/>
    <w:rsid w:val="003B392D"/>
    <w:rsid w:val="003B39A6"/>
    <w:rsid w:val="003D2163"/>
    <w:rsid w:val="003D7932"/>
    <w:rsid w:val="003E29AE"/>
    <w:rsid w:val="003F0349"/>
    <w:rsid w:val="0040087C"/>
    <w:rsid w:val="00401CD5"/>
    <w:rsid w:val="00402343"/>
    <w:rsid w:val="00407213"/>
    <w:rsid w:val="00410741"/>
    <w:rsid w:val="0042540A"/>
    <w:rsid w:val="00427B0E"/>
    <w:rsid w:val="00437811"/>
    <w:rsid w:val="00467FA0"/>
    <w:rsid w:val="004712DB"/>
    <w:rsid w:val="00474C67"/>
    <w:rsid w:val="004914BD"/>
    <w:rsid w:val="0049584C"/>
    <w:rsid w:val="004978B3"/>
    <w:rsid w:val="004A0BA3"/>
    <w:rsid w:val="004B21E9"/>
    <w:rsid w:val="004C3BA5"/>
    <w:rsid w:val="004C6DE4"/>
    <w:rsid w:val="004D6B87"/>
    <w:rsid w:val="004E1288"/>
    <w:rsid w:val="004E5E50"/>
    <w:rsid w:val="004F0EF4"/>
    <w:rsid w:val="004F29A0"/>
    <w:rsid w:val="004F413D"/>
    <w:rsid w:val="004F4F24"/>
    <w:rsid w:val="005008F9"/>
    <w:rsid w:val="0051317D"/>
    <w:rsid w:val="00513EDE"/>
    <w:rsid w:val="0052193F"/>
    <w:rsid w:val="005219AF"/>
    <w:rsid w:val="0052679E"/>
    <w:rsid w:val="00527203"/>
    <w:rsid w:val="00530C73"/>
    <w:rsid w:val="0053565F"/>
    <w:rsid w:val="005428BC"/>
    <w:rsid w:val="00544557"/>
    <w:rsid w:val="00550CB2"/>
    <w:rsid w:val="00551386"/>
    <w:rsid w:val="005627B3"/>
    <w:rsid w:val="00562845"/>
    <w:rsid w:val="00580D79"/>
    <w:rsid w:val="00583004"/>
    <w:rsid w:val="0058644E"/>
    <w:rsid w:val="005A2A13"/>
    <w:rsid w:val="005B4472"/>
    <w:rsid w:val="005B6D15"/>
    <w:rsid w:val="005B7062"/>
    <w:rsid w:val="005C30B2"/>
    <w:rsid w:val="005C3C0C"/>
    <w:rsid w:val="005C7877"/>
    <w:rsid w:val="005D11E1"/>
    <w:rsid w:val="005D560B"/>
    <w:rsid w:val="005E2314"/>
    <w:rsid w:val="005F2837"/>
    <w:rsid w:val="005F668D"/>
    <w:rsid w:val="00624531"/>
    <w:rsid w:val="006364D5"/>
    <w:rsid w:val="00641C56"/>
    <w:rsid w:val="006425FF"/>
    <w:rsid w:val="006446FF"/>
    <w:rsid w:val="006534F0"/>
    <w:rsid w:val="00653525"/>
    <w:rsid w:val="0066485C"/>
    <w:rsid w:val="0066740A"/>
    <w:rsid w:val="0068676A"/>
    <w:rsid w:val="00690549"/>
    <w:rsid w:val="006D4DE0"/>
    <w:rsid w:val="006D53E9"/>
    <w:rsid w:val="006F132C"/>
    <w:rsid w:val="0070759B"/>
    <w:rsid w:val="00710EC8"/>
    <w:rsid w:val="007223E9"/>
    <w:rsid w:val="0072615F"/>
    <w:rsid w:val="0073234E"/>
    <w:rsid w:val="007449AD"/>
    <w:rsid w:val="00750B12"/>
    <w:rsid w:val="0075206A"/>
    <w:rsid w:val="00756445"/>
    <w:rsid w:val="00784084"/>
    <w:rsid w:val="007A52E6"/>
    <w:rsid w:val="007B6060"/>
    <w:rsid w:val="007D42AC"/>
    <w:rsid w:val="007E1018"/>
    <w:rsid w:val="007E22FB"/>
    <w:rsid w:val="007E429F"/>
    <w:rsid w:val="007F4DE8"/>
    <w:rsid w:val="007F529C"/>
    <w:rsid w:val="008066E4"/>
    <w:rsid w:val="008141CB"/>
    <w:rsid w:val="00815492"/>
    <w:rsid w:val="008238A0"/>
    <w:rsid w:val="00831264"/>
    <w:rsid w:val="00832AE8"/>
    <w:rsid w:val="00834AEB"/>
    <w:rsid w:val="008358AE"/>
    <w:rsid w:val="008371F9"/>
    <w:rsid w:val="00844875"/>
    <w:rsid w:val="008679B5"/>
    <w:rsid w:val="00876A83"/>
    <w:rsid w:val="00877EF5"/>
    <w:rsid w:val="00890B9B"/>
    <w:rsid w:val="00890C4B"/>
    <w:rsid w:val="00895771"/>
    <w:rsid w:val="008A01BE"/>
    <w:rsid w:val="008A24EB"/>
    <w:rsid w:val="008B139F"/>
    <w:rsid w:val="008B7F08"/>
    <w:rsid w:val="008D1802"/>
    <w:rsid w:val="008D6C00"/>
    <w:rsid w:val="008D6F8C"/>
    <w:rsid w:val="008D7DC1"/>
    <w:rsid w:val="008E1259"/>
    <w:rsid w:val="008E1B7D"/>
    <w:rsid w:val="0090571C"/>
    <w:rsid w:val="00906BDC"/>
    <w:rsid w:val="00910303"/>
    <w:rsid w:val="009103C4"/>
    <w:rsid w:val="0091604A"/>
    <w:rsid w:val="00923D82"/>
    <w:rsid w:val="00924161"/>
    <w:rsid w:val="0093109D"/>
    <w:rsid w:val="009318D0"/>
    <w:rsid w:val="009423C8"/>
    <w:rsid w:val="009470C1"/>
    <w:rsid w:val="00947134"/>
    <w:rsid w:val="0097294B"/>
    <w:rsid w:val="00972DD8"/>
    <w:rsid w:val="00985FE3"/>
    <w:rsid w:val="00991BF8"/>
    <w:rsid w:val="009A3E97"/>
    <w:rsid w:val="009B4039"/>
    <w:rsid w:val="009C0364"/>
    <w:rsid w:val="009C6B5A"/>
    <w:rsid w:val="009D41F9"/>
    <w:rsid w:val="009D6A88"/>
    <w:rsid w:val="009E2C2B"/>
    <w:rsid w:val="009E685D"/>
    <w:rsid w:val="009F156F"/>
    <w:rsid w:val="009F2091"/>
    <w:rsid w:val="00A054AC"/>
    <w:rsid w:val="00A2640D"/>
    <w:rsid w:val="00A26F44"/>
    <w:rsid w:val="00A27431"/>
    <w:rsid w:val="00A30632"/>
    <w:rsid w:val="00A311CB"/>
    <w:rsid w:val="00A43CE5"/>
    <w:rsid w:val="00A53CD4"/>
    <w:rsid w:val="00A555B2"/>
    <w:rsid w:val="00A571EA"/>
    <w:rsid w:val="00A61729"/>
    <w:rsid w:val="00A64208"/>
    <w:rsid w:val="00A70F44"/>
    <w:rsid w:val="00A84901"/>
    <w:rsid w:val="00A8531D"/>
    <w:rsid w:val="00A859D3"/>
    <w:rsid w:val="00A86E5F"/>
    <w:rsid w:val="00A91645"/>
    <w:rsid w:val="00AA49EC"/>
    <w:rsid w:val="00AB384B"/>
    <w:rsid w:val="00AB436A"/>
    <w:rsid w:val="00AC26B5"/>
    <w:rsid w:val="00AE3406"/>
    <w:rsid w:val="00AE6DD2"/>
    <w:rsid w:val="00AF3168"/>
    <w:rsid w:val="00B052ED"/>
    <w:rsid w:val="00B0565A"/>
    <w:rsid w:val="00B104EF"/>
    <w:rsid w:val="00B16138"/>
    <w:rsid w:val="00B23363"/>
    <w:rsid w:val="00B32C48"/>
    <w:rsid w:val="00B46390"/>
    <w:rsid w:val="00B6445C"/>
    <w:rsid w:val="00B65A2B"/>
    <w:rsid w:val="00B7227F"/>
    <w:rsid w:val="00B7479D"/>
    <w:rsid w:val="00B8195D"/>
    <w:rsid w:val="00B8218A"/>
    <w:rsid w:val="00B8381E"/>
    <w:rsid w:val="00B8401B"/>
    <w:rsid w:val="00B8507B"/>
    <w:rsid w:val="00B9350B"/>
    <w:rsid w:val="00B96D1D"/>
    <w:rsid w:val="00BA46B4"/>
    <w:rsid w:val="00BB2319"/>
    <w:rsid w:val="00BC0F0B"/>
    <w:rsid w:val="00BC1383"/>
    <w:rsid w:val="00BD78B2"/>
    <w:rsid w:val="00BE744B"/>
    <w:rsid w:val="00BF1B99"/>
    <w:rsid w:val="00BF3A59"/>
    <w:rsid w:val="00C05145"/>
    <w:rsid w:val="00C07B00"/>
    <w:rsid w:val="00C10D41"/>
    <w:rsid w:val="00C20DD2"/>
    <w:rsid w:val="00C2396C"/>
    <w:rsid w:val="00C34847"/>
    <w:rsid w:val="00C4630C"/>
    <w:rsid w:val="00C46D62"/>
    <w:rsid w:val="00C47A3E"/>
    <w:rsid w:val="00C50E9F"/>
    <w:rsid w:val="00C518D7"/>
    <w:rsid w:val="00C71660"/>
    <w:rsid w:val="00C76650"/>
    <w:rsid w:val="00C7738C"/>
    <w:rsid w:val="00C85A73"/>
    <w:rsid w:val="00CA377A"/>
    <w:rsid w:val="00CB29F4"/>
    <w:rsid w:val="00CB562F"/>
    <w:rsid w:val="00CB6FFD"/>
    <w:rsid w:val="00CB71DA"/>
    <w:rsid w:val="00CC5156"/>
    <w:rsid w:val="00CC5BAC"/>
    <w:rsid w:val="00CC7701"/>
    <w:rsid w:val="00CD2797"/>
    <w:rsid w:val="00CD75E6"/>
    <w:rsid w:val="00CD77AA"/>
    <w:rsid w:val="00CD7F52"/>
    <w:rsid w:val="00CE1363"/>
    <w:rsid w:val="00CE359B"/>
    <w:rsid w:val="00CF724D"/>
    <w:rsid w:val="00D04F4E"/>
    <w:rsid w:val="00D07C36"/>
    <w:rsid w:val="00D2153B"/>
    <w:rsid w:val="00D2226B"/>
    <w:rsid w:val="00D2308B"/>
    <w:rsid w:val="00D30852"/>
    <w:rsid w:val="00D5012B"/>
    <w:rsid w:val="00D55E88"/>
    <w:rsid w:val="00D570F8"/>
    <w:rsid w:val="00D74813"/>
    <w:rsid w:val="00D76091"/>
    <w:rsid w:val="00D95255"/>
    <w:rsid w:val="00D96EAB"/>
    <w:rsid w:val="00DC1F88"/>
    <w:rsid w:val="00E0145A"/>
    <w:rsid w:val="00E04AA0"/>
    <w:rsid w:val="00E10DBD"/>
    <w:rsid w:val="00E12D51"/>
    <w:rsid w:val="00E34680"/>
    <w:rsid w:val="00E4137C"/>
    <w:rsid w:val="00E52B66"/>
    <w:rsid w:val="00E55C77"/>
    <w:rsid w:val="00E606F0"/>
    <w:rsid w:val="00E65564"/>
    <w:rsid w:val="00E83B26"/>
    <w:rsid w:val="00EB2B59"/>
    <w:rsid w:val="00EB4337"/>
    <w:rsid w:val="00EB78B2"/>
    <w:rsid w:val="00ED5598"/>
    <w:rsid w:val="00EE0D6D"/>
    <w:rsid w:val="00EE59C2"/>
    <w:rsid w:val="00F061F3"/>
    <w:rsid w:val="00F14A3A"/>
    <w:rsid w:val="00F201E7"/>
    <w:rsid w:val="00F4745B"/>
    <w:rsid w:val="00F5021D"/>
    <w:rsid w:val="00F60B0B"/>
    <w:rsid w:val="00F756F0"/>
    <w:rsid w:val="00F76439"/>
    <w:rsid w:val="00F80DBE"/>
    <w:rsid w:val="00F81529"/>
    <w:rsid w:val="00F817BC"/>
    <w:rsid w:val="00F81854"/>
    <w:rsid w:val="00F8226D"/>
    <w:rsid w:val="00F975FA"/>
    <w:rsid w:val="00FA741B"/>
    <w:rsid w:val="00FB4B80"/>
    <w:rsid w:val="00FC31C8"/>
    <w:rsid w:val="00FC38C4"/>
    <w:rsid w:val="00FC49E2"/>
    <w:rsid w:val="00FC7C18"/>
    <w:rsid w:val="00FD3629"/>
    <w:rsid w:val="00FD4952"/>
    <w:rsid w:val="00FE2263"/>
    <w:rsid w:val="00FF0157"/>
    <w:rsid w:val="00FF5AF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EA2857"/>
  <w15:docId w15:val="{547F6C3A-7922-453C-9324-D19FCA0C3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BC1383"/>
    <w:pPr>
      <w:spacing w:line="360" w:lineRule="auto"/>
      <w:ind w:firstLine="709"/>
      <w:jc w:val="both"/>
    </w:pPr>
    <w:rPr>
      <w:rFonts w:ascii="Times New Roman" w:hAnsi="Times New Roman"/>
      <w:sz w:val="24"/>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972DD8"/>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qFormat/>
    <w:rsid w:val="00116AF3"/>
    <w:pPr>
      <w:keepNext/>
      <w:shd w:val="clear" w:color="auto" w:fill="FFFFFF"/>
      <w:tabs>
        <w:tab w:val="num" w:pos="0"/>
      </w:tabs>
      <w:suppressAutoHyphens/>
      <w:spacing w:line="348" w:lineRule="atLeast"/>
      <w:ind w:firstLine="0"/>
      <w:outlineLvl w:val="3"/>
    </w:pPr>
    <w:rPr>
      <w:rFonts w:eastAsia="Calibri" w:cs="Times New Roman"/>
      <w:b/>
      <w:sz w:val="20"/>
      <w:szCs w:val="20"/>
      <w:lang w:val="en-US" w:eastAsia="zh-CN"/>
    </w:rPr>
  </w:style>
  <w:style w:type="paragraph" w:styleId="5">
    <w:name w:val="heading 5"/>
    <w:basedOn w:val="13"/>
    <w:next w:val="a3"/>
    <w:link w:val="50"/>
    <w:qFormat/>
    <w:rsid w:val="00116AF3"/>
    <w:pPr>
      <w:keepNext w:val="0"/>
      <w:tabs>
        <w:tab w:val="num" w:pos="0"/>
      </w:tabs>
      <w:suppressAutoHyphens/>
      <w:spacing w:before="120" w:after="60"/>
      <w:ind w:firstLine="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qFormat/>
    <w:rsid w:val="00116AF3"/>
    <w:pPr>
      <w:keepNext w:val="0"/>
      <w:tabs>
        <w:tab w:val="num" w:pos="0"/>
      </w:tabs>
      <w:suppressAutoHyphens/>
      <w:spacing w:before="60" w:after="60"/>
      <w:ind w:firstLine="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qFormat/>
    <w:rsid w:val="00116AF3"/>
    <w:pPr>
      <w:keepNext w:val="0"/>
      <w:tabs>
        <w:tab w:val="num" w:pos="0"/>
      </w:tabs>
      <w:suppressAutoHyphens/>
      <w:spacing w:before="60" w:after="60"/>
      <w:ind w:firstLine="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116AF3"/>
    <w:pPr>
      <w:keepNext w:val="0"/>
      <w:tabs>
        <w:tab w:val="num" w:pos="0"/>
      </w:tabs>
      <w:suppressAutoHyphens/>
      <w:spacing w:before="60" w:after="60"/>
      <w:ind w:firstLine="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116AF3"/>
    <w:pPr>
      <w:keepNext w:val="0"/>
      <w:tabs>
        <w:tab w:val="num" w:pos="0"/>
      </w:tabs>
      <w:suppressAutoHyphens/>
      <w:spacing w:before="60" w:after="60"/>
      <w:ind w:firstLine="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rsid w:val="00C15E9F"/>
  </w:style>
  <w:style w:type="character" w:customStyle="1" w:styleId="a8">
    <w:name w:val="Нижний колонтитул Знак"/>
    <w:basedOn w:val="a4"/>
    <w:rsid w:val="00C15E9F"/>
  </w:style>
  <w:style w:type="character" w:customStyle="1" w:styleId="apple-converted-space">
    <w:name w:val="apple-converted-space"/>
    <w:basedOn w:val="a4"/>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qFormat/>
    <w:rsid w:val="00183653"/>
    <w:rPr>
      <w:rFonts w:ascii="Times New Roman" w:hAnsi="Times New Roman" w:cs="Times New Roman"/>
      <w:b/>
      <w:sz w:val="24"/>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rsid w:val="00300F50"/>
  </w:style>
  <w:style w:type="character" w:customStyle="1" w:styleId="ad">
    <w:name w:val="Без интервала Знак"/>
    <w:basedOn w:val="ac"/>
    <w:uiPriority w:val="1"/>
    <w:rsid w:val="008B1499"/>
    <w:rPr>
      <w:rFonts w:ascii="Times New Roman" w:hAnsi="Times New Roman" w:cs="Times New Roman"/>
      <w:sz w:val="24"/>
      <w:szCs w:val="24"/>
    </w:rPr>
  </w:style>
  <w:style w:type="character" w:customStyle="1" w:styleId="ae">
    <w:name w:val="УД Знак"/>
    <w:basedOn w:val="ad"/>
    <w:rsid w:val="00300F50"/>
    <w:rPr>
      <w:rFonts w:ascii="Times New Roman" w:hAnsi="Times New Roman" w:cs="Times New Roman"/>
      <w:b/>
      <w:sz w:val="24"/>
      <w:szCs w:val="24"/>
    </w:rPr>
  </w:style>
  <w:style w:type="character" w:customStyle="1" w:styleId="af">
    <w:name w:val="Ком Знак"/>
    <w:basedOn w:val="ac"/>
    <w:rsid w:val="008B1499"/>
    <w:rPr>
      <w:rFonts w:ascii="Times New Roman" w:hAnsi="Times New Roman" w:cs="Times New Roman"/>
      <w:i/>
      <w:sz w:val="24"/>
      <w:szCs w:val="24"/>
    </w:rPr>
  </w:style>
  <w:style w:type="character" w:styleId="af0">
    <w:name w:val="annotation reference"/>
    <w:basedOn w:val="a4"/>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rsid w:val="004008B9"/>
    <w:rPr>
      <w:rFonts w:ascii="Calibri" w:eastAsia="Calibri" w:hAnsi="Calibri" w:cs="Times New Roman"/>
      <w:sz w:val="20"/>
      <w:szCs w:val="20"/>
    </w:rPr>
  </w:style>
  <w:style w:type="character" w:styleId="af5">
    <w:name w:val="footnote reference"/>
    <w:unhideWhenUsed/>
    <w:qFormat/>
    <w:rsid w:val="004008B9"/>
    <w:rPr>
      <w:vertAlign w:val="superscript"/>
    </w:rPr>
  </w:style>
  <w:style w:type="character" w:customStyle="1" w:styleId="20">
    <w:name w:val="Заголовок 2 Знак"/>
    <w:aliases w:val="Наим. подраздела Знак"/>
    <w:basedOn w:val="a4"/>
    <w:link w:val="2"/>
    <w:qFormat/>
    <w:rsid w:val="002F7719"/>
    <w:rPr>
      <w:rFonts w:ascii="Times New Roman" w:hAnsi="Times New Roman" w:cs="Times New Roman"/>
      <w:b/>
      <w:sz w:val="24"/>
      <w:szCs w:val="24"/>
      <w:u w:val="single"/>
    </w:rPr>
  </w:style>
  <w:style w:type="character" w:customStyle="1" w:styleId="Normal1">
    <w:name w:val="Normal1 Знак"/>
    <w:basedOn w:val="a4"/>
    <w:uiPriority w:val="99"/>
    <w:rsid w:val="003F4166"/>
    <w:rPr>
      <w:rFonts w:ascii="Times New Roman" w:eastAsia="Times New Roman" w:hAnsi="Times New Roman" w:cs="Times New Roman"/>
      <w:sz w:val="20"/>
      <w:szCs w:val="20"/>
      <w:lang w:eastAsia="ru-RU"/>
    </w:rPr>
  </w:style>
  <w:style w:type="character" w:customStyle="1" w:styleId="14">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6">
    <w:name w:val="Ссылка указателя"/>
    <w:qFormat/>
    <w:rsid w:val="00275A41"/>
  </w:style>
  <w:style w:type="paragraph" w:customStyle="1" w:styleId="13">
    <w:name w:val="Заголовок1"/>
    <w:basedOn w:val="a1"/>
    <w:next w:val="a3"/>
    <w:rsid w:val="00275A41"/>
    <w:pPr>
      <w:keepNext/>
      <w:spacing w:before="240" w:after="120"/>
    </w:pPr>
    <w:rPr>
      <w:rFonts w:ascii="Liberation Sans" w:eastAsia="Microsoft YaHei" w:hAnsi="Liberation Sans" w:cs="Mangal"/>
      <w:sz w:val="28"/>
      <w:szCs w:val="28"/>
    </w:rPr>
  </w:style>
  <w:style w:type="paragraph" w:styleId="a3">
    <w:name w:val="Body Text"/>
    <w:basedOn w:val="a1"/>
    <w:link w:val="af7"/>
    <w:rsid w:val="00275A41"/>
    <w:pPr>
      <w:spacing w:after="140" w:line="288" w:lineRule="auto"/>
    </w:pPr>
  </w:style>
  <w:style w:type="paragraph" w:styleId="af8">
    <w:name w:val="List"/>
    <w:basedOn w:val="a3"/>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nhideWhenUsed/>
    <w:qFormat/>
    <w:rsid w:val="00C15E9F"/>
    <w:pPr>
      <w:tabs>
        <w:tab w:val="center" w:pos="4677"/>
        <w:tab w:val="right" w:pos="9355"/>
      </w:tabs>
      <w:spacing w:line="240" w:lineRule="auto"/>
    </w:pPr>
  </w:style>
  <w:style w:type="paragraph" w:styleId="afc">
    <w:name w:val="footer"/>
    <w:basedOn w:val="a1"/>
    <w:link w:val="16"/>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004D38"/>
    <w:pPr>
      <w:tabs>
        <w:tab w:val="right" w:leader="dot" w:pos="9345"/>
      </w:tabs>
      <w:spacing w:after="100"/>
      <w:ind w:firstLine="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spacing w:line="240" w:lineRule="auto"/>
    </w:pPr>
    <w:rPr>
      <w:sz w:val="20"/>
      <w:szCs w:val="20"/>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nhideWhenUsed/>
    <w:qFormat/>
    <w:rsid w:val="004008B9"/>
    <w:pPr>
      <w:spacing w:after="200" w:line="276" w:lineRule="auto"/>
    </w:pPr>
    <w:rPr>
      <w:rFonts w:ascii="Calibri" w:eastAsia="Calibri" w:hAnsi="Calibri" w:cs="Times New Roman"/>
      <w:sz w:val="20"/>
      <w:szCs w:val="20"/>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rsid w:val="00275A41"/>
  </w:style>
  <w:style w:type="table" w:styleId="aff9">
    <w:name w:val="Table Grid"/>
    <w:basedOn w:val="a5"/>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b">
    <w:name w:val="Strong"/>
    <w:basedOn w:val="a4"/>
    <w:uiPriority w:val="22"/>
    <w:qFormat/>
    <w:rsid w:val="009E685D"/>
    <w:rPr>
      <w:b/>
      <w:bCs/>
    </w:rPr>
  </w:style>
  <w:style w:type="character" w:styleId="affc">
    <w:name w:val="Emphasis"/>
    <w:basedOn w:val="a4"/>
    <w:uiPriority w:val="20"/>
    <w:qFormat/>
    <w:rsid w:val="002F7719"/>
    <w:rPr>
      <w:i/>
      <w:iCs/>
    </w:rPr>
  </w:style>
  <w:style w:type="character" w:styleId="affd">
    <w:name w:val="Hyperlink"/>
    <w:basedOn w:val="a4"/>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4"/>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rPr>
  </w:style>
  <w:style w:type="paragraph" w:customStyle="1" w:styleId="a0">
    <w:name w:val="Список ключевых слов"/>
    <w:basedOn w:val="afe"/>
    <w:link w:val="afff"/>
    <w:qFormat/>
    <w:rsid w:val="0021676E"/>
    <w:pPr>
      <w:numPr>
        <w:numId w:val="3"/>
      </w:numPr>
      <w:ind w:left="0" w:firstLine="709"/>
    </w:pPr>
    <w:rPr>
      <w:szCs w:val="28"/>
    </w:rPr>
  </w:style>
  <w:style w:type="paragraph" w:customStyle="1" w:styleId="afff0">
    <w:name w:val="Сокращения"/>
    <w:basedOn w:val="a1"/>
    <w:link w:val="afff1"/>
    <w:qFormat/>
    <w:rsid w:val="0021676E"/>
  </w:style>
  <w:style w:type="character" w:customStyle="1" w:styleId="18">
    <w:name w:val="Абзац списка Знак1"/>
    <w:basedOn w:val="a4"/>
    <w:link w:val="afe"/>
    <w:uiPriority w:val="34"/>
    <w:rsid w:val="0021676E"/>
    <w:rPr>
      <w:rFonts w:ascii="Times New Roman" w:hAnsi="Times New Roman"/>
      <w:sz w:val="24"/>
    </w:rPr>
  </w:style>
  <w:style w:type="character" w:customStyle="1" w:styleId="afff">
    <w:name w:val="Список ключевых слов Знак"/>
    <w:basedOn w:val="18"/>
    <w:link w:val="a0"/>
    <w:rsid w:val="0021676E"/>
    <w:rPr>
      <w:rFonts w:ascii="Times New Roman" w:hAnsi="Times New Roman"/>
      <w:sz w:val="24"/>
      <w:szCs w:val="28"/>
    </w:rPr>
  </w:style>
  <w:style w:type="paragraph" w:customStyle="1" w:styleId="afff2">
    <w:name w:val="Наим. раздела"/>
    <w:basedOn w:val="CustomContentNormal"/>
    <w:link w:val="afff3"/>
    <w:qFormat/>
    <w:rsid w:val="00C4630C"/>
  </w:style>
  <w:style w:type="character" w:customStyle="1" w:styleId="afff1">
    <w:name w:val="Сокращения Знак"/>
    <w:basedOn w:val="a4"/>
    <w:link w:val="afff0"/>
    <w:rsid w:val="0021676E"/>
    <w:rPr>
      <w:rFonts w:ascii="Times New Roman" w:hAnsi="Times New Roman"/>
      <w:sz w:val="24"/>
    </w:rPr>
  </w:style>
  <w:style w:type="paragraph" w:customStyle="1" w:styleId="1f1">
    <w:name w:val="Текст в 1 разделе"/>
    <w:basedOn w:val="a1"/>
    <w:link w:val="1f2"/>
    <w:qFormat/>
    <w:rsid w:val="0021676E"/>
    <w:rPr>
      <w:rFonts w:eastAsia="Times New Roman" w:cs="Times New Roman"/>
      <w:szCs w:val="24"/>
    </w:rPr>
  </w:style>
  <w:style w:type="character" w:customStyle="1" w:styleId="CustomContentNormal0">
    <w:name w:val="Custom Content Normal Знак"/>
    <w:basedOn w:val="a4"/>
    <w:link w:val="CustomContentNormal"/>
    <w:rsid w:val="0021676E"/>
    <w:rPr>
      <w:rFonts w:ascii="Times New Roman" w:eastAsia="Sans" w:hAnsi="Times New Roman"/>
      <w:b/>
      <w:sz w:val="28"/>
    </w:rPr>
  </w:style>
  <w:style w:type="character" w:customStyle="1" w:styleId="afff3">
    <w:name w:val="Наим. раздела Знак"/>
    <w:basedOn w:val="CustomContentNormal0"/>
    <w:link w:val="afff2"/>
    <w:rsid w:val="00C4630C"/>
    <w:rPr>
      <w:rFonts w:ascii="Times New Roman" w:eastAsia="Sans" w:hAnsi="Times New Roman"/>
      <w:b/>
      <w:sz w:val="28"/>
    </w:rPr>
  </w:style>
  <w:style w:type="paragraph" w:customStyle="1" w:styleId="afff4">
    <w:name w:val="Таблицы"/>
    <w:basedOn w:val="afd"/>
    <w:link w:val="afff5"/>
    <w:qFormat/>
    <w:rsid w:val="0021676E"/>
    <w:pPr>
      <w:spacing w:line="240" w:lineRule="auto"/>
      <w:ind w:firstLine="0"/>
    </w:pPr>
  </w:style>
  <w:style w:type="character" w:customStyle="1" w:styleId="1f2">
    <w:name w:val="Текст в 1 разделе Знак"/>
    <w:basedOn w:val="a4"/>
    <w:link w:val="1f1"/>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style>
  <w:style w:type="character" w:customStyle="1" w:styleId="17">
    <w:name w:val="Обычный (веб) Знак1"/>
    <w:basedOn w:val="a4"/>
    <w:link w:val="afd"/>
    <w:rsid w:val="0021676E"/>
    <w:rPr>
      <w:rFonts w:ascii="Times New Roman" w:eastAsia="Times New Roman" w:hAnsi="Times New Roman" w:cs="Times New Roman"/>
      <w:sz w:val="24"/>
      <w:szCs w:val="24"/>
      <w:lang w:eastAsia="ru-RU"/>
    </w:rPr>
  </w:style>
  <w:style w:type="character" w:customStyle="1" w:styleId="afff5">
    <w:name w:val="Таблицы Знак"/>
    <w:basedOn w:val="17"/>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7">
    <w:name w:val="Наим. табл Знак"/>
    <w:basedOn w:val="a4"/>
    <w:link w:val="afff6"/>
    <w:rsid w:val="0021676E"/>
    <w:rPr>
      <w:rFonts w:ascii="Times New Roman" w:hAnsi="Times New Roman"/>
      <w:sz w:val="24"/>
    </w:rPr>
  </w:style>
  <w:style w:type="paragraph" w:customStyle="1" w:styleId="afff8">
    <w:name w:val="Рекомендация"/>
    <w:basedOn w:val="10"/>
    <w:link w:val="afff9"/>
    <w:qFormat/>
    <w:rsid w:val="0021676E"/>
  </w:style>
  <w:style w:type="character" w:customStyle="1" w:styleId="2-60">
    <w:name w:val="Вводный текст 2-6 разделы Знак"/>
    <w:basedOn w:val="a4"/>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basedOn w:val="110"/>
    <w:link w:val="afff8"/>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basedOn w:val="1f2"/>
    <w:link w:val="afffb"/>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rPr>
      <w:rFonts w:eastAsia="Times New Roman" w:cs="Times New Roman"/>
      <w:i/>
      <w:color w:val="0070C0"/>
      <w:szCs w:val="24"/>
      <w:u w:val="single"/>
    </w:rPr>
  </w:style>
  <w:style w:type="character" w:customStyle="1" w:styleId="afffe">
    <w:name w:val="ссылка Знак"/>
    <w:basedOn w:val="a4"/>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basedOn w:val="a4"/>
    <w:link w:val="1f4"/>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author">
    <w:name w:val="author"/>
    <w:basedOn w:val="a4"/>
    <w:rsid w:val="00CA377A"/>
  </w:style>
  <w:style w:type="character" w:customStyle="1" w:styleId="pubyear">
    <w:name w:val="pubyear"/>
    <w:basedOn w:val="a4"/>
    <w:rsid w:val="00CA377A"/>
  </w:style>
  <w:style w:type="character" w:customStyle="1" w:styleId="articletitle">
    <w:name w:val="articletitle"/>
    <w:basedOn w:val="a4"/>
    <w:rsid w:val="00CA377A"/>
  </w:style>
  <w:style w:type="character" w:customStyle="1" w:styleId="journaltitle">
    <w:name w:val="journaltitle"/>
    <w:basedOn w:val="a4"/>
    <w:rsid w:val="00CA377A"/>
  </w:style>
  <w:style w:type="character" w:customStyle="1" w:styleId="vol">
    <w:name w:val="vol"/>
    <w:basedOn w:val="a4"/>
    <w:rsid w:val="00CA377A"/>
  </w:style>
  <w:style w:type="character" w:customStyle="1" w:styleId="pagefirst">
    <w:name w:val="pagefirst"/>
    <w:basedOn w:val="a4"/>
    <w:rsid w:val="00CA377A"/>
  </w:style>
  <w:style w:type="character" w:customStyle="1" w:styleId="pagelast">
    <w:name w:val="pagelast"/>
    <w:basedOn w:val="a4"/>
    <w:uiPriority w:val="99"/>
    <w:rsid w:val="00CA377A"/>
  </w:style>
  <w:style w:type="character" w:customStyle="1" w:styleId="1f5">
    <w:name w:val="Неразрешенное упоминание1"/>
    <w:basedOn w:val="a4"/>
    <w:uiPriority w:val="99"/>
    <w:semiHidden/>
    <w:unhideWhenUsed/>
    <w:rsid w:val="0053565F"/>
    <w:rPr>
      <w:color w:val="605E5C"/>
      <w:shd w:val="clear" w:color="auto" w:fill="E1DFDD"/>
    </w:rPr>
  </w:style>
  <w:style w:type="character" w:styleId="affff0">
    <w:name w:val="FollowedHyperlink"/>
    <w:basedOn w:val="a4"/>
    <w:uiPriority w:val="99"/>
    <w:unhideWhenUsed/>
    <w:rsid w:val="009F156F"/>
    <w:rPr>
      <w:color w:val="954F72" w:themeColor="followedHyperlink"/>
      <w:u w:val="single"/>
    </w:rPr>
  </w:style>
  <w:style w:type="character" w:customStyle="1" w:styleId="30">
    <w:name w:val="Заголовок 3 Знак"/>
    <w:basedOn w:val="a4"/>
    <w:link w:val="3"/>
    <w:rsid w:val="00972DD8"/>
    <w:rPr>
      <w:rFonts w:asciiTheme="majorHAnsi" w:eastAsiaTheme="majorEastAsia" w:hAnsiTheme="majorHAnsi" w:cstheme="majorBidi"/>
      <w:color w:val="1F4D78" w:themeColor="accent1" w:themeShade="7F"/>
      <w:sz w:val="24"/>
      <w:szCs w:val="24"/>
    </w:rPr>
  </w:style>
  <w:style w:type="paragraph" w:customStyle="1" w:styleId="Numlist">
    <w:name w:val="Num_list"/>
    <w:basedOn w:val="a1"/>
    <w:qFormat/>
    <w:rsid w:val="00972DD8"/>
    <w:pPr>
      <w:overflowPunct w:val="0"/>
      <w:spacing w:line="240" w:lineRule="auto"/>
      <w:ind w:firstLine="708"/>
      <w:jc w:val="left"/>
      <w:textAlignment w:val="baseline"/>
    </w:pPr>
    <w:rPr>
      <w:rFonts w:eastAsia="Times New Roman" w:cs="Times New Roman"/>
      <w:szCs w:val="24"/>
      <w:lang w:eastAsia="ru-RU"/>
    </w:rPr>
  </w:style>
  <w:style w:type="table" w:customStyle="1" w:styleId="1f6">
    <w:name w:val="Сетка таблицы светлая1"/>
    <w:basedOn w:val="a5"/>
    <w:uiPriority w:val="40"/>
    <w:rsid w:val="00972DD8"/>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40">
    <w:name w:val="Заголовок 4 Знак"/>
    <w:basedOn w:val="a4"/>
    <w:link w:val="4"/>
    <w:rsid w:val="00116AF3"/>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rsid w:val="00116AF3"/>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rsid w:val="00116AF3"/>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rsid w:val="00116AF3"/>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116AF3"/>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116AF3"/>
    <w:rPr>
      <w:rFonts w:ascii="Calibri Light" w:eastAsia="Times New Roman" w:hAnsi="Calibri Light" w:cs="Calibri Light"/>
      <w:b/>
      <w:bCs/>
      <w:kern w:val="1"/>
      <w:sz w:val="21"/>
      <w:szCs w:val="21"/>
      <w:lang w:eastAsia="zh-CN"/>
    </w:rPr>
  </w:style>
  <w:style w:type="character" w:customStyle="1" w:styleId="affff1">
    <w:name w:val="Обычный (веб) Знак"/>
    <w:rsid w:val="00116AF3"/>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116AF3"/>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116AF3"/>
    <w:pPr>
      <w:widowControl w:val="0"/>
      <w:spacing w:line="240" w:lineRule="auto"/>
      <w:ind w:left="103" w:firstLine="0"/>
      <w:jc w:val="left"/>
    </w:pPr>
    <w:rPr>
      <w:rFonts w:ascii="Calibri" w:eastAsia="Times New Roman" w:hAnsi="Calibri" w:cs="Calibri"/>
      <w:sz w:val="22"/>
      <w:lang w:val="en-US"/>
    </w:rPr>
  </w:style>
  <w:style w:type="character" w:customStyle="1" w:styleId="1c">
    <w:name w:val="Текст примечания Знак1"/>
    <w:basedOn w:val="a4"/>
    <w:link w:val="aff4"/>
    <w:uiPriority w:val="99"/>
    <w:rsid w:val="00116AF3"/>
    <w:rPr>
      <w:rFonts w:ascii="Times New Roman" w:hAnsi="Times New Roman"/>
      <w:szCs w:val="20"/>
    </w:rPr>
  </w:style>
  <w:style w:type="character" w:customStyle="1" w:styleId="1e">
    <w:name w:val="Название Знак1"/>
    <w:aliases w:val="Заголовок мой Знак,Название1 Знак"/>
    <w:basedOn w:val="a4"/>
    <w:link w:val="aff6"/>
    <w:rsid w:val="00116AF3"/>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116AF3"/>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116AF3"/>
    <w:pPr>
      <w:numPr>
        <w:numId w:val="40"/>
      </w:numPr>
    </w:pPr>
  </w:style>
  <w:style w:type="numbering" w:customStyle="1" w:styleId="1ai1">
    <w:name w:val="1 / a / i1"/>
    <w:basedOn w:val="a6"/>
    <w:next w:val="1ai"/>
    <w:rsid w:val="00116AF3"/>
    <w:pPr>
      <w:numPr>
        <w:numId w:val="41"/>
      </w:numPr>
    </w:pPr>
  </w:style>
  <w:style w:type="numbering" w:styleId="111111">
    <w:name w:val="Outline List 2"/>
    <w:basedOn w:val="a6"/>
    <w:uiPriority w:val="99"/>
    <w:semiHidden/>
    <w:unhideWhenUsed/>
    <w:rsid w:val="00116AF3"/>
    <w:pPr>
      <w:numPr>
        <w:numId w:val="38"/>
      </w:numPr>
    </w:pPr>
  </w:style>
  <w:style w:type="numbering" w:styleId="1ai">
    <w:name w:val="Outline List 1"/>
    <w:basedOn w:val="a6"/>
    <w:uiPriority w:val="99"/>
    <w:semiHidden/>
    <w:unhideWhenUsed/>
    <w:rsid w:val="00116AF3"/>
    <w:pPr>
      <w:numPr>
        <w:numId w:val="39"/>
      </w:numPr>
    </w:pPr>
  </w:style>
  <w:style w:type="paragraph" w:customStyle="1" w:styleId="msonormal0">
    <w:name w:val="msonormal"/>
    <w:basedOn w:val="a1"/>
    <w:qFormat/>
    <w:rsid w:val="00116AF3"/>
    <w:pPr>
      <w:spacing w:before="100" w:beforeAutospacing="1" w:after="100" w:afterAutospacing="1" w:line="288" w:lineRule="auto"/>
      <w:ind w:firstLine="0"/>
      <w:jc w:val="left"/>
    </w:pPr>
    <w:rPr>
      <w:rFonts w:eastAsia="Times New Roman" w:cs="Times New Roman"/>
      <w:szCs w:val="24"/>
      <w:lang w:eastAsia="ru-RU"/>
    </w:rPr>
  </w:style>
  <w:style w:type="character" w:customStyle="1" w:styleId="1f7">
    <w:name w:val="Заголовок Знак1"/>
    <w:aliases w:val="Заголовок мой Знак1"/>
    <w:basedOn w:val="a4"/>
    <w:rsid w:val="00116AF3"/>
    <w:rPr>
      <w:rFonts w:asciiTheme="majorHAnsi" w:eastAsiaTheme="majorEastAsia" w:hAnsiTheme="majorHAnsi" w:cstheme="majorBidi"/>
      <w:spacing w:val="-10"/>
      <w:kern w:val="28"/>
      <w:sz w:val="56"/>
      <w:szCs w:val="56"/>
    </w:rPr>
  </w:style>
  <w:style w:type="paragraph" w:customStyle="1" w:styleId="a">
    <w:name w:val="рек"/>
    <w:basedOn w:val="afe"/>
    <w:link w:val="affff2"/>
    <w:qFormat/>
    <w:rsid w:val="00116AF3"/>
    <w:pPr>
      <w:numPr>
        <w:numId w:val="42"/>
      </w:numPr>
      <w:tabs>
        <w:tab w:val="left" w:pos="1134"/>
      </w:tabs>
      <w:spacing w:before="240"/>
      <w:ind w:left="709" w:hanging="425"/>
      <w:contextualSpacing w:val="0"/>
    </w:pPr>
    <w:rPr>
      <w:rFonts w:cs="Times New Roman"/>
      <w:szCs w:val="24"/>
    </w:rPr>
  </w:style>
  <w:style w:type="character" w:customStyle="1" w:styleId="affff2">
    <w:name w:val="рек Знак"/>
    <w:basedOn w:val="ac"/>
    <w:link w:val="a"/>
    <w:rsid w:val="00116AF3"/>
    <w:rPr>
      <w:rFonts w:ascii="Times New Roman" w:hAnsi="Times New Roman" w:cs="Times New Roman"/>
      <w:sz w:val="24"/>
      <w:szCs w:val="24"/>
    </w:rPr>
  </w:style>
  <w:style w:type="paragraph" w:customStyle="1" w:styleId="1f8">
    <w:name w:val="Обычный с отступом 1 см"/>
    <w:basedOn w:val="a1"/>
    <w:rsid w:val="00116AF3"/>
    <w:pPr>
      <w:widowControl w:val="0"/>
      <w:ind w:firstLine="680"/>
    </w:pPr>
    <w:rPr>
      <w:rFonts w:ascii="Arial" w:eastAsia="Times New Roman" w:hAnsi="Arial" w:cs="Times New Roman"/>
      <w:bCs/>
      <w:iCs/>
      <w:sz w:val="28"/>
      <w:szCs w:val="20"/>
      <w:lang w:eastAsia="ru-RU"/>
    </w:rPr>
  </w:style>
  <w:style w:type="character" w:styleId="affff3">
    <w:name w:val="endnote reference"/>
    <w:basedOn w:val="a4"/>
    <w:unhideWhenUsed/>
    <w:rsid w:val="00116AF3"/>
    <w:rPr>
      <w:vertAlign w:val="superscript"/>
    </w:rPr>
  </w:style>
  <w:style w:type="character" w:customStyle="1" w:styleId="ListLabel67">
    <w:name w:val="ListLabel 67"/>
    <w:qFormat/>
    <w:rsid w:val="00116AF3"/>
    <w:rPr>
      <w:sz w:val="20"/>
    </w:rPr>
  </w:style>
  <w:style w:type="paragraph" w:customStyle="1" w:styleId="affff4">
    <w:name w:val="Содержимое таблицы"/>
    <w:basedOn w:val="a1"/>
    <w:qFormat/>
    <w:rsid w:val="00116AF3"/>
    <w:pPr>
      <w:suppressLineNumbers/>
      <w:ind w:firstLine="0"/>
      <w:jc w:val="left"/>
    </w:pPr>
    <w:rPr>
      <w:rFonts w:eastAsia="Calibri" w:cs="Tahoma"/>
    </w:rPr>
  </w:style>
  <w:style w:type="character" w:styleId="affff5">
    <w:name w:val="Placeholder Text"/>
    <w:basedOn w:val="a4"/>
    <w:uiPriority w:val="99"/>
    <w:semiHidden/>
    <w:rsid w:val="00116AF3"/>
    <w:rPr>
      <w:color w:val="808080"/>
    </w:rPr>
  </w:style>
  <w:style w:type="character" w:customStyle="1" w:styleId="highlight">
    <w:name w:val="highlight"/>
    <w:basedOn w:val="a4"/>
    <w:rsid w:val="00116AF3"/>
  </w:style>
  <w:style w:type="character" w:customStyle="1" w:styleId="WW8Num60z8">
    <w:name w:val="WW8Num60z8"/>
    <w:rsid w:val="00116AF3"/>
  </w:style>
  <w:style w:type="character" w:customStyle="1" w:styleId="1f9">
    <w:name w:val="Строгий1"/>
    <w:basedOn w:val="a4"/>
    <w:rsid w:val="00116AF3"/>
    <w:rPr>
      <w:b/>
      <w:bCs/>
    </w:rPr>
  </w:style>
  <w:style w:type="character" w:customStyle="1" w:styleId="WW8Num37z5">
    <w:name w:val="WW8Num37z5"/>
    <w:rsid w:val="00116AF3"/>
  </w:style>
  <w:style w:type="character" w:customStyle="1" w:styleId="WW8Num37z0">
    <w:name w:val="WW8Num37z0"/>
    <w:rsid w:val="00116AF3"/>
  </w:style>
  <w:style w:type="paragraph" w:customStyle="1" w:styleId="ConsPlusNormal">
    <w:name w:val="ConsPlusNormal"/>
    <w:qFormat/>
    <w:rsid w:val="00116AF3"/>
    <w:pPr>
      <w:widowControl w:val="0"/>
      <w:autoSpaceDE w:val="0"/>
      <w:autoSpaceDN w:val="0"/>
    </w:pPr>
    <w:rPr>
      <w:rFonts w:ascii="Calibri" w:eastAsia="Times New Roman" w:hAnsi="Calibri" w:cs="Calibri"/>
      <w:sz w:val="22"/>
      <w:szCs w:val="20"/>
      <w:lang w:eastAsia="ru-RU"/>
    </w:rPr>
  </w:style>
  <w:style w:type="paragraph" w:customStyle="1" w:styleId="-51">
    <w:name w:val="Светлый список - Акцент 51"/>
    <w:basedOn w:val="a1"/>
    <w:uiPriority w:val="34"/>
    <w:qFormat/>
    <w:rsid w:val="00116AF3"/>
    <w:pPr>
      <w:suppressAutoHyphens/>
      <w:ind w:left="708" w:firstLine="0"/>
    </w:pPr>
    <w:rPr>
      <w:rFonts w:eastAsia="Calibri" w:cs="Times New Roman"/>
      <w:lang w:eastAsia="zh-CN"/>
    </w:rPr>
  </w:style>
  <w:style w:type="paragraph" w:customStyle="1" w:styleId="1fa">
    <w:name w:val="Абзац списка1"/>
    <w:basedOn w:val="a1"/>
    <w:uiPriority w:val="34"/>
    <w:qFormat/>
    <w:rsid w:val="00116AF3"/>
    <w:pPr>
      <w:spacing w:after="160"/>
      <w:ind w:left="720"/>
      <w:contextualSpacing/>
    </w:pPr>
    <w:rPr>
      <w:rFonts w:eastAsia="Times New Roman" w:cs="Times New Roman"/>
    </w:rPr>
  </w:style>
  <w:style w:type="character" w:customStyle="1" w:styleId="af7">
    <w:name w:val="Основной текст Знак"/>
    <w:basedOn w:val="a4"/>
    <w:link w:val="a3"/>
    <w:rsid w:val="00116AF3"/>
    <w:rPr>
      <w:rFonts w:ascii="Times New Roman" w:hAnsi="Times New Roman"/>
      <w:sz w:val="24"/>
    </w:rPr>
  </w:style>
  <w:style w:type="paragraph" w:styleId="1fb">
    <w:name w:val="index 1"/>
    <w:basedOn w:val="a1"/>
    <w:next w:val="a1"/>
    <w:autoRedefine/>
    <w:uiPriority w:val="99"/>
    <w:semiHidden/>
    <w:unhideWhenUsed/>
    <w:rsid w:val="00116AF3"/>
    <w:pPr>
      <w:ind w:left="240" w:hanging="240"/>
    </w:pPr>
  </w:style>
  <w:style w:type="character" w:customStyle="1" w:styleId="15">
    <w:name w:val="Верхний колонтитул Знак1"/>
    <w:basedOn w:val="a4"/>
    <w:link w:val="afb"/>
    <w:uiPriority w:val="99"/>
    <w:rsid w:val="00116AF3"/>
    <w:rPr>
      <w:rFonts w:ascii="Times New Roman" w:hAnsi="Times New Roman"/>
      <w:sz w:val="24"/>
    </w:rPr>
  </w:style>
  <w:style w:type="character" w:customStyle="1" w:styleId="16">
    <w:name w:val="Нижний колонтитул Знак1"/>
    <w:basedOn w:val="a4"/>
    <w:link w:val="afc"/>
    <w:uiPriority w:val="99"/>
    <w:rsid w:val="00116AF3"/>
    <w:rPr>
      <w:rFonts w:ascii="Times New Roman" w:hAnsi="Times New Roman"/>
      <w:sz w:val="24"/>
    </w:rPr>
  </w:style>
  <w:style w:type="character" w:customStyle="1" w:styleId="19">
    <w:name w:val="Текст выноски Знак1"/>
    <w:basedOn w:val="a4"/>
    <w:link w:val="aff0"/>
    <w:uiPriority w:val="99"/>
    <w:rsid w:val="00116AF3"/>
    <w:rPr>
      <w:rFonts w:ascii="Tahoma" w:hAnsi="Tahoma" w:cs="Tahoma"/>
      <w:sz w:val="16"/>
      <w:szCs w:val="16"/>
    </w:rPr>
  </w:style>
  <w:style w:type="character" w:customStyle="1" w:styleId="1b">
    <w:name w:val="Подзаголовок Знак1"/>
    <w:basedOn w:val="a4"/>
    <w:link w:val="a2"/>
    <w:uiPriority w:val="11"/>
    <w:rsid w:val="00116AF3"/>
    <w:rPr>
      <w:rFonts w:ascii="Times New Roman" w:hAnsi="Times New Roman" w:cs="Times New Roman"/>
      <w:b/>
      <w:sz w:val="24"/>
      <w:szCs w:val="24"/>
      <w:u w:val="single"/>
    </w:rPr>
  </w:style>
  <w:style w:type="character" w:customStyle="1" w:styleId="1d">
    <w:name w:val="Тема примечания Знак1"/>
    <w:basedOn w:val="1c"/>
    <w:link w:val="aff5"/>
    <w:uiPriority w:val="99"/>
    <w:rsid w:val="00116AF3"/>
    <w:rPr>
      <w:rFonts w:ascii="Times New Roman" w:hAnsi="Times New Roman"/>
      <w:b/>
      <w:bCs/>
      <w:szCs w:val="20"/>
    </w:rPr>
  </w:style>
  <w:style w:type="character" w:customStyle="1" w:styleId="1f">
    <w:name w:val="Текст сноски Знак1"/>
    <w:basedOn w:val="a4"/>
    <w:link w:val="aff7"/>
    <w:uiPriority w:val="99"/>
    <w:rsid w:val="00116AF3"/>
    <w:rPr>
      <w:rFonts w:ascii="Calibri" w:eastAsia="Calibri" w:hAnsi="Calibri" w:cs="Times New Roman"/>
      <w:szCs w:val="20"/>
    </w:rPr>
  </w:style>
  <w:style w:type="paragraph" w:styleId="HTML">
    <w:name w:val="HTML Preformatted"/>
    <w:basedOn w:val="a1"/>
    <w:link w:val="HTML0"/>
    <w:unhideWhenUsed/>
    <w:rsid w:val="00116AF3"/>
    <w:rPr>
      <w:rFonts w:ascii="Consolas" w:hAnsi="Consolas" w:cs="Consolas"/>
      <w:sz w:val="20"/>
      <w:szCs w:val="20"/>
    </w:rPr>
  </w:style>
  <w:style w:type="character" w:customStyle="1" w:styleId="HTML0">
    <w:name w:val="Стандартный HTML Знак"/>
    <w:basedOn w:val="a4"/>
    <w:link w:val="HTML"/>
    <w:rsid w:val="00116AF3"/>
    <w:rPr>
      <w:rFonts w:ascii="Consolas" w:hAnsi="Consolas" w:cs="Consolas"/>
      <w:szCs w:val="20"/>
    </w:rPr>
  </w:style>
  <w:style w:type="character" w:customStyle="1" w:styleId="24">
    <w:name w:val="Неразрешенное упоминание2"/>
    <w:basedOn w:val="a4"/>
    <w:uiPriority w:val="99"/>
    <w:semiHidden/>
    <w:unhideWhenUsed/>
    <w:rsid w:val="00116AF3"/>
    <w:rPr>
      <w:color w:val="605E5C"/>
      <w:shd w:val="clear" w:color="auto" w:fill="E1DFDD"/>
    </w:rPr>
  </w:style>
  <w:style w:type="character" w:customStyle="1" w:styleId="32">
    <w:name w:val="Неразрешенное упоминание3"/>
    <w:basedOn w:val="a4"/>
    <w:uiPriority w:val="99"/>
    <w:semiHidden/>
    <w:unhideWhenUsed/>
    <w:rsid w:val="00116AF3"/>
    <w:rPr>
      <w:color w:val="605E5C"/>
      <w:shd w:val="clear" w:color="auto" w:fill="E1DFDD"/>
    </w:rPr>
  </w:style>
  <w:style w:type="paragraph" w:customStyle="1" w:styleId="Normal11">
    <w:name w:val="Normal 1"/>
    <w:basedOn w:val="a1"/>
    <w:rsid w:val="00116AF3"/>
    <w:pPr>
      <w:shd w:val="clear" w:color="auto" w:fill="FFFFFF"/>
      <w:tabs>
        <w:tab w:val="left" w:pos="394"/>
      </w:tabs>
      <w:overflowPunct w:val="0"/>
      <w:autoSpaceDE w:val="0"/>
      <w:autoSpaceDN w:val="0"/>
      <w:adjustRightInd w:val="0"/>
      <w:spacing w:before="5" w:line="240" w:lineRule="auto"/>
      <w:ind w:left="10" w:hanging="10"/>
      <w:jc w:val="left"/>
      <w:textAlignment w:val="baseline"/>
    </w:pPr>
    <w:rPr>
      <w:rFonts w:eastAsia="Times New Roman" w:cs="Times New Roman"/>
      <w:color w:val="000000"/>
      <w:spacing w:val="4"/>
      <w:szCs w:val="20"/>
      <w:lang w:eastAsia="ru-RU"/>
    </w:rPr>
  </w:style>
  <w:style w:type="paragraph" w:customStyle="1" w:styleId="Number1">
    <w:name w:val="Number1"/>
    <w:basedOn w:val="a1"/>
    <w:rsid w:val="00116AF3"/>
    <w:pPr>
      <w:shd w:val="clear" w:color="auto" w:fill="FFFFFF"/>
      <w:tabs>
        <w:tab w:val="left" w:pos="394"/>
      </w:tabs>
      <w:overflowPunct w:val="0"/>
      <w:autoSpaceDE w:val="0"/>
      <w:autoSpaceDN w:val="0"/>
      <w:adjustRightInd w:val="0"/>
      <w:spacing w:before="5" w:line="240" w:lineRule="auto"/>
      <w:ind w:left="284" w:hanging="284"/>
      <w:jc w:val="left"/>
      <w:textAlignment w:val="baseline"/>
    </w:pPr>
    <w:rPr>
      <w:rFonts w:eastAsia="Times New Roman" w:cs="Times New Roman"/>
      <w:color w:val="000000"/>
      <w:spacing w:val="-1"/>
      <w:szCs w:val="20"/>
      <w:lang w:eastAsia="ru-RU"/>
    </w:rPr>
  </w:style>
  <w:style w:type="paragraph" w:customStyle="1" w:styleId="Author0">
    <w:name w:val="Author"/>
    <w:basedOn w:val="a1"/>
    <w:rsid w:val="00116AF3"/>
    <w:pPr>
      <w:overflowPunct w:val="0"/>
      <w:autoSpaceDE w:val="0"/>
      <w:autoSpaceDN w:val="0"/>
      <w:adjustRightInd w:val="0"/>
      <w:spacing w:line="240" w:lineRule="auto"/>
      <w:ind w:firstLine="284"/>
      <w:jc w:val="center"/>
      <w:textAlignment w:val="baseline"/>
    </w:pPr>
    <w:rPr>
      <w:rFonts w:eastAsia="Times New Roman" w:cs="Times New Roman"/>
      <w:i/>
      <w:szCs w:val="20"/>
      <w:lang w:eastAsia="ru-RU"/>
    </w:rPr>
  </w:style>
  <w:style w:type="paragraph" w:customStyle="1" w:styleId="affff6">
    <w:name w:val="Стиль"/>
    <w:uiPriority w:val="99"/>
    <w:rsid w:val="00116AF3"/>
    <w:pPr>
      <w:keepNext/>
      <w:keepLines/>
      <w:spacing w:line="276" w:lineRule="auto"/>
      <w:outlineLvl w:val="0"/>
    </w:pPr>
    <w:rPr>
      <w:rFonts w:ascii="Times New Roman" w:eastAsia="Calibri" w:hAnsi="Times New Roman" w:cs="Times New Roman"/>
      <w:sz w:val="24"/>
    </w:rPr>
  </w:style>
  <w:style w:type="paragraph" w:customStyle="1" w:styleId="1fc">
    <w:name w:val="УДД1"/>
    <w:aliases w:val="УУР1"/>
    <w:basedOn w:val="afffa"/>
    <w:uiPriority w:val="99"/>
    <w:rsid w:val="00116AF3"/>
    <w:pPr>
      <w:contextualSpacing w:val="0"/>
    </w:pPr>
    <w:rPr>
      <w:rFonts w:eastAsia="Calibri"/>
    </w:rPr>
  </w:style>
  <w:style w:type="paragraph" w:styleId="33">
    <w:name w:val="toc 3"/>
    <w:basedOn w:val="a1"/>
    <w:next w:val="a1"/>
    <w:autoRedefine/>
    <w:uiPriority w:val="39"/>
    <w:unhideWhenUsed/>
    <w:qFormat/>
    <w:rsid w:val="00116AF3"/>
    <w:pPr>
      <w:ind w:left="480"/>
      <w:jc w:val="left"/>
    </w:pPr>
    <w:rPr>
      <w:rFonts w:asciiTheme="minorHAnsi" w:eastAsia="Calibri" w:hAnsiTheme="minorHAnsi" w:cs="Times New Roman"/>
      <w:sz w:val="20"/>
      <w:szCs w:val="20"/>
    </w:rPr>
  </w:style>
  <w:style w:type="numbering" w:customStyle="1" w:styleId="1fd">
    <w:name w:val="Нет списка1"/>
    <w:next w:val="a6"/>
    <w:uiPriority w:val="99"/>
    <w:semiHidden/>
    <w:unhideWhenUsed/>
    <w:rsid w:val="00116AF3"/>
  </w:style>
  <w:style w:type="numbering" w:customStyle="1" w:styleId="25">
    <w:name w:val="Нет списка2"/>
    <w:next w:val="a6"/>
    <w:uiPriority w:val="99"/>
    <w:semiHidden/>
    <w:unhideWhenUsed/>
    <w:rsid w:val="00116AF3"/>
  </w:style>
  <w:style w:type="numbering" w:customStyle="1" w:styleId="34">
    <w:name w:val="Нет списка3"/>
    <w:next w:val="a6"/>
    <w:uiPriority w:val="99"/>
    <w:semiHidden/>
    <w:unhideWhenUsed/>
    <w:rsid w:val="00116AF3"/>
  </w:style>
  <w:style w:type="paragraph" w:styleId="affff7">
    <w:name w:val="endnote text"/>
    <w:basedOn w:val="a1"/>
    <w:link w:val="affff8"/>
    <w:uiPriority w:val="99"/>
    <w:unhideWhenUsed/>
    <w:rsid w:val="00116AF3"/>
    <w:pPr>
      <w:spacing w:line="240" w:lineRule="auto"/>
      <w:ind w:firstLine="567"/>
    </w:pPr>
    <w:rPr>
      <w:rFonts w:ascii="Calibri" w:eastAsia="Calibri" w:hAnsi="Calibri" w:cs="Times New Roman"/>
      <w:sz w:val="20"/>
      <w:szCs w:val="20"/>
    </w:rPr>
  </w:style>
  <w:style w:type="character" w:customStyle="1" w:styleId="affff8">
    <w:name w:val="Текст концевой сноски Знак"/>
    <w:basedOn w:val="a4"/>
    <w:link w:val="affff7"/>
    <w:uiPriority w:val="99"/>
    <w:rsid w:val="00116AF3"/>
    <w:rPr>
      <w:rFonts w:ascii="Calibri" w:eastAsia="Calibri" w:hAnsi="Calibri" w:cs="Times New Roman"/>
      <w:szCs w:val="20"/>
    </w:rPr>
  </w:style>
  <w:style w:type="paragraph" w:customStyle="1" w:styleId="310">
    <w:name w:val="Основной текст с отступом 31"/>
    <w:basedOn w:val="a1"/>
    <w:rsid w:val="00116AF3"/>
    <w:pPr>
      <w:suppressAutoHyphens/>
      <w:spacing w:after="120" w:line="240" w:lineRule="auto"/>
      <w:ind w:left="283" w:firstLine="567"/>
    </w:pPr>
    <w:rPr>
      <w:rFonts w:eastAsia="Times New Roman" w:cs="Calibri"/>
      <w:sz w:val="16"/>
      <w:szCs w:val="16"/>
      <w:lang w:eastAsia="ar-SA"/>
    </w:rPr>
  </w:style>
  <w:style w:type="table" w:customStyle="1" w:styleId="26">
    <w:name w:val="Сетка таблицы2"/>
    <w:basedOn w:val="a5"/>
    <w:next w:val="aff9"/>
    <w:uiPriority w:val="59"/>
    <w:rsid w:val="00116AF3"/>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116AF3"/>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116AF3"/>
  </w:style>
  <w:style w:type="paragraph" w:customStyle="1" w:styleId="firstlast">
    <w:name w:val="first last"/>
    <w:basedOn w:val="a1"/>
    <w:uiPriority w:val="99"/>
    <w:rsid w:val="00116AF3"/>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116AF3"/>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116AF3"/>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116AF3"/>
  </w:style>
  <w:style w:type="character" w:customStyle="1" w:styleId="postbody1">
    <w:name w:val="postbody1"/>
    <w:rsid w:val="00116AF3"/>
    <w:rPr>
      <w:sz w:val="18"/>
      <w:szCs w:val="18"/>
    </w:rPr>
  </w:style>
  <w:style w:type="character" w:customStyle="1" w:styleId="volume">
    <w:name w:val="volume"/>
    <w:rsid w:val="00116AF3"/>
  </w:style>
  <w:style w:type="character" w:customStyle="1" w:styleId="issue">
    <w:name w:val="issue"/>
    <w:rsid w:val="00116AF3"/>
  </w:style>
  <w:style w:type="character" w:customStyle="1" w:styleId="pages">
    <w:name w:val="pages"/>
    <w:rsid w:val="00116AF3"/>
  </w:style>
  <w:style w:type="paragraph" w:customStyle="1" w:styleId="210">
    <w:name w:val="Основной текст 21"/>
    <w:basedOn w:val="a1"/>
    <w:rsid w:val="00116AF3"/>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116AF3"/>
    <w:pPr>
      <w:suppressAutoHyphens/>
      <w:spacing w:line="100" w:lineRule="atLeast"/>
      <w:ind w:firstLine="567"/>
    </w:pPr>
    <w:rPr>
      <w:rFonts w:eastAsia="Times New Roman" w:cs="Times New Roman"/>
      <w:kern w:val="1"/>
      <w:szCs w:val="24"/>
      <w:lang w:eastAsia="ar-SA"/>
    </w:rPr>
  </w:style>
  <w:style w:type="paragraph" w:styleId="affff9">
    <w:name w:val="Body Text Indent"/>
    <w:basedOn w:val="a1"/>
    <w:link w:val="affffa"/>
    <w:uiPriority w:val="99"/>
    <w:unhideWhenUsed/>
    <w:rsid w:val="00116AF3"/>
    <w:pPr>
      <w:spacing w:after="120" w:line="288" w:lineRule="auto"/>
      <w:ind w:left="283" w:firstLine="567"/>
    </w:pPr>
    <w:rPr>
      <w:rFonts w:ascii="Calibri" w:eastAsia="Calibri" w:hAnsi="Calibri" w:cs="Times New Roman"/>
      <w:sz w:val="22"/>
    </w:rPr>
  </w:style>
  <w:style w:type="character" w:customStyle="1" w:styleId="affffa">
    <w:name w:val="Основной текст с отступом Знак"/>
    <w:basedOn w:val="a4"/>
    <w:link w:val="affff9"/>
    <w:uiPriority w:val="99"/>
    <w:rsid w:val="00116AF3"/>
    <w:rPr>
      <w:rFonts w:ascii="Calibri" w:eastAsia="Calibri" w:hAnsi="Calibri" w:cs="Times New Roman"/>
      <w:sz w:val="22"/>
    </w:rPr>
  </w:style>
  <w:style w:type="paragraph" w:customStyle="1" w:styleId="TextDrugs">
    <w:name w:val="Text_Drugs"/>
    <w:basedOn w:val="a1"/>
    <w:rsid w:val="00116AF3"/>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116AF3"/>
  </w:style>
  <w:style w:type="character" w:customStyle="1" w:styleId="maintextbldleft">
    <w:name w:val="maintextbldleft"/>
    <w:rsid w:val="00116AF3"/>
  </w:style>
  <w:style w:type="character" w:customStyle="1" w:styleId="maintextleft">
    <w:name w:val="maintextleft"/>
    <w:rsid w:val="00116AF3"/>
  </w:style>
  <w:style w:type="paragraph" w:customStyle="1" w:styleId="27">
    <w:name w:val="Абзац списка2"/>
    <w:basedOn w:val="a1"/>
    <w:rsid w:val="00116AF3"/>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116AF3"/>
    <w:pPr>
      <w:suppressAutoHyphens/>
      <w:spacing w:line="100" w:lineRule="atLeast"/>
      <w:ind w:firstLine="567"/>
    </w:pPr>
    <w:rPr>
      <w:rFonts w:eastAsia="Times New Roman" w:cs="Times New Roman"/>
      <w:kern w:val="1"/>
      <w:szCs w:val="24"/>
      <w:lang w:eastAsia="ar-SA"/>
    </w:rPr>
  </w:style>
  <w:style w:type="character" w:customStyle="1" w:styleId="hps">
    <w:name w:val="hps"/>
    <w:rsid w:val="00116AF3"/>
  </w:style>
  <w:style w:type="paragraph" w:styleId="28">
    <w:name w:val="Body Text 2"/>
    <w:basedOn w:val="a1"/>
    <w:link w:val="29"/>
    <w:semiHidden/>
    <w:rsid w:val="00116AF3"/>
    <w:pPr>
      <w:spacing w:line="240" w:lineRule="auto"/>
      <w:ind w:firstLine="567"/>
    </w:pPr>
    <w:rPr>
      <w:rFonts w:eastAsia="Times New Roman" w:cs="Times New Roman"/>
      <w:szCs w:val="20"/>
      <w:lang w:eastAsia="ru-RU"/>
    </w:rPr>
  </w:style>
  <w:style w:type="character" w:customStyle="1" w:styleId="29">
    <w:name w:val="Основной текст 2 Знак"/>
    <w:basedOn w:val="a4"/>
    <w:link w:val="28"/>
    <w:semiHidden/>
    <w:rsid w:val="00116AF3"/>
    <w:rPr>
      <w:rFonts w:ascii="Times New Roman" w:eastAsia="Times New Roman" w:hAnsi="Times New Roman" w:cs="Times New Roman"/>
      <w:sz w:val="24"/>
      <w:szCs w:val="20"/>
      <w:lang w:eastAsia="ru-RU"/>
    </w:rPr>
  </w:style>
  <w:style w:type="paragraph" w:customStyle="1" w:styleId="Number">
    <w:name w:val="Number"/>
    <w:basedOn w:val="a1"/>
    <w:uiPriority w:val="99"/>
    <w:rsid w:val="00116AF3"/>
    <w:pPr>
      <w:autoSpaceDE w:val="0"/>
      <w:autoSpaceDN w:val="0"/>
      <w:adjustRightInd w:val="0"/>
      <w:spacing w:before="40"/>
      <w:ind w:left="715" w:hanging="6"/>
    </w:pPr>
    <w:rPr>
      <w:rFonts w:eastAsia="Times New Roman" w:cs="Times New Roman"/>
      <w:color w:val="000000"/>
      <w:szCs w:val="24"/>
      <w:lang w:eastAsia="ru-RU"/>
    </w:rPr>
  </w:style>
  <w:style w:type="character" w:customStyle="1" w:styleId="highwire-citation-authors">
    <w:name w:val="highwire-citation-authors"/>
    <w:rsid w:val="00116AF3"/>
  </w:style>
  <w:style w:type="character" w:customStyle="1" w:styleId="nlm-given-names">
    <w:name w:val="nlm-given-names"/>
    <w:rsid w:val="00116AF3"/>
  </w:style>
  <w:style w:type="character" w:customStyle="1" w:styleId="nlm-surname">
    <w:name w:val="nlm-surname"/>
    <w:rsid w:val="00116AF3"/>
  </w:style>
  <w:style w:type="character" w:customStyle="1" w:styleId="highwire-cite-metadata-journal">
    <w:name w:val="highwire-cite-metadata-journal"/>
    <w:rsid w:val="00116AF3"/>
  </w:style>
  <w:style w:type="character" w:customStyle="1" w:styleId="highwire-cite-metadata-date">
    <w:name w:val="highwire-cite-metadata-date"/>
    <w:rsid w:val="00116AF3"/>
  </w:style>
  <w:style w:type="character" w:customStyle="1" w:styleId="highwire-cite-metadata-volume-pages">
    <w:name w:val="highwire-cite-metadata-volume-pages"/>
    <w:rsid w:val="00116AF3"/>
  </w:style>
  <w:style w:type="character" w:customStyle="1" w:styleId="highwire-cite-metadata-doi">
    <w:name w:val="highwire-cite-metadata-doi"/>
    <w:rsid w:val="00116AF3"/>
  </w:style>
  <w:style w:type="character" w:customStyle="1" w:styleId="freeaccess">
    <w:name w:val="freeaccess"/>
    <w:rsid w:val="00116AF3"/>
  </w:style>
  <w:style w:type="character" w:styleId="affffb">
    <w:name w:val="page number"/>
    <w:uiPriority w:val="99"/>
    <w:rsid w:val="00116AF3"/>
  </w:style>
  <w:style w:type="paragraph" w:customStyle="1" w:styleId="35">
    <w:name w:val="Абзац списка3"/>
    <w:basedOn w:val="a1"/>
    <w:rsid w:val="00116AF3"/>
    <w:pPr>
      <w:spacing w:line="240" w:lineRule="auto"/>
      <w:ind w:left="720" w:firstLine="567"/>
    </w:pPr>
    <w:rPr>
      <w:rFonts w:eastAsia="Calibri" w:cs="Times New Roman"/>
      <w:szCs w:val="24"/>
      <w:lang w:eastAsia="ru-RU"/>
    </w:rPr>
  </w:style>
  <w:style w:type="character" w:customStyle="1" w:styleId="WW8Num3z0">
    <w:name w:val="WW8Num3z0"/>
    <w:rsid w:val="00116AF3"/>
    <w:rPr>
      <w:rFonts w:ascii="Symbol" w:hAnsi="Symbol" w:cs="Symbol"/>
    </w:rPr>
  </w:style>
  <w:style w:type="character" w:customStyle="1" w:styleId="WW8Num3z1">
    <w:name w:val="WW8Num3z1"/>
    <w:rsid w:val="00116AF3"/>
    <w:rPr>
      <w:rFonts w:ascii="Courier New" w:hAnsi="Courier New" w:cs="Courier New"/>
    </w:rPr>
  </w:style>
  <w:style w:type="character" w:customStyle="1" w:styleId="WW8Num3z2">
    <w:name w:val="WW8Num3z2"/>
    <w:rsid w:val="00116AF3"/>
    <w:rPr>
      <w:rFonts w:ascii="Wingdings" w:hAnsi="Wingdings" w:cs="Wingdings"/>
    </w:rPr>
  </w:style>
  <w:style w:type="character" w:customStyle="1" w:styleId="WW8Num3z4">
    <w:name w:val="WW8Num3z4"/>
    <w:rsid w:val="00116AF3"/>
    <w:rPr>
      <w:rFonts w:ascii="Courier New" w:hAnsi="Courier New" w:cs="Courier New"/>
    </w:rPr>
  </w:style>
  <w:style w:type="character" w:customStyle="1" w:styleId="WW8Num4z0">
    <w:name w:val="WW8Num4z0"/>
    <w:rsid w:val="00116AF3"/>
    <w:rPr>
      <w:rFonts w:ascii="Symbol" w:hAnsi="Symbol" w:cs="Symbol"/>
    </w:rPr>
  </w:style>
  <w:style w:type="character" w:customStyle="1" w:styleId="WW8Num5z0">
    <w:name w:val="WW8Num5z0"/>
    <w:rsid w:val="00116AF3"/>
    <w:rPr>
      <w:rFonts w:ascii="Calibri" w:hAnsi="Calibri" w:cs="Calibri"/>
    </w:rPr>
  </w:style>
  <w:style w:type="character" w:customStyle="1" w:styleId="WW8Num5z1">
    <w:name w:val="WW8Num5z1"/>
    <w:rsid w:val="00116AF3"/>
    <w:rPr>
      <w:rFonts w:ascii="Calibri" w:hAnsi="Calibri" w:cs="Calibri"/>
    </w:rPr>
  </w:style>
  <w:style w:type="character" w:customStyle="1" w:styleId="WW8Num5z2">
    <w:name w:val="WW8Num5z2"/>
    <w:rsid w:val="00116AF3"/>
    <w:rPr>
      <w:rFonts w:ascii="Wingdings" w:hAnsi="Wingdings" w:cs="Wingdings"/>
    </w:rPr>
  </w:style>
  <w:style w:type="character" w:customStyle="1" w:styleId="WW8Num5z4">
    <w:name w:val="WW8Num5z4"/>
    <w:rsid w:val="00116AF3"/>
    <w:rPr>
      <w:rFonts w:ascii="Courier New" w:hAnsi="Courier New" w:cs="Courier New"/>
    </w:rPr>
  </w:style>
  <w:style w:type="character" w:customStyle="1" w:styleId="WW8Num6z0">
    <w:name w:val="WW8Num6z0"/>
    <w:rsid w:val="00116AF3"/>
    <w:rPr>
      <w:rFonts w:ascii="Gill Sans" w:hAnsi="Gill Sans" w:cs="Gill Sans"/>
      <w:sz w:val="28"/>
      <w:szCs w:val="22"/>
    </w:rPr>
  </w:style>
  <w:style w:type="character" w:customStyle="1" w:styleId="WW8Num6z1">
    <w:name w:val="WW8Num6z1"/>
    <w:rsid w:val="00116AF3"/>
    <w:rPr>
      <w:rFonts w:ascii="Courier New" w:hAnsi="Courier New" w:cs="Courier New"/>
    </w:rPr>
  </w:style>
  <w:style w:type="character" w:customStyle="1" w:styleId="WW8Num6z2">
    <w:name w:val="WW8Num6z2"/>
    <w:rsid w:val="00116AF3"/>
    <w:rPr>
      <w:rFonts w:ascii="Wingdings" w:hAnsi="Wingdings" w:cs="Wingdings"/>
    </w:rPr>
  </w:style>
  <w:style w:type="character" w:customStyle="1" w:styleId="WW8Num7z0">
    <w:name w:val="WW8Num7z0"/>
    <w:rsid w:val="00116AF3"/>
    <w:rPr>
      <w:rFonts w:ascii="Symbol" w:hAnsi="Symbol" w:cs="Symbol"/>
    </w:rPr>
  </w:style>
  <w:style w:type="character" w:customStyle="1" w:styleId="WW8Num7z1">
    <w:name w:val="WW8Num7z1"/>
    <w:rsid w:val="00116AF3"/>
    <w:rPr>
      <w:rFonts w:ascii="Calibri" w:hAnsi="Calibri" w:cs="Calibri"/>
    </w:rPr>
  </w:style>
  <w:style w:type="character" w:customStyle="1" w:styleId="WW8Num8z0">
    <w:name w:val="WW8Num8z0"/>
    <w:rsid w:val="00116AF3"/>
    <w:rPr>
      <w:rFonts w:ascii="Symbol" w:hAnsi="Symbol" w:cs="Symbol"/>
    </w:rPr>
  </w:style>
  <w:style w:type="character" w:customStyle="1" w:styleId="WW8Num9z0">
    <w:name w:val="WW8Num9z0"/>
    <w:rsid w:val="00116AF3"/>
    <w:rPr>
      <w:rFonts w:ascii="Calibri" w:eastAsia="Times New Roman" w:hAnsi="Calibri" w:cs="Times New Roman"/>
    </w:rPr>
  </w:style>
  <w:style w:type="character" w:customStyle="1" w:styleId="WW8Num10z0">
    <w:name w:val="WW8Num10z0"/>
    <w:rsid w:val="00116AF3"/>
    <w:rPr>
      <w:b w:val="0"/>
      <w:i w:val="0"/>
    </w:rPr>
  </w:style>
  <w:style w:type="character" w:customStyle="1" w:styleId="WW8Num11z0">
    <w:name w:val="WW8Num11z0"/>
    <w:rsid w:val="00116AF3"/>
    <w:rPr>
      <w:rFonts w:ascii="Symbol" w:hAnsi="Symbol" w:cs="Symbol"/>
    </w:rPr>
  </w:style>
  <w:style w:type="character" w:customStyle="1" w:styleId="WW8Num12z0">
    <w:name w:val="WW8Num12z0"/>
    <w:rsid w:val="00116AF3"/>
    <w:rPr>
      <w:rFonts w:ascii="Symbol" w:hAnsi="Symbol" w:cs="Symbol"/>
    </w:rPr>
  </w:style>
  <w:style w:type="character" w:customStyle="1" w:styleId="WW8Num13z0">
    <w:name w:val="WW8Num13z0"/>
    <w:rsid w:val="00116AF3"/>
    <w:rPr>
      <w:rFonts w:ascii="Symbol" w:hAnsi="Symbol" w:cs="Symbol"/>
    </w:rPr>
  </w:style>
  <w:style w:type="character" w:customStyle="1" w:styleId="WW8Num14z0">
    <w:name w:val="WW8Num14z0"/>
    <w:rsid w:val="00116AF3"/>
    <w:rPr>
      <w:rFonts w:ascii="Calibri" w:hAnsi="Calibri" w:cs="Calibri"/>
    </w:rPr>
  </w:style>
  <w:style w:type="character" w:customStyle="1" w:styleId="WW8Num15z0">
    <w:name w:val="WW8Num15z0"/>
    <w:rsid w:val="00116AF3"/>
    <w:rPr>
      <w:rFonts w:ascii="Symbol" w:hAnsi="Symbol" w:cs="Symbol"/>
    </w:rPr>
  </w:style>
  <w:style w:type="character" w:customStyle="1" w:styleId="WW8Num16z0">
    <w:name w:val="WW8Num16z0"/>
    <w:rsid w:val="00116AF3"/>
    <w:rPr>
      <w:rFonts w:ascii="Symbol" w:hAnsi="Symbol" w:cs="Symbol"/>
    </w:rPr>
  </w:style>
  <w:style w:type="character" w:customStyle="1" w:styleId="WW8Num17z0">
    <w:name w:val="WW8Num17z0"/>
    <w:rsid w:val="00116AF3"/>
    <w:rPr>
      <w:rFonts w:ascii="Calibri" w:hAnsi="Calibri" w:cs="Calibri"/>
    </w:rPr>
  </w:style>
  <w:style w:type="character" w:customStyle="1" w:styleId="WW8Num18z0">
    <w:name w:val="WW8Num18z0"/>
    <w:rsid w:val="00116AF3"/>
    <w:rPr>
      <w:rFonts w:ascii="Symbol" w:hAnsi="Symbol" w:cs="Symbol"/>
    </w:rPr>
  </w:style>
  <w:style w:type="character" w:customStyle="1" w:styleId="WW8Num19z0">
    <w:name w:val="WW8Num19z0"/>
    <w:rsid w:val="00116AF3"/>
    <w:rPr>
      <w:rFonts w:ascii="Symbol" w:hAnsi="Symbol" w:cs="Symbol"/>
    </w:rPr>
  </w:style>
  <w:style w:type="character" w:customStyle="1" w:styleId="WW8Num20z0">
    <w:name w:val="WW8Num20z0"/>
    <w:rsid w:val="00116AF3"/>
    <w:rPr>
      <w:rFonts w:ascii="Symbol" w:hAnsi="Symbol" w:cs="Symbol"/>
    </w:rPr>
  </w:style>
  <w:style w:type="character" w:customStyle="1" w:styleId="WW8Num21z0">
    <w:name w:val="WW8Num21z0"/>
    <w:rsid w:val="00116AF3"/>
    <w:rPr>
      <w:rFonts w:ascii="Symbol" w:hAnsi="Symbol" w:cs="Symbol"/>
    </w:rPr>
  </w:style>
  <w:style w:type="character" w:customStyle="1" w:styleId="WW8Num22z0">
    <w:name w:val="WW8Num22z0"/>
    <w:rsid w:val="00116AF3"/>
    <w:rPr>
      <w:rFonts w:ascii="Symbol" w:hAnsi="Symbol" w:cs="Symbol"/>
    </w:rPr>
  </w:style>
  <w:style w:type="character" w:customStyle="1" w:styleId="WW8Num23z0">
    <w:name w:val="WW8Num23z0"/>
    <w:rsid w:val="00116AF3"/>
    <w:rPr>
      <w:rFonts w:ascii="Symbol" w:hAnsi="Symbol" w:cs="Symbol"/>
    </w:rPr>
  </w:style>
  <w:style w:type="character" w:customStyle="1" w:styleId="WW8Num24z0">
    <w:name w:val="WW8Num24z0"/>
    <w:rsid w:val="00116AF3"/>
    <w:rPr>
      <w:rFonts w:ascii="Symbol" w:hAnsi="Symbol" w:cs="Symbol"/>
    </w:rPr>
  </w:style>
  <w:style w:type="character" w:customStyle="1" w:styleId="WW8Num25z0">
    <w:name w:val="WW8Num25z0"/>
    <w:rsid w:val="00116AF3"/>
    <w:rPr>
      <w:rFonts w:ascii="Symbol" w:hAnsi="Symbol" w:cs="Symbol"/>
    </w:rPr>
  </w:style>
  <w:style w:type="character" w:customStyle="1" w:styleId="WW8Num26z0">
    <w:name w:val="WW8Num26z0"/>
    <w:rsid w:val="00116AF3"/>
    <w:rPr>
      <w:rFonts w:ascii="Symbol" w:hAnsi="Symbol" w:cs="Symbol"/>
    </w:rPr>
  </w:style>
  <w:style w:type="character" w:customStyle="1" w:styleId="WW8Num27z0">
    <w:name w:val="WW8Num27z0"/>
    <w:rsid w:val="00116AF3"/>
    <w:rPr>
      <w:rFonts w:ascii="Calibri" w:hAnsi="Calibri" w:cs="Calibri"/>
    </w:rPr>
  </w:style>
  <w:style w:type="character" w:customStyle="1" w:styleId="WW8Num27z1">
    <w:name w:val="WW8Num27z1"/>
    <w:rsid w:val="00116AF3"/>
    <w:rPr>
      <w:rFonts w:ascii="Courier New" w:hAnsi="Courier New" w:cs="Courier New"/>
    </w:rPr>
  </w:style>
  <w:style w:type="character" w:customStyle="1" w:styleId="WW8Num27z2">
    <w:name w:val="WW8Num27z2"/>
    <w:rsid w:val="00116AF3"/>
    <w:rPr>
      <w:rFonts w:ascii="Wingdings" w:hAnsi="Wingdings" w:cs="Wingdings"/>
    </w:rPr>
  </w:style>
  <w:style w:type="character" w:customStyle="1" w:styleId="WW8Num27z4">
    <w:name w:val="WW8Num27z4"/>
    <w:rsid w:val="00116AF3"/>
    <w:rPr>
      <w:rFonts w:ascii="Courier New" w:hAnsi="Courier New" w:cs="Courier New"/>
    </w:rPr>
  </w:style>
  <w:style w:type="character" w:customStyle="1" w:styleId="WW8Num28z0">
    <w:name w:val="WW8Num28z0"/>
    <w:rsid w:val="00116AF3"/>
    <w:rPr>
      <w:rFonts w:ascii="Symbol" w:hAnsi="Symbol" w:cs="Symbol"/>
    </w:rPr>
  </w:style>
  <w:style w:type="character" w:customStyle="1" w:styleId="WW8Num29z0">
    <w:name w:val="WW8Num29z0"/>
    <w:rsid w:val="00116AF3"/>
    <w:rPr>
      <w:rFonts w:ascii="Symbol" w:hAnsi="Symbol" w:cs="Symbol"/>
    </w:rPr>
  </w:style>
  <w:style w:type="character" w:customStyle="1" w:styleId="WW8Num30z0">
    <w:name w:val="WW8Num30z0"/>
    <w:rsid w:val="00116AF3"/>
    <w:rPr>
      <w:rFonts w:ascii="Symbol" w:hAnsi="Symbol" w:cs="Symbol"/>
    </w:rPr>
  </w:style>
  <w:style w:type="character" w:customStyle="1" w:styleId="WW8Num31z0">
    <w:name w:val="WW8Num31z0"/>
    <w:rsid w:val="00116AF3"/>
    <w:rPr>
      <w:b w:val="0"/>
      <w:i w:val="0"/>
      <w:kern w:val="1"/>
    </w:rPr>
  </w:style>
  <w:style w:type="character" w:customStyle="1" w:styleId="WW8Num32z0">
    <w:name w:val="WW8Num32z0"/>
    <w:rsid w:val="00116AF3"/>
    <w:rPr>
      <w:rFonts w:ascii="Symbol" w:hAnsi="Symbol" w:cs="Symbol"/>
    </w:rPr>
  </w:style>
  <w:style w:type="character" w:customStyle="1" w:styleId="WW8Num34z0">
    <w:name w:val="WW8Num34z0"/>
    <w:rsid w:val="00116AF3"/>
    <w:rPr>
      <w:rFonts w:ascii="Symbol" w:hAnsi="Symbol" w:cs="Symbol"/>
    </w:rPr>
  </w:style>
  <w:style w:type="character" w:customStyle="1" w:styleId="WW8Num34z1">
    <w:name w:val="WW8Num34z1"/>
    <w:rsid w:val="00116AF3"/>
    <w:rPr>
      <w:rFonts w:ascii="Courier New" w:hAnsi="Courier New" w:cs="Courier New"/>
    </w:rPr>
  </w:style>
  <w:style w:type="character" w:customStyle="1" w:styleId="WW8Num34z2">
    <w:name w:val="WW8Num34z2"/>
    <w:rsid w:val="00116AF3"/>
    <w:rPr>
      <w:rFonts w:ascii="Wingdings" w:hAnsi="Wingdings" w:cs="Wingdings"/>
    </w:rPr>
  </w:style>
  <w:style w:type="character" w:customStyle="1" w:styleId="WW8Num34z4">
    <w:name w:val="WW8Num34z4"/>
    <w:rsid w:val="00116AF3"/>
    <w:rPr>
      <w:rFonts w:ascii="Courier New" w:hAnsi="Courier New" w:cs="Courier New"/>
    </w:rPr>
  </w:style>
  <w:style w:type="character" w:customStyle="1" w:styleId="WW8Num35z0">
    <w:name w:val="WW8Num35z0"/>
    <w:rsid w:val="00116AF3"/>
    <w:rPr>
      <w:rFonts w:ascii="Calibri" w:hAnsi="Calibri" w:cs="Calibri"/>
    </w:rPr>
  </w:style>
  <w:style w:type="character" w:customStyle="1" w:styleId="WW8Num36z0">
    <w:name w:val="WW8Num36z0"/>
    <w:rsid w:val="00116AF3"/>
    <w:rPr>
      <w:rFonts w:ascii="Symbol" w:hAnsi="Symbol" w:cs="Symbol"/>
    </w:rPr>
  </w:style>
  <w:style w:type="character" w:customStyle="1" w:styleId="WW8Num38z0">
    <w:name w:val="WW8Num38z0"/>
    <w:rsid w:val="00116AF3"/>
    <w:rPr>
      <w:rFonts w:ascii="Symbol" w:hAnsi="Symbol" w:cs="Symbol"/>
    </w:rPr>
  </w:style>
  <w:style w:type="character" w:customStyle="1" w:styleId="WW8Num39z0">
    <w:name w:val="WW8Num39z0"/>
    <w:rsid w:val="00116AF3"/>
    <w:rPr>
      <w:rFonts w:ascii="Symbol" w:hAnsi="Symbol" w:cs="Symbol"/>
    </w:rPr>
  </w:style>
  <w:style w:type="character" w:customStyle="1" w:styleId="WW8Num40z0">
    <w:name w:val="WW8Num40z0"/>
    <w:rsid w:val="00116AF3"/>
    <w:rPr>
      <w:rFonts w:ascii="Symbol" w:hAnsi="Symbol" w:cs="Symbol"/>
    </w:rPr>
  </w:style>
  <w:style w:type="character" w:customStyle="1" w:styleId="WW8Num41z0">
    <w:name w:val="WW8Num41z0"/>
    <w:rsid w:val="00116AF3"/>
    <w:rPr>
      <w:rFonts w:ascii="Calibri" w:hAnsi="Calibri" w:cs="Calibri"/>
    </w:rPr>
  </w:style>
  <w:style w:type="character" w:customStyle="1" w:styleId="WW8Num42z0">
    <w:name w:val="WW8Num42z0"/>
    <w:rsid w:val="00116AF3"/>
    <w:rPr>
      <w:rFonts w:ascii="Symbol" w:hAnsi="Symbol" w:cs="Symbol"/>
    </w:rPr>
  </w:style>
  <w:style w:type="character" w:customStyle="1" w:styleId="WW8Num43z0">
    <w:name w:val="WW8Num43z0"/>
    <w:rsid w:val="00116AF3"/>
    <w:rPr>
      <w:rFonts w:ascii="Symbol" w:hAnsi="Symbol" w:cs="Symbol"/>
    </w:rPr>
  </w:style>
  <w:style w:type="character" w:customStyle="1" w:styleId="WW8Num44z0">
    <w:name w:val="WW8Num44z0"/>
    <w:rsid w:val="00116AF3"/>
    <w:rPr>
      <w:rFonts w:ascii="Symbol" w:hAnsi="Symbol" w:cs="Symbol"/>
    </w:rPr>
  </w:style>
  <w:style w:type="character" w:customStyle="1" w:styleId="WW8Num45z0">
    <w:name w:val="WW8Num45z0"/>
    <w:rsid w:val="00116AF3"/>
    <w:rPr>
      <w:rFonts w:ascii="Symbol" w:hAnsi="Symbol" w:cs="Symbol"/>
    </w:rPr>
  </w:style>
  <w:style w:type="character" w:customStyle="1" w:styleId="WW8Num46z0">
    <w:name w:val="WW8Num46z0"/>
    <w:rsid w:val="00116AF3"/>
    <w:rPr>
      <w:rFonts w:ascii="Symbol" w:hAnsi="Symbol" w:cs="Symbol"/>
    </w:rPr>
  </w:style>
  <w:style w:type="character" w:customStyle="1" w:styleId="WW8Num47z0">
    <w:name w:val="WW8Num47z0"/>
    <w:rsid w:val="00116AF3"/>
    <w:rPr>
      <w:rFonts w:ascii="Calibri" w:hAnsi="Calibri" w:cs="Calibri"/>
    </w:rPr>
  </w:style>
  <w:style w:type="character" w:customStyle="1" w:styleId="WW8Num48z0">
    <w:name w:val="WW8Num48z0"/>
    <w:rsid w:val="00116AF3"/>
    <w:rPr>
      <w:rFonts w:ascii="Symbol" w:hAnsi="Symbol" w:cs="Symbol"/>
    </w:rPr>
  </w:style>
  <w:style w:type="character" w:customStyle="1" w:styleId="WW8Num49z0">
    <w:name w:val="WW8Num49z0"/>
    <w:rsid w:val="00116AF3"/>
    <w:rPr>
      <w:rFonts w:ascii="Symbol" w:hAnsi="Symbol" w:cs="Symbol"/>
    </w:rPr>
  </w:style>
  <w:style w:type="character" w:customStyle="1" w:styleId="WW8Num49z1">
    <w:name w:val="WW8Num49z1"/>
    <w:rsid w:val="00116AF3"/>
    <w:rPr>
      <w:rFonts w:ascii="Courier New" w:hAnsi="Courier New" w:cs="Courier New"/>
    </w:rPr>
  </w:style>
  <w:style w:type="character" w:customStyle="1" w:styleId="WW8Num49z2">
    <w:name w:val="WW8Num49z2"/>
    <w:rsid w:val="00116AF3"/>
    <w:rPr>
      <w:rFonts w:ascii="Wingdings" w:hAnsi="Wingdings" w:cs="Wingdings"/>
    </w:rPr>
  </w:style>
  <w:style w:type="character" w:customStyle="1" w:styleId="WW8Num50z0">
    <w:name w:val="WW8Num50z0"/>
    <w:rsid w:val="00116AF3"/>
    <w:rPr>
      <w:rFonts w:ascii="Symbol" w:hAnsi="Symbol" w:cs="Symbol"/>
    </w:rPr>
  </w:style>
  <w:style w:type="character" w:customStyle="1" w:styleId="2a">
    <w:name w:val="Основной шрифт абзаца2"/>
    <w:rsid w:val="00116AF3"/>
  </w:style>
  <w:style w:type="character" w:customStyle="1" w:styleId="WW8Num4z1">
    <w:name w:val="WW8Num4z1"/>
    <w:rsid w:val="00116AF3"/>
    <w:rPr>
      <w:rFonts w:ascii="Courier New" w:hAnsi="Courier New" w:cs="Courier New"/>
      <w:color w:val="000000"/>
    </w:rPr>
  </w:style>
  <w:style w:type="character" w:customStyle="1" w:styleId="WW8Num4z2">
    <w:name w:val="WW8Num4z2"/>
    <w:rsid w:val="00116AF3"/>
    <w:rPr>
      <w:rFonts w:ascii="Wingdings" w:hAnsi="Wingdings" w:cs="Wingdings"/>
    </w:rPr>
  </w:style>
  <w:style w:type="character" w:customStyle="1" w:styleId="WW8Num4z4">
    <w:name w:val="WW8Num4z4"/>
    <w:rsid w:val="00116AF3"/>
    <w:rPr>
      <w:rFonts w:ascii="Courier New" w:hAnsi="Courier New" w:cs="Courier New"/>
    </w:rPr>
  </w:style>
  <w:style w:type="character" w:customStyle="1" w:styleId="WW8Num7z2">
    <w:name w:val="WW8Num7z2"/>
    <w:rsid w:val="00116AF3"/>
    <w:rPr>
      <w:rFonts w:ascii="Wingdings" w:hAnsi="Wingdings" w:cs="Wingdings"/>
    </w:rPr>
  </w:style>
  <w:style w:type="character" w:customStyle="1" w:styleId="WW8Num7z4">
    <w:name w:val="WW8Num7z4"/>
    <w:rsid w:val="00116AF3"/>
    <w:rPr>
      <w:rFonts w:ascii="Courier New" w:hAnsi="Courier New" w:cs="Courier New"/>
    </w:rPr>
  </w:style>
  <w:style w:type="character" w:customStyle="1" w:styleId="WW8Num8z1">
    <w:name w:val="WW8Num8z1"/>
    <w:rsid w:val="00116AF3"/>
    <w:rPr>
      <w:rFonts w:ascii="Courier New" w:hAnsi="Courier New" w:cs="Courier New"/>
    </w:rPr>
  </w:style>
  <w:style w:type="character" w:customStyle="1" w:styleId="WW8Num8z2">
    <w:name w:val="WW8Num8z2"/>
    <w:rsid w:val="00116AF3"/>
    <w:rPr>
      <w:rFonts w:ascii="Wingdings" w:hAnsi="Wingdings" w:cs="Wingdings"/>
    </w:rPr>
  </w:style>
  <w:style w:type="character" w:customStyle="1" w:styleId="WW8Num9z1">
    <w:name w:val="WW8Num9z1"/>
    <w:rsid w:val="00116AF3"/>
    <w:rPr>
      <w:rFonts w:ascii="Symbol" w:hAnsi="Symbol" w:cs="Courier New"/>
    </w:rPr>
  </w:style>
  <w:style w:type="character" w:customStyle="1" w:styleId="WW8Num15z1">
    <w:name w:val="WW8Num15z1"/>
    <w:rsid w:val="00116AF3"/>
    <w:rPr>
      <w:rFonts w:ascii="Courier New" w:hAnsi="Courier New" w:cs="Courier New"/>
    </w:rPr>
  </w:style>
  <w:style w:type="character" w:customStyle="1" w:styleId="WW8Num15z2">
    <w:name w:val="WW8Num15z2"/>
    <w:rsid w:val="00116AF3"/>
    <w:rPr>
      <w:rFonts w:ascii="Wingdings" w:hAnsi="Wingdings" w:cs="Wingdings"/>
    </w:rPr>
  </w:style>
  <w:style w:type="character" w:customStyle="1" w:styleId="WW8Num16z1">
    <w:name w:val="WW8Num16z1"/>
    <w:rsid w:val="00116AF3"/>
    <w:rPr>
      <w:rFonts w:ascii="Courier New" w:hAnsi="Courier New" w:cs="Courier New"/>
    </w:rPr>
  </w:style>
  <w:style w:type="character" w:customStyle="1" w:styleId="WW8Num16z2">
    <w:name w:val="WW8Num16z2"/>
    <w:rsid w:val="00116AF3"/>
    <w:rPr>
      <w:rFonts w:ascii="Wingdings" w:hAnsi="Wingdings" w:cs="Wingdings"/>
    </w:rPr>
  </w:style>
  <w:style w:type="character" w:customStyle="1" w:styleId="WW8Num17z1">
    <w:name w:val="WW8Num17z1"/>
    <w:rsid w:val="00116AF3"/>
    <w:rPr>
      <w:rFonts w:ascii="Courier New" w:hAnsi="Courier New" w:cs="Courier New"/>
    </w:rPr>
  </w:style>
  <w:style w:type="character" w:customStyle="1" w:styleId="WW8Num17z2">
    <w:name w:val="WW8Num17z2"/>
    <w:rsid w:val="00116AF3"/>
    <w:rPr>
      <w:rFonts w:ascii="Wingdings" w:hAnsi="Wingdings" w:cs="Wingdings"/>
    </w:rPr>
  </w:style>
  <w:style w:type="character" w:customStyle="1" w:styleId="WW8Num17z3">
    <w:name w:val="WW8Num17z3"/>
    <w:rsid w:val="00116AF3"/>
    <w:rPr>
      <w:rFonts w:ascii="Symbol" w:hAnsi="Symbol" w:cs="Symbol"/>
    </w:rPr>
  </w:style>
  <w:style w:type="character" w:customStyle="1" w:styleId="WW8Num18z1">
    <w:name w:val="WW8Num18z1"/>
    <w:rsid w:val="00116AF3"/>
    <w:rPr>
      <w:rFonts w:ascii="Courier New" w:hAnsi="Courier New" w:cs="Courier New"/>
    </w:rPr>
  </w:style>
  <w:style w:type="character" w:customStyle="1" w:styleId="WW8Num18z2">
    <w:name w:val="WW8Num18z2"/>
    <w:rsid w:val="00116AF3"/>
    <w:rPr>
      <w:rFonts w:ascii="Wingdings" w:hAnsi="Wingdings" w:cs="Wingdings"/>
    </w:rPr>
  </w:style>
  <w:style w:type="character" w:customStyle="1" w:styleId="WW8Num19z1">
    <w:name w:val="WW8Num19z1"/>
    <w:rsid w:val="00116AF3"/>
    <w:rPr>
      <w:rFonts w:ascii="Courier New" w:hAnsi="Courier New" w:cs="Courier New"/>
    </w:rPr>
  </w:style>
  <w:style w:type="character" w:customStyle="1" w:styleId="WW8Num19z2">
    <w:name w:val="WW8Num19z2"/>
    <w:rsid w:val="00116AF3"/>
    <w:rPr>
      <w:rFonts w:ascii="Wingdings" w:hAnsi="Wingdings" w:cs="Wingdings"/>
    </w:rPr>
  </w:style>
  <w:style w:type="character" w:customStyle="1" w:styleId="WW8Num20z1">
    <w:name w:val="WW8Num20z1"/>
    <w:rsid w:val="00116AF3"/>
    <w:rPr>
      <w:rFonts w:ascii="Courier New" w:hAnsi="Courier New" w:cs="Courier New"/>
    </w:rPr>
  </w:style>
  <w:style w:type="character" w:customStyle="1" w:styleId="WW8Num20z2">
    <w:name w:val="WW8Num20z2"/>
    <w:rsid w:val="00116AF3"/>
    <w:rPr>
      <w:rFonts w:ascii="Wingdings" w:hAnsi="Wingdings" w:cs="Wingdings"/>
    </w:rPr>
  </w:style>
  <w:style w:type="character" w:customStyle="1" w:styleId="WW8Num21z1">
    <w:name w:val="WW8Num21z1"/>
    <w:rsid w:val="00116AF3"/>
    <w:rPr>
      <w:rFonts w:ascii="Courier New" w:hAnsi="Courier New" w:cs="Courier New"/>
    </w:rPr>
  </w:style>
  <w:style w:type="character" w:customStyle="1" w:styleId="WW8Num21z2">
    <w:name w:val="WW8Num21z2"/>
    <w:rsid w:val="00116AF3"/>
    <w:rPr>
      <w:rFonts w:ascii="Wingdings" w:hAnsi="Wingdings" w:cs="Wingdings"/>
    </w:rPr>
  </w:style>
  <w:style w:type="character" w:customStyle="1" w:styleId="WW8Num22z1">
    <w:name w:val="WW8Num22z1"/>
    <w:rsid w:val="00116AF3"/>
    <w:rPr>
      <w:rFonts w:ascii="Courier New" w:hAnsi="Courier New" w:cs="Courier New"/>
    </w:rPr>
  </w:style>
  <w:style w:type="character" w:customStyle="1" w:styleId="WW8Num22z2">
    <w:name w:val="WW8Num22z2"/>
    <w:rsid w:val="00116AF3"/>
    <w:rPr>
      <w:rFonts w:ascii="Wingdings" w:hAnsi="Wingdings" w:cs="Wingdings"/>
    </w:rPr>
  </w:style>
  <w:style w:type="character" w:customStyle="1" w:styleId="WW8Num23z1">
    <w:name w:val="WW8Num23z1"/>
    <w:rsid w:val="00116AF3"/>
    <w:rPr>
      <w:rFonts w:ascii="Courier New" w:hAnsi="Courier New" w:cs="Courier New"/>
    </w:rPr>
  </w:style>
  <w:style w:type="character" w:customStyle="1" w:styleId="WW8Num23z2">
    <w:name w:val="WW8Num23z2"/>
    <w:rsid w:val="00116AF3"/>
    <w:rPr>
      <w:rFonts w:ascii="Wingdings" w:hAnsi="Wingdings" w:cs="Wingdings"/>
    </w:rPr>
  </w:style>
  <w:style w:type="character" w:customStyle="1" w:styleId="WW8Num24z1">
    <w:name w:val="WW8Num24z1"/>
    <w:rsid w:val="00116AF3"/>
    <w:rPr>
      <w:rFonts w:ascii="Courier New" w:hAnsi="Courier New" w:cs="Courier New"/>
    </w:rPr>
  </w:style>
  <w:style w:type="character" w:customStyle="1" w:styleId="WW8Num24z2">
    <w:name w:val="WW8Num24z2"/>
    <w:rsid w:val="00116AF3"/>
    <w:rPr>
      <w:rFonts w:ascii="Wingdings" w:hAnsi="Wingdings" w:cs="Wingdings"/>
    </w:rPr>
  </w:style>
  <w:style w:type="character" w:customStyle="1" w:styleId="WW8Num25z1">
    <w:name w:val="WW8Num25z1"/>
    <w:rsid w:val="00116AF3"/>
    <w:rPr>
      <w:rFonts w:ascii="Courier New" w:hAnsi="Courier New" w:cs="Courier New"/>
    </w:rPr>
  </w:style>
  <w:style w:type="character" w:customStyle="1" w:styleId="WW8Num25z2">
    <w:name w:val="WW8Num25z2"/>
    <w:rsid w:val="00116AF3"/>
    <w:rPr>
      <w:rFonts w:ascii="Wingdings" w:hAnsi="Wingdings" w:cs="Wingdings"/>
    </w:rPr>
  </w:style>
  <w:style w:type="character" w:customStyle="1" w:styleId="WW8Num26z1">
    <w:name w:val="WW8Num26z1"/>
    <w:rsid w:val="00116AF3"/>
    <w:rPr>
      <w:rFonts w:ascii="Courier New" w:hAnsi="Courier New" w:cs="Courier New"/>
    </w:rPr>
  </w:style>
  <w:style w:type="character" w:customStyle="1" w:styleId="WW8Num26z2">
    <w:name w:val="WW8Num26z2"/>
    <w:rsid w:val="00116AF3"/>
    <w:rPr>
      <w:rFonts w:ascii="Wingdings" w:hAnsi="Wingdings" w:cs="Wingdings"/>
    </w:rPr>
  </w:style>
  <w:style w:type="character" w:customStyle="1" w:styleId="WW8Num27z3">
    <w:name w:val="WW8Num27z3"/>
    <w:rsid w:val="00116AF3"/>
    <w:rPr>
      <w:rFonts w:ascii="Symbol" w:hAnsi="Symbol" w:cs="Symbol"/>
    </w:rPr>
  </w:style>
  <w:style w:type="character" w:customStyle="1" w:styleId="WW8Num28z1">
    <w:name w:val="WW8Num28z1"/>
    <w:rsid w:val="00116AF3"/>
    <w:rPr>
      <w:rFonts w:ascii="Courier New" w:hAnsi="Courier New" w:cs="Courier New"/>
    </w:rPr>
  </w:style>
  <w:style w:type="character" w:customStyle="1" w:styleId="WW8Num28z2">
    <w:name w:val="WW8Num28z2"/>
    <w:rsid w:val="00116AF3"/>
    <w:rPr>
      <w:rFonts w:ascii="Wingdings" w:hAnsi="Wingdings" w:cs="Wingdings"/>
    </w:rPr>
  </w:style>
  <w:style w:type="character" w:customStyle="1" w:styleId="WW8Num29z1">
    <w:name w:val="WW8Num29z1"/>
    <w:rsid w:val="00116AF3"/>
    <w:rPr>
      <w:rFonts w:ascii="Courier New" w:hAnsi="Courier New" w:cs="Courier New"/>
    </w:rPr>
  </w:style>
  <w:style w:type="character" w:customStyle="1" w:styleId="WW8Num29z2">
    <w:name w:val="WW8Num29z2"/>
    <w:rsid w:val="00116AF3"/>
    <w:rPr>
      <w:rFonts w:ascii="Wingdings" w:hAnsi="Wingdings" w:cs="Wingdings"/>
    </w:rPr>
  </w:style>
  <w:style w:type="character" w:customStyle="1" w:styleId="WW8Num32z1">
    <w:name w:val="WW8Num32z1"/>
    <w:rsid w:val="00116AF3"/>
    <w:rPr>
      <w:rFonts w:ascii="Calibri" w:hAnsi="Calibri" w:cs="Calibri"/>
    </w:rPr>
  </w:style>
  <w:style w:type="character" w:customStyle="1" w:styleId="WW8Num32z2">
    <w:name w:val="WW8Num32z2"/>
    <w:rsid w:val="00116AF3"/>
    <w:rPr>
      <w:rFonts w:ascii="Wingdings" w:hAnsi="Wingdings" w:cs="Wingdings"/>
    </w:rPr>
  </w:style>
  <w:style w:type="character" w:customStyle="1" w:styleId="WW8Num32z4">
    <w:name w:val="WW8Num32z4"/>
    <w:rsid w:val="00116AF3"/>
    <w:rPr>
      <w:rFonts w:ascii="Courier New" w:hAnsi="Courier New" w:cs="Courier New"/>
    </w:rPr>
  </w:style>
  <w:style w:type="character" w:customStyle="1" w:styleId="WW8Num33z0">
    <w:name w:val="WW8Num33z0"/>
    <w:rsid w:val="00116AF3"/>
    <w:rPr>
      <w:rFonts w:ascii="Symbol" w:hAnsi="Symbol" w:cs="Symbol"/>
    </w:rPr>
  </w:style>
  <w:style w:type="character" w:customStyle="1" w:styleId="WW8Num35z1">
    <w:name w:val="WW8Num35z1"/>
    <w:rsid w:val="00116AF3"/>
    <w:rPr>
      <w:rFonts w:ascii="Courier New" w:hAnsi="Courier New" w:cs="Courier New"/>
    </w:rPr>
  </w:style>
  <w:style w:type="character" w:customStyle="1" w:styleId="WW8Num35z2">
    <w:name w:val="WW8Num35z2"/>
    <w:rsid w:val="00116AF3"/>
    <w:rPr>
      <w:rFonts w:ascii="Wingdings" w:hAnsi="Wingdings" w:cs="Wingdings"/>
    </w:rPr>
  </w:style>
  <w:style w:type="character" w:customStyle="1" w:styleId="WW8Num35z3">
    <w:name w:val="WW8Num35z3"/>
    <w:rsid w:val="00116AF3"/>
    <w:rPr>
      <w:rFonts w:ascii="Symbol" w:hAnsi="Symbol" w:cs="Symbol"/>
    </w:rPr>
  </w:style>
  <w:style w:type="character" w:customStyle="1" w:styleId="WW8Num36z1">
    <w:name w:val="WW8Num36z1"/>
    <w:rsid w:val="00116AF3"/>
    <w:rPr>
      <w:rFonts w:ascii="Courier New" w:hAnsi="Courier New" w:cs="Courier New"/>
    </w:rPr>
  </w:style>
  <w:style w:type="character" w:customStyle="1" w:styleId="WW8Num36z2">
    <w:name w:val="WW8Num36z2"/>
    <w:rsid w:val="00116AF3"/>
    <w:rPr>
      <w:rFonts w:ascii="Wingdings" w:hAnsi="Wingdings" w:cs="Wingdings"/>
    </w:rPr>
  </w:style>
  <w:style w:type="character" w:customStyle="1" w:styleId="WW8Num37z1">
    <w:name w:val="WW8Num37z1"/>
    <w:rsid w:val="00116AF3"/>
    <w:rPr>
      <w:rFonts w:ascii="Courier New" w:hAnsi="Courier New" w:cs="Courier New"/>
    </w:rPr>
  </w:style>
  <w:style w:type="character" w:customStyle="1" w:styleId="WW8Num37z2">
    <w:name w:val="WW8Num37z2"/>
    <w:rsid w:val="00116AF3"/>
    <w:rPr>
      <w:rFonts w:ascii="Wingdings" w:hAnsi="Wingdings" w:cs="Wingdings"/>
    </w:rPr>
  </w:style>
  <w:style w:type="character" w:customStyle="1" w:styleId="WW8Num39z1">
    <w:name w:val="WW8Num39z1"/>
    <w:rsid w:val="00116AF3"/>
    <w:rPr>
      <w:rFonts w:ascii="Calibri" w:hAnsi="Calibri" w:cs="Calibri"/>
    </w:rPr>
  </w:style>
  <w:style w:type="character" w:customStyle="1" w:styleId="WW8Num39z2">
    <w:name w:val="WW8Num39z2"/>
    <w:rsid w:val="00116AF3"/>
    <w:rPr>
      <w:rFonts w:ascii="Wingdings" w:hAnsi="Wingdings" w:cs="Wingdings"/>
    </w:rPr>
  </w:style>
  <w:style w:type="character" w:customStyle="1" w:styleId="WW8Num39z4">
    <w:name w:val="WW8Num39z4"/>
    <w:rsid w:val="00116AF3"/>
    <w:rPr>
      <w:rFonts w:ascii="Courier New" w:hAnsi="Courier New" w:cs="Courier New"/>
    </w:rPr>
  </w:style>
  <w:style w:type="character" w:customStyle="1" w:styleId="WW8Num40z1">
    <w:name w:val="WW8Num40z1"/>
    <w:rsid w:val="00116AF3"/>
    <w:rPr>
      <w:rFonts w:ascii="Courier New" w:hAnsi="Courier New" w:cs="Courier New"/>
    </w:rPr>
  </w:style>
  <w:style w:type="character" w:customStyle="1" w:styleId="WW8Num40z2">
    <w:name w:val="WW8Num40z2"/>
    <w:rsid w:val="00116AF3"/>
    <w:rPr>
      <w:rFonts w:ascii="Wingdings" w:hAnsi="Wingdings" w:cs="Wingdings"/>
    </w:rPr>
  </w:style>
  <w:style w:type="character" w:customStyle="1" w:styleId="WW8Num41z1">
    <w:name w:val="WW8Num41z1"/>
    <w:rsid w:val="00116AF3"/>
    <w:rPr>
      <w:rFonts w:ascii="Courier New" w:hAnsi="Courier New" w:cs="Courier New"/>
    </w:rPr>
  </w:style>
  <w:style w:type="character" w:customStyle="1" w:styleId="WW8Num41z2">
    <w:name w:val="WW8Num41z2"/>
    <w:rsid w:val="00116AF3"/>
    <w:rPr>
      <w:rFonts w:ascii="Wingdings" w:hAnsi="Wingdings" w:cs="Wingdings"/>
    </w:rPr>
  </w:style>
  <w:style w:type="character" w:customStyle="1" w:styleId="WW8Num41z3">
    <w:name w:val="WW8Num41z3"/>
    <w:rsid w:val="00116AF3"/>
    <w:rPr>
      <w:rFonts w:ascii="Symbol" w:hAnsi="Symbol" w:cs="Symbol"/>
    </w:rPr>
  </w:style>
  <w:style w:type="character" w:customStyle="1" w:styleId="WW8Num42z1">
    <w:name w:val="WW8Num42z1"/>
    <w:rsid w:val="00116AF3"/>
    <w:rPr>
      <w:rFonts w:ascii="Courier New" w:hAnsi="Courier New" w:cs="Courier New"/>
    </w:rPr>
  </w:style>
  <w:style w:type="character" w:customStyle="1" w:styleId="WW8Num42z2">
    <w:name w:val="WW8Num42z2"/>
    <w:rsid w:val="00116AF3"/>
    <w:rPr>
      <w:rFonts w:ascii="Wingdings" w:hAnsi="Wingdings" w:cs="Wingdings"/>
    </w:rPr>
  </w:style>
  <w:style w:type="character" w:customStyle="1" w:styleId="WW8Num43z1">
    <w:name w:val="WW8Num43z1"/>
    <w:rsid w:val="00116AF3"/>
    <w:rPr>
      <w:rFonts w:ascii="Courier New" w:hAnsi="Courier New" w:cs="Courier New"/>
    </w:rPr>
  </w:style>
  <w:style w:type="character" w:customStyle="1" w:styleId="WW8Num43z2">
    <w:name w:val="WW8Num43z2"/>
    <w:rsid w:val="00116AF3"/>
    <w:rPr>
      <w:rFonts w:ascii="Wingdings" w:hAnsi="Wingdings" w:cs="Wingdings"/>
    </w:rPr>
  </w:style>
  <w:style w:type="character" w:customStyle="1" w:styleId="WW8Num44z1">
    <w:name w:val="WW8Num44z1"/>
    <w:rsid w:val="00116AF3"/>
    <w:rPr>
      <w:rFonts w:ascii="Courier New" w:hAnsi="Courier New" w:cs="Courier New"/>
    </w:rPr>
  </w:style>
  <w:style w:type="character" w:customStyle="1" w:styleId="WW8Num44z2">
    <w:name w:val="WW8Num44z2"/>
    <w:rsid w:val="00116AF3"/>
    <w:rPr>
      <w:rFonts w:ascii="Wingdings" w:hAnsi="Wingdings" w:cs="Wingdings"/>
    </w:rPr>
  </w:style>
  <w:style w:type="character" w:customStyle="1" w:styleId="WW8Num45z1">
    <w:name w:val="WW8Num45z1"/>
    <w:rsid w:val="00116AF3"/>
    <w:rPr>
      <w:rFonts w:ascii="Courier New" w:hAnsi="Courier New" w:cs="Courier New"/>
    </w:rPr>
  </w:style>
  <w:style w:type="character" w:customStyle="1" w:styleId="WW8Num45z2">
    <w:name w:val="WW8Num45z2"/>
    <w:rsid w:val="00116AF3"/>
    <w:rPr>
      <w:rFonts w:ascii="Wingdings" w:hAnsi="Wingdings" w:cs="Wingdings"/>
    </w:rPr>
  </w:style>
  <w:style w:type="character" w:customStyle="1" w:styleId="WW8Num46z1">
    <w:name w:val="WW8Num46z1"/>
    <w:rsid w:val="00116AF3"/>
    <w:rPr>
      <w:rFonts w:ascii="Courier New" w:hAnsi="Courier New" w:cs="Courier New"/>
    </w:rPr>
  </w:style>
  <w:style w:type="character" w:customStyle="1" w:styleId="WW8Num46z2">
    <w:name w:val="WW8Num46z2"/>
    <w:rsid w:val="00116AF3"/>
    <w:rPr>
      <w:rFonts w:ascii="Wingdings" w:hAnsi="Wingdings" w:cs="Wingdings"/>
    </w:rPr>
  </w:style>
  <w:style w:type="character" w:customStyle="1" w:styleId="WW8Num47z1">
    <w:name w:val="WW8Num47z1"/>
    <w:rsid w:val="00116AF3"/>
    <w:rPr>
      <w:rFonts w:ascii="Courier New" w:hAnsi="Courier New" w:cs="Courier New"/>
    </w:rPr>
  </w:style>
  <w:style w:type="character" w:customStyle="1" w:styleId="WW8Num47z2">
    <w:name w:val="WW8Num47z2"/>
    <w:rsid w:val="00116AF3"/>
    <w:rPr>
      <w:rFonts w:ascii="Wingdings" w:hAnsi="Wingdings" w:cs="Wingdings"/>
    </w:rPr>
  </w:style>
  <w:style w:type="character" w:customStyle="1" w:styleId="WW8Num47z3">
    <w:name w:val="WW8Num47z3"/>
    <w:rsid w:val="00116AF3"/>
    <w:rPr>
      <w:rFonts w:ascii="Symbol" w:hAnsi="Symbol" w:cs="Symbol"/>
    </w:rPr>
  </w:style>
  <w:style w:type="character" w:customStyle="1" w:styleId="WW8Num48z1">
    <w:name w:val="WW8Num48z1"/>
    <w:rsid w:val="00116AF3"/>
    <w:rPr>
      <w:rFonts w:ascii="Courier New" w:hAnsi="Courier New" w:cs="Courier New"/>
    </w:rPr>
  </w:style>
  <w:style w:type="character" w:customStyle="1" w:styleId="WW8Num48z2">
    <w:name w:val="WW8Num48z2"/>
    <w:rsid w:val="00116AF3"/>
    <w:rPr>
      <w:rFonts w:ascii="Wingdings" w:hAnsi="Wingdings" w:cs="Wingdings"/>
    </w:rPr>
  </w:style>
  <w:style w:type="character" w:customStyle="1" w:styleId="WW8Num50z1">
    <w:name w:val="WW8Num50z1"/>
    <w:rsid w:val="00116AF3"/>
    <w:rPr>
      <w:rFonts w:ascii="Courier New" w:hAnsi="Courier New" w:cs="Courier New"/>
    </w:rPr>
  </w:style>
  <w:style w:type="character" w:customStyle="1" w:styleId="WW8Num50z2">
    <w:name w:val="WW8Num50z2"/>
    <w:rsid w:val="00116AF3"/>
    <w:rPr>
      <w:rFonts w:ascii="Wingdings" w:hAnsi="Wingdings" w:cs="Wingdings"/>
    </w:rPr>
  </w:style>
  <w:style w:type="character" w:customStyle="1" w:styleId="WW8Num51z0">
    <w:name w:val="WW8Num51z0"/>
    <w:rsid w:val="00116AF3"/>
    <w:rPr>
      <w:rFonts w:ascii="Symbol" w:hAnsi="Symbol" w:cs="Symbol"/>
    </w:rPr>
  </w:style>
  <w:style w:type="character" w:customStyle="1" w:styleId="WW8Num51z1">
    <w:name w:val="WW8Num51z1"/>
    <w:rsid w:val="00116AF3"/>
    <w:rPr>
      <w:rFonts w:ascii="Courier New" w:hAnsi="Courier New" w:cs="Courier New"/>
    </w:rPr>
  </w:style>
  <w:style w:type="character" w:customStyle="1" w:styleId="WW8Num51z2">
    <w:name w:val="WW8Num51z2"/>
    <w:rsid w:val="00116AF3"/>
    <w:rPr>
      <w:rFonts w:ascii="Wingdings" w:hAnsi="Wingdings" w:cs="Wingdings"/>
    </w:rPr>
  </w:style>
  <w:style w:type="character" w:customStyle="1" w:styleId="WW8Num52z0">
    <w:name w:val="WW8Num52z0"/>
    <w:rsid w:val="00116AF3"/>
    <w:rPr>
      <w:rFonts w:ascii="Symbol" w:hAnsi="Symbol" w:cs="Symbol"/>
    </w:rPr>
  </w:style>
  <w:style w:type="character" w:customStyle="1" w:styleId="WW8Num52z1">
    <w:name w:val="WW8Num52z1"/>
    <w:rsid w:val="00116AF3"/>
    <w:rPr>
      <w:rFonts w:ascii="Courier New" w:hAnsi="Courier New" w:cs="Courier New"/>
    </w:rPr>
  </w:style>
  <w:style w:type="character" w:customStyle="1" w:styleId="WW8Num52z2">
    <w:name w:val="WW8Num52z2"/>
    <w:rsid w:val="00116AF3"/>
    <w:rPr>
      <w:rFonts w:ascii="Wingdings" w:hAnsi="Wingdings" w:cs="Wingdings"/>
    </w:rPr>
  </w:style>
  <w:style w:type="character" w:customStyle="1" w:styleId="WW8Num53z0">
    <w:name w:val="WW8Num53z0"/>
    <w:rsid w:val="00116AF3"/>
    <w:rPr>
      <w:rFonts w:ascii="Symbol" w:hAnsi="Symbol" w:cs="Symbol"/>
    </w:rPr>
  </w:style>
  <w:style w:type="character" w:customStyle="1" w:styleId="WW8Num53z1">
    <w:name w:val="WW8Num53z1"/>
    <w:rsid w:val="00116AF3"/>
    <w:rPr>
      <w:rFonts w:ascii="Courier New" w:hAnsi="Courier New" w:cs="Courier New"/>
    </w:rPr>
  </w:style>
  <w:style w:type="character" w:customStyle="1" w:styleId="WW8Num53z2">
    <w:name w:val="WW8Num53z2"/>
    <w:rsid w:val="00116AF3"/>
    <w:rPr>
      <w:rFonts w:ascii="Wingdings" w:hAnsi="Wingdings" w:cs="Wingdings"/>
    </w:rPr>
  </w:style>
  <w:style w:type="character" w:customStyle="1" w:styleId="WW8Num54z0">
    <w:name w:val="WW8Num54z0"/>
    <w:rsid w:val="00116AF3"/>
    <w:rPr>
      <w:rFonts w:ascii="Symbol" w:hAnsi="Symbol" w:cs="Symbol"/>
    </w:rPr>
  </w:style>
  <w:style w:type="character" w:customStyle="1" w:styleId="WW8Num54z1">
    <w:name w:val="WW8Num54z1"/>
    <w:rsid w:val="00116AF3"/>
    <w:rPr>
      <w:rFonts w:ascii="Courier New" w:hAnsi="Courier New" w:cs="Courier New"/>
    </w:rPr>
  </w:style>
  <w:style w:type="character" w:customStyle="1" w:styleId="WW8Num54z2">
    <w:name w:val="WW8Num54z2"/>
    <w:rsid w:val="00116AF3"/>
    <w:rPr>
      <w:rFonts w:ascii="Wingdings" w:hAnsi="Wingdings" w:cs="Wingdings"/>
    </w:rPr>
  </w:style>
  <w:style w:type="character" w:customStyle="1" w:styleId="1fe">
    <w:name w:val="Основной шрифт абзаца1"/>
    <w:rsid w:val="00116AF3"/>
  </w:style>
  <w:style w:type="character" w:customStyle="1" w:styleId="affffc">
    <w:name w:val="Символ сноски"/>
    <w:rsid w:val="00116AF3"/>
    <w:rPr>
      <w:rFonts w:cs="Times New Roman"/>
      <w:vertAlign w:val="superscript"/>
    </w:rPr>
  </w:style>
  <w:style w:type="character" w:customStyle="1" w:styleId="affffd">
    <w:name w:val="Символы концевой сноски"/>
    <w:rsid w:val="00116AF3"/>
    <w:rPr>
      <w:vertAlign w:val="superscript"/>
    </w:rPr>
  </w:style>
  <w:style w:type="character" w:customStyle="1" w:styleId="affffe">
    <w:name w:val="Маркеры списка"/>
    <w:rsid w:val="00116AF3"/>
    <w:rPr>
      <w:rFonts w:ascii="OpenSymbol" w:eastAsia="OpenSymbol" w:hAnsi="OpenSymbol" w:cs="OpenSymbol"/>
    </w:rPr>
  </w:style>
  <w:style w:type="paragraph" w:customStyle="1" w:styleId="2b">
    <w:name w:val="Название2"/>
    <w:basedOn w:val="a1"/>
    <w:rsid w:val="00116AF3"/>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c">
    <w:name w:val="Указатель2"/>
    <w:basedOn w:val="a1"/>
    <w:rsid w:val="00116AF3"/>
    <w:pPr>
      <w:suppressLineNumbers/>
      <w:suppressAutoHyphens/>
      <w:spacing w:line="288" w:lineRule="auto"/>
      <w:ind w:firstLine="567"/>
    </w:pPr>
    <w:rPr>
      <w:rFonts w:ascii="Calibri" w:eastAsia="Calibri" w:hAnsi="Calibri" w:cs="Mangal"/>
      <w:sz w:val="22"/>
      <w:lang w:eastAsia="ar-SA"/>
    </w:rPr>
  </w:style>
  <w:style w:type="paragraph" w:customStyle="1" w:styleId="1ff">
    <w:name w:val="Указатель1"/>
    <w:basedOn w:val="a1"/>
    <w:rsid w:val="00116AF3"/>
    <w:pPr>
      <w:suppressLineNumbers/>
      <w:suppressAutoHyphens/>
      <w:spacing w:line="288" w:lineRule="auto"/>
      <w:ind w:firstLine="567"/>
    </w:pPr>
    <w:rPr>
      <w:rFonts w:ascii="Calibri" w:eastAsia="Calibri" w:hAnsi="Calibri" w:cs="Mangal"/>
      <w:sz w:val="22"/>
      <w:lang w:eastAsia="ar-SA"/>
    </w:rPr>
  </w:style>
  <w:style w:type="paragraph" w:customStyle="1" w:styleId="afffff">
    <w:name w:val="Заголовок таблицы"/>
    <w:basedOn w:val="affff4"/>
    <w:rsid w:val="00116AF3"/>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116AF3"/>
    <w:rPr>
      <w:b/>
      <w:bCs/>
    </w:rPr>
  </w:style>
  <w:style w:type="character" w:customStyle="1" w:styleId="slug-vol">
    <w:name w:val="slug-vol"/>
    <w:rsid w:val="00116AF3"/>
  </w:style>
  <w:style w:type="character" w:customStyle="1" w:styleId="slug-issue">
    <w:name w:val="slug-issue"/>
    <w:rsid w:val="00116AF3"/>
  </w:style>
  <w:style w:type="character" w:customStyle="1" w:styleId="slug-pages3">
    <w:name w:val="slug-pages3"/>
    <w:rsid w:val="00116AF3"/>
    <w:rPr>
      <w:b/>
      <w:bCs/>
    </w:rPr>
  </w:style>
  <w:style w:type="paragraph" w:customStyle="1" w:styleId="LTGliederung1">
    <w:name w:val="???????~LT~Gliederung 1"/>
    <w:rsid w:val="00116AF3"/>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116AF3"/>
    <w:rPr>
      <w:rFonts w:ascii="Palatino Linotype" w:hAnsi="Palatino Linotype" w:cs="Palatino Linotype"/>
      <w:spacing w:val="0"/>
      <w:sz w:val="15"/>
      <w:szCs w:val="15"/>
    </w:rPr>
  </w:style>
  <w:style w:type="table" w:customStyle="1" w:styleId="510">
    <w:name w:val="Таблица простая 51"/>
    <w:basedOn w:val="a5"/>
    <w:uiPriority w:val="45"/>
    <w:rsid w:val="00116AF3"/>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116AF3"/>
  </w:style>
  <w:style w:type="character" w:customStyle="1" w:styleId="WW-Absatz-Standardschriftart">
    <w:name w:val="WW-Absatz-Standardschriftart"/>
    <w:rsid w:val="00116AF3"/>
  </w:style>
  <w:style w:type="paragraph" w:customStyle="1" w:styleId="p1">
    <w:name w:val="p1"/>
    <w:basedOn w:val="a1"/>
    <w:rsid w:val="00116AF3"/>
    <w:pPr>
      <w:spacing w:line="240" w:lineRule="auto"/>
      <w:ind w:firstLine="0"/>
      <w:jc w:val="left"/>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116AF3"/>
    <w:pPr>
      <w:suppressAutoHyphens/>
      <w:spacing w:after="200" w:line="276" w:lineRule="auto"/>
      <w:ind w:firstLine="0"/>
      <w:jc w:val="left"/>
    </w:pPr>
    <w:rPr>
      <w:rFonts w:ascii="Calibri" w:eastAsia="Calibri" w:hAnsi="Calibri" w:cs="Calibri"/>
      <w:sz w:val="22"/>
      <w:lang w:val="nl-NL" w:eastAsia="ar-SA"/>
    </w:rPr>
  </w:style>
  <w:style w:type="character" w:customStyle="1" w:styleId="Caaieiaie1Ciae">
    <w:name w:val="Caaieiaie 1 Ciae"/>
    <w:uiPriority w:val="99"/>
    <w:rsid w:val="00116AF3"/>
    <w:rPr>
      <w:rFonts w:ascii="Cambria" w:hAnsi="Cambria" w:cs="Cambria"/>
      <w:b/>
      <w:bCs/>
      <w:kern w:val="32"/>
      <w:sz w:val="32"/>
      <w:szCs w:val="32"/>
    </w:rPr>
  </w:style>
  <w:style w:type="character" w:customStyle="1" w:styleId="Caaieiaie2Ciae">
    <w:name w:val="Caaieiaie 2 Ciae"/>
    <w:uiPriority w:val="99"/>
    <w:rsid w:val="00116AF3"/>
    <w:rPr>
      <w:rFonts w:ascii="Cambria" w:hAnsi="Cambria" w:cs="Cambria"/>
      <w:b/>
      <w:bCs/>
      <w:i/>
      <w:iCs/>
      <w:sz w:val="28"/>
      <w:szCs w:val="28"/>
    </w:rPr>
  </w:style>
  <w:style w:type="character" w:customStyle="1" w:styleId="Caaieiaie3Ciae">
    <w:name w:val="Caaieiaie 3 Ciae"/>
    <w:uiPriority w:val="99"/>
    <w:rsid w:val="00116AF3"/>
    <w:rPr>
      <w:rFonts w:ascii="Cambria" w:hAnsi="Cambria" w:cs="Cambria"/>
      <w:b/>
      <w:bCs/>
      <w:sz w:val="26"/>
      <w:szCs w:val="26"/>
    </w:rPr>
  </w:style>
  <w:style w:type="character" w:customStyle="1" w:styleId="Caaieiaie4Ciae">
    <w:name w:val="Caaieiaie 4 Ciae"/>
    <w:uiPriority w:val="99"/>
    <w:rsid w:val="00116AF3"/>
    <w:rPr>
      <w:rFonts w:ascii="Times New Roman" w:hAnsi="Times New Roman" w:cs="Times New Roman"/>
      <w:b/>
      <w:bCs/>
      <w:sz w:val="28"/>
      <w:szCs w:val="28"/>
    </w:rPr>
  </w:style>
  <w:style w:type="character" w:customStyle="1" w:styleId="Caaieiaie5Ciae">
    <w:name w:val="Caaieiaie 5 Ciae"/>
    <w:uiPriority w:val="99"/>
    <w:rsid w:val="00116AF3"/>
    <w:rPr>
      <w:rFonts w:cs="Times New Roman"/>
      <w:b/>
      <w:bCs/>
      <w:i/>
      <w:iCs/>
      <w:sz w:val="26"/>
      <w:szCs w:val="26"/>
    </w:rPr>
  </w:style>
  <w:style w:type="character" w:customStyle="1" w:styleId="Caaieiaie6Ciae">
    <w:name w:val="Caaieiaie 6 Ciae"/>
    <w:uiPriority w:val="99"/>
    <w:rsid w:val="00116AF3"/>
    <w:rPr>
      <w:rFonts w:cs="Times New Roman"/>
      <w:b/>
      <w:bCs/>
    </w:rPr>
  </w:style>
  <w:style w:type="character" w:customStyle="1" w:styleId="Caaieiaie7Ciae">
    <w:name w:val="Caaieiaie 7 Ciae"/>
    <w:uiPriority w:val="99"/>
    <w:rsid w:val="00116AF3"/>
    <w:rPr>
      <w:rFonts w:cs="Times New Roman"/>
      <w:sz w:val="24"/>
      <w:szCs w:val="24"/>
    </w:rPr>
  </w:style>
  <w:style w:type="character" w:customStyle="1" w:styleId="Caaieiaie1Ciae1">
    <w:name w:val="Caaieiaie 1 Ciae1"/>
    <w:uiPriority w:val="99"/>
    <w:rsid w:val="00116AF3"/>
    <w:rPr>
      <w:rFonts w:ascii="Cambria" w:hAnsi="Cambria" w:cs="Cambria"/>
      <w:b/>
      <w:bCs/>
      <w:kern w:val="32"/>
      <w:sz w:val="32"/>
      <w:szCs w:val="32"/>
    </w:rPr>
  </w:style>
  <w:style w:type="character" w:customStyle="1" w:styleId="Caaieiaie2Ciae1">
    <w:name w:val="Caaieiaie 2 Ciae1"/>
    <w:uiPriority w:val="99"/>
    <w:rsid w:val="00116AF3"/>
    <w:rPr>
      <w:rFonts w:ascii="Cambria" w:hAnsi="Cambria" w:cs="Cambria"/>
      <w:b/>
      <w:bCs/>
      <w:i/>
      <w:iCs/>
      <w:sz w:val="28"/>
      <w:szCs w:val="28"/>
    </w:rPr>
  </w:style>
  <w:style w:type="character" w:customStyle="1" w:styleId="Caaieiaie3Ciae1">
    <w:name w:val="Caaieiaie 3 Ciae1"/>
    <w:uiPriority w:val="99"/>
    <w:rsid w:val="00116AF3"/>
    <w:rPr>
      <w:rFonts w:ascii="Cambria" w:hAnsi="Cambria" w:cs="Cambria"/>
      <w:b/>
      <w:bCs/>
      <w:sz w:val="26"/>
      <w:szCs w:val="26"/>
    </w:rPr>
  </w:style>
  <w:style w:type="character" w:customStyle="1" w:styleId="Caaieiaie4Ciae1">
    <w:name w:val="Caaieiaie 4 Ciae1"/>
    <w:uiPriority w:val="99"/>
    <w:rsid w:val="00116AF3"/>
    <w:rPr>
      <w:rFonts w:ascii="Times New Roman" w:hAnsi="Times New Roman" w:cs="Times New Roman"/>
      <w:b/>
      <w:bCs/>
      <w:sz w:val="28"/>
      <w:szCs w:val="28"/>
    </w:rPr>
  </w:style>
  <w:style w:type="character" w:customStyle="1" w:styleId="Caaieiaie5Ciae1">
    <w:name w:val="Caaieiaie 5 Ciae1"/>
    <w:uiPriority w:val="99"/>
    <w:rsid w:val="00116AF3"/>
    <w:rPr>
      <w:rFonts w:cs="Times New Roman"/>
      <w:b/>
      <w:bCs/>
      <w:i/>
      <w:iCs/>
      <w:sz w:val="26"/>
      <w:szCs w:val="26"/>
    </w:rPr>
  </w:style>
  <w:style w:type="character" w:customStyle="1" w:styleId="Caaieiaie6Ciae1">
    <w:name w:val="Caaieiaie 6 Ciae1"/>
    <w:uiPriority w:val="99"/>
    <w:rsid w:val="00116AF3"/>
    <w:rPr>
      <w:rFonts w:cs="Times New Roman"/>
      <w:b/>
      <w:bCs/>
    </w:rPr>
  </w:style>
  <w:style w:type="character" w:customStyle="1" w:styleId="Caaieiaie7Ciae1">
    <w:name w:val="Caaieiaie 7 Ciae1"/>
    <w:uiPriority w:val="99"/>
    <w:rsid w:val="00116AF3"/>
    <w:rPr>
      <w:rFonts w:cs="Times New Roman"/>
      <w:sz w:val="24"/>
      <w:szCs w:val="24"/>
    </w:rPr>
  </w:style>
  <w:style w:type="paragraph" w:customStyle="1" w:styleId="Heading5">
    <w:name w:val="Heading5"/>
    <w:basedOn w:val="a1"/>
    <w:uiPriority w:val="99"/>
    <w:rsid w:val="00116AF3"/>
    <w:pPr>
      <w:autoSpaceDE w:val="0"/>
      <w:autoSpaceDN w:val="0"/>
      <w:adjustRightInd w:val="0"/>
      <w:spacing w:before="100" w:after="100" w:line="240" w:lineRule="auto"/>
      <w:ind w:firstLine="0"/>
      <w:jc w:val="left"/>
    </w:pPr>
    <w:rPr>
      <w:rFonts w:eastAsia="Times New Roman" w:cs="Times New Roman"/>
      <w:b/>
      <w:bCs/>
      <w:i/>
      <w:iCs/>
      <w:szCs w:val="24"/>
      <w:lang w:eastAsia="ru-RU"/>
    </w:rPr>
  </w:style>
  <w:style w:type="paragraph" w:customStyle="1" w:styleId="FitzBullet">
    <w:name w:val="FitzBullet"/>
    <w:basedOn w:val="a1"/>
    <w:uiPriority w:val="99"/>
    <w:rsid w:val="00116AF3"/>
    <w:pPr>
      <w:shd w:val="clear" w:color="auto" w:fill="FFFFFF"/>
      <w:tabs>
        <w:tab w:val="left" w:pos="317"/>
      </w:tabs>
      <w:autoSpaceDE w:val="0"/>
      <w:autoSpaceDN w:val="0"/>
      <w:adjustRightInd w:val="0"/>
      <w:spacing w:before="60" w:after="60" w:line="240" w:lineRule="auto"/>
      <w:ind w:left="283" w:hanging="283"/>
      <w:jc w:val="left"/>
    </w:pPr>
    <w:rPr>
      <w:rFonts w:eastAsia="Times New Roman" w:cs="Times New Roman"/>
      <w:color w:val="000000"/>
      <w:szCs w:val="24"/>
      <w:lang w:eastAsia="ru-RU"/>
    </w:rPr>
  </w:style>
  <w:style w:type="paragraph" w:customStyle="1" w:styleId="Bullet-2">
    <w:name w:val="Bullet-2"/>
    <w:basedOn w:val="FitzBullet"/>
    <w:uiPriority w:val="99"/>
    <w:rsid w:val="00116AF3"/>
    <w:pPr>
      <w:tabs>
        <w:tab w:val="clear" w:pos="317"/>
        <w:tab w:val="left" w:pos="1134"/>
      </w:tabs>
      <w:ind w:left="1417"/>
    </w:pPr>
    <w:rPr>
      <w:lang w:val="en-US"/>
    </w:rPr>
  </w:style>
  <w:style w:type="character" w:customStyle="1" w:styleId="sokr">
    <w:name w:val="sokr"/>
    <w:rsid w:val="00116AF3"/>
  </w:style>
  <w:style w:type="paragraph" w:customStyle="1" w:styleId="opisdvfld">
    <w:name w:val="opis_dvfld"/>
    <w:basedOn w:val="a1"/>
    <w:rsid w:val="00116AF3"/>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f0">
    <w:name w:val="Литература"/>
    <w:basedOn w:val="a1"/>
    <w:qFormat/>
    <w:rsid w:val="00116AF3"/>
    <w:pPr>
      <w:suppressAutoHyphens/>
      <w:spacing w:after="120" w:line="240" w:lineRule="auto"/>
      <w:ind w:firstLine="0"/>
      <w:jc w:val="left"/>
    </w:pPr>
    <w:rPr>
      <w:rFonts w:eastAsia="Calibri" w:cs="Times New Roman"/>
      <w:i/>
      <w:kern w:val="2"/>
      <w:szCs w:val="24"/>
      <w:lang w:val="en-US"/>
    </w:rPr>
  </w:style>
  <w:style w:type="character" w:customStyle="1" w:styleId="cit">
    <w:name w:val="cit"/>
    <w:basedOn w:val="a4"/>
    <w:rsid w:val="00116AF3"/>
  </w:style>
  <w:style w:type="character" w:customStyle="1" w:styleId="al-author-delim">
    <w:name w:val="al-author-delim"/>
    <w:basedOn w:val="a4"/>
    <w:rsid w:val="00116AF3"/>
  </w:style>
  <w:style w:type="character" w:styleId="afffff1">
    <w:name w:val="line number"/>
    <w:basedOn w:val="a4"/>
    <w:uiPriority w:val="99"/>
    <w:semiHidden/>
    <w:unhideWhenUsed/>
    <w:rsid w:val="00116AF3"/>
  </w:style>
  <w:style w:type="character" w:customStyle="1" w:styleId="author-sup-separator">
    <w:name w:val="author-sup-separator"/>
    <w:rsid w:val="00116AF3"/>
  </w:style>
  <w:style w:type="character" w:customStyle="1" w:styleId="comma">
    <w:name w:val="comma"/>
    <w:rsid w:val="00116AF3"/>
  </w:style>
  <w:style w:type="character" w:customStyle="1" w:styleId="citation-doi">
    <w:name w:val="citation-doi"/>
    <w:rsid w:val="00116AF3"/>
  </w:style>
  <w:style w:type="character" w:customStyle="1" w:styleId="st">
    <w:name w:val="st"/>
    <w:rsid w:val="00116AF3"/>
  </w:style>
  <w:style w:type="character" w:customStyle="1" w:styleId="2d">
    <w:name w:val="Строгий2"/>
    <w:rsid w:val="00116AF3"/>
  </w:style>
  <w:style w:type="paragraph" w:customStyle="1" w:styleId="Autor">
    <w:name w:val="Autor"/>
    <w:basedOn w:val="a1"/>
    <w:rsid w:val="00116AF3"/>
    <w:pPr>
      <w:widowControl w:val="0"/>
      <w:shd w:val="clear" w:color="auto" w:fill="FFFFFF"/>
      <w:overflowPunct w:val="0"/>
      <w:autoSpaceDE w:val="0"/>
      <w:autoSpaceDN w:val="0"/>
      <w:adjustRightInd w:val="0"/>
      <w:spacing w:before="120" w:line="240" w:lineRule="atLeast"/>
      <w:ind w:firstLine="0"/>
      <w:jc w:val="left"/>
      <w:textAlignment w:val="baseline"/>
    </w:pPr>
    <w:rPr>
      <w:rFonts w:eastAsia="Calibri" w:cs="Times New Roman"/>
      <w:i/>
      <w:iCs/>
      <w:sz w:val="22"/>
      <w:lang w:val="en-US" w:eastAsia="ru-RU"/>
    </w:rPr>
  </w:style>
  <w:style w:type="paragraph" w:customStyle="1" w:styleId="table-name">
    <w:name w:val="table-name"/>
    <w:basedOn w:val="a1"/>
    <w:rsid w:val="00116AF3"/>
    <w:pPr>
      <w:autoSpaceDE w:val="0"/>
      <w:autoSpaceDN w:val="0"/>
      <w:adjustRightInd w:val="0"/>
      <w:spacing w:before="40" w:line="240" w:lineRule="auto"/>
      <w:ind w:firstLine="425"/>
      <w:jc w:val="left"/>
    </w:pPr>
    <w:rPr>
      <w:rFonts w:eastAsia="Times New Roman" w:cs="Times New Roman"/>
      <w:b/>
      <w:bCs/>
      <w:color w:val="000000"/>
      <w:sz w:val="20"/>
      <w:szCs w:val="20"/>
      <w:lang w:val="en-US" w:eastAsia="ru-RU"/>
    </w:rPr>
  </w:style>
  <w:style w:type="paragraph" w:customStyle="1" w:styleId="Table-head-italic">
    <w:name w:val="Table-head-italic"/>
    <w:basedOn w:val="a1"/>
    <w:rsid w:val="00116AF3"/>
    <w:pPr>
      <w:widowControl w:val="0"/>
      <w:shd w:val="clear" w:color="auto" w:fill="FFFFFF"/>
      <w:autoSpaceDE w:val="0"/>
      <w:autoSpaceDN w:val="0"/>
      <w:adjustRightInd w:val="0"/>
      <w:spacing w:line="240" w:lineRule="auto"/>
      <w:ind w:firstLine="0"/>
      <w:jc w:val="left"/>
    </w:pPr>
    <w:rPr>
      <w:rFonts w:eastAsia="Times New Roman" w:cs="Times New Roman"/>
      <w:i/>
      <w:iCs/>
      <w:sz w:val="18"/>
      <w:szCs w:val="18"/>
      <w:lang w:val="en-US" w:eastAsia="ru-RU"/>
    </w:rPr>
  </w:style>
  <w:style w:type="paragraph" w:customStyle="1" w:styleId="table-text-0">
    <w:name w:val="table-text-0"/>
    <w:basedOn w:val="a1"/>
    <w:rsid w:val="00116AF3"/>
    <w:pPr>
      <w:autoSpaceDE w:val="0"/>
      <w:autoSpaceDN w:val="0"/>
      <w:adjustRightInd w:val="0"/>
      <w:spacing w:before="40" w:line="240" w:lineRule="auto"/>
      <w:ind w:left="113" w:firstLine="425"/>
      <w:jc w:val="left"/>
    </w:pPr>
    <w:rPr>
      <w:rFonts w:eastAsia="Times New Roman" w:cs="Times New Roman"/>
      <w:sz w:val="20"/>
      <w:szCs w:val="20"/>
      <w:lang w:val="en-US" w:eastAsia="ru-RU"/>
    </w:rPr>
  </w:style>
  <w:style w:type="paragraph" w:customStyle="1" w:styleId="FitzFootnote">
    <w:name w:val="FitzFootnote"/>
    <w:basedOn w:val="a1"/>
    <w:rsid w:val="00116AF3"/>
    <w:pPr>
      <w:shd w:val="clear" w:color="auto" w:fill="FFFFFF"/>
      <w:autoSpaceDE w:val="0"/>
      <w:autoSpaceDN w:val="0"/>
      <w:adjustRightInd w:val="0"/>
      <w:spacing w:before="60" w:after="60" w:line="240" w:lineRule="auto"/>
      <w:ind w:firstLine="0"/>
      <w:jc w:val="left"/>
    </w:pPr>
    <w:rPr>
      <w:rFonts w:eastAsia="Times New Roman" w:cs="Times New Roman"/>
      <w:color w:val="000000"/>
      <w:sz w:val="18"/>
      <w:szCs w:val="18"/>
      <w:lang w:val="en-US" w:eastAsia="ru-RU"/>
    </w:rPr>
  </w:style>
  <w:style w:type="paragraph" w:customStyle="1" w:styleId="table-text-1">
    <w:name w:val="table-text-1"/>
    <w:basedOn w:val="a1"/>
    <w:rsid w:val="00116AF3"/>
    <w:pPr>
      <w:overflowPunct w:val="0"/>
      <w:autoSpaceDE w:val="0"/>
      <w:autoSpaceDN w:val="0"/>
      <w:adjustRightInd w:val="0"/>
      <w:spacing w:before="40" w:after="40" w:line="240" w:lineRule="auto"/>
      <w:ind w:left="340" w:hanging="170"/>
      <w:jc w:val="left"/>
      <w:textAlignment w:val="baseline"/>
    </w:pPr>
    <w:rPr>
      <w:rFonts w:eastAsia="Times New Roman" w:cs="Times New Roman"/>
      <w:color w:val="000000"/>
      <w:sz w:val="17"/>
      <w:szCs w:val="20"/>
      <w:lang w:eastAsia="ru-RU"/>
    </w:rPr>
  </w:style>
  <w:style w:type="paragraph" w:customStyle="1" w:styleId="formula">
    <w:name w:val="formula"/>
    <w:basedOn w:val="a1"/>
    <w:rsid w:val="00116AF3"/>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cs="Times New Roman"/>
      <w:sz w:val="20"/>
      <w:szCs w:val="20"/>
      <w:lang w:eastAsia="ru-RU"/>
    </w:rPr>
  </w:style>
  <w:style w:type="paragraph" w:customStyle="1" w:styleId="1ff0">
    <w:name w:val="Обычный (веб)1"/>
    <w:basedOn w:val="a1"/>
    <w:uiPriority w:val="99"/>
    <w:unhideWhenUsed/>
    <w:qFormat/>
    <w:rsid w:val="00116AF3"/>
    <w:pPr>
      <w:spacing w:beforeAutospacing="1" w:afterAutospacing="1" w:line="288" w:lineRule="auto"/>
      <w:ind w:firstLine="0"/>
      <w:jc w:val="left"/>
    </w:pPr>
    <w:rPr>
      <w:rFonts w:eastAsia="Times New Roman" w:cs="Times New Roman"/>
      <w:szCs w:val="24"/>
      <w:lang w:eastAsia="ru-RU"/>
    </w:rPr>
  </w:style>
  <w:style w:type="character" w:customStyle="1" w:styleId="highlight1">
    <w:name w:val="highlight1"/>
    <w:basedOn w:val="a4"/>
    <w:rsid w:val="00116AF3"/>
  </w:style>
  <w:style w:type="character" w:customStyle="1" w:styleId="element-citation">
    <w:name w:val="element-citation"/>
    <w:basedOn w:val="a4"/>
    <w:rsid w:val="00116AF3"/>
  </w:style>
  <w:style w:type="character" w:customStyle="1" w:styleId="ref-journal">
    <w:name w:val="ref-journal"/>
    <w:basedOn w:val="a4"/>
    <w:rsid w:val="00116AF3"/>
  </w:style>
  <w:style w:type="character" w:customStyle="1" w:styleId="ref-vol">
    <w:name w:val="ref-vol"/>
    <w:basedOn w:val="a4"/>
    <w:rsid w:val="00116AF3"/>
  </w:style>
  <w:style w:type="character" w:customStyle="1" w:styleId="nowrap">
    <w:name w:val="nowrap"/>
    <w:basedOn w:val="a4"/>
    <w:rsid w:val="00116AF3"/>
  </w:style>
  <w:style w:type="paragraph" w:customStyle="1" w:styleId="1ff1">
    <w:name w:val="Заголовок оглавления1"/>
    <w:basedOn w:val="11"/>
    <w:rsid w:val="00116AF3"/>
    <w:pPr>
      <w:suppressAutoHyphens w:val="0"/>
      <w:spacing w:after="120" w:line="276" w:lineRule="auto"/>
      <w:jc w:val="center"/>
    </w:pPr>
    <w:rPr>
      <w:rFonts w:eastAsia="Times New Roman"/>
      <w:sz w:val="22"/>
      <w:szCs w:val="20"/>
      <w:u w:val="none"/>
    </w:rPr>
  </w:style>
  <w:style w:type="paragraph" w:customStyle="1" w:styleId="36">
    <w:name w:val="3"/>
    <w:basedOn w:val="a1"/>
    <w:link w:val="37"/>
    <w:qFormat/>
    <w:rsid w:val="00116AF3"/>
    <w:pPr>
      <w:ind w:left="142" w:firstLine="0"/>
      <w:contextualSpacing/>
    </w:pPr>
    <w:rPr>
      <w:rFonts w:eastAsia="Calibri" w:cs="Times New Roman"/>
    </w:rPr>
  </w:style>
  <w:style w:type="character" w:customStyle="1" w:styleId="37">
    <w:name w:val="3 Знак"/>
    <w:basedOn w:val="a4"/>
    <w:link w:val="36"/>
    <w:rsid w:val="00116AF3"/>
    <w:rPr>
      <w:rFonts w:ascii="Times New Roman" w:eastAsia="Calibri" w:hAnsi="Times New Roman" w:cs="Times New Roman"/>
      <w:sz w:val="24"/>
    </w:rPr>
  </w:style>
  <w:style w:type="paragraph" w:styleId="42">
    <w:name w:val="toc 4"/>
    <w:basedOn w:val="a1"/>
    <w:next w:val="a1"/>
    <w:autoRedefine/>
    <w:uiPriority w:val="39"/>
    <w:unhideWhenUsed/>
    <w:rsid w:val="00116AF3"/>
    <w:pPr>
      <w:ind w:left="720"/>
      <w:jc w:val="left"/>
    </w:pPr>
    <w:rPr>
      <w:rFonts w:asciiTheme="minorHAnsi" w:eastAsia="Calibri" w:hAnsiTheme="minorHAnsi" w:cs="Times New Roman"/>
      <w:sz w:val="20"/>
      <w:szCs w:val="20"/>
    </w:rPr>
  </w:style>
  <w:style w:type="paragraph" w:styleId="52">
    <w:name w:val="toc 5"/>
    <w:basedOn w:val="a1"/>
    <w:next w:val="a1"/>
    <w:autoRedefine/>
    <w:uiPriority w:val="39"/>
    <w:unhideWhenUsed/>
    <w:rsid w:val="00116AF3"/>
    <w:pPr>
      <w:ind w:left="960"/>
      <w:jc w:val="left"/>
    </w:pPr>
    <w:rPr>
      <w:rFonts w:asciiTheme="minorHAnsi" w:eastAsia="Calibri" w:hAnsiTheme="minorHAnsi" w:cs="Times New Roman"/>
      <w:sz w:val="20"/>
      <w:szCs w:val="20"/>
    </w:rPr>
  </w:style>
  <w:style w:type="paragraph" w:styleId="61">
    <w:name w:val="toc 6"/>
    <w:basedOn w:val="a1"/>
    <w:next w:val="a1"/>
    <w:autoRedefine/>
    <w:uiPriority w:val="39"/>
    <w:unhideWhenUsed/>
    <w:rsid w:val="00116AF3"/>
    <w:pPr>
      <w:ind w:left="1200"/>
      <w:jc w:val="left"/>
    </w:pPr>
    <w:rPr>
      <w:rFonts w:asciiTheme="minorHAnsi" w:eastAsia="Calibri" w:hAnsiTheme="minorHAnsi" w:cs="Times New Roman"/>
      <w:sz w:val="20"/>
      <w:szCs w:val="20"/>
    </w:rPr>
  </w:style>
  <w:style w:type="paragraph" w:styleId="72">
    <w:name w:val="toc 7"/>
    <w:basedOn w:val="a1"/>
    <w:next w:val="a1"/>
    <w:autoRedefine/>
    <w:uiPriority w:val="39"/>
    <w:unhideWhenUsed/>
    <w:rsid w:val="00116AF3"/>
    <w:pPr>
      <w:ind w:left="1440"/>
      <w:jc w:val="left"/>
    </w:pPr>
    <w:rPr>
      <w:rFonts w:asciiTheme="minorHAnsi" w:eastAsia="Calibri" w:hAnsiTheme="minorHAnsi" w:cs="Times New Roman"/>
      <w:sz w:val="20"/>
      <w:szCs w:val="20"/>
    </w:rPr>
  </w:style>
  <w:style w:type="paragraph" w:styleId="82">
    <w:name w:val="toc 8"/>
    <w:basedOn w:val="a1"/>
    <w:next w:val="a1"/>
    <w:autoRedefine/>
    <w:uiPriority w:val="39"/>
    <w:unhideWhenUsed/>
    <w:rsid w:val="00116AF3"/>
    <w:pPr>
      <w:ind w:left="1680"/>
      <w:jc w:val="left"/>
    </w:pPr>
    <w:rPr>
      <w:rFonts w:asciiTheme="minorHAnsi" w:eastAsia="Calibri" w:hAnsiTheme="minorHAnsi" w:cs="Times New Roman"/>
      <w:sz w:val="20"/>
      <w:szCs w:val="20"/>
    </w:rPr>
  </w:style>
  <w:style w:type="paragraph" w:styleId="92">
    <w:name w:val="toc 9"/>
    <w:basedOn w:val="a1"/>
    <w:next w:val="a1"/>
    <w:autoRedefine/>
    <w:uiPriority w:val="39"/>
    <w:unhideWhenUsed/>
    <w:rsid w:val="00116AF3"/>
    <w:pPr>
      <w:ind w:left="1920"/>
      <w:jc w:val="left"/>
    </w:pPr>
    <w:rPr>
      <w:rFonts w:asciiTheme="minorHAnsi" w:eastAsia="Calibri" w:hAnsiTheme="minorHAnsi" w:cs="Times New Roman"/>
      <w:sz w:val="20"/>
      <w:szCs w:val="20"/>
    </w:rPr>
  </w:style>
  <w:style w:type="paragraph" w:customStyle="1" w:styleId="table-head-bold">
    <w:name w:val="table-head-bold"/>
    <w:basedOn w:val="a1"/>
    <w:uiPriority w:val="99"/>
    <w:rsid w:val="00116AF3"/>
    <w:pPr>
      <w:autoSpaceDE w:val="0"/>
      <w:autoSpaceDN w:val="0"/>
      <w:adjustRightInd w:val="0"/>
      <w:spacing w:before="40"/>
      <w:ind w:firstLine="0"/>
    </w:pPr>
    <w:rPr>
      <w:rFonts w:eastAsia="Calibri" w:cs="Times New Roman"/>
      <w:b/>
      <w:bCs/>
      <w:sz w:val="20"/>
      <w:szCs w:val="20"/>
      <w:lang w:eastAsia="ru-RU"/>
    </w:rPr>
  </w:style>
  <w:style w:type="paragraph" w:customStyle="1" w:styleId="table-ref">
    <w:name w:val="table-ref"/>
    <w:basedOn w:val="a1"/>
    <w:rsid w:val="00116AF3"/>
    <w:pPr>
      <w:shd w:val="clear" w:color="auto" w:fill="FFFFFF"/>
      <w:tabs>
        <w:tab w:val="left" w:pos="394"/>
      </w:tabs>
      <w:overflowPunct w:val="0"/>
      <w:autoSpaceDE w:val="0"/>
      <w:autoSpaceDN w:val="0"/>
      <w:adjustRightInd w:val="0"/>
      <w:spacing w:before="40" w:after="40"/>
      <w:ind w:left="10" w:firstLine="284"/>
      <w:textAlignment w:val="baseline"/>
    </w:pPr>
    <w:rPr>
      <w:rFonts w:eastAsia="Calibri" w:cs="Times New Roman"/>
      <w:color w:val="000000"/>
      <w:spacing w:val="-5"/>
      <w:sz w:val="15"/>
      <w:szCs w:val="20"/>
      <w:lang w:eastAsia="ru-RU"/>
    </w:rPr>
  </w:style>
  <w:style w:type="paragraph" w:customStyle="1" w:styleId="1ff2">
    <w:name w:val="Обычный1"/>
    <w:rsid w:val="00116AF3"/>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rsid w:val="00116AF3"/>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rsid w:val="00116AF3"/>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116AF3"/>
    <w:pPr>
      <w:numPr>
        <w:numId w:val="57"/>
      </w:numPr>
    </w:pPr>
  </w:style>
  <w:style w:type="character" w:customStyle="1" w:styleId="html-italic">
    <w:name w:val="html-italic"/>
    <w:basedOn w:val="a4"/>
    <w:rsid w:val="00116AF3"/>
  </w:style>
  <w:style w:type="character" w:customStyle="1" w:styleId="highwire-cite-metadata-volume">
    <w:name w:val="highwire-cite-metadata-volume"/>
    <w:basedOn w:val="a4"/>
    <w:rsid w:val="00116AF3"/>
  </w:style>
  <w:style w:type="character" w:customStyle="1" w:styleId="infolabel">
    <w:name w:val="info_label"/>
    <w:basedOn w:val="a4"/>
    <w:rsid w:val="00116AF3"/>
  </w:style>
  <w:style w:type="character" w:customStyle="1" w:styleId="infovalue">
    <w:name w:val="info_value"/>
    <w:basedOn w:val="a4"/>
    <w:rsid w:val="00116AF3"/>
  </w:style>
  <w:style w:type="paragraph" w:customStyle="1" w:styleId="table-head-left">
    <w:name w:val="table-head-left"/>
    <w:basedOn w:val="a1"/>
    <w:rsid w:val="00116AF3"/>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s="Times New Roman"/>
      <w:color w:val="000000"/>
      <w:spacing w:val="-5"/>
      <w:sz w:val="17"/>
      <w:szCs w:val="20"/>
      <w:lang w:eastAsia="ru-RU"/>
    </w:rPr>
  </w:style>
  <w:style w:type="paragraph" w:customStyle="1" w:styleId="Insert">
    <w:name w:val="Insert"/>
    <w:basedOn w:val="a1"/>
    <w:autoRedefine/>
    <w:rsid w:val="00116AF3"/>
    <w:pPr>
      <w:widowControl w:val="0"/>
      <w:overflowPunct w:val="0"/>
      <w:autoSpaceDE w:val="0"/>
      <w:autoSpaceDN w:val="0"/>
      <w:adjustRightInd w:val="0"/>
      <w:spacing w:line="264" w:lineRule="auto"/>
      <w:ind w:left="397" w:firstLine="425"/>
      <w:jc w:val="left"/>
      <w:textAlignment w:val="baseline"/>
    </w:pPr>
    <w:rPr>
      <w:rFonts w:eastAsia="Times New Roman" w:cs="Times New Roman"/>
      <w:color w:val="000000"/>
      <w:szCs w:val="20"/>
      <w:lang w:val="en-US" w:eastAsia="ru-RU"/>
    </w:rPr>
  </w:style>
  <w:style w:type="paragraph" w:customStyle="1" w:styleId="Number2">
    <w:name w:val="Number2"/>
    <w:basedOn w:val="Number1"/>
    <w:rsid w:val="00116AF3"/>
    <w:pPr>
      <w:spacing w:line="264" w:lineRule="auto"/>
      <w:ind w:left="426" w:hanging="142"/>
    </w:pPr>
  </w:style>
  <w:style w:type="paragraph" w:customStyle="1" w:styleId="figure">
    <w:name w:val="figure"/>
    <w:basedOn w:val="a1"/>
    <w:rsid w:val="00116AF3"/>
    <w:pPr>
      <w:overflowPunct w:val="0"/>
      <w:autoSpaceDE w:val="0"/>
      <w:autoSpaceDN w:val="0"/>
      <w:adjustRightInd w:val="0"/>
      <w:spacing w:before="240" w:after="40" w:line="264" w:lineRule="auto"/>
      <w:ind w:firstLine="425"/>
      <w:jc w:val="left"/>
      <w:textAlignment w:val="baseline"/>
    </w:pPr>
    <w:rPr>
      <w:rFonts w:eastAsia="Times New Roman" w:cs="Times New Roman"/>
      <w:szCs w:val="20"/>
      <w:lang w:eastAsia="ru-RU"/>
    </w:rPr>
  </w:style>
  <w:style w:type="paragraph" w:customStyle="1" w:styleId="author-1">
    <w:name w:val="author-1"/>
    <w:basedOn w:val="Author0"/>
    <w:rsid w:val="00116AF3"/>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116AF3"/>
    <w:pPr>
      <w:ind w:left="0"/>
    </w:pPr>
    <w:rPr>
      <w:sz w:val="20"/>
      <w:lang w:val="ru-RU"/>
    </w:rPr>
  </w:style>
  <w:style w:type="paragraph" w:customStyle="1" w:styleId="Bullit-2">
    <w:name w:val="Bullit-2"/>
    <w:basedOn w:val="a1"/>
    <w:rsid w:val="00116AF3"/>
    <w:pPr>
      <w:tabs>
        <w:tab w:val="left" w:pos="0"/>
        <w:tab w:val="left" w:pos="1160"/>
      </w:tabs>
      <w:autoSpaceDE w:val="0"/>
      <w:autoSpaceDN w:val="0"/>
      <w:adjustRightInd w:val="0"/>
      <w:spacing w:line="264" w:lineRule="auto"/>
      <w:ind w:left="754" w:hanging="357"/>
      <w:jc w:val="left"/>
    </w:pPr>
    <w:rPr>
      <w:rFonts w:eastAsia="MS Mincho" w:cs="Times New Roman"/>
      <w:color w:val="000000"/>
      <w:lang w:val="en-US" w:eastAsia="ja-JP"/>
    </w:rPr>
  </w:style>
  <w:style w:type="character" w:customStyle="1" w:styleId="extended-textshort">
    <w:name w:val="extended-text__short"/>
    <w:basedOn w:val="a4"/>
    <w:rsid w:val="00116AF3"/>
  </w:style>
  <w:style w:type="paragraph" w:customStyle="1" w:styleId="Normalfirst">
    <w:name w:val="Normalfirst"/>
    <w:basedOn w:val="a1"/>
    <w:rsid w:val="00116AF3"/>
    <w:pPr>
      <w:autoSpaceDE w:val="0"/>
      <w:autoSpaceDN w:val="0"/>
      <w:adjustRightInd w:val="0"/>
      <w:spacing w:line="240" w:lineRule="auto"/>
      <w:ind w:firstLine="0"/>
      <w:jc w:val="left"/>
    </w:pPr>
    <w:rPr>
      <w:rFonts w:eastAsia="MS Mincho" w:cs="Times New Roman"/>
      <w:szCs w:val="24"/>
      <w:lang w:eastAsia="ja-JP"/>
    </w:rPr>
  </w:style>
  <w:style w:type="paragraph" w:customStyle="1" w:styleId="xl68">
    <w:name w:val="xl68"/>
    <w:basedOn w:val="a1"/>
    <w:rsid w:val="00116AF3"/>
    <w:pPr>
      <w:spacing w:before="100" w:beforeAutospacing="1" w:after="100" w:afterAutospacing="1" w:line="240" w:lineRule="auto"/>
      <w:ind w:firstLine="0"/>
      <w:jc w:val="left"/>
    </w:pPr>
    <w:rPr>
      <w:rFonts w:eastAsia="Times New Roman" w:cs="Times New Roman"/>
      <w:szCs w:val="24"/>
      <w:lang w:eastAsia="ru-RU"/>
    </w:rPr>
  </w:style>
  <w:style w:type="paragraph" w:customStyle="1" w:styleId="xl69">
    <w:name w:val="xl69"/>
    <w:basedOn w:val="a1"/>
    <w:rsid w:val="00116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116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116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1"/>
    <w:rsid w:val="00116AF3"/>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116AF3"/>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116AF3"/>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Standard">
    <w:name w:val="Standard"/>
    <w:rsid w:val="00116AF3"/>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116AF3"/>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116AF3"/>
    <w:rPr>
      <w:color w:val="605E5C"/>
      <w:shd w:val="clear" w:color="auto" w:fill="E1DFDD"/>
    </w:rPr>
  </w:style>
  <w:style w:type="character" w:customStyle="1" w:styleId="hgkelc">
    <w:name w:val="hgkelc"/>
    <w:basedOn w:val="a4"/>
    <w:rsid w:val="00116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77352432">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98430371">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20918424">
      <w:bodyDiv w:val="1"/>
      <w:marLeft w:val="0"/>
      <w:marRight w:val="0"/>
      <w:marTop w:val="0"/>
      <w:marBottom w:val="0"/>
      <w:divBdr>
        <w:top w:val="none" w:sz="0" w:space="0" w:color="auto"/>
        <w:left w:val="none" w:sz="0" w:space="0" w:color="auto"/>
        <w:bottom w:val="none" w:sz="0" w:space="0" w:color="auto"/>
        <w:right w:val="none" w:sz="0" w:space="0" w:color="auto"/>
      </w:divBdr>
    </w:div>
    <w:div w:id="696538586">
      <w:bodyDiv w:val="1"/>
      <w:marLeft w:val="0"/>
      <w:marRight w:val="0"/>
      <w:marTop w:val="0"/>
      <w:marBottom w:val="0"/>
      <w:divBdr>
        <w:top w:val="none" w:sz="0" w:space="0" w:color="auto"/>
        <w:left w:val="none" w:sz="0" w:space="0" w:color="auto"/>
        <w:bottom w:val="none" w:sz="0" w:space="0" w:color="auto"/>
        <w:right w:val="none" w:sz="0" w:space="0" w:color="auto"/>
      </w:divBdr>
    </w:div>
    <w:div w:id="738018514">
      <w:bodyDiv w:val="1"/>
      <w:marLeft w:val="0"/>
      <w:marRight w:val="0"/>
      <w:marTop w:val="0"/>
      <w:marBottom w:val="0"/>
      <w:divBdr>
        <w:top w:val="none" w:sz="0" w:space="0" w:color="auto"/>
        <w:left w:val="none" w:sz="0" w:space="0" w:color="auto"/>
        <w:bottom w:val="none" w:sz="0" w:space="0" w:color="auto"/>
        <w:right w:val="none" w:sz="0" w:space="0" w:color="auto"/>
      </w:divBdr>
      <w:divsChild>
        <w:div w:id="1470173246">
          <w:marLeft w:val="0"/>
          <w:marRight w:val="0"/>
          <w:marTop w:val="75"/>
          <w:marBottom w:val="0"/>
          <w:divBdr>
            <w:top w:val="single" w:sz="6" w:space="0" w:color="DDDDDD"/>
            <w:left w:val="single" w:sz="6" w:space="0" w:color="DDDDDD"/>
            <w:bottom w:val="single" w:sz="6" w:space="0" w:color="DDDDDD"/>
            <w:right w:val="single" w:sz="6" w:space="0" w:color="DDDDDD"/>
          </w:divBdr>
          <w:divsChild>
            <w:div w:id="120269589">
              <w:marLeft w:val="0"/>
              <w:marRight w:val="0"/>
              <w:marTop w:val="0"/>
              <w:marBottom w:val="0"/>
              <w:divBdr>
                <w:top w:val="none" w:sz="0" w:space="0" w:color="auto"/>
                <w:left w:val="none" w:sz="0" w:space="0" w:color="auto"/>
                <w:bottom w:val="none" w:sz="0" w:space="0" w:color="auto"/>
                <w:right w:val="none" w:sz="0" w:space="0" w:color="auto"/>
              </w:divBdr>
              <w:divsChild>
                <w:div w:id="47895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63860240">
      <w:bodyDiv w:val="1"/>
      <w:marLeft w:val="0"/>
      <w:marRight w:val="0"/>
      <w:marTop w:val="0"/>
      <w:marBottom w:val="0"/>
      <w:divBdr>
        <w:top w:val="none" w:sz="0" w:space="0" w:color="auto"/>
        <w:left w:val="none" w:sz="0" w:space="0" w:color="auto"/>
        <w:bottom w:val="none" w:sz="0" w:space="0" w:color="auto"/>
        <w:right w:val="none" w:sz="0" w:space="0" w:color="auto"/>
      </w:divBdr>
      <w:divsChild>
        <w:div w:id="2138982396">
          <w:marLeft w:val="0"/>
          <w:marRight w:val="0"/>
          <w:marTop w:val="0"/>
          <w:marBottom w:val="0"/>
          <w:divBdr>
            <w:top w:val="none" w:sz="0" w:space="0" w:color="auto"/>
            <w:left w:val="none" w:sz="0" w:space="0" w:color="auto"/>
            <w:bottom w:val="none" w:sz="0" w:space="0" w:color="auto"/>
            <w:right w:val="none" w:sz="0" w:space="0" w:color="auto"/>
          </w:divBdr>
        </w:div>
        <w:div w:id="613366279">
          <w:marLeft w:val="0"/>
          <w:marRight w:val="0"/>
          <w:marTop w:val="0"/>
          <w:marBottom w:val="0"/>
          <w:divBdr>
            <w:top w:val="none" w:sz="0" w:space="0" w:color="auto"/>
            <w:left w:val="none" w:sz="0" w:space="0" w:color="auto"/>
            <w:bottom w:val="none" w:sz="0" w:space="0" w:color="auto"/>
            <w:right w:val="none" w:sz="0" w:space="0" w:color="auto"/>
          </w:divBdr>
        </w:div>
      </w:divsChild>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77102659">
      <w:bodyDiv w:val="1"/>
      <w:marLeft w:val="0"/>
      <w:marRight w:val="0"/>
      <w:marTop w:val="0"/>
      <w:marBottom w:val="0"/>
      <w:divBdr>
        <w:top w:val="none" w:sz="0" w:space="0" w:color="auto"/>
        <w:left w:val="none" w:sz="0" w:space="0" w:color="auto"/>
        <w:bottom w:val="none" w:sz="0" w:space="0" w:color="auto"/>
        <w:right w:val="none" w:sz="0" w:space="0" w:color="auto"/>
      </w:divBdr>
      <w:divsChild>
        <w:div w:id="1237860671">
          <w:marLeft w:val="0"/>
          <w:marRight w:val="0"/>
          <w:marTop w:val="75"/>
          <w:marBottom w:val="0"/>
          <w:divBdr>
            <w:top w:val="single" w:sz="6" w:space="0" w:color="DDDDDD"/>
            <w:left w:val="single" w:sz="6" w:space="0" w:color="DDDDDD"/>
            <w:bottom w:val="single" w:sz="6" w:space="0" w:color="DDDDDD"/>
            <w:right w:val="single" w:sz="6" w:space="0" w:color="DDDDDD"/>
          </w:divBdr>
          <w:divsChild>
            <w:div w:id="377507640">
              <w:marLeft w:val="0"/>
              <w:marRight w:val="0"/>
              <w:marTop w:val="0"/>
              <w:marBottom w:val="0"/>
              <w:divBdr>
                <w:top w:val="none" w:sz="0" w:space="0" w:color="auto"/>
                <w:left w:val="none" w:sz="0" w:space="0" w:color="auto"/>
                <w:bottom w:val="none" w:sz="0" w:space="0" w:color="auto"/>
                <w:right w:val="none" w:sz="0" w:space="0" w:color="auto"/>
              </w:divBdr>
              <w:divsChild>
                <w:div w:id="212441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298216864">
      <w:bodyDiv w:val="1"/>
      <w:marLeft w:val="0"/>
      <w:marRight w:val="0"/>
      <w:marTop w:val="0"/>
      <w:marBottom w:val="0"/>
      <w:divBdr>
        <w:top w:val="none" w:sz="0" w:space="0" w:color="auto"/>
        <w:left w:val="none" w:sz="0" w:space="0" w:color="auto"/>
        <w:bottom w:val="none" w:sz="0" w:space="0" w:color="auto"/>
        <w:right w:val="none" w:sz="0" w:space="0" w:color="auto"/>
      </w:divBdr>
      <w:divsChild>
        <w:div w:id="1585216080">
          <w:marLeft w:val="0"/>
          <w:marRight w:val="0"/>
          <w:marTop w:val="75"/>
          <w:marBottom w:val="0"/>
          <w:divBdr>
            <w:top w:val="single" w:sz="6" w:space="0" w:color="DDDDDD"/>
            <w:left w:val="single" w:sz="6" w:space="0" w:color="DDDDDD"/>
            <w:bottom w:val="single" w:sz="6" w:space="0" w:color="DDDDDD"/>
            <w:right w:val="single" w:sz="6" w:space="0" w:color="DDDDDD"/>
          </w:divBdr>
          <w:divsChild>
            <w:div w:id="556090649">
              <w:marLeft w:val="0"/>
              <w:marRight w:val="0"/>
              <w:marTop w:val="0"/>
              <w:marBottom w:val="0"/>
              <w:divBdr>
                <w:top w:val="none" w:sz="0" w:space="0" w:color="auto"/>
                <w:left w:val="none" w:sz="0" w:space="0" w:color="auto"/>
                <w:bottom w:val="none" w:sz="0" w:space="0" w:color="auto"/>
                <w:right w:val="none" w:sz="0" w:space="0" w:color="auto"/>
              </w:divBdr>
              <w:divsChild>
                <w:div w:id="127312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23545756">
      <w:bodyDiv w:val="1"/>
      <w:marLeft w:val="0"/>
      <w:marRight w:val="0"/>
      <w:marTop w:val="0"/>
      <w:marBottom w:val="0"/>
      <w:divBdr>
        <w:top w:val="none" w:sz="0" w:space="0" w:color="auto"/>
        <w:left w:val="none" w:sz="0" w:space="0" w:color="auto"/>
        <w:bottom w:val="none" w:sz="0" w:space="0" w:color="auto"/>
        <w:right w:val="none" w:sz="0" w:space="0" w:color="auto"/>
      </w:divBdr>
    </w:div>
    <w:div w:id="1540047668">
      <w:bodyDiv w:val="1"/>
      <w:marLeft w:val="0"/>
      <w:marRight w:val="0"/>
      <w:marTop w:val="0"/>
      <w:marBottom w:val="0"/>
      <w:divBdr>
        <w:top w:val="none" w:sz="0" w:space="0" w:color="auto"/>
        <w:left w:val="none" w:sz="0" w:space="0" w:color="auto"/>
        <w:bottom w:val="none" w:sz="0" w:space="0" w:color="auto"/>
        <w:right w:val="none" w:sz="0" w:space="0" w:color="auto"/>
      </w:divBdr>
    </w:div>
    <w:div w:id="156259278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655642258">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93597173">
      <w:bodyDiv w:val="1"/>
      <w:marLeft w:val="0"/>
      <w:marRight w:val="0"/>
      <w:marTop w:val="0"/>
      <w:marBottom w:val="0"/>
      <w:divBdr>
        <w:top w:val="none" w:sz="0" w:space="0" w:color="auto"/>
        <w:left w:val="none" w:sz="0" w:space="0" w:color="auto"/>
        <w:bottom w:val="none" w:sz="0" w:space="0" w:color="auto"/>
        <w:right w:val="none" w:sz="0" w:space="0" w:color="auto"/>
      </w:divBdr>
      <w:divsChild>
        <w:div w:id="1429542335">
          <w:marLeft w:val="0"/>
          <w:marRight w:val="0"/>
          <w:marTop w:val="75"/>
          <w:marBottom w:val="0"/>
          <w:divBdr>
            <w:top w:val="single" w:sz="6" w:space="0" w:color="DDDDDD"/>
            <w:left w:val="single" w:sz="6" w:space="0" w:color="DDDDDD"/>
            <w:bottom w:val="single" w:sz="6" w:space="0" w:color="DDDDDD"/>
            <w:right w:val="single" w:sz="6" w:space="0" w:color="DDDDDD"/>
          </w:divBdr>
          <w:divsChild>
            <w:div w:id="715469710">
              <w:marLeft w:val="0"/>
              <w:marRight w:val="0"/>
              <w:marTop w:val="0"/>
              <w:marBottom w:val="0"/>
              <w:divBdr>
                <w:top w:val="none" w:sz="0" w:space="0" w:color="auto"/>
                <w:left w:val="none" w:sz="0" w:space="0" w:color="auto"/>
                <w:bottom w:val="none" w:sz="0" w:space="0" w:color="auto"/>
                <w:right w:val="none" w:sz="0" w:space="0" w:color="auto"/>
              </w:divBdr>
              <w:divsChild>
                <w:div w:id="166300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10535266">
      <w:bodyDiv w:val="1"/>
      <w:marLeft w:val="0"/>
      <w:marRight w:val="0"/>
      <w:marTop w:val="0"/>
      <w:marBottom w:val="0"/>
      <w:divBdr>
        <w:top w:val="none" w:sz="0" w:space="0" w:color="auto"/>
        <w:left w:val="none" w:sz="0" w:space="0" w:color="auto"/>
        <w:bottom w:val="none" w:sz="0" w:space="0" w:color="auto"/>
        <w:right w:val="none" w:sz="0" w:space="0" w:color="auto"/>
      </w:divBdr>
      <w:divsChild>
        <w:div w:id="213322858">
          <w:marLeft w:val="0"/>
          <w:marRight w:val="0"/>
          <w:marTop w:val="75"/>
          <w:marBottom w:val="0"/>
          <w:divBdr>
            <w:top w:val="single" w:sz="6" w:space="0" w:color="DDDDDD"/>
            <w:left w:val="single" w:sz="6" w:space="0" w:color="DDDDDD"/>
            <w:bottom w:val="single" w:sz="6" w:space="0" w:color="DDDDDD"/>
            <w:right w:val="single" w:sz="6" w:space="0" w:color="DDDDDD"/>
          </w:divBdr>
          <w:divsChild>
            <w:div w:id="1157305245">
              <w:marLeft w:val="0"/>
              <w:marRight w:val="0"/>
              <w:marTop w:val="0"/>
              <w:marBottom w:val="0"/>
              <w:divBdr>
                <w:top w:val="none" w:sz="0" w:space="0" w:color="auto"/>
                <w:left w:val="none" w:sz="0" w:space="0" w:color="auto"/>
                <w:bottom w:val="none" w:sz="0" w:space="0" w:color="auto"/>
                <w:right w:val="none" w:sz="0" w:space="0" w:color="auto"/>
              </w:divBdr>
              <w:divsChild>
                <w:div w:id="52266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06996554">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 w:id="2141920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file:///C:\images\16_4c8361d1-d506-487d-a862-747975390c86.p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file:///C:\images\16_526b62fe-288d-4754-b87a-559060e8a065.png"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BF78D-900E-4BD7-B0A5-D25B048B1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52650</Words>
  <Characters>1440111</Characters>
  <Application>Microsoft Office Word</Application>
  <DocSecurity>0</DocSecurity>
  <Lines>12000</Lines>
  <Paragraphs>3378</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689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dc:description/>
  <cp:lastModifiedBy>Аль-Ради Любовь Саттаровна</cp:lastModifiedBy>
  <cp:revision>2</cp:revision>
  <cp:lastPrinted>2020-03-28T21:24:00Z</cp:lastPrinted>
  <dcterms:created xsi:type="dcterms:W3CDTF">2021-03-24T11:29:00Z</dcterms:created>
  <dcterms:modified xsi:type="dcterms:W3CDTF">2021-03-24T11:29: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